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Default Extension="gif" ContentType="image/gif"/>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B622D" w:rsidRDefault="00CB622D" w:rsidP="00CB622D">
      <w:pPr>
        <w:autoSpaceDE w:val="0"/>
        <w:autoSpaceDN w:val="0"/>
        <w:adjustRightInd w:val="0"/>
        <w:spacing w:after="0"/>
        <w:jc w:val="center"/>
        <w:rPr>
          <w:rFonts w:ascii="Times New Roman" w:hAnsi="Times New Roman"/>
          <w:b/>
          <w:bCs/>
          <w:color w:val="1F497D" w:themeColor="text2"/>
          <w:sz w:val="56"/>
          <w:szCs w:val="56"/>
          <w:lang w:eastAsia="en-US"/>
        </w:rPr>
      </w:pPr>
    </w:p>
    <w:p w:rsidR="00CB622D" w:rsidRDefault="00CB622D" w:rsidP="00CB622D">
      <w:pPr>
        <w:autoSpaceDE w:val="0"/>
        <w:autoSpaceDN w:val="0"/>
        <w:adjustRightInd w:val="0"/>
        <w:spacing w:after="0"/>
        <w:jc w:val="center"/>
        <w:rPr>
          <w:rFonts w:ascii="Times New Roman" w:hAnsi="Times New Roman"/>
          <w:b/>
          <w:bCs/>
          <w:color w:val="1F497D" w:themeColor="text2"/>
          <w:sz w:val="56"/>
          <w:szCs w:val="56"/>
          <w:lang w:eastAsia="en-US"/>
        </w:rPr>
      </w:pPr>
    </w:p>
    <w:p w:rsidR="00CB622D" w:rsidRDefault="00CB622D" w:rsidP="00CB622D">
      <w:pPr>
        <w:autoSpaceDE w:val="0"/>
        <w:autoSpaceDN w:val="0"/>
        <w:adjustRightInd w:val="0"/>
        <w:spacing w:after="0"/>
        <w:jc w:val="center"/>
        <w:rPr>
          <w:rFonts w:ascii="Times New Roman" w:hAnsi="Times New Roman"/>
          <w:b/>
          <w:bCs/>
          <w:color w:val="1F497D" w:themeColor="text2"/>
          <w:sz w:val="56"/>
          <w:szCs w:val="56"/>
          <w:lang w:eastAsia="en-US"/>
        </w:rPr>
      </w:pPr>
    </w:p>
    <w:p w:rsidR="00CB622D" w:rsidRPr="00CB622D" w:rsidRDefault="00CB622D" w:rsidP="00CB622D">
      <w:pPr>
        <w:autoSpaceDE w:val="0"/>
        <w:autoSpaceDN w:val="0"/>
        <w:adjustRightInd w:val="0"/>
        <w:spacing w:after="0"/>
        <w:jc w:val="center"/>
        <w:rPr>
          <w:rFonts w:ascii="Times New Roman" w:hAnsi="Times New Roman"/>
          <w:b/>
          <w:bCs/>
          <w:color w:val="1F497D" w:themeColor="text2"/>
          <w:sz w:val="56"/>
          <w:szCs w:val="56"/>
          <w:lang w:eastAsia="en-US"/>
        </w:rPr>
      </w:pPr>
      <w:r w:rsidRPr="00CB622D">
        <w:rPr>
          <w:rFonts w:ascii="Times New Roman" w:hAnsi="Times New Roman"/>
          <w:b/>
          <w:bCs/>
          <w:color w:val="1F497D" w:themeColor="text2"/>
          <w:sz w:val="56"/>
          <w:szCs w:val="56"/>
          <w:lang w:eastAsia="en-US"/>
        </w:rPr>
        <w:t>Systém hodnocení konkurenceschopnosti</w:t>
      </w:r>
    </w:p>
    <w:p w:rsidR="00CB622D" w:rsidRPr="00CB622D" w:rsidRDefault="00CB622D" w:rsidP="00CB622D">
      <w:pPr>
        <w:pStyle w:val="Nzev"/>
        <w:jc w:val="center"/>
        <w:rPr>
          <w:rFonts w:ascii="Times New Roman" w:hAnsi="Times New Roman" w:cs="Times New Roman"/>
          <w:color w:val="1F497D" w:themeColor="text2"/>
          <w:sz w:val="56"/>
          <w:szCs w:val="56"/>
        </w:rPr>
      </w:pPr>
      <w:r w:rsidRPr="00CB622D">
        <w:rPr>
          <w:rFonts w:ascii="Times New Roman" w:hAnsi="Times New Roman" w:cs="Times New Roman"/>
          <w:b/>
          <w:bCs/>
          <w:color w:val="1F497D" w:themeColor="text2"/>
          <w:sz w:val="56"/>
          <w:szCs w:val="56"/>
          <w:lang w:eastAsia="en-US"/>
        </w:rPr>
        <w:t>exportů zboží a služeb</w:t>
      </w:r>
    </w:p>
    <w:p w:rsidR="00CB622D" w:rsidRDefault="00CB622D" w:rsidP="00F56604">
      <w:pPr>
        <w:pStyle w:val="Nzev"/>
      </w:pPr>
    </w:p>
    <w:p w:rsidR="00CB622D" w:rsidRDefault="00CB622D" w:rsidP="00F56604">
      <w:pPr>
        <w:pStyle w:val="Nzev"/>
      </w:pPr>
    </w:p>
    <w:p w:rsidR="00CB622D" w:rsidRDefault="00CB622D" w:rsidP="00CB622D"/>
    <w:p w:rsidR="00CB622D" w:rsidRDefault="00CB622D" w:rsidP="00CB622D"/>
    <w:p w:rsidR="0072640B" w:rsidRDefault="0072640B" w:rsidP="00CB622D"/>
    <w:p w:rsidR="0072640B" w:rsidRDefault="0072640B" w:rsidP="00CB622D"/>
    <w:p w:rsidR="0072640B" w:rsidRDefault="0072640B" w:rsidP="00CB622D"/>
    <w:p w:rsidR="0072640B" w:rsidRDefault="0072640B" w:rsidP="00CB622D"/>
    <w:p w:rsidR="0072640B" w:rsidRDefault="0072640B" w:rsidP="00CB622D"/>
    <w:p w:rsidR="0072640B" w:rsidRDefault="0072640B" w:rsidP="00CB622D"/>
    <w:p w:rsidR="0072640B" w:rsidRDefault="0072640B" w:rsidP="00CB622D"/>
    <w:p w:rsidR="0072640B" w:rsidRDefault="0072640B" w:rsidP="00CB622D"/>
    <w:p w:rsidR="0072640B" w:rsidRDefault="0072640B" w:rsidP="00CB622D"/>
    <w:p w:rsidR="00CB622D" w:rsidRDefault="00CB622D" w:rsidP="00CB622D"/>
    <w:p w:rsidR="0072640B" w:rsidRDefault="0072640B" w:rsidP="0072640B">
      <w:pPr>
        <w:rPr>
          <w:rFonts w:ascii="Times New Roman" w:hAnsi="Times New Roman"/>
          <w:color w:val="002060"/>
          <w:sz w:val="24"/>
          <w:szCs w:val="24"/>
        </w:rPr>
      </w:pPr>
      <w:r w:rsidRPr="00194303">
        <w:rPr>
          <w:rFonts w:ascii="Times New Roman" w:hAnsi="Times New Roman"/>
          <w:color w:val="002060"/>
          <w:sz w:val="24"/>
          <w:szCs w:val="24"/>
        </w:rPr>
        <w:t>Vypracované v rámci výzkumného projektu/záměru TAČR TD010137 Systém hodnocení konkurenceschopnosti exportů zboží a služeb.</w:t>
      </w:r>
    </w:p>
    <w:p w:rsidR="0072640B" w:rsidRDefault="0072640B" w:rsidP="0072640B">
      <w:pPr>
        <w:rPr>
          <w:rFonts w:ascii="Times New Roman" w:hAnsi="Times New Roman"/>
          <w:color w:val="002060"/>
          <w:sz w:val="24"/>
          <w:szCs w:val="24"/>
        </w:rPr>
      </w:pPr>
    </w:p>
    <w:p w:rsidR="0072640B" w:rsidRPr="0072640B" w:rsidRDefault="0072640B" w:rsidP="0072640B">
      <w:pPr>
        <w:rPr>
          <w:rFonts w:ascii="Times New Roman" w:hAnsi="Times New Roman"/>
          <w:color w:val="002060"/>
          <w:sz w:val="24"/>
          <w:szCs w:val="24"/>
        </w:rPr>
      </w:pPr>
    </w:p>
    <w:p w:rsidR="00494D2F" w:rsidRDefault="0072640B" w:rsidP="00CB622D">
      <w:pPr>
        <w:rPr>
          <w:rFonts w:ascii="Times New Roman" w:hAnsi="Times New Roman"/>
          <w:color w:val="002060"/>
          <w:sz w:val="24"/>
          <w:szCs w:val="24"/>
        </w:rPr>
      </w:pPr>
      <w:r w:rsidRPr="00194303">
        <w:rPr>
          <w:rFonts w:ascii="Times New Roman" w:hAnsi="Times New Roman"/>
          <w:color w:val="002060"/>
          <w:sz w:val="24"/>
          <w:szCs w:val="24"/>
        </w:rPr>
        <w:t xml:space="preserve">Autoři: PhDr. Mgr. Jana Gutierrez Chvalkovská, Mgr. Matěj Urban, </w:t>
      </w:r>
      <w:proofErr w:type="spellStart"/>
      <w:proofErr w:type="gramStart"/>
      <w:r w:rsidRPr="00194303">
        <w:rPr>
          <w:rFonts w:ascii="Times New Roman" w:hAnsi="Times New Roman"/>
          <w:color w:val="002060"/>
          <w:sz w:val="24"/>
          <w:szCs w:val="24"/>
        </w:rPr>
        <w:t>M</w:t>
      </w:r>
      <w:proofErr w:type="spellEnd"/>
      <w:r w:rsidR="00AA29E9">
        <w:rPr>
          <w:rFonts w:ascii="Times New Roman" w:hAnsi="Times New Roman"/>
          <w:color w:val="002060"/>
          <w:sz w:val="24"/>
          <w:szCs w:val="24"/>
        </w:rPr>
        <w:t>.</w:t>
      </w:r>
      <w:r w:rsidRPr="00194303">
        <w:rPr>
          <w:rFonts w:ascii="Times New Roman" w:hAnsi="Times New Roman"/>
          <w:color w:val="002060"/>
          <w:sz w:val="24"/>
          <w:szCs w:val="24"/>
        </w:rPr>
        <w:t>Sc</w:t>
      </w:r>
      <w:proofErr w:type="gramEnd"/>
      <w:r w:rsidRPr="00194303">
        <w:rPr>
          <w:rFonts w:ascii="Times New Roman" w:hAnsi="Times New Roman"/>
          <w:color w:val="002060"/>
          <w:sz w:val="24"/>
          <w:szCs w:val="24"/>
        </w:rPr>
        <w:t xml:space="preserve">., </w:t>
      </w:r>
      <w:r w:rsidR="00865D99">
        <w:rPr>
          <w:rFonts w:ascii="Times New Roman" w:hAnsi="Times New Roman"/>
          <w:color w:val="002060"/>
          <w:sz w:val="24"/>
          <w:szCs w:val="24"/>
        </w:rPr>
        <w:t xml:space="preserve">Petr Janský, </w:t>
      </w:r>
      <w:proofErr w:type="spellStart"/>
      <w:r w:rsidR="00865D99">
        <w:rPr>
          <w:rFonts w:ascii="Times New Roman" w:hAnsi="Times New Roman"/>
          <w:color w:val="002060"/>
          <w:sz w:val="24"/>
          <w:szCs w:val="24"/>
        </w:rPr>
        <w:t>Ph.D</w:t>
      </w:r>
      <w:proofErr w:type="spellEnd"/>
      <w:r w:rsidR="00865D99">
        <w:rPr>
          <w:rFonts w:ascii="Times New Roman" w:hAnsi="Times New Roman"/>
          <w:color w:val="002060"/>
          <w:sz w:val="24"/>
          <w:szCs w:val="24"/>
        </w:rPr>
        <w:t>.</w:t>
      </w:r>
      <w:r w:rsidR="00E35BC4">
        <w:rPr>
          <w:rFonts w:ascii="Times New Roman" w:hAnsi="Times New Roman"/>
          <w:color w:val="002060"/>
          <w:sz w:val="24"/>
          <w:szCs w:val="24"/>
        </w:rPr>
        <w:t xml:space="preserve">, </w:t>
      </w:r>
      <w:r w:rsidRPr="00194303">
        <w:rPr>
          <w:rFonts w:ascii="Times New Roman" w:hAnsi="Times New Roman"/>
          <w:color w:val="002060"/>
          <w:sz w:val="24"/>
          <w:szCs w:val="24"/>
        </w:rPr>
        <w:t xml:space="preserve">Prof. Ing. Michal Mejstřík, CSc. </w:t>
      </w:r>
    </w:p>
    <w:p w:rsidR="00BE2E5B" w:rsidRDefault="00BE2E5B" w:rsidP="00CB622D">
      <w:pPr>
        <w:rPr>
          <w:rFonts w:ascii="Times New Roman" w:hAnsi="Times New Roman"/>
          <w:color w:val="002060"/>
          <w:sz w:val="24"/>
          <w:szCs w:val="24"/>
        </w:rPr>
      </w:pPr>
    </w:p>
    <w:p w:rsidR="0072640B" w:rsidRPr="0072640B" w:rsidRDefault="0072640B" w:rsidP="00CB622D">
      <w:pPr>
        <w:rPr>
          <w:rFonts w:ascii="Times New Roman" w:hAnsi="Times New Roman"/>
          <w:color w:val="002060"/>
          <w:sz w:val="24"/>
          <w:szCs w:val="24"/>
        </w:rPr>
      </w:pPr>
    </w:p>
    <w:p w:rsidR="00494D2F" w:rsidRDefault="00B00B64" w:rsidP="004239F1">
      <w:pPr>
        <w:jc w:val="center"/>
        <w:rPr>
          <w:noProof/>
        </w:rPr>
      </w:pPr>
      <w:r w:rsidRPr="00B00B64">
        <w:rPr>
          <w:noProof/>
        </w:rPr>
        <w:drawing>
          <wp:inline distT="0" distB="0" distL="0" distR="0">
            <wp:extent cx="2091852" cy="505838"/>
            <wp:effectExtent l="19050" t="0" r="3648" b="0"/>
            <wp:docPr id="15" name="obrázek 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8" cstate="print"/>
                    <a:srcRect/>
                    <a:stretch>
                      <a:fillRect/>
                    </a:stretch>
                  </pic:blipFill>
                  <pic:spPr bwMode="auto">
                    <a:xfrm>
                      <a:off x="0" y="0"/>
                      <a:ext cx="2094122" cy="506387"/>
                    </a:xfrm>
                    <a:prstGeom prst="rect">
                      <a:avLst/>
                    </a:prstGeom>
                    <a:noFill/>
                    <a:ln w="9525">
                      <a:noFill/>
                      <a:miter lim="800000"/>
                      <a:headEnd/>
                      <a:tailEnd/>
                    </a:ln>
                  </pic:spPr>
                </pic:pic>
              </a:graphicData>
            </a:graphic>
          </wp:inline>
        </w:drawing>
      </w:r>
      <w:r w:rsidRPr="00B00B64">
        <w:rPr>
          <w:noProof/>
        </w:rPr>
        <w:drawing>
          <wp:inline distT="0" distB="0" distL="0" distR="0">
            <wp:extent cx="1731929" cy="428017"/>
            <wp:effectExtent l="19050" t="0" r="1621" b="0"/>
            <wp:docPr id="17" name="obrázek 2"/>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9" cstate="print"/>
                    <a:srcRect/>
                    <a:stretch>
                      <a:fillRect/>
                    </a:stretch>
                  </pic:blipFill>
                  <pic:spPr bwMode="auto">
                    <a:xfrm>
                      <a:off x="0" y="0"/>
                      <a:ext cx="1739562" cy="429903"/>
                    </a:xfrm>
                    <a:prstGeom prst="rect">
                      <a:avLst/>
                    </a:prstGeom>
                    <a:noFill/>
                    <a:ln w="9525">
                      <a:noFill/>
                      <a:miter lim="800000"/>
                      <a:headEnd/>
                      <a:tailEnd/>
                    </a:ln>
                  </pic:spPr>
                </pic:pic>
              </a:graphicData>
            </a:graphic>
          </wp:inline>
        </w:drawing>
      </w:r>
      <w:r w:rsidR="001E0614" w:rsidRPr="001E0614">
        <w:rPr>
          <w:noProof/>
        </w:rPr>
        <w:drawing>
          <wp:inline distT="0" distB="0" distL="0" distR="0">
            <wp:extent cx="1592262" cy="493713"/>
            <wp:effectExtent l="19050" t="0" r="7938" b="0"/>
            <wp:docPr id="22" name="obrázek 3" descr="eeip_logo-bez textu"/>
            <wp:cNvGraphicFramePr/>
            <a:graphic xmlns:a="http://schemas.openxmlformats.org/drawingml/2006/main">
              <a:graphicData uri="http://schemas.openxmlformats.org/drawingml/2006/picture">
                <pic:pic xmlns:pic="http://schemas.openxmlformats.org/drawingml/2006/picture">
                  <pic:nvPicPr>
                    <pic:cNvPr id="6" name="Picture 100" descr="eeip_logo-bez textu"/>
                    <pic:cNvPicPr>
                      <a:picLocks noChangeAspect="1" noChangeArrowheads="1"/>
                    </pic:cNvPicPr>
                  </pic:nvPicPr>
                  <pic:blipFill>
                    <a:blip r:embed="rId10" cstate="print"/>
                    <a:srcRect/>
                    <a:stretch>
                      <a:fillRect/>
                    </a:stretch>
                  </pic:blipFill>
                  <pic:spPr bwMode="auto">
                    <a:xfrm>
                      <a:off x="0" y="0"/>
                      <a:ext cx="1592262" cy="493713"/>
                    </a:xfrm>
                    <a:prstGeom prst="rect">
                      <a:avLst/>
                    </a:prstGeom>
                    <a:noFill/>
                    <a:ln w="9525">
                      <a:noFill/>
                      <a:miter lim="800000"/>
                      <a:headEnd/>
                      <a:tailEnd/>
                    </a:ln>
                  </pic:spPr>
                </pic:pic>
              </a:graphicData>
            </a:graphic>
          </wp:inline>
        </w:drawing>
      </w:r>
    </w:p>
    <w:p w:rsidR="00CB622D" w:rsidRDefault="00CB622D" w:rsidP="00CB622D"/>
    <w:p w:rsidR="00CB622D" w:rsidRDefault="00CB622D" w:rsidP="00CB622D"/>
    <w:sdt>
      <w:sdtPr>
        <w:rPr>
          <w:rFonts w:ascii="Cambria" w:eastAsia="Times New Roman" w:hAnsi="Cambria"/>
          <w:caps w:val="0"/>
          <w:color w:val="365F91"/>
          <w:sz w:val="28"/>
          <w:szCs w:val="28"/>
          <w:lang w:val="en-US" w:eastAsia="en-US"/>
        </w:rPr>
        <w:id w:val="6177370"/>
        <w:docPartObj>
          <w:docPartGallery w:val="Table of Contents"/>
          <w:docPartUnique/>
        </w:docPartObj>
      </w:sdtPr>
      <w:sdtContent>
        <w:p w:rsidR="00AA29E9" w:rsidRDefault="004C7213">
          <w:pPr>
            <w:pStyle w:val="Obsah1"/>
            <w:rPr>
              <w:rFonts w:asciiTheme="minorHAnsi" w:eastAsiaTheme="minorEastAsia" w:hAnsiTheme="minorHAnsi" w:cstheme="minorBidi"/>
              <w:b w:val="0"/>
              <w:bCs w:val="0"/>
              <w:caps w:val="0"/>
              <w:noProof/>
              <w:sz w:val="22"/>
              <w:szCs w:val="22"/>
            </w:rPr>
          </w:pPr>
          <w:r w:rsidRPr="004C7213">
            <w:fldChar w:fldCharType="begin"/>
          </w:r>
          <w:r w:rsidR="0025019E">
            <w:instrText xml:space="preserve"> TOC \o "1-3" \h \z \u </w:instrText>
          </w:r>
          <w:r w:rsidRPr="004C7213">
            <w:fldChar w:fldCharType="separate"/>
          </w:r>
          <w:hyperlink w:anchor="_Toc376424874" w:history="1">
            <w:r w:rsidR="00AA29E9" w:rsidRPr="00FE4E1F">
              <w:rPr>
                <w:rStyle w:val="Hypertextovodkaz"/>
                <w:noProof/>
              </w:rPr>
              <w:t>1.</w:t>
            </w:r>
            <w:r w:rsidR="00AA29E9">
              <w:rPr>
                <w:rFonts w:asciiTheme="minorHAnsi" w:eastAsiaTheme="minorEastAsia" w:hAnsiTheme="minorHAnsi" w:cstheme="minorBidi"/>
                <w:b w:val="0"/>
                <w:bCs w:val="0"/>
                <w:caps w:val="0"/>
                <w:noProof/>
                <w:sz w:val="22"/>
                <w:szCs w:val="22"/>
              </w:rPr>
              <w:tab/>
            </w:r>
            <w:r w:rsidR="00AA29E9" w:rsidRPr="00FE4E1F">
              <w:rPr>
                <w:rStyle w:val="Hypertextovodkaz"/>
                <w:noProof/>
              </w:rPr>
              <w:t>Úvod</w:t>
            </w:r>
            <w:r w:rsidR="00AA29E9">
              <w:rPr>
                <w:noProof/>
                <w:webHidden/>
              </w:rPr>
              <w:tab/>
            </w:r>
            <w:r>
              <w:rPr>
                <w:noProof/>
                <w:webHidden/>
              </w:rPr>
              <w:fldChar w:fldCharType="begin"/>
            </w:r>
            <w:r w:rsidR="00AA29E9">
              <w:rPr>
                <w:noProof/>
                <w:webHidden/>
              </w:rPr>
              <w:instrText xml:space="preserve"> PAGEREF _Toc376424874 \h </w:instrText>
            </w:r>
            <w:r>
              <w:rPr>
                <w:noProof/>
                <w:webHidden/>
              </w:rPr>
            </w:r>
            <w:r>
              <w:rPr>
                <w:noProof/>
                <w:webHidden/>
              </w:rPr>
              <w:fldChar w:fldCharType="separate"/>
            </w:r>
            <w:r w:rsidR="00AA29E9">
              <w:rPr>
                <w:noProof/>
                <w:webHidden/>
              </w:rPr>
              <w:t>1</w:t>
            </w:r>
            <w:r>
              <w:rPr>
                <w:noProof/>
                <w:webHidden/>
              </w:rPr>
              <w:fldChar w:fldCharType="end"/>
            </w:r>
          </w:hyperlink>
        </w:p>
        <w:p w:rsidR="00AA29E9" w:rsidRDefault="004C7213">
          <w:pPr>
            <w:pStyle w:val="Obsah1"/>
            <w:rPr>
              <w:rFonts w:asciiTheme="minorHAnsi" w:eastAsiaTheme="minorEastAsia" w:hAnsiTheme="minorHAnsi" w:cstheme="minorBidi"/>
              <w:b w:val="0"/>
              <w:bCs w:val="0"/>
              <w:caps w:val="0"/>
              <w:noProof/>
              <w:sz w:val="22"/>
              <w:szCs w:val="22"/>
            </w:rPr>
          </w:pPr>
          <w:hyperlink w:anchor="_Toc376424875" w:history="1">
            <w:r w:rsidR="00AA29E9" w:rsidRPr="00FE4E1F">
              <w:rPr>
                <w:rStyle w:val="Hypertextovodkaz"/>
                <w:noProof/>
              </w:rPr>
              <w:t>2.</w:t>
            </w:r>
            <w:r w:rsidR="00AA29E9">
              <w:rPr>
                <w:rFonts w:asciiTheme="minorHAnsi" w:eastAsiaTheme="minorEastAsia" w:hAnsiTheme="minorHAnsi" w:cstheme="minorBidi"/>
                <w:b w:val="0"/>
                <w:bCs w:val="0"/>
                <w:caps w:val="0"/>
                <w:noProof/>
                <w:sz w:val="22"/>
                <w:szCs w:val="22"/>
              </w:rPr>
              <w:tab/>
            </w:r>
            <w:r w:rsidR="00AA29E9" w:rsidRPr="00FE4E1F">
              <w:rPr>
                <w:rStyle w:val="Hypertextovodkaz"/>
                <w:noProof/>
              </w:rPr>
              <w:t>GLOBEX: Systém ukazatelů mezinárodní konkurenceschopnosti</w:t>
            </w:r>
            <w:r w:rsidR="00AA29E9">
              <w:rPr>
                <w:noProof/>
                <w:webHidden/>
              </w:rPr>
              <w:tab/>
            </w:r>
            <w:r>
              <w:rPr>
                <w:noProof/>
                <w:webHidden/>
              </w:rPr>
              <w:fldChar w:fldCharType="begin"/>
            </w:r>
            <w:r w:rsidR="00AA29E9">
              <w:rPr>
                <w:noProof/>
                <w:webHidden/>
              </w:rPr>
              <w:instrText xml:space="preserve"> PAGEREF _Toc376424875 \h </w:instrText>
            </w:r>
            <w:r>
              <w:rPr>
                <w:noProof/>
                <w:webHidden/>
              </w:rPr>
            </w:r>
            <w:r>
              <w:rPr>
                <w:noProof/>
                <w:webHidden/>
              </w:rPr>
              <w:fldChar w:fldCharType="separate"/>
            </w:r>
            <w:r w:rsidR="00AA29E9">
              <w:rPr>
                <w:noProof/>
                <w:webHidden/>
              </w:rPr>
              <w:t>2</w:t>
            </w:r>
            <w:r>
              <w:rPr>
                <w:noProof/>
                <w:webHidden/>
              </w:rPr>
              <w:fldChar w:fldCharType="end"/>
            </w:r>
          </w:hyperlink>
        </w:p>
        <w:p w:rsidR="00AA29E9" w:rsidRDefault="004C7213">
          <w:pPr>
            <w:pStyle w:val="Obsah2"/>
            <w:tabs>
              <w:tab w:val="left" w:pos="880"/>
              <w:tab w:val="right" w:leader="dot" w:pos="9062"/>
            </w:tabs>
            <w:rPr>
              <w:rFonts w:asciiTheme="minorHAnsi" w:eastAsiaTheme="minorEastAsia" w:hAnsiTheme="minorHAnsi" w:cstheme="minorBidi"/>
              <w:smallCaps w:val="0"/>
              <w:noProof/>
              <w:sz w:val="22"/>
              <w:szCs w:val="22"/>
            </w:rPr>
          </w:pPr>
          <w:hyperlink w:anchor="_Toc376424876" w:history="1">
            <w:r w:rsidR="00AA29E9" w:rsidRPr="00FE4E1F">
              <w:rPr>
                <w:rStyle w:val="Hypertextovodkaz"/>
                <w:noProof/>
              </w:rPr>
              <w:t>2.1.</w:t>
            </w:r>
            <w:r w:rsidR="00AA29E9">
              <w:rPr>
                <w:rFonts w:asciiTheme="minorHAnsi" w:eastAsiaTheme="minorEastAsia" w:hAnsiTheme="minorHAnsi" w:cstheme="minorBidi"/>
                <w:smallCaps w:val="0"/>
                <w:noProof/>
                <w:sz w:val="22"/>
                <w:szCs w:val="22"/>
              </w:rPr>
              <w:tab/>
            </w:r>
            <w:r w:rsidR="00AA29E9" w:rsidRPr="00FE4E1F">
              <w:rPr>
                <w:rStyle w:val="Hypertextovodkaz"/>
                <w:noProof/>
              </w:rPr>
              <w:t>Cenová mezinárodní konkurenceschopnost v exportu</w:t>
            </w:r>
            <w:r w:rsidR="00AA29E9">
              <w:rPr>
                <w:noProof/>
                <w:webHidden/>
              </w:rPr>
              <w:tab/>
            </w:r>
            <w:r>
              <w:rPr>
                <w:noProof/>
                <w:webHidden/>
              </w:rPr>
              <w:fldChar w:fldCharType="begin"/>
            </w:r>
            <w:r w:rsidR="00AA29E9">
              <w:rPr>
                <w:noProof/>
                <w:webHidden/>
              </w:rPr>
              <w:instrText xml:space="preserve"> PAGEREF _Toc376424876 \h </w:instrText>
            </w:r>
            <w:r>
              <w:rPr>
                <w:noProof/>
                <w:webHidden/>
              </w:rPr>
            </w:r>
            <w:r>
              <w:rPr>
                <w:noProof/>
                <w:webHidden/>
              </w:rPr>
              <w:fldChar w:fldCharType="separate"/>
            </w:r>
            <w:r w:rsidR="00AA29E9">
              <w:rPr>
                <w:noProof/>
                <w:webHidden/>
              </w:rPr>
              <w:t>2</w:t>
            </w:r>
            <w:r>
              <w:rPr>
                <w:noProof/>
                <w:webHidden/>
              </w:rPr>
              <w:fldChar w:fldCharType="end"/>
            </w:r>
          </w:hyperlink>
        </w:p>
        <w:p w:rsidR="00AA29E9" w:rsidRDefault="004C7213">
          <w:pPr>
            <w:pStyle w:val="Obsah2"/>
            <w:tabs>
              <w:tab w:val="left" w:pos="880"/>
              <w:tab w:val="right" w:leader="dot" w:pos="9062"/>
            </w:tabs>
            <w:rPr>
              <w:rFonts w:asciiTheme="minorHAnsi" w:eastAsiaTheme="minorEastAsia" w:hAnsiTheme="minorHAnsi" w:cstheme="minorBidi"/>
              <w:smallCaps w:val="0"/>
              <w:noProof/>
              <w:sz w:val="22"/>
              <w:szCs w:val="22"/>
            </w:rPr>
          </w:pPr>
          <w:hyperlink w:anchor="_Toc376424877" w:history="1">
            <w:r w:rsidR="00AA29E9" w:rsidRPr="00FE4E1F">
              <w:rPr>
                <w:rStyle w:val="Hypertextovodkaz"/>
                <w:noProof/>
              </w:rPr>
              <w:t>2.2.</w:t>
            </w:r>
            <w:r w:rsidR="00AA29E9">
              <w:rPr>
                <w:rFonts w:asciiTheme="minorHAnsi" w:eastAsiaTheme="minorEastAsia" w:hAnsiTheme="minorHAnsi" w:cstheme="minorBidi"/>
                <w:smallCaps w:val="0"/>
                <w:noProof/>
                <w:sz w:val="22"/>
                <w:szCs w:val="22"/>
              </w:rPr>
              <w:tab/>
            </w:r>
            <w:r w:rsidR="00AA29E9" w:rsidRPr="00FE4E1F">
              <w:rPr>
                <w:rStyle w:val="Hypertextovodkaz"/>
                <w:noProof/>
              </w:rPr>
              <w:t>Mezinárodní konkurenceschopnost v podmínkách pro podnikání</w:t>
            </w:r>
            <w:r w:rsidR="00AA29E9">
              <w:rPr>
                <w:noProof/>
                <w:webHidden/>
              </w:rPr>
              <w:tab/>
            </w:r>
            <w:r>
              <w:rPr>
                <w:noProof/>
                <w:webHidden/>
              </w:rPr>
              <w:fldChar w:fldCharType="begin"/>
            </w:r>
            <w:r w:rsidR="00AA29E9">
              <w:rPr>
                <w:noProof/>
                <w:webHidden/>
              </w:rPr>
              <w:instrText xml:space="preserve"> PAGEREF _Toc376424877 \h </w:instrText>
            </w:r>
            <w:r>
              <w:rPr>
                <w:noProof/>
                <w:webHidden/>
              </w:rPr>
            </w:r>
            <w:r>
              <w:rPr>
                <w:noProof/>
                <w:webHidden/>
              </w:rPr>
              <w:fldChar w:fldCharType="separate"/>
            </w:r>
            <w:r w:rsidR="00AA29E9">
              <w:rPr>
                <w:noProof/>
                <w:webHidden/>
              </w:rPr>
              <w:t>20</w:t>
            </w:r>
            <w:r>
              <w:rPr>
                <w:noProof/>
                <w:webHidden/>
              </w:rPr>
              <w:fldChar w:fldCharType="end"/>
            </w:r>
          </w:hyperlink>
        </w:p>
        <w:p w:rsidR="00AA29E9" w:rsidRDefault="004C7213">
          <w:pPr>
            <w:pStyle w:val="Obsah2"/>
            <w:tabs>
              <w:tab w:val="left" w:pos="880"/>
              <w:tab w:val="right" w:leader="dot" w:pos="9062"/>
            </w:tabs>
            <w:rPr>
              <w:rFonts w:asciiTheme="minorHAnsi" w:eastAsiaTheme="minorEastAsia" w:hAnsiTheme="minorHAnsi" w:cstheme="minorBidi"/>
              <w:smallCaps w:val="0"/>
              <w:noProof/>
              <w:sz w:val="22"/>
              <w:szCs w:val="22"/>
            </w:rPr>
          </w:pPr>
          <w:hyperlink w:anchor="_Toc376424878" w:history="1">
            <w:r w:rsidR="00AA29E9" w:rsidRPr="00FE4E1F">
              <w:rPr>
                <w:rStyle w:val="Hypertextovodkaz"/>
                <w:noProof/>
              </w:rPr>
              <w:t>2.3.</w:t>
            </w:r>
            <w:r w:rsidR="00AA29E9">
              <w:rPr>
                <w:rFonts w:asciiTheme="minorHAnsi" w:eastAsiaTheme="minorEastAsia" w:hAnsiTheme="minorHAnsi" w:cstheme="minorBidi"/>
                <w:smallCaps w:val="0"/>
                <w:noProof/>
                <w:sz w:val="22"/>
                <w:szCs w:val="22"/>
              </w:rPr>
              <w:tab/>
            </w:r>
            <w:r w:rsidR="00AA29E9" w:rsidRPr="00FE4E1F">
              <w:rPr>
                <w:rStyle w:val="Hypertextovodkaz"/>
                <w:noProof/>
              </w:rPr>
              <w:t>Necenová mezinárodní konkurenceschopnost země</w:t>
            </w:r>
            <w:r w:rsidR="00AA29E9">
              <w:rPr>
                <w:noProof/>
                <w:webHidden/>
              </w:rPr>
              <w:tab/>
            </w:r>
            <w:r>
              <w:rPr>
                <w:noProof/>
                <w:webHidden/>
              </w:rPr>
              <w:fldChar w:fldCharType="begin"/>
            </w:r>
            <w:r w:rsidR="00AA29E9">
              <w:rPr>
                <w:noProof/>
                <w:webHidden/>
              </w:rPr>
              <w:instrText xml:space="preserve"> PAGEREF _Toc376424878 \h </w:instrText>
            </w:r>
            <w:r>
              <w:rPr>
                <w:noProof/>
                <w:webHidden/>
              </w:rPr>
            </w:r>
            <w:r>
              <w:rPr>
                <w:noProof/>
                <w:webHidden/>
              </w:rPr>
              <w:fldChar w:fldCharType="separate"/>
            </w:r>
            <w:r w:rsidR="00AA29E9">
              <w:rPr>
                <w:noProof/>
                <w:webHidden/>
              </w:rPr>
              <w:t>22</w:t>
            </w:r>
            <w:r>
              <w:rPr>
                <w:noProof/>
                <w:webHidden/>
              </w:rPr>
              <w:fldChar w:fldCharType="end"/>
            </w:r>
          </w:hyperlink>
        </w:p>
        <w:p w:rsidR="00AA29E9" w:rsidRDefault="004C7213">
          <w:pPr>
            <w:pStyle w:val="Obsah1"/>
            <w:rPr>
              <w:rFonts w:asciiTheme="minorHAnsi" w:eastAsiaTheme="minorEastAsia" w:hAnsiTheme="minorHAnsi" w:cstheme="minorBidi"/>
              <w:b w:val="0"/>
              <w:bCs w:val="0"/>
              <w:caps w:val="0"/>
              <w:noProof/>
              <w:sz w:val="22"/>
              <w:szCs w:val="22"/>
            </w:rPr>
          </w:pPr>
          <w:hyperlink w:anchor="_Toc376424879" w:history="1">
            <w:r w:rsidR="00AA29E9" w:rsidRPr="00FE4E1F">
              <w:rPr>
                <w:rStyle w:val="Hypertextovodkaz"/>
                <w:noProof/>
              </w:rPr>
              <w:t>3.</w:t>
            </w:r>
            <w:r w:rsidR="00AA29E9">
              <w:rPr>
                <w:rFonts w:asciiTheme="minorHAnsi" w:eastAsiaTheme="minorEastAsia" w:hAnsiTheme="minorHAnsi" w:cstheme="minorBidi"/>
                <w:b w:val="0"/>
                <w:bCs w:val="0"/>
                <w:caps w:val="0"/>
                <w:noProof/>
                <w:sz w:val="22"/>
                <w:szCs w:val="22"/>
              </w:rPr>
              <w:tab/>
            </w:r>
            <w:r w:rsidR="00AA29E9" w:rsidRPr="00FE4E1F">
              <w:rPr>
                <w:rStyle w:val="Hypertextovodkaz"/>
                <w:noProof/>
              </w:rPr>
              <w:t>Provázanost ukazatelů mezinárodní konkurenceschopnosti</w:t>
            </w:r>
            <w:r w:rsidR="00AA29E9">
              <w:rPr>
                <w:noProof/>
                <w:webHidden/>
              </w:rPr>
              <w:tab/>
            </w:r>
            <w:r>
              <w:rPr>
                <w:noProof/>
                <w:webHidden/>
              </w:rPr>
              <w:fldChar w:fldCharType="begin"/>
            </w:r>
            <w:r w:rsidR="00AA29E9">
              <w:rPr>
                <w:noProof/>
                <w:webHidden/>
              </w:rPr>
              <w:instrText xml:space="preserve"> PAGEREF _Toc376424879 \h </w:instrText>
            </w:r>
            <w:r>
              <w:rPr>
                <w:noProof/>
                <w:webHidden/>
              </w:rPr>
            </w:r>
            <w:r>
              <w:rPr>
                <w:noProof/>
                <w:webHidden/>
              </w:rPr>
              <w:fldChar w:fldCharType="separate"/>
            </w:r>
            <w:r w:rsidR="00AA29E9">
              <w:rPr>
                <w:noProof/>
                <w:webHidden/>
              </w:rPr>
              <w:t>26</w:t>
            </w:r>
            <w:r>
              <w:rPr>
                <w:noProof/>
                <w:webHidden/>
              </w:rPr>
              <w:fldChar w:fldCharType="end"/>
            </w:r>
          </w:hyperlink>
        </w:p>
        <w:p w:rsidR="00AA29E9" w:rsidRDefault="004C7213">
          <w:pPr>
            <w:pStyle w:val="Obsah1"/>
            <w:rPr>
              <w:rFonts w:asciiTheme="minorHAnsi" w:eastAsiaTheme="minorEastAsia" w:hAnsiTheme="minorHAnsi" w:cstheme="minorBidi"/>
              <w:b w:val="0"/>
              <w:bCs w:val="0"/>
              <w:caps w:val="0"/>
              <w:noProof/>
              <w:sz w:val="22"/>
              <w:szCs w:val="22"/>
            </w:rPr>
          </w:pPr>
          <w:hyperlink w:anchor="_Toc376424880" w:history="1">
            <w:r w:rsidR="00AA29E9" w:rsidRPr="00FE4E1F">
              <w:rPr>
                <w:rStyle w:val="Hypertextovodkaz"/>
                <w:noProof/>
              </w:rPr>
              <w:t>4.</w:t>
            </w:r>
            <w:r w:rsidR="00AA29E9">
              <w:rPr>
                <w:rFonts w:asciiTheme="minorHAnsi" w:eastAsiaTheme="minorEastAsia" w:hAnsiTheme="minorHAnsi" w:cstheme="minorBidi"/>
                <w:b w:val="0"/>
                <w:bCs w:val="0"/>
                <w:caps w:val="0"/>
                <w:noProof/>
                <w:sz w:val="22"/>
                <w:szCs w:val="22"/>
              </w:rPr>
              <w:tab/>
            </w:r>
            <w:r w:rsidR="00AA29E9" w:rsidRPr="00FE4E1F">
              <w:rPr>
                <w:rStyle w:val="Hypertextovodkaz"/>
                <w:noProof/>
              </w:rPr>
              <w:t xml:space="preserve">EDSM- </w:t>
            </w:r>
            <w:r w:rsidR="00AA29E9" w:rsidRPr="00FE4E1F">
              <w:rPr>
                <w:rStyle w:val="Hypertextovodkaz"/>
                <w:noProof/>
                <w:lang w:val="en-US"/>
              </w:rPr>
              <w:t>Export Decision Support Model</w:t>
            </w:r>
            <w:r w:rsidR="00AA29E9">
              <w:rPr>
                <w:noProof/>
                <w:webHidden/>
              </w:rPr>
              <w:tab/>
            </w:r>
            <w:r>
              <w:rPr>
                <w:noProof/>
                <w:webHidden/>
              </w:rPr>
              <w:fldChar w:fldCharType="begin"/>
            </w:r>
            <w:r w:rsidR="00AA29E9">
              <w:rPr>
                <w:noProof/>
                <w:webHidden/>
              </w:rPr>
              <w:instrText xml:space="preserve"> PAGEREF _Toc376424880 \h </w:instrText>
            </w:r>
            <w:r>
              <w:rPr>
                <w:noProof/>
                <w:webHidden/>
              </w:rPr>
            </w:r>
            <w:r>
              <w:rPr>
                <w:noProof/>
                <w:webHidden/>
              </w:rPr>
              <w:fldChar w:fldCharType="separate"/>
            </w:r>
            <w:r w:rsidR="00AA29E9">
              <w:rPr>
                <w:noProof/>
                <w:webHidden/>
              </w:rPr>
              <w:t>30</w:t>
            </w:r>
            <w:r>
              <w:rPr>
                <w:noProof/>
                <w:webHidden/>
              </w:rPr>
              <w:fldChar w:fldCharType="end"/>
            </w:r>
          </w:hyperlink>
        </w:p>
        <w:p w:rsidR="00AA29E9" w:rsidRDefault="004C7213">
          <w:pPr>
            <w:pStyle w:val="Obsah2"/>
            <w:tabs>
              <w:tab w:val="left" w:pos="880"/>
              <w:tab w:val="right" w:leader="dot" w:pos="9062"/>
            </w:tabs>
            <w:rPr>
              <w:rFonts w:asciiTheme="minorHAnsi" w:eastAsiaTheme="minorEastAsia" w:hAnsiTheme="minorHAnsi" w:cstheme="minorBidi"/>
              <w:smallCaps w:val="0"/>
              <w:noProof/>
              <w:sz w:val="22"/>
              <w:szCs w:val="22"/>
            </w:rPr>
          </w:pPr>
          <w:hyperlink w:anchor="_Toc376424881" w:history="1">
            <w:r w:rsidR="00AA29E9" w:rsidRPr="00FE4E1F">
              <w:rPr>
                <w:rStyle w:val="Hypertextovodkaz"/>
                <w:noProof/>
              </w:rPr>
              <w:t>4.1.</w:t>
            </w:r>
            <w:r w:rsidR="00AA29E9">
              <w:rPr>
                <w:rFonts w:asciiTheme="minorHAnsi" w:eastAsiaTheme="minorEastAsia" w:hAnsiTheme="minorHAnsi" w:cstheme="minorBidi"/>
                <w:smallCaps w:val="0"/>
                <w:noProof/>
                <w:sz w:val="22"/>
                <w:szCs w:val="22"/>
              </w:rPr>
              <w:tab/>
            </w:r>
            <w:r w:rsidR="00AA29E9" w:rsidRPr="00FE4E1F">
              <w:rPr>
                <w:rStyle w:val="Hypertextovodkaz"/>
                <w:noProof/>
              </w:rPr>
              <w:t>Důležité ukazatele pro vyhledávání exportních příležitostí</w:t>
            </w:r>
            <w:r w:rsidR="00AA29E9">
              <w:rPr>
                <w:noProof/>
                <w:webHidden/>
              </w:rPr>
              <w:tab/>
            </w:r>
            <w:r>
              <w:rPr>
                <w:noProof/>
                <w:webHidden/>
              </w:rPr>
              <w:fldChar w:fldCharType="begin"/>
            </w:r>
            <w:r w:rsidR="00AA29E9">
              <w:rPr>
                <w:noProof/>
                <w:webHidden/>
              </w:rPr>
              <w:instrText xml:space="preserve"> PAGEREF _Toc376424881 \h </w:instrText>
            </w:r>
            <w:r>
              <w:rPr>
                <w:noProof/>
                <w:webHidden/>
              </w:rPr>
            </w:r>
            <w:r>
              <w:rPr>
                <w:noProof/>
                <w:webHidden/>
              </w:rPr>
              <w:fldChar w:fldCharType="separate"/>
            </w:r>
            <w:r w:rsidR="00AA29E9">
              <w:rPr>
                <w:noProof/>
                <w:webHidden/>
              </w:rPr>
              <w:t>30</w:t>
            </w:r>
            <w:r>
              <w:rPr>
                <w:noProof/>
                <w:webHidden/>
              </w:rPr>
              <w:fldChar w:fldCharType="end"/>
            </w:r>
          </w:hyperlink>
        </w:p>
        <w:p w:rsidR="00AA29E9" w:rsidRDefault="004C7213">
          <w:pPr>
            <w:pStyle w:val="Obsah2"/>
            <w:tabs>
              <w:tab w:val="left" w:pos="880"/>
              <w:tab w:val="right" w:leader="dot" w:pos="9062"/>
            </w:tabs>
            <w:rPr>
              <w:rFonts w:asciiTheme="minorHAnsi" w:eastAsiaTheme="minorEastAsia" w:hAnsiTheme="minorHAnsi" w:cstheme="minorBidi"/>
              <w:smallCaps w:val="0"/>
              <w:noProof/>
              <w:sz w:val="22"/>
              <w:szCs w:val="22"/>
            </w:rPr>
          </w:pPr>
          <w:hyperlink w:anchor="_Toc376424882" w:history="1">
            <w:r w:rsidR="00AA29E9" w:rsidRPr="00FE4E1F">
              <w:rPr>
                <w:rStyle w:val="Hypertextovodkaz"/>
                <w:noProof/>
              </w:rPr>
              <w:t>4.2.</w:t>
            </w:r>
            <w:r w:rsidR="00AA29E9">
              <w:rPr>
                <w:rFonts w:asciiTheme="minorHAnsi" w:eastAsiaTheme="minorEastAsia" w:hAnsiTheme="minorHAnsi" w:cstheme="minorBidi"/>
                <w:smallCaps w:val="0"/>
                <w:noProof/>
                <w:sz w:val="22"/>
                <w:szCs w:val="22"/>
              </w:rPr>
              <w:tab/>
            </w:r>
            <w:r w:rsidR="00AA29E9" w:rsidRPr="00FE4E1F">
              <w:rPr>
                <w:rStyle w:val="Hypertextovodkaz"/>
                <w:noProof/>
              </w:rPr>
              <w:t>Metodologie a data EDSM</w:t>
            </w:r>
            <w:r w:rsidR="00AA29E9">
              <w:rPr>
                <w:noProof/>
                <w:webHidden/>
              </w:rPr>
              <w:tab/>
            </w:r>
            <w:r>
              <w:rPr>
                <w:noProof/>
                <w:webHidden/>
              </w:rPr>
              <w:fldChar w:fldCharType="begin"/>
            </w:r>
            <w:r w:rsidR="00AA29E9">
              <w:rPr>
                <w:noProof/>
                <w:webHidden/>
              </w:rPr>
              <w:instrText xml:space="preserve"> PAGEREF _Toc376424882 \h </w:instrText>
            </w:r>
            <w:r>
              <w:rPr>
                <w:noProof/>
                <w:webHidden/>
              </w:rPr>
            </w:r>
            <w:r>
              <w:rPr>
                <w:noProof/>
                <w:webHidden/>
              </w:rPr>
              <w:fldChar w:fldCharType="separate"/>
            </w:r>
            <w:r w:rsidR="00AA29E9">
              <w:rPr>
                <w:noProof/>
                <w:webHidden/>
              </w:rPr>
              <w:t>33</w:t>
            </w:r>
            <w:r>
              <w:rPr>
                <w:noProof/>
                <w:webHidden/>
              </w:rPr>
              <w:fldChar w:fldCharType="end"/>
            </w:r>
          </w:hyperlink>
        </w:p>
        <w:p w:rsidR="00AA29E9" w:rsidRDefault="004C7213">
          <w:pPr>
            <w:pStyle w:val="Obsah3"/>
            <w:tabs>
              <w:tab w:val="left" w:pos="1320"/>
              <w:tab w:val="right" w:leader="dot" w:pos="9062"/>
            </w:tabs>
            <w:rPr>
              <w:rFonts w:asciiTheme="minorHAnsi" w:eastAsiaTheme="minorEastAsia" w:hAnsiTheme="minorHAnsi" w:cstheme="minorBidi"/>
              <w:i w:val="0"/>
              <w:iCs w:val="0"/>
              <w:noProof/>
              <w:sz w:val="22"/>
              <w:szCs w:val="22"/>
            </w:rPr>
          </w:pPr>
          <w:hyperlink w:anchor="_Toc376424883" w:history="1">
            <w:r w:rsidR="00AA29E9" w:rsidRPr="00FE4E1F">
              <w:rPr>
                <w:rStyle w:val="Hypertextovodkaz"/>
                <w:noProof/>
                <w:lang w:eastAsia="en-US"/>
              </w:rPr>
              <w:t>4.2.1.</w:t>
            </w:r>
            <w:r w:rsidR="00AA29E9">
              <w:rPr>
                <w:rFonts w:asciiTheme="minorHAnsi" w:eastAsiaTheme="minorEastAsia" w:hAnsiTheme="minorHAnsi" w:cstheme="minorBidi"/>
                <w:i w:val="0"/>
                <w:iCs w:val="0"/>
                <w:noProof/>
                <w:sz w:val="22"/>
                <w:szCs w:val="22"/>
              </w:rPr>
              <w:tab/>
            </w:r>
            <w:r w:rsidR="00AA29E9" w:rsidRPr="00FE4E1F">
              <w:rPr>
                <w:rStyle w:val="Hypertextovodkaz"/>
                <w:noProof/>
                <w:lang w:eastAsia="en-US"/>
              </w:rPr>
              <w:t>Data</w:t>
            </w:r>
            <w:r w:rsidR="00AA29E9">
              <w:rPr>
                <w:noProof/>
                <w:webHidden/>
              </w:rPr>
              <w:tab/>
            </w:r>
            <w:r>
              <w:rPr>
                <w:noProof/>
                <w:webHidden/>
              </w:rPr>
              <w:fldChar w:fldCharType="begin"/>
            </w:r>
            <w:r w:rsidR="00AA29E9">
              <w:rPr>
                <w:noProof/>
                <w:webHidden/>
              </w:rPr>
              <w:instrText xml:space="preserve"> PAGEREF _Toc376424883 \h </w:instrText>
            </w:r>
            <w:r>
              <w:rPr>
                <w:noProof/>
                <w:webHidden/>
              </w:rPr>
            </w:r>
            <w:r>
              <w:rPr>
                <w:noProof/>
                <w:webHidden/>
              </w:rPr>
              <w:fldChar w:fldCharType="separate"/>
            </w:r>
            <w:r w:rsidR="00AA29E9">
              <w:rPr>
                <w:noProof/>
                <w:webHidden/>
              </w:rPr>
              <w:t>35</w:t>
            </w:r>
            <w:r>
              <w:rPr>
                <w:noProof/>
                <w:webHidden/>
              </w:rPr>
              <w:fldChar w:fldCharType="end"/>
            </w:r>
          </w:hyperlink>
        </w:p>
        <w:p w:rsidR="00AA29E9" w:rsidRDefault="004C7213">
          <w:pPr>
            <w:pStyle w:val="Obsah3"/>
            <w:tabs>
              <w:tab w:val="left" w:pos="1320"/>
              <w:tab w:val="right" w:leader="dot" w:pos="9062"/>
            </w:tabs>
            <w:rPr>
              <w:rFonts w:asciiTheme="minorHAnsi" w:eastAsiaTheme="minorEastAsia" w:hAnsiTheme="minorHAnsi" w:cstheme="minorBidi"/>
              <w:i w:val="0"/>
              <w:iCs w:val="0"/>
              <w:noProof/>
              <w:sz w:val="22"/>
              <w:szCs w:val="22"/>
            </w:rPr>
          </w:pPr>
          <w:hyperlink w:anchor="_Toc376424884" w:history="1">
            <w:r w:rsidR="00AA29E9" w:rsidRPr="00FE4E1F">
              <w:rPr>
                <w:rStyle w:val="Hypertextovodkaz"/>
                <w:noProof/>
                <w:lang w:eastAsia="en-US"/>
              </w:rPr>
              <w:t>4.2.2.</w:t>
            </w:r>
            <w:r w:rsidR="00AA29E9">
              <w:rPr>
                <w:rFonts w:asciiTheme="minorHAnsi" w:eastAsiaTheme="minorEastAsia" w:hAnsiTheme="minorHAnsi" w:cstheme="minorBidi"/>
                <w:i w:val="0"/>
                <w:iCs w:val="0"/>
                <w:noProof/>
                <w:sz w:val="22"/>
                <w:szCs w:val="22"/>
              </w:rPr>
              <w:tab/>
            </w:r>
            <w:r w:rsidR="00AA29E9" w:rsidRPr="00FE4E1F">
              <w:rPr>
                <w:rStyle w:val="Hypertextovodkaz"/>
                <w:noProof/>
                <w:lang w:eastAsia="en-US"/>
              </w:rPr>
              <w:t>Sekvenční filtrace exportních příležitostí</w:t>
            </w:r>
            <w:r w:rsidR="00AA29E9">
              <w:rPr>
                <w:noProof/>
                <w:webHidden/>
              </w:rPr>
              <w:tab/>
            </w:r>
            <w:r>
              <w:rPr>
                <w:noProof/>
                <w:webHidden/>
              </w:rPr>
              <w:fldChar w:fldCharType="begin"/>
            </w:r>
            <w:r w:rsidR="00AA29E9">
              <w:rPr>
                <w:noProof/>
                <w:webHidden/>
              </w:rPr>
              <w:instrText xml:space="preserve"> PAGEREF _Toc376424884 \h </w:instrText>
            </w:r>
            <w:r>
              <w:rPr>
                <w:noProof/>
                <w:webHidden/>
              </w:rPr>
            </w:r>
            <w:r>
              <w:rPr>
                <w:noProof/>
                <w:webHidden/>
              </w:rPr>
              <w:fldChar w:fldCharType="separate"/>
            </w:r>
            <w:r w:rsidR="00AA29E9">
              <w:rPr>
                <w:noProof/>
                <w:webHidden/>
              </w:rPr>
              <w:t>35</w:t>
            </w:r>
            <w:r>
              <w:rPr>
                <w:noProof/>
                <w:webHidden/>
              </w:rPr>
              <w:fldChar w:fldCharType="end"/>
            </w:r>
          </w:hyperlink>
        </w:p>
        <w:p w:rsidR="00AA29E9" w:rsidRDefault="004C7213">
          <w:pPr>
            <w:pStyle w:val="Obsah3"/>
            <w:tabs>
              <w:tab w:val="left" w:pos="1320"/>
              <w:tab w:val="right" w:leader="dot" w:pos="9062"/>
            </w:tabs>
            <w:rPr>
              <w:rFonts w:asciiTheme="minorHAnsi" w:eastAsiaTheme="minorEastAsia" w:hAnsiTheme="minorHAnsi" w:cstheme="minorBidi"/>
              <w:i w:val="0"/>
              <w:iCs w:val="0"/>
              <w:noProof/>
              <w:sz w:val="22"/>
              <w:szCs w:val="22"/>
            </w:rPr>
          </w:pPr>
          <w:hyperlink w:anchor="_Toc376424885" w:history="1">
            <w:r w:rsidR="00AA29E9" w:rsidRPr="00FE4E1F">
              <w:rPr>
                <w:rStyle w:val="Hypertextovodkaz"/>
                <w:noProof/>
                <w:lang w:eastAsia="en-US"/>
              </w:rPr>
              <w:t>4.2.3.</w:t>
            </w:r>
            <w:r w:rsidR="00AA29E9">
              <w:rPr>
                <w:rFonts w:asciiTheme="minorHAnsi" w:eastAsiaTheme="minorEastAsia" w:hAnsiTheme="minorHAnsi" w:cstheme="minorBidi"/>
                <w:i w:val="0"/>
                <w:iCs w:val="0"/>
                <w:noProof/>
                <w:sz w:val="22"/>
                <w:szCs w:val="22"/>
              </w:rPr>
              <w:tab/>
            </w:r>
            <w:r w:rsidR="00AA29E9" w:rsidRPr="00FE4E1F">
              <w:rPr>
                <w:rStyle w:val="Hypertextovodkaz"/>
                <w:noProof/>
                <w:lang w:eastAsia="en-US"/>
              </w:rPr>
              <w:t>Konstrukce indexu exportní příležitosti</w:t>
            </w:r>
            <w:r w:rsidR="00AA29E9">
              <w:rPr>
                <w:noProof/>
                <w:webHidden/>
              </w:rPr>
              <w:tab/>
            </w:r>
            <w:r>
              <w:rPr>
                <w:noProof/>
                <w:webHidden/>
              </w:rPr>
              <w:fldChar w:fldCharType="begin"/>
            </w:r>
            <w:r w:rsidR="00AA29E9">
              <w:rPr>
                <w:noProof/>
                <w:webHidden/>
              </w:rPr>
              <w:instrText xml:space="preserve"> PAGEREF _Toc376424885 \h </w:instrText>
            </w:r>
            <w:r>
              <w:rPr>
                <w:noProof/>
                <w:webHidden/>
              </w:rPr>
            </w:r>
            <w:r>
              <w:rPr>
                <w:noProof/>
                <w:webHidden/>
              </w:rPr>
              <w:fldChar w:fldCharType="separate"/>
            </w:r>
            <w:r w:rsidR="00AA29E9">
              <w:rPr>
                <w:noProof/>
                <w:webHidden/>
              </w:rPr>
              <w:t>40</w:t>
            </w:r>
            <w:r>
              <w:rPr>
                <w:noProof/>
                <w:webHidden/>
              </w:rPr>
              <w:fldChar w:fldCharType="end"/>
            </w:r>
          </w:hyperlink>
        </w:p>
        <w:p w:rsidR="00AA29E9" w:rsidRDefault="004C7213">
          <w:pPr>
            <w:pStyle w:val="Obsah2"/>
            <w:tabs>
              <w:tab w:val="left" w:pos="880"/>
              <w:tab w:val="right" w:leader="dot" w:pos="9062"/>
            </w:tabs>
            <w:rPr>
              <w:rFonts w:asciiTheme="minorHAnsi" w:eastAsiaTheme="minorEastAsia" w:hAnsiTheme="minorHAnsi" w:cstheme="minorBidi"/>
              <w:smallCaps w:val="0"/>
              <w:noProof/>
              <w:sz w:val="22"/>
              <w:szCs w:val="22"/>
            </w:rPr>
          </w:pPr>
          <w:hyperlink w:anchor="_Toc376424886" w:history="1">
            <w:r w:rsidR="00AA29E9" w:rsidRPr="00FE4E1F">
              <w:rPr>
                <w:rStyle w:val="Hypertextovodkaz"/>
                <w:noProof/>
              </w:rPr>
              <w:t>4.3.</w:t>
            </w:r>
            <w:r w:rsidR="00AA29E9">
              <w:rPr>
                <w:rFonts w:asciiTheme="minorHAnsi" w:eastAsiaTheme="minorEastAsia" w:hAnsiTheme="minorHAnsi" w:cstheme="minorBidi"/>
                <w:smallCaps w:val="0"/>
                <w:noProof/>
                <w:sz w:val="22"/>
                <w:szCs w:val="22"/>
              </w:rPr>
              <w:tab/>
            </w:r>
            <w:r w:rsidR="00AA29E9" w:rsidRPr="00FE4E1F">
              <w:rPr>
                <w:rStyle w:val="Hypertextovodkaz"/>
                <w:noProof/>
              </w:rPr>
              <w:t>Výsledky</w:t>
            </w:r>
            <w:r w:rsidR="00AA29E9">
              <w:rPr>
                <w:noProof/>
                <w:webHidden/>
              </w:rPr>
              <w:tab/>
            </w:r>
            <w:r>
              <w:rPr>
                <w:noProof/>
                <w:webHidden/>
              </w:rPr>
              <w:fldChar w:fldCharType="begin"/>
            </w:r>
            <w:r w:rsidR="00AA29E9">
              <w:rPr>
                <w:noProof/>
                <w:webHidden/>
              </w:rPr>
              <w:instrText xml:space="preserve"> PAGEREF _Toc376424886 \h </w:instrText>
            </w:r>
            <w:r>
              <w:rPr>
                <w:noProof/>
                <w:webHidden/>
              </w:rPr>
            </w:r>
            <w:r>
              <w:rPr>
                <w:noProof/>
                <w:webHidden/>
              </w:rPr>
              <w:fldChar w:fldCharType="separate"/>
            </w:r>
            <w:r w:rsidR="00AA29E9">
              <w:rPr>
                <w:noProof/>
                <w:webHidden/>
              </w:rPr>
              <w:t>40</w:t>
            </w:r>
            <w:r>
              <w:rPr>
                <w:noProof/>
                <w:webHidden/>
              </w:rPr>
              <w:fldChar w:fldCharType="end"/>
            </w:r>
          </w:hyperlink>
        </w:p>
        <w:p w:rsidR="00AA29E9" w:rsidRDefault="004C7213">
          <w:pPr>
            <w:pStyle w:val="Obsah1"/>
            <w:rPr>
              <w:rFonts w:asciiTheme="minorHAnsi" w:eastAsiaTheme="minorEastAsia" w:hAnsiTheme="minorHAnsi" w:cstheme="minorBidi"/>
              <w:b w:val="0"/>
              <w:bCs w:val="0"/>
              <w:caps w:val="0"/>
              <w:noProof/>
              <w:sz w:val="22"/>
              <w:szCs w:val="22"/>
            </w:rPr>
          </w:pPr>
          <w:hyperlink w:anchor="_Toc376424887" w:history="1">
            <w:r w:rsidR="00AA29E9" w:rsidRPr="00FE4E1F">
              <w:rPr>
                <w:rStyle w:val="Hypertextovodkaz"/>
                <w:noProof/>
                <w:lang w:eastAsia="en-US"/>
              </w:rPr>
              <w:t>5.</w:t>
            </w:r>
            <w:r w:rsidR="00AA29E9">
              <w:rPr>
                <w:rFonts w:asciiTheme="minorHAnsi" w:eastAsiaTheme="minorEastAsia" w:hAnsiTheme="minorHAnsi" w:cstheme="minorBidi"/>
                <w:b w:val="0"/>
                <w:bCs w:val="0"/>
                <w:caps w:val="0"/>
                <w:noProof/>
                <w:sz w:val="22"/>
                <w:szCs w:val="22"/>
              </w:rPr>
              <w:tab/>
            </w:r>
            <w:r w:rsidR="00AA29E9" w:rsidRPr="00FE4E1F">
              <w:rPr>
                <w:rStyle w:val="Hypertextovodkaz"/>
                <w:noProof/>
                <w:lang w:eastAsia="en-US"/>
              </w:rPr>
              <w:t>Závěr</w:t>
            </w:r>
            <w:r w:rsidR="00AA29E9">
              <w:rPr>
                <w:noProof/>
                <w:webHidden/>
              </w:rPr>
              <w:tab/>
            </w:r>
            <w:r>
              <w:rPr>
                <w:noProof/>
                <w:webHidden/>
              </w:rPr>
              <w:fldChar w:fldCharType="begin"/>
            </w:r>
            <w:r w:rsidR="00AA29E9">
              <w:rPr>
                <w:noProof/>
                <w:webHidden/>
              </w:rPr>
              <w:instrText xml:space="preserve"> PAGEREF _Toc376424887 \h </w:instrText>
            </w:r>
            <w:r>
              <w:rPr>
                <w:noProof/>
                <w:webHidden/>
              </w:rPr>
            </w:r>
            <w:r>
              <w:rPr>
                <w:noProof/>
                <w:webHidden/>
              </w:rPr>
              <w:fldChar w:fldCharType="separate"/>
            </w:r>
            <w:r w:rsidR="00AA29E9">
              <w:rPr>
                <w:noProof/>
                <w:webHidden/>
              </w:rPr>
              <w:t>42</w:t>
            </w:r>
            <w:r>
              <w:rPr>
                <w:noProof/>
                <w:webHidden/>
              </w:rPr>
              <w:fldChar w:fldCharType="end"/>
            </w:r>
          </w:hyperlink>
        </w:p>
        <w:p w:rsidR="00AA29E9" w:rsidRDefault="004C7213">
          <w:pPr>
            <w:pStyle w:val="Obsah1"/>
            <w:rPr>
              <w:rFonts w:asciiTheme="minorHAnsi" w:eastAsiaTheme="minorEastAsia" w:hAnsiTheme="minorHAnsi" w:cstheme="minorBidi"/>
              <w:b w:val="0"/>
              <w:bCs w:val="0"/>
              <w:caps w:val="0"/>
              <w:noProof/>
              <w:sz w:val="22"/>
              <w:szCs w:val="22"/>
            </w:rPr>
          </w:pPr>
          <w:hyperlink w:anchor="_Toc376424888" w:history="1">
            <w:r w:rsidR="00AA29E9" w:rsidRPr="00FE4E1F">
              <w:rPr>
                <w:rStyle w:val="Hypertextovodkaz"/>
                <w:noProof/>
              </w:rPr>
              <w:t>6.</w:t>
            </w:r>
            <w:r w:rsidR="00AA29E9">
              <w:rPr>
                <w:rFonts w:asciiTheme="minorHAnsi" w:eastAsiaTheme="minorEastAsia" w:hAnsiTheme="minorHAnsi" w:cstheme="minorBidi"/>
                <w:b w:val="0"/>
                <w:bCs w:val="0"/>
                <w:caps w:val="0"/>
                <w:noProof/>
                <w:sz w:val="22"/>
                <w:szCs w:val="22"/>
              </w:rPr>
              <w:tab/>
            </w:r>
            <w:r w:rsidR="00AA29E9" w:rsidRPr="00FE4E1F">
              <w:rPr>
                <w:rStyle w:val="Hypertextovodkaz"/>
                <w:noProof/>
              </w:rPr>
              <w:t>Příloha- Ukazatele mezinárodní konkurenceschopnosti</w:t>
            </w:r>
            <w:r w:rsidR="00AA29E9">
              <w:rPr>
                <w:noProof/>
                <w:webHidden/>
              </w:rPr>
              <w:tab/>
            </w:r>
            <w:r>
              <w:rPr>
                <w:noProof/>
                <w:webHidden/>
              </w:rPr>
              <w:fldChar w:fldCharType="begin"/>
            </w:r>
            <w:r w:rsidR="00AA29E9">
              <w:rPr>
                <w:noProof/>
                <w:webHidden/>
              </w:rPr>
              <w:instrText xml:space="preserve"> PAGEREF _Toc376424888 \h </w:instrText>
            </w:r>
            <w:r>
              <w:rPr>
                <w:noProof/>
                <w:webHidden/>
              </w:rPr>
            </w:r>
            <w:r>
              <w:rPr>
                <w:noProof/>
                <w:webHidden/>
              </w:rPr>
              <w:fldChar w:fldCharType="separate"/>
            </w:r>
            <w:r w:rsidR="00AA29E9">
              <w:rPr>
                <w:noProof/>
                <w:webHidden/>
              </w:rPr>
              <w:t>43</w:t>
            </w:r>
            <w:r>
              <w:rPr>
                <w:noProof/>
                <w:webHidden/>
              </w:rPr>
              <w:fldChar w:fldCharType="end"/>
            </w:r>
          </w:hyperlink>
        </w:p>
        <w:p w:rsidR="00AA29E9" w:rsidRDefault="004C7213">
          <w:pPr>
            <w:pStyle w:val="Obsah2"/>
            <w:tabs>
              <w:tab w:val="left" w:pos="880"/>
              <w:tab w:val="right" w:leader="dot" w:pos="9062"/>
            </w:tabs>
            <w:rPr>
              <w:rFonts w:asciiTheme="minorHAnsi" w:eastAsiaTheme="minorEastAsia" w:hAnsiTheme="minorHAnsi" w:cstheme="minorBidi"/>
              <w:smallCaps w:val="0"/>
              <w:noProof/>
              <w:sz w:val="22"/>
              <w:szCs w:val="22"/>
            </w:rPr>
          </w:pPr>
          <w:hyperlink w:anchor="_Toc376424889" w:history="1">
            <w:r w:rsidR="00AA29E9" w:rsidRPr="00FE4E1F">
              <w:rPr>
                <w:rStyle w:val="Hypertextovodkaz"/>
                <w:noProof/>
              </w:rPr>
              <w:t>6.1.</w:t>
            </w:r>
            <w:r w:rsidR="00AA29E9">
              <w:rPr>
                <w:rFonts w:asciiTheme="minorHAnsi" w:eastAsiaTheme="minorEastAsia" w:hAnsiTheme="minorHAnsi" w:cstheme="minorBidi"/>
                <w:smallCaps w:val="0"/>
                <w:noProof/>
                <w:sz w:val="22"/>
                <w:szCs w:val="22"/>
              </w:rPr>
              <w:tab/>
            </w:r>
            <w:r w:rsidR="00AA29E9" w:rsidRPr="00FE4E1F">
              <w:rPr>
                <w:rStyle w:val="Hypertextovodkaz"/>
                <w:noProof/>
              </w:rPr>
              <w:t>Ukazatele mezinárodní konkurenceschopnosti v exportu zboží a služeb</w:t>
            </w:r>
            <w:r w:rsidR="00AA29E9">
              <w:rPr>
                <w:noProof/>
                <w:webHidden/>
              </w:rPr>
              <w:tab/>
            </w:r>
            <w:r>
              <w:rPr>
                <w:noProof/>
                <w:webHidden/>
              </w:rPr>
              <w:fldChar w:fldCharType="begin"/>
            </w:r>
            <w:r w:rsidR="00AA29E9">
              <w:rPr>
                <w:noProof/>
                <w:webHidden/>
              </w:rPr>
              <w:instrText xml:space="preserve"> PAGEREF _Toc376424889 \h </w:instrText>
            </w:r>
            <w:r>
              <w:rPr>
                <w:noProof/>
                <w:webHidden/>
              </w:rPr>
            </w:r>
            <w:r>
              <w:rPr>
                <w:noProof/>
                <w:webHidden/>
              </w:rPr>
              <w:fldChar w:fldCharType="separate"/>
            </w:r>
            <w:r w:rsidR="00AA29E9">
              <w:rPr>
                <w:noProof/>
                <w:webHidden/>
              </w:rPr>
              <w:t>43</w:t>
            </w:r>
            <w:r>
              <w:rPr>
                <w:noProof/>
                <w:webHidden/>
              </w:rPr>
              <w:fldChar w:fldCharType="end"/>
            </w:r>
          </w:hyperlink>
        </w:p>
        <w:p w:rsidR="00AA29E9" w:rsidRDefault="004C7213">
          <w:pPr>
            <w:pStyle w:val="Obsah2"/>
            <w:tabs>
              <w:tab w:val="left" w:pos="880"/>
              <w:tab w:val="right" w:leader="dot" w:pos="9062"/>
            </w:tabs>
            <w:rPr>
              <w:rFonts w:asciiTheme="minorHAnsi" w:eastAsiaTheme="minorEastAsia" w:hAnsiTheme="minorHAnsi" w:cstheme="minorBidi"/>
              <w:smallCaps w:val="0"/>
              <w:noProof/>
              <w:sz w:val="22"/>
              <w:szCs w:val="22"/>
            </w:rPr>
          </w:pPr>
          <w:hyperlink w:anchor="_Toc376424890" w:history="1">
            <w:r w:rsidR="00AA29E9" w:rsidRPr="00FE4E1F">
              <w:rPr>
                <w:rStyle w:val="Hypertextovodkaz"/>
                <w:noProof/>
              </w:rPr>
              <w:t>6.2.</w:t>
            </w:r>
            <w:r w:rsidR="00AA29E9">
              <w:rPr>
                <w:rFonts w:asciiTheme="minorHAnsi" w:eastAsiaTheme="minorEastAsia" w:hAnsiTheme="minorHAnsi" w:cstheme="minorBidi"/>
                <w:smallCaps w:val="0"/>
                <w:noProof/>
                <w:sz w:val="22"/>
                <w:szCs w:val="22"/>
              </w:rPr>
              <w:tab/>
            </w:r>
            <w:r w:rsidR="00AA29E9" w:rsidRPr="00FE4E1F">
              <w:rPr>
                <w:rStyle w:val="Hypertextovodkaz"/>
                <w:noProof/>
              </w:rPr>
              <w:t>Ukazatele mezinárodní konkurenceschopnosti v podmínkách pro podnikání (</w:t>
            </w:r>
            <w:r w:rsidR="00AA29E9" w:rsidRPr="00FE4E1F">
              <w:rPr>
                <w:rStyle w:val="Hypertextovodkaz"/>
                <w:noProof/>
                <w:lang w:val="en-US"/>
              </w:rPr>
              <w:t>Indicators of competitiveness in doing business</w:t>
            </w:r>
            <w:r w:rsidR="00AA29E9" w:rsidRPr="00FE4E1F">
              <w:rPr>
                <w:rStyle w:val="Hypertextovodkaz"/>
                <w:noProof/>
              </w:rPr>
              <w:t>)</w:t>
            </w:r>
            <w:r w:rsidR="00AA29E9">
              <w:rPr>
                <w:noProof/>
                <w:webHidden/>
              </w:rPr>
              <w:tab/>
            </w:r>
            <w:r>
              <w:rPr>
                <w:noProof/>
                <w:webHidden/>
              </w:rPr>
              <w:fldChar w:fldCharType="begin"/>
            </w:r>
            <w:r w:rsidR="00AA29E9">
              <w:rPr>
                <w:noProof/>
                <w:webHidden/>
              </w:rPr>
              <w:instrText xml:space="preserve"> PAGEREF _Toc376424890 \h </w:instrText>
            </w:r>
            <w:r>
              <w:rPr>
                <w:noProof/>
                <w:webHidden/>
              </w:rPr>
            </w:r>
            <w:r>
              <w:rPr>
                <w:noProof/>
                <w:webHidden/>
              </w:rPr>
              <w:fldChar w:fldCharType="separate"/>
            </w:r>
            <w:r w:rsidR="00AA29E9">
              <w:rPr>
                <w:noProof/>
                <w:webHidden/>
              </w:rPr>
              <w:t>49</w:t>
            </w:r>
            <w:r>
              <w:rPr>
                <w:noProof/>
                <w:webHidden/>
              </w:rPr>
              <w:fldChar w:fldCharType="end"/>
            </w:r>
          </w:hyperlink>
        </w:p>
        <w:p w:rsidR="00AA29E9" w:rsidRDefault="004C7213">
          <w:pPr>
            <w:pStyle w:val="Obsah2"/>
            <w:tabs>
              <w:tab w:val="left" w:pos="880"/>
              <w:tab w:val="right" w:leader="dot" w:pos="9062"/>
            </w:tabs>
            <w:rPr>
              <w:rFonts w:asciiTheme="minorHAnsi" w:eastAsiaTheme="minorEastAsia" w:hAnsiTheme="minorHAnsi" w:cstheme="minorBidi"/>
              <w:smallCaps w:val="0"/>
              <w:noProof/>
              <w:sz w:val="22"/>
              <w:szCs w:val="22"/>
            </w:rPr>
          </w:pPr>
          <w:hyperlink w:anchor="_Toc376424891" w:history="1">
            <w:r w:rsidR="00AA29E9" w:rsidRPr="00FE4E1F">
              <w:rPr>
                <w:rStyle w:val="Hypertextovodkaz"/>
                <w:noProof/>
              </w:rPr>
              <w:t>6.3.</w:t>
            </w:r>
            <w:r w:rsidR="00AA29E9">
              <w:rPr>
                <w:rFonts w:asciiTheme="minorHAnsi" w:eastAsiaTheme="minorEastAsia" w:hAnsiTheme="minorHAnsi" w:cstheme="minorBidi"/>
                <w:smallCaps w:val="0"/>
                <w:noProof/>
                <w:sz w:val="22"/>
                <w:szCs w:val="22"/>
              </w:rPr>
              <w:tab/>
            </w:r>
            <w:r w:rsidR="00AA29E9" w:rsidRPr="00FE4E1F">
              <w:rPr>
                <w:rStyle w:val="Hypertextovodkaz"/>
                <w:noProof/>
              </w:rPr>
              <w:t>Ukazatele mezinárodní konkurenceschopnosti země (</w:t>
            </w:r>
            <w:r w:rsidR="00AA29E9" w:rsidRPr="00FE4E1F">
              <w:rPr>
                <w:rStyle w:val="Hypertextovodkaz"/>
                <w:noProof/>
                <w:lang w:val="en-US"/>
              </w:rPr>
              <w:t>Indicators of competitiveness of the country</w:t>
            </w:r>
            <w:r w:rsidR="00AA29E9" w:rsidRPr="00FE4E1F">
              <w:rPr>
                <w:rStyle w:val="Hypertextovodkaz"/>
                <w:noProof/>
              </w:rPr>
              <w:t>)</w:t>
            </w:r>
            <w:r w:rsidR="00AA29E9">
              <w:rPr>
                <w:noProof/>
                <w:webHidden/>
              </w:rPr>
              <w:tab/>
            </w:r>
            <w:r>
              <w:rPr>
                <w:noProof/>
                <w:webHidden/>
              </w:rPr>
              <w:fldChar w:fldCharType="begin"/>
            </w:r>
            <w:r w:rsidR="00AA29E9">
              <w:rPr>
                <w:noProof/>
                <w:webHidden/>
              </w:rPr>
              <w:instrText xml:space="preserve"> PAGEREF _Toc376424891 \h </w:instrText>
            </w:r>
            <w:r>
              <w:rPr>
                <w:noProof/>
                <w:webHidden/>
              </w:rPr>
            </w:r>
            <w:r>
              <w:rPr>
                <w:noProof/>
                <w:webHidden/>
              </w:rPr>
              <w:fldChar w:fldCharType="separate"/>
            </w:r>
            <w:r w:rsidR="00AA29E9">
              <w:rPr>
                <w:noProof/>
                <w:webHidden/>
              </w:rPr>
              <w:t>51</w:t>
            </w:r>
            <w:r>
              <w:rPr>
                <w:noProof/>
                <w:webHidden/>
              </w:rPr>
              <w:fldChar w:fldCharType="end"/>
            </w:r>
          </w:hyperlink>
        </w:p>
        <w:p w:rsidR="00AA29E9" w:rsidRDefault="004C7213">
          <w:pPr>
            <w:pStyle w:val="Obsah1"/>
            <w:rPr>
              <w:rFonts w:asciiTheme="minorHAnsi" w:eastAsiaTheme="minorEastAsia" w:hAnsiTheme="minorHAnsi" w:cstheme="minorBidi"/>
              <w:b w:val="0"/>
              <w:bCs w:val="0"/>
              <w:caps w:val="0"/>
              <w:noProof/>
              <w:sz w:val="22"/>
              <w:szCs w:val="22"/>
            </w:rPr>
          </w:pPr>
          <w:hyperlink w:anchor="_Toc376424892" w:history="1">
            <w:r w:rsidR="00AA29E9" w:rsidRPr="00FE4E1F">
              <w:rPr>
                <w:rStyle w:val="Hypertextovodkaz"/>
                <w:noProof/>
                <w:lang w:val="en-GB"/>
              </w:rPr>
              <w:t>7.</w:t>
            </w:r>
            <w:r w:rsidR="00AA29E9">
              <w:rPr>
                <w:rFonts w:asciiTheme="minorHAnsi" w:eastAsiaTheme="minorEastAsia" w:hAnsiTheme="minorHAnsi" w:cstheme="minorBidi"/>
                <w:b w:val="0"/>
                <w:bCs w:val="0"/>
                <w:caps w:val="0"/>
                <w:noProof/>
                <w:sz w:val="22"/>
                <w:szCs w:val="22"/>
              </w:rPr>
              <w:tab/>
            </w:r>
            <w:r w:rsidR="00AA29E9" w:rsidRPr="00FE4E1F">
              <w:rPr>
                <w:rStyle w:val="Hypertextovodkaz"/>
                <w:noProof/>
                <w:lang w:val="en-GB"/>
              </w:rPr>
              <w:t>Zdroje</w:t>
            </w:r>
            <w:r w:rsidR="00AA29E9">
              <w:rPr>
                <w:noProof/>
                <w:webHidden/>
              </w:rPr>
              <w:tab/>
            </w:r>
            <w:r>
              <w:rPr>
                <w:noProof/>
                <w:webHidden/>
              </w:rPr>
              <w:fldChar w:fldCharType="begin"/>
            </w:r>
            <w:r w:rsidR="00AA29E9">
              <w:rPr>
                <w:noProof/>
                <w:webHidden/>
              </w:rPr>
              <w:instrText xml:space="preserve"> PAGEREF _Toc376424892 \h </w:instrText>
            </w:r>
            <w:r>
              <w:rPr>
                <w:noProof/>
                <w:webHidden/>
              </w:rPr>
            </w:r>
            <w:r>
              <w:rPr>
                <w:noProof/>
                <w:webHidden/>
              </w:rPr>
              <w:fldChar w:fldCharType="separate"/>
            </w:r>
            <w:r w:rsidR="00AA29E9">
              <w:rPr>
                <w:noProof/>
                <w:webHidden/>
              </w:rPr>
              <w:t>54</w:t>
            </w:r>
            <w:r>
              <w:rPr>
                <w:noProof/>
                <w:webHidden/>
              </w:rPr>
              <w:fldChar w:fldCharType="end"/>
            </w:r>
          </w:hyperlink>
        </w:p>
        <w:p w:rsidR="00AA29E9" w:rsidRDefault="004C7213">
          <w:pPr>
            <w:pStyle w:val="Obsah2"/>
            <w:tabs>
              <w:tab w:val="left" w:pos="880"/>
              <w:tab w:val="right" w:leader="dot" w:pos="9062"/>
            </w:tabs>
            <w:rPr>
              <w:rFonts w:asciiTheme="minorHAnsi" w:eastAsiaTheme="minorEastAsia" w:hAnsiTheme="minorHAnsi" w:cstheme="minorBidi"/>
              <w:smallCaps w:val="0"/>
              <w:noProof/>
              <w:sz w:val="22"/>
              <w:szCs w:val="22"/>
            </w:rPr>
          </w:pPr>
          <w:hyperlink w:anchor="_Toc376424893" w:history="1">
            <w:r w:rsidR="00AA29E9" w:rsidRPr="00FE4E1F">
              <w:rPr>
                <w:rStyle w:val="Hypertextovodkaz"/>
                <w:noProof/>
              </w:rPr>
              <w:t>7.1.</w:t>
            </w:r>
            <w:r w:rsidR="00AA29E9">
              <w:rPr>
                <w:rFonts w:asciiTheme="minorHAnsi" w:eastAsiaTheme="minorEastAsia" w:hAnsiTheme="minorHAnsi" w:cstheme="minorBidi"/>
                <w:smallCaps w:val="0"/>
                <w:noProof/>
                <w:sz w:val="22"/>
                <w:szCs w:val="22"/>
              </w:rPr>
              <w:tab/>
            </w:r>
            <w:r w:rsidR="00AA29E9" w:rsidRPr="00FE4E1F">
              <w:rPr>
                <w:rStyle w:val="Hypertextovodkaz"/>
                <w:noProof/>
              </w:rPr>
              <w:t>Mezinárodní konkurenceschopnost v exportu</w:t>
            </w:r>
            <w:r w:rsidR="00AA29E9">
              <w:rPr>
                <w:noProof/>
                <w:webHidden/>
              </w:rPr>
              <w:tab/>
            </w:r>
            <w:r>
              <w:rPr>
                <w:noProof/>
                <w:webHidden/>
              </w:rPr>
              <w:fldChar w:fldCharType="begin"/>
            </w:r>
            <w:r w:rsidR="00AA29E9">
              <w:rPr>
                <w:noProof/>
                <w:webHidden/>
              </w:rPr>
              <w:instrText xml:space="preserve"> PAGEREF _Toc376424893 \h </w:instrText>
            </w:r>
            <w:r>
              <w:rPr>
                <w:noProof/>
                <w:webHidden/>
              </w:rPr>
            </w:r>
            <w:r>
              <w:rPr>
                <w:noProof/>
                <w:webHidden/>
              </w:rPr>
              <w:fldChar w:fldCharType="separate"/>
            </w:r>
            <w:r w:rsidR="00AA29E9">
              <w:rPr>
                <w:noProof/>
                <w:webHidden/>
              </w:rPr>
              <w:t>54</w:t>
            </w:r>
            <w:r>
              <w:rPr>
                <w:noProof/>
                <w:webHidden/>
              </w:rPr>
              <w:fldChar w:fldCharType="end"/>
            </w:r>
          </w:hyperlink>
        </w:p>
        <w:p w:rsidR="00AA29E9" w:rsidRDefault="004C7213">
          <w:pPr>
            <w:pStyle w:val="Obsah2"/>
            <w:tabs>
              <w:tab w:val="left" w:pos="880"/>
              <w:tab w:val="right" w:leader="dot" w:pos="9062"/>
            </w:tabs>
            <w:rPr>
              <w:rFonts w:asciiTheme="minorHAnsi" w:eastAsiaTheme="minorEastAsia" w:hAnsiTheme="minorHAnsi" w:cstheme="minorBidi"/>
              <w:smallCaps w:val="0"/>
              <w:noProof/>
              <w:sz w:val="22"/>
              <w:szCs w:val="22"/>
            </w:rPr>
          </w:pPr>
          <w:hyperlink w:anchor="_Toc376424894" w:history="1">
            <w:r w:rsidR="00AA29E9" w:rsidRPr="00FE4E1F">
              <w:rPr>
                <w:rStyle w:val="Hypertextovodkaz"/>
                <w:noProof/>
              </w:rPr>
              <w:t>7.2.</w:t>
            </w:r>
            <w:r w:rsidR="00AA29E9">
              <w:rPr>
                <w:rFonts w:asciiTheme="minorHAnsi" w:eastAsiaTheme="minorEastAsia" w:hAnsiTheme="minorHAnsi" w:cstheme="minorBidi"/>
                <w:smallCaps w:val="0"/>
                <w:noProof/>
                <w:sz w:val="22"/>
                <w:szCs w:val="22"/>
              </w:rPr>
              <w:tab/>
            </w:r>
            <w:r w:rsidR="00AA29E9" w:rsidRPr="00FE4E1F">
              <w:rPr>
                <w:rStyle w:val="Hypertextovodkaz"/>
                <w:noProof/>
              </w:rPr>
              <w:t>Mezinárodní konkurenceschopnost v podmínkách pro podnikání</w:t>
            </w:r>
            <w:r w:rsidR="00AA29E9">
              <w:rPr>
                <w:noProof/>
                <w:webHidden/>
              </w:rPr>
              <w:tab/>
            </w:r>
            <w:r>
              <w:rPr>
                <w:noProof/>
                <w:webHidden/>
              </w:rPr>
              <w:fldChar w:fldCharType="begin"/>
            </w:r>
            <w:r w:rsidR="00AA29E9">
              <w:rPr>
                <w:noProof/>
                <w:webHidden/>
              </w:rPr>
              <w:instrText xml:space="preserve"> PAGEREF _Toc376424894 \h </w:instrText>
            </w:r>
            <w:r>
              <w:rPr>
                <w:noProof/>
                <w:webHidden/>
              </w:rPr>
            </w:r>
            <w:r>
              <w:rPr>
                <w:noProof/>
                <w:webHidden/>
              </w:rPr>
              <w:fldChar w:fldCharType="separate"/>
            </w:r>
            <w:r w:rsidR="00AA29E9">
              <w:rPr>
                <w:noProof/>
                <w:webHidden/>
              </w:rPr>
              <w:t>55</w:t>
            </w:r>
            <w:r>
              <w:rPr>
                <w:noProof/>
                <w:webHidden/>
              </w:rPr>
              <w:fldChar w:fldCharType="end"/>
            </w:r>
          </w:hyperlink>
        </w:p>
        <w:p w:rsidR="00AA29E9" w:rsidRDefault="004C7213">
          <w:pPr>
            <w:pStyle w:val="Obsah2"/>
            <w:tabs>
              <w:tab w:val="left" w:pos="880"/>
              <w:tab w:val="right" w:leader="dot" w:pos="9062"/>
            </w:tabs>
            <w:rPr>
              <w:rFonts w:asciiTheme="minorHAnsi" w:eastAsiaTheme="minorEastAsia" w:hAnsiTheme="minorHAnsi" w:cstheme="minorBidi"/>
              <w:smallCaps w:val="0"/>
              <w:noProof/>
              <w:sz w:val="22"/>
              <w:szCs w:val="22"/>
            </w:rPr>
          </w:pPr>
          <w:hyperlink w:anchor="_Toc376424895" w:history="1">
            <w:r w:rsidR="00AA29E9" w:rsidRPr="00FE4E1F">
              <w:rPr>
                <w:rStyle w:val="Hypertextovodkaz"/>
                <w:noProof/>
              </w:rPr>
              <w:t>7.3.</w:t>
            </w:r>
            <w:r w:rsidR="00AA29E9">
              <w:rPr>
                <w:rFonts w:asciiTheme="minorHAnsi" w:eastAsiaTheme="minorEastAsia" w:hAnsiTheme="minorHAnsi" w:cstheme="minorBidi"/>
                <w:smallCaps w:val="0"/>
                <w:noProof/>
                <w:sz w:val="22"/>
                <w:szCs w:val="22"/>
              </w:rPr>
              <w:tab/>
            </w:r>
            <w:r w:rsidR="00AA29E9" w:rsidRPr="00FE4E1F">
              <w:rPr>
                <w:rStyle w:val="Hypertextovodkaz"/>
                <w:noProof/>
              </w:rPr>
              <w:t>Mezinárodní konkurenceschopnost země</w:t>
            </w:r>
            <w:r w:rsidR="00AA29E9">
              <w:rPr>
                <w:noProof/>
                <w:webHidden/>
              </w:rPr>
              <w:tab/>
            </w:r>
            <w:r>
              <w:rPr>
                <w:noProof/>
                <w:webHidden/>
              </w:rPr>
              <w:fldChar w:fldCharType="begin"/>
            </w:r>
            <w:r w:rsidR="00AA29E9">
              <w:rPr>
                <w:noProof/>
                <w:webHidden/>
              </w:rPr>
              <w:instrText xml:space="preserve"> PAGEREF _Toc376424895 \h </w:instrText>
            </w:r>
            <w:r>
              <w:rPr>
                <w:noProof/>
                <w:webHidden/>
              </w:rPr>
            </w:r>
            <w:r>
              <w:rPr>
                <w:noProof/>
                <w:webHidden/>
              </w:rPr>
              <w:fldChar w:fldCharType="separate"/>
            </w:r>
            <w:r w:rsidR="00AA29E9">
              <w:rPr>
                <w:noProof/>
                <w:webHidden/>
              </w:rPr>
              <w:t>55</w:t>
            </w:r>
            <w:r>
              <w:rPr>
                <w:noProof/>
                <w:webHidden/>
              </w:rPr>
              <w:fldChar w:fldCharType="end"/>
            </w:r>
          </w:hyperlink>
        </w:p>
        <w:p w:rsidR="00AA29E9" w:rsidRDefault="004C7213">
          <w:pPr>
            <w:pStyle w:val="Obsah1"/>
            <w:rPr>
              <w:rFonts w:asciiTheme="minorHAnsi" w:eastAsiaTheme="minorEastAsia" w:hAnsiTheme="minorHAnsi" w:cstheme="minorBidi"/>
              <w:b w:val="0"/>
              <w:bCs w:val="0"/>
              <w:caps w:val="0"/>
              <w:noProof/>
              <w:sz w:val="22"/>
              <w:szCs w:val="22"/>
            </w:rPr>
          </w:pPr>
          <w:hyperlink w:anchor="_Toc376424896" w:history="1">
            <w:r w:rsidR="00AA29E9" w:rsidRPr="00FE4E1F">
              <w:rPr>
                <w:rStyle w:val="Hypertextovodkaz"/>
                <w:noProof/>
                <w:lang w:val="en-GB"/>
              </w:rPr>
              <w:t>8.</w:t>
            </w:r>
            <w:r w:rsidR="00AA29E9">
              <w:rPr>
                <w:rFonts w:asciiTheme="minorHAnsi" w:eastAsiaTheme="minorEastAsia" w:hAnsiTheme="minorHAnsi" w:cstheme="minorBidi"/>
                <w:b w:val="0"/>
                <w:bCs w:val="0"/>
                <w:caps w:val="0"/>
                <w:noProof/>
                <w:sz w:val="22"/>
                <w:szCs w:val="22"/>
              </w:rPr>
              <w:tab/>
            </w:r>
            <w:r w:rsidR="00AA29E9" w:rsidRPr="00FE4E1F">
              <w:rPr>
                <w:rStyle w:val="Hypertextovodkaz"/>
                <w:noProof/>
                <w:lang w:val="en-GB"/>
              </w:rPr>
              <w:t>Seznam literatury</w:t>
            </w:r>
            <w:r w:rsidR="00AA29E9">
              <w:rPr>
                <w:noProof/>
                <w:webHidden/>
              </w:rPr>
              <w:tab/>
            </w:r>
            <w:r>
              <w:rPr>
                <w:noProof/>
                <w:webHidden/>
              </w:rPr>
              <w:fldChar w:fldCharType="begin"/>
            </w:r>
            <w:r w:rsidR="00AA29E9">
              <w:rPr>
                <w:noProof/>
                <w:webHidden/>
              </w:rPr>
              <w:instrText xml:space="preserve"> PAGEREF _Toc376424896 \h </w:instrText>
            </w:r>
            <w:r>
              <w:rPr>
                <w:noProof/>
                <w:webHidden/>
              </w:rPr>
            </w:r>
            <w:r>
              <w:rPr>
                <w:noProof/>
                <w:webHidden/>
              </w:rPr>
              <w:fldChar w:fldCharType="separate"/>
            </w:r>
            <w:r w:rsidR="00AA29E9">
              <w:rPr>
                <w:noProof/>
                <w:webHidden/>
              </w:rPr>
              <w:t>56</w:t>
            </w:r>
            <w:r>
              <w:rPr>
                <w:noProof/>
                <w:webHidden/>
              </w:rPr>
              <w:fldChar w:fldCharType="end"/>
            </w:r>
          </w:hyperlink>
        </w:p>
        <w:p w:rsidR="00494D2F" w:rsidRDefault="004C7213" w:rsidP="0072640B">
          <w:pPr>
            <w:pStyle w:val="Nadpisobsahu"/>
          </w:pPr>
          <w:r>
            <w:rPr>
              <w:lang w:val="cs-CZ"/>
            </w:rPr>
            <w:fldChar w:fldCharType="end"/>
          </w:r>
        </w:p>
      </w:sdtContent>
    </w:sdt>
    <w:p w:rsidR="00494D2F" w:rsidRDefault="00494D2F" w:rsidP="0025019E"/>
    <w:p w:rsidR="00494D2F" w:rsidRDefault="00494D2F" w:rsidP="0025019E"/>
    <w:p w:rsidR="00494D2F" w:rsidRDefault="00494D2F" w:rsidP="0025019E"/>
    <w:p w:rsidR="00494D2F" w:rsidRDefault="00494D2F" w:rsidP="0025019E"/>
    <w:p w:rsidR="00B00FEF" w:rsidRDefault="00B00FEF" w:rsidP="0025019E">
      <w:pPr>
        <w:sectPr w:rsidR="00B00FEF" w:rsidSect="007F1D5F">
          <w:footerReference w:type="default" r:id="rId11"/>
          <w:footerReference w:type="first" r:id="rId12"/>
          <w:type w:val="continuous"/>
          <w:pgSz w:w="11906" w:h="16838"/>
          <w:pgMar w:top="1417" w:right="1417" w:bottom="1135" w:left="1417" w:header="708" w:footer="708" w:gutter="0"/>
          <w:pgNumType w:start="1"/>
          <w:cols w:space="708"/>
          <w:titlePg/>
          <w:docGrid w:linePitch="360"/>
        </w:sectPr>
      </w:pPr>
    </w:p>
    <w:p w:rsidR="007F1D5F" w:rsidRPr="0025019E" w:rsidRDefault="007F1D5F" w:rsidP="0025019E"/>
    <w:p w:rsidR="00CB622D" w:rsidRDefault="00CB622D" w:rsidP="00CB622D">
      <w:pPr>
        <w:pStyle w:val="Nadpis1"/>
      </w:pPr>
      <w:bookmarkStart w:id="0" w:name="_Ref362250790"/>
      <w:bookmarkStart w:id="1" w:name="_Toc376424874"/>
      <w:r>
        <w:t>Úvod</w:t>
      </w:r>
      <w:bookmarkEnd w:id="0"/>
      <w:bookmarkEnd w:id="1"/>
    </w:p>
    <w:p w:rsidR="00CB622D" w:rsidRDefault="00CB622D" w:rsidP="00CB622D"/>
    <w:p w:rsidR="00CB622D" w:rsidRDefault="00CB622D" w:rsidP="00D8030B">
      <w:pPr>
        <w:autoSpaceDE w:val="0"/>
        <w:autoSpaceDN w:val="0"/>
        <w:adjustRightInd w:val="0"/>
        <w:spacing w:after="0"/>
      </w:pPr>
      <w:r>
        <w:t xml:space="preserve">Tato studie přichází se systémem hodnocení a ukazatelů konkurenceschopnosti exportů zboží a služeb z České republiky. </w:t>
      </w:r>
      <w:r w:rsidR="00D8030B">
        <w:t>Tento projekt navazuje na Exportní strategii a Strategii mezinárodní konkurenceschopnosti České republiky na období 2012-2020</w:t>
      </w:r>
      <w:r w:rsidR="00204859">
        <w:t>. Systém ukazatelů má za cíl měřit mezinárodní konkurenceschopnost českého exportu a zároveň identifikovat slabá a silná místa a jejich zasazení do kontextu ekonomického vývoje a hospodářské politiky.</w:t>
      </w:r>
    </w:p>
    <w:p w:rsidR="00494D2F" w:rsidRPr="00CB622D" w:rsidRDefault="00494D2F" w:rsidP="00D8030B">
      <w:pPr>
        <w:autoSpaceDE w:val="0"/>
        <w:autoSpaceDN w:val="0"/>
        <w:adjustRightInd w:val="0"/>
        <w:spacing w:after="0"/>
      </w:pPr>
    </w:p>
    <w:p w:rsidR="00CB622D" w:rsidRDefault="004C210A" w:rsidP="00CB622D">
      <w:r>
        <w:t xml:space="preserve">V době, kdy země eurozóny a další rozvinuté země světa mají </w:t>
      </w:r>
      <w:r w:rsidR="00E55B9E">
        <w:t xml:space="preserve">problémy s veřejnými financemi a konkurenceschopností v důsledku rostoucí kvality a množství exportů z nově se rozvíjejících zemí jako Čína a Indie, je důležité identifikovat minulé konkurenceschopné exporty a predikovat vhodné exportní příležitosti a pomoci tím zaměřit a hodnotit hospodářské a proexportní opatření. </w:t>
      </w:r>
      <w:r>
        <w:t xml:space="preserve">Projekt vytváří systém </w:t>
      </w:r>
      <w:r w:rsidR="00E55B9E">
        <w:t>pro kontinuální sledování</w:t>
      </w:r>
      <w:r>
        <w:t xml:space="preserve"> ukazatelů</w:t>
      </w:r>
      <w:r w:rsidR="00E55B9E">
        <w:t xml:space="preserve">, </w:t>
      </w:r>
      <w:r>
        <w:t xml:space="preserve">tak aby mohla být hospodářská politika České republiky lépe zacílena na zefektivnění exportních politik a zvýšení mezinárodní konkurenceschopnosti. </w:t>
      </w:r>
    </w:p>
    <w:p w:rsidR="00BF7967" w:rsidRDefault="005F5F9F" w:rsidP="005F5F9F">
      <w:pPr>
        <w:autoSpaceDE w:val="0"/>
        <w:autoSpaceDN w:val="0"/>
        <w:adjustRightInd w:val="0"/>
        <w:spacing w:after="0"/>
      </w:pPr>
      <w:r w:rsidRPr="005F5F9F">
        <w:t xml:space="preserve">Základem Systému ukazatelů </w:t>
      </w:r>
      <w:r w:rsidR="00B22F4C">
        <w:t xml:space="preserve">jsou </w:t>
      </w:r>
      <w:r w:rsidRPr="005F5F9F">
        <w:t>mezinárodně osvědčené, ale v ČR málo využívané ukazatele jako cenová</w:t>
      </w:r>
      <w:r>
        <w:t xml:space="preserve"> </w:t>
      </w:r>
      <w:r w:rsidRPr="005F5F9F">
        <w:t xml:space="preserve">konkurenceschopnost exportů zboží a služeb pomocí reálného efektivního směnného kurzu (REER, </w:t>
      </w:r>
      <w:proofErr w:type="spellStart"/>
      <w:r w:rsidRPr="005F5F9F">
        <w:t>real</w:t>
      </w:r>
      <w:proofErr w:type="spellEnd"/>
      <w:r w:rsidRPr="005F5F9F">
        <w:t xml:space="preserve"> </w:t>
      </w:r>
      <w:proofErr w:type="spellStart"/>
      <w:r w:rsidRPr="005F5F9F">
        <w:t>effective</w:t>
      </w:r>
      <w:proofErr w:type="spellEnd"/>
      <w:r w:rsidRPr="005F5F9F">
        <w:t xml:space="preserve"> </w:t>
      </w:r>
      <w:proofErr w:type="spellStart"/>
      <w:r w:rsidRPr="005F5F9F">
        <w:t>exchange</w:t>
      </w:r>
      <w:proofErr w:type="spellEnd"/>
      <w:r w:rsidRPr="005F5F9F">
        <w:t xml:space="preserve"> </w:t>
      </w:r>
      <w:proofErr w:type="spellStart"/>
      <w:r w:rsidRPr="005F5F9F">
        <w:t>rate</w:t>
      </w:r>
      <w:proofErr w:type="spellEnd"/>
      <w:r w:rsidRPr="005F5F9F">
        <w:t>)</w:t>
      </w:r>
      <w:r>
        <w:t xml:space="preserve">, jednotkových nákladů práce (ULC, unit </w:t>
      </w:r>
      <w:proofErr w:type="spellStart"/>
      <w:r>
        <w:t>labour</w:t>
      </w:r>
      <w:proofErr w:type="spellEnd"/>
      <w:r>
        <w:t xml:space="preserve"> </w:t>
      </w:r>
      <w:proofErr w:type="spellStart"/>
      <w:r>
        <w:t>cost</w:t>
      </w:r>
      <w:proofErr w:type="spellEnd"/>
      <w:r>
        <w:t>), produktivita práce</w:t>
      </w:r>
      <w:r w:rsidRPr="005F5F9F">
        <w:t xml:space="preserve"> a podíl přidané</w:t>
      </w:r>
      <w:r>
        <w:t xml:space="preserve"> </w:t>
      </w:r>
      <w:r w:rsidRPr="005F5F9F">
        <w:t>hodnoty v exportech zboží a služeb</w:t>
      </w:r>
      <w:r w:rsidR="00B22F4C">
        <w:t xml:space="preserve">. Tento projekt </w:t>
      </w:r>
      <w:r w:rsidR="00BF7967">
        <w:t xml:space="preserve">zároveň vyvíjí nové </w:t>
      </w:r>
      <w:r w:rsidR="00B22F4C">
        <w:t>ukazatele</w:t>
      </w:r>
      <w:r w:rsidR="00BF7967">
        <w:t>.</w:t>
      </w:r>
    </w:p>
    <w:p w:rsidR="00BF7967" w:rsidRDefault="00BF7967" w:rsidP="005F5F9F">
      <w:pPr>
        <w:autoSpaceDE w:val="0"/>
        <w:autoSpaceDN w:val="0"/>
        <w:adjustRightInd w:val="0"/>
        <w:spacing w:after="0"/>
      </w:pPr>
    </w:p>
    <w:p w:rsidR="00E55B9E" w:rsidRDefault="005F5F9F" w:rsidP="005F5F9F">
      <w:pPr>
        <w:autoSpaceDE w:val="0"/>
        <w:autoSpaceDN w:val="0"/>
        <w:adjustRightInd w:val="0"/>
        <w:spacing w:after="0"/>
      </w:pPr>
      <w:r w:rsidRPr="005F5F9F">
        <w:t>Hlavním účelem projektu je zvýšit konkurenceschopnost ČR</w:t>
      </w:r>
      <w:r w:rsidR="00AE4513">
        <w:t xml:space="preserve"> pomocí systému její</w:t>
      </w:r>
      <w:r w:rsidR="00C079CE">
        <w:t>ho</w:t>
      </w:r>
      <w:r w:rsidR="00AE4513">
        <w:t xml:space="preserve"> měření</w:t>
      </w:r>
      <w:r w:rsidRPr="005F5F9F">
        <w:t>. Dalšími účely projektu je hodnotit českou exportní výkonnost a díky dobrému</w:t>
      </w:r>
      <w:r>
        <w:t xml:space="preserve"> </w:t>
      </w:r>
      <w:r w:rsidRPr="005F5F9F">
        <w:t>příkladu pomoci v České republice zavést principy "evidence-</w:t>
      </w:r>
      <w:proofErr w:type="spellStart"/>
      <w:r w:rsidRPr="005F5F9F">
        <w:t>based</w:t>
      </w:r>
      <w:proofErr w:type="spellEnd"/>
      <w:r w:rsidRPr="005F5F9F">
        <w:t xml:space="preserve"> </w:t>
      </w:r>
      <w:proofErr w:type="spellStart"/>
      <w:r w:rsidRPr="005F5F9F">
        <w:t>economic</w:t>
      </w:r>
      <w:proofErr w:type="spellEnd"/>
      <w:r w:rsidRPr="005F5F9F">
        <w:t xml:space="preserve"> </w:t>
      </w:r>
      <w:proofErr w:type="spellStart"/>
      <w:r w:rsidRPr="005F5F9F">
        <w:t>policy</w:t>
      </w:r>
      <w:proofErr w:type="spellEnd"/>
      <w:r w:rsidRPr="005F5F9F">
        <w:t>" (volně přeloženo jako hospodářská politika založená na</w:t>
      </w:r>
      <w:r>
        <w:t xml:space="preserve"> </w:t>
      </w:r>
      <w:r w:rsidRPr="005F5F9F">
        <w:t>empirickém výzkumu) do tvorby hospodářské politiky.</w:t>
      </w:r>
      <w:r>
        <w:t xml:space="preserve"> </w:t>
      </w:r>
      <w:r w:rsidR="00E55B9E">
        <w:t xml:space="preserve">Součástí projektu je také model, který identifikuje vhodné exportní příležitosti (vhodné zboží a trhy, na které by ČR měla expandovat). </w:t>
      </w:r>
      <w:r w:rsidR="00B40288">
        <w:t xml:space="preserve">Tento model </w:t>
      </w:r>
      <w:r w:rsidR="00B451F1">
        <w:t>(</w:t>
      </w:r>
      <w:r w:rsidR="008C6755">
        <w:t>EDSM</w:t>
      </w:r>
      <w:r w:rsidR="00B451F1">
        <w:t xml:space="preserve">- </w:t>
      </w:r>
      <w:r w:rsidR="008C6755">
        <w:t xml:space="preserve">Export </w:t>
      </w:r>
      <w:proofErr w:type="spellStart"/>
      <w:r w:rsidR="008C6755">
        <w:t>Decision</w:t>
      </w:r>
      <w:proofErr w:type="spellEnd"/>
      <w:r w:rsidR="00B40288">
        <w:t xml:space="preserve"> Support Model) vychází z dřívějších studií</w:t>
      </w:r>
      <w:r w:rsidR="00B451F1">
        <w:t xml:space="preserve"> (</w:t>
      </w:r>
      <w:proofErr w:type="spellStart"/>
      <w:r w:rsidR="00B451F1">
        <w:t>Paerson</w:t>
      </w:r>
      <w:proofErr w:type="spellEnd"/>
      <w:r w:rsidR="00B451F1">
        <w:t xml:space="preserve"> </w:t>
      </w:r>
      <w:proofErr w:type="spellStart"/>
      <w:r w:rsidR="00B451F1">
        <w:t>et</w:t>
      </w:r>
      <w:proofErr w:type="spellEnd"/>
      <w:r w:rsidR="00B451F1">
        <w:t xml:space="preserve"> </w:t>
      </w:r>
      <w:proofErr w:type="spellStart"/>
      <w:r w:rsidR="00B451F1">
        <w:t>al</w:t>
      </w:r>
      <w:proofErr w:type="spellEnd"/>
      <w:r w:rsidR="00B451F1">
        <w:t>.)</w:t>
      </w:r>
      <w:r w:rsidR="00B40288">
        <w:t xml:space="preserve">, ale je upraven podle specifik České republiky. </w:t>
      </w:r>
    </w:p>
    <w:p w:rsidR="004C210A" w:rsidRDefault="004C210A" w:rsidP="005F5F9F">
      <w:pPr>
        <w:rPr>
          <w:rFonts w:ascii="ArialMT" w:hAnsi="ArialMT" w:cs="ArialMT"/>
          <w:sz w:val="16"/>
          <w:szCs w:val="16"/>
          <w:lang w:eastAsia="en-US"/>
        </w:rPr>
      </w:pPr>
    </w:p>
    <w:p w:rsidR="004C210A" w:rsidRDefault="004C210A" w:rsidP="002C74C2">
      <w:pPr>
        <w:rPr>
          <w:rFonts w:ascii="ArialMT" w:hAnsi="ArialMT" w:cs="ArialMT"/>
          <w:sz w:val="16"/>
          <w:szCs w:val="16"/>
          <w:lang w:eastAsia="en-US"/>
        </w:rPr>
      </w:pPr>
    </w:p>
    <w:p w:rsidR="00B22F4C" w:rsidRDefault="00B22F4C" w:rsidP="00B22F4C"/>
    <w:p w:rsidR="00B22F4C" w:rsidRDefault="00B22F4C" w:rsidP="00B22F4C"/>
    <w:p w:rsidR="00B22F4C" w:rsidRDefault="00B22F4C" w:rsidP="00B22F4C"/>
    <w:p w:rsidR="00B22F4C" w:rsidRDefault="00B22F4C" w:rsidP="00B22F4C"/>
    <w:p w:rsidR="00494D2F" w:rsidRDefault="00494D2F" w:rsidP="00B22F4C"/>
    <w:p w:rsidR="00494D2F" w:rsidRDefault="00494D2F" w:rsidP="00B22F4C"/>
    <w:p w:rsidR="00494D2F" w:rsidRDefault="00494D2F" w:rsidP="00B22F4C"/>
    <w:p w:rsidR="00494D2F" w:rsidRDefault="00494D2F" w:rsidP="00B22F4C"/>
    <w:p w:rsidR="00494D2F" w:rsidRDefault="00494D2F" w:rsidP="00B22F4C"/>
    <w:p w:rsidR="00B22F4C" w:rsidRDefault="00B22F4C" w:rsidP="00B22F4C"/>
    <w:p w:rsidR="00B22F4C" w:rsidRPr="00B22F4C" w:rsidRDefault="00B22F4C" w:rsidP="00B22F4C"/>
    <w:p w:rsidR="00295403" w:rsidRPr="005E413D" w:rsidRDefault="00416BF6" w:rsidP="005E413D">
      <w:pPr>
        <w:pStyle w:val="Nadpis1"/>
      </w:pPr>
      <w:bookmarkStart w:id="2" w:name="_Toc376424875"/>
      <w:r>
        <w:lastRenderedPageBreak/>
        <w:t xml:space="preserve">GLOBEX: </w:t>
      </w:r>
      <w:r w:rsidR="005E413D" w:rsidRPr="005E413D">
        <w:t>Systém ukazatelů m</w:t>
      </w:r>
      <w:r w:rsidR="005E413D">
        <w:t>ezinárodní konkurenceschopnosti</w:t>
      </w:r>
      <w:bookmarkEnd w:id="2"/>
    </w:p>
    <w:p w:rsidR="000E4D80" w:rsidRDefault="00416BF6" w:rsidP="005E413D">
      <w:r>
        <w:t xml:space="preserve">GLOBEX je </w:t>
      </w:r>
      <w:r w:rsidR="000E4D80">
        <w:t xml:space="preserve">unikátní </w:t>
      </w:r>
      <w:r>
        <w:t>s</w:t>
      </w:r>
      <w:r w:rsidR="005E413D" w:rsidRPr="005E413D">
        <w:t>ystém ukazatelů mez</w:t>
      </w:r>
      <w:r w:rsidR="005E413D">
        <w:t>inárodní konkurenceschopnosti</w:t>
      </w:r>
      <w:r w:rsidR="000E4D80">
        <w:t xml:space="preserve"> vyvinutý pro Českou republiku</w:t>
      </w:r>
      <w:r w:rsidR="001438FE">
        <w:t xml:space="preserve"> v návaznosti na Strategii</w:t>
      </w:r>
      <w:r w:rsidR="001438FE" w:rsidRPr="001438FE">
        <w:t xml:space="preserve"> mezinárodní konkurenceschopnosti České republiky pro období 2012 až 2020</w:t>
      </w:r>
      <w:r w:rsidR="001438FE">
        <w:t xml:space="preserve">, </w:t>
      </w:r>
      <w:r w:rsidR="004C7213">
        <w:fldChar w:fldCharType="begin"/>
      </w:r>
      <w:r w:rsidR="001438FE">
        <w:instrText xml:space="preserve"> ADDIN ZOTERO_ITEM CSL_CITATION {"citationID":"0CDT84qy","properties":{"formattedCitation":"{\\rtf (Ministerstvo pr\\uc0\\u367{}myslu a obchodu 2011)}","plainCitation":"(Ministerstvo průmyslu a obchodu 2011)"},"citationItems":[{"id":540,"uris":["http://zotero.org/users/246527/items/DZZ3IIUI"],"uri":["http://zotero.org/users/246527/items/DZZ3IIUI"],"itemData":{"id":540,"type":"book","title":"Strategie mezinárodní konkurenceschopnosti","URL":"http://www.businessinfo.cz/cz/clanek/strategie-mezinarod-konkurenceschopnosti/strategie-mez-konkurenceschopnost-cr/1001958/62032/","author":[{"family":"Ministerstvo průmyslu a obchodu","given":""}],"issued":{"year":2011}}}],"schema":"https://github.com/citation-style-language/schema/raw/master/csl-citation.json"} </w:instrText>
      </w:r>
      <w:r w:rsidR="004C7213">
        <w:fldChar w:fldCharType="separate"/>
      </w:r>
      <w:r w:rsidR="001438FE" w:rsidRPr="001438FE">
        <w:rPr>
          <w:rFonts w:cs="Calibri"/>
          <w:szCs w:val="24"/>
        </w:rPr>
        <w:t>(Ministerstvo průmyslu a obchodu 2011)</w:t>
      </w:r>
      <w:r w:rsidR="004C7213">
        <w:fldChar w:fldCharType="end"/>
      </w:r>
      <w:r>
        <w:t xml:space="preserve">. </w:t>
      </w:r>
    </w:p>
    <w:p w:rsidR="000E4D80" w:rsidRPr="001438FE" w:rsidRDefault="000E4D80" w:rsidP="000E4D80">
      <w:pPr>
        <w:rPr>
          <w:rStyle w:val="Siln"/>
        </w:rPr>
      </w:pPr>
      <w:r w:rsidRPr="001438FE">
        <w:rPr>
          <w:rStyle w:val="Siln"/>
        </w:rPr>
        <w:t>GLOBEX umožňuje pro Českou republiku:</w:t>
      </w:r>
    </w:p>
    <w:p w:rsidR="000E4D80" w:rsidRDefault="000E4D80" w:rsidP="000E4D80">
      <w:pPr>
        <w:pStyle w:val="Odstavecseseznamem"/>
        <w:numPr>
          <w:ilvl w:val="0"/>
          <w:numId w:val="35"/>
        </w:numPr>
      </w:pPr>
      <w:r>
        <w:t>Sledovat vývoj mezinárodní konkurenceschopnosti v globálních souvislostech a dle aktuálních ukazatelů</w:t>
      </w:r>
    </w:p>
    <w:p w:rsidR="000E4D80" w:rsidRDefault="000E4D80" w:rsidP="000E4D80">
      <w:pPr>
        <w:pStyle w:val="Odstavecseseznamem"/>
        <w:numPr>
          <w:ilvl w:val="0"/>
          <w:numId w:val="35"/>
        </w:numPr>
      </w:pPr>
      <w:r>
        <w:t>Srovnávat se v několika dimenzích konkurenceschopnosti s relevantními zeměmi</w:t>
      </w:r>
    </w:p>
    <w:p w:rsidR="000E4D80" w:rsidRDefault="000E4D80" w:rsidP="000E4D80">
      <w:pPr>
        <w:pStyle w:val="Odstavecseseznamem"/>
        <w:numPr>
          <w:ilvl w:val="0"/>
          <w:numId w:val="35"/>
        </w:numPr>
      </w:pPr>
      <w:r>
        <w:t xml:space="preserve">Monitorovat a vyhodnocovat slabé a silné stránky z pohledu </w:t>
      </w:r>
      <w:r w:rsidR="001438FE">
        <w:t xml:space="preserve">mezinárodní </w:t>
      </w:r>
      <w:r>
        <w:t xml:space="preserve">konkurenceschopnosti </w:t>
      </w:r>
      <w:r w:rsidR="00C15BDA">
        <w:t>standardními i alternativními metodami a ukazateli</w:t>
      </w:r>
    </w:p>
    <w:p w:rsidR="001438FE" w:rsidRDefault="001438FE" w:rsidP="000E4D80">
      <w:pPr>
        <w:pStyle w:val="Odstavecseseznamem"/>
        <w:numPr>
          <w:ilvl w:val="0"/>
          <w:numId w:val="35"/>
        </w:numPr>
      </w:pPr>
      <w:r>
        <w:t>Analyzovat historický, současný i předpokládaný vývoj mezinárodní konkurenceschopnosti</w:t>
      </w:r>
    </w:p>
    <w:p w:rsidR="00C15BDA" w:rsidRDefault="00C15BDA" w:rsidP="00C15BDA">
      <w:pPr>
        <w:pStyle w:val="Odstavecseseznamem"/>
        <w:numPr>
          <w:ilvl w:val="0"/>
          <w:numId w:val="35"/>
        </w:numPr>
      </w:pPr>
      <w:r>
        <w:t>Upozornit na souvislosti mezi různými ukazateli a vývoji</w:t>
      </w:r>
    </w:p>
    <w:p w:rsidR="001438FE" w:rsidRDefault="001438FE" w:rsidP="001438FE">
      <w:pPr>
        <w:pStyle w:val="Odstavecseseznamem"/>
        <w:numPr>
          <w:ilvl w:val="0"/>
          <w:numId w:val="35"/>
        </w:numPr>
      </w:pPr>
      <w:r>
        <w:t xml:space="preserve">Vizualizovat ukazatele v přehledné podobě (viz například </w:t>
      </w:r>
      <w:r w:rsidRPr="001438FE">
        <w:t>http://thejit.org/demos/</w:t>
      </w:r>
      <w:r>
        <w:t xml:space="preserve"> nebo</w:t>
      </w:r>
      <w:r w:rsidRPr="00253F3C">
        <w:t xml:space="preserve"> </w:t>
      </w:r>
      <w:hyperlink r:id="rId13" w:history="1">
        <w:r w:rsidRPr="00122509">
          <w:rPr>
            <w:rStyle w:val="Hypertextovodkaz"/>
          </w:rPr>
          <w:t>http://www.gapminder.org/</w:t>
        </w:r>
      </w:hyperlink>
      <w:r>
        <w:t>)</w:t>
      </w:r>
    </w:p>
    <w:p w:rsidR="001438FE" w:rsidRDefault="001438FE" w:rsidP="000E4D80">
      <w:pPr>
        <w:pStyle w:val="Odstavecseseznamem"/>
        <w:numPr>
          <w:ilvl w:val="0"/>
          <w:numId w:val="35"/>
        </w:numPr>
      </w:pPr>
      <w:r>
        <w:t>Popularizovat téma mezinárodní konkurenceschopnosti mezi odbornou i širší veřejností</w:t>
      </w:r>
    </w:p>
    <w:p w:rsidR="005E413D" w:rsidRPr="001438FE" w:rsidRDefault="00416BF6" w:rsidP="000E4D80">
      <w:pPr>
        <w:rPr>
          <w:rStyle w:val="Siln"/>
        </w:rPr>
      </w:pPr>
      <w:r w:rsidRPr="001438FE">
        <w:rPr>
          <w:rStyle w:val="Siln"/>
        </w:rPr>
        <w:t>GLOBEX</w:t>
      </w:r>
      <w:r w:rsidR="005E413D" w:rsidRPr="001438FE">
        <w:rPr>
          <w:rStyle w:val="Siln"/>
        </w:rPr>
        <w:t xml:space="preserve"> je složen ze tří vzájemně provázaných skupin ukazatelů:</w:t>
      </w:r>
    </w:p>
    <w:p w:rsidR="005E413D" w:rsidRPr="005E413D" w:rsidRDefault="005820F7" w:rsidP="00253F3C">
      <w:pPr>
        <w:pStyle w:val="Odstavecseseznamem"/>
        <w:numPr>
          <w:ilvl w:val="0"/>
          <w:numId w:val="34"/>
        </w:numPr>
      </w:pPr>
      <w:r>
        <w:rPr>
          <w:rStyle w:val="Siln"/>
        </w:rPr>
        <w:t xml:space="preserve">Cenová </w:t>
      </w:r>
      <w:r w:rsidR="005E413D" w:rsidRPr="001438FE">
        <w:rPr>
          <w:rStyle w:val="Siln"/>
        </w:rPr>
        <w:t>Mezinárodní konkurenceschopnost v</w:t>
      </w:r>
      <w:r w:rsidR="00603267" w:rsidRPr="001438FE">
        <w:rPr>
          <w:rStyle w:val="Siln"/>
        </w:rPr>
        <w:t> </w:t>
      </w:r>
      <w:r w:rsidR="005E413D" w:rsidRPr="001438FE">
        <w:rPr>
          <w:rStyle w:val="Siln"/>
        </w:rPr>
        <w:t>exportu</w:t>
      </w:r>
      <w:r w:rsidR="00603267">
        <w:t>:</w:t>
      </w:r>
      <w:r w:rsidR="005E413D" w:rsidRPr="005E413D">
        <w:t xml:space="preserve"> </w:t>
      </w:r>
      <w:r>
        <w:t>ukazatele cenové</w:t>
      </w:r>
      <w:r w:rsidR="00603267">
        <w:t xml:space="preserve"> (např. reálný efektivní</w:t>
      </w:r>
      <w:r w:rsidR="005E413D" w:rsidRPr="005E413D">
        <w:t xml:space="preserve"> </w:t>
      </w:r>
      <w:r w:rsidR="00603267">
        <w:t>směnný kurz nebo je</w:t>
      </w:r>
      <w:r>
        <w:t>dnotkové ceny práce) i ukazatele projevené komparativní výhody</w:t>
      </w:r>
      <w:r w:rsidR="00AF6D95">
        <w:t xml:space="preserve"> (</w:t>
      </w:r>
      <w:proofErr w:type="spellStart"/>
      <w:r w:rsidR="00AF6D95">
        <w:t>Lafayův</w:t>
      </w:r>
      <w:proofErr w:type="spellEnd"/>
      <w:r w:rsidR="00AF6D95">
        <w:t xml:space="preserve"> index, </w:t>
      </w:r>
      <w:proofErr w:type="spellStart"/>
      <w:r w:rsidR="00AF6D95">
        <w:t>Balassova</w:t>
      </w:r>
      <w:proofErr w:type="spellEnd"/>
      <w:r w:rsidR="00AF6D95">
        <w:t xml:space="preserve"> projevená komparativní výhoda atd.)</w:t>
      </w:r>
      <w:r w:rsidR="005E3967">
        <w:t xml:space="preserve">, které jsou </w:t>
      </w:r>
      <w:r w:rsidR="00574B0E">
        <w:t>ex-post ukazatelem</w:t>
      </w:r>
      <w:r w:rsidR="005E3967">
        <w:t>, ukazujícím na úspěšnost či neúspěšnost exportu v daném odvětví.</w:t>
      </w:r>
      <w:r w:rsidR="000D10BE">
        <w:t xml:space="preserve"> Tyto ukazatele však mohou také poodhalit exportní potenciál ČR na nových trzích.</w:t>
      </w:r>
    </w:p>
    <w:p w:rsidR="005E413D" w:rsidRPr="005E413D" w:rsidRDefault="005E413D" w:rsidP="005E413D">
      <w:pPr>
        <w:pStyle w:val="Odstavecseseznamem"/>
        <w:numPr>
          <w:ilvl w:val="0"/>
          <w:numId w:val="34"/>
        </w:numPr>
      </w:pPr>
      <w:r w:rsidRPr="001438FE">
        <w:rPr>
          <w:rStyle w:val="Siln"/>
        </w:rPr>
        <w:t>Mezinárodní konkurenceschopnost v podmínkách pro podnikání</w:t>
      </w:r>
      <w:r w:rsidR="00603267">
        <w:t>:</w:t>
      </w:r>
      <w:r w:rsidRPr="005E413D">
        <w:t xml:space="preserve"> </w:t>
      </w:r>
      <w:r w:rsidR="001E2BA1">
        <w:t>ukazatele kvality podmínek pro podnikání a podnikatelského prostředí</w:t>
      </w:r>
      <w:r w:rsidR="00B872B1">
        <w:t>.</w:t>
      </w:r>
    </w:p>
    <w:p w:rsidR="005E413D" w:rsidRDefault="005820F7" w:rsidP="005E413D">
      <w:pPr>
        <w:pStyle w:val="Odstavecseseznamem"/>
        <w:numPr>
          <w:ilvl w:val="0"/>
          <w:numId w:val="34"/>
        </w:numPr>
      </w:pPr>
      <w:r>
        <w:rPr>
          <w:b/>
        </w:rPr>
        <w:t>Necenová m</w:t>
      </w:r>
      <w:r w:rsidR="005E413D" w:rsidRPr="001438FE">
        <w:rPr>
          <w:b/>
        </w:rPr>
        <w:t>ezinárodní konkurence</w:t>
      </w:r>
      <w:r w:rsidR="001E2BA1" w:rsidRPr="001438FE">
        <w:rPr>
          <w:b/>
        </w:rPr>
        <w:t xml:space="preserve">schopnost </w:t>
      </w:r>
      <w:r w:rsidR="001438FE" w:rsidRPr="001438FE">
        <w:rPr>
          <w:b/>
        </w:rPr>
        <w:t>země</w:t>
      </w:r>
      <w:r w:rsidR="001E2BA1">
        <w:t xml:space="preserve">: ukazatele </w:t>
      </w:r>
      <w:r w:rsidR="00B872B1">
        <w:t>kritérií zásadních pro podnikání a kvality vzdělávání, institucí, infrastruktury, makroekonomického prostředí.</w:t>
      </w:r>
      <w:r>
        <w:t xml:space="preserve"> Jedná se především o necenovou konkurenceschopnost exportů zboží a služeb (např. kvalita a technologická pokročilost exportu).</w:t>
      </w:r>
    </w:p>
    <w:p w:rsidR="00AE4513" w:rsidRDefault="00AE4513" w:rsidP="0078321E">
      <w:pPr>
        <w:pStyle w:val="Odstavecseseznamem"/>
        <w:ind w:left="720"/>
      </w:pPr>
    </w:p>
    <w:p w:rsidR="00B22F4C" w:rsidRPr="005E413D" w:rsidRDefault="00B22F4C" w:rsidP="00B22F4C">
      <w:pPr>
        <w:pStyle w:val="Odstavecseseznamem"/>
        <w:ind w:left="720"/>
      </w:pPr>
    </w:p>
    <w:p w:rsidR="00F56604" w:rsidRDefault="00A56591" w:rsidP="00F56604">
      <w:pPr>
        <w:pStyle w:val="Nadpis2"/>
      </w:pPr>
      <w:bookmarkStart w:id="3" w:name="_Ref362250816"/>
      <w:bookmarkStart w:id="4" w:name="_Ref362268659"/>
      <w:bookmarkStart w:id="5" w:name="_Toc376424876"/>
      <w:r>
        <w:t>Cenová m</w:t>
      </w:r>
      <w:r w:rsidR="00F56604" w:rsidRPr="005E413D">
        <w:t>ezinárodní konkurenceschopnost v</w:t>
      </w:r>
      <w:r w:rsidR="00F56604">
        <w:t> </w:t>
      </w:r>
      <w:r w:rsidR="00F56604" w:rsidRPr="005E413D">
        <w:t>exportu</w:t>
      </w:r>
      <w:bookmarkEnd w:id="3"/>
      <w:bookmarkEnd w:id="4"/>
      <w:bookmarkEnd w:id="5"/>
    </w:p>
    <w:p w:rsidR="00686C95" w:rsidRDefault="00B13E7A" w:rsidP="007A050C">
      <w:pPr>
        <w:spacing w:after="0"/>
      </w:pPr>
      <w:r>
        <w:t>Cenovou m</w:t>
      </w:r>
      <w:r w:rsidR="00F56604" w:rsidRPr="005E413D">
        <w:t>ezinárodní konkurenceschopnost v</w:t>
      </w:r>
      <w:r w:rsidR="00B33111">
        <w:t> </w:t>
      </w:r>
      <w:r w:rsidR="00F56604" w:rsidRPr="005E413D">
        <w:t>exportu</w:t>
      </w:r>
      <w:r w:rsidR="00B33111">
        <w:t xml:space="preserve"> hodnotí GLOBEX pomocí řady ukazatelů, které jsou </w:t>
      </w:r>
      <w:r w:rsidR="00980847">
        <w:t xml:space="preserve">shrnuty </w:t>
      </w:r>
      <w:r w:rsidR="00B33111">
        <w:t>v</w:t>
      </w:r>
      <w:r w:rsidR="00980847">
        <w:t> příloze tohoto dokumentu</w:t>
      </w:r>
      <w:r w:rsidR="00B33111">
        <w:t xml:space="preserve">. </w:t>
      </w:r>
      <w:r w:rsidR="00AC0EC2">
        <w:t>Ukazatele konkurenceschopnosti exportu zboží a služeb aplikované na zboží a služby jednotlivých zemí znamená nižší cenu, vyšší kvalitu nebo jinou lepší charakteristiku relativně k jiným zemím.</w:t>
      </w:r>
      <w:r w:rsidR="00B33111">
        <w:t xml:space="preserve"> </w:t>
      </w:r>
      <w:r w:rsidR="00D15DC2">
        <w:t xml:space="preserve">Pro malou, otevřenou ekonomiku s vlastní měnou a plovoucím kurzem jako Česká republika je cenová mezinárodní konkurenceschopnost pro ekonomiku velmi důležitým ukazatelem. Jedním z nejčastěji používaných ukazatelů cenové konkurenceschopnosti bývá reálný </w:t>
      </w:r>
      <w:r w:rsidR="00617C39">
        <w:t>efektivní měnový</w:t>
      </w:r>
      <w:r w:rsidR="00D15DC2">
        <w:t xml:space="preserve"> kurz</w:t>
      </w:r>
      <w:r w:rsidR="00617C39">
        <w:t xml:space="preserve"> (REER)</w:t>
      </w:r>
      <w:r w:rsidR="00D15DC2">
        <w:t>.</w:t>
      </w:r>
      <w:r w:rsidR="00617C39">
        <w:t xml:space="preserve"> Reálný kurz v sobě</w:t>
      </w:r>
      <w:r w:rsidR="00617C39" w:rsidRPr="000A0F45">
        <w:t xml:space="preserve"> zahrnuje nominální změnu kurzu národní měny a změnu jednotkových nákladů práce vůči ostatním zemím</w:t>
      </w:r>
      <w:r w:rsidR="00617C39">
        <w:t xml:space="preserve"> (pokud jsou použity jednotkové náklady práce jako deflátor)</w:t>
      </w:r>
      <w:r w:rsidR="00617C39" w:rsidRPr="000A0F45">
        <w:t>.</w:t>
      </w:r>
      <w:r w:rsidR="00617C39">
        <w:t xml:space="preserve"> Konkrétně je REER počítán jako vážený průměr (váhy podle důležitosti i-</w:t>
      </w:r>
      <w:proofErr w:type="spellStart"/>
      <w:r w:rsidR="00617C39">
        <w:t>tého</w:t>
      </w:r>
      <w:proofErr w:type="spellEnd"/>
      <w:r w:rsidR="00617C39">
        <w:t xml:space="preserve"> obchodního partnera- proto efektivní) podílu nominálního měnového kursu a relativních jednotkových nákladů práce- proto reálný. Na následujícím grafu můžeme vidět vývoj tohoto ukazatele v mezinárodním srovnání. </w:t>
      </w:r>
    </w:p>
    <w:p w:rsidR="00BF2AEA" w:rsidRDefault="00BF2AEA" w:rsidP="00CA42B1">
      <w:pPr>
        <w:spacing w:after="0"/>
        <w:jc w:val="left"/>
      </w:pPr>
    </w:p>
    <w:p w:rsidR="00BF2AEA" w:rsidRDefault="00136FBF" w:rsidP="00136FBF">
      <w:pPr>
        <w:pStyle w:val="Titulek"/>
        <w:rPr>
          <w:b w:val="0"/>
        </w:rPr>
      </w:pPr>
      <w:r>
        <w:lastRenderedPageBreak/>
        <w:t xml:space="preserve">Graf </w:t>
      </w:r>
      <w:fldSimple w:instr=" SEQ Graf \* ARABIC ">
        <w:r w:rsidR="00AA29E9">
          <w:rPr>
            <w:noProof/>
          </w:rPr>
          <w:t>1</w:t>
        </w:r>
      </w:fldSimple>
      <w:r>
        <w:t xml:space="preserve">: </w:t>
      </w:r>
      <w:r w:rsidR="00BF2AEA" w:rsidRPr="009319C0">
        <w:t>Reálný efektivní měnový kurs (rok 1999=100).</w:t>
      </w:r>
    </w:p>
    <w:p w:rsidR="00BF2AEA" w:rsidRDefault="00BF2AEA" w:rsidP="00CA42B1">
      <w:pPr>
        <w:spacing w:after="0"/>
        <w:jc w:val="left"/>
      </w:pPr>
      <w:r w:rsidRPr="00BF2AEA">
        <w:rPr>
          <w:noProof/>
        </w:rPr>
        <w:drawing>
          <wp:inline distT="0" distB="0" distL="0" distR="0">
            <wp:extent cx="4429125" cy="2661158"/>
            <wp:effectExtent l="19050" t="0" r="9525" b="0"/>
            <wp:docPr id="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4429125" cy="2661158"/>
                    </a:xfrm>
                    <a:prstGeom prst="rect">
                      <a:avLst/>
                    </a:prstGeom>
                    <a:noFill/>
                    <a:ln w="9525">
                      <a:noFill/>
                      <a:miter lim="800000"/>
                      <a:headEnd/>
                      <a:tailEnd/>
                    </a:ln>
                  </pic:spPr>
                </pic:pic>
              </a:graphicData>
            </a:graphic>
          </wp:inline>
        </w:drawing>
      </w:r>
    </w:p>
    <w:p w:rsidR="00BF2AEA" w:rsidRDefault="00BF2AEA" w:rsidP="00CA42B1">
      <w:pPr>
        <w:spacing w:after="0"/>
        <w:jc w:val="left"/>
      </w:pPr>
      <w:r>
        <w:t>Zdroj: Eurostat, 2012</w:t>
      </w:r>
    </w:p>
    <w:p w:rsidR="00BF2AEA" w:rsidRDefault="00BF2AEA" w:rsidP="00CA42B1">
      <w:pPr>
        <w:spacing w:after="0"/>
        <w:jc w:val="left"/>
      </w:pPr>
    </w:p>
    <w:p w:rsidR="0047655C" w:rsidRDefault="00BF2AEA" w:rsidP="004239F1">
      <w:pPr>
        <w:spacing w:after="0"/>
      </w:pPr>
      <w:r>
        <w:t>R</w:t>
      </w:r>
      <w:r w:rsidRPr="000A0F45">
        <w:t>eálný kurs v</w:t>
      </w:r>
      <w:r>
        <w:t> </w:t>
      </w:r>
      <w:r w:rsidRPr="000A0F45">
        <w:t xml:space="preserve">ČR </w:t>
      </w:r>
      <w:r>
        <w:t xml:space="preserve">v posledních letech </w:t>
      </w:r>
      <w:r w:rsidRPr="000A0F45">
        <w:t>rostl</w:t>
      </w:r>
      <w:r>
        <w:t>, protože č</w:t>
      </w:r>
      <w:r w:rsidRPr="000A0F45">
        <w:t>eská ekonomika jako celek čelila kombinaci růstu nákladů na pracovní sí</w:t>
      </w:r>
      <w:r w:rsidR="005B1CBD">
        <w:t>lu a nominálnímu posilování kurz</w:t>
      </w:r>
      <w:r w:rsidRPr="000A0F45">
        <w:t>u koruny k</w:t>
      </w:r>
      <w:r>
        <w:t> </w:t>
      </w:r>
      <w:r w:rsidRPr="000A0F45">
        <w:t>euru</w:t>
      </w:r>
      <w:r>
        <w:t xml:space="preserve">, nedostatečně doprovázený růstem produktivity práce. Vývoj za poslední rok však přeci jen ukazuje na drobné zlepšení tohoto ukazatele, což je ale dáno především oslabením české koruny z důvodu </w:t>
      </w:r>
      <w:r w:rsidR="00384245">
        <w:t xml:space="preserve">kroků centrální banky a </w:t>
      </w:r>
      <w:r>
        <w:t xml:space="preserve">nepříliš dobrého ekonomického vývoje v ČR a v celé eurozóně, což kvůli vysoké provázanosti ekonomik a otevřenosti české ekonomiky zapříčiňuje další </w:t>
      </w:r>
      <w:r w:rsidR="00384245">
        <w:t>znehodnocení české koruny.</w:t>
      </w:r>
    </w:p>
    <w:p w:rsidR="006F2D09" w:rsidRDefault="006F2D09" w:rsidP="00CA42B1">
      <w:pPr>
        <w:spacing w:after="0"/>
        <w:jc w:val="left"/>
      </w:pPr>
    </w:p>
    <w:p w:rsidR="00686C95" w:rsidRDefault="00136FBF" w:rsidP="00136FBF">
      <w:pPr>
        <w:pStyle w:val="Titulek"/>
      </w:pPr>
      <w:r>
        <w:t xml:space="preserve">Graf </w:t>
      </w:r>
      <w:fldSimple w:instr=" SEQ Graf \* ARABIC ">
        <w:r w:rsidR="00AA29E9">
          <w:rPr>
            <w:noProof/>
          </w:rPr>
          <w:t>2</w:t>
        </w:r>
      </w:fldSimple>
      <w:r>
        <w:t xml:space="preserve">: </w:t>
      </w:r>
      <w:r w:rsidR="006F2D09" w:rsidRPr="009319C0">
        <w:t>Reálný</w:t>
      </w:r>
      <w:r w:rsidR="006F2D09">
        <w:t xml:space="preserve"> efektivní měnový kurs (rok 2005</w:t>
      </w:r>
      <w:r w:rsidR="006F2D09" w:rsidRPr="009319C0">
        <w:t>=100).</w:t>
      </w:r>
    </w:p>
    <w:p w:rsidR="00686C95" w:rsidRDefault="00686C95" w:rsidP="00CA42B1">
      <w:pPr>
        <w:spacing w:after="0"/>
        <w:jc w:val="left"/>
      </w:pPr>
    </w:p>
    <w:p w:rsidR="00EF4135" w:rsidRDefault="00EF4135" w:rsidP="00CA42B1">
      <w:pPr>
        <w:spacing w:after="0"/>
        <w:jc w:val="left"/>
      </w:pPr>
      <w:r w:rsidRPr="00EF4135">
        <w:rPr>
          <w:noProof/>
        </w:rPr>
        <w:drawing>
          <wp:inline distT="0" distB="0" distL="0" distR="0">
            <wp:extent cx="5534025" cy="3009900"/>
            <wp:effectExtent l="0" t="0" r="0" b="0"/>
            <wp:docPr id="4"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EF4135" w:rsidRDefault="0047655C" w:rsidP="00CA42B1">
      <w:pPr>
        <w:spacing w:after="0"/>
        <w:jc w:val="left"/>
      </w:pPr>
      <w:r>
        <w:t>Zdroj: Eurostat, 2013</w:t>
      </w:r>
    </w:p>
    <w:p w:rsidR="00E23629" w:rsidRDefault="00E23629" w:rsidP="00CA42B1">
      <w:pPr>
        <w:spacing w:after="0"/>
        <w:jc w:val="left"/>
      </w:pPr>
    </w:p>
    <w:p w:rsidR="00494D2F" w:rsidRDefault="00197C5D" w:rsidP="00CA42B1">
      <w:pPr>
        <w:spacing w:after="0"/>
        <w:jc w:val="left"/>
      </w:pPr>
      <w:r>
        <w:t xml:space="preserve">Následující </w:t>
      </w:r>
      <w:r w:rsidR="004455D3">
        <w:t xml:space="preserve">graf ukazuje, že jednotkové náklady práce v ČR od roku 2008 neustále stoupají, což zhoršuje cenovou konkurenceschopnost českého exportu. </w:t>
      </w:r>
    </w:p>
    <w:p w:rsidR="004455D3" w:rsidRDefault="004455D3" w:rsidP="00CA42B1">
      <w:pPr>
        <w:spacing w:after="0"/>
        <w:jc w:val="left"/>
      </w:pPr>
      <w:r>
        <w:lastRenderedPageBreak/>
        <w:t xml:space="preserve">Přestože produktivita práce (měřená reálnou produktivitou k odpracovaným hodinám) v ČR roste, což můžeme vidět na dalším grafu, rostoucí ULC ukazují, že produktivita práce neroste dostatečně rychle ve srovnání s náklady práce. </w:t>
      </w:r>
    </w:p>
    <w:p w:rsidR="004455D3" w:rsidRDefault="004455D3" w:rsidP="00CA42B1">
      <w:pPr>
        <w:spacing w:after="0"/>
        <w:jc w:val="left"/>
      </w:pPr>
    </w:p>
    <w:p w:rsidR="00022C55" w:rsidRPr="0047655C" w:rsidRDefault="00136FBF" w:rsidP="00136FBF">
      <w:pPr>
        <w:pStyle w:val="Titulek"/>
        <w:rPr>
          <w:b w:val="0"/>
        </w:rPr>
      </w:pPr>
      <w:r>
        <w:t xml:space="preserve">Graf </w:t>
      </w:r>
      <w:fldSimple w:instr=" SEQ Graf \* ARABIC ">
        <w:r w:rsidR="00AA29E9">
          <w:rPr>
            <w:noProof/>
          </w:rPr>
          <w:t>3</w:t>
        </w:r>
      </w:fldSimple>
      <w:r>
        <w:t xml:space="preserve">: </w:t>
      </w:r>
      <w:r w:rsidR="003527F3">
        <w:t>Jednotkové náklady práce (rok 2005=100)</w:t>
      </w:r>
    </w:p>
    <w:p w:rsidR="00022C55" w:rsidRDefault="00022C55" w:rsidP="00CA42B1">
      <w:pPr>
        <w:spacing w:after="0"/>
        <w:jc w:val="left"/>
      </w:pPr>
    </w:p>
    <w:p w:rsidR="00022C55" w:rsidRDefault="00665556" w:rsidP="00CA42B1">
      <w:pPr>
        <w:spacing w:after="0"/>
        <w:jc w:val="left"/>
      </w:pPr>
      <w:r w:rsidRPr="00665556">
        <w:rPr>
          <w:noProof/>
        </w:rPr>
        <w:drawing>
          <wp:inline distT="0" distB="0" distL="0" distR="0">
            <wp:extent cx="5543550" cy="3095625"/>
            <wp:effectExtent l="0" t="0" r="0" b="0"/>
            <wp:docPr id="5" name="Graf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665556" w:rsidRDefault="00665556" w:rsidP="00CA42B1">
      <w:pPr>
        <w:spacing w:after="0"/>
        <w:jc w:val="left"/>
      </w:pPr>
    </w:p>
    <w:p w:rsidR="0047655C" w:rsidRDefault="0047655C" w:rsidP="00CA42B1">
      <w:pPr>
        <w:spacing w:after="0"/>
        <w:jc w:val="left"/>
      </w:pPr>
      <w:r>
        <w:t>Zdroj: Eurostat, 2013</w:t>
      </w:r>
    </w:p>
    <w:p w:rsidR="00494D2F" w:rsidRDefault="00494D2F" w:rsidP="00CA42B1">
      <w:pPr>
        <w:spacing w:after="0"/>
        <w:jc w:val="left"/>
      </w:pPr>
    </w:p>
    <w:p w:rsidR="003527F3" w:rsidRDefault="00136FBF" w:rsidP="00136FBF">
      <w:pPr>
        <w:pStyle w:val="Titulek"/>
      </w:pPr>
      <w:r>
        <w:t xml:space="preserve">Graf </w:t>
      </w:r>
      <w:fldSimple w:instr=" SEQ Graf \* ARABIC ">
        <w:r w:rsidR="00AA29E9">
          <w:rPr>
            <w:noProof/>
          </w:rPr>
          <w:t>4</w:t>
        </w:r>
      </w:fldSimple>
      <w:r>
        <w:t xml:space="preserve">: </w:t>
      </w:r>
      <w:r w:rsidR="00022C55">
        <w:t>Sezónně očištěná reálná produktivita práce (rok 2005=100)</w:t>
      </w:r>
    </w:p>
    <w:p w:rsidR="00022C55" w:rsidRDefault="00022C55" w:rsidP="00CA42B1">
      <w:pPr>
        <w:spacing w:after="0"/>
        <w:jc w:val="left"/>
      </w:pPr>
    </w:p>
    <w:p w:rsidR="00022C55" w:rsidRDefault="00022C55" w:rsidP="00CA42B1">
      <w:pPr>
        <w:spacing w:after="0"/>
        <w:jc w:val="left"/>
      </w:pPr>
    </w:p>
    <w:p w:rsidR="00665556" w:rsidRDefault="008D1694" w:rsidP="00CA42B1">
      <w:pPr>
        <w:spacing w:after="0"/>
        <w:jc w:val="left"/>
      </w:pPr>
      <w:r w:rsidRPr="008D1694">
        <w:rPr>
          <w:noProof/>
        </w:rPr>
        <w:drawing>
          <wp:inline distT="0" distB="0" distL="0" distR="0">
            <wp:extent cx="5638800" cy="3000375"/>
            <wp:effectExtent l="0" t="0" r="0"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8D1694" w:rsidRDefault="0047655C" w:rsidP="00CA42B1">
      <w:pPr>
        <w:spacing w:after="0"/>
        <w:jc w:val="left"/>
      </w:pPr>
      <w:r>
        <w:t>Zdroj: Eurostat</w:t>
      </w:r>
      <w:r w:rsidR="00580462">
        <w:t>, 2013</w:t>
      </w:r>
    </w:p>
    <w:p w:rsidR="0047655C" w:rsidRDefault="0047655C" w:rsidP="00CA42B1">
      <w:pPr>
        <w:spacing w:after="0"/>
        <w:jc w:val="left"/>
      </w:pPr>
    </w:p>
    <w:p w:rsidR="003356D3" w:rsidRDefault="003356D3" w:rsidP="00CA42B1">
      <w:pPr>
        <w:spacing w:after="0"/>
        <w:jc w:val="left"/>
      </w:pPr>
    </w:p>
    <w:p w:rsidR="002E5ECC" w:rsidRDefault="00D96779" w:rsidP="00CA42B1">
      <w:pPr>
        <w:spacing w:after="0"/>
        <w:jc w:val="left"/>
      </w:pPr>
      <w:r>
        <w:t>Negativní trend cenové konkurenceschopnosti však neplatí pro celou ekonomiku. Sektory, které jsou vystaveny mezinárodní konkurenci, musí udržovat svou cenovou konkurenceschopnost zvyšováním produktivity práce nebo přizpůsobením nákladů, aby byly na globalizovaném trhu úspěšné. V ČR se jedná především o zpracovatelský průmysl.</w:t>
      </w:r>
      <w:r w:rsidR="003C2153">
        <w:t xml:space="preserve"> Následují</w:t>
      </w:r>
      <w:r w:rsidR="002E5ECC">
        <w:t>cí</w:t>
      </w:r>
      <w:r w:rsidR="003C2153">
        <w:t xml:space="preserve"> obrázky ukazují, že </w:t>
      </w:r>
      <w:r w:rsidR="002E5ECC">
        <w:t xml:space="preserve">za posledních 5-6 </w:t>
      </w:r>
      <w:r w:rsidR="003C2153">
        <w:t>let se cenová konkurenceschopnost českého zpracovatelského průmyslu nezhoršuje, což neplatí pro celou ekonomiku a ostatní sektory.</w:t>
      </w:r>
    </w:p>
    <w:p w:rsidR="003356D3" w:rsidRDefault="003356D3" w:rsidP="00CA42B1">
      <w:pPr>
        <w:spacing w:after="0"/>
        <w:jc w:val="left"/>
      </w:pPr>
    </w:p>
    <w:p w:rsidR="003356D3" w:rsidRDefault="003356D3" w:rsidP="00CA42B1">
      <w:pPr>
        <w:spacing w:after="0"/>
        <w:jc w:val="left"/>
      </w:pPr>
    </w:p>
    <w:p w:rsidR="003356D3" w:rsidRDefault="003356D3" w:rsidP="00CA42B1">
      <w:pPr>
        <w:spacing w:after="0"/>
        <w:jc w:val="left"/>
      </w:pPr>
    </w:p>
    <w:p w:rsidR="002E5ECC" w:rsidRPr="002E5ECC" w:rsidRDefault="00136FBF" w:rsidP="00136FBF">
      <w:pPr>
        <w:pStyle w:val="Titulek"/>
        <w:rPr>
          <w:b w:val="0"/>
        </w:rPr>
      </w:pPr>
      <w:r>
        <w:t xml:space="preserve">Graf </w:t>
      </w:r>
      <w:fldSimple w:instr=" SEQ Graf \* ARABIC ">
        <w:r w:rsidR="00AA29E9">
          <w:rPr>
            <w:noProof/>
          </w:rPr>
          <w:t>5</w:t>
        </w:r>
      </w:fldSimple>
      <w:r>
        <w:t xml:space="preserve">: </w:t>
      </w:r>
      <w:r w:rsidR="002E5ECC">
        <w:t>REER v celé ekonomice a ve zpracovatelském průmyslu (rok 2010=100)</w:t>
      </w:r>
    </w:p>
    <w:p w:rsidR="002E5ECC" w:rsidRDefault="002E5ECC" w:rsidP="00CA42B1">
      <w:pPr>
        <w:spacing w:after="0"/>
        <w:jc w:val="left"/>
      </w:pPr>
      <w:r w:rsidRPr="002E5ECC">
        <w:rPr>
          <w:noProof/>
        </w:rPr>
        <w:drawing>
          <wp:inline distT="0" distB="0" distL="0" distR="0">
            <wp:extent cx="5274103" cy="3505200"/>
            <wp:effectExtent l="19050" t="0" r="2747" b="0"/>
            <wp:docPr id="14"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srcRect/>
                    <a:stretch>
                      <a:fillRect/>
                    </a:stretch>
                  </pic:blipFill>
                  <pic:spPr bwMode="auto">
                    <a:xfrm>
                      <a:off x="0" y="0"/>
                      <a:ext cx="5277604" cy="3507526"/>
                    </a:xfrm>
                    <a:prstGeom prst="rect">
                      <a:avLst/>
                    </a:prstGeom>
                    <a:noFill/>
                    <a:ln w="9525">
                      <a:noFill/>
                      <a:miter lim="800000"/>
                      <a:headEnd/>
                      <a:tailEnd/>
                    </a:ln>
                  </pic:spPr>
                </pic:pic>
              </a:graphicData>
            </a:graphic>
          </wp:inline>
        </w:drawing>
      </w:r>
    </w:p>
    <w:p w:rsidR="00D96779" w:rsidRDefault="002E5ECC" w:rsidP="00CA42B1">
      <w:pPr>
        <w:spacing w:after="0"/>
        <w:jc w:val="left"/>
      </w:pPr>
      <w:r>
        <w:t>Zdroj: ČNB- ARAD, 2012</w:t>
      </w:r>
    </w:p>
    <w:p w:rsidR="00D96779" w:rsidRDefault="00D96779" w:rsidP="00CA42B1">
      <w:pPr>
        <w:spacing w:after="0"/>
        <w:jc w:val="left"/>
      </w:pPr>
    </w:p>
    <w:p w:rsidR="002E5ECC" w:rsidRDefault="002E5ECC" w:rsidP="00CA42B1">
      <w:pPr>
        <w:spacing w:after="0"/>
        <w:jc w:val="left"/>
      </w:pPr>
    </w:p>
    <w:p w:rsidR="003356D3" w:rsidRDefault="003356D3" w:rsidP="00CA42B1">
      <w:pPr>
        <w:spacing w:after="0"/>
        <w:jc w:val="left"/>
      </w:pPr>
    </w:p>
    <w:p w:rsidR="003356D3" w:rsidRDefault="003356D3" w:rsidP="00CA42B1">
      <w:pPr>
        <w:spacing w:after="0"/>
        <w:jc w:val="left"/>
      </w:pPr>
    </w:p>
    <w:p w:rsidR="003356D3" w:rsidRDefault="003356D3" w:rsidP="00CA42B1">
      <w:pPr>
        <w:spacing w:after="0"/>
        <w:jc w:val="left"/>
      </w:pPr>
    </w:p>
    <w:p w:rsidR="003356D3" w:rsidRDefault="003356D3" w:rsidP="00CA42B1">
      <w:pPr>
        <w:spacing w:after="0"/>
        <w:jc w:val="left"/>
      </w:pPr>
    </w:p>
    <w:p w:rsidR="003356D3" w:rsidRDefault="003356D3" w:rsidP="00CA42B1">
      <w:pPr>
        <w:spacing w:after="0"/>
        <w:jc w:val="left"/>
      </w:pPr>
    </w:p>
    <w:p w:rsidR="003356D3" w:rsidRDefault="003356D3" w:rsidP="00CA42B1">
      <w:pPr>
        <w:spacing w:after="0"/>
        <w:jc w:val="left"/>
      </w:pPr>
    </w:p>
    <w:p w:rsidR="003356D3" w:rsidRDefault="003356D3" w:rsidP="00CA42B1">
      <w:pPr>
        <w:spacing w:after="0"/>
        <w:jc w:val="left"/>
      </w:pPr>
    </w:p>
    <w:p w:rsidR="003356D3" w:rsidRDefault="003356D3" w:rsidP="00CA42B1">
      <w:pPr>
        <w:spacing w:after="0"/>
        <w:jc w:val="left"/>
      </w:pPr>
    </w:p>
    <w:p w:rsidR="003356D3" w:rsidRDefault="003356D3" w:rsidP="00CA42B1">
      <w:pPr>
        <w:spacing w:after="0"/>
        <w:jc w:val="left"/>
      </w:pPr>
    </w:p>
    <w:p w:rsidR="003356D3" w:rsidRDefault="003356D3" w:rsidP="00CA42B1">
      <w:pPr>
        <w:spacing w:after="0"/>
        <w:jc w:val="left"/>
      </w:pPr>
    </w:p>
    <w:p w:rsidR="003356D3" w:rsidRDefault="003356D3" w:rsidP="00CA42B1">
      <w:pPr>
        <w:spacing w:after="0"/>
        <w:jc w:val="left"/>
      </w:pPr>
    </w:p>
    <w:p w:rsidR="003356D3" w:rsidRDefault="003356D3" w:rsidP="00CA42B1">
      <w:pPr>
        <w:spacing w:after="0"/>
        <w:jc w:val="left"/>
      </w:pPr>
    </w:p>
    <w:p w:rsidR="003356D3" w:rsidRDefault="003356D3" w:rsidP="00CA42B1">
      <w:pPr>
        <w:spacing w:after="0"/>
        <w:jc w:val="left"/>
      </w:pPr>
    </w:p>
    <w:p w:rsidR="003356D3" w:rsidRDefault="003356D3" w:rsidP="00CA42B1">
      <w:pPr>
        <w:spacing w:after="0"/>
        <w:jc w:val="left"/>
      </w:pPr>
    </w:p>
    <w:p w:rsidR="003356D3" w:rsidRDefault="003356D3" w:rsidP="00CA42B1">
      <w:pPr>
        <w:spacing w:after="0"/>
        <w:jc w:val="left"/>
      </w:pPr>
    </w:p>
    <w:p w:rsidR="002E5ECC" w:rsidRDefault="00136FBF" w:rsidP="00136FBF">
      <w:pPr>
        <w:pStyle w:val="Titulek"/>
        <w:rPr>
          <w:b w:val="0"/>
        </w:rPr>
      </w:pPr>
      <w:r>
        <w:lastRenderedPageBreak/>
        <w:t xml:space="preserve">Graf </w:t>
      </w:r>
      <w:fldSimple w:instr=" SEQ Graf \* ARABIC ">
        <w:r w:rsidR="00AA29E9">
          <w:rPr>
            <w:noProof/>
          </w:rPr>
          <w:t>6</w:t>
        </w:r>
      </w:fldSimple>
      <w:r>
        <w:t xml:space="preserve">: </w:t>
      </w:r>
      <w:r w:rsidR="004F5A4C">
        <w:t>Jednotkové náklady práce</w:t>
      </w:r>
      <w:r w:rsidR="002E5ECC">
        <w:t xml:space="preserve"> v celé ekonomice</w:t>
      </w:r>
      <w:r w:rsidR="004F5A4C">
        <w:t>, stavebnictví, obchodu</w:t>
      </w:r>
      <w:r w:rsidR="002E5ECC">
        <w:t xml:space="preserve"> a ve zpracovatelském průmyslu (2005=100)</w:t>
      </w:r>
    </w:p>
    <w:p w:rsidR="002E5ECC" w:rsidRDefault="002E5ECC" w:rsidP="00CA42B1">
      <w:pPr>
        <w:spacing w:after="0"/>
        <w:jc w:val="left"/>
      </w:pPr>
      <w:r w:rsidRPr="002E5ECC">
        <w:rPr>
          <w:noProof/>
        </w:rPr>
        <w:drawing>
          <wp:inline distT="0" distB="0" distL="0" distR="0">
            <wp:extent cx="5873845" cy="3000375"/>
            <wp:effectExtent l="19050" t="0" r="0" b="0"/>
            <wp:docPr id="16"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srcRect/>
                    <a:stretch>
                      <a:fillRect/>
                    </a:stretch>
                  </pic:blipFill>
                  <pic:spPr bwMode="auto">
                    <a:xfrm>
                      <a:off x="0" y="0"/>
                      <a:ext cx="5882314" cy="3004701"/>
                    </a:xfrm>
                    <a:prstGeom prst="rect">
                      <a:avLst/>
                    </a:prstGeom>
                    <a:noFill/>
                    <a:ln w="9525">
                      <a:noFill/>
                      <a:miter lim="800000"/>
                      <a:headEnd/>
                      <a:tailEnd/>
                    </a:ln>
                  </pic:spPr>
                </pic:pic>
              </a:graphicData>
            </a:graphic>
          </wp:inline>
        </w:drawing>
      </w:r>
    </w:p>
    <w:p w:rsidR="002E5ECC" w:rsidRDefault="002E5ECC" w:rsidP="00CA42B1">
      <w:pPr>
        <w:spacing w:after="0"/>
        <w:jc w:val="left"/>
      </w:pPr>
      <w:r>
        <w:t>Zdroj: OECD, 2012</w:t>
      </w:r>
    </w:p>
    <w:p w:rsidR="003356D3" w:rsidRDefault="003356D3" w:rsidP="0078321E">
      <w:pPr>
        <w:spacing w:after="0"/>
      </w:pPr>
    </w:p>
    <w:p w:rsidR="003356D3" w:rsidRDefault="003356D3" w:rsidP="0078321E">
      <w:pPr>
        <w:spacing w:after="0"/>
      </w:pPr>
    </w:p>
    <w:p w:rsidR="005B1CBD" w:rsidRDefault="005B1CBD" w:rsidP="0078321E">
      <w:pPr>
        <w:spacing w:after="0"/>
      </w:pPr>
      <w:r>
        <w:t xml:space="preserve">Na druhou stranu, zpracovatelský průmysl a to především automobilový je ve skladbě české ekonomiky velmi dominantní. Automobilový sektor je velmi provázán s celou EU (především s Německem), kdy velká část výroby v České republice je pouze meziproduktem a tedy komplementem konečného výrobku. </w:t>
      </w:r>
      <w:r w:rsidR="00224D25">
        <w:t xml:space="preserve">Poptávka po automobilech vykazuje poměrně vysokou </w:t>
      </w:r>
      <w:proofErr w:type="spellStart"/>
      <w:r w:rsidR="00224D25">
        <w:t>procykličnost</w:t>
      </w:r>
      <w:proofErr w:type="spellEnd"/>
      <w:r w:rsidR="00224D25">
        <w:t>, z čehož vyplývá vysoká expozice vůči tržnímu riziku v EU.</w:t>
      </w:r>
    </w:p>
    <w:p w:rsidR="005B1CBD" w:rsidRDefault="005B1CBD" w:rsidP="00CA42B1">
      <w:pPr>
        <w:spacing w:after="0"/>
        <w:jc w:val="left"/>
      </w:pPr>
    </w:p>
    <w:p w:rsidR="00AC0EC2" w:rsidRDefault="00427095" w:rsidP="0078321E">
      <w:pPr>
        <w:spacing w:after="0"/>
      </w:pPr>
      <w:r>
        <w:t xml:space="preserve">Kromě těchto základních ukazatelů cenové konkurenceschopnosti existují i další, které ukazují například komparativní výhodu dané země u určité skupiny zboží a služeb. </w:t>
      </w:r>
      <w:r w:rsidR="00B33111">
        <w:t xml:space="preserve">Níže uvádíme příklad výstupu inspirovaného </w:t>
      </w:r>
      <w:r w:rsidR="004C7213">
        <w:fldChar w:fldCharType="begin"/>
      </w:r>
      <w:r w:rsidR="00B33111">
        <w:instrText xml:space="preserve"> ADDIN ZOTERO_ITEM CSL_CITATION {"citationID":"nX74kO1L","properties":{"formattedCitation":"(Lafay 1992)","plainCitation":"(Lafay 1992)"},"citationItems":[{"id":256,"uris":["http://zotero.org/users/246527/items/VN27EEX6"],"uri":["http://zotero.org/users/246527/items/VN27EEX6"],"itemData":{"id":256,"type":"book","title":"The Measurement of Revealed Comparative Advantages in MG Dagenais and P. A. Muet (eds), International Trade Modelling","publisher":"London: Chapman &amp; Hall","author":[{"family":"Lafay","given":"G."}],"issued":{"year":1992}}}],"schema":"https://github.com/citation-style-language/schema/raw/master/csl-citation.json"} </w:instrText>
      </w:r>
      <w:r w:rsidR="004C7213">
        <w:fldChar w:fldCharType="separate"/>
      </w:r>
      <w:r w:rsidR="00B33111" w:rsidRPr="00B33111">
        <w:rPr>
          <w:rFonts w:cs="Calibri"/>
        </w:rPr>
        <w:t>(Lafay 1992)</w:t>
      </w:r>
      <w:r w:rsidR="004C7213">
        <w:fldChar w:fldCharType="end"/>
      </w:r>
      <w:r w:rsidR="00B33111">
        <w:t xml:space="preserve"> a využitého již v </w:t>
      </w:r>
      <w:r w:rsidR="004C7213">
        <w:fldChar w:fldCharType="begin"/>
      </w:r>
      <w:r w:rsidR="00B33111">
        <w:instrText xml:space="preserve"> ADDIN ZOTERO_ITEM CSL_CITATION {"citationID":"QQfEAK1l","properties":{"formattedCitation":"{\\rtf (N\\uc0\\u225{}rodn\\uc0\\u237{} ekonomick\\uc0\\u225{} rada vl\\uc0\\u225{}dy 2011)}","plainCitation":"(Národní ekonomická rada vlády 2011)"},"citationItems":[{"id":477,"uris":["http://zotero.org/users/246527/items/DIUATWDU"],"uri":["http://zotero.org/users/246527/items/DIUATWDU"],"itemData":{"id":477,"type":"book","title":"Rámec strategie konkurenceschopnosti","publisher":"Polygrafie ÚVČR","URL":"http://www.vlada.cz/cz/media-centrum/aktualne/nerv-ramec-strategie-konkurenceschopnosti-82538/","author":[{"family":"Národní ekonomická rada vlády","given":""}],"issued":{"year":2011}}}],"schema":"https://github.com/citation-style-language/schema/raw/master/csl-citation.json"} </w:instrText>
      </w:r>
      <w:r w:rsidR="004C7213">
        <w:fldChar w:fldCharType="separate"/>
      </w:r>
      <w:r w:rsidR="00B33111" w:rsidRPr="00B33111">
        <w:rPr>
          <w:rFonts w:cs="Calibri"/>
          <w:szCs w:val="24"/>
        </w:rPr>
        <w:t>(Národní ekonomická rada vlády 2011)</w:t>
      </w:r>
      <w:r w:rsidR="004C7213">
        <w:fldChar w:fldCharType="end"/>
      </w:r>
      <w:r w:rsidR="00B33111">
        <w:t>, kde je také k nalezení podrobnější popis.</w:t>
      </w:r>
      <w:r w:rsidR="007E24DA">
        <w:t xml:space="preserve"> Následující graf ukazuje relativní význam jednotlivých skupin zboží (členění na HS 6) na celkovém exportu ČR a také jejich podíl na čistém exportu. Čím větší je kruh, tím větší je export, čím výš je kruh umístěn v grafu, o to více převažuje export nad importem tohoto zboží.</w:t>
      </w:r>
    </w:p>
    <w:p w:rsidR="00B22F4C" w:rsidRDefault="00B22F4C" w:rsidP="00CA42B1">
      <w:pPr>
        <w:spacing w:after="0"/>
        <w:jc w:val="left"/>
      </w:pPr>
    </w:p>
    <w:p w:rsidR="00136FBF" w:rsidRDefault="00136FBF" w:rsidP="00CA42B1">
      <w:pPr>
        <w:spacing w:after="0"/>
        <w:jc w:val="left"/>
      </w:pPr>
    </w:p>
    <w:p w:rsidR="00136FBF" w:rsidRDefault="00136FBF" w:rsidP="00CA42B1">
      <w:pPr>
        <w:spacing w:after="0"/>
        <w:jc w:val="left"/>
      </w:pPr>
    </w:p>
    <w:p w:rsidR="0039600B" w:rsidRDefault="0039600B" w:rsidP="00CA42B1">
      <w:pPr>
        <w:spacing w:after="0"/>
        <w:jc w:val="left"/>
      </w:pPr>
    </w:p>
    <w:p w:rsidR="0039600B" w:rsidRDefault="0039600B" w:rsidP="00CA42B1">
      <w:pPr>
        <w:spacing w:after="0"/>
        <w:jc w:val="left"/>
      </w:pPr>
    </w:p>
    <w:p w:rsidR="0039600B" w:rsidRDefault="0039600B" w:rsidP="00CA42B1">
      <w:pPr>
        <w:spacing w:after="0"/>
        <w:jc w:val="left"/>
      </w:pPr>
    </w:p>
    <w:p w:rsidR="0039600B" w:rsidRDefault="0039600B" w:rsidP="00CA42B1">
      <w:pPr>
        <w:spacing w:after="0"/>
        <w:jc w:val="left"/>
      </w:pPr>
    </w:p>
    <w:p w:rsidR="0039600B" w:rsidRDefault="0039600B" w:rsidP="00CA42B1">
      <w:pPr>
        <w:spacing w:after="0"/>
        <w:jc w:val="left"/>
      </w:pPr>
    </w:p>
    <w:p w:rsidR="0039600B" w:rsidRDefault="0039600B" w:rsidP="00CA42B1">
      <w:pPr>
        <w:spacing w:after="0"/>
        <w:jc w:val="left"/>
      </w:pPr>
    </w:p>
    <w:p w:rsidR="0039600B" w:rsidRDefault="0039600B" w:rsidP="00CA42B1">
      <w:pPr>
        <w:spacing w:after="0"/>
        <w:jc w:val="left"/>
      </w:pPr>
    </w:p>
    <w:p w:rsidR="0039600B" w:rsidRDefault="0039600B" w:rsidP="00CA42B1">
      <w:pPr>
        <w:spacing w:after="0"/>
        <w:jc w:val="left"/>
      </w:pPr>
    </w:p>
    <w:p w:rsidR="0039600B" w:rsidRDefault="0039600B" w:rsidP="00CA42B1">
      <w:pPr>
        <w:spacing w:after="0"/>
        <w:jc w:val="left"/>
      </w:pPr>
    </w:p>
    <w:p w:rsidR="0039600B" w:rsidRDefault="0039600B" w:rsidP="00CA42B1">
      <w:pPr>
        <w:spacing w:after="0"/>
        <w:jc w:val="left"/>
      </w:pPr>
    </w:p>
    <w:p w:rsidR="0039600B" w:rsidRDefault="0039600B" w:rsidP="00CA42B1">
      <w:pPr>
        <w:spacing w:after="0"/>
        <w:jc w:val="left"/>
      </w:pPr>
    </w:p>
    <w:p w:rsidR="0039600B" w:rsidRDefault="0039600B" w:rsidP="00CA42B1">
      <w:pPr>
        <w:spacing w:after="0"/>
        <w:jc w:val="left"/>
      </w:pPr>
    </w:p>
    <w:p w:rsidR="0039600B" w:rsidRDefault="0039600B" w:rsidP="00CA42B1">
      <w:pPr>
        <w:spacing w:after="0"/>
        <w:jc w:val="left"/>
        <w:sectPr w:rsidR="0039600B" w:rsidSect="00B00FEF">
          <w:footerReference w:type="default" r:id="rId20"/>
          <w:footerReference w:type="first" r:id="rId21"/>
          <w:pgSz w:w="11906" w:h="16838"/>
          <w:pgMar w:top="1417" w:right="1417" w:bottom="1135" w:left="1417" w:header="708" w:footer="708" w:gutter="0"/>
          <w:pgNumType w:start="1"/>
          <w:cols w:space="708"/>
          <w:titlePg/>
          <w:docGrid w:linePitch="360"/>
        </w:sectPr>
      </w:pPr>
    </w:p>
    <w:p w:rsidR="00B22F4C" w:rsidRDefault="00B22F4C" w:rsidP="00CA42B1">
      <w:pPr>
        <w:spacing w:after="0"/>
        <w:jc w:val="left"/>
      </w:pPr>
    </w:p>
    <w:p w:rsidR="00F77ABE" w:rsidRPr="006A7890" w:rsidRDefault="00136FBF" w:rsidP="00136FBF">
      <w:pPr>
        <w:pStyle w:val="Titulek"/>
        <w:rPr>
          <w:b w:val="0"/>
          <w:bCs w:val="0"/>
        </w:rPr>
      </w:pPr>
      <w:r>
        <w:t xml:space="preserve">Graf </w:t>
      </w:r>
      <w:fldSimple w:instr=" SEQ Graf \* ARABIC ">
        <w:r w:rsidR="00AA29E9">
          <w:rPr>
            <w:noProof/>
          </w:rPr>
          <w:t>7</w:t>
        </w:r>
      </w:fldSimple>
      <w:r>
        <w:t xml:space="preserve">: </w:t>
      </w:r>
      <w:r w:rsidR="0027409B" w:rsidRPr="00136FBF">
        <w:rPr>
          <w:rStyle w:val="Siln"/>
          <w:b/>
        </w:rPr>
        <w:t>Mezinárodní obchod České republiky se zbožím</w:t>
      </w:r>
    </w:p>
    <w:p w:rsidR="00F77ABE" w:rsidRDefault="00706231" w:rsidP="0027409B">
      <w:r>
        <w:rPr>
          <w:noProof/>
        </w:rPr>
        <w:drawing>
          <wp:inline distT="0" distB="0" distL="0" distR="0">
            <wp:extent cx="8377702" cy="4238625"/>
            <wp:effectExtent l="19050" t="0" r="4298" b="0"/>
            <wp:docPr id="10"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srcRect/>
                    <a:stretch>
                      <a:fillRect/>
                    </a:stretch>
                  </pic:blipFill>
                  <pic:spPr bwMode="auto">
                    <a:xfrm>
                      <a:off x="0" y="0"/>
                      <a:ext cx="8385479" cy="4242560"/>
                    </a:xfrm>
                    <a:prstGeom prst="rect">
                      <a:avLst/>
                    </a:prstGeom>
                    <a:noFill/>
                  </pic:spPr>
                </pic:pic>
              </a:graphicData>
            </a:graphic>
          </wp:inline>
        </w:drawing>
      </w:r>
    </w:p>
    <w:p w:rsidR="006A7890" w:rsidRDefault="006A7890" w:rsidP="006A7890">
      <w:r>
        <w:t xml:space="preserve">Zdroj: EEIP, a.s., data </w:t>
      </w:r>
      <w:r>
        <w:rPr>
          <w:noProof/>
        </w:rPr>
        <w:t>Český statistický úřad</w:t>
      </w:r>
    </w:p>
    <w:p w:rsidR="006A7890" w:rsidRDefault="006A7890" w:rsidP="0027409B"/>
    <w:p w:rsidR="0039600B" w:rsidRDefault="0039600B" w:rsidP="0027409B">
      <w:pPr>
        <w:rPr>
          <w:rStyle w:val="Siln"/>
          <w:b w:val="0"/>
        </w:rPr>
      </w:pPr>
    </w:p>
    <w:p w:rsidR="0039600B" w:rsidRDefault="0039600B" w:rsidP="0027409B">
      <w:pPr>
        <w:rPr>
          <w:rStyle w:val="Siln"/>
          <w:b w:val="0"/>
        </w:rPr>
        <w:sectPr w:rsidR="0039600B" w:rsidSect="00446D14">
          <w:pgSz w:w="16838" w:h="11906" w:orient="landscape"/>
          <w:pgMar w:top="1418" w:right="1418" w:bottom="1418" w:left="1134" w:header="709" w:footer="709" w:gutter="0"/>
          <w:cols w:space="708"/>
          <w:titlePg/>
          <w:docGrid w:linePitch="360"/>
        </w:sectPr>
      </w:pPr>
    </w:p>
    <w:p w:rsidR="00557E67" w:rsidRDefault="00557E67" w:rsidP="0027409B">
      <w:pPr>
        <w:rPr>
          <w:rStyle w:val="Siln"/>
          <w:b w:val="0"/>
        </w:rPr>
      </w:pPr>
    </w:p>
    <w:p w:rsidR="00D14DF9" w:rsidRPr="00F77ABE" w:rsidRDefault="00224D25" w:rsidP="0027409B">
      <w:pPr>
        <w:rPr>
          <w:rStyle w:val="Siln"/>
          <w:b w:val="0"/>
          <w:bCs w:val="0"/>
        </w:rPr>
      </w:pPr>
      <w:r>
        <w:rPr>
          <w:rStyle w:val="Siln"/>
          <w:b w:val="0"/>
        </w:rPr>
        <w:t>Obecně můžeme na grafu vy</w:t>
      </w:r>
      <w:r w:rsidR="007E24DA">
        <w:rPr>
          <w:rStyle w:val="Siln"/>
          <w:b w:val="0"/>
        </w:rPr>
        <w:t xml:space="preserve">pozorovat velký význam automobilového průmyslu pro český export, který z roku 2009 na rok </w:t>
      </w:r>
      <w:r w:rsidR="00580462">
        <w:rPr>
          <w:rStyle w:val="Siln"/>
          <w:b w:val="0"/>
        </w:rPr>
        <w:t>2012</w:t>
      </w:r>
      <w:r w:rsidR="00ED386D">
        <w:rPr>
          <w:rStyle w:val="Siln"/>
          <w:b w:val="0"/>
        </w:rPr>
        <w:t xml:space="preserve"> ještě vzrostl. Došlo však </w:t>
      </w:r>
      <w:r w:rsidR="007E24DA">
        <w:rPr>
          <w:rStyle w:val="Siln"/>
          <w:b w:val="0"/>
        </w:rPr>
        <w:t>také</w:t>
      </w:r>
      <w:r w:rsidR="00ED386D">
        <w:rPr>
          <w:rStyle w:val="Siln"/>
          <w:b w:val="0"/>
        </w:rPr>
        <w:t xml:space="preserve"> k</w:t>
      </w:r>
      <w:r w:rsidR="007E24DA">
        <w:rPr>
          <w:rStyle w:val="Siln"/>
          <w:b w:val="0"/>
        </w:rPr>
        <w:t xml:space="preserve"> relativnímu přesunu významu exportu vozidel s vratným pístovým zážehovým motorem (1000-1500 cm</w:t>
      </w:r>
      <w:r w:rsidR="007E24DA">
        <w:rPr>
          <w:rStyle w:val="Siln"/>
          <w:b w:val="0"/>
          <w:vertAlign w:val="superscript"/>
        </w:rPr>
        <w:t>3</w:t>
      </w:r>
      <w:r w:rsidR="007E24DA">
        <w:rPr>
          <w:rStyle w:val="Siln"/>
          <w:b w:val="0"/>
        </w:rPr>
        <w:t>)</w:t>
      </w:r>
      <w:r w:rsidR="00BB3F14">
        <w:rPr>
          <w:rStyle w:val="Siln"/>
          <w:b w:val="0"/>
        </w:rPr>
        <w:t xml:space="preserve"> k vozidlům s pístovým vznětovým motorem</w:t>
      </w:r>
      <w:r w:rsidR="00A4470E">
        <w:rPr>
          <w:rStyle w:val="Siln"/>
          <w:b w:val="0"/>
        </w:rPr>
        <w:t xml:space="preserve"> (1500-2500 cm</w:t>
      </w:r>
      <w:r w:rsidR="00A4470E">
        <w:rPr>
          <w:rStyle w:val="Siln"/>
          <w:b w:val="0"/>
          <w:vertAlign w:val="superscript"/>
        </w:rPr>
        <w:t>3</w:t>
      </w:r>
      <w:r w:rsidR="00A4470E">
        <w:rPr>
          <w:rStyle w:val="Siln"/>
          <w:b w:val="0"/>
        </w:rPr>
        <w:t>). Dále můžeme například zaznamenat nárůst závislosti české ek</w:t>
      </w:r>
      <w:r w:rsidR="00F05B75">
        <w:rPr>
          <w:rStyle w:val="Siln"/>
          <w:b w:val="0"/>
        </w:rPr>
        <w:t>onomiky na minerálních olejíc</w:t>
      </w:r>
      <w:r w:rsidR="00ED386D">
        <w:rPr>
          <w:rStyle w:val="Siln"/>
          <w:b w:val="0"/>
        </w:rPr>
        <w:t xml:space="preserve">h. </w:t>
      </w:r>
      <w:r w:rsidR="00D14DF9">
        <w:rPr>
          <w:rStyle w:val="Siln"/>
          <w:b w:val="0"/>
        </w:rPr>
        <w:t>Závislost české ekonomiky na dovozu minerálních olejů a plynu rostoucím významem upozorňuje na důležitost energetické soběstačnosti a energetické</w:t>
      </w:r>
      <w:r w:rsidR="00F05B75">
        <w:rPr>
          <w:rStyle w:val="Siln"/>
          <w:b w:val="0"/>
        </w:rPr>
        <w:t xml:space="preserve"> </w:t>
      </w:r>
      <w:r w:rsidR="00D14DF9">
        <w:rPr>
          <w:rStyle w:val="Siln"/>
          <w:b w:val="0"/>
        </w:rPr>
        <w:t xml:space="preserve">efektivity ekonomiky. Energetická náročnost české ekonomiky je ve srovnání se zbytkem EU </w:t>
      </w:r>
      <w:r w:rsidR="00033173">
        <w:rPr>
          <w:rStyle w:val="Siln"/>
          <w:b w:val="0"/>
        </w:rPr>
        <w:t>(viz tabulka</w:t>
      </w:r>
      <w:r w:rsidR="00D14DF9">
        <w:rPr>
          <w:rStyle w:val="Siln"/>
          <w:b w:val="0"/>
        </w:rPr>
        <w:t xml:space="preserve"> níže) i celého světa poměrně vysoká</w:t>
      </w:r>
      <w:r w:rsidR="00F05B75">
        <w:rPr>
          <w:rStyle w:val="Siln"/>
          <w:b w:val="0"/>
        </w:rPr>
        <w:t xml:space="preserve">, </w:t>
      </w:r>
      <w:r w:rsidR="00D14DF9">
        <w:rPr>
          <w:rStyle w:val="Siln"/>
          <w:b w:val="0"/>
        </w:rPr>
        <w:t>což představuje poměrně vysokou expozici vůči cenám energií. Nedávný rozvoj obnovitelných zdrojů energie (které ještě nejsou bez dotací plně konkurenceschopné vůči konvenčním zdrojům) a odstoupení Německa od ja</w:t>
      </w:r>
      <w:r w:rsidR="00726AC1">
        <w:rPr>
          <w:rStyle w:val="Siln"/>
          <w:b w:val="0"/>
        </w:rPr>
        <w:t>derné energetiky představuje rizika, že energie se stane</w:t>
      </w:r>
      <w:r w:rsidR="00D14DF9">
        <w:rPr>
          <w:rStyle w:val="Siln"/>
          <w:b w:val="0"/>
        </w:rPr>
        <w:t xml:space="preserve"> vzácnější</w:t>
      </w:r>
      <w:r w:rsidR="00981FC8">
        <w:rPr>
          <w:rStyle w:val="Siln"/>
          <w:b w:val="0"/>
        </w:rPr>
        <w:t>m statkem</w:t>
      </w:r>
      <w:r w:rsidR="00726AC1">
        <w:rPr>
          <w:rStyle w:val="Siln"/>
          <w:b w:val="0"/>
        </w:rPr>
        <w:t xml:space="preserve"> a není proto vyloučeno,</w:t>
      </w:r>
      <w:r w:rsidR="00D14DF9">
        <w:rPr>
          <w:rStyle w:val="Siln"/>
          <w:b w:val="0"/>
        </w:rPr>
        <w:t xml:space="preserve"> že její ceny </w:t>
      </w:r>
      <w:r w:rsidR="00726AC1">
        <w:rPr>
          <w:rStyle w:val="Siln"/>
          <w:b w:val="0"/>
        </w:rPr>
        <w:t xml:space="preserve">v dlouhodobém horizontu </w:t>
      </w:r>
      <w:r w:rsidR="00D14DF9">
        <w:rPr>
          <w:rStyle w:val="Siln"/>
          <w:b w:val="0"/>
        </w:rPr>
        <w:t xml:space="preserve">dále porostou, což vzhledem k vysoké energetické náročnosti české ekonomiky bude představovat pokles </w:t>
      </w:r>
      <w:r w:rsidR="00891C0F">
        <w:rPr>
          <w:rStyle w:val="Siln"/>
          <w:b w:val="0"/>
        </w:rPr>
        <w:t xml:space="preserve">nákladové </w:t>
      </w:r>
      <w:r w:rsidR="00D14DF9">
        <w:rPr>
          <w:rStyle w:val="Siln"/>
          <w:b w:val="0"/>
        </w:rPr>
        <w:t>konkurenceschopnosti domácích podniků</w:t>
      </w:r>
      <w:r w:rsidR="00891C0F">
        <w:rPr>
          <w:rStyle w:val="Siln"/>
          <w:b w:val="0"/>
        </w:rPr>
        <w:t xml:space="preserve">. Nadějí v tomto smyslu je uvažované rozšíření jaderné elektrárny Temelín, snaha snižovat energetickou náročnost ekonomiky (včetně důrazu na odpadové hospodářství) a rozvoj nekonvenční těžby plynu (především břidlicový plyn), což by mělo tlačit ceny dolu. </w:t>
      </w:r>
    </w:p>
    <w:p w:rsidR="00033173" w:rsidRDefault="00033173" w:rsidP="0027409B">
      <w:pPr>
        <w:rPr>
          <w:rStyle w:val="Siln"/>
          <w:b w:val="0"/>
        </w:rPr>
      </w:pPr>
    </w:p>
    <w:p w:rsidR="00224D25" w:rsidRPr="00136FBF" w:rsidRDefault="00136FBF" w:rsidP="00136FBF">
      <w:pPr>
        <w:pStyle w:val="Titulek"/>
        <w:rPr>
          <w:rStyle w:val="Siln"/>
          <w:b/>
        </w:rPr>
      </w:pPr>
      <w:r>
        <w:t xml:space="preserve">Tabulka </w:t>
      </w:r>
      <w:fldSimple w:instr=" SEQ Tabulka \* ARABIC ">
        <w:r w:rsidR="00AA29E9">
          <w:rPr>
            <w:noProof/>
          </w:rPr>
          <w:t>1</w:t>
        </w:r>
      </w:fldSimple>
      <w:r>
        <w:t xml:space="preserve">: </w:t>
      </w:r>
      <w:r w:rsidR="00033173" w:rsidRPr="00136FBF">
        <w:rPr>
          <w:rStyle w:val="Siln"/>
          <w:b/>
        </w:rPr>
        <w:t>Energetická náročnost ekonomiky (spotřeba energie na HDP</w:t>
      </w:r>
      <w:r w:rsidR="00F97EC8" w:rsidRPr="00136FBF">
        <w:rPr>
          <w:rStyle w:val="Siln"/>
          <w:b/>
        </w:rPr>
        <w:t xml:space="preserve"> (dle směnného kurzu)</w:t>
      </w:r>
      <w:r w:rsidR="00033173" w:rsidRPr="00136FBF">
        <w:rPr>
          <w:rStyle w:val="Siln"/>
          <w:b/>
        </w:rPr>
        <w:t>- kg ropného ekvivalentu na 1000 euro)</w:t>
      </w:r>
    </w:p>
    <w:tbl>
      <w:tblPr>
        <w:tblW w:w="8252" w:type="dxa"/>
        <w:tblInd w:w="70" w:type="dxa"/>
        <w:tblCellMar>
          <w:left w:w="70" w:type="dxa"/>
          <w:right w:w="70" w:type="dxa"/>
        </w:tblCellMar>
        <w:tblLook w:val="04A0"/>
      </w:tblPr>
      <w:tblGrid>
        <w:gridCol w:w="2156"/>
        <w:gridCol w:w="1016"/>
        <w:gridCol w:w="1016"/>
        <w:gridCol w:w="1016"/>
        <w:gridCol w:w="1016"/>
        <w:gridCol w:w="1016"/>
        <w:gridCol w:w="1016"/>
      </w:tblGrid>
      <w:tr w:rsidR="00033173" w:rsidRPr="00033173" w:rsidTr="00033173">
        <w:trPr>
          <w:trHeight w:val="300"/>
        </w:trPr>
        <w:tc>
          <w:tcPr>
            <w:tcW w:w="2156" w:type="dxa"/>
            <w:tcBorders>
              <w:top w:val="nil"/>
              <w:left w:val="nil"/>
              <w:bottom w:val="nil"/>
              <w:right w:val="nil"/>
            </w:tcBorders>
            <w:shd w:val="clear" w:color="000000" w:fill="B6B002"/>
            <w:noWrap/>
            <w:vAlign w:val="bottom"/>
            <w:hideMark/>
          </w:tcPr>
          <w:p w:rsidR="00033173" w:rsidRPr="00033173" w:rsidRDefault="00033173" w:rsidP="00033173">
            <w:pPr>
              <w:spacing w:after="0"/>
              <w:jc w:val="left"/>
              <w:rPr>
                <w:rFonts w:ascii="Arial" w:eastAsia="Times New Roman" w:hAnsi="Arial" w:cs="Arial"/>
                <w:color w:val="FFFFFF"/>
                <w:sz w:val="20"/>
                <w:szCs w:val="20"/>
              </w:rPr>
            </w:pPr>
            <w:r w:rsidRPr="00033173">
              <w:rPr>
                <w:rFonts w:ascii="Arial" w:eastAsia="Times New Roman" w:hAnsi="Arial" w:cs="Arial"/>
                <w:color w:val="FFFFFF"/>
                <w:sz w:val="20"/>
                <w:szCs w:val="20"/>
              </w:rPr>
              <w:t> </w:t>
            </w:r>
          </w:p>
        </w:tc>
        <w:tc>
          <w:tcPr>
            <w:tcW w:w="1016" w:type="dxa"/>
            <w:tcBorders>
              <w:top w:val="nil"/>
              <w:left w:val="nil"/>
              <w:bottom w:val="nil"/>
              <w:right w:val="nil"/>
            </w:tcBorders>
            <w:shd w:val="clear" w:color="000000" w:fill="B6B002"/>
            <w:noWrap/>
            <w:vAlign w:val="center"/>
            <w:hideMark/>
          </w:tcPr>
          <w:p w:rsidR="00033173" w:rsidRPr="00033173" w:rsidRDefault="00033173" w:rsidP="00033173">
            <w:pPr>
              <w:spacing w:after="0"/>
              <w:jc w:val="center"/>
              <w:rPr>
                <w:rFonts w:ascii="Arial" w:eastAsia="Times New Roman" w:hAnsi="Arial" w:cs="Arial"/>
                <w:color w:val="FFFFFF"/>
                <w:sz w:val="20"/>
                <w:szCs w:val="20"/>
              </w:rPr>
            </w:pPr>
            <w:r w:rsidRPr="00033173">
              <w:rPr>
                <w:rFonts w:ascii="Arial" w:eastAsia="Times New Roman" w:hAnsi="Arial" w:cs="Arial"/>
                <w:color w:val="FFFFFF"/>
                <w:sz w:val="20"/>
                <w:szCs w:val="20"/>
              </w:rPr>
              <w:t>2005</w:t>
            </w:r>
          </w:p>
        </w:tc>
        <w:tc>
          <w:tcPr>
            <w:tcW w:w="1016" w:type="dxa"/>
            <w:tcBorders>
              <w:top w:val="nil"/>
              <w:left w:val="nil"/>
              <w:bottom w:val="nil"/>
              <w:right w:val="nil"/>
            </w:tcBorders>
            <w:shd w:val="clear" w:color="000000" w:fill="B6B002"/>
            <w:noWrap/>
            <w:vAlign w:val="center"/>
            <w:hideMark/>
          </w:tcPr>
          <w:p w:rsidR="00033173" w:rsidRPr="00033173" w:rsidRDefault="00033173" w:rsidP="00033173">
            <w:pPr>
              <w:spacing w:after="0"/>
              <w:jc w:val="center"/>
              <w:rPr>
                <w:rFonts w:ascii="Arial" w:eastAsia="Times New Roman" w:hAnsi="Arial" w:cs="Arial"/>
                <w:color w:val="FFFFFF"/>
                <w:sz w:val="20"/>
                <w:szCs w:val="20"/>
              </w:rPr>
            </w:pPr>
            <w:r w:rsidRPr="00033173">
              <w:rPr>
                <w:rFonts w:ascii="Arial" w:eastAsia="Times New Roman" w:hAnsi="Arial" w:cs="Arial"/>
                <w:color w:val="FFFFFF"/>
                <w:sz w:val="20"/>
                <w:szCs w:val="20"/>
              </w:rPr>
              <w:t>2006</w:t>
            </w:r>
          </w:p>
        </w:tc>
        <w:tc>
          <w:tcPr>
            <w:tcW w:w="1016" w:type="dxa"/>
            <w:tcBorders>
              <w:top w:val="nil"/>
              <w:left w:val="nil"/>
              <w:bottom w:val="nil"/>
              <w:right w:val="nil"/>
            </w:tcBorders>
            <w:shd w:val="clear" w:color="000000" w:fill="B6B002"/>
            <w:noWrap/>
            <w:vAlign w:val="center"/>
            <w:hideMark/>
          </w:tcPr>
          <w:p w:rsidR="00033173" w:rsidRPr="00033173" w:rsidRDefault="00033173" w:rsidP="00033173">
            <w:pPr>
              <w:spacing w:after="0"/>
              <w:jc w:val="center"/>
              <w:rPr>
                <w:rFonts w:ascii="Arial" w:eastAsia="Times New Roman" w:hAnsi="Arial" w:cs="Arial"/>
                <w:color w:val="FFFFFF"/>
                <w:sz w:val="20"/>
                <w:szCs w:val="20"/>
              </w:rPr>
            </w:pPr>
            <w:r w:rsidRPr="00033173">
              <w:rPr>
                <w:rFonts w:ascii="Arial" w:eastAsia="Times New Roman" w:hAnsi="Arial" w:cs="Arial"/>
                <w:color w:val="FFFFFF"/>
                <w:sz w:val="20"/>
                <w:szCs w:val="20"/>
              </w:rPr>
              <w:t>2007</w:t>
            </w:r>
          </w:p>
        </w:tc>
        <w:tc>
          <w:tcPr>
            <w:tcW w:w="1016" w:type="dxa"/>
            <w:tcBorders>
              <w:top w:val="nil"/>
              <w:left w:val="nil"/>
              <w:bottom w:val="nil"/>
              <w:right w:val="nil"/>
            </w:tcBorders>
            <w:shd w:val="clear" w:color="000000" w:fill="B6B002"/>
            <w:noWrap/>
            <w:vAlign w:val="center"/>
            <w:hideMark/>
          </w:tcPr>
          <w:p w:rsidR="00033173" w:rsidRPr="00033173" w:rsidRDefault="00033173" w:rsidP="00033173">
            <w:pPr>
              <w:spacing w:after="0"/>
              <w:jc w:val="center"/>
              <w:rPr>
                <w:rFonts w:ascii="Arial" w:eastAsia="Times New Roman" w:hAnsi="Arial" w:cs="Arial"/>
                <w:color w:val="FFFFFF"/>
                <w:sz w:val="20"/>
                <w:szCs w:val="20"/>
              </w:rPr>
            </w:pPr>
            <w:r w:rsidRPr="00033173">
              <w:rPr>
                <w:rFonts w:ascii="Arial" w:eastAsia="Times New Roman" w:hAnsi="Arial" w:cs="Arial"/>
                <w:color w:val="FFFFFF"/>
                <w:sz w:val="20"/>
                <w:szCs w:val="20"/>
              </w:rPr>
              <w:t>2008</w:t>
            </w:r>
          </w:p>
        </w:tc>
        <w:tc>
          <w:tcPr>
            <w:tcW w:w="1016" w:type="dxa"/>
            <w:tcBorders>
              <w:top w:val="nil"/>
              <w:left w:val="nil"/>
              <w:bottom w:val="nil"/>
              <w:right w:val="nil"/>
            </w:tcBorders>
            <w:shd w:val="clear" w:color="000000" w:fill="B6B002"/>
            <w:noWrap/>
            <w:vAlign w:val="center"/>
            <w:hideMark/>
          </w:tcPr>
          <w:p w:rsidR="00033173" w:rsidRPr="00033173" w:rsidRDefault="00033173" w:rsidP="00033173">
            <w:pPr>
              <w:spacing w:after="0"/>
              <w:jc w:val="center"/>
              <w:rPr>
                <w:rFonts w:ascii="Arial" w:eastAsia="Times New Roman" w:hAnsi="Arial" w:cs="Arial"/>
                <w:color w:val="FFFFFF"/>
                <w:sz w:val="20"/>
                <w:szCs w:val="20"/>
              </w:rPr>
            </w:pPr>
            <w:r w:rsidRPr="00033173">
              <w:rPr>
                <w:rFonts w:ascii="Arial" w:eastAsia="Times New Roman" w:hAnsi="Arial" w:cs="Arial"/>
                <w:color w:val="FFFFFF"/>
                <w:sz w:val="20"/>
                <w:szCs w:val="20"/>
              </w:rPr>
              <w:t>2009</w:t>
            </w:r>
          </w:p>
        </w:tc>
        <w:tc>
          <w:tcPr>
            <w:tcW w:w="1016" w:type="dxa"/>
            <w:tcBorders>
              <w:top w:val="nil"/>
              <w:left w:val="nil"/>
              <w:bottom w:val="nil"/>
              <w:right w:val="nil"/>
            </w:tcBorders>
            <w:shd w:val="clear" w:color="000000" w:fill="B6B002"/>
            <w:noWrap/>
            <w:vAlign w:val="center"/>
            <w:hideMark/>
          </w:tcPr>
          <w:p w:rsidR="00033173" w:rsidRPr="00033173" w:rsidRDefault="00033173" w:rsidP="00033173">
            <w:pPr>
              <w:spacing w:after="0"/>
              <w:jc w:val="center"/>
              <w:rPr>
                <w:rFonts w:ascii="Arial" w:eastAsia="Times New Roman" w:hAnsi="Arial" w:cs="Arial"/>
                <w:color w:val="FFFFFF"/>
                <w:sz w:val="20"/>
                <w:szCs w:val="20"/>
              </w:rPr>
            </w:pPr>
            <w:r w:rsidRPr="00033173">
              <w:rPr>
                <w:rFonts w:ascii="Arial" w:eastAsia="Times New Roman" w:hAnsi="Arial" w:cs="Arial"/>
                <w:color w:val="FFFFFF"/>
                <w:sz w:val="20"/>
                <w:szCs w:val="20"/>
              </w:rPr>
              <w:t>2010</w:t>
            </w:r>
          </w:p>
        </w:tc>
      </w:tr>
      <w:tr w:rsidR="00033173" w:rsidRPr="00033173" w:rsidTr="00033173">
        <w:trPr>
          <w:trHeight w:val="300"/>
        </w:trPr>
        <w:tc>
          <w:tcPr>
            <w:tcW w:w="2156" w:type="dxa"/>
            <w:tcBorders>
              <w:top w:val="nil"/>
              <w:left w:val="nil"/>
              <w:bottom w:val="nil"/>
              <w:right w:val="nil"/>
            </w:tcBorders>
            <w:shd w:val="clear" w:color="000000" w:fill="FFFFFF"/>
            <w:noWrap/>
            <w:vAlign w:val="bottom"/>
            <w:hideMark/>
          </w:tcPr>
          <w:p w:rsidR="00033173" w:rsidRPr="00033173" w:rsidRDefault="00033173" w:rsidP="00033173">
            <w:pPr>
              <w:spacing w:after="0"/>
              <w:jc w:val="left"/>
              <w:rPr>
                <w:rFonts w:ascii="Arial" w:eastAsia="Times New Roman" w:hAnsi="Arial" w:cs="Arial"/>
                <w:color w:val="7A787D"/>
                <w:sz w:val="20"/>
                <w:szCs w:val="20"/>
              </w:rPr>
            </w:pPr>
            <w:r w:rsidRPr="00033173">
              <w:rPr>
                <w:rFonts w:ascii="Arial" w:eastAsia="Times New Roman" w:hAnsi="Arial" w:cs="Arial"/>
                <w:color w:val="7A787D"/>
                <w:sz w:val="20"/>
                <w:szCs w:val="20"/>
              </w:rPr>
              <w:t>EU 27</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165</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160</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153</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152</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150</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152</w:t>
            </w:r>
          </w:p>
        </w:tc>
      </w:tr>
      <w:tr w:rsidR="00033173" w:rsidRPr="00033173" w:rsidTr="00033173">
        <w:trPr>
          <w:trHeight w:val="300"/>
        </w:trPr>
        <w:tc>
          <w:tcPr>
            <w:tcW w:w="2156" w:type="dxa"/>
            <w:tcBorders>
              <w:top w:val="nil"/>
              <w:left w:val="nil"/>
              <w:bottom w:val="nil"/>
              <w:right w:val="nil"/>
            </w:tcBorders>
            <w:shd w:val="clear" w:color="000000" w:fill="FFFFFF"/>
            <w:noWrap/>
            <w:vAlign w:val="bottom"/>
            <w:hideMark/>
          </w:tcPr>
          <w:p w:rsidR="00033173" w:rsidRPr="00033173" w:rsidRDefault="00033173" w:rsidP="00033173">
            <w:pPr>
              <w:spacing w:after="0"/>
              <w:jc w:val="left"/>
              <w:rPr>
                <w:rFonts w:ascii="Arial" w:eastAsia="Times New Roman" w:hAnsi="Arial" w:cs="Arial"/>
                <w:color w:val="7A787D"/>
                <w:sz w:val="20"/>
                <w:szCs w:val="20"/>
              </w:rPr>
            </w:pPr>
            <w:r w:rsidRPr="00033173">
              <w:rPr>
                <w:rFonts w:ascii="Arial" w:eastAsia="Times New Roman" w:hAnsi="Arial" w:cs="Arial"/>
                <w:color w:val="7A787D"/>
                <w:sz w:val="20"/>
                <w:szCs w:val="20"/>
              </w:rPr>
              <w:t>EU 15</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149</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144</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138</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137</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136</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138</w:t>
            </w:r>
          </w:p>
        </w:tc>
      </w:tr>
      <w:tr w:rsidR="00033173" w:rsidRPr="00033173" w:rsidTr="00033173">
        <w:trPr>
          <w:trHeight w:val="300"/>
        </w:trPr>
        <w:tc>
          <w:tcPr>
            <w:tcW w:w="2156" w:type="dxa"/>
            <w:tcBorders>
              <w:top w:val="nil"/>
              <w:left w:val="nil"/>
              <w:bottom w:val="nil"/>
              <w:right w:val="nil"/>
            </w:tcBorders>
            <w:shd w:val="clear" w:color="000000" w:fill="FFFFFF"/>
            <w:noWrap/>
            <w:vAlign w:val="bottom"/>
            <w:hideMark/>
          </w:tcPr>
          <w:p w:rsidR="00033173" w:rsidRPr="00033173" w:rsidRDefault="00033173" w:rsidP="00033173">
            <w:pPr>
              <w:spacing w:after="0"/>
              <w:jc w:val="left"/>
              <w:rPr>
                <w:rFonts w:ascii="Arial" w:eastAsia="Times New Roman" w:hAnsi="Arial" w:cs="Arial"/>
                <w:color w:val="7A787D"/>
                <w:sz w:val="20"/>
                <w:szCs w:val="20"/>
              </w:rPr>
            </w:pPr>
            <w:r w:rsidRPr="00033173">
              <w:rPr>
                <w:rFonts w:ascii="Arial" w:eastAsia="Times New Roman" w:hAnsi="Arial" w:cs="Arial"/>
                <w:color w:val="7A787D"/>
                <w:sz w:val="20"/>
                <w:szCs w:val="20"/>
              </w:rPr>
              <w:t>Nové členské státy (10)</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378</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364</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343</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333</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325</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331</w:t>
            </w:r>
          </w:p>
        </w:tc>
      </w:tr>
      <w:tr w:rsidR="00033173" w:rsidRPr="00033173" w:rsidTr="00033173">
        <w:trPr>
          <w:trHeight w:val="300"/>
        </w:trPr>
        <w:tc>
          <w:tcPr>
            <w:tcW w:w="2156" w:type="dxa"/>
            <w:tcBorders>
              <w:top w:val="nil"/>
              <w:left w:val="nil"/>
              <w:bottom w:val="nil"/>
              <w:right w:val="nil"/>
            </w:tcBorders>
            <w:shd w:val="clear" w:color="000000" w:fill="FFFFFF"/>
            <w:noWrap/>
            <w:vAlign w:val="bottom"/>
            <w:hideMark/>
          </w:tcPr>
          <w:p w:rsidR="00033173" w:rsidRPr="00033173" w:rsidRDefault="00033173" w:rsidP="00033173">
            <w:pPr>
              <w:spacing w:after="0"/>
              <w:jc w:val="left"/>
              <w:rPr>
                <w:rFonts w:ascii="Arial" w:eastAsia="Times New Roman" w:hAnsi="Arial" w:cs="Arial"/>
                <w:color w:val="7A787D"/>
                <w:sz w:val="20"/>
                <w:szCs w:val="20"/>
              </w:rPr>
            </w:pPr>
            <w:r w:rsidRPr="00033173">
              <w:rPr>
                <w:rFonts w:ascii="Arial" w:eastAsia="Times New Roman" w:hAnsi="Arial" w:cs="Arial"/>
                <w:color w:val="7A787D"/>
                <w:sz w:val="20"/>
                <w:szCs w:val="20"/>
              </w:rPr>
              <w:t>ČR</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433</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414</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391</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371</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364</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375</w:t>
            </w:r>
          </w:p>
        </w:tc>
      </w:tr>
      <w:tr w:rsidR="00033173" w:rsidRPr="00033173" w:rsidTr="00033173">
        <w:trPr>
          <w:trHeight w:val="300"/>
        </w:trPr>
        <w:tc>
          <w:tcPr>
            <w:tcW w:w="2156" w:type="dxa"/>
            <w:tcBorders>
              <w:top w:val="nil"/>
              <w:left w:val="nil"/>
              <w:bottom w:val="nil"/>
              <w:right w:val="nil"/>
            </w:tcBorders>
            <w:shd w:val="clear" w:color="000000" w:fill="FFFFFF"/>
            <w:noWrap/>
            <w:vAlign w:val="bottom"/>
            <w:hideMark/>
          </w:tcPr>
          <w:p w:rsidR="00033173" w:rsidRPr="00033173" w:rsidRDefault="00033173" w:rsidP="00033173">
            <w:pPr>
              <w:spacing w:after="0"/>
              <w:jc w:val="left"/>
              <w:rPr>
                <w:rFonts w:ascii="Arial" w:eastAsia="Times New Roman" w:hAnsi="Arial" w:cs="Arial"/>
                <w:color w:val="7A787D"/>
                <w:sz w:val="20"/>
                <w:szCs w:val="20"/>
              </w:rPr>
            </w:pPr>
            <w:r w:rsidRPr="00033173">
              <w:rPr>
                <w:rFonts w:ascii="Arial" w:eastAsia="Times New Roman" w:hAnsi="Arial" w:cs="Arial"/>
                <w:color w:val="7A787D"/>
                <w:sz w:val="20"/>
                <w:szCs w:val="20"/>
              </w:rPr>
              <w:t>Německo</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156</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151</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143</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142</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143</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142</w:t>
            </w:r>
          </w:p>
        </w:tc>
      </w:tr>
      <w:tr w:rsidR="00033173" w:rsidRPr="00033173" w:rsidTr="00033173">
        <w:trPr>
          <w:trHeight w:val="300"/>
        </w:trPr>
        <w:tc>
          <w:tcPr>
            <w:tcW w:w="2156" w:type="dxa"/>
            <w:tcBorders>
              <w:top w:val="nil"/>
              <w:left w:val="nil"/>
              <w:bottom w:val="nil"/>
              <w:right w:val="nil"/>
            </w:tcBorders>
            <w:shd w:val="clear" w:color="000000" w:fill="FFFFFF"/>
            <w:noWrap/>
            <w:vAlign w:val="bottom"/>
            <w:hideMark/>
          </w:tcPr>
          <w:p w:rsidR="00033173" w:rsidRPr="00033173" w:rsidRDefault="00033173" w:rsidP="00033173">
            <w:pPr>
              <w:spacing w:after="0"/>
              <w:jc w:val="left"/>
              <w:rPr>
                <w:rFonts w:ascii="Arial" w:eastAsia="Times New Roman" w:hAnsi="Arial" w:cs="Arial"/>
                <w:color w:val="7A787D"/>
                <w:sz w:val="20"/>
                <w:szCs w:val="20"/>
              </w:rPr>
            </w:pPr>
            <w:r w:rsidRPr="00033173">
              <w:rPr>
                <w:rFonts w:ascii="Arial" w:eastAsia="Times New Roman" w:hAnsi="Arial" w:cs="Arial"/>
                <w:color w:val="7A787D"/>
                <w:sz w:val="20"/>
                <w:szCs w:val="20"/>
              </w:rPr>
              <w:t>Maďarsko</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312</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298</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292</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288</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292</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295</w:t>
            </w:r>
          </w:p>
        </w:tc>
      </w:tr>
      <w:tr w:rsidR="00033173" w:rsidRPr="00033173" w:rsidTr="00033173">
        <w:trPr>
          <w:trHeight w:val="300"/>
        </w:trPr>
        <w:tc>
          <w:tcPr>
            <w:tcW w:w="2156" w:type="dxa"/>
            <w:tcBorders>
              <w:top w:val="nil"/>
              <w:left w:val="nil"/>
              <w:bottom w:val="nil"/>
              <w:right w:val="nil"/>
            </w:tcBorders>
            <w:shd w:val="clear" w:color="000000" w:fill="FFFFFF"/>
            <w:noWrap/>
            <w:vAlign w:val="bottom"/>
            <w:hideMark/>
          </w:tcPr>
          <w:p w:rsidR="00033173" w:rsidRPr="00033173" w:rsidRDefault="00033173" w:rsidP="00033173">
            <w:pPr>
              <w:spacing w:after="0"/>
              <w:jc w:val="left"/>
              <w:rPr>
                <w:rFonts w:ascii="Arial" w:eastAsia="Times New Roman" w:hAnsi="Arial" w:cs="Arial"/>
                <w:color w:val="7A787D"/>
                <w:sz w:val="20"/>
                <w:szCs w:val="20"/>
              </w:rPr>
            </w:pPr>
            <w:r w:rsidRPr="00033173">
              <w:rPr>
                <w:rFonts w:ascii="Arial" w:eastAsia="Times New Roman" w:hAnsi="Arial" w:cs="Arial"/>
                <w:color w:val="7A787D"/>
                <w:sz w:val="20"/>
                <w:szCs w:val="20"/>
              </w:rPr>
              <w:t>Polsko</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381</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377</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351</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340</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322</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331</w:t>
            </w:r>
          </w:p>
        </w:tc>
      </w:tr>
      <w:tr w:rsidR="00033173" w:rsidRPr="00033173" w:rsidTr="00033173">
        <w:trPr>
          <w:trHeight w:val="300"/>
        </w:trPr>
        <w:tc>
          <w:tcPr>
            <w:tcW w:w="2156" w:type="dxa"/>
            <w:tcBorders>
              <w:top w:val="nil"/>
              <w:left w:val="nil"/>
              <w:bottom w:val="nil"/>
              <w:right w:val="nil"/>
            </w:tcBorders>
            <w:shd w:val="clear" w:color="000000" w:fill="FFFFFF"/>
            <w:noWrap/>
            <w:vAlign w:val="bottom"/>
            <w:hideMark/>
          </w:tcPr>
          <w:p w:rsidR="00033173" w:rsidRPr="00033173" w:rsidRDefault="00033173" w:rsidP="00033173">
            <w:pPr>
              <w:spacing w:after="0"/>
              <w:jc w:val="left"/>
              <w:rPr>
                <w:rFonts w:ascii="Arial" w:eastAsia="Times New Roman" w:hAnsi="Arial" w:cs="Arial"/>
                <w:color w:val="7A787D"/>
                <w:sz w:val="20"/>
                <w:szCs w:val="20"/>
              </w:rPr>
            </w:pPr>
            <w:r w:rsidRPr="00033173">
              <w:rPr>
                <w:rFonts w:ascii="Arial" w:eastAsia="Times New Roman" w:hAnsi="Arial" w:cs="Arial"/>
                <w:color w:val="7A787D"/>
                <w:sz w:val="20"/>
                <w:szCs w:val="20"/>
              </w:rPr>
              <w:t>Slovensko</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496</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454</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389</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378</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363</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371</w:t>
            </w:r>
          </w:p>
        </w:tc>
      </w:tr>
      <w:tr w:rsidR="00033173" w:rsidRPr="00033173" w:rsidTr="00033173">
        <w:trPr>
          <w:trHeight w:val="300"/>
        </w:trPr>
        <w:tc>
          <w:tcPr>
            <w:tcW w:w="2156" w:type="dxa"/>
            <w:tcBorders>
              <w:top w:val="nil"/>
              <w:left w:val="nil"/>
              <w:bottom w:val="nil"/>
              <w:right w:val="nil"/>
            </w:tcBorders>
            <w:shd w:val="clear" w:color="000000" w:fill="FFFFFF"/>
            <w:noWrap/>
            <w:vAlign w:val="bottom"/>
            <w:hideMark/>
          </w:tcPr>
          <w:p w:rsidR="00033173" w:rsidRPr="00033173" w:rsidRDefault="00033173" w:rsidP="00033173">
            <w:pPr>
              <w:spacing w:after="0"/>
              <w:jc w:val="left"/>
              <w:rPr>
                <w:rFonts w:ascii="Arial" w:eastAsia="Times New Roman" w:hAnsi="Arial" w:cs="Arial"/>
                <w:color w:val="7A787D"/>
                <w:sz w:val="20"/>
                <w:szCs w:val="20"/>
              </w:rPr>
            </w:pPr>
            <w:r w:rsidRPr="00033173">
              <w:rPr>
                <w:rFonts w:ascii="Arial" w:eastAsia="Times New Roman" w:hAnsi="Arial" w:cs="Arial"/>
                <w:color w:val="7A787D"/>
                <w:sz w:val="20"/>
                <w:szCs w:val="20"/>
              </w:rPr>
              <w:t>Finsko</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223</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233</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219</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209</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216</w:t>
            </w:r>
          </w:p>
        </w:tc>
        <w:tc>
          <w:tcPr>
            <w:tcW w:w="1016" w:type="dxa"/>
            <w:tcBorders>
              <w:top w:val="nil"/>
              <w:left w:val="nil"/>
              <w:bottom w:val="nil"/>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225</w:t>
            </w:r>
          </w:p>
        </w:tc>
      </w:tr>
      <w:tr w:rsidR="00033173" w:rsidRPr="00033173" w:rsidTr="00033173">
        <w:trPr>
          <w:trHeight w:val="315"/>
        </w:trPr>
        <w:tc>
          <w:tcPr>
            <w:tcW w:w="2156" w:type="dxa"/>
            <w:tcBorders>
              <w:top w:val="nil"/>
              <w:left w:val="nil"/>
              <w:bottom w:val="double" w:sz="6" w:space="0" w:color="7A787D"/>
              <w:right w:val="nil"/>
            </w:tcBorders>
            <w:shd w:val="clear" w:color="000000" w:fill="FFFFFF"/>
            <w:noWrap/>
            <w:vAlign w:val="bottom"/>
            <w:hideMark/>
          </w:tcPr>
          <w:p w:rsidR="00033173" w:rsidRPr="00033173" w:rsidRDefault="00033173" w:rsidP="00033173">
            <w:pPr>
              <w:spacing w:after="0"/>
              <w:jc w:val="left"/>
              <w:rPr>
                <w:rFonts w:ascii="Arial" w:eastAsia="Times New Roman" w:hAnsi="Arial" w:cs="Arial"/>
                <w:color w:val="7A787D"/>
                <w:sz w:val="20"/>
                <w:szCs w:val="20"/>
              </w:rPr>
            </w:pPr>
            <w:r w:rsidRPr="00033173">
              <w:rPr>
                <w:rFonts w:ascii="Arial" w:eastAsia="Times New Roman" w:hAnsi="Arial" w:cs="Arial"/>
                <w:color w:val="7A787D"/>
                <w:sz w:val="20"/>
                <w:szCs w:val="20"/>
              </w:rPr>
              <w:t>Rakousko</w:t>
            </w:r>
          </w:p>
        </w:tc>
        <w:tc>
          <w:tcPr>
            <w:tcW w:w="1016" w:type="dxa"/>
            <w:tcBorders>
              <w:top w:val="nil"/>
              <w:left w:val="nil"/>
              <w:bottom w:val="double" w:sz="6" w:space="0" w:color="7A787D"/>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140</w:t>
            </w:r>
          </w:p>
        </w:tc>
        <w:tc>
          <w:tcPr>
            <w:tcW w:w="1016" w:type="dxa"/>
            <w:tcBorders>
              <w:top w:val="nil"/>
              <w:left w:val="nil"/>
              <w:bottom w:val="double" w:sz="6" w:space="0" w:color="7A787D"/>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136</w:t>
            </w:r>
          </w:p>
        </w:tc>
        <w:tc>
          <w:tcPr>
            <w:tcW w:w="1016" w:type="dxa"/>
            <w:tcBorders>
              <w:top w:val="nil"/>
              <w:left w:val="nil"/>
              <w:bottom w:val="double" w:sz="6" w:space="0" w:color="7A787D"/>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129</w:t>
            </w:r>
          </w:p>
        </w:tc>
        <w:tc>
          <w:tcPr>
            <w:tcW w:w="1016" w:type="dxa"/>
            <w:tcBorders>
              <w:top w:val="nil"/>
              <w:left w:val="nil"/>
              <w:bottom w:val="double" w:sz="6" w:space="0" w:color="7A787D"/>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128</w:t>
            </w:r>
          </w:p>
        </w:tc>
        <w:tc>
          <w:tcPr>
            <w:tcW w:w="1016" w:type="dxa"/>
            <w:tcBorders>
              <w:top w:val="nil"/>
              <w:left w:val="nil"/>
              <w:bottom w:val="double" w:sz="6" w:space="0" w:color="7A787D"/>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126</w:t>
            </w:r>
          </w:p>
        </w:tc>
        <w:tc>
          <w:tcPr>
            <w:tcW w:w="1016" w:type="dxa"/>
            <w:tcBorders>
              <w:top w:val="nil"/>
              <w:left w:val="nil"/>
              <w:bottom w:val="double" w:sz="6" w:space="0" w:color="7A787D"/>
              <w:right w:val="nil"/>
            </w:tcBorders>
            <w:shd w:val="clear" w:color="000000" w:fill="FFFFFF"/>
            <w:noWrap/>
            <w:vAlign w:val="center"/>
            <w:hideMark/>
          </w:tcPr>
          <w:p w:rsidR="00033173" w:rsidRPr="00033173" w:rsidRDefault="00033173" w:rsidP="00033173">
            <w:pPr>
              <w:spacing w:after="0"/>
              <w:jc w:val="center"/>
              <w:rPr>
                <w:rFonts w:ascii="Arial" w:eastAsia="Times New Roman" w:hAnsi="Arial" w:cs="Arial"/>
                <w:color w:val="7A787D"/>
                <w:sz w:val="20"/>
                <w:szCs w:val="20"/>
              </w:rPr>
            </w:pPr>
            <w:r w:rsidRPr="00033173">
              <w:rPr>
                <w:rFonts w:ascii="Arial" w:eastAsia="Times New Roman" w:hAnsi="Arial" w:cs="Arial"/>
                <w:color w:val="7A787D"/>
                <w:sz w:val="20"/>
                <w:szCs w:val="20"/>
              </w:rPr>
              <w:t>132</w:t>
            </w:r>
          </w:p>
        </w:tc>
      </w:tr>
    </w:tbl>
    <w:p w:rsidR="002517E5" w:rsidRDefault="00033173" w:rsidP="0027409B">
      <w:pPr>
        <w:rPr>
          <w:rStyle w:val="Siln"/>
          <w:b w:val="0"/>
        </w:rPr>
      </w:pPr>
      <w:r>
        <w:rPr>
          <w:rStyle w:val="Siln"/>
          <w:b w:val="0"/>
        </w:rPr>
        <w:t>Zdroj: Eurostat (2012)</w:t>
      </w:r>
    </w:p>
    <w:p w:rsidR="002517E5" w:rsidRDefault="002517E5" w:rsidP="0027409B">
      <w:pPr>
        <w:rPr>
          <w:rStyle w:val="Siln"/>
          <w:b w:val="0"/>
        </w:rPr>
      </w:pPr>
    </w:p>
    <w:p w:rsidR="008E4FC6" w:rsidRDefault="00CA0BEC" w:rsidP="0027409B">
      <w:pPr>
        <w:rPr>
          <w:rStyle w:val="Siln"/>
          <w:b w:val="0"/>
        </w:rPr>
      </w:pPr>
      <w:r>
        <w:rPr>
          <w:rStyle w:val="Siln"/>
          <w:b w:val="0"/>
        </w:rPr>
        <w:t xml:space="preserve">Tabulka energetické náročnosti dle </w:t>
      </w:r>
      <w:proofErr w:type="spellStart"/>
      <w:r>
        <w:rPr>
          <w:rStyle w:val="Siln"/>
          <w:b w:val="0"/>
        </w:rPr>
        <w:t>Eurostatu</w:t>
      </w:r>
      <w:proofErr w:type="spellEnd"/>
      <w:r>
        <w:rPr>
          <w:rStyle w:val="Siln"/>
          <w:b w:val="0"/>
        </w:rPr>
        <w:t xml:space="preserve"> ukazuje </w:t>
      </w:r>
      <w:r w:rsidR="00F97EC8">
        <w:rPr>
          <w:rStyle w:val="Siln"/>
          <w:b w:val="0"/>
        </w:rPr>
        <w:t>více jak dvojnásobnou energetickou náročnost české ekonomiky vůči průměru EU. Vhodnějším nástrojem srovnání je však energetická náročnost ekonomiky, která používá výpočet HDP dle parity kupní síly namísto směnného kurzu. Statistiku OECD, která pracuje s touto metodikou</w:t>
      </w:r>
      <w:r w:rsidR="007A18FC">
        <w:rPr>
          <w:rStyle w:val="Siln"/>
          <w:b w:val="0"/>
        </w:rPr>
        <w:t>,</w:t>
      </w:r>
      <w:r w:rsidR="00F97EC8">
        <w:rPr>
          <w:rStyle w:val="Siln"/>
          <w:b w:val="0"/>
        </w:rPr>
        <w:t xml:space="preserve"> ukazuje následující tabulka.</w:t>
      </w:r>
    </w:p>
    <w:p w:rsidR="00136FBF" w:rsidRDefault="00136FBF" w:rsidP="0027409B">
      <w:pPr>
        <w:rPr>
          <w:rStyle w:val="Siln"/>
          <w:b w:val="0"/>
        </w:rPr>
      </w:pPr>
    </w:p>
    <w:p w:rsidR="00557E67" w:rsidRDefault="00557E67" w:rsidP="0027409B">
      <w:pPr>
        <w:rPr>
          <w:rStyle w:val="Siln"/>
          <w:b w:val="0"/>
        </w:rPr>
      </w:pPr>
    </w:p>
    <w:p w:rsidR="00557E67" w:rsidRDefault="00557E67" w:rsidP="0027409B">
      <w:pPr>
        <w:rPr>
          <w:rStyle w:val="Siln"/>
          <w:b w:val="0"/>
        </w:rPr>
      </w:pPr>
    </w:p>
    <w:p w:rsidR="00557E67" w:rsidRDefault="00557E67" w:rsidP="0027409B">
      <w:pPr>
        <w:rPr>
          <w:rStyle w:val="Siln"/>
          <w:b w:val="0"/>
        </w:rPr>
      </w:pPr>
    </w:p>
    <w:p w:rsidR="00557E67" w:rsidRDefault="00557E67" w:rsidP="0027409B">
      <w:pPr>
        <w:rPr>
          <w:rStyle w:val="Siln"/>
          <w:b w:val="0"/>
        </w:rPr>
      </w:pPr>
    </w:p>
    <w:p w:rsidR="00B309C6" w:rsidRDefault="00B309C6" w:rsidP="0027409B">
      <w:pPr>
        <w:rPr>
          <w:rStyle w:val="Siln"/>
          <w:b w:val="0"/>
        </w:rPr>
      </w:pPr>
    </w:p>
    <w:p w:rsidR="00B309C6" w:rsidRDefault="00B309C6" w:rsidP="0027409B">
      <w:pPr>
        <w:rPr>
          <w:rStyle w:val="Siln"/>
          <w:b w:val="0"/>
        </w:rPr>
      </w:pPr>
    </w:p>
    <w:p w:rsidR="00CA0BEC" w:rsidRDefault="00136FBF" w:rsidP="00136FBF">
      <w:pPr>
        <w:pStyle w:val="Titulek"/>
        <w:rPr>
          <w:rStyle w:val="Siln"/>
        </w:rPr>
      </w:pPr>
      <w:r>
        <w:lastRenderedPageBreak/>
        <w:t xml:space="preserve">Tabulka </w:t>
      </w:r>
      <w:fldSimple w:instr=" SEQ Tabulka \* ARABIC ">
        <w:r w:rsidR="00AA29E9">
          <w:rPr>
            <w:noProof/>
          </w:rPr>
          <w:t>2</w:t>
        </w:r>
      </w:fldSimple>
      <w:r>
        <w:t xml:space="preserve">: </w:t>
      </w:r>
      <w:r w:rsidR="00F97EC8" w:rsidRPr="00136FBF">
        <w:rPr>
          <w:rStyle w:val="Siln"/>
          <w:b/>
        </w:rPr>
        <w:t>Energetická náročnost ekonomiky (</w:t>
      </w:r>
      <w:r w:rsidR="006A494F" w:rsidRPr="00136FBF">
        <w:rPr>
          <w:rStyle w:val="Siln"/>
          <w:b/>
        </w:rPr>
        <w:t>tun</w:t>
      </w:r>
      <w:r w:rsidR="00F97EC8" w:rsidRPr="00136FBF">
        <w:rPr>
          <w:rStyle w:val="Siln"/>
          <w:b/>
        </w:rPr>
        <w:t xml:space="preserve"> </w:t>
      </w:r>
      <w:r w:rsidR="006A494F" w:rsidRPr="00136FBF">
        <w:rPr>
          <w:rStyle w:val="Siln"/>
          <w:b/>
        </w:rPr>
        <w:t>ropného e</w:t>
      </w:r>
      <w:r w:rsidR="000D3D81" w:rsidRPr="00136FBF">
        <w:rPr>
          <w:rStyle w:val="Siln"/>
          <w:b/>
        </w:rPr>
        <w:t>kvivalentu na 1000 USD, PPP 2005</w:t>
      </w:r>
      <w:r w:rsidR="00F97EC8" w:rsidRPr="00136FBF">
        <w:rPr>
          <w:rStyle w:val="Siln"/>
          <w:b/>
        </w:rPr>
        <w:t>)</w:t>
      </w:r>
    </w:p>
    <w:tbl>
      <w:tblPr>
        <w:tblW w:w="8520" w:type="dxa"/>
        <w:tblInd w:w="55" w:type="dxa"/>
        <w:tblCellMar>
          <w:left w:w="70" w:type="dxa"/>
          <w:right w:w="70" w:type="dxa"/>
        </w:tblCellMar>
        <w:tblLook w:val="04A0"/>
      </w:tblPr>
      <w:tblGrid>
        <w:gridCol w:w="1140"/>
        <w:gridCol w:w="960"/>
        <w:gridCol w:w="960"/>
        <w:gridCol w:w="960"/>
        <w:gridCol w:w="960"/>
        <w:gridCol w:w="960"/>
        <w:gridCol w:w="900"/>
        <w:gridCol w:w="720"/>
        <w:gridCol w:w="960"/>
      </w:tblGrid>
      <w:tr w:rsidR="00F97EC8" w:rsidRPr="006A7890" w:rsidTr="00F97EC8">
        <w:trPr>
          <w:trHeight w:val="315"/>
        </w:trPr>
        <w:tc>
          <w:tcPr>
            <w:tcW w:w="1140" w:type="dxa"/>
            <w:tcBorders>
              <w:top w:val="nil"/>
              <w:left w:val="nil"/>
              <w:bottom w:val="nil"/>
              <w:right w:val="nil"/>
            </w:tcBorders>
            <w:shd w:val="clear" w:color="000000" w:fill="B6B002"/>
            <w:noWrap/>
            <w:vAlign w:val="bottom"/>
            <w:hideMark/>
          </w:tcPr>
          <w:p w:rsidR="00F97EC8" w:rsidRPr="006A7890" w:rsidRDefault="00F97EC8" w:rsidP="00F97EC8">
            <w:pPr>
              <w:spacing w:after="0"/>
              <w:jc w:val="left"/>
              <w:rPr>
                <w:rFonts w:ascii="Arial" w:eastAsia="Times New Roman" w:hAnsi="Arial" w:cs="Arial"/>
                <w:color w:val="FFFFFF"/>
                <w:sz w:val="16"/>
                <w:szCs w:val="16"/>
              </w:rPr>
            </w:pPr>
            <w:r w:rsidRPr="006A7890">
              <w:rPr>
                <w:rFonts w:ascii="Arial" w:eastAsia="Times New Roman" w:hAnsi="Arial" w:cs="Arial"/>
                <w:color w:val="FFFFFF"/>
                <w:sz w:val="16"/>
                <w:szCs w:val="16"/>
              </w:rPr>
              <w:t> </w:t>
            </w:r>
          </w:p>
        </w:tc>
        <w:tc>
          <w:tcPr>
            <w:tcW w:w="960" w:type="dxa"/>
            <w:tcBorders>
              <w:top w:val="nil"/>
              <w:left w:val="nil"/>
              <w:bottom w:val="nil"/>
              <w:right w:val="nil"/>
            </w:tcBorders>
            <w:shd w:val="clear" w:color="000000" w:fill="B6B002"/>
            <w:noWrap/>
            <w:vAlign w:val="center"/>
            <w:hideMark/>
          </w:tcPr>
          <w:p w:rsidR="00F97EC8" w:rsidRPr="006A7890" w:rsidRDefault="00F97EC8" w:rsidP="00F97EC8">
            <w:pPr>
              <w:spacing w:after="0"/>
              <w:jc w:val="center"/>
              <w:rPr>
                <w:rFonts w:ascii="Arial" w:eastAsia="Times New Roman" w:hAnsi="Arial" w:cs="Arial"/>
                <w:color w:val="FFFFFF"/>
                <w:sz w:val="16"/>
                <w:szCs w:val="16"/>
              </w:rPr>
            </w:pPr>
            <w:r w:rsidRPr="006A7890">
              <w:rPr>
                <w:rFonts w:ascii="Arial" w:eastAsia="Times New Roman" w:hAnsi="Arial" w:cs="Arial"/>
                <w:color w:val="FFFFFF"/>
                <w:sz w:val="16"/>
                <w:szCs w:val="16"/>
              </w:rPr>
              <w:t>1990</w:t>
            </w:r>
          </w:p>
        </w:tc>
        <w:tc>
          <w:tcPr>
            <w:tcW w:w="960" w:type="dxa"/>
            <w:tcBorders>
              <w:top w:val="nil"/>
              <w:left w:val="nil"/>
              <w:bottom w:val="nil"/>
              <w:right w:val="nil"/>
            </w:tcBorders>
            <w:shd w:val="clear" w:color="000000" w:fill="B6B002"/>
            <w:noWrap/>
            <w:vAlign w:val="center"/>
            <w:hideMark/>
          </w:tcPr>
          <w:p w:rsidR="00F97EC8" w:rsidRPr="006A7890" w:rsidRDefault="00F97EC8" w:rsidP="00F97EC8">
            <w:pPr>
              <w:spacing w:after="0"/>
              <w:jc w:val="center"/>
              <w:rPr>
                <w:rFonts w:ascii="Arial" w:eastAsia="Times New Roman" w:hAnsi="Arial" w:cs="Arial"/>
                <w:color w:val="FFFFFF"/>
                <w:sz w:val="16"/>
                <w:szCs w:val="16"/>
              </w:rPr>
            </w:pPr>
            <w:r w:rsidRPr="006A7890">
              <w:rPr>
                <w:rFonts w:ascii="Arial" w:eastAsia="Times New Roman" w:hAnsi="Arial" w:cs="Arial"/>
                <w:color w:val="FFFFFF"/>
                <w:sz w:val="16"/>
                <w:szCs w:val="16"/>
              </w:rPr>
              <w:t>1999</w:t>
            </w:r>
          </w:p>
        </w:tc>
        <w:tc>
          <w:tcPr>
            <w:tcW w:w="960" w:type="dxa"/>
            <w:tcBorders>
              <w:top w:val="nil"/>
              <w:left w:val="nil"/>
              <w:bottom w:val="nil"/>
              <w:right w:val="nil"/>
            </w:tcBorders>
            <w:shd w:val="clear" w:color="000000" w:fill="B6B002"/>
            <w:noWrap/>
            <w:vAlign w:val="center"/>
            <w:hideMark/>
          </w:tcPr>
          <w:p w:rsidR="00F97EC8" w:rsidRPr="006A7890" w:rsidRDefault="00F97EC8" w:rsidP="00F97EC8">
            <w:pPr>
              <w:spacing w:after="0"/>
              <w:jc w:val="center"/>
              <w:rPr>
                <w:rFonts w:ascii="Arial" w:eastAsia="Times New Roman" w:hAnsi="Arial" w:cs="Arial"/>
                <w:color w:val="FFFFFF"/>
                <w:sz w:val="16"/>
                <w:szCs w:val="16"/>
              </w:rPr>
            </w:pPr>
            <w:r w:rsidRPr="006A7890">
              <w:rPr>
                <w:rFonts w:ascii="Arial" w:eastAsia="Times New Roman" w:hAnsi="Arial" w:cs="Arial"/>
                <w:color w:val="FFFFFF"/>
                <w:sz w:val="16"/>
                <w:szCs w:val="16"/>
              </w:rPr>
              <w:t>2005</w:t>
            </w:r>
          </w:p>
        </w:tc>
        <w:tc>
          <w:tcPr>
            <w:tcW w:w="960" w:type="dxa"/>
            <w:tcBorders>
              <w:top w:val="nil"/>
              <w:left w:val="nil"/>
              <w:bottom w:val="nil"/>
              <w:right w:val="nil"/>
            </w:tcBorders>
            <w:shd w:val="clear" w:color="000000" w:fill="B6B002"/>
            <w:noWrap/>
            <w:vAlign w:val="center"/>
            <w:hideMark/>
          </w:tcPr>
          <w:p w:rsidR="00F97EC8" w:rsidRPr="006A7890" w:rsidRDefault="00F97EC8" w:rsidP="00F97EC8">
            <w:pPr>
              <w:spacing w:after="0"/>
              <w:jc w:val="center"/>
              <w:rPr>
                <w:rFonts w:ascii="Arial" w:eastAsia="Times New Roman" w:hAnsi="Arial" w:cs="Arial"/>
                <w:color w:val="FFFFFF"/>
                <w:sz w:val="16"/>
                <w:szCs w:val="16"/>
              </w:rPr>
            </w:pPr>
            <w:r w:rsidRPr="006A7890">
              <w:rPr>
                <w:rFonts w:ascii="Arial" w:eastAsia="Times New Roman" w:hAnsi="Arial" w:cs="Arial"/>
                <w:color w:val="FFFFFF"/>
                <w:sz w:val="16"/>
                <w:szCs w:val="16"/>
              </w:rPr>
              <w:t>2006</w:t>
            </w:r>
          </w:p>
        </w:tc>
        <w:tc>
          <w:tcPr>
            <w:tcW w:w="960" w:type="dxa"/>
            <w:tcBorders>
              <w:top w:val="nil"/>
              <w:left w:val="nil"/>
              <w:bottom w:val="nil"/>
              <w:right w:val="nil"/>
            </w:tcBorders>
            <w:shd w:val="clear" w:color="000000" w:fill="B6B002"/>
            <w:noWrap/>
            <w:vAlign w:val="center"/>
            <w:hideMark/>
          </w:tcPr>
          <w:p w:rsidR="00F97EC8" w:rsidRPr="006A7890" w:rsidRDefault="00F97EC8" w:rsidP="00F97EC8">
            <w:pPr>
              <w:spacing w:after="0"/>
              <w:jc w:val="center"/>
              <w:rPr>
                <w:rFonts w:ascii="Arial" w:eastAsia="Times New Roman" w:hAnsi="Arial" w:cs="Arial"/>
                <w:color w:val="FFFFFF"/>
                <w:sz w:val="16"/>
                <w:szCs w:val="16"/>
              </w:rPr>
            </w:pPr>
            <w:r w:rsidRPr="006A7890">
              <w:rPr>
                <w:rFonts w:ascii="Arial" w:eastAsia="Times New Roman" w:hAnsi="Arial" w:cs="Arial"/>
                <w:color w:val="FFFFFF"/>
                <w:sz w:val="16"/>
                <w:szCs w:val="16"/>
              </w:rPr>
              <w:t>2007</w:t>
            </w:r>
          </w:p>
        </w:tc>
        <w:tc>
          <w:tcPr>
            <w:tcW w:w="900" w:type="dxa"/>
            <w:tcBorders>
              <w:top w:val="nil"/>
              <w:left w:val="nil"/>
              <w:bottom w:val="nil"/>
              <w:right w:val="nil"/>
            </w:tcBorders>
            <w:shd w:val="clear" w:color="000000" w:fill="B6B002"/>
            <w:noWrap/>
            <w:vAlign w:val="center"/>
            <w:hideMark/>
          </w:tcPr>
          <w:p w:rsidR="00F97EC8" w:rsidRPr="006A7890" w:rsidRDefault="00F97EC8" w:rsidP="00F97EC8">
            <w:pPr>
              <w:spacing w:after="0"/>
              <w:jc w:val="center"/>
              <w:rPr>
                <w:rFonts w:ascii="Arial" w:eastAsia="Times New Roman" w:hAnsi="Arial" w:cs="Arial"/>
                <w:color w:val="FFFFFF"/>
                <w:sz w:val="16"/>
                <w:szCs w:val="16"/>
              </w:rPr>
            </w:pPr>
            <w:r w:rsidRPr="006A7890">
              <w:rPr>
                <w:rFonts w:ascii="Arial" w:eastAsia="Times New Roman" w:hAnsi="Arial" w:cs="Arial"/>
                <w:color w:val="FFFFFF"/>
                <w:sz w:val="16"/>
                <w:szCs w:val="16"/>
              </w:rPr>
              <w:t>2008</w:t>
            </w:r>
          </w:p>
        </w:tc>
        <w:tc>
          <w:tcPr>
            <w:tcW w:w="720" w:type="dxa"/>
            <w:tcBorders>
              <w:top w:val="nil"/>
              <w:left w:val="nil"/>
              <w:bottom w:val="nil"/>
              <w:right w:val="nil"/>
            </w:tcBorders>
            <w:shd w:val="clear" w:color="000000" w:fill="B6B002"/>
            <w:noWrap/>
            <w:vAlign w:val="center"/>
            <w:hideMark/>
          </w:tcPr>
          <w:p w:rsidR="00F97EC8" w:rsidRPr="006A7890" w:rsidRDefault="00F97EC8" w:rsidP="00F97EC8">
            <w:pPr>
              <w:spacing w:after="0"/>
              <w:jc w:val="center"/>
              <w:rPr>
                <w:rFonts w:ascii="Arial" w:eastAsia="Times New Roman" w:hAnsi="Arial" w:cs="Arial"/>
                <w:color w:val="FFFFFF"/>
                <w:sz w:val="16"/>
                <w:szCs w:val="16"/>
              </w:rPr>
            </w:pPr>
            <w:r w:rsidRPr="006A7890">
              <w:rPr>
                <w:rFonts w:ascii="Arial" w:eastAsia="Times New Roman" w:hAnsi="Arial" w:cs="Arial"/>
                <w:color w:val="FFFFFF"/>
                <w:sz w:val="16"/>
                <w:szCs w:val="16"/>
              </w:rPr>
              <w:t>2009</w:t>
            </w:r>
          </w:p>
        </w:tc>
        <w:tc>
          <w:tcPr>
            <w:tcW w:w="960" w:type="dxa"/>
            <w:tcBorders>
              <w:top w:val="nil"/>
              <w:left w:val="nil"/>
              <w:bottom w:val="nil"/>
              <w:right w:val="nil"/>
            </w:tcBorders>
            <w:shd w:val="clear" w:color="000000" w:fill="B6B002"/>
            <w:noWrap/>
            <w:vAlign w:val="center"/>
            <w:hideMark/>
          </w:tcPr>
          <w:p w:rsidR="00F97EC8" w:rsidRPr="006A7890" w:rsidRDefault="00F97EC8" w:rsidP="00F97EC8">
            <w:pPr>
              <w:spacing w:after="0"/>
              <w:jc w:val="center"/>
              <w:rPr>
                <w:rFonts w:ascii="Arial" w:eastAsia="Times New Roman" w:hAnsi="Arial" w:cs="Arial"/>
                <w:color w:val="FFFFFF"/>
                <w:sz w:val="16"/>
                <w:szCs w:val="16"/>
              </w:rPr>
            </w:pPr>
            <w:r w:rsidRPr="006A7890">
              <w:rPr>
                <w:rFonts w:ascii="Arial" w:eastAsia="Times New Roman" w:hAnsi="Arial" w:cs="Arial"/>
                <w:color w:val="FFFFFF"/>
                <w:sz w:val="16"/>
                <w:szCs w:val="16"/>
              </w:rPr>
              <w:t>2010</w:t>
            </w:r>
          </w:p>
        </w:tc>
      </w:tr>
      <w:tr w:rsidR="00FC5319" w:rsidRPr="006A7890" w:rsidTr="00FC5319">
        <w:trPr>
          <w:trHeight w:val="315"/>
        </w:trPr>
        <w:tc>
          <w:tcPr>
            <w:tcW w:w="1140" w:type="dxa"/>
            <w:tcBorders>
              <w:top w:val="nil"/>
              <w:left w:val="nil"/>
              <w:bottom w:val="nil"/>
              <w:right w:val="nil"/>
            </w:tcBorders>
            <w:shd w:val="clear" w:color="000000" w:fill="FFFFFF"/>
            <w:noWrap/>
            <w:vAlign w:val="bottom"/>
            <w:hideMark/>
          </w:tcPr>
          <w:p w:rsidR="00FC5319" w:rsidRPr="006A7890" w:rsidRDefault="00FC5319" w:rsidP="00F97EC8">
            <w:pPr>
              <w:spacing w:after="0"/>
              <w:jc w:val="left"/>
              <w:rPr>
                <w:rFonts w:ascii="Arial" w:eastAsia="Times New Roman" w:hAnsi="Arial" w:cs="Arial"/>
                <w:color w:val="7A787D"/>
                <w:sz w:val="16"/>
                <w:szCs w:val="16"/>
              </w:rPr>
            </w:pPr>
            <w:r w:rsidRPr="006A7890">
              <w:rPr>
                <w:rFonts w:ascii="Arial" w:eastAsia="Times New Roman" w:hAnsi="Arial" w:cs="Arial"/>
                <w:color w:val="7A787D"/>
                <w:sz w:val="16"/>
                <w:szCs w:val="16"/>
              </w:rPr>
              <w:t>ČR</w:t>
            </w:r>
          </w:p>
        </w:tc>
        <w:tc>
          <w:tcPr>
            <w:tcW w:w="96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29</w:t>
            </w:r>
          </w:p>
        </w:tc>
        <w:tc>
          <w:tcPr>
            <w:tcW w:w="96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21</w:t>
            </w:r>
          </w:p>
        </w:tc>
        <w:tc>
          <w:tcPr>
            <w:tcW w:w="96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2</w:t>
            </w:r>
          </w:p>
        </w:tc>
        <w:tc>
          <w:tcPr>
            <w:tcW w:w="96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9</w:t>
            </w:r>
          </w:p>
        </w:tc>
        <w:tc>
          <w:tcPr>
            <w:tcW w:w="96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8</w:t>
            </w:r>
          </w:p>
        </w:tc>
        <w:tc>
          <w:tcPr>
            <w:tcW w:w="90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7</w:t>
            </w:r>
          </w:p>
        </w:tc>
        <w:tc>
          <w:tcPr>
            <w:tcW w:w="72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8</w:t>
            </w:r>
          </w:p>
        </w:tc>
        <w:tc>
          <w:tcPr>
            <w:tcW w:w="96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7</w:t>
            </w:r>
          </w:p>
        </w:tc>
      </w:tr>
      <w:tr w:rsidR="00FC5319" w:rsidRPr="006A7890" w:rsidTr="00FC5319">
        <w:trPr>
          <w:trHeight w:val="315"/>
        </w:trPr>
        <w:tc>
          <w:tcPr>
            <w:tcW w:w="1140" w:type="dxa"/>
            <w:tcBorders>
              <w:top w:val="nil"/>
              <w:left w:val="nil"/>
              <w:bottom w:val="nil"/>
              <w:right w:val="nil"/>
            </w:tcBorders>
            <w:shd w:val="clear" w:color="000000" w:fill="FFFFFF"/>
            <w:noWrap/>
            <w:vAlign w:val="bottom"/>
            <w:hideMark/>
          </w:tcPr>
          <w:p w:rsidR="00FC5319" w:rsidRPr="006A7890" w:rsidRDefault="00FC5319" w:rsidP="00F97EC8">
            <w:pPr>
              <w:spacing w:after="0"/>
              <w:jc w:val="left"/>
              <w:rPr>
                <w:rFonts w:ascii="Arial" w:eastAsia="Times New Roman" w:hAnsi="Arial" w:cs="Arial"/>
                <w:color w:val="7A787D"/>
                <w:sz w:val="16"/>
                <w:szCs w:val="16"/>
              </w:rPr>
            </w:pPr>
            <w:r w:rsidRPr="006A7890">
              <w:rPr>
                <w:rFonts w:ascii="Arial" w:eastAsia="Times New Roman" w:hAnsi="Arial" w:cs="Arial"/>
                <w:color w:val="7A787D"/>
                <w:sz w:val="16"/>
                <w:szCs w:val="16"/>
              </w:rPr>
              <w:t>Rakousko</w:t>
            </w:r>
          </w:p>
        </w:tc>
        <w:tc>
          <w:tcPr>
            <w:tcW w:w="96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3</w:t>
            </w:r>
          </w:p>
        </w:tc>
        <w:tc>
          <w:tcPr>
            <w:tcW w:w="96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2</w:t>
            </w:r>
          </w:p>
        </w:tc>
        <w:tc>
          <w:tcPr>
            <w:tcW w:w="96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2</w:t>
            </w:r>
          </w:p>
        </w:tc>
        <w:tc>
          <w:tcPr>
            <w:tcW w:w="96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1</w:t>
            </w:r>
          </w:p>
        </w:tc>
        <w:tc>
          <w:tcPr>
            <w:tcW w:w="96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1</w:t>
            </w:r>
          </w:p>
        </w:tc>
        <w:tc>
          <w:tcPr>
            <w:tcW w:w="90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1</w:t>
            </w:r>
          </w:p>
        </w:tc>
        <w:tc>
          <w:tcPr>
            <w:tcW w:w="72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1</w:t>
            </w:r>
          </w:p>
        </w:tc>
        <w:tc>
          <w:tcPr>
            <w:tcW w:w="96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1</w:t>
            </w:r>
          </w:p>
        </w:tc>
      </w:tr>
      <w:tr w:rsidR="00FC5319" w:rsidRPr="006A7890" w:rsidTr="00FC5319">
        <w:trPr>
          <w:trHeight w:val="315"/>
        </w:trPr>
        <w:tc>
          <w:tcPr>
            <w:tcW w:w="1140" w:type="dxa"/>
            <w:tcBorders>
              <w:top w:val="nil"/>
              <w:left w:val="nil"/>
              <w:bottom w:val="nil"/>
              <w:right w:val="nil"/>
            </w:tcBorders>
            <w:shd w:val="clear" w:color="000000" w:fill="FFFFFF"/>
            <w:noWrap/>
            <w:vAlign w:val="bottom"/>
            <w:hideMark/>
          </w:tcPr>
          <w:p w:rsidR="00FC5319" w:rsidRPr="006A7890" w:rsidRDefault="00FC5319" w:rsidP="00F97EC8">
            <w:pPr>
              <w:spacing w:after="0"/>
              <w:jc w:val="left"/>
              <w:rPr>
                <w:rFonts w:ascii="Arial" w:eastAsia="Times New Roman" w:hAnsi="Arial" w:cs="Arial"/>
                <w:color w:val="7A787D"/>
                <w:sz w:val="16"/>
                <w:szCs w:val="16"/>
              </w:rPr>
            </w:pPr>
            <w:r w:rsidRPr="006A7890">
              <w:rPr>
                <w:rFonts w:ascii="Arial" w:eastAsia="Times New Roman" w:hAnsi="Arial" w:cs="Arial"/>
                <w:color w:val="7A787D"/>
                <w:sz w:val="16"/>
                <w:szCs w:val="16"/>
              </w:rPr>
              <w:t>Německo</w:t>
            </w:r>
          </w:p>
        </w:tc>
        <w:tc>
          <w:tcPr>
            <w:tcW w:w="96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7</w:t>
            </w:r>
          </w:p>
        </w:tc>
        <w:tc>
          <w:tcPr>
            <w:tcW w:w="96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3</w:t>
            </w:r>
          </w:p>
        </w:tc>
        <w:tc>
          <w:tcPr>
            <w:tcW w:w="96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3</w:t>
            </w:r>
          </w:p>
        </w:tc>
        <w:tc>
          <w:tcPr>
            <w:tcW w:w="96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2</w:t>
            </w:r>
          </w:p>
        </w:tc>
        <w:tc>
          <w:tcPr>
            <w:tcW w:w="96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2</w:t>
            </w:r>
          </w:p>
        </w:tc>
        <w:tc>
          <w:tcPr>
            <w:tcW w:w="90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2</w:t>
            </w:r>
          </w:p>
        </w:tc>
        <w:tc>
          <w:tcPr>
            <w:tcW w:w="72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2</w:t>
            </w:r>
          </w:p>
        </w:tc>
        <w:tc>
          <w:tcPr>
            <w:tcW w:w="96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1</w:t>
            </w:r>
          </w:p>
        </w:tc>
      </w:tr>
      <w:tr w:rsidR="00FC5319" w:rsidRPr="006A7890" w:rsidTr="00FC5319">
        <w:trPr>
          <w:trHeight w:val="315"/>
        </w:trPr>
        <w:tc>
          <w:tcPr>
            <w:tcW w:w="1140" w:type="dxa"/>
            <w:tcBorders>
              <w:top w:val="nil"/>
              <w:left w:val="nil"/>
              <w:bottom w:val="nil"/>
              <w:right w:val="nil"/>
            </w:tcBorders>
            <w:shd w:val="clear" w:color="000000" w:fill="FFFFFF"/>
            <w:noWrap/>
            <w:vAlign w:val="bottom"/>
            <w:hideMark/>
          </w:tcPr>
          <w:p w:rsidR="00FC5319" w:rsidRPr="006A7890" w:rsidRDefault="00FC5319" w:rsidP="00F97EC8">
            <w:pPr>
              <w:spacing w:after="0"/>
              <w:jc w:val="left"/>
              <w:rPr>
                <w:rFonts w:ascii="Arial" w:eastAsia="Times New Roman" w:hAnsi="Arial" w:cs="Arial"/>
                <w:color w:val="7A787D"/>
                <w:sz w:val="16"/>
                <w:szCs w:val="16"/>
              </w:rPr>
            </w:pPr>
            <w:r w:rsidRPr="006A7890">
              <w:rPr>
                <w:rFonts w:ascii="Arial" w:eastAsia="Times New Roman" w:hAnsi="Arial" w:cs="Arial"/>
                <w:color w:val="7A787D"/>
                <w:sz w:val="16"/>
                <w:szCs w:val="16"/>
              </w:rPr>
              <w:t>Maďarsko</w:t>
            </w:r>
          </w:p>
        </w:tc>
        <w:tc>
          <w:tcPr>
            <w:tcW w:w="96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21</w:t>
            </w:r>
          </w:p>
        </w:tc>
        <w:tc>
          <w:tcPr>
            <w:tcW w:w="96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6</w:t>
            </w:r>
          </w:p>
        </w:tc>
        <w:tc>
          <w:tcPr>
            <w:tcW w:w="96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5</w:t>
            </w:r>
          </w:p>
        </w:tc>
        <w:tc>
          <w:tcPr>
            <w:tcW w:w="96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5</w:t>
            </w:r>
          </w:p>
        </w:tc>
        <w:tc>
          <w:tcPr>
            <w:tcW w:w="96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5</w:t>
            </w:r>
          </w:p>
        </w:tc>
        <w:tc>
          <w:tcPr>
            <w:tcW w:w="90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5</w:t>
            </w:r>
          </w:p>
        </w:tc>
        <w:tc>
          <w:tcPr>
            <w:tcW w:w="72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5</w:t>
            </w:r>
          </w:p>
        </w:tc>
        <w:tc>
          <w:tcPr>
            <w:tcW w:w="96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5</w:t>
            </w:r>
          </w:p>
        </w:tc>
      </w:tr>
      <w:tr w:rsidR="00FC5319" w:rsidRPr="006A7890" w:rsidTr="00FC5319">
        <w:trPr>
          <w:trHeight w:val="315"/>
        </w:trPr>
        <w:tc>
          <w:tcPr>
            <w:tcW w:w="1140" w:type="dxa"/>
            <w:tcBorders>
              <w:top w:val="nil"/>
              <w:left w:val="nil"/>
              <w:bottom w:val="nil"/>
              <w:right w:val="nil"/>
            </w:tcBorders>
            <w:shd w:val="clear" w:color="000000" w:fill="FFFFFF"/>
            <w:noWrap/>
            <w:vAlign w:val="bottom"/>
            <w:hideMark/>
          </w:tcPr>
          <w:p w:rsidR="00FC5319" w:rsidRPr="006A7890" w:rsidRDefault="00FC5319" w:rsidP="00F97EC8">
            <w:pPr>
              <w:spacing w:after="0"/>
              <w:jc w:val="left"/>
              <w:rPr>
                <w:rFonts w:ascii="Arial" w:eastAsia="Times New Roman" w:hAnsi="Arial" w:cs="Arial"/>
                <w:color w:val="7A787D"/>
                <w:sz w:val="16"/>
                <w:szCs w:val="16"/>
              </w:rPr>
            </w:pPr>
            <w:r w:rsidRPr="006A7890">
              <w:rPr>
                <w:rFonts w:ascii="Arial" w:eastAsia="Times New Roman" w:hAnsi="Arial" w:cs="Arial"/>
                <w:color w:val="7A787D"/>
                <w:sz w:val="16"/>
                <w:szCs w:val="16"/>
              </w:rPr>
              <w:t>Polsko</w:t>
            </w:r>
          </w:p>
        </w:tc>
        <w:tc>
          <w:tcPr>
            <w:tcW w:w="96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33</w:t>
            </w:r>
          </w:p>
        </w:tc>
        <w:tc>
          <w:tcPr>
            <w:tcW w:w="96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8</w:t>
            </w:r>
          </w:p>
        </w:tc>
        <w:tc>
          <w:tcPr>
            <w:tcW w:w="96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7</w:t>
            </w:r>
          </w:p>
        </w:tc>
        <w:tc>
          <w:tcPr>
            <w:tcW w:w="96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6</w:t>
            </w:r>
          </w:p>
        </w:tc>
        <w:tc>
          <w:tcPr>
            <w:tcW w:w="96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6</w:t>
            </w:r>
          </w:p>
        </w:tc>
        <w:tc>
          <w:tcPr>
            <w:tcW w:w="90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5</w:t>
            </w:r>
          </w:p>
        </w:tc>
        <w:tc>
          <w:tcPr>
            <w:tcW w:w="72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5</w:t>
            </w:r>
          </w:p>
        </w:tc>
        <w:tc>
          <w:tcPr>
            <w:tcW w:w="96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5</w:t>
            </w:r>
          </w:p>
        </w:tc>
      </w:tr>
      <w:tr w:rsidR="00FC5319" w:rsidRPr="006A7890" w:rsidTr="00FC5319">
        <w:trPr>
          <w:trHeight w:val="315"/>
        </w:trPr>
        <w:tc>
          <w:tcPr>
            <w:tcW w:w="1140" w:type="dxa"/>
            <w:tcBorders>
              <w:top w:val="nil"/>
              <w:left w:val="nil"/>
              <w:bottom w:val="nil"/>
              <w:right w:val="nil"/>
            </w:tcBorders>
            <w:shd w:val="clear" w:color="000000" w:fill="FFFFFF"/>
            <w:noWrap/>
            <w:vAlign w:val="bottom"/>
            <w:hideMark/>
          </w:tcPr>
          <w:p w:rsidR="00FC5319" w:rsidRPr="006A7890" w:rsidRDefault="00FC5319" w:rsidP="00F97EC8">
            <w:pPr>
              <w:spacing w:after="0"/>
              <w:jc w:val="left"/>
              <w:rPr>
                <w:rFonts w:ascii="Arial" w:eastAsia="Times New Roman" w:hAnsi="Arial" w:cs="Arial"/>
                <w:color w:val="7A787D"/>
                <w:sz w:val="16"/>
                <w:szCs w:val="16"/>
              </w:rPr>
            </w:pPr>
            <w:r w:rsidRPr="006A7890">
              <w:rPr>
                <w:rFonts w:ascii="Arial" w:eastAsia="Times New Roman" w:hAnsi="Arial" w:cs="Arial"/>
                <w:color w:val="7A787D"/>
                <w:sz w:val="16"/>
                <w:szCs w:val="16"/>
              </w:rPr>
              <w:t>Slovensko</w:t>
            </w:r>
          </w:p>
        </w:tc>
        <w:tc>
          <w:tcPr>
            <w:tcW w:w="96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34</w:t>
            </w:r>
          </w:p>
        </w:tc>
        <w:tc>
          <w:tcPr>
            <w:tcW w:w="96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22</w:t>
            </w:r>
          </w:p>
        </w:tc>
        <w:tc>
          <w:tcPr>
            <w:tcW w:w="96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2</w:t>
            </w:r>
          </w:p>
        </w:tc>
        <w:tc>
          <w:tcPr>
            <w:tcW w:w="96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7</w:t>
            </w:r>
          </w:p>
        </w:tc>
        <w:tc>
          <w:tcPr>
            <w:tcW w:w="96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7</w:t>
            </w:r>
          </w:p>
        </w:tc>
        <w:tc>
          <w:tcPr>
            <w:tcW w:w="90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6</w:t>
            </w:r>
          </w:p>
        </w:tc>
        <w:tc>
          <w:tcPr>
            <w:tcW w:w="72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6</w:t>
            </w:r>
          </w:p>
        </w:tc>
        <w:tc>
          <w:tcPr>
            <w:tcW w:w="960" w:type="dxa"/>
            <w:tcBorders>
              <w:top w:val="nil"/>
              <w:left w:val="nil"/>
              <w:bottom w:val="nil"/>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5</w:t>
            </w:r>
          </w:p>
        </w:tc>
      </w:tr>
      <w:tr w:rsidR="00FC5319" w:rsidRPr="006A7890" w:rsidTr="00FC5319">
        <w:trPr>
          <w:trHeight w:val="315"/>
        </w:trPr>
        <w:tc>
          <w:tcPr>
            <w:tcW w:w="1140" w:type="dxa"/>
            <w:tcBorders>
              <w:top w:val="nil"/>
              <w:left w:val="nil"/>
              <w:bottom w:val="double" w:sz="6" w:space="0" w:color="7A787D"/>
              <w:right w:val="nil"/>
            </w:tcBorders>
            <w:shd w:val="clear" w:color="000000" w:fill="FFFFFF"/>
            <w:noWrap/>
            <w:vAlign w:val="bottom"/>
            <w:hideMark/>
          </w:tcPr>
          <w:p w:rsidR="00FC5319" w:rsidRPr="006A7890" w:rsidRDefault="00FC5319" w:rsidP="00F97EC8">
            <w:pPr>
              <w:spacing w:after="0"/>
              <w:jc w:val="left"/>
              <w:rPr>
                <w:rFonts w:ascii="Arial" w:eastAsia="Times New Roman" w:hAnsi="Arial" w:cs="Arial"/>
                <w:color w:val="7A787D"/>
                <w:sz w:val="16"/>
                <w:szCs w:val="16"/>
              </w:rPr>
            </w:pPr>
            <w:r w:rsidRPr="006A7890">
              <w:rPr>
                <w:rFonts w:ascii="Arial" w:eastAsia="Times New Roman" w:hAnsi="Arial" w:cs="Arial"/>
                <w:color w:val="7A787D"/>
                <w:sz w:val="16"/>
                <w:szCs w:val="16"/>
              </w:rPr>
              <w:t>EU 27 </w:t>
            </w:r>
          </w:p>
        </w:tc>
        <w:tc>
          <w:tcPr>
            <w:tcW w:w="960" w:type="dxa"/>
            <w:tcBorders>
              <w:top w:val="nil"/>
              <w:left w:val="nil"/>
              <w:bottom w:val="double" w:sz="6" w:space="0" w:color="7A787D"/>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7</w:t>
            </w:r>
          </w:p>
        </w:tc>
        <w:tc>
          <w:tcPr>
            <w:tcW w:w="960" w:type="dxa"/>
            <w:tcBorders>
              <w:top w:val="nil"/>
              <w:left w:val="nil"/>
              <w:bottom w:val="double" w:sz="6" w:space="0" w:color="7A787D"/>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3</w:t>
            </w:r>
          </w:p>
        </w:tc>
        <w:tc>
          <w:tcPr>
            <w:tcW w:w="960" w:type="dxa"/>
            <w:tcBorders>
              <w:top w:val="nil"/>
              <w:left w:val="nil"/>
              <w:bottom w:val="double" w:sz="6" w:space="0" w:color="7A787D"/>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3</w:t>
            </w:r>
          </w:p>
        </w:tc>
        <w:tc>
          <w:tcPr>
            <w:tcW w:w="960" w:type="dxa"/>
            <w:tcBorders>
              <w:top w:val="nil"/>
              <w:left w:val="nil"/>
              <w:bottom w:val="double" w:sz="6" w:space="0" w:color="7A787D"/>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2</w:t>
            </w:r>
          </w:p>
        </w:tc>
        <w:tc>
          <w:tcPr>
            <w:tcW w:w="960" w:type="dxa"/>
            <w:tcBorders>
              <w:top w:val="nil"/>
              <w:left w:val="nil"/>
              <w:bottom w:val="double" w:sz="6" w:space="0" w:color="7A787D"/>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2</w:t>
            </w:r>
          </w:p>
        </w:tc>
        <w:tc>
          <w:tcPr>
            <w:tcW w:w="900" w:type="dxa"/>
            <w:tcBorders>
              <w:top w:val="nil"/>
              <w:left w:val="nil"/>
              <w:bottom w:val="double" w:sz="6" w:space="0" w:color="7A787D"/>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2</w:t>
            </w:r>
          </w:p>
        </w:tc>
        <w:tc>
          <w:tcPr>
            <w:tcW w:w="720" w:type="dxa"/>
            <w:tcBorders>
              <w:top w:val="nil"/>
              <w:left w:val="nil"/>
              <w:bottom w:val="double" w:sz="6" w:space="0" w:color="7A787D"/>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12</w:t>
            </w:r>
          </w:p>
        </w:tc>
        <w:tc>
          <w:tcPr>
            <w:tcW w:w="960" w:type="dxa"/>
            <w:tcBorders>
              <w:top w:val="nil"/>
              <w:left w:val="nil"/>
              <w:bottom w:val="double" w:sz="6" w:space="0" w:color="7A787D"/>
              <w:right w:val="nil"/>
            </w:tcBorders>
            <w:shd w:val="clear" w:color="000000" w:fill="FFFFFF"/>
            <w:noWrap/>
            <w:vAlign w:val="center"/>
            <w:hideMark/>
          </w:tcPr>
          <w:p w:rsidR="00FC5319" w:rsidRPr="006A7890" w:rsidRDefault="00FC5319" w:rsidP="00FC5319">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w:t>
            </w:r>
          </w:p>
        </w:tc>
      </w:tr>
    </w:tbl>
    <w:p w:rsidR="00F97EC8" w:rsidRDefault="00F97EC8" w:rsidP="0027409B">
      <w:pPr>
        <w:rPr>
          <w:rStyle w:val="Siln"/>
          <w:b w:val="0"/>
        </w:rPr>
      </w:pPr>
      <w:r>
        <w:rPr>
          <w:rStyle w:val="Siln"/>
          <w:b w:val="0"/>
        </w:rPr>
        <w:t>Zdroj: OECD (2012)</w:t>
      </w:r>
    </w:p>
    <w:p w:rsidR="00B309C6" w:rsidRDefault="00B309C6" w:rsidP="0027409B">
      <w:pPr>
        <w:rPr>
          <w:rStyle w:val="Siln"/>
          <w:b w:val="0"/>
        </w:rPr>
      </w:pPr>
    </w:p>
    <w:p w:rsidR="006A494F" w:rsidRDefault="006A494F" w:rsidP="0027409B">
      <w:pPr>
        <w:rPr>
          <w:rStyle w:val="Siln"/>
          <w:b w:val="0"/>
        </w:rPr>
      </w:pPr>
      <w:r>
        <w:rPr>
          <w:rStyle w:val="Siln"/>
          <w:b w:val="0"/>
        </w:rPr>
        <w:t>Energetická náročnost české ekonomiky dle metodiky OECD je stále vysoká, ale již není rozdíl opr</w:t>
      </w:r>
      <w:r w:rsidR="00452960">
        <w:rPr>
          <w:rStyle w:val="Siln"/>
          <w:b w:val="0"/>
        </w:rPr>
        <w:t>oti průměru EU tak dramatický</w:t>
      </w:r>
      <w:r>
        <w:rPr>
          <w:rStyle w:val="Siln"/>
          <w:b w:val="0"/>
        </w:rPr>
        <w:t xml:space="preserve"> </w:t>
      </w:r>
      <w:r w:rsidR="00452960">
        <w:rPr>
          <w:rStyle w:val="Siln"/>
          <w:b w:val="0"/>
        </w:rPr>
        <w:t>(</w:t>
      </w:r>
      <w:r>
        <w:rPr>
          <w:rStyle w:val="Siln"/>
          <w:b w:val="0"/>
        </w:rPr>
        <w:t>ČR má přibližně o 50 % vyšší energetickou náročnost než průměr EU 27</w:t>
      </w:r>
      <w:r w:rsidR="00452960">
        <w:rPr>
          <w:rStyle w:val="Siln"/>
          <w:b w:val="0"/>
        </w:rPr>
        <w:t>)</w:t>
      </w:r>
      <w:r>
        <w:rPr>
          <w:rStyle w:val="Siln"/>
          <w:b w:val="0"/>
        </w:rPr>
        <w:t>.</w:t>
      </w:r>
      <w:r w:rsidR="00452960">
        <w:rPr>
          <w:rStyle w:val="Siln"/>
          <w:b w:val="0"/>
        </w:rPr>
        <w:t xml:space="preserve"> </w:t>
      </w:r>
      <w:r w:rsidR="00224ED9">
        <w:rPr>
          <w:rStyle w:val="Siln"/>
          <w:b w:val="0"/>
        </w:rPr>
        <w:t>Vysoká energetická náročnost české ekonomiky je dána jednak strukturou ekonomiky, kde oproti většině evropských zemí dominuje zpracovatelský průmysl, tak ale také energetickou efektivitou.</w:t>
      </w:r>
    </w:p>
    <w:p w:rsidR="00F77ABE" w:rsidRDefault="00E9636B" w:rsidP="0027409B">
      <w:pPr>
        <w:rPr>
          <w:rStyle w:val="Siln"/>
          <w:b w:val="0"/>
        </w:rPr>
      </w:pPr>
      <w:r>
        <w:rPr>
          <w:rStyle w:val="Siln"/>
          <w:b w:val="0"/>
        </w:rPr>
        <w:t xml:space="preserve">Z pohledu cenové konkurenceschopnosti je důležitější než energetická náročnost, kolik výrobci za energii při výrobě zaplatí. </w:t>
      </w:r>
      <w:r w:rsidR="00E520E6">
        <w:rPr>
          <w:rStyle w:val="Siln"/>
          <w:b w:val="0"/>
        </w:rPr>
        <w:t>Ceny</w:t>
      </w:r>
      <w:r>
        <w:rPr>
          <w:rStyle w:val="Siln"/>
          <w:b w:val="0"/>
        </w:rPr>
        <w:t xml:space="preserve"> energií (bez nepřímých daní) jsou</w:t>
      </w:r>
      <w:r w:rsidR="00E520E6">
        <w:rPr>
          <w:rStyle w:val="Siln"/>
          <w:b w:val="0"/>
        </w:rPr>
        <w:t xml:space="preserve"> v Čechách </w:t>
      </w:r>
      <w:r>
        <w:rPr>
          <w:rStyle w:val="Siln"/>
          <w:b w:val="0"/>
        </w:rPr>
        <w:t xml:space="preserve">srovnatelné se zbytkem Evropy. </w:t>
      </w:r>
      <w:r w:rsidR="005803F3">
        <w:rPr>
          <w:rStyle w:val="Siln"/>
          <w:b w:val="0"/>
        </w:rPr>
        <w:t xml:space="preserve">Nedávné zvyšování spotřebních daní u pohonných hmot a zvyšování sazeb DPH však výrobní a distribuční náklady českých firem zvyšují. </w:t>
      </w:r>
    </w:p>
    <w:p w:rsidR="00557E67" w:rsidRDefault="00557E67" w:rsidP="0027409B">
      <w:pPr>
        <w:rPr>
          <w:rStyle w:val="Siln"/>
          <w:b w:val="0"/>
        </w:rPr>
      </w:pPr>
    </w:p>
    <w:p w:rsidR="005803F3" w:rsidRPr="00136FBF" w:rsidRDefault="00136FBF" w:rsidP="00136FBF">
      <w:pPr>
        <w:pStyle w:val="Titulek"/>
        <w:rPr>
          <w:rStyle w:val="Siln"/>
          <w:b/>
        </w:rPr>
      </w:pPr>
      <w:r>
        <w:t xml:space="preserve">Tabulka </w:t>
      </w:r>
      <w:fldSimple w:instr=" SEQ Tabulka \* ARABIC ">
        <w:r w:rsidR="00AA29E9">
          <w:rPr>
            <w:noProof/>
          </w:rPr>
          <w:t>3</w:t>
        </w:r>
      </w:fldSimple>
      <w:r>
        <w:t xml:space="preserve">: </w:t>
      </w:r>
      <w:r w:rsidR="005803F3" w:rsidRPr="00136FBF">
        <w:rPr>
          <w:rStyle w:val="Siln"/>
          <w:b/>
        </w:rPr>
        <w:t>Ceny plynu (bez daní, v Euro/ kW/h)</w:t>
      </w:r>
      <w:r w:rsidR="00736003" w:rsidRPr="00136FBF">
        <w:rPr>
          <w:rStyle w:val="Siln"/>
          <w:b/>
        </w:rPr>
        <w:t xml:space="preserve"> pro průmyslové odběratele</w:t>
      </w:r>
    </w:p>
    <w:tbl>
      <w:tblPr>
        <w:tblW w:w="8960" w:type="dxa"/>
        <w:tblInd w:w="55" w:type="dxa"/>
        <w:tblCellMar>
          <w:left w:w="70" w:type="dxa"/>
          <w:right w:w="70" w:type="dxa"/>
        </w:tblCellMar>
        <w:tblLook w:val="04A0"/>
      </w:tblPr>
      <w:tblGrid>
        <w:gridCol w:w="1280"/>
        <w:gridCol w:w="960"/>
        <w:gridCol w:w="960"/>
        <w:gridCol w:w="960"/>
        <w:gridCol w:w="960"/>
        <w:gridCol w:w="960"/>
        <w:gridCol w:w="960"/>
        <w:gridCol w:w="960"/>
        <w:gridCol w:w="960"/>
      </w:tblGrid>
      <w:tr w:rsidR="005803F3" w:rsidRPr="006A7890" w:rsidTr="005803F3">
        <w:trPr>
          <w:trHeight w:val="300"/>
        </w:trPr>
        <w:tc>
          <w:tcPr>
            <w:tcW w:w="1280" w:type="dxa"/>
            <w:tcBorders>
              <w:top w:val="nil"/>
              <w:left w:val="nil"/>
              <w:bottom w:val="nil"/>
              <w:right w:val="nil"/>
            </w:tcBorders>
            <w:shd w:val="clear" w:color="000000" w:fill="B6B002"/>
            <w:noWrap/>
            <w:vAlign w:val="bottom"/>
            <w:hideMark/>
          </w:tcPr>
          <w:p w:rsidR="005803F3" w:rsidRPr="006A7890" w:rsidRDefault="005803F3" w:rsidP="005803F3">
            <w:pPr>
              <w:spacing w:after="0"/>
              <w:jc w:val="left"/>
              <w:rPr>
                <w:rFonts w:ascii="Arial" w:eastAsia="Times New Roman" w:hAnsi="Arial" w:cs="Arial"/>
                <w:color w:val="FFFFFF"/>
                <w:sz w:val="16"/>
                <w:szCs w:val="16"/>
              </w:rPr>
            </w:pPr>
            <w:r w:rsidRPr="006A7890">
              <w:rPr>
                <w:rFonts w:ascii="Arial" w:eastAsia="Times New Roman" w:hAnsi="Arial" w:cs="Arial"/>
                <w:color w:val="FFFFFF"/>
                <w:sz w:val="16"/>
                <w:szCs w:val="16"/>
              </w:rPr>
              <w:t> </w:t>
            </w:r>
          </w:p>
        </w:tc>
        <w:tc>
          <w:tcPr>
            <w:tcW w:w="960" w:type="dxa"/>
            <w:tcBorders>
              <w:top w:val="nil"/>
              <w:left w:val="nil"/>
              <w:bottom w:val="nil"/>
              <w:right w:val="nil"/>
            </w:tcBorders>
            <w:shd w:val="clear" w:color="000000" w:fill="B6B002"/>
            <w:noWrap/>
            <w:vAlign w:val="center"/>
            <w:hideMark/>
          </w:tcPr>
          <w:p w:rsidR="005803F3" w:rsidRPr="006A7890" w:rsidRDefault="005803F3" w:rsidP="005803F3">
            <w:pPr>
              <w:spacing w:after="0"/>
              <w:jc w:val="center"/>
              <w:rPr>
                <w:rFonts w:ascii="Arial" w:eastAsia="Times New Roman" w:hAnsi="Arial" w:cs="Arial"/>
                <w:color w:val="FFFFFF"/>
                <w:sz w:val="16"/>
                <w:szCs w:val="16"/>
              </w:rPr>
            </w:pPr>
            <w:r w:rsidRPr="006A7890">
              <w:rPr>
                <w:rFonts w:ascii="Arial" w:eastAsia="Times New Roman" w:hAnsi="Arial" w:cs="Arial"/>
                <w:color w:val="FFFFFF"/>
                <w:sz w:val="16"/>
                <w:szCs w:val="16"/>
              </w:rPr>
              <w:t>2008S2</w:t>
            </w:r>
          </w:p>
        </w:tc>
        <w:tc>
          <w:tcPr>
            <w:tcW w:w="960" w:type="dxa"/>
            <w:tcBorders>
              <w:top w:val="nil"/>
              <w:left w:val="nil"/>
              <w:bottom w:val="nil"/>
              <w:right w:val="nil"/>
            </w:tcBorders>
            <w:shd w:val="clear" w:color="000000" w:fill="B6B002"/>
            <w:noWrap/>
            <w:vAlign w:val="center"/>
            <w:hideMark/>
          </w:tcPr>
          <w:p w:rsidR="005803F3" w:rsidRPr="006A7890" w:rsidRDefault="005803F3" w:rsidP="005803F3">
            <w:pPr>
              <w:spacing w:after="0"/>
              <w:jc w:val="center"/>
              <w:rPr>
                <w:rFonts w:ascii="Arial" w:eastAsia="Times New Roman" w:hAnsi="Arial" w:cs="Arial"/>
                <w:color w:val="FFFFFF"/>
                <w:sz w:val="16"/>
                <w:szCs w:val="16"/>
              </w:rPr>
            </w:pPr>
            <w:r w:rsidRPr="006A7890">
              <w:rPr>
                <w:rFonts w:ascii="Arial" w:eastAsia="Times New Roman" w:hAnsi="Arial" w:cs="Arial"/>
                <w:color w:val="FFFFFF"/>
                <w:sz w:val="16"/>
                <w:szCs w:val="16"/>
              </w:rPr>
              <w:t>2009S1</w:t>
            </w:r>
          </w:p>
        </w:tc>
        <w:tc>
          <w:tcPr>
            <w:tcW w:w="960" w:type="dxa"/>
            <w:tcBorders>
              <w:top w:val="nil"/>
              <w:left w:val="nil"/>
              <w:bottom w:val="nil"/>
              <w:right w:val="nil"/>
            </w:tcBorders>
            <w:shd w:val="clear" w:color="000000" w:fill="B6B002"/>
            <w:noWrap/>
            <w:vAlign w:val="center"/>
            <w:hideMark/>
          </w:tcPr>
          <w:p w:rsidR="005803F3" w:rsidRPr="006A7890" w:rsidRDefault="005803F3" w:rsidP="005803F3">
            <w:pPr>
              <w:spacing w:after="0"/>
              <w:jc w:val="center"/>
              <w:rPr>
                <w:rFonts w:ascii="Arial" w:eastAsia="Times New Roman" w:hAnsi="Arial" w:cs="Arial"/>
                <w:color w:val="FFFFFF"/>
                <w:sz w:val="16"/>
                <w:szCs w:val="16"/>
              </w:rPr>
            </w:pPr>
            <w:r w:rsidRPr="006A7890">
              <w:rPr>
                <w:rFonts w:ascii="Arial" w:eastAsia="Times New Roman" w:hAnsi="Arial" w:cs="Arial"/>
                <w:color w:val="FFFFFF"/>
                <w:sz w:val="16"/>
                <w:szCs w:val="16"/>
              </w:rPr>
              <w:t>2009S2</w:t>
            </w:r>
          </w:p>
        </w:tc>
        <w:tc>
          <w:tcPr>
            <w:tcW w:w="960" w:type="dxa"/>
            <w:tcBorders>
              <w:top w:val="nil"/>
              <w:left w:val="nil"/>
              <w:bottom w:val="nil"/>
              <w:right w:val="nil"/>
            </w:tcBorders>
            <w:shd w:val="clear" w:color="000000" w:fill="B6B002"/>
            <w:noWrap/>
            <w:vAlign w:val="center"/>
            <w:hideMark/>
          </w:tcPr>
          <w:p w:rsidR="005803F3" w:rsidRPr="006A7890" w:rsidRDefault="005803F3" w:rsidP="005803F3">
            <w:pPr>
              <w:spacing w:after="0"/>
              <w:jc w:val="center"/>
              <w:rPr>
                <w:rFonts w:ascii="Arial" w:eastAsia="Times New Roman" w:hAnsi="Arial" w:cs="Arial"/>
                <w:color w:val="FFFFFF"/>
                <w:sz w:val="16"/>
                <w:szCs w:val="16"/>
              </w:rPr>
            </w:pPr>
            <w:r w:rsidRPr="006A7890">
              <w:rPr>
                <w:rFonts w:ascii="Arial" w:eastAsia="Times New Roman" w:hAnsi="Arial" w:cs="Arial"/>
                <w:color w:val="FFFFFF"/>
                <w:sz w:val="16"/>
                <w:szCs w:val="16"/>
              </w:rPr>
              <w:t>2010S1</w:t>
            </w:r>
          </w:p>
        </w:tc>
        <w:tc>
          <w:tcPr>
            <w:tcW w:w="960" w:type="dxa"/>
            <w:tcBorders>
              <w:top w:val="nil"/>
              <w:left w:val="nil"/>
              <w:bottom w:val="nil"/>
              <w:right w:val="nil"/>
            </w:tcBorders>
            <w:shd w:val="clear" w:color="000000" w:fill="B6B002"/>
            <w:noWrap/>
            <w:vAlign w:val="center"/>
            <w:hideMark/>
          </w:tcPr>
          <w:p w:rsidR="005803F3" w:rsidRPr="006A7890" w:rsidRDefault="005803F3" w:rsidP="005803F3">
            <w:pPr>
              <w:spacing w:after="0"/>
              <w:jc w:val="center"/>
              <w:rPr>
                <w:rFonts w:ascii="Arial" w:eastAsia="Times New Roman" w:hAnsi="Arial" w:cs="Arial"/>
                <w:color w:val="FFFFFF"/>
                <w:sz w:val="16"/>
                <w:szCs w:val="16"/>
              </w:rPr>
            </w:pPr>
            <w:r w:rsidRPr="006A7890">
              <w:rPr>
                <w:rFonts w:ascii="Arial" w:eastAsia="Times New Roman" w:hAnsi="Arial" w:cs="Arial"/>
                <w:color w:val="FFFFFF"/>
                <w:sz w:val="16"/>
                <w:szCs w:val="16"/>
              </w:rPr>
              <w:t>2010S2</w:t>
            </w:r>
          </w:p>
        </w:tc>
        <w:tc>
          <w:tcPr>
            <w:tcW w:w="960" w:type="dxa"/>
            <w:tcBorders>
              <w:top w:val="nil"/>
              <w:left w:val="nil"/>
              <w:bottom w:val="nil"/>
              <w:right w:val="nil"/>
            </w:tcBorders>
            <w:shd w:val="clear" w:color="000000" w:fill="B6B002"/>
            <w:noWrap/>
            <w:vAlign w:val="center"/>
            <w:hideMark/>
          </w:tcPr>
          <w:p w:rsidR="005803F3" w:rsidRPr="006A7890" w:rsidRDefault="005803F3" w:rsidP="005803F3">
            <w:pPr>
              <w:spacing w:after="0"/>
              <w:jc w:val="center"/>
              <w:rPr>
                <w:rFonts w:ascii="Arial" w:eastAsia="Times New Roman" w:hAnsi="Arial" w:cs="Arial"/>
                <w:color w:val="FFFFFF"/>
                <w:sz w:val="16"/>
                <w:szCs w:val="16"/>
              </w:rPr>
            </w:pPr>
            <w:r w:rsidRPr="006A7890">
              <w:rPr>
                <w:rFonts w:ascii="Arial" w:eastAsia="Times New Roman" w:hAnsi="Arial" w:cs="Arial"/>
                <w:color w:val="FFFFFF"/>
                <w:sz w:val="16"/>
                <w:szCs w:val="16"/>
              </w:rPr>
              <w:t>2011S1</w:t>
            </w:r>
          </w:p>
        </w:tc>
        <w:tc>
          <w:tcPr>
            <w:tcW w:w="960" w:type="dxa"/>
            <w:tcBorders>
              <w:top w:val="nil"/>
              <w:left w:val="nil"/>
              <w:bottom w:val="nil"/>
              <w:right w:val="nil"/>
            </w:tcBorders>
            <w:shd w:val="clear" w:color="000000" w:fill="B6B002"/>
            <w:noWrap/>
            <w:vAlign w:val="bottom"/>
            <w:hideMark/>
          </w:tcPr>
          <w:p w:rsidR="005803F3" w:rsidRPr="006A7890" w:rsidRDefault="005803F3" w:rsidP="005803F3">
            <w:pPr>
              <w:spacing w:after="0"/>
              <w:jc w:val="left"/>
              <w:rPr>
                <w:rFonts w:ascii="Arial" w:eastAsia="Times New Roman" w:hAnsi="Arial" w:cs="Arial"/>
                <w:color w:val="FFFFFF"/>
                <w:sz w:val="16"/>
                <w:szCs w:val="16"/>
              </w:rPr>
            </w:pPr>
            <w:r w:rsidRPr="006A7890">
              <w:rPr>
                <w:rFonts w:ascii="Arial" w:eastAsia="Times New Roman" w:hAnsi="Arial" w:cs="Arial"/>
                <w:color w:val="FFFFFF"/>
                <w:sz w:val="16"/>
                <w:szCs w:val="16"/>
              </w:rPr>
              <w:t>2011S2</w:t>
            </w:r>
          </w:p>
        </w:tc>
        <w:tc>
          <w:tcPr>
            <w:tcW w:w="960" w:type="dxa"/>
            <w:tcBorders>
              <w:top w:val="nil"/>
              <w:left w:val="nil"/>
              <w:bottom w:val="nil"/>
              <w:right w:val="nil"/>
            </w:tcBorders>
            <w:shd w:val="clear" w:color="000000" w:fill="B6B002"/>
            <w:noWrap/>
            <w:vAlign w:val="center"/>
            <w:hideMark/>
          </w:tcPr>
          <w:p w:rsidR="005803F3" w:rsidRPr="006A7890" w:rsidRDefault="005803F3" w:rsidP="005803F3">
            <w:pPr>
              <w:spacing w:after="0"/>
              <w:jc w:val="center"/>
              <w:rPr>
                <w:rFonts w:ascii="Arial" w:eastAsia="Times New Roman" w:hAnsi="Arial" w:cs="Arial"/>
                <w:color w:val="FFFFFF"/>
                <w:sz w:val="16"/>
                <w:szCs w:val="16"/>
              </w:rPr>
            </w:pPr>
            <w:r w:rsidRPr="006A7890">
              <w:rPr>
                <w:rFonts w:ascii="Arial" w:eastAsia="Times New Roman" w:hAnsi="Arial" w:cs="Arial"/>
                <w:color w:val="FFFFFF"/>
                <w:sz w:val="16"/>
                <w:szCs w:val="16"/>
              </w:rPr>
              <w:t>2012S1</w:t>
            </w:r>
          </w:p>
        </w:tc>
      </w:tr>
      <w:tr w:rsidR="005803F3" w:rsidRPr="006A7890" w:rsidTr="005803F3">
        <w:trPr>
          <w:trHeight w:val="300"/>
        </w:trPr>
        <w:tc>
          <w:tcPr>
            <w:tcW w:w="1280" w:type="dxa"/>
            <w:tcBorders>
              <w:top w:val="nil"/>
              <w:left w:val="nil"/>
              <w:bottom w:val="nil"/>
              <w:right w:val="nil"/>
            </w:tcBorders>
            <w:shd w:val="clear" w:color="000000" w:fill="FFFFFF"/>
            <w:noWrap/>
            <w:vAlign w:val="bottom"/>
            <w:hideMark/>
          </w:tcPr>
          <w:p w:rsidR="005803F3" w:rsidRPr="006A7890" w:rsidRDefault="005803F3" w:rsidP="005803F3">
            <w:pPr>
              <w:spacing w:after="0"/>
              <w:jc w:val="left"/>
              <w:rPr>
                <w:rFonts w:ascii="Arial" w:eastAsia="Times New Roman" w:hAnsi="Arial" w:cs="Arial"/>
                <w:color w:val="7A787D"/>
                <w:sz w:val="16"/>
                <w:szCs w:val="16"/>
              </w:rPr>
            </w:pPr>
            <w:r w:rsidRPr="006A7890">
              <w:rPr>
                <w:rFonts w:ascii="Arial" w:eastAsia="Times New Roman" w:hAnsi="Arial" w:cs="Arial"/>
                <w:color w:val="7A787D"/>
                <w:sz w:val="16"/>
                <w:szCs w:val="16"/>
              </w:rPr>
              <w:t>EU 27</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7</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3</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28</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28</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1</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2</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5</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7</w:t>
            </w:r>
          </w:p>
        </w:tc>
      </w:tr>
      <w:tr w:rsidR="005803F3" w:rsidRPr="006A7890" w:rsidTr="005803F3">
        <w:trPr>
          <w:trHeight w:val="300"/>
        </w:trPr>
        <w:tc>
          <w:tcPr>
            <w:tcW w:w="1280" w:type="dxa"/>
            <w:tcBorders>
              <w:top w:val="nil"/>
              <w:left w:val="nil"/>
              <w:bottom w:val="nil"/>
              <w:right w:val="nil"/>
            </w:tcBorders>
            <w:shd w:val="clear" w:color="000000" w:fill="FFFFFF"/>
            <w:noWrap/>
            <w:vAlign w:val="bottom"/>
            <w:hideMark/>
          </w:tcPr>
          <w:p w:rsidR="005803F3" w:rsidRPr="006A7890" w:rsidRDefault="005803F3" w:rsidP="005803F3">
            <w:pPr>
              <w:spacing w:after="0"/>
              <w:jc w:val="left"/>
              <w:rPr>
                <w:rFonts w:ascii="Arial" w:eastAsia="Times New Roman" w:hAnsi="Arial" w:cs="Arial"/>
                <w:color w:val="7A787D"/>
                <w:sz w:val="16"/>
                <w:szCs w:val="16"/>
              </w:rPr>
            </w:pPr>
            <w:r w:rsidRPr="006A7890">
              <w:rPr>
                <w:rFonts w:ascii="Arial" w:eastAsia="Times New Roman" w:hAnsi="Arial" w:cs="Arial"/>
                <w:color w:val="7A787D"/>
                <w:sz w:val="16"/>
                <w:szCs w:val="16"/>
              </w:rPr>
              <w:t>ČR</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8</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2</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26</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0</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5</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0</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3</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2</w:t>
            </w:r>
          </w:p>
        </w:tc>
      </w:tr>
      <w:tr w:rsidR="005803F3" w:rsidRPr="006A7890" w:rsidTr="005803F3">
        <w:trPr>
          <w:trHeight w:val="300"/>
        </w:trPr>
        <w:tc>
          <w:tcPr>
            <w:tcW w:w="1280" w:type="dxa"/>
            <w:tcBorders>
              <w:top w:val="nil"/>
              <w:left w:val="nil"/>
              <w:bottom w:val="nil"/>
              <w:right w:val="nil"/>
            </w:tcBorders>
            <w:shd w:val="clear" w:color="000000" w:fill="FFFFFF"/>
            <w:noWrap/>
            <w:vAlign w:val="bottom"/>
            <w:hideMark/>
          </w:tcPr>
          <w:p w:rsidR="005803F3" w:rsidRPr="006A7890" w:rsidRDefault="005803F3" w:rsidP="005803F3">
            <w:pPr>
              <w:spacing w:after="0"/>
              <w:jc w:val="left"/>
              <w:rPr>
                <w:rFonts w:ascii="Arial" w:eastAsia="Times New Roman" w:hAnsi="Arial" w:cs="Arial"/>
                <w:color w:val="7A787D"/>
                <w:sz w:val="16"/>
                <w:szCs w:val="16"/>
              </w:rPr>
            </w:pPr>
            <w:r w:rsidRPr="006A7890">
              <w:rPr>
                <w:rFonts w:ascii="Arial" w:eastAsia="Times New Roman" w:hAnsi="Arial" w:cs="Arial"/>
                <w:color w:val="7A787D"/>
                <w:sz w:val="16"/>
                <w:szCs w:val="16"/>
              </w:rPr>
              <w:t>Německo</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46</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9</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1</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2</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40</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42</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46</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43</w:t>
            </w:r>
          </w:p>
        </w:tc>
      </w:tr>
      <w:tr w:rsidR="005803F3" w:rsidRPr="006A7890" w:rsidTr="005803F3">
        <w:trPr>
          <w:trHeight w:val="300"/>
        </w:trPr>
        <w:tc>
          <w:tcPr>
            <w:tcW w:w="1280" w:type="dxa"/>
            <w:tcBorders>
              <w:top w:val="nil"/>
              <w:left w:val="nil"/>
              <w:bottom w:val="nil"/>
              <w:right w:val="nil"/>
            </w:tcBorders>
            <w:shd w:val="clear" w:color="000000" w:fill="FFFFFF"/>
            <w:noWrap/>
            <w:vAlign w:val="bottom"/>
            <w:hideMark/>
          </w:tcPr>
          <w:p w:rsidR="005803F3" w:rsidRPr="006A7890" w:rsidRDefault="005803F3" w:rsidP="005803F3">
            <w:pPr>
              <w:spacing w:after="0"/>
              <w:jc w:val="left"/>
              <w:rPr>
                <w:rFonts w:ascii="Arial" w:eastAsia="Times New Roman" w:hAnsi="Arial" w:cs="Arial"/>
                <w:color w:val="7A787D"/>
                <w:sz w:val="16"/>
                <w:szCs w:val="16"/>
              </w:rPr>
            </w:pPr>
            <w:r w:rsidRPr="006A7890">
              <w:rPr>
                <w:rFonts w:ascii="Arial" w:eastAsia="Times New Roman" w:hAnsi="Arial" w:cs="Arial"/>
                <w:color w:val="7A787D"/>
                <w:sz w:val="16"/>
                <w:szCs w:val="16"/>
              </w:rPr>
              <w:t>Maďarsko</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41</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6</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5</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29</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5</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0</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43</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49</w:t>
            </w:r>
          </w:p>
        </w:tc>
      </w:tr>
      <w:tr w:rsidR="005803F3" w:rsidRPr="006A7890" w:rsidTr="005803F3">
        <w:trPr>
          <w:trHeight w:val="300"/>
        </w:trPr>
        <w:tc>
          <w:tcPr>
            <w:tcW w:w="1280" w:type="dxa"/>
            <w:tcBorders>
              <w:top w:val="nil"/>
              <w:left w:val="nil"/>
              <w:bottom w:val="nil"/>
              <w:right w:val="nil"/>
            </w:tcBorders>
            <w:shd w:val="clear" w:color="000000" w:fill="FFFFFF"/>
            <w:noWrap/>
            <w:vAlign w:val="bottom"/>
            <w:hideMark/>
          </w:tcPr>
          <w:p w:rsidR="005803F3" w:rsidRPr="006A7890" w:rsidRDefault="005803F3" w:rsidP="005803F3">
            <w:pPr>
              <w:spacing w:after="0"/>
              <w:jc w:val="left"/>
              <w:rPr>
                <w:rFonts w:ascii="Arial" w:eastAsia="Times New Roman" w:hAnsi="Arial" w:cs="Arial"/>
                <w:color w:val="7A787D"/>
                <w:sz w:val="16"/>
                <w:szCs w:val="16"/>
              </w:rPr>
            </w:pPr>
            <w:r w:rsidRPr="006A7890">
              <w:rPr>
                <w:rFonts w:ascii="Arial" w:eastAsia="Times New Roman" w:hAnsi="Arial" w:cs="Arial"/>
                <w:color w:val="7A787D"/>
                <w:sz w:val="16"/>
                <w:szCs w:val="16"/>
              </w:rPr>
              <w:t>Rakousko</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1</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1</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2</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2</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3</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5</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4</w:t>
            </w:r>
          </w:p>
        </w:tc>
      </w:tr>
      <w:tr w:rsidR="005803F3" w:rsidRPr="006A7890" w:rsidTr="005803F3">
        <w:trPr>
          <w:trHeight w:val="300"/>
        </w:trPr>
        <w:tc>
          <w:tcPr>
            <w:tcW w:w="1280" w:type="dxa"/>
            <w:tcBorders>
              <w:top w:val="nil"/>
              <w:left w:val="nil"/>
              <w:bottom w:val="nil"/>
              <w:right w:val="nil"/>
            </w:tcBorders>
            <w:shd w:val="clear" w:color="000000" w:fill="FFFFFF"/>
            <w:noWrap/>
            <w:vAlign w:val="bottom"/>
            <w:hideMark/>
          </w:tcPr>
          <w:p w:rsidR="005803F3" w:rsidRPr="006A7890" w:rsidRDefault="005803F3" w:rsidP="005803F3">
            <w:pPr>
              <w:spacing w:after="0"/>
              <w:jc w:val="left"/>
              <w:rPr>
                <w:rFonts w:ascii="Arial" w:eastAsia="Times New Roman" w:hAnsi="Arial" w:cs="Arial"/>
                <w:color w:val="7A787D"/>
                <w:sz w:val="16"/>
                <w:szCs w:val="16"/>
              </w:rPr>
            </w:pPr>
            <w:r w:rsidRPr="006A7890">
              <w:rPr>
                <w:rFonts w:ascii="Arial" w:eastAsia="Times New Roman" w:hAnsi="Arial" w:cs="Arial"/>
                <w:color w:val="7A787D"/>
                <w:sz w:val="16"/>
                <w:szCs w:val="16"/>
              </w:rPr>
              <w:t>Polsko</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4</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28</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0</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0</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3</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3</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2</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4</w:t>
            </w:r>
          </w:p>
        </w:tc>
      </w:tr>
      <w:tr w:rsidR="005803F3" w:rsidRPr="006A7890" w:rsidTr="005803F3">
        <w:trPr>
          <w:trHeight w:val="300"/>
        </w:trPr>
        <w:tc>
          <w:tcPr>
            <w:tcW w:w="1280" w:type="dxa"/>
            <w:tcBorders>
              <w:top w:val="nil"/>
              <w:left w:val="nil"/>
              <w:bottom w:val="nil"/>
              <w:right w:val="nil"/>
            </w:tcBorders>
            <w:shd w:val="clear" w:color="000000" w:fill="FFFFFF"/>
            <w:noWrap/>
            <w:vAlign w:val="bottom"/>
            <w:hideMark/>
          </w:tcPr>
          <w:p w:rsidR="005803F3" w:rsidRPr="006A7890" w:rsidRDefault="005803F3" w:rsidP="005803F3">
            <w:pPr>
              <w:spacing w:after="0"/>
              <w:jc w:val="left"/>
              <w:rPr>
                <w:rFonts w:ascii="Arial" w:eastAsia="Times New Roman" w:hAnsi="Arial" w:cs="Arial"/>
                <w:color w:val="7A787D"/>
                <w:sz w:val="16"/>
                <w:szCs w:val="16"/>
              </w:rPr>
            </w:pPr>
            <w:r w:rsidRPr="006A7890">
              <w:rPr>
                <w:rFonts w:ascii="Arial" w:eastAsia="Times New Roman" w:hAnsi="Arial" w:cs="Arial"/>
                <w:color w:val="7A787D"/>
                <w:sz w:val="16"/>
                <w:szCs w:val="16"/>
              </w:rPr>
              <w:t>Slovensko</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47</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40</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1</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2</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6</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3</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40</w:t>
            </w:r>
          </w:p>
        </w:tc>
        <w:tc>
          <w:tcPr>
            <w:tcW w:w="960" w:type="dxa"/>
            <w:tcBorders>
              <w:top w:val="nil"/>
              <w:left w:val="nil"/>
              <w:bottom w:val="nil"/>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8</w:t>
            </w:r>
          </w:p>
        </w:tc>
      </w:tr>
      <w:tr w:rsidR="005803F3" w:rsidRPr="006A7890" w:rsidTr="005803F3">
        <w:trPr>
          <w:trHeight w:val="315"/>
        </w:trPr>
        <w:tc>
          <w:tcPr>
            <w:tcW w:w="1280" w:type="dxa"/>
            <w:tcBorders>
              <w:top w:val="nil"/>
              <w:left w:val="nil"/>
              <w:bottom w:val="double" w:sz="6" w:space="0" w:color="7A787D"/>
              <w:right w:val="nil"/>
            </w:tcBorders>
            <w:shd w:val="clear" w:color="000000" w:fill="FFFFFF"/>
            <w:noWrap/>
            <w:vAlign w:val="bottom"/>
            <w:hideMark/>
          </w:tcPr>
          <w:p w:rsidR="005803F3" w:rsidRPr="006A7890" w:rsidRDefault="005803F3" w:rsidP="005803F3">
            <w:pPr>
              <w:spacing w:after="0"/>
              <w:jc w:val="left"/>
              <w:rPr>
                <w:rFonts w:ascii="Arial" w:eastAsia="Times New Roman" w:hAnsi="Arial" w:cs="Arial"/>
                <w:color w:val="7A787D"/>
                <w:sz w:val="16"/>
                <w:szCs w:val="16"/>
              </w:rPr>
            </w:pPr>
            <w:r w:rsidRPr="006A7890">
              <w:rPr>
                <w:rFonts w:ascii="Arial" w:eastAsia="Times New Roman" w:hAnsi="Arial" w:cs="Arial"/>
                <w:color w:val="7A787D"/>
                <w:sz w:val="16"/>
                <w:szCs w:val="16"/>
              </w:rPr>
              <w:t>Finsko</w:t>
            </w:r>
          </w:p>
        </w:tc>
        <w:tc>
          <w:tcPr>
            <w:tcW w:w="960" w:type="dxa"/>
            <w:tcBorders>
              <w:top w:val="nil"/>
              <w:left w:val="nil"/>
              <w:bottom w:val="double" w:sz="6" w:space="0" w:color="7A787D"/>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2</w:t>
            </w:r>
          </w:p>
        </w:tc>
        <w:tc>
          <w:tcPr>
            <w:tcW w:w="960" w:type="dxa"/>
            <w:tcBorders>
              <w:top w:val="nil"/>
              <w:left w:val="nil"/>
              <w:bottom w:val="double" w:sz="6" w:space="0" w:color="7A787D"/>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29</w:t>
            </w:r>
          </w:p>
        </w:tc>
        <w:tc>
          <w:tcPr>
            <w:tcW w:w="960" w:type="dxa"/>
            <w:tcBorders>
              <w:top w:val="nil"/>
              <w:left w:val="nil"/>
              <w:bottom w:val="double" w:sz="6" w:space="0" w:color="7A787D"/>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27</w:t>
            </w:r>
          </w:p>
        </w:tc>
        <w:tc>
          <w:tcPr>
            <w:tcW w:w="960" w:type="dxa"/>
            <w:tcBorders>
              <w:top w:val="nil"/>
              <w:left w:val="nil"/>
              <w:bottom w:val="double" w:sz="6" w:space="0" w:color="7A787D"/>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28</w:t>
            </w:r>
          </w:p>
        </w:tc>
        <w:tc>
          <w:tcPr>
            <w:tcW w:w="960" w:type="dxa"/>
            <w:tcBorders>
              <w:top w:val="nil"/>
              <w:left w:val="nil"/>
              <w:bottom w:val="double" w:sz="6" w:space="0" w:color="7A787D"/>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1</w:t>
            </w:r>
          </w:p>
        </w:tc>
        <w:tc>
          <w:tcPr>
            <w:tcW w:w="960" w:type="dxa"/>
            <w:tcBorders>
              <w:top w:val="nil"/>
              <w:left w:val="nil"/>
              <w:bottom w:val="double" w:sz="6" w:space="0" w:color="7A787D"/>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4</w:t>
            </w:r>
          </w:p>
        </w:tc>
        <w:tc>
          <w:tcPr>
            <w:tcW w:w="960" w:type="dxa"/>
            <w:tcBorders>
              <w:top w:val="nil"/>
              <w:left w:val="nil"/>
              <w:bottom w:val="double" w:sz="6" w:space="0" w:color="7A787D"/>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8</w:t>
            </w:r>
          </w:p>
        </w:tc>
        <w:tc>
          <w:tcPr>
            <w:tcW w:w="960" w:type="dxa"/>
            <w:tcBorders>
              <w:top w:val="nil"/>
              <w:left w:val="nil"/>
              <w:bottom w:val="double" w:sz="6" w:space="0" w:color="7A787D"/>
              <w:right w:val="nil"/>
            </w:tcBorders>
            <w:shd w:val="clear" w:color="000000" w:fill="FFFFFF"/>
            <w:noWrap/>
            <w:vAlign w:val="center"/>
            <w:hideMark/>
          </w:tcPr>
          <w:p w:rsidR="005803F3" w:rsidRPr="006A7890" w:rsidRDefault="005803F3" w:rsidP="005803F3">
            <w:pPr>
              <w:spacing w:after="0"/>
              <w:jc w:val="center"/>
              <w:rPr>
                <w:rFonts w:ascii="Arial" w:eastAsia="Times New Roman" w:hAnsi="Arial" w:cs="Arial"/>
                <w:color w:val="7A787D"/>
                <w:sz w:val="16"/>
                <w:szCs w:val="16"/>
              </w:rPr>
            </w:pPr>
            <w:r w:rsidRPr="006A7890">
              <w:rPr>
                <w:rFonts w:ascii="Arial" w:eastAsia="Times New Roman" w:hAnsi="Arial" w:cs="Arial"/>
                <w:color w:val="7A787D"/>
                <w:sz w:val="16"/>
                <w:szCs w:val="16"/>
              </w:rPr>
              <w:t>0,039</w:t>
            </w:r>
          </w:p>
        </w:tc>
      </w:tr>
    </w:tbl>
    <w:p w:rsidR="002517E5" w:rsidRDefault="005803F3" w:rsidP="0027409B">
      <w:pPr>
        <w:rPr>
          <w:rStyle w:val="Siln"/>
          <w:b w:val="0"/>
        </w:rPr>
      </w:pPr>
      <w:r>
        <w:rPr>
          <w:rStyle w:val="Siln"/>
          <w:b w:val="0"/>
        </w:rPr>
        <w:t>Zdroj: Eurostat (201</w:t>
      </w:r>
      <w:r w:rsidR="00B90F3F">
        <w:rPr>
          <w:rStyle w:val="Siln"/>
          <w:b w:val="0"/>
        </w:rPr>
        <w:t>3</w:t>
      </w:r>
      <w:r>
        <w:rPr>
          <w:rStyle w:val="Siln"/>
          <w:b w:val="0"/>
        </w:rPr>
        <w:t>)</w:t>
      </w:r>
    </w:p>
    <w:p w:rsidR="00557E67" w:rsidRDefault="00557E67" w:rsidP="0027409B">
      <w:pPr>
        <w:rPr>
          <w:rStyle w:val="Siln"/>
          <w:b w:val="0"/>
        </w:rPr>
      </w:pPr>
    </w:p>
    <w:p w:rsidR="00B309C6" w:rsidRDefault="00B309C6" w:rsidP="0027409B">
      <w:pPr>
        <w:rPr>
          <w:rStyle w:val="Siln"/>
          <w:b w:val="0"/>
        </w:rPr>
      </w:pPr>
    </w:p>
    <w:p w:rsidR="00B309C6" w:rsidRDefault="00B309C6" w:rsidP="0027409B">
      <w:pPr>
        <w:rPr>
          <w:rStyle w:val="Siln"/>
          <w:b w:val="0"/>
        </w:rPr>
      </w:pPr>
    </w:p>
    <w:p w:rsidR="00B309C6" w:rsidRDefault="00B309C6" w:rsidP="0027409B">
      <w:pPr>
        <w:rPr>
          <w:rStyle w:val="Siln"/>
          <w:b w:val="0"/>
        </w:rPr>
      </w:pPr>
    </w:p>
    <w:p w:rsidR="00B309C6" w:rsidRDefault="00B309C6" w:rsidP="0027409B">
      <w:pPr>
        <w:rPr>
          <w:rStyle w:val="Siln"/>
          <w:b w:val="0"/>
        </w:rPr>
      </w:pPr>
    </w:p>
    <w:p w:rsidR="00B309C6" w:rsidRDefault="00B309C6" w:rsidP="0027409B">
      <w:pPr>
        <w:rPr>
          <w:rStyle w:val="Siln"/>
          <w:b w:val="0"/>
        </w:rPr>
      </w:pPr>
    </w:p>
    <w:p w:rsidR="00B309C6" w:rsidRDefault="00B309C6" w:rsidP="0027409B">
      <w:pPr>
        <w:rPr>
          <w:rStyle w:val="Siln"/>
          <w:b w:val="0"/>
        </w:rPr>
      </w:pPr>
    </w:p>
    <w:p w:rsidR="00B309C6" w:rsidRDefault="00B309C6" w:rsidP="0027409B">
      <w:pPr>
        <w:rPr>
          <w:rStyle w:val="Siln"/>
          <w:b w:val="0"/>
        </w:rPr>
      </w:pPr>
    </w:p>
    <w:p w:rsidR="00B309C6" w:rsidRDefault="00B309C6" w:rsidP="0027409B">
      <w:pPr>
        <w:rPr>
          <w:rStyle w:val="Siln"/>
          <w:b w:val="0"/>
        </w:rPr>
      </w:pPr>
    </w:p>
    <w:p w:rsidR="00B309C6" w:rsidRDefault="00B309C6" w:rsidP="0027409B">
      <w:pPr>
        <w:rPr>
          <w:rStyle w:val="Siln"/>
          <w:b w:val="0"/>
        </w:rPr>
      </w:pPr>
    </w:p>
    <w:p w:rsidR="005803F3" w:rsidRPr="00136FBF" w:rsidRDefault="00136FBF" w:rsidP="00136FBF">
      <w:pPr>
        <w:pStyle w:val="Titulek"/>
        <w:rPr>
          <w:rStyle w:val="Siln"/>
          <w:b/>
        </w:rPr>
      </w:pPr>
      <w:r>
        <w:lastRenderedPageBreak/>
        <w:t xml:space="preserve">Tabulka </w:t>
      </w:r>
      <w:fldSimple w:instr=" SEQ Tabulka \* ARABIC ">
        <w:r w:rsidR="00AA29E9">
          <w:rPr>
            <w:noProof/>
          </w:rPr>
          <w:t>4</w:t>
        </w:r>
      </w:fldSimple>
      <w:r>
        <w:t xml:space="preserve">: </w:t>
      </w:r>
      <w:r w:rsidR="005803F3" w:rsidRPr="00136FBF">
        <w:rPr>
          <w:rStyle w:val="Siln"/>
          <w:b/>
        </w:rPr>
        <w:t>Ceny elektrické energie (bez daní, v Euro/ kW/h)</w:t>
      </w:r>
      <w:r w:rsidR="00736003" w:rsidRPr="00136FBF">
        <w:rPr>
          <w:rStyle w:val="Siln"/>
          <w:b/>
        </w:rPr>
        <w:t xml:space="preserve"> pro průmyslové odběratele</w:t>
      </w:r>
    </w:p>
    <w:tbl>
      <w:tblPr>
        <w:tblW w:w="9612" w:type="dxa"/>
        <w:tblCellMar>
          <w:left w:w="0" w:type="dxa"/>
          <w:right w:w="0" w:type="dxa"/>
        </w:tblCellMar>
        <w:tblLook w:val="04A0"/>
      </w:tblPr>
      <w:tblGrid>
        <w:gridCol w:w="1188"/>
        <w:gridCol w:w="936"/>
        <w:gridCol w:w="936"/>
        <w:gridCol w:w="936"/>
        <w:gridCol w:w="936"/>
        <w:gridCol w:w="936"/>
        <w:gridCol w:w="936"/>
        <w:gridCol w:w="936"/>
        <w:gridCol w:w="936"/>
        <w:gridCol w:w="936"/>
      </w:tblGrid>
      <w:tr w:rsidR="006A7890" w:rsidRPr="006A7890" w:rsidTr="006A7890">
        <w:trPr>
          <w:trHeight w:val="170"/>
        </w:trPr>
        <w:tc>
          <w:tcPr>
            <w:tcW w:w="1188" w:type="dxa"/>
            <w:tcBorders>
              <w:top w:val="nil"/>
              <w:left w:val="nil"/>
              <w:bottom w:val="nil"/>
              <w:right w:val="nil"/>
            </w:tcBorders>
            <w:shd w:val="clear" w:color="000000" w:fill="B6B002"/>
            <w:noWrap/>
            <w:tcMar>
              <w:top w:w="15" w:type="dxa"/>
              <w:left w:w="15" w:type="dxa"/>
              <w:bottom w:w="0" w:type="dxa"/>
              <w:right w:w="15" w:type="dxa"/>
            </w:tcMar>
            <w:vAlign w:val="bottom"/>
            <w:hideMark/>
          </w:tcPr>
          <w:p w:rsidR="00C342AE" w:rsidRPr="006A7890" w:rsidRDefault="00C342AE">
            <w:pPr>
              <w:rPr>
                <w:rFonts w:ascii="Arial" w:hAnsi="Arial" w:cs="Arial"/>
                <w:color w:val="FFFFFF"/>
                <w:sz w:val="16"/>
                <w:szCs w:val="16"/>
              </w:rPr>
            </w:pPr>
            <w:r w:rsidRPr="006A7890">
              <w:rPr>
                <w:rFonts w:ascii="Arial" w:hAnsi="Arial" w:cs="Arial"/>
                <w:color w:val="FFFFFF"/>
                <w:sz w:val="16"/>
                <w:szCs w:val="16"/>
              </w:rPr>
              <w:t> </w:t>
            </w:r>
          </w:p>
        </w:tc>
        <w:tc>
          <w:tcPr>
            <w:tcW w:w="936" w:type="dxa"/>
            <w:tcBorders>
              <w:top w:val="nil"/>
              <w:left w:val="nil"/>
              <w:bottom w:val="nil"/>
              <w:right w:val="nil"/>
            </w:tcBorders>
            <w:shd w:val="clear" w:color="000000" w:fill="B6B002"/>
            <w:noWrap/>
            <w:tcMar>
              <w:top w:w="15" w:type="dxa"/>
              <w:left w:w="15" w:type="dxa"/>
              <w:bottom w:w="0" w:type="dxa"/>
              <w:right w:w="15" w:type="dxa"/>
            </w:tcMar>
            <w:vAlign w:val="center"/>
            <w:hideMark/>
          </w:tcPr>
          <w:p w:rsidR="00C342AE" w:rsidRPr="006A7890" w:rsidRDefault="00C342AE">
            <w:pPr>
              <w:jc w:val="center"/>
              <w:rPr>
                <w:rFonts w:ascii="Arial" w:hAnsi="Arial" w:cs="Arial"/>
                <w:color w:val="FFFFFF"/>
                <w:sz w:val="16"/>
                <w:szCs w:val="16"/>
              </w:rPr>
            </w:pPr>
            <w:r w:rsidRPr="006A7890">
              <w:rPr>
                <w:rFonts w:ascii="Arial" w:hAnsi="Arial" w:cs="Arial"/>
                <w:color w:val="FFFFFF"/>
                <w:sz w:val="16"/>
                <w:szCs w:val="16"/>
              </w:rPr>
              <w:t>2008S1</w:t>
            </w:r>
          </w:p>
        </w:tc>
        <w:tc>
          <w:tcPr>
            <w:tcW w:w="936" w:type="dxa"/>
            <w:tcBorders>
              <w:top w:val="nil"/>
              <w:left w:val="nil"/>
              <w:bottom w:val="nil"/>
              <w:right w:val="nil"/>
            </w:tcBorders>
            <w:shd w:val="clear" w:color="000000" w:fill="B6B002"/>
            <w:noWrap/>
            <w:tcMar>
              <w:top w:w="15" w:type="dxa"/>
              <w:left w:w="15" w:type="dxa"/>
              <w:bottom w:w="0" w:type="dxa"/>
              <w:right w:w="15" w:type="dxa"/>
            </w:tcMar>
            <w:vAlign w:val="center"/>
            <w:hideMark/>
          </w:tcPr>
          <w:p w:rsidR="00C342AE" w:rsidRPr="006A7890" w:rsidRDefault="00C342AE">
            <w:pPr>
              <w:jc w:val="center"/>
              <w:rPr>
                <w:rFonts w:ascii="Arial" w:hAnsi="Arial" w:cs="Arial"/>
                <w:color w:val="FFFFFF"/>
                <w:sz w:val="16"/>
                <w:szCs w:val="16"/>
              </w:rPr>
            </w:pPr>
            <w:r w:rsidRPr="006A7890">
              <w:rPr>
                <w:rFonts w:ascii="Arial" w:hAnsi="Arial" w:cs="Arial"/>
                <w:color w:val="FFFFFF"/>
                <w:sz w:val="16"/>
                <w:szCs w:val="16"/>
              </w:rPr>
              <w:t>2008S2</w:t>
            </w:r>
          </w:p>
        </w:tc>
        <w:tc>
          <w:tcPr>
            <w:tcW w:w="936" w:type="dxa"/>
            <w:tcBorders>
              <w:top w:val="nil"/>
              <w:left w:val="nil"/>
              <w:bottom w:val="nil"/>
              <w:right w:val="nil"/>
            </w:tcBorders>
            <w:shd w:val="clear" w:color="000000" w:fill="B6B002"/>
            <w:noWrap/>
            <w:tcMar>
              <w:top w:w="15" w:type="dxa"/>
              <w:left w:w="15" w:type="dxa"/>
              <w:bottom w:w="0" w:type="dxa"/>
              <w:right w:w="15" w:type="dxa"/>
            </w:tcMar>
            <w:vAlign w:val="center"/>
            <w:hideMark/>
          </w:tcPr>
          <w:p w:rsidR="00C342AE" w:rsidRPr="006A7890" w:rsidRDefault="00C342AE">
            <w:pPr>
              <w:jc w:val="center"/>
              <w:rPr>
                <w:rFonts w:ascii="Arial" w:hAnsi="Arial" w:cs="Arial"/>
                <w:color w:val="FFFFFF"/>
                <w:sz w:val="16"/>
                <w:szCs w:val="16"/>
              </w:rPr>
            </w:pPr>
            <w:r w:rsidRPr="006A7890">
              <w:rPr>
                <w:rFonts w:ascii="Arial" w:hAnsi="Arial" w:cs="Arial"/>
                <w:color w:val="FFFFFF"/>
                <w:sz w:val="16"/>
                <w:szCs w:val="16"/>
              </w:rPr>
              <w:t>2009S1</w:t>
            </w:r>
          </w:p>
        </w:tc>
        <w:tc>
          <w:tcPr>
            <w:tcW w:w="936" w:type="dxa"/>
            <w:tcBorders>
              <w:top w:val="nil"/>
              <w:left w:val="nil"/>
              <w:bottom w:val="nil"/>
              <w:right w:val="nil"/>
            </w:tcBorders>
            <w:shd w:val="clear" w:color="000000" w:fill="B6B002"/>
            <w:noWrap/>
            <w:tcMar>
              <w:top w:w="15" w:type="dxa"/>
              <w:left w:w="15" w:type="dxa"/>
              <w:bottom w:w="0" w:type="dxa"/>
              <w:right w:w="15" w:type="dxa"/>
            </w:tcMar>
            <w:vAlign w:val="center"/>
            <w:hideMark/>
          </w:tcPr>
          <w:p w:rsidR="00C342AE" w:rsidRPr="006A7890" w:rsidRDefault="00C342AE">
            <w:pPr>
              <w:jc w:val="center"/>
              <w:rPr>
                <w:rFonts w:ascii="Arial" w:hAnsi="Arial" w:cs="Arial"/>
                <w:color w:val="FFFFFF"/>
                <w:sz w:val="16"/>
                <w:szCs w:val="16"/>
              </w:rPr>
            </w:pPr>
            <w:r w:rsidRPr="006A7890">
              <w:rPr>
                <w:rFonts w:ascii="Arial" w:hAnsi="Arial" w:cs="Arial"/>
                <w:color w:val="FFFFFF"/>
                <w:sz w:val="16"/>
                <w:szCs w:val="16"/>
              </w:rPr>
              <w:t>2009S2</w:t>
            </w:r>
          </w:p>
        </w:tc>
        <w:tc>
          <w:tcPr>
            <w:tcW w:w="936" w:type="dxa"/>
            <w:tcBorders>
              <w:top w:val="nil"/>
              <w:left w:val="nil"/>
              <w:bottom w:val="nil"/>
              <w:right w:val="nil"/>
            </w:tcBorders>
            <w:shd w:val="clear" w:color="000000" w:fill="B6B002"/>
            <w:noWrap/>
            <w:tcMar>
              <w:top w:w="15" w:type="dxa"/>
              <w:left w:w="15" w:type="dxa"/>
              <w:bottom w:w="0" w:type="dxa"/>
              <w:right w:w="15" w:type="dxa"/>
            </w:tcMar>
            <w:vAlign w:val="center"/>
            <w:hideMark/>
          </w:tcPr>
          <w:p w:rsidR="00C342AE" w:rsidRPr="006A7890" w:rsidRDefault="00C342AE">
            <w:pPr>
              <w:jc w:val="center"/>
              <w:rPr>
                <w:rFonts w:ascii="Arial" w:hAnsi="Arial" w:cs="Arial"/>
                <w:color w:val="FFFFFF"/>
                <w:sz w:val="16"/>
                <w:szCs w:val="16"/>
              </w:rPr>
            </w:pPr>
            <w:r w:rsidRPr="006A7890">
              <w:rPr>
                <w:rFonts w:ascii="Arial" w:hAnsi="Arial" w:cs="Arial"/>
                <w:color w:val="FFFFFF"/>
                <w:sz w:val="16"/>
                <w:szCs w:val="16"/>
              </w:rPr>
              <w:t>2010S1</w:t>
            </w:r>
          </w:p>
        </w:tc>
        <w:tc>
          <w:tcPr>
            <w:tcW w:w="936" w:type="dxa"/>
            <w:tcBorders>
              <w:top w:val="nil"/>
              <w:left w:val="nil"/>
              <w:bottom w:val="nil"/>
              <w:right w:val="nil"/>
            </w:tcBorders>
            <w:shd w:val="clear" w:color="000000" w:fill="B6B002"/>
            <w:noWrap/>
            <w:tcMar>
              <w:top w:w="15" w:type="dxa"/>
              <w:left w:w="15" w:type="dxa"/>
              <w:bottom w:w="0" w:type="dxa"/>
              <w:right w:w="15" w:type="dxa"/>
            </w:tcMar>
            <w:vAlign w:val="center"/>
            <w:hideMark/>
          </w:tcPr>
          <w:p w:rsidR="00C342AE" w:rsidRPr="006A7890" w:rsidRDefault="00C342AE">
            <w:pPr>
              <w:jc w:val="center"/>
              <w:rPr>
                <w:rFonts w:ascii="Arial" w:hAnsi="Arial" w:cs="Arial"/>
                <w:color w:val="FFFFFF"/>
                <w:sz w:val="16"/>
                <w:szCs w:val="16"/>
              </w:rPr>
            </w:pPr>
            <w:r w:rsidRPr="006A7890">
              <w:rPr>
                <w:rFonts w:ascii="Arial" w:hAnsi="Arial" w:cs="Arial"/>
                <w:color w:val="FFFFFF"/>
                <w:sz w:val="16"/>
                <w:szCs w:val="16"/>
              </w:rPr>
              <w:t>2010S2</w:t>
            </w:r>
          </w:p>
        </w:tc>
        <w:tc>
          <w:tcPr>
            <w:tcW w:w="936" w:type="dxa"/>
            <w:tcBorders>
              <w:top w:val="nil"/>
              <w:left w:val="nil"/>
              <w:bottom w:val="nil"/>
              <w:right w:val="nil"/>
            </w:tcBorders>
            <w:shd w:val="clear" w:color="000000" w:fill="B6B002"/>
            <w:noWrap/>
            <w:tcMar>
              <w:top w:w="15" w:type="dxa"/>
              <w:left w:w="15" w:type="dxa"/>
              <w:bottom w:w="0" w:type="dxa"/>
              <w:right w:w="15" w:type="dxa"/>
            </w:tcMar>
            <w:vAlign w:val="center"/>
            <w:hideMark/>
          </w:tcPr>
          <w:p w:rsidR="00C342AE" w:rsidRPr="006A7890" w:rsidRDefault="00C342AE">
            <w:pPr>
              <w:jc w:val="center"/>
              <w:rPr>
                <w:rFonts w:ascii="Arial" w:hAnsi="Arial" w:cs="Arial"/>
                <w:color w:val="FFFFFF"/>
                <w:sz w:val="16"/>
                <w:szCs w:val="16"/>
              </w:rPr>
            </w:pPr>
            <w:r w:rsidRPr="006A7890">
              <w:rPr>
                <w:rFonts w:ascii="Arial" w:hAnsi="Arial" w:cs="Arial"/>
                <w:color w:val="FFFFFF"/>
                <w:sz w:val="16"/>
                <w:szCs w:val="16"/>
              </w:rPr>
              <w:t>2011S1</w:t>
            </w:r>
          </w:p>
        </w:tc>
        <w:tc>
          <w:tcPr>
            <w:tcW w:w="936" w:type="dxa"/>
            <w:tcBorders>
              <w:top w:val="nil"/>
              <w:left w:val="nil"/>
              <w:bottom w:val="nil"/>
              <w:right w:val="nil"/>
            </w:tcBorders>
            <w:shd w:val="clear" w:color="000000" w:fill="B6B002"/>
            <w:noWrap/>
            <w:tcMar>
              <w:top w:w="15" w:type="dxa"/>
              <w:left w:w="15" w:type="dxa"/>
              <w:bottom w:w="0" w:type="dxa"/>
              <w:right w:w="15" w:type="dxa"/>
            </w:tcMar>
            <w:vAlign w:val="center"/>
            <w:hideMark/>
          </w:tcPr>
          <w:p w:rsidR="00C342AE" w:rsidRPr="006A7890" w:rsidRDefault="00C342AE">
            <w:pPr>
              <w:jc w:val="center"/>
              <w:rPr>
                <w:rFonts w:ascii="Arial" w:hAnsi="Arial" w:cs="Arial"/>
                <w:color w:val="FFFFFF"/>
                <w:sz w:val="16"/>
                <w:szCs w:val="16"/>
              </w:rPr>
            </w:pPr>
            <w:r w:rsidRPr="006A7890">
              <w:rPr>
                <w:rFonts w:ascii="Arial" w:hAnsi="Arial" w:cs="Arial"/>
                <w:color w:val="FFFFFF"/>
                <w:sz w:val="16"/>
                <w:szCs w:val="16"/>
              </w:rPr>
              <w:t>2011S2</w:t>
            </w:r>
          </w:p>
        </w:tc>
        <w:tc>
          <w:tcPr>
            <w:tcW w:w="936" w:type="dxa"/>
            <w:tcBorders>
              <w:top w:val="nil"/>
              <w:left w:val="nil"/>
              <w:bottom w:val="nil"/>
              <w:right w:val="nil"/>
            </w:tcBorders>
            <w:shd w:val="clear" w:color="000000" w:fill="B6B002"/>
            <w:noWrap/>
            <w:tcMar>
              <w:top w:w="15" w:type="dxa"/>
              <w:left w:w="15" w:type="dxa"/>
              <w:bottom w:w="0" w:type="dxa"/>
              <w:right w:w="15" w:type="dxa"/>
            </w:tcMar>
            <w:vAlign w:val="center"/>
            <w:hideMark/>
          </w:tcPr>
          <w:p w:rsidR="00C342AE" w:rsidRPr="006A7890" w:rsidRDefault="00C342AE">
            <w:pPr>
              <w:jc w:val="center"/>
              <w:rPr>
                <w:rFonts w:ascii="Arial" w:hAnsi="Arial" w:cs="Arial"/>
                <w:color w:val="FFFFFF"/>
                <w:sz w:val="16"/>
                <w:szCs w:val="16"/>
              </w:rPr>
            </w:pPr>
            <w:r w:rsidRPr="006A7890">
              <w:rPr>
                <w:rFonts w:ascii="Arial" w:hAnsi="Arial" w:cs="Arial"/>
                <w:color w:val="FFFFFF"/>
                <w:sz w:val="16"/>
                <w:szCs w:val="16"/>
              </w:rPr>
              <w:t>2012S1</w:t>
            </w:r>
          </w:p>
        </w:tc>
      </w:tr>
      <w:tr w:rsidR="006A7890" w:rsidRPr="006A7890" w:rsidTr="006A7890">
        <w:trPr>
          <w:trHeight w:val="104"/>
        </w:trPr>
        <w:tc>
          <w:tcPr>
            <w:tcW w:w="0" w:type="auto"/>
            <w:tcBorders>
              <w:top w:val="nil"/>
              <w:left w:val="nil"/>
              <w:bottom w:val="nil"/>
              <w:right w:val="nil"/>
            </w:tcBorders>
            <w:shd w:val="clear" w:color="000000" w:fill="FFFFFF"/>
            <w:noWrap/>
            <w:tcMar>
              <w:top w:w="15" w:type="dxa"/>
              <w:left w:w="15" w:type="dxa"/>
              <w:bottom w:w="0" w:type="dxa"/>
              <w:right w:w="15" w:type="dxa"/>
            </w:tcMar>
            <w:vAlign w:val="bottom"/>
            <w:hideMark/>
          </w:tcPr>
          <w:p w:rsidR="00C342AE" w:rsidRPr="006A7890" w:rsidRDefault="00C342AE">
            <w:pPr>
              <w:rPr>
                <w:rFonts w:ascii="Arial" w:hAnsi="Arial" w:cs="Arial"/>
                <w:color w:val="7A787D"/>
                <w:sz w:val="16"/>
                <w:szCs w:val="16"/>
              </w:rPr>
            </w:pPr>
            <w:r w:rsidRPr="006A7890">
              <w:rPr>
                <w:rFonts w:ascii="Arial" w:hAnsi="Arial" w:cs="Arial"/>
                <w:color w:val="7A787D"/>
                <w:sz w:val="16"/>
                <w:szCs w:val="16"/>
              </w:rPr>
              <w:t>EU 27</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88</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92</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96</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92</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92</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91</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93</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93</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98</w:t>
            </w:r>
          </w:p>
        </w:tc>
      </w:tr>
      <w:tr w:rsidR="006A7890" w:rsidRPr="006A7890" w:rsidTr="006A7890">
        <w:trPr>
          <w:trHeight w:val="194"/>
        </w:trPr>
        <w:tc>
          <w:tcPr>
            <w:tcW w:w="0" w:type="auto"/>
            <w:tcBorders>
              <w:top w:val="nil"/>
              <w:left w:val="nil"/>
              <w:bottom w:val="nil"/>
              <w:right w:val="nil"/>
            </w:tcBorders>
            <w:shd w:val="clear" w:color="000000" w:fill="FFFFFF"/>
            <w:noWrap/>
            <w:tcMar>
              <w:top w:w="15" w:type="dxa"/>
              <w:left w:w="15" w:type="dxa"/>
              <w:bottom w:w="0" w:type="dxa"/>
              <w:right w:w="15" w:type="dxa"/>
            </w:tcMar>
            <w:vAlign w:val="bottom"/>
            <w:hideMark/>
          </w:tcPr>
          <w:p w:rsidR="00C342AE" w:rsidRPr="006A7890" w:rsidRDefault="00C342AE">
            <w:pPr>
              <w:rPr>
                <w:rFonts w:ascii="Arial" w:hAnsi="Arial" w:cs="Arial"/>
                <w:color w:val="7A787D"/>
                <w:sz w:val="16"/>
                <w:szCs w:val="16"/>
              </w:rPr>
            </w:pPr>
            <w:r w:rsidRPr="006A7890">
              <w:rPr>
                <w:rFonts w:ascii="Arial" w:hAnsi="Arial" w:cs="Arial"/>
                <w:color w:val="7A787D"/>
                <w:sz w:val="16"/>
                <w:szCs w:val="16"/>
              </w:rPr>
              <w:t>ČR</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110</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111</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106</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111</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102</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107</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110</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107</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103</w:t>
            </w:r>
          </w:p>
        </w:tc>
      </w:tr>
      <w:tr w:rsidR="006A7890" w:rsidRPr="006A7890" w:rsidTr="006A7890">
        <w:trPr>
          <w:trHeight w:val="218"/>
        </w:trPr>
        <w:tc>
          <w:tcPr>
            <w:tcW w:w="0" w:type="auto"/>
            <w:tcBorders>
              <w:top w:val="nil"/>
              <w:left w:val="nil"/>
              <w:bottom w:val="nil"/>
              <w:right w:val="nil"/>
            </w:tcBorders>
            <w:shd w:val="clear" w:color="000000" w:fill="FFFFFF"/>
            <w:noWrap/>
            <w:tcMar>
              <w:top w:w="15" w:type="dxa"/>
              <w:left w:w="15" w:type="dxa"/>
              <w:bottom w:w="0" w:type="dxa"/>
              <w:right w:w="15" w:type="dxa"/>
            </w:tcMar>
            <w:vAlign w:val="bottom"/>
            <w:hideMark/>
          </w:tcPr>
          <w:p w:rsidR="00C342AE" w:rsidRPr="006A7890" w:rsidRDefault="00C342AE">
            <w:pPr>
              <w:rPr>
                <w:rFonts w:ascii="Arial" w:hAnsi="Arial" w:cs="Arial"/>
                <w:color w:val="7A787D"/>
                <w:sz w:val="16"/>
                <w:szCs w:val="16"/>
              </w:rPr>
            </w:pPr>
            <w:r w:rsidRPr="006A7890">
              <w:rPr>
                <w:rFonts w:ascii="Arial" w:hAnsi="Arial" w:cs="Arial"/>
                <w:color w:val="7A787D"/>
                <w:sz w:val="16"/>
                <w:szCs w:val="16"/>
              </w:rPr>
              <w:t>Německo</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93</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95</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98</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96</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92</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91</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90</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90</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90</w:t>
            </w:r>
          </w:p>
        </w:tc>
      </w:tr>
      <w:tr w:rsidR="006A7890" w:rsidRPr="006A7890" w:rsidTr="006A7890">
        <w:trPr>
          <w:trHeight w:val="218"/>
        </w:trPr>
        <w:tc>
          <w:tcPr>
            <w:tcW w:w="0" w:type="auto"/>
            <w:tcBorders>
              <w:top w:val="nil"/>
              <w:left w:val="nil"/>
              <w:bottom w:val="nil"/>
              <w:right w:val="nil"/>
            </w:tcBorders>
            <w:shd w:val="clear" w:color="000000" w:fill="FFFFFF"/>
            <w:noWrap/>
            <w:tcMar>
              <w:top w:w="15" w:type="dxa"/>
              <w:left w:w="15" w:type="dxa"/>
              <w:bottom w:w="0" w:type="dxa"/>
              <w:right w:w="15" w:type="dxa"/>
            </w:tcMar>
            <w:vAlign w:val="bottom"/>
            <w:hideMark/>
          </w:tcPr>
          <w:p w:rsidR="00C342AE" w:rsidRPr="006A7890" w:rsidRDefault="00C342AE">
            <w:pPr>
              <w:rPr>
                <w:rFonts w:ascii="Arial" w:hAnsi="Arial" w:cs="Arial"/>
                <w:color w:val="7A787D"/>
                <w:sz w:val="16"/>
                <w:szCs w:val="16"/>
              </w:rPr>
            </w:pPr>
            <w:r w:rsidRPr="006A7890">
              <w:rPr>
                <w:rFonts w:ascii="Arial" w:hAnsi="Arial" w:cs="Arial"/>
                <w:color w:val="7A787D"/>
                <w:sz w:val="16"/>
                <w:szCs w:val="16"/>
              </w:rPr>
              <w:t>Maďarsko</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112</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120</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122</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128</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104</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103</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98</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93</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100</w:t>
            </w:r>
          </w:p>
        </w:tc>
      </w:tr>
      <w:tr w:rsidR="006A7890" w:rsidRPr="006A7890" w:rsidTr="006A7890">
        <w:trPr>
          <w:trHeight w:val="218"/>
        </w:trPr>
        <w:tc>
          <w:tcPr>
            <w:tcW w:w="0" w:type="auto"/>
            <w:tcBorders>
              <w:top w:val="nil"/>
              <w:left w:val="nil"/>
              <w:bottom w:val="nil"/>
              <w:right w:val="nil"/>
            </w:tcBorders>
            <w:shd w:val="clear" w:color="000000" w:fill="FFFFFF"/>
            <w:noWrap/>
            <w:tcMar>
              <w:top w:w="15" w:type="dxa"/>
              <w:left w:w="15" w:type="dxa"/>
              <w:bottom w:w="0" w:type="dxa"/>
              <w:right w:w="15" w:type="dxa"/>
            </w:tcMar>
            <w:vAlign w:val="bottom"/>
            <w:hideMark/>
          </w:tcPr>
          <w:p w:rsidR="00C342AE" w:rsidRPr="006A7890" w:rsidRDefault="00C342AE">
            <w:pPr>
              <w:rPr>
                <w:rFonts w:ascii="Arial" w:hAnsi="Arial" w:cs="Arial"/>
                <w:color w:val="7A787D"/>
                <w:sz w:val="16"/>
                <w:szCs w:val="16"/>
              </w:rPr>
            </w:pPr>
            <w:r w:rsidRPr="006A7890">
              <w:rPr>
                <w:rFonts w:ascii="Arial" w:hAnsi="Arial" w:cs="Arial"/>
                <w:color w:val="7A787D"/>
                <w:sz w:val="16"/>
                <w:szCs w:val="16"/>
              </w:rPr>
              <w:t>Rakousko</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90</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91</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99</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97</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92</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92</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92</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91</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91</w:t>
            </w:r>
          </w:p>
        </w:tc>
      </w:tr>
      <w:tr w:rsidR="006A7890" w:rsidRPr="006A7890" w:rsidTr="006A7890">
        <w:trPr>
          <w:trHeight w:val="218"/>
        </w:trPr>
        <w:tc>
          <w:tcPr>
            <w:tcW w:w="0" w:type="auto"/>
            <w:tcBorders>
              <w:top w:val="nil"/>
              <w:left w:val="nil"/>
              <w:bottom w:val="nil"/>
              <w:right w:val="nil"/>
            </w:tcBorders>
            <w:shd w:val="clear" w:color="000000" w:fill="FFFFFF"/>
            <w:noWrap/>
            <w:tcMar>
              <w:top w:w="15" w:type="dxa"/>
              <w:left w:w="15" w:type="dxa"/>
              <w:bottom w:w="0" w:type="dxa"/>
              <w:right w:w="15" w:type="dxa"/>
            </w:tcMar>
            <w:vAlign w:val="bottom"/>
            <w:hideMark/>
          </w:tcPr>
          <w:p w:rsidR="00C342AE" w:rsidRPr="006A7890" w:rsidRDefault="00C342AE">
            <w:pPr>
              <w:rPr>
                <w:rFonts w:ascii="Arial" w:hAnsi="Arial" w:cs="Arial"/>
                <w:color w:val="7A787D"/>
                <w:sz w:val="16"/>
                <w:szCs w:val="16"/>
              </w:rPr>
            </w:pPr>
            <w:r w:rsidRPr="006A7890">
              <w:rPr>
                <w:rFonts w:ascii="Arial" w:hAnsi="Arial" w:cs="Arial"/>
                <w:color w:val="7A787D"/>
                <w:sz w:val="16"/>
                <w:szCs w:val="16"/>
              </w:rPr>
              <w:t>Polsko</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81</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85</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86</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89</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93</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94</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96</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90</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87</w:t>
            </w:r>
          </w:p>
        </w:tc>
      </w:tr>
      <w:tr w:rsidR="006A7890" w:rsidRPr="006A7890" w:rsidTr="006A7890">
        <w:trPr>
          <w:trHeight w:val="175"/>
        </w:trPr>
        <w:tc>
          <w:tcPr>
            <w:tcW w:w="0" w:type="auto"/>
            <w:tcBorders>
              <w:top w:val="nil"/>
              <w:left w:val="nil"/>
              <w:bottom w:val="nil"/>
              <w:right w:val="nil"/>
            </w:tcBorders>
            <w:shd w:val="clear" w:color="000000" w:fill="FFFFFF"/>
            <w:noWrap/>
            <w:tcMar>
              <w:top w:w="15" w:type="dxa"/>
              <w:left w:w="15" w:type="dxa"/>
              <w:bottom w:w="0" w:type="dxa"/>
              <w:right w:w="15" w:type="dxa"/>
            </w:tcMar>
            <w:vAlign w:val="bottom"/>
            <w:hideMark/>
          </w:tcPr>
          <w:p w:rsidR="00C342AE" w:rsidRPr="006A7890" w:rsidRDefault="00C342AE">
            <w:pPr>
              <w:rPr>
                <w:rFonts w:ascii="Arial" w:hAnsi="Arial" w:cs="Arial"/>
                <w:color w:val="7A787D"/>
                <w:sz w:val="16"/>
                <w:szCs w:val="16"/>
              </w:rPr>
            </w:pPr>
            <w:r w:rsidRPr="006A7890">
              <w:rPr>
                <w:rFonts w:ascii="Arial" w:hAnsi="Arial" w:cs="Arial"/>
                <w:color w:val="7A787D"/>
                <w:sz w:val="16"/>
                <w:szCs w:val="16"/>
              </w:rPr>
              <w:t>Slovensko</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120</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128</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142</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140</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116</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119</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123</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122</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127</w:t>
            </w:r>
          </w:p>
        </w:tc>
      </w:tr>
      <w:tr w:rsidR="006A7890" w:rsidRPr="006A7890" w:rsidTr="006A7890">
        <w:trPr>
          <w:trHeight w:val="266"/>
        </w:trPr>
        <w:tc>
          <w:tcPr>
            <w:tcW w:w="0" w:type="auto"/>
            <w:tcBorders>
              <w:top w:val="nil"/>
              <w:left w:val="nil"/>
              <w:bottom w:val="double" w:sz="6" w:space="0" w:color="7A787D"/>
              <w:right w:val="nil"/>
            </w:tcBorders>
            <w:shd w:val="clear" w:color="000000" w:fill="FFFFFF"/>
            <w:noWrap/>
            <w:tcMar>
              <w:top w:w="15" w:type="dxa"/>
              <w:left w:w="15" w:type="dxa"/>
              <w:bottom w:w="0" w:type="dxa"/>
              <w:right w:w="15" w:type="dxa"/>
            </w:tcMar>
            <w:vAlign w:val="bottom"/>
            <w:hideMark/>
          </w:tcPr>
          <w:p w:rsidR="00C342AE" w:rsidRPr="006A7890" w:rsidRDefault="00C342AE">
            <w:pPr>
              <w:rPr>
                <w:rFonts w:ascii="Arial" w:hAnsi="Arial" w:cs="Arial"/>
                <w:color w:val="7A787D"/>
                <w:sz w:val="16"/>
                <w:szCs w:val="16"/>
              </w:rPr>
            </w:pPr>
            <w:r w:rsidRPr="006A7890">
              <w:rPr>
                <w:rFonts w:ascii="Arial" w:hAnsi="Arial" w:cs="Arial"/>
                <w:color w:val="7A787D"/>
                <w:sz w:val="16"/>
                <w:szCs w:val="16"/>
              </w:rPr>
              <w:t>Finsko</w:t>
            </w:r>
          </w:p>
        </w:tc>
        <w:tc>
          <w:tcPr>
            <w:tcW w:w="0" w:type="auto"/>
            <w:tcBorders>
              <w:top w:val="nil"/>
              <w:left w:val="nil"/>
              <w:bottom w:val="double" w:sz="6" w:space="0" w:color="7A787D"/>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61</w:t>
            </w:r>
          </w:p>
        </w:tc>
        <w:tc>
          <w:tcPr>
            <w:tcW w:w="0" w:type="auto"/>
            <w:tcBorders>
              <w:top w:val="nil"/>
              <w:left w:val="nil"/>
              <w:bottom w:val="double" w:sz="6" w:space="0" w:color="7A787D"/>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65</w:t>
            </w:r>
          </w:p>
        </w:tc>
        <w:tc>
          <w:tcPr>
            <w:tcW w:w="0" w:type="auto"/>
            <w:tcBorders>
              <w:top w:val="nil"/>
              <w:left w:val="nil"/>
              <w:bottom w:val="double" w:sz="6" w:space="0" w:color="7A787D"/>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66</w:t>
            </w:r>
          </w:p>
        </w:tc>
        <w:tc>
          <w:tcPr>
            <w:tcW w:w="0" w:type="auto"/>
            <w:tcBorders>
              <w:top w:val="nil"/>
              <w:left w:val="nil"/>
              <w:bottom w:val="double" w:sz="6" w:space="0" w:color="7A787D"/>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66</w:t>
            </w:r>
          </w:p>
        </w:tc>
        <w:tc>
          <w:tcPr>
            <w:tcW w:w="0" w:type="auto"/>
            <w:tcBorders>
              <w:top w:val="nil"/>
              <w:left w:val="nil"/>
              <w:bottom w:val="double" w:sz="6" w:space="0" w:color="7A787D"/>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67</w:t>
            </w:r>
          </w:p>
        </w:tc>
        <w:tc>
          <w:tcPr>
            <w:tcW w:w="0" w:type="auto"/>
            <w:tcBorders>
              <w:top w:val="nil"/>
              <w:left w:val="nil"/>
              <w:bottom w:val="double" w:sz="6" w:space="0" w:color="7A787D"/>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66</w:t>
            </w:r>
          </w:p>
        </w:tc>
        <w:tc>
          <w:tcPr>
            <w:tcW w:w="0" w:type="auto"/>
            <w:tcBorders>
              <w:top w:val="nil"/>
              <w:left w:val="nil"/>
              <w:bottom w:val="double" w:sz="6" w:space="0" w:color="7A787D"/>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69</w:t>
            </w:r>
          </w:p>
        </w:tc>
        <w:tc>
          <w:tcPr>
            <w:tcW w:w="0" w:type="auto"/>
            <w:tcBorders>
              <w:top w:val="nil"/>
              <w:left w:val="nil"/>
              <w:bottom w:val="double" w:sz="6" w:space="0" w:color="7A787D"/>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68</w:t>
            </w:r>
          </w:p>
        </w:tc>
        <w:tc>
          <w:tcPr>
            <w:tcW w:w="0" w:type="auto"/>
            <w:tcBorders>
              <w:top w:val="nil"/>
              <w:left w:val="nil"/>
              <w:bottom w:val="double" w:sz="6" w:space="0" w:color="7A787D"/>
              <w:right w:val="nil"/>
            </w:tcBorders>
            <w:shd w:val="clear" w:color="000000" w:fill="FFFFFF"/>
            <w:noWrap/>
            <w:tcMar>
              <w:top w:w="15" w:type="dxa"/>
              <w:left w:w="15" w:type="dxa"/>
              <w:bottom w:w="0" w:type="dxa"/>
              <w:right w:w="15" w:type="dxa"/>
            </w:tcMar>
            <w:vAlign w:val="center"/>
            <w:hideMark/>
          </w:tcPr>
          <w:p w:rsidR="00C342AE" w:rsidRPr="006A7890" w:rsidRDefault="00C342AE">
            <w:pPr>
              <w:jc w:val="center"/>
              <w:rPr>
                <w:rFonts w:ascii="Arial" w:hAnsi="Arial" w:cs="Arial"/>
                <w:color w:val="7A787D"/>
                <w:sz w:val="16"/>
                <w:szCs w:val="16"/>
              </w:rPr>
            </w:pPr>
            <w:r w:rsidRPr="006A7890">
              <w:rPr>
                <w:rFonts w:ascii="Arial" w:hAnsi="Arial" w:cs="Arial"/>
                <w:color w:val="7A787D"/>
                <w:sz w:val="16"/>
                <w:szCs w:val="16"/>
              </w:rPr>
              <w:t>0,068</w:t>
            </w:r>
          </w:p>
        </w:tc>
      </w:tr>
    </w:tbl>
    <w:p w:rsidR="005803F3" w:rsidRDefault="00C342AE" w:rsidP="0027409B">
      <w:pPr>
        <w:rPr>
          <w:rStyle w:val="Siln"/>
          <w:b w:val="0"/>
        </w:rPr>
      </w:pPr>
      <w:r>
        <w:rPr>
          <w:rStyle w:val="Siln"/>
          <w:b w:val="0"/>
        </w:rPr>
        <w:t xml:space="preserve"> </w:t>
      </w:r>
      <w:r w:rsidR="00B90F3F">
        <w:rPr>
          <w:rStyle w:val="Siln"/>
          <w:b w:val="0"/>
        </w:rPr>
        <w:t>Zdroj: Eurostat (2013</w:t>
      </w:r>
      <w:r w:rsidR="005803F3">
        <w:rPr>
          <w:rStyle w:val="Siln"/>
          <w:b w:val="0"/>
        </w:rPr>
        <w:t>)</w:t>
      </w:r>
    </w:p>
    <w:p w:rsidR="00B309C6" w:rsidRDefault="00B309C6" w:rsidP="0027409B">
      <w:pPr>
        <w:rPr>
          <w:rStyle w:val="Siln"/>
          <w:b w:val="0"/>
        </w:rPr>
      </w:pPr>
    </w:p>
    <w:p w:rsidR="00F77ABE" w:rsidRDefault="00986036" w:rsidP="0027409B">
      <w:pPr>
        <w:rPr>
          <w:rStyle w:val="Siln"/>
          <w:b w:val="0"/>
        </w:rPr>
      </w:pPr>
      <w:r>
        <w:rPr>
          <w:rStyle w:val="Siln"/>
          <w:b w:val="0"/>
        </w:rPr>
        <w:t>Následující graf ukazuje, že přestože dochází ke snižování energetické náročnosti č</w:t>
      </w:r>
      <w:r w:rsidR="00726AC1">
        <w:rPr>
          <w:rStyle w:val="Siln"/>
          <w:b w:val="0"/>
        </w:rPr>
        <w:t>eské ekonomiky, tak ceny energií</w:t>
      </w:r>
      <w:r>
        <w:rPr>
          <w:rStyle w:val="Siln"/>
          <w:b w:val="0"/>
        </w:rPr>
        <w:t xml:space="preserve"> rostou rychleji, a proto náklady na energie zvyšují ve výrobě svůj podíl (rostou jednotkové náklady na energie). </w:t>
      </w:r>
    </w:p>
    <w:p w:rsidR="006A7890" w:rsidRDefault="006A7890" w:rsidP="0027409B">
      <w:pPr>
        <w:rPr>
          <w:rStyle w:val="Siln"/>
          <w:b w:val="0"/>
        </w:rPr>
      </w:pPr>
    </w:p>
    <w:p w:rsidR="00986036" w:rsidRPr="00986036" w:rsidRDefault="00136FBF" w:rsidP="00136FBF">
      <w:pPr>
        <w:pStyle w:val="Titulek"/>
        <w:rPr>
          <w:rStyle w:val="Siln"/>
        </w:rPr>
      </w:pPr>
      <w:r>
        <w:t xml:space="preserve">Graf </w:t>
      </w:r>
      <w:fldSimple w:instr=" SEQ Graf \* ARABIC ">
        <w:r w:rsidR="00AA29E9">
          <w:rPr>
            <w:noProof/>
          </w:rPr>
          <w:t>8</w:t>
        </w:r>
      </w:fldSimple>
      <w:r>
        <w:t xml:space="preserve">: </w:t>
      </w:r>
      <w:r w:rsidR="00986036" w:rsidRPr="00136FBF">
        <w:rPr>
          <w:rStyle w:val="Siln"/>
          <w:b/>
        </w:rPr>
        <w:t>Jednotkové náklady na energie (2005=100)</w:t>
      </w:r>
    </w:p>
    <w:p w:rsidR="00986036" w:rsidRDefault="00F77ABE" w:rsidP="0027409B">
      <w:pPr>
        <w:rPr>
          <w:rStyle w:val="Siln"/>
          <w:b w:val="0"/>
        </w:rPr>
      </w:pPr>
      <w:r w:rsidRPr="00F77ABE">
        <w:rPr>
          <w:noProof/>
        </w:rPr>
        <w:drawing>
          <wp:inline distT="0" distB="0" distL="0" distR="0">
            <wp:extent cx="3686175" cy="2214770"/>
            <wp:effectExtent l="19050" t="0" r="9525" b="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srcRect/>
                    <a:stretch>
                      <a:fillRect/>
                    </a:stretch>
                  </pic:blipFill>
                  <pic:spPr bwMode="auto">
                    <a:xfrm>
                      <a:off x="0" y="0"/>
                      <a:ext cx="3691285" cy="2217840"/>
                    </a:xfrm>
                    <a:prstGeom prst="rect">
                      <a:avLst/>
                    </a:prstGeom>
                    <a:noFill/>
                    <a:ln w="9525">
                      <a:noFill/>
                      <a:miter lim="800000"/>
                      <a:headEnd/>
                      <a:tailEnd/>
                    </a:ln>
                  </pic:spPr>
                </pic:pic>
              </a:graphicData>
            </a:graphic>
          </wp:inline>
        </w:drawing>
      </w:r>
    </w:p>
    <w:p w:rsidR="00986036" w:rsidRDefault="00986036" w:rsidP="0027409B">
      <w:pPr>
        <w:rPr>
          <w:rStyle w:val="Siln"/>
          <w:b w:val="0"/>
        </w:rPr>
      </w:pPr>
      <w:r>
        <w:rPr>
          <w:rStyle w:val="Siln"/>
          <w:b w:val="0"/>
        </w:rPr>
        <w:t>Zdroj: EEIP na základě dat energetické náročnosti OECD (2012) a indexu průmyslových cen pro elektřinu, plyn, páru a klimatizovaný vzduch dle ČSÚ (2012)</w:t>
      </w:r>
    </w:p>
    <w:p w:rsidR="00557E67" w:rsidRDefault="00557E67" w:rsidP="0027409B">
      <w:pPr>
        <w:rPr>
          <w:rStyle w:val="Siln"/>
          <w:b w:val="0"/>
        </w:rPr>
      </w:pPr>
    </w:p>
    <w:p w:rsidR="005803F3" w:rsidRDefault="005803F3" w:rsidP="0027409B">
      <w:pPr>
        <w:rPr>
          <w:rStyle w:val="Siln"/>
          <w:b w:val="0"/>
        </w:rPr>
      </w:pPr>
      <w:r>
        <w:rPr>
          <w:rStyle w:val="Siln"/>
          <w:b w:val="0"/>
        </w:rPr>
        <w:t xml:space="preserve">Ukazatelem cenové konkurenceschopnosti ve vztahu k energiím jako výrobním faktorům je tedy podobně jako u pracovní síly poměr </w:t>
      </w:r>
      <w:r w:rsidR="00C342AE">
        <w:rPr>
          <w:rStyle w:val="Siln"/>
          <w:b w:val="0"/>
        </w:rPr>
        <w:t xml:space="preserve">mezi </w:t>
      </w:r>
      <w:r>
        <w:rPr>
          <w:rStyle w:val="Siln"/>
          <w:b w:val="0"/>
        </w:rPr>
        <w:t>výdaji na energie a produkcí. Tento poměr lze snižovat:</w:t>
      </w:r>
    </w:p>
    <w:p w:rsidR="005803F3" w:rsidRDefault="005803F3" w:rsidP="005803F3">
      <w:pPr>
        <w:pStyle w:val="Odstavecseseznamem"/>
        <w:numPr>
          <w:ilvl w:val="0"/>
          <w:numId w:val="40"/>
        </w:numPr>
        <w:rPr>
          <w:rStyle w:val="Siln"/>
          <w:b w:val="0"/>
        </w:rPr>
      </w:pPr>
      <w:r>
        <w:rPr>
          <w:rStyle w:val="Siln"/>
          <w:b w:val="0"/>
        </w:rPr>
        <w:t xml:space="preserve">Snižováním ceny za jednotku energie, čehož </w:t>
      </w:r>
      <w:r w:rsidR="00726AC1">
        <w:rPr>
          <w:rStyle w:val="Siln"/>
          <w:b w:val="0"/>
        </w:rPr>
        <w:t>lze dosáhnout navýšením nabídky</w:t>
      </w:r>
      <w:r>
        <w:rPr>
          <w:rStyle w:val="Siln"/>
          <w:b w:val="0"/>
        </w:rPr>
        <w:t xml:space="preserve"> </w:t>
      </w:r>
      <w:r w:rsidR="00726AC1">
        <w:rPr>
          <w:rStyle w:val="Siln"/>
          <w:b w:val="0"/>
        </w:rPr>
        <w:t>(</w:t>
      </w:r>
      <w:r>
        <w:rPr>
          <w:rStyle w:val="Siln"/>
          <w:b w:val="0"/>
        </w:rPr>
        <w:t>výroby energie</w:t>
      </w:r>
      <w:r w:rsidR="007579CE">
        <w:rPr>
          <w:rStyle w:val="Siln"/>
          <w:b w:val="0"/>
        </w:rPr>
        <w:t>, daňovou politikou</w:t>
      </w:r>
      <w:r w:rsidR="00726AC1">
        <w:rPr>
          <w:rStyle w:val="Siln"/>
          <w:b w:val="0"/>
        </w:rPr>
        <w:t>)</w:t>
      </w:r>
      <w:r w:rsidR="00C342AE">
        <w:rPr>
          <w:rStyle w:val="Siln"/>
          <w:b w:val="0"/>
        </w:rPr>
        <w:t xml:space="preserve"> nebo snížením poptávky po energií</w:t>
      </w:r>
      <w:r w:rsidR="008D5D32">
        <w:rPr>
          <w:rStyle w:val="Siln"/>
          <w:b w:val="0"/>
        </w:rPr>
        <w:t>ch</w:t>
      </w:r>
      <w:r w:rsidR="00C342AE">
        <w:rPr>
          <w:rStyle w:val="Siln"/>
          <w:b w:val="0"/>
        </w:rPr>
        <w:t xml:space="preserve"> (nižší energetická náročnost budov, energetické úspory v domácnostech, vyšší energetická efektivita při výrobě má kromě dopadu na produktivitu dopad také na cenu energií)</w:t>
      </w:r>
    </w:p>
    <w:p w:rsidR="00C342AE" w:rsidRDefault="00C342AE" w:rsidP="005803F3">
      <w:pPr>
        <w:pStyle w:val="Odstavecseseznamem"/>
        <w:numPr>
          <w:ilvl w:val="0"/>
          <w:numId w:val="40"/>
        </w:numPr>
        <w:rPr>
          <w:rStyle w:val="Siln"/>
          <w:b w:val="0"/>
        </w:rPr>
      </w:pPr>
      <w:r>
        <w:rPr>
          <w:rStyle w:val="Siln"/>
          <w:b w:val="0"/>
        </w:rPr>
        <w:t>Zvyšováním produktivity (poměru produkce, vyjádřenou v penězích a spotřeby energií, vyjádřené v jednotkách energie)</w:t>
      </w:r>
    </w:p>
    <w:p w:rsidR="00726AC1" w:rsidRDefault="00726AC1" w:rsidP="00F77ABE">
      <w:pPr>
        <w:tabs>
          <w:tab w:val="left" w:pos="8865"/>
        </w:tabs>
        <w:rPr>
          <w:rStyle w:val="Siln"/>
          <w:b w:val="0"/>
        </w:rPr>
      </w:pPr>
    </w:p>
    <w:p w:rsidR="00B309C6" w:rsidRDefault="00B309C6" w:rsidP="00F77ABE">
      <w:pPr>
        <w:tabs>
          <w:tab w:val="left" w:pos="8865"/>
        </w:tabs>
        <w:rPr>
          <w:rStyle w:val="Siln"/>
          <w:b w:val="0"/>
        </w:rPr>
      </w:pPr>
    </w:p>
    <w:p w:rsidR="00B309C6" w:rsidRDefault="00B309C6" w:rsidP="00F77ABE">
      <w:pPr>
        <w:tabs>
          <w:tab w:val="left" w:pos="8865"/>
        </w:tabs>
        <w:rPr>
          <w:rStyle w:val="Siln"/>
          <w:b w:val="0"/>
        </w:rPr>
      </w:pPr>
    </w:p>
    <w:p w:rsidR="00F77ABE" w:rsidRDefault="00736003" w:rsidP="00F77ABE">
      <w:pPr>
        <w:tabs>
          <w:tab w:val="left" w:pos="8865"/>
        </w:tabs>
        <w:rPr>
          <w:rStyle w:val="Siln"/>
          <w:b w:val="0"/>
        </w:rPr>
      </w:pPr>
      <w:r>
        <w:rPr>
          <w:rStyle w:val="Siln"/>
          <w:b w:val="0"/>
        </w:rPr>
        <w:lastRenderedPageBreak/>
        <w:t>Zrovna tak důležité jsou v cenové konkurenceschopnosti exportu náklady na ostatní produkční faktory- půda a k</w:t>
      </w:r>
      <w:r w:rsidR="003D734D">
        <w:rPr>
          <w:rStyle w:val="Siln"/>
          <w:b w:val="0"/>
        </w:rPr>
        <w:t>apitál, u nichž je také potřeba</w:t>
      </w:r>
      <w:r>
        <w:rPr>
          <w:rStyle w:val="Siln"/>
          <w:b w:val="0"/>
        </w:rPr>
        <w:t xml:space="preserve"> efektivní</w:t>
      </w:r>
      <w:r w:rsidR="003D734D">
        <w:rPr>
          <w:rStyle w:val="Siln"/>
          <w:b w:val="0"/>
        </w:rPr>
        <w:t>ho</w:t>
      </w:r>
      <w:r>
        <w:rPr>
          <w:rStyle w:val="Siln"/>
          <w:b w:val="0"/>
        </w:rPr>
        <w:t xml:space="preserve"> využití. </w:t>
      </w:r>
      <w:r w:rsidR="00077A89">
        <w:rPr>
          <w:rStyle w:val="Siln"/>
          <w:b w:val="0"/>
        </w:rPr>
        <w:t>Následující graf ukazuje vývoj cen nájemného a služeb v oblasti nemovitostí od roku 1994. V posledních 15 letech tyto indexy rostly pomaleji než index spotřebitelských cen, což ukazuje na relativní pokles nákladů na využití prostor (kanceláří, hal, skladů apod.) při výrobě či poskytování služeb.</w:t>
      </w:r>
    </w:p>
    <w:p w:rsidR="00557E67" w:rsidRDefault="00557E67" w:rsidP="00F77ABE">
      <w:pPr>
        <w:tabs>
          <w:tab w:val="left" w:pos="8865"/>
        </w:tabs>
        <w:rPr>
          <w:rStyle w:val="Siln"/>
          <w:b w:val="0"/>
        </w:rPr>
      </w:pPr>
    </w:p>
    <w:p w:rsidR="00557E67" w:rsidRDefault="00557E67" w:rsidP="00F77ABE">
      <w:pPr>
        <w:tabs>
          <w:tab w:val="left" w:pos="8865"/>
        </w:tabs>
        <w:rPr>
          <w:rStyle w:val="Siln"/>
          <w:b w:val="0"/>
        </w:rPr>
      </w:pPr>
    </w:p>
    <w:p w:rsidR="00077A89" w:rsidRDefault="00077A89" w:rsidP="00077A89">
      <w:pPr>
        <w:pStyle w:val="Titulek"/>
      </w:pPr>
      <w:r>
        <w:t xml:space="preserve">Graf </w:t>
      </w:r>
      <w:fldSimple w:instr=" SEQ Graf \* ARABIC ">
        <w:r w:rsidR="00AA29E9">
          <w:rPr>
            <w:noProof/>
          </w:rPr>
          <w:t>9</w:t>
        </w:r>
      </w:fldSimple>
      <w:r>
        <w:t>: Vývoj indexu cen tržních služeb v oblasti nemovitostí za ČR (1994=100)</w:t>
      </w:r>
    </w:p>
    <w:p w:rsidR="00077A89" w:rsidRDefault="00077A89" w:rsidP="00077A89">
      <w:pPr>
        <w:rPr>
          <w:lang w:eastAsia="en-US"/>
        </w:rPr>
      </w:pPr>
      <w:r w:rsidRPr="00077A89">
        <w:rPr>
          <w:noProof/>
        </w:rPr>
        <w:drawing>
          <wp:inline distT="0" distB="0" distL="0" distR="0">
            <wp:extent cx="6019800" cy="3174076"/>
            <wp:effectExtent l="19050" t="0" r="0" b="0"/>
            <wp:docPr id="8"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srcRect/>
                    <a:stretch>
                      <a:fillRect/>
                    </a:stretch>
                  </pic:blipFill>
                  <pic:spPr bwMode="auto">
                    <a:xfrm>
                      <a:off x="0" y="0"/>
                      <a:ext cx="6019800" cy="3174076"/>
                    </a:xfrm>
                    <a:prstGeom prst="rect">
                      <a:avLst/>
                    </a:prstGeom>
                    <a:noFill/>
                    <a:ln w="9525">
                      <a:noFill/>
                      <a:miter lim="800000"/>
                      <a:headEnd/>
                      <a:tailEnd/>
                    </a:ln>
                  </pic:spPr>
                </pic:pic>
              </a:graphicData>
            </a:graphic>
          </wp:inline>
        </w:drawing>
      </w:r>
    </w:p>
    <w:p w:rsidR="00CB2194" w:rsidRPr="00EB4B7D" w:rsidRDefault="00077A89" w:rsidP="0027409B">
      <w:pPr>
        <w:rPr>
          <w:rStyle w:val="Siln"/>
          <w:b w:val="0"/>
          <w:bCs w:val="0"/>
          <w:lang w:eastAsia="en-US"/>
        </w:rPr>
      </w:pPr>
      <w:r>
        <w:rPr>
          <w:lang w:eastAsia="en-US"/>
        </w:rPr>
        <w:t>Zdroj: ČSÚ, 2013</w:t>
      </w:r>
    </w:p>
    <w:p w:rsidR="00B309C6" w:rsidRDefault="00B309C6" w:rsidP="0027409B">
      <w:pPr>
        <w:rPr>
          <w:rStyle w:val="Siln"/>
          <w:b w:val="0"/>
        </w:rPr>
      </w:pPr>
    </w:p>
    <w:p w:rsidR="00224D25" w:rsidRDefault="00891C0F" w:rsidP="0027409B">
      <w:pPr>
        <w:rPr>
          <w:noProof/>
        </w:rPr>
      </w:pPr>
      <w:r>
        <w:rPr>
          <w:rStyle w:val="Siln"/>
          <w:b w:val="0"/>
        </w:rPr>
        <w:t xml:space="preserve">Stejný graf jako u relativního významu exportu u zboží můžeme </w:t>
      </w:r>
      <w:r w:rsidR="007E24DA">
        <w:rPr>
          <w:rStyle w:val="Siln"/>
          <w:b w:val="0"/>
        </w:rPr>
        <w:t>udělat pro sektor služeb</w:t>
      </w:r>
      <w:r w:rsidR="00C342AE">
        <w:rPr>
          <w:rStyle w:val="Siln"/>
          <w:b w:val="0"/>
        </w:rPr>
        <w:t xml:space="preserve">. </w:t>
      </w:r>
      <w:r w:rsidR="009212C8">
        <w:rPr>
          <w:noProof/>
        </w:rPr>
        <w:t xml:space="preserve">Následující </w:t>
      </w:r>
      <w:r w:rsidR="00C342AE">
        <w:rPr>
          <w:noProof/>
        </w:rPr>
        <w:t>graf zobrazuje změny v mezinárodním obchodu se službami mezi roky 2008 a 2010.</w:t>
      </w:r>
    </w:p>
    <w:p w:rsidR="009212C8" w:rsidRDefault="009212C8" w:rsidP="00B309C6">
      <w:pPr>
        <w:ind w:firstLine="708"/>
        <w:rPr>
          <w:rStyle w:val="Siln"/>
          <w:b w:val="0"/>
        </w:rPr>
      </w:pPr>
    </w:p>
    <w:p w:rsidR="00B309C6" w:rsidRDefault="00B309C6" w:rsidP="00B309C6">
      <w:pPr>
        <w:ind w:firstLine="708"/>
        <w:rPr>
          <w:rStyle w:val="Siln"/>
          <w:b w:val="0"/>
        </w:rPr>
      </w:pPr>
    </w:p>
    <w:p w:rsidR="00B309C6" w:rsidRDefault="00B309C6" w:rsidP="00B309C6">
      <w:pPr>
        <w:ind w:firstLine="708"/>
        <w:rPr>
          <w:rStyle w:val="Siln"/>
          <w:b w:val="0"/>
        </w:rPr>
      </w:pPr>
    </w:p>
    <w:p w:rsidR="00B309C6" w:rsidRDefault="00B309C6" w:rsidP="00B309C6">
      <w:pPr>
        <w:ind w:firstLine="708"/>
        <w:rPr>
          <w:rStyle w:val="Siln"/>
          <w:b w:val="0"/>
        </w:rPr>
      </w:pPr>
    </w:p>
    <w:p w:rsidR="00B309C6" w:rsidRDefault="00B309C6" w:rsidP="00B309C6">
      <w:pPr>
        <w:ind w:firstLine="708"/>
        <w:rPr>
          <w:rStyle w:val="Siln"/>
          <w:b w:val="0"/>
        </w:rPr>
      </w:pPr>
    </w:p>
    <w:p w:rsidR="00B309C6" w:rsidRDefault="00B309C6" w:rsidP="00B309C6">
      <w:pPr>
        <w:ind w:firstLine="708"/>
        <w:rPr>
          <w:rStyle w:val="Siln"/>
          <w:b w:val="0"/>
        </w:rPr>
      </w:pPr>
    </w:p>
    <w:p w:rsidR="00B309C6" w:rsidRDefault="00B309C6" w:rsidP="00B309C6">
      <w:pPr>
        <w:ind w:firstLine="708"/>
        <w:rPr>
          <w:rStyle w:val="Siln"/>
          <w:b w:val="0"/>
        </w:rPr>
      </w:pPr>
    </w:p>
    <w:p w:rsidR="00B309C6" w:rsidRDefault="00B309C6" w:rsidP="00B309C6">
      <w:pPr>
        <w:ind w:firstLine="708"/>
        <w:rPr>
          <w:rStyle w:val="Siln"/>
          <w:b w:val="0"/>
        </w:rPr>
      </w:pPr>
    </w:p>
    <w:p w:rsidR="00B309C6" w:rsidRDefault="00B309C6" w:rsidP="00B309C6">
      <w:pPr>
        <w:ind w:firstLine="708"/>
        <w:rPr>
          <w:rStyle w:val="Siln"/>
          <w:b w:val="0"/>
        </w:rPr>
      </w:pPr>
    </w:p>
    <w:p w:rsidR="00B309C6" w:rsidRDefault="00B309C6" w:rsidP="00B309C6">
      <w:pPr>
        <w:ind w:firstLine="708"/>
        <w:rPr>
          <w:rStyle w:val="Siln"/>
          <w:b w:val="0"/>
        </w:rPr>
      </w:pPr>
    </w:p>
    <w:p w:rsidR="00B309C6" w:rsidRPr="00A4470E" w:rsidRDefault="00B309C6" w:rsidP="00B309C6">
      <w:pPr>
        <w:ind w:firstLine="708"/>
        <w:rPr>
          <w:rStyle w:val="Siln"/>
          <w:b w:val="0"/>
        </w:rPr>
      </w:pPr>
    </w:p>
    <w:p w:rsidR="00B309C6" w:rsidRDefault="00B309C6" w:rsidP="00136FBF">
      <w:pPr>
        <w:pStyle w:val="Titulek"/>
        <w:sectPr w:rsidR="00B309C6" w:rsidSect="00446D14">
          <w:pgSz w:w="11906" w:h="16838" w:code="9"/>
          <w:pgMar w:top="1418" w:right="1418" w:bottom="1134" w:left="1418" w:header="709" w:footer="709" w:gutter="0"/>
          <w:cols w:space="708"/>
          <w:titlePg/>
          <w:docGrid w:linePitch="360"/>
        </w:sectPr>
      </w:pPr>
    </w:p>
    <w:p w:rsidR="0027409B" w:rsidRPr="00AD3B1C" w:rsidRDefault="00136FBF" w:rsidP="00136FBF">
      <w:pPr>
        <w:pStyle w:val="Titulek"/>
        <w:rPr>
          <w:rStyle w:val="Siln"/>
          <w:b/>
        </w:rPr>
      </w:pPr>
      <w:r>
        <w:lastRenderedPageBreak/>
        <w:t xml:space="preserve">Graf </w:t>
      </w:r>
      <w:fldSimple w:instr=" SEQ Graf \* ARABIC ">
        <w:r w:rsidR="00AA29E9">
          <w:rPr>
            <w:noProof/>
          </w:rPr>
          <w:t>10</w:t>
        </w:r>
      </w:fldSimple>
      <w:r>
        <w:t xml:space="preserve">: </w:t>
      </w:r>
      <w:r w:rsidR="0027409B" w:rsidRPr="00AD3B1C">
        <w:rPr>
          <w:rStyle w:val="Siln"/>
          <w:b/>
        </w:rPr>
        <w:t>Mezinárodní obchod České republiky se službami</w:t>
      </w:r>
    </w:p>
    <w:p w:rsidR="0027409B" w:rsidRDefault="007E24DA" w:rsidP="0027409B">
      <w:pPr>
        <w:rPr>
          <w:noProof/>
        </w:rPr>
      </w:pPr>
      <w:r w:rsidRPr="007E24DA">
        <w:rPr>
          <w:noProof/>
        </w:rPr>
        <w:drawing>
          <wp:inline distT="0" distB="0" distL="0" distR="0">
            <wp:extent cx="8239125" cy="4171137"/>
            <wp:effectExtent l="19050" t="0" r="0" b="0"/>
            <wp:docPr id="30" name="obráze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5" cstate="print"/>
                    <a:srcRect/>
                    <a:stretch>
                      <a:fillRect/>
                    </a:stretch>
                  </pic:blipFill>
                  <pic:spPr bwMode="auto">
                    <a:xfrm>
                      <a:off x="0" y="0"/>
                      <a:ext cx="8242587" cy="4172890"/>
                    </a:xfrm>
                    <a:prstGeom prst="rect">
                      <a:avLst/>
                    </a:prstGeom>
                    <a:noFill/>
                    <a:ln w="9525">
                      <a:noFill/>
                      <a:miter lim="800000"/>
                      <a:headEnd/>
                      <a:tailEnd/>
                    </a:ln>
                  </pic:spPr>
                </pic:pic>
              </a:graphicData>
            </a:graphic>
          </wp:inline>
        </w:drawing>
      </w:r>
    </w:p>
    <w:p w:rsidR="00B33111" w:rsidRDefault="0027409B" w:rsidP="00A4470E">
      <w:pPr>
        <w:rPr>
          <w:noProof/>
        </w:rPr>
      </w:pPr>
      <w:r>
        <w:rPr>
          <w:noProof/>
        </w:rPr>
        <w:t xml:space="preserve">Zdroj: EEIP, a.s., data </w:t>
      </w:r>
      <w:r w:rsidR="007E24DA">
        <w:rPr>
          <w:noProof/>
        </w:rPr>
        <w:t>Comtrade</w:t>
      </w:r>
    </w:p>
    <w:p w:rsidR="00775435" w:rsidRDefault="00775435" w:rsidP="00A4470E">
      <w:pPr>
        <w:rPr>
          <w:noProof/>
        </w:rPr>
      </w:pPr>
    </w:p>
    <w:p w:rsidR="00B309C6" w:rsidRDefault="00B309C6" w:rsidP="00A4470E">
      <w:pPr>
        <w:rPr>
          <w:noProof/>
        </w:rPr>
      </w:pPr>
    </w:p>
    <w:p w:rsidR="00B309C6" w:rsidRDefault="00B309C6" w:rsidP="00A4470E">
      <w:pPr>
        <w:rPr>
          <w:noProof/>
        </w:rPr>
      </w:pPr>
    </w:p>
    <w:p w:rsidR="00B309C6" w:rsidRDefault="00B309C6" w:rsidP="00A4470E">
      <w:pPr>
        <w:rPr>
          <w:noProof/>
        </w:rPr>
        <w:sectPr w:rsidR="00B309C6" w:rsidSect="00511A30">
          <w:pgSz w:w="16838" w:h="11906" w:orient="landscape" w:code="9"/>
          <w:pgMar w:top="1418" w:right="1418" w:bottom="1418" w:left="1134" w:header="709" w:footer="709" w:gutter="0"/>
          <w:cols w:space="708"/>
          <w:titlePg/>
          <w:docGrid w:linePitch="360"/>
        </w:sectPr>
      </w:pPr>
    </w:p>
    <w:p w:rsidR="00B309C6" w:rsidRDefault="00B309C6" w:rsidP="00A4470E">
      <w:pPr>
        <w:rPr>
          <w:noProof/>
        </w:rPr>
      </w:pPr>
    </w:p>
    <w:p w:rsidR="000C2E7D" w:rsidRDefault="003D734D" w:rsidP="00A4470E">
      <w:pPr>
        <w:rPr>
          <w:noProof/>
        </w:rPr>
      </w:pPr>
      <w:r>
        <w:rPr>
          <w:noProof/>
        </w:rPr>
        <w:t>K významným</w:t>
      </w:r>
      <w:r w:rsidR="000C2E7D">
        <w:rPr>
          <w:noProof/>
        </w:rPr>
        <w:t xml:space="preserve"> posunům došlo například v sektoru cestovního ruchu, silniční dopravy- nákladní, počítačových službách, stavebních pracích v zahraničí a službách mezi sesterskými podniky.</w:t>
      </w:r>
      <w:r w:rsidR="002E3923">
        <w:rPr>
          <w:noProof/>
        </w:rPr>
        <w:t xml:space="preserve"> U stavebních prací v zahraničí, v kategorii ostatní obchodní, profesní a technické služby a u cestovního ruchu (bez zdravotní a vzdělávací turistiky) došlo ke zlepšení, naopak u služeb mezi sesterskými podniky, počítačových slu</w:t>
      </w:r>
      <w:r w:rsidR="008E4FC6">
        <w:rPr>
          <w:noProof/>
        </w:rPr>
        <w:t>žeb a silniční nákladní dopravy</w:t>
      </w:r>
      <w:r w:rsidR="002E3923">
        <w:rPr>
          <w:noProof/>
        </w:rPr>
        <w:t xml:space="preserve"> došlo ke zhoršení.</w:t>
      </w:r>
    </w:p>
    <w:p w:rsidR="00A4470E" w:rsidRDefault="00A4470E" w:rsidP="00A4470E">
      <w:pPr>
        <w:rPr>
          <w:noProof/>
        </w:rPr>
      </w:pPr>
      <w:r>
        <w:rPr>
          <w:noProof/>
        </w:rPr>
        <w:t>Důležitým ukazatelem mezinárodní konkurenceschopnosti exportu je také tzv. Lafay index (LFI), který je definován následujícím zbůsobem:</w:t>
      </w:r>
    </w:p>
    <w:p w:rsidR="00B309C6" w:rsidRDefault="00B309C6" w:rsidP="00A4470E">
      <w:pPr>
        <w:rPr>
          <w:noProof/>
        </w:rPr>
      </w:pPr>
    </w:p>
    <w:p w:rsidR="00A4470E" w:rsidRDefault="004C7213" w:rsidP="00A4470E">
      <w:pPr>
        <w:rPr>
          <w:noProof/>
        </w:rPr>
      </w:pPr>
      <m:oMath>
        <m:sSub>
          <m:sSubPr>
            <m:ctrlPr>
              <w:rPr>
                <w:rFonts w:ascii="Cambria Math" w:hAnsi="Cambria Math"/>
                <w:i/>
                <w:noProof/>
              </w:rPr>
            </m:ctrlPr>
          </m:sSubPr>
          <m:e>
            <m:r>
              <w:rPr>
                <w:rFonts w:ascii="Cambria Math" w:hAnsi="Cambria Math"/>
                <w:noProof/>
              </w:rPr>
              <m:t>LFI</m:t>
            </m:r>
          </m:e>
          <m:sub>
            <m:r>
              <w:rPr>
                <w:rFonts w:ascii="Cambria Math" w:hAnsi="Cambria Math"/>
                <w:noProof/>
              </w:rPr>
              <m:t>ijt</m:t>
            </m:r>
          </m:sub>
        </m:sSub>
        <m:r>
          <w:rPr>
            <w:rFonts w:ascii="Cambria Math" w:hAnsi="Cambria Math"/>
            <w:noProof/>
          </w:rPr>
          <m:t>=</m:t>
        </m:r>
        <m:d>
          <m:dPr>
            <m:begChr m:val="["/>
            <m:endChr m:val="]"/>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X</m:t>
                    </m:r>
                  </m:e>
                  <m:sub>
                    <m:r>
                      <w:rPr>
                        <w:rFonts w:ascii="Cambria Math" w:hAnsi="Cambria Math"/>
                        <w:noProof/>
                      </w:rPr>
                      <m:t>ijt</m:t>
                    </m:r>
                  </m:sub>
                </m:sSub>
                <m:r>
                  <w:rPr>
                    <w:rFonts w:ascii="Cambria Math" w:hAnsi="Cambria Math"/>
                    <w:noProof/>
                  </w:rPr>
                  <m:t>-</m:t>
                </m:r>
                <m:sSub>
                  <m:sSubPr>
                    <m:ctrlPr>
                      <w:rPr>
                        <w:rFonts w:ascii="Cambria Math" w:hAnsi="Cambria Math"/>
                        <w:i/>
                        <w:noProof/>
                      </w:rPr>
                    </m:ctrlPr>
                  </m:sSubPr>
                  <m:e>
                    <m:r>
                      <w:rPr>
                        <w:rFonts w:ascii="Cambria Math" w:hAnsi="Cambria Math"/>
                        <w:noProof/>
                      </w:rPr>
                      <m:t>M</m:t>
                    </m:r>
                  </m:e>
                  <m:sub>
                    <m:r>
                      <w:rPr>
                        <w:rFonts w:ascii="Cambria Math" w:hAnsi="Cambria Math"/>
                        <w:noProof/>
                      </w:rPr>
                      <m:t>ijt</m:t>
                    </m:r>
                  </m:sub>
                </m:sSub>
              </m:num>
              <m:den>
                <m:sSub>
                  <m:sSubPr>
                    <m:ctrlPr>
                      <w:rPr>
                        <w:rFonts w:ascii="Cambria Math" w:hAnsi="Cambria Math"/>
                        <w:i/>
                        <w:noProof/>
                      </w:rPr>
                    </m:ctrlPr>
                  </m:sSubPr>
                  <m:e>
                    <m:r>
                      <w:rPr>
                        <w:rFonts w:ascii="Cambria Math" w:hAnsi="Cambria Math"/>
                        <w:noProof/>
                      </w:rPr>
                      <m:t>X</m:t>
                    </m:r>
                  </m:e>
                  <m:sub>
                    <m:r>
                      <w:rPr>
                        <w:rFonts w:ascii="Cambria Math" w:hAnsi="Cambria Math"/>
                        <w:noProof/>
                      </w:rPr>
                      <m:t>ijt</m:t>
                    </m:r>
                  </m:sub>
                </m:sSub>
                <m:r>
                  <w:rPr>
                    <w:rFonts w:ascii="Cambria Math" w:hAnsi="Cambria Math"/>
                    <w:noProof/>
                  </w:rPr>
                  <m:t>+</m:t>
                </m:r>
                <m:sSub>
                  <m:sSubPr>
                    <m:ctrlPr>
                      <w:rPr>
                        <w:rFonts w:ascii="Cambria Math" w:hAnsi="Cambria Math"/>
                        <w:i/>
                        <w:noProof/>
                      </w:rPr>
                    </m:ctrlPr>
                  </m:sSubPr>
                  <m:e>
                    <m:r>
                      <w:rPr>
                        <w:rFonts w:ascii="Cambria Math" w:hAnsi="Cambria Math"/>
                        <w:noProof/>
                      </w:rPr>
                      <m:t>M</m:t>
                    </m:r>
                  </m:e>
                  <m:sub>
                    <m:r>
                      <w:rPr>
                        <w:rFonts w:ascii="Cambria Math" w:hAnsi="Cambria Math"/>
                        <w:noProof/>
                      </w:rPr>
                      <m:t>ijt</m:t>
                    </m:r>
                  </m:sub>
                </m:sSub>
              </m:den>
            </m:f>
            <m:r>
              <w:rPr>
                <w:rFonts w:ascii="Cambria Math" w:hAnsi="Cambria Math"/>
                <w:noProof/>
              </w:rPr>
              <m:t>-</m:t>
            </m:r>
            <m:f>
              <m:fPr>
                <m:ctrlPr>
                  <w:rPr>
                    <w:rFonts w:ascii="Cambria Math" w:hAnsi="Cambria Math"/>
                    <w:i/>
                    <w:noProof/>
                  </w:rPr>
                </m:ctrlPr>
              </m:fPr>
              <m:num>
                <m:nary>
                  <m:naryPr>
                    <m:chr m:val="∑"/>
                    <m:limLoc m:val="subSup"/>
                    <m:ctrlPr>
                      <w:rPr>
                        <w:rFonts w:ascii="Cambria Math" w:hAnsi="Cambria Math"/>
                        <w:i/>
                        <w:noProof/>
                      </w:rPr>
                    </m:ctrlPr>
                  </m:naryPr>
                  <m:sub>
                    <m:r>
                      <w:rPr>
                        <w:rFonts w:ascii="Cambria Math" w:hAnsi="Cambria Math"/>
                        <w:noProof/>
                      </w:rPr>
                      <m:t>j=1</m:t>
                    </m:r>
                  </m:sub>
                  <m:sup>
                    <m:r>
                      <w:rPr>
                        <w:rFonts w:ascii="Cambria Math" w:hAnsi="Cambria Math"/>
                        <w:noProof/>
                      </w:rPr>
                      <m:t>k</m:t>
                    </m:r>
                  </m:sup>
                  <m:e>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X</m:t>
                            </m:r>
                          </m:e>
                          <m:sub>
                            <m:r>
                              <w:rPr>
                                <w:rFonts w:ascii="Cambria Math" w:hAnsi="Cambria Math"/>
                                <w:noProof/>
                              </w:rPr>
                              <m:t>ijt</m:t>
                            </m:r>
                          </m:sub>
                        </m:sSub>
                        <m:r>
                          <w:rPr>
                            <w:rFonts w:ascii="Cambria Math" w:hAnsi="Cambria Math"/>
                            <w:noProof/>
                          </w:rPr>
                          <m:t>-</m:t>
                        </m:r>
                        <m:sSub>
                          <m:sSubPr>
                            <m:ctrlPr>
                              <w:rPr>
                                <w:rFonts w:ascii="Cambria Math" w:hAnsi="Cambria Math"/>
                                <w:i/>
                                <w:noProof/>
                              </w:rPr>
                            </m:ctrlPr>
                          </m:sSubPr>
                          <m:e>
                            <m:r>
                              <w:rPr>
                                <w:rFonts w:ascii="Cambria Math" w:hAnsi="Cambria Math"/>
                                <w:noProof/>
                              </w:rPr>
                              <m:t>M</m:t>
                            </m:r>
                          </m:e>
                          <m:sub>
                            <m:r>
                              <w:rPr>
                                <w:rFonts w:ascii="Cambria Math" w:hAnsi="Cambria Math"/>
                                <w:noProof/>
                              </w:rPr>
                              <m:t>ijt</m:t>
                            </m:r>
                          </m:sub>
                        </m:sSub>
                      </m:e>
                    </m:d>
                  </m:e>
                </m:nary>
              </m:num>
              <m:den>
                <m:nary>
                  <m:naryPr>
                    <m:chr m:val="∑"/>
                    <m:limLoc m:val="subSup"/>
                    <m:ctrlPr>
                      <w:rPr>
                        <w:rFonts w:ascii="Cambria Math" w:hAnsi="Cambria Math"/>
                        <w:i/>
                        <w:noProof/>
                      </w:rPr>
                    </m:ctrlPr>
                  </m:naryPr>
                  <m:sub>
                    <m:r>
                      <w:rPr>
                        <w:rFonts w:ascii="Cambria Math" w:hAnsi="Cambria Math"/>
                        <w:noProof/>
                      </w:rPr>
                      <m:t>j=1</m:t>
                    </m:r>
                  </m:sub>
                  <m:sup>
                    <m:r>
                      <w:rPr>
                        <w:rFonts w:ascii="Cambria Math" w:hAnsi="Cambria Math"/>
                        <w:noProof/>
                      </w:rPr>
                      <m:t>k</m:t>
                    </m:r>
                  </m:sup>
                  <m:e>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X</m:t>
                            </m:r>
                          </m:e>
                          <m:sub>
                            <m:r>
                              <w:rPr>
                                <w:rFonts w:ascii="Cambria Math" w:hAnsi="Cambria Math"/>
                                <w:noProof/>
                              </w:rPr>
                              <m:t>ijt</m:t>
                            </m:r>
                          </m:sub>
                        </m:sSub>
                        <m:r>
                          <w:rPr>
                            <w:rFonts w:ascii="Cambria Math" w:hAnsi="Cambria Math"/>
                            <w:noProof/>
                          </w:rPr>
                          <m:t>+</m:t>
                        </m:r>
                        <m:sSub>
                          <m:sSubPr>
                            <m:ctrlPr>
                              <w:rPr>
                                <w:rFonts w:ascii="Cambria Math" w:hAnsi="Cambria Math"/>
                                <w:i/>
                                <w:noProof/>
                              </w:rPr>
                            </m:ctrlPr>
                          </m:sSubPr>
                          <m:e>
                            <m:r>
                              <w:rPr>
                                <w:rFonts w:ascii="Cambria Math" w:hAnsi="Cambria Math"/>
                                <w:noProof/>
                              </w:rPr>
                              <m:t>M</m:t>
                            </m:r>
                          </m:e>
                          <m:sub>
                            <m:r>
                              <w:rPr>
                                <w:rFonts w:ascii="Cambria Math" w:hAnsi="Cambria Math"/>
                                <w:noProof/>
                              </w:rPr>
                              <m:t>ijt</m:t>
                            </m:r>
                          </m:sub>
                        </m:sSub>
                      </m:e>
                    </m:d>
                  </m:e>
                </m:nary>
              </m:den>
            </m:f>
          </m:e>
        </m:d>
        <m:r>
          <w:rPr>
            <w:rFonts w:ascii="Cambria Math" w:hAnsi="Cambria Math"/>
            <w:noProof/>
          </w:rPr>
          <m:t>×</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X</m:t>
                    </m:r>
                  </m:e>
                  <m:sub>
                    <m:r>
                      <w:rPr>
                        <w:rFonts w:ascii="Cambria Math" w:hAnsi="Cambria Math"/>
                        <w:noProof/>
                      </w:rPr>
                      <m:t>ijt</m:t>
                    </m:r>
                  </m:sub>
                </m:sSub>
                <m:r>
                  <w:rPr>
                    <w:rFonts w:ascii="Cambria Math" w:hAnsi="Cambria Math"/>
                    <w:noProof/>
                  </w:rPr>
                  <m:t>+</m:t>
                </m:r>
                <m:sSub>
                  <m:sSubPr>
                    <m:ctrlPr>
                      <w:rPr>
                        <w:rFonts w:ascii="Cambria Math" w:hAnsi="Cambria Math"/>
                        <w:i/>
                        <w:noProof/>
                      </w:rPr>
                    </m:ctrlPr>
                  </m:sSubPr>
                  <m:e>
                    <m:r>
                      <w:rPr>
                        <w:rFonts w:ascii="Cambria Math" w:hAnsi="Cambria Math"/>
                        <w:noProof/>
                      </w:rPr>
                      <m:t>M</m:t>
                    </m:r>
                  </m:e>
                  <m:sub>
                    <m:r>
                      <w:rPr>
                        <w:rFonts w:ascii="Cambria Math" w:hAnsi="Cambria Math"/>
                        <w:noProof/>
                      </w:rPr>
                      <m:t>ijt</m:t>
                    </m:r>
                  </m:sub>
                </m:sSub>
              </m:e>
            </m:d>
          </m:num>
          <m:den>
            <m:nary>
              <m:naryPr>
                <m:chr m:val="∑"/>
                <m:limLoc m:val="subSup"/>
                <m:ctrlPr>
                  <w:rPr>
                    <w:rFonts w:ascii="Cambria Math" w:hAnsi="Cambria Math"/>
                    <w:i/>
                    <w:noProof/>
                  </w:rPr>
                </m:ctrlPr>
              </m:naryPr>
              <m:sub>
                <m:r>
                  <w:rPr>
                    <w:rFonts w:ascii="Cambria Math" w:hAnsi="Cambria Math"/>
                    <w:noProof/>
                  </w:rPr>
                  <m:t>j=1</m:t>
                </m:r>
              </m:sub>
              <m:sup>
                <m:r>
                  <w:rPr>
                    <w:rFonts w:ascii="Cambria Math" w:hAnsi="Cambria Math"/>
                    <w:noProof/>
                  </w:rPr>
                  <m:t>k</m:t>
                </m:r>
              </m:sup>
              <m:e>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X</m:t>
                        </m:r>
                      </m:e>
                      <m:sub>
                        <m:r>
                          <w:rPr>
                            <w:rFonts w:ascii="Cambria Math" w:hAnsi="Cambria Math"/>
                            <w:noProof/>
                          </w:rPr>
                          <m:t>ijt</m:t>
                        </m:r>
                      </m:sub>
                    </m:sSub>
                    <m:r>
                      <w:rPr>
                        <w:rFonts w:ascii="Cambria Math" w:hAnsi="Cambria Math"/>
                        <w:noProof/>
                      </w:rPr>
                      <m:t>+</m:t>
                    </m:r>
                    <m:sSub>
                      <m:sSubPr>
                        <m:ctrlPr>
                          <w:rPr>
                            <w:rFonts w:ascii="Cambria Math" w:hAnsi="Cambria Math"/>
                            <w:i/>
                            <w:noProof/>
                          </w:rPr>
                        </m:ctrlPr>
                      </m:sSubPr>
                      <m:e>
                        <m:r>
                          <w:rPr>
                            <w:rFonts w:ascii="Cambria Math" w:hAnsi="Cambria Math"/>
                            <w:noProof/>
                          </w:rPr>
                          <m:t>M</m:t>
                        </m:r>
                      </m:e>
                      <m:sub>
                        <m:r>
                          <w:rPr>
                            <w:rFonts w:ascii="Cambria Math" w:hAnsi="Cambria Math"/>
                            <w:noProof/>
                          </w:rPr>
                          <m:t>ijt</m:t>
                        </m:r>
                      </m:sub>
                    </m:sSub>
                  </m:e>
                </m:d>
              </m:e>
            </m:nary>
          </m:den>
        </m:f>
        <m:r>
          <w:rPr>
            <w:rFonts w:ascii="Cambria Math" w:hAnsi="Cambria Math"/>
            <w:noProof/>
          </w:rPr>
          <m:t>×100</m:t>
        </m:r>
      </m:oMath>
      <w:r w:rsidR="009323C9">
        <w:rPr>
          <w:noProof/>
        </w:rPr>
        <w:t xml:space="preserve"> </w:t>
      </w:r>
    </w:p>
    <w:p w:rsidR="00B309C6" w:rsidRDefault="00B309C6" w:rsidP="00A4470E">
      <w:pPr>
        <w:rPr>
          <w:noProof/>
        </w:rPr>
      </w:pPr>
    </w:p>
    <w:p w:rsidR="00A4470E" w:rsidRDefault="009323C9" w:rsidP="00A4470E">
      <w:pPr>
        <w:rPr>
          <w:noProof/>
        </w:rPr>
      </w:pPr>
      <w:r>
        <w:rPr>
          <w:noProof/>
        </w:rPr>
        <w:t xml:space="preserve">Kde X značí export, M import, i zemi, t rok, j obchodovaný obor z celkového počtu k obchodovaných služeb nebo zboží. </w:t>
      </w:r>
      <w:r w:rsidR="00A4470E">
        <w:rPr>
          <w:noProof/>
        </w:rPr>
        <w:t xml:space="preserve">LFI lze interpretovat jako ukazatel konkurenceschopnosti exportu, který je tím větší, čím větší je projevená komparativní výhoda v oboru (čím větší jsou exporty než importy v oboru) a čím větší </w:t>
      </w:r>
      <w:r>
        <w:rPr>
          <w:noProof/>
        </w:rPr>
        <w:t>je význam oboru ve srovnání s ostatními obory na zahraničním obchodu. LFI lze rozdělit na 3 různé komponenty:</w:t>
      </w:r>
    </w:p>
    <w:p w:rsidR="00B309C6" w:rsidRDefault="00B309C6" w:rsidP="00A4470E">
      <w:pPr>
        <w:rPr>
          <w:noProof/>
        </w:rPr>
      </w:pPr>
    </w:p>
    <w:p w:rsidR="009323C9" w:rsidRDefault="004A4A26" w:rsidP="00A4470E">
      <w:pPr>
        <w:rPr>
          <w:noProof/>
        </w:rPr>
      </w:pPr>
      <m:oMath>
        <m:r>
          <w:rPr>
            <w:rFonts w:ascii="Cambria Math" w:hAnsi="Cambria Math"/>
            <w:noProof/>
          </w:rPr>
          <m:t>LFI=</m:t>
        </m:r>
        <m:d>
          <m:dPr>
            <m:ctrlPr>
              <w:rPr>
                <w:rFonts w:ascii="Cambria Math" w:hAnsi="Cambria Math"/>
                <w:i/>
                <w:noProof/>
              </w:rPr>
            </m:ctrlPr>
          </m:dPr>
          <m:e>
            <m:r>
              <w:rPr>
                <w:rFonts w:ascii="Cambria Math" w:hAnsi="Cambria Math"/>
                <w:noProof/>
              </w:rPr>
              <m:t>LFI1-LFI2</m:t>
            </m:r>
          </m:e>
        </m:d>
        <m:r>
          <w:rPr>
            <w:rFonts w:ascii="Cambria Math" w:hAnsi="Cambria Math"/>
            <w:noProof/>
          </w:rPr>
          <m:t>×LFI3</m:t>
        </m:r>
      </m:oMath>
      <w:r>
        <w:rPr>
          <w:noProof/>
        </w:rPr>
        <w:t xml:space="preserve"> </w:t>
      </w:r>
    </w:p>
    <w:p w:rsidR="00B309C6" w:rsidRDefault="00B309C6" w:rsidP="00A4470E">
      <w:pPr>
        <w:rPr>
          <w:noProof/>
        </w:rPr>
      </w:pPr>
    </w:p>
    <w:p w:rsidR="004A4A26" w:rsidRDefault="004A4A26" w:rsidP="00A4470E">
      <w:pPr>
        <w:rPr>
          <w:noProof/>
        </w:rPr>
      </w:pPr>
      <w:r>
        <w:rPr>
          <w:noProof/>
        </w:rPr>
        <w:t>Kde:</w:t>
      </w:r>
    </w:p>
    <w:p w:rsidR="00B309C6" w:rsidRDefault="00B309C6" w:rsidP="00A4470E">
      <w:pPr>
        <w:rPr>
          <w:noProof/>
        </w:rPr>
      </w:pPr>
    </w:p>
    <w:p w:rsidR="004A4A26" w:rsidRDefault="004C7213" w:rsidP="00A4470E">
      <w:pPr>
        <w:rPr>
          <w:noProof/>
        </w:rPr>
      </w:pPr>
      <m:oMath>
        <m:sSub>
          <m:sSubPr>
            <m:ctrlPr>
              <w:rPr>
                <w:rFonts w:ascii="Cambria Math" w:hAnsi="Cambria Math"/>
                <w:i/>
                <w:noProof/>
              </w:rPr>
            </m:ctrlPr>
          </m:sSubPr>
          <m:e>
            <m:r>
              <w:rPr>
                <w:rFonts w:ascii="Cambria Math" w:hAnsi="Cambria Math"/>
                <w:noProof/>
              </w:rPr>
              <m:t>LFI1</m:t>
            </m:r>
          </m:e>
          <m:sub>
            <m:r>
              <w:rPr>
                <w:rFonts w:ascii="Cambria Math" w:hAnsi="Cambria Math"/>
                <w:noProof/>
              </w:rPr>
              <m:t>ijt</m:t>
            </m:r>
          </m:sub>
        </m:sSub>
        <m:r>
          <w:rPr>
            <w:rFonts w:ascii="Cambria Math" w:hAnsi="Cambria Math"/>
            <w:noProof/>
          </w:rPr>
          <m:t>=</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X</m:t>
                </m:r>
              </m:e>
              <m:sub>
                <m:r>
                  <w:rPr>
                    <w:rFonts w:ascii="Cambria Math" w:hAnsi="Cambria Math"/>
                    <w:noProof/>
                  </w:rPr>
                  <m:t>ijt</m:t>
                </m:r>
              </m:sub>
            </m:sSub>
            <m:r>
              <w:rPr>
                <w:rFonts w:ascii="Cambria Math" w:hAnsi="Cambria Math"/>
                <w:noProof/>
              </w:rPr>
              <m:t>-</m:t>
            </m:r>
            <m:sSub>
              <m:sSubPr>
                <m:ctrlPr>
                  <w:rPr>
                    <w:rFonts w:ascii="Cambria Math" w:hAnsi="Cambria Math"/>
                    <w:i/>
                    <w:noProof/>
                  </w:rPr>
                </m:ctrlPr>
              </m:sSubPr>
              <m:e>
                <m:r>
                  <w:rPr>
                    <w:rFonts w:ascii="Cambria Math" w:hAnsi="Cambria Math"/>
                    <w:noProof/>
                  </w:rPr>
                  <m:t>M</m:t>
                </m:r>
              </m:e>
              <m:sub>
                <m:r>
                  <w:rPr>
                    <w:rFonts w:ascii="Cambria Math" w:hAnsi="Cambria Math"/>
                    <w:noProof/>
                  </w:rPr>
                  <m:t>ijt</m:t>
                </m:r>
              </m:sub>
            </m:sSub>
          </m:num>
          <m:den>
            <m:sSub>
              <m:sSubPr>
                <m:ctrlPr>
                  <w:rPr>
                    <w:rFonts w:ascii="Cambria Math" w:hAnsi="Cambria Math"/>
                    <w:i/>
                    <w:noProof/>
                  </w:rPr>
                </m:ctrlPr>
              </m:sSubPr>
              <m:e>
                <m:r>
                  <w:rPr>
                    <w:rFonts w:ascii="Cambria Math" w:hAnsi="Cambria Math"/>
                    <w:noProof/>
                  </w:rPr>
                  <m:t>X</m:t>
                </m:r>
              </m:e>
              <m:sub>
                <m:r>
                  <w:rPr>
                    <w:rFonts w:ascii="Cambria Math" w:hAnsi="Cambria Math"/>
                    <w:noProof/>
                  </w:rPr>
                  <m:t>ijt</m:t>
                </m:r>
              </m:sub>
            </m:sSub>
            <m:r>
              <w:rPr>
                <w:rFonts w:ascii="Cambria Math" w:hAnsi="Cambria Math"/>
                <w:noProof/>
              </w:rPr>
              <m:t>+</m:t>
            </m:r>
            <m:sSub>
              <m:sSubPr>
                <m:ctrlPr>
                  <w:rPr>
                    <w:rFonts w:ascii="Cambria Math" w:hAnsi="Cambria Math"/>
                    <w:i/>
                    <w:noProof/>
                  </w:rPr>
                </m:ctrlPr>
              </m:sSubPr>
              <m:e>
                <m:r>
                  <w:rPr>
                    <w:rFonts w:ascii="Cambria Math" w:hAnsi="Cambria Math"/>
                    <w:noProof/>
                  </w:rPr>
                  <m:t>M</m:t>
                </m:r>
              </m:e>
              <m:sub>
                <m:r>
                  <w:rPr>
                    <w:rFonts w:ascii="Cambria Math" w:hAnsi="Cambria Math"/>
                    <w:noProof/>
                  </w:rPr>
                  <m:t>ijt</m:t>
                </m:r>
              </m:sub>
            </m:sSub>
          </m:den>
        </m:f>
      </m:oMath>
      <w:r w:rsidR="004A4A26">
        <w:rPr>
          <w:noProof/>
        </w:rPr>
        <w:t xml:space="preserve"> </w:t>
      </w:r>
    </w:p>
    <w:p w:rsidR="004A4A26" w:rsidRDefault="004C7213" w:rsidP="00A4470E">
      <w:pPr>
        <w:rPr>
          <w:noProof/>
        </w:rPr>
      </w:pPr>
      <m:oMath>
        <m:sSub>
          <m:sSubPr>
            <m:ctrlPr>
              <w:rPr>
                <w:rFonts w:ascii="Cambria Math" w:hAnsi="Cambria Math"/>
                <w:i/>
                <w:noProof/>
              </w:rPr>
            </m:ctrlPr>
          </m:sSubPr>
          <m:e>
            <m:r>
              <w:rPr>
                <w:rFonts w:ascii="Cambria Math" w:hAnsi="Cambria Math"/>
                <w:noProof/>
              </w:rPr>
              <m:t>LFI2</m:t>
            </m:r>
          </m:e>
          <m:sub>
            <m:r>
              <w:rPr>
                <w:rFonts w:ascii="Cambria Math" w:hAnsi="Cambria Math"/>
                <w:noProof/>
              </w:rPr>
              <m:t>ijt</m:t>
            </m:r>
          </m:sub>
        </m:sSub>
        <m:r>
          <w:rPr>
            <w:rFonts w:ascii="Cambria Math" w:hAnsi="Cambria Math"/>
            <w:noProof/>
          </w:rPr>
          <m:t>=</m:t>
        </m:r>
        <m:f>
          <m:fPr>
            <m:ctrlPr>
              <w:rPr>
                <w:rFonts w:ascii="Cambria Math" w:hAnsi="Cambria Math"/>
                <w:i/>
                <w:noProof/>
              </w:rPr>
            </m:ctrlPr>
          </m:fPr>
          <m:num>
            <m:nary>
              <m:naryPr>
                <m:chr m:val="∑"/>
                <m:limLoc m:val="subSup"/>
                <m:ctrlPr>
                  <w:rPr>
                    <w:rFonts w:ascii="Cambria Math" w:hAnsi="Cambria Math"/>
                    <w:i/>
                    <w:noProof/>
                  </w:rPr>
                </m:ctrlPr>
              </m:naryPr>
              <m:sub>
                <m:r>
                  <w:rPr>
                    <w:rFonts w:ascii="Cambria Math" w:hAnsi="Cambria Math"/>
                    <w:noProof/>
                  </w:rPr>
                  <m:t>j=1</m:t>
                </m:r>
              </m:sub>
              <m:sup>
                <m:r>
                  <w:rPr>
                    <w:rFonts w:ascii="Cambria Math" w:hAnsi="Cambria Math"/>
                    <w:noProof/>
                  </w:rPr>
                  <m:t>k</m:t>
                </m:r>
              </m:sup>
              <m:e>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X</m:t>
                        </m:r>
                      </m:e>
                      <m:sub>
                        <m:r>
                          <w:rPr>
                            <w:rFonts w:ascii="Cambria Math" w:hAnsi="Cambria Math"/>
                            <w:noProof/>
                          </w:rPr>
                          <m:t>ijt</m:t>
                        </m:r>
                      </m:sub>
                    </m:sSub>
                    <m:r>
                      <w:rPr>
                        <w:rFonts w:ascii="Cambria Math" w:hAnsi="Cambria Math"/>
                        <w:noProof/>
                      </w:rPr>
                      <m:t>-</m:t>
                    </m:r>
                    <m:sSub>
                      <m:sSubPr>
                        <m:ctrlPr>
                          <w:rPr>
                            <w:rFonts w:ascii="Cambria Math" w:hAnsi="Cambria Math"/>
                            <w:i/>
                            <w:noProof/>
                          </w:rPr>
                        </m:ctrlPr>
                      </m:sSubPr>
                      <m:e>
                        <m:r>
                          <w:rPr>
                            <w:rFonts w:ascii="Cambria Math" w:hAnsi="Cambria Math"/>
                            <w:noProof/>
                          </w:rPr>
                          <m:t>M</m:t>
                        </m:r>
                      </m:e>
                      <m:sub>
                        <m:r>
                          <w:rPr>
                            <w:rFonts w:ascii="Cambria Math" w:hAnsi="Cambria Math"/>
                            <w:noProof/>
                          </w:rPr>
                          <m:t>ijt</m:t>
                        </m:r>
                      </m:sub>
                    </m:sSub>
                  </m:e>
                </m:d>
              </m:e>
            </m:nary>
          </m:num>
          <m:den>
            <m:nary>
              <m:naryPr>
                <m:chr m:val="∑"/>
                <m:limLoc m:val="subSup"/>
                <m:ctrlPr>
                  <w:rPr>
                    <w:rFonts w:ascii="Cambria Math" w:hAnsi="Cambria Math"/>
                    <w:i/>
                    <w:noProof/>
                  </w:rPr>
                </m:ctrlPr>
              </m:naryPr>
              <m:sub>
                <m:r>
                  <w:rPr>
                    <w:rFonts w:ascii="Cambria Math" w:hAnsi="Cambria Math"/>
                    <w:noProof/>
                  </w:rPr>
                  <m:t>j=1</m:t>
                </m:r>
              </m:sub>
              <m:sup>
                <m:r>
                  <w:rPr>
                    <w:rFonts w:ascii="Cambria Math" w:hAnsi="Cambria Math"/>
                    <w:noProof/>
                  </w:rPr>
                  <m:t>k</m:t>
                </m:r>
              </m:sup>
              <m:e>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X</m:t>
                        </m:r>
                      </m:e>
                      <m:sub>
                        <m:r>
                          <w:rPr>
                            <w:rFonts w:ascii="Cambria Math" w:hAnsi="Cambria Math"/>
                            <w:noProof/>
                          </w:rPr>
                          <m:t>ijt</m:t>
                        </m:r>
                      </m:sub>
                    </m:sSub>
                    <m:r>
                      <w:rPr>
                        <w:rFonts w:ascii="Cambria Math" w:hAnsi="Cambria Math"/>
                        <w:noProof/>
                      </w:rPr>
                      <m:t>+</m:t>
                    </m:r>
                    <m:sSub>
                      <m:sSubPr>
                        <m:ctrlPr>
                          <w:rPr>
                            <w:rFonts w:ascii="Cambria Math" w:hAnsi="Cambria Math"/>
                            <w:i/>
                            <w:noProof/>
                          </w:rPr>
                        </m:ctrlPr>
                      </m:sSubPr>
                      <m:e>
                        <m:r>
                          <w:rPr>
                            <w:rFonts w:ascii="Cambria Math" w:hAnsi="Cambria Math"/>
                            <w:noProof/>
                          </w:rPr>
                          <m:t>M</m:t>
                        </m:r>
                      </m:e>
                      <m:sub>
                        <m:r>
                          <w:rPr>
                            <w:rFonts w:ascii="Cambria Math" w:hAnsi="Cambria Math"/>
                            <w:noProof/>
                          </w:rPr>
                          <m:t>ijt</m:t>
                        </m:r>
                      </m:sub>
                    </m:sSub>
                  </m:e>
                </m:d>
              </m:e>
            </m:nary>
          </m:den>
        </m:f>
      </m:oMath>
      <w:r w:rsidR="004A4A26">
        <w:rPr>
          <w:noProof/>
        </w:rPr>
        <w:t xml:space="preserve"> </w:t>
      </w:r>
    </w:p>
    <w:p w:rsidR="004A4A26" w:rsidRDefault="004C7213" w:rsidP="00A4470E">
      <w:pPr>
        <w:rPr>
          <w:noProof/>
        </w:rPr>
      </w:pPr>
      <m:oMath>
        <m:sSub>
          <m:sSubPr>
            <m:ctrlPr>
              <w:rPr>
                <w:rFonts w:ascii="Cambria Math" w:hAnsi="Cambria Math"/>
                <w:i/>
                <w:noProof/>
              </w:rPr>
            </m:ctrlPr>
          </m:sSubPr>
          <m:e>
            <m:r>
              <w:rPr>
                <w:rFonts w:ascii="Cambria Math" w:hAnsi="Cambria Math"/>
                <w:noProof/>
              </w:rPr>
              <m:t>LFI3</m:t>
            </m:r>
          </m:e>
          <m:sub>
            <m:r>
              <w:rPr>
                <w:rFonts w:ascii="Cambria Math" w:hAnsi="Cambria Math"/>
                <w:noProof/>
              </w:rPr>
              <m:t>ijt</m:t>
            </m:r>
          </m:sub>
        </m:sSub>
        <m:r>
          <w:rPr>
            <w:rFonts w:ascii="Cambria Math" w:hAnsi="Cambria Math"/>
            <w:noProof/>
          </w:rPr>
          <m:t>=</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X</m:t>
                    </m:r>
                  </m:e>
                  <m:sub>
                    <m:r>
                      <w:rPr>
                        <w:rFonts w:ascii="Cambria Math" w:hAnsi="Cambria Math"/>
                        <w:noProof/>
                      </w:rPr>
                      <m:t>ijt</m:t>
                    </m:r>
                  </m:sub>
                </m:sSub>
                <m:r>
                  <w:rPr>
                    <w:rFonts w:ascii="Cambria Math" w:hAnsi="Cambria Math"/>
                    <w:noProof/>
                  </w:rPr>
                  <m:t>+</m:t>
                </m:r>
                <m:sSub>
                  <m:sSubPr>
                    <m:ctrlPr>
                      <w:rPr>
                        <w:rFonts w:ascii="Cambria Math" w:hAnsi="Cambria Math"/>
                        <w:i/>
                        <w:noProof/>
                      </w:rPr>
                    </m:ctrlPr>
                  </m:sSubPr>
                  <m:e>
                    <m:r>
                      <w:rPr>
                        <w:rFonts w:ascii="Cambria Math" w:hAnsi="Cambria Math"/>
                        <w:noProof/>
                      </w:rPr>
                      <m:t>M</m:t>
                    </m:r>
                  </m:e>
                  <m:sub>
                    <m:r>
                      <w:rPr>
                        <w:rFonts w:ascii="Cambria Math" w:hAnsi="Cambria Math"/>
                        <w:noProof/>
                      </w:rPr>
                      <m:t>ijt</m:t>
                    </m:r>
                  </m:sub>
                </m:sSub>
              </m:e>
            </m:d>
          </m:num>
          <m:den>
            <m:nary>
              <m:naryPr>
                <m:chr m:val="∑"/>
                <m:limLoc m:val="subSup"/>
                <m:ctrlPr>
                  <w:rPr>
                    <w:rFonts w:ascii="Cambria Math" w:hAnsi="Cambria Math"/>
                    <w:i/>
                    <w:noProof/>
                  </w:rPr>
                </m:ctrlPr>
              </m:naryPr>
              <m:sub>
                <m:r>
                  <w:rPr>
                    <w:rFonts w:ascii="Cambria Math" w:hAnsi="Cambria Math"/>
                    <w:noProof/>
                  </w:rPr>
                  <m:t>j=1</m:t>
                </m:r>
              </m:sub>
              <m:sup>
                <m:r>
                  <w:rPr>
                    <w:rFonts w:ascii="Cambria Math" w:hAnsi="Cambria Math"/>
                    <w:noProof/>
                  </w:rPr>
                  <m:t>k</m:t>
                </m:r>
              </m:sup>
              <m:e>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X</m:t>
                        </m:r>
                      </m:e>
                      <m:sub>
                        <m:r>
                          <w:rPr>
                            <w:rFonts w:ascii="Cambria Math" w:hAnsi="Cambria Math"/>
                            <w:noProof/>
                          </w:rPr>
                          <m:t>ijt</m:t>
                        </m:r>
                      </m:sub>
                    </m:sSub>
                    <m:r>
                      <w:rPr>
                        <w:rFonts w:ascii="Cambria Math" w:hAnsi="Cambria Math"/>
                        <w:noProof/>
                      </w:rPr>
                      <m:t>+</m:t>
                    </m:r>
                    <m:sSub>
                      <m:sSubPr>
                        <m:ctrlPr>
                          <w:rPr>
                            <w:rFonts w:ascii="Cambria Math" w:hAnsi="Cambria Math"/>
                            <w:i/>
                            <w:noProof/>
                          </w:rPr>
                        </m:ctrlPr>
                      </m:sSubPr>
                      <m:e>
                        <m:r>
                          <w:rPr>
                            <w:rFonts w:ascii="Cambria Math" w:hAnsi="Cambria Math"/>
                            <w:noProof/>
                          </w:rPr>
                          <m:t>M</m:t>
                        </m:r>
                      </m:e>
                      <m:sub>
                        <m:r>
                          <w:rPr>
                            <w:rFonts w:ascii="Cambria Math" w:hAnsi="Cambria Math"/>
                            <w:noProof/>
                          </w:rPr>
                          <m:t>ijt</m:t>
                        </m:r>
                      </m:sub>
                    </m:sSub>
                  </m:e>
                </m:d>
              </m:e>
            </m:nary>
          </m:den>
        </m:f>
        <m:r>
          <w:rPr>
            <w:rFonts w:ascii="Cambria Math" w:hAnsi="Cambria Math"/>
            <w:noProof/>
          </w:rPr>
          <m:t>×100</m:t>
        </m:r>
      </m:oMath>
      <w:r w:rsidR="004A4A26">
        <w:rPr>
          <w:noProof/>
        </w:rPr>
        <w:t xml:space="preserve"> </w:t>
      </w:r>
    </w:p>
    <w:p w:rsidR="008D5D32" w:rsidRDefault="008D5D32" w:rsidP="00A4470E">
      <w:pPr>
        <w:rPr>
          <w:noProof/>
        </w:rPr>
      </w:pPr>
    </w:p>
    <w:p w:rsidR="004A4A26" w:rsidRDefault="004A4A26" w:rsidP="00A4470E">
      <w:pPr>
        <w:rPr>
          <w:noProof/>
        </w:rPr>
      </w:pPr>
      <w:r>
        <w:rPr>
          <w:noProof/>
        </w:rPr>
        <w:t>LFI 1 lze interpretovat jako exportní specializaci v oboru (čistý export relativně k obchodnímu obratu) a vyjadřuje tak komparativní výhodu země v daném oboru. LFI 2 je exportní specializace dané země ve službách nebo zboží celkem a LFI 3 vyjadřuje podíl obchodního obratu oboru k celkovému obchodnímu obratu- představuje tedy váhu, relativní význam daného oboru pro celý zahraniční obchod dané země.</w:t>
      </w:r>
    </w:p>
    <w:p w:rsidR="004A4A26" w:rsidRDefault="004A4A26" w:rsidP="00A4470E">
      <w:pPr>
        <w:rPr>
          <w:noProof/>
        </w:rPr>
      </w:pPr>
      <w:r>
        <w:rPr>
          <w:noProof/>
        </w:rPr>
        <w:t xml:space="preserve">Následující grafy ukazují význam </w:t>
      </w:r>
      <w:r w:rsidR="000C2E7D">
        <w:rPr>
          <w:noProof/>
        </w:rPr>
        <w:t xml:space="preserve">některých důležitých oborů (u zboží a služeb) pro český zahraniční obchod a zároveň konkurenceschopnost prostřednictvím LFI indexu. </w:t>
      </w:r>
    </w:p>
    <w:p w:rsidR="000C2E7D" w:rsidRDefault="000C2E7D" w:rsidP="00A4470E">
      <w:pPr>
        <w:rPr>
          <w:noProof/>
        </w:rPr>
      </w:pPr>
    </w:p>
    <w:p w:rsidR="000C2E7D" w:rsidRDefault="000C2E7D" w:rsidP="00A4470E">
      <w:pPr>
        <w:rPr>
          <w:noProof/>
        </w:rPr>
      </w:pPr>
    </w:p>
    <w:p w:rsidR="00B309C6" w:rsidRDefault="00B309C6" w:rsidP="00A4470E">
      <w:pPr>
        <w:rPr>
          <w:noProof/>
        </w:rPr>
      </w:pPr>
    </w:p>
    <w:p w:rsidR="00B309C6" w:rsidRDefault="00B309C6" w:rsidP="00A4470E">
      <w:pPr>
        <w:rPr>
          <w:noProof/>
        </w:rPr>
      </w:pPr>
    </w:p>
    <w:p w:rsidR="000C2E7D" w:rsidRDefault="000C2E7D" w:rsidP="00A4470E">
      <w:pPr>
        <w:rPr>
          <w:noProof/>
        </w:rPr>
      </w:pPr>
    </w:p>
    <w:p w:rsidR="000C2E7D" w:rsidRDefault="000C2E7D" w:rsidP="00A4470E">
      <w:pPr>
        <w:rPr>
          <w:noProof/>
        </w:rPr>
      </w:pPr>
    </w:p>
    <w:p w:rsidR="00B309C6" w:rsidRDefault="00B309C6" w:rsidP="00AD3B1C">
      <w:pPr>
        <w:pStyle w:val="Titulek"/>
        <w:sectPr w:rsidR="00B309C6" w:rsidSect="00511A30">
          <w:pgSz w:w="11906" w:h="16838" w:code="9"/>
          <w:pgMar w:top="1418" w:right="1418" w:bottom="1134" w:left="1418" w:header="709" w:footer="709" w:gutter="0"/>
          <w:cols w:space="708"/>
          <w:titlePg/>
          <w:docGrid w:linePitch="360"/>
        </w:sectPr>
      </w:pPr>
    </w:p>
    <w:p w:rsidR="000C2E7D" w:rsidRPr="00AD3B1C" w:rsidRDefault="00AD3B1C" w:rsidP="00AD3B1C">
      <w:pPr>
        <w:pStyle w:val="Titulek"/>
        <w:rPr>
          <w:noProof/>
        </w:rPr>
      </w:pPr>
      <w:r>
        <w:lastRenderedPageBreak/>
        <w:t xml:space="preserve">Graf </w:t>
      </w:r>
      <w:fldSimple w:instr=" SEQ Graf \* ARABIC ">
        <w:r w:rsidR="00AA29E9">
          <w:rPr>
            <w:noProof/>
          </w:rPr>
          <w:t>11</w:t>
        </w:r>
      </w:fldSimple>
      <w:r>
        <w:t xml:space="preserve">: </w:t>
      </w:r>
      <w:r w:rsidR="000C2E7D" w:rsidRPr="00AD3B1C">
        <w:rPr>
          <w:noProof/>
        </w:rPr>
        <w:t>LFI a podíl na ce</w:t>
      </w:r>
      <w:r w:rsidR="005B7BFC" w:rsidRPr="00AD3B1C">
        <w:rPr>
          <w:noProof/>
        </w:rPr>
        <w:t>lkovém exportu zboží v roce 2012</w:t>
      </w:r>
    </w:p>
    <w:p w:rsidR="000C2E7D" w:rsidRDefault="002A4538" w:rsidP="00A4470E">
      <w:pPr>
        <w:rPr>
          <w:noProof/>
        </w:rPr>
      </w:pPr>
      <w:r w:rsidRPr="002A4538">
        <w:rPr>
          <w:noProof/>
        </w:rPr>
        <w:drawing>
          <wp:inline distT="0" distB="0" distL="0" distR="0">
            <wp:extent cx="8591550" cy="4300101"/>
            <wp:effectExtent l="19050" t="0" r="0" b="0"/>
            <wp:docPr id="18"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srcRect/>
                    <a:stretch>
                      <a:fillRect/>
                    </a:stretch>
                  </pic:blipFill>
                  <pic:spPr bwMode="auto">
                    <a:xfrm>
                      <a:off x="0" y="0"/>
                      <a:ext cx="8595160" cy="4301908"/>
                    </a:xfrm>
                    <a:prstGeom prst="rect">
                      <a:avLst/>
                    </a:prstGeom>
                    <a:noFill/>
                    <a:ln w="9525">
                      <a:noFill/>
                      <a:miter lim="800000"/>
                      <a:headEnd/>
                      <a:tailEnd/>
                    </a:ln>
                  </pic:spPr>
                </pic:pic>
              </a:graphicData>
            </a:graphic>
          </wp:inline>
        </w:drawing>
      </w:r>
    </w:p>
    <w:p w:rsidR="005B7BFC" w:rsidRDefault="005B7BFC" w:rsidP="005B7BFC">
      <w:pPr>
        <w:rPr>
          <w:noProof/>
        </w:rPr>
      </w:pPr>
      <w:r>
        <w:rPr>
          <w:noProof/>
        </w:rPr>
        <w:t>Zdroj: EEIP na základě dat ČSÚ</w:t>
      </w:r>
      <w:r w:rsidR="00715560">
        <w:rPr>
          <w:noProof/>
        </w:rPr>
        <w:t xml:space="preserve"> </w:t>
      </w:r>
    </w:p>
    <w:p w:rsidR="000C2E7D" w:rsidRDefault="000C2E7D" w:rsidP="00A4470E">
      <w:pPr>
        <w:rPr>
          <w:noProof/>
        </w:rPr>
      </w:pPr>
    </w:p>
    <w:p w:rsidR="00AD3B1C" w:rsidRDefault="00AD3B1C" w:rsidP="00A4470E">
      <w:pPr>
        <w:rPr>
          <w:noProof/>
        </w:rPr>
      </w:pPr>
    </w:p>
    <w:p w:rsidR="00B309C6" w:rsidRDefault="00B309C6" w:rsidP="00A4470E">
      <w:pPr>
        <w:rPr>
          <w:noProof/>
        </w:rPr>
      </w:pPr>
    </w:p>
    <w:p w:rsidR="00B309C6" w:rsidRDefault="00B309C6" w:rsidP="00AD3B1C">
      <w:pPr>
        <w:pStyle w:val="Titulek"/>
        <w:sectPr w:rsidR="00B309C6" w:rsidSect="00511A30">
          <w:pgSz w:w="16838" w:h="11906" w:orient="landscape" w:code="9"/>
          <w:pgMar w:top="1418" w:right="1418" w:bottom="1418" w:left="1134" w:header="709" w:footer="709" w:gutter="0"/>
          <w:cols w:space="708"/>
          <w:titlePg/>
          <w:docGrid w:linePitch="360"/>
        </w:sectPr>
      </w:pPr>
    </w:p>
    <w:p w:rsidR="000C2E7D" w:rsidRPr="00AD3B1C" w:rsidRDefault="00AD3B1C" w:rsidP="00AD3B1C">
      <w:pPr>
        <w:pStyle w:val="Titulek"/>
        <w:rPr>
          <w:noProof/>
        </w:rPr>
      </w:pPr>
      <w:r>
        <w:lastRenderedPageBreak/>
        <w:t xml:space="preserve">Graf </w:t>
      </w:r>
      <w:fldSimple w:instr=" SEQ Graf \* ARABIC ">
        <w:r w:rsidR="00AA29E9">
          <w:rPr>
            <w:noProof/>
          </w:rPr>
          <w:t>12</w:t>
        </w:r>
      </w:fldSimple>
      <w:r>
        <w:t xml:space="preserve">: </w:t>
      </w:r>
      <w:r w:rsidR="000C2E7D" w:rsidRPr="00AD3B1C">
        <w:rPr>
          <w:noProof/>
        </w:rPr>
        <w:t>LFI a podíl na celkovém exportu služeb v roce 2010</w:t>
      </w:r>
    </w:p>
    <w:p w:rsidR="000C2E7D" w:rsidRDefault="000C2E7D" w:rsidP="00A4470E">
      <w:pPr>
        <w:rPr>
          <w:noProof/>
        </w:rPr>
      </w:pPr>
      <w:r w:rsidRPr="000C2E7D">
        <w:rPr>
          <w:noProof/>
        </w:rPr>
        <w:drawing>
          <wp:inline distT="0" distB="0" distL="0" distR="0">
            <wp:extent cx="5372100" cy="2920753"/>
            <wp:effectExtent l="19050" t="0" r="0" b="0"/>
            <wp:docPr id="32" name="obráze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cstate="print"/>
                    <a:srcRect/>
                    <a:stretch>
                      <a:fillRect/>
                    </a:stretch>
                  </pic:blipFill>
                  <pic:spPr bwMode="auto">
                    <a:xfrm>
                      <a:off x="0" y="0"/>
                      <a:ext cx="5372100" cy="2920753"/>
                    </a:xfrm>
                    <a:prstGeom prst="rect">
                      <a:avLst/>
                    </a:prstGeom>
                    <a:noFill/>
                    <a:ln w="9525">
                      <a:noFill/>
                      <a:miter lim="800000"/>
                      <a:headEnd/>
                      <a:tailEnd/>
                    </a:ln>
                  </pic:spPr>
                </pic:pic>
              </a:graphicData>
            </a:graphic>
          </wp:inline>
        </w:drawing>
      </w:r>
    </w:p>
    <w:p w:rsidR="000C2E7D" w:rsidRDefault="000C2E7D" w:rsidP="000C2E7D">
      <w:pPr>
        <w:rPr>
          <w:noProof/>
        </w:rPr>
      </w:pPr>
      <w:r>
        <w:rPr>
          <w:noProof/>
        </w:rPr>
        <w:t>Zdroj: EEIP na základě dat z Comtrade</w:t>
      </w:r>
    </w:p>
    <w:p w:rsidR="00A4470E" w:rsidRDefault="00F970DF" w:rsidP="00A4470E">
      <w:pPr>
        <w:rPr>
          <w:noProof/>
        </w:rPr>
      </w:pPr>
      <w:r>
        <w:rPr>
          <w:noProof/>
        </w:rPr>
        <w:t>Grafy potvrzují vysokou konkurenceschopnost českého exportu v automobilovém průmyslu a naopak vysokou závislost na dovozu minerálních olejů, části vysílačů, radarů, televizí apod. N</w:t>
      </w:r>
      <w:r w:rsidR="006B1208">
        <w:rPr>
          <w:noProof/>
        </w:rPr>
        <w:t>ásledující tabulky shrnují</w:t>
      </w:r>
      <w:r>
        <w:rPr>
          <w:noProof/>
        </w:rPr>
        <w:t xml:space="preserve"> 10 nejlepších a 1</w:t>
      </w:r>
      <w:r w:rsidR="006B1208">
        <w:rPr>
          <w:noProof/>
        </w:rPr>
        <w:t>0 nejhorších odvětví dle LFI u zboží a služeb.</w:t>
      </w:r>
    </w:p>
    <w:p w:rsidR="00F970DF" w:rsidRDefault="00F970DF" w:rsidP="00A4470E">
      <w:pPr>
        <w:rPr>
          <w:noProof/>
        </w:rPr>
      </w:pPr>
    </w:p>
    <w:p w:rsidR="00F970DF" w:rsidRPr="00AD3B1C" w:rsidRDefault="00AD3B1C" w:rsidP="00AD3B1C">
      <w:pPr>
        <w:pStyle w:val="Titulek"/>
        <w:rPr>
          <w:noProof/>
        </w:rPr>
      </w:pPr>
      <w:r>
        <w:t xml:space="preserve">Tabulka </w:t>
      </w:r>
      <w:fldSimple w:instr=" SEQ Tabulka \* ARABIC ">
        <w:r w:rsidR="00AA29E9">
          <w:rPr>
            <w:noProof/>
          </w:rPr>
          <w:t>5</w:t>
        </w:r>
      </w:fldSimple>
      <w:r>
        <w:t xml:space="preserve">: </w:t>
      </w:r>
      <w:r w:rsidR="006B1208" w:rsidRPr="00AD3B1C">
        <w:rPr>
          <w:noProof/>
        </w:rPr>
        <w:t>Nejlepších a nejhorších 10 odvětví dle LFI u zboží</w:t>
      </w:r>
      <w:r w:rsidR="00E95774" w:rsidRPr="00AD3B1C">
        <w:rPr>
          <w:noProof/>
        </w:rPr>
        <w:t xml:space="preserve"> (v roce 2012</w:t>
      </w:r>
      <w:r w:rsidR="006B1208" w:rsidRPr="00AD3B1C">
        <w:rPr>
          <w:noProof/>
        </w:rPr>
        <w:t>)</w:t>
      </w:r>
    </w:p>
    <w:tbl>
      <w:tblPr>
        <w:tblW w:w="9288" w:type="dxa"/>
        <w:tblInd w:w="55" w:type="dxa"/>
        <w:tblCellMar>
          <w:left w:w="70" w:type="dxa"/>
          <w:right w:w="70" w:type="dxa"/>
        </w:tblCellMar>
        <w:tblLook w:val="04A0"/>
      </w:tblPr>
      <w:tblGrid>
        <w:gridCol w:w="5975"/>
        <w:gridCol w:w="828"/>
        <w:gridCol w:w="883"/>
        <w:gridCol w:w="801"/>
        <w:gridCol w:w="801"/>
      </w:tblGrid>
      <w:tr w:rsidR="00E95774" w:rsidRPr="00B309C6" w:rsidTr="004D124E">
        <w:trPr>
          <w:trHeight w:val="218"/>
        </w:trPr>
        <w:tc>
          <w:tcPr>
            <w:tcW w:w="5975" w:type="dxa"/>
            <w:vMerge w:val="restart"/>
            <w:tcBorders>
              <w:top w:val="single" w:sz="4" w:space="0" w:color="7A787D"/>
              <w:left w:val="nil"/>
              <w:bottom w:val="single" w:sz="4" w:space="0" w:color="7A787D"/>
              <w:right w:val="nil"/>
            </w:tcBorders>
            <w:shd w:val="clear" w:color="000000" w:fill="B6B002"/>
            <w:noWrap/>
            <w:vAlign w:val="center"/>
            <w:hideMark/>
          </w:tcPr>
          <w:p w:rsidR="00E95774" w:rsidRPr="00B309C6" w:rsidRDefault="00E95774" w:rsidP="00E95774">
            <w:pPr>
              <w:spacing w:after="0"/>
              <w:jc w:val="center"/>
              <w:rPr>
                <w:rFonts w:eastAsia="Times New Roman" w:cs="Calibri"/>
                <w:b/>
                <w:bCs/>
                <w:color w:val="FFFFFF"/>
                <w:sz w:val="20"/>
                <w:szCs w:val="20"/>
              </w:rPr>
            </w:pPr>
            <w:r w:rsidRPr="00B309C6">
              <w:rPr>
                <w:rFonts w:eastAsia="Times New Roman" w:cs="Calibri"/>
                <w:b/>
                <w:bCs/>
                <w:color w:val="FFFFFF"/>
                <w:sz w:val="20"/>
                <w:szCs w:val="20"/>
              </w:rPr>
              <w:t>Nejlepších 10- název zboží</w:t>
            </w:r>
          </w:p>
        </w:tc>
        <w:tc>
          <w:tcPr>
            <w:tcW w:w="828" w:type="dxa"/>
            <w:vMerge w:val="restart"/>
            <w:tcBorders>
              <w:top w:val="single" w:sz="4" w:space="0" w:color="7A787D"/>
              <w:left w:val="nil"/>
              <w:bottom w:val="single" w:sz="4" w:space="0" w:color="7A787D"/>
              <w:right w:val="nil"/>
            </w:tcBorders>
            <w:shd w:val="clear" w:color="000000" w:fill="B6B002"/>
            <w:noWrap/>
            <w:vAlign w:val="center"/>
            <w:hideMark/>
          </w:tcPr>
          <w:p w:rsidR="00E95774" w:rsidRPr="00B309C6" w:rsidRDefault="00E95774" w:rsidP="00E95774">
            <w:pPr>
              <w:spacing w:after="0"/>
              <w:jc w:val="center"/>
              <w:rPr>
                <w:rFonts w:eastAsia="Times New Roman" w:cs="Calibri"/>
                <w:color w:val="FFFFFF"/>
                <w:sz w:val="20"/>
                <w:szCs w:val="20"/>
              </w:rPr>
            </w:pPr>
            <w:r w:rsidRPr="00B309C6">
              <w:rPr>
                <w:rFonts w:eastAsia="Times New Roman" w:cs="Calibri"/>
                <w:color w:val="FFFFFF"/>
                <w:sz w:val="20"/>
                <w:szCs w:val="20"/>
              </w:rPr>
              <w:t>LFI</w:t>
            </w:r>
          </w:p>
        </w:tc>
        <w:tc>
          <w:tcPr>
            <w:tcW w:w="2485" w:type="dxa"/>
            <w:gridSpan w:val="3"/>
            <w:tcBorders>
              <w:top w:val="single" w:sz="4" w:space="0" w:color="7A787D"/>
              <w:left w:val="nil"/>
              <w:bottom w:val="nil"/>
              <w:right w:val="nil"/>
            </w:tcBorders>
            <w:shd w:val="clear" w:color="000000" w:fill="B6B002"/>
            <w:noWrap/>
            <w:vAlign w:val="center"/>
            <w:hideMark/>
          </w:tcPr>
          <w:p w:rsidR="00E95774" w:rsidRPr="00B309C6" w:rsidRDefault="00E95774" w:rsidP="00E95774">
            <w:pPr>
              <w:spacing w:after="0"/>
              <w:jc w:val="center"/>
              <w:rPr>
                <w:rFonts w:eastAsia="Times New Roman" w:cs="Calibri"/>
                <w:color w:val="FFFFFF"/>
                <w:sz w:val="20"/>
                <w:szCs w:val="20"/>
              </w:rPr>
            </w:pPr>
            <w:r w:rsidRPr="00B309C6">
              <w:rPr>
                <w:rFonts w:eastAsia="Times New Roman" w:cs="Calibri"/>
                <w:color w:val="FFFFFF"/>
                <w:sz w:val="20"/>
                <w:szCs w:val="20"/>
              </w:rPr>
              <w:t>Dekompozice LFI</w:t>
            </w:r>
          </w:p>
        </w:tc>
      </w:tr>
      <w:tr w:rsidR="00E95774" w:rsidRPr="00B309C6" w:rsidTr="004D124E">
        <w:trPr>
          <w:trHeight w:val="208"/>
        </w:trPr>
        <w:tc>
          <w:tcPr>
            <w:tcW w:w="5975" w:type="dxa"/>
            <w:vMerge/>
            <w:tcBorders>
              <w:top w:val="single" w:sz="4" w:space="0" w:color="7A787D"/>
              <w:left w:val="nil"/>
              <w:bottom w:val="single" w:sz="4" w:space="0" w:color="7A787D"/>
              <w:right w:val="nil"/>
            </w:tcBorders>
            <w:vAlign w:val="center"/>
            <w:hideMark/>
          </w:tcPr>
          <w:p w:rsidR="00E95774" w:rsidRPr="00B309C6" w:rsidRDefault="00E95774" w:rsidP="00E95774">
            <w:pPr>
              <w:spacing w:after="0"/>
              <w:jc w:val="left"/>
              <w:rPr>
                <w:rFonts w:eastAsia="Times New Roman" w:cs="Calibri"/>
                <w:b/>
                <w:bCs/>
                <w:color w:val="FFFFFF"/>
                <w:sz w:val="20"/>
                <w:szCs w:val="20"/>
              </w:rPr>
            </w:pPr>
          </w:p>
        </w:tc>
        <w:tc>
          <w:tcPr>
            <w:tcW w:w="828" w:type="dxa"/>
            <w:vMerge/>
            <w:tcBorders>
              <w:top w:val="single" w:sz="4" w:space="0" w:color="7A787D"/>
              <w:left w:val="nil"/>
              <w:bottom w:val="single" w:sz="4" w:space="0" w:color="7A787D"/>
              <w:right w:val="nil"/>
            </w:tcBorders>
            <w:vAlign w:val="center"/>
            <w:hideMark/>
          </w:tcPr>
          <w:p w:rsidR="00E95774" w:rsidRPr="00B309C6" w:rsidRDefault="00E95774" w:rsidP="00E95774">
            <w:pPr>
              <w:spacing w:after="0"/>
              <w:jc w:val="left"/>
              <w:rPr>
                <w:rFonts w:eastAsia="Times New Roman" w:cs="Calibri"/>
                <w:color w:val="FFFFFF"/>
                <w:sz w:val="20"/>
                <w:szCs w:val="20"/>
              </w:rPr>
            </w:pPr>
          </w:p>
        </w:tc>
        <w:tc>
          <w:tcPr>
            <w:tcW w:w="883" w:type="dxa"/>
            <w:tcBorders>
              <w:top w:val="nil"/>
              <w:left w:val="nil"/>
              <w:bottom w:val="single" w:sz="4" w:space="0" w:color="7A787D"/>
              <w:right w:val="nil"/>
            </w:tcBorders>
            <w:shd w:val="clear" w:color="000000" w:fill="B6B002"/>
            <w:noWrap/>
            <w:vAlign w:val="center"/>
            <w:hideMark/>
          </w:tcPr>
          <w:p w:rsidR="00E95774" w:rsidRPr="00B309C6" w:rsidRDefault="00E95774" w:rsidP="00E95774">
            <w:pPr>
              <w:spacing w:after="0"/>
              <w:jc w:val="center"/>
              <w:rPr>
                <w:rFonts w:eastAsia="Times New Roman" w:cs="Calibri"/>
                <w:color w:val="FFFFFF"/>
                <w:sz w:val="20"/>
                <w:szCs w:val="20"/>
              </w:rPr>
            </w:pPr>
            <w:r w:rsidRPr="00B309C6">
              <w:rPr>
                <w:rFonts w:eastAsia="Times New Roman" w:cs="Calibri"/>
                <w:color w:val="FFFFFF"/>
                <w:sz w:val="20"/>
                <w:szCs w:val="20"/>
              </w:rPr>
              <w:t>LFI 1</w:t>
            </w:r>
          </w:p>
        </w:tc>
        <w:tc>
          <w:tcPr>
            <w:tcW w:w="801" w:type="dxa"/>
            <w:tcBorders>
              <w:top w:val="nil"/>
              <w:left w:val="nil"/>
              <w:bottom w:val="single" w:sz="4" w:space="0" w:color="7A787D"/>
              <w:right w:val="nil"/>
            </w:tcBorders>
            <w:shd w:val="clear" w:color="000000" w:fill="B6B002"/>
            <w:noWrap/>
            <w:vAlign w:val="center"/>
            <w:hideMark/>
          </w:tcPr>
          <w:p w:rsidR="00E95774" w:rsidRPr="00B309C6" w:rsidRDefault="00E95774" w:rsidP="00E95774">
            <w:pPr>
              <w:spacing w:after="0"/>
              <w:jc w:val="center"/>
              <w:rPr>
                <w:rFonts w:eastAsia="Times New Roman" w:cs="Calibri"/>
                <w:color w:val="FFFFFF"/>
                <w:sz w:val="20"/>
                <w:szCs w:val="20"/>
              </w:rPr>
            </w:pPr>
            <w:r w:rsidRPr="00B309C6">
              <w:rPr>
                <w:rFonts w:eastAsia="Times New Roman" w:cs="Calibri"/>
                <w:color w:val="FFFFFF"/>
                <w:sz w:val="20"/>
                <w:szCs w:val="20"/>
              </w:rPr>
              <w:t>LFI 2</w:t>
            </w:r>
          </w:p>
        </w:tc>
        <w:tc>
          <w:tcPr>
            <w:tcW w:w="801" w:type="dxa"/>
            <w:tcBorders>
              <w:top w:val="nil"/>
              <w:left w:val="nil"/>
              <w:bottom w:val="single" w:sz="4" w:space="0" w:color="7A787D"/>
              <w:right w:val="nil"/>
            </w:tcBorders>
            <w:shd w:val="clear" w:color="000000" w:fill="B6B002"/>
            <w:noWrap/>
            <w:vAlign w:val="center"/>
            <w:hideMark/>
          </w:tcPr>
          <w:p w:rsidR="00E95774" w:rsidRPr="00B309C6" w:rsidRDefault="00E95774" w:rsidP="00E95774">
            <w:pPr>
              <w:spacing w:after="0"/>
              <w:jc w:val="center"/>
              <w:rPr>
                <w:rFonts w:eastAsia="Times New Roman" w:cs="Calibri"/>
                <w:color w:val="FFFFFF"/>
                <w:sz w:val="20"/>
                <w:szCs w:val="20"/>
              </w:rPr>
            </w:pPr>
            <w:r w:rsidRPr="00B309C6">
              <w:rPr>
                <w:rFonts w:eastAsia="Times New Roman" w:cs="Calibri"/>
                <w:color w:val="FFFFFF"/>
                <w:sz w:val="20"/>
                <w:szCs w:val="20"/>
              </w:rPr>
              <w:t>LFI 3</w:t>
            </w:r>
          </w:p>
        </w:tc>
      </w:tr>
      <w:tr w:rsidR="00E95774" w:rsidRPr="00B309C6" w:rsidTr="004D124E">
        <w:trPr>
          <w:trHeight w:val="273"/>
        </w:trPr>
        <w:tc>
          <w:tcPr>
            <w:tcW w:w="5975" w:type="dxa"/>
            <w:tcBorders>
              <w:top w:val="nil"/>
              <w:left w:val="nil"/>
              <w:bottom w:val="nil"/>
              <w:right w:val="nil"/>
            </w:tcBorders>
            <w:shd w:val="clear" w:color="000000" w:fill="FFFFFF"/>
            <w:noWrap/>
            <w:vAlign w:val="bottom"/>
            <w:hideMark/>
          </w:tcPr>
          <w:p w:rsidR="00E95774" w:rsidRPr="00B309C6" w:rsidRDefault="00E95774" w:rsidP="00E95774">
            <w:pPr>
              <w:spacing w:after="0"/>
              <w:jc w:val="left"/>
              <w:rPr>
                <w:rFonts w:ascii="Arial" w:eastAsia="Times New Roman" w:hAnsi="Arial" w:cs="Arial"/>
                <w:color w:val="7A787D"/>
                <w:sz w:val="20"/>
                <w:szCs w:val="20"/>
              </w:rPr>
            </w:pPr>
            <w:proofErr w:type="gramStart"/>
            <w:r w:rsidRPr="00B309C6">
              <w:rPr>
                <w:rFonts w:ascii="Arial" w:eastAsia="Times New Roman" w:hAnsi="Arial" w:cs="Arial"/>
                <w:color w:val="7A787D"/>
                <w:sz w:val="20"/>
                <w:szCs w:val="20"/>
              </w:rPr>
              <w:t>Vozidla,motor</w:t>
            </w:r>
            <w:proofErr w:type="gramEnd"/>
            <w:r w:rsidRPr="00B309C6">
              <w:rPr>
                <w:rFonts w:ascii="Arial" w:eastAsia="Times New Roman" w:hAnsi="Arial" w:cs="Arial"/>
                <w:color w:val="7A787D"/>
                <w:sz w:val="20"/>
                <w:szCs w:val="20"/>
              </w:rPr>
              <w:t xml:space="preserve"> pístový vznětový,1500-2500cm3</w:t>
            </w:r>
          </w:p>
        </w:tc>
        <w:tc>
          <w:tcPr>
            <w:tcW w:w="828"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1,71</w:t>
            </w:r>
          </w:p>
        </w:tc>
        <w:tc>
          <w:tcPr>
            <w:tcW w:w="883"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73</w:t>
            </w:r>
          </w:p>
        </w:tc>
        <w:tc>
          <w:tcPr>
            <w:tcW w:w="801"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08</w:t>
            </w:r>
          </w:p>
        </w:tc>
        <w:tc>
          <w:tcPr>
            <w:tcW w:w="801"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2,63</w:t>
            </w:r>
          </w:p>
        </w:tc>
      </w:tr>
      <w:tr w:rsidR="00E95774" w:rsidRPr="00B309C6" w:rsidTr="004D124E">
        <w:trPr>
          <w:trHeight w:val="231"/>
        </w:trPr>
        <w:tc>
          <w:tcPr>
            <w:tcW w:w="5975" w:type="dxa"/>
            <w:tcBorders>
              <w:top w:val="nil"/>
              <w:left w:val="nil"/>
              <w:bottom w:val="nil"/>
              <w:right w:val="nil"/>
            </w:tcBorders>
            <w:shd w:val="clear" w:color="000000" w:fill="FFFFFF"/>
            <w:vAlign w:val="bottom"/>
            <w:hideMark/>
          </w:tcPr>
          <w:p w:rsidR="00E95774" w:rsidRPr="00B309C6" w:rsidRDefault="00E95774" w:rsidP="00E95774">
            <w:pPr>
              <w:spacing w:after="0"/>
              <w:jc w:val="left"/>
              <w:rPr>
                <w:rFonts w:ascii="Arial" w:eastAsia="Times New Roman" w:hAnsi="Arial" w:cs="Arial"/>
                <w:color w:val="7A787D"/>
                <w:sz w:val="20"/>
                <w:szCs w:val="20"/>
              </w:rPr>
            </w:pPr>
            <w:r w:rsidRPr="00B309C6">
              <w:rPr>
                <w:rFonts w:ascii="Arial" w:eastAsia="Times New Roman" w:hAnsi="Arial" w:cs="Arial"/>
                <w:color w:val="7A787D"/>
                <w:sz w:val="20"/>
                <w:szCs w:val="20"/>
              </w:rPr>
              <w:t>Zpracovatelské jednotky jiné než HS 8471.41 nebo 8471.49</w:t>
            </w:r>
          </w:p>
        </w:tc>
        <w:tc>
          <w:tcPr>
            <w:tcW w:w="828"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1,06</w:t>
            </w:r>
          </w:p>
        </w:tc>
        <w:tc>
          <w:tcPr>
            <w:tcW w:w="883"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85</w:t>
            </w:r>
          </w:p>
        </w:tc>
        <w:tc>
          <w:tcPr>
            <w:tcW w:w="801"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08</w:t>
            </w:r>
          </w:p>
        </w:tc>
        <w:tc>
          <w:tcPr>
            <w:tcW w:w="801"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1,37</w:t>
            </w:r>
          </w:p>
        </w:tc>
      </w:tr>
      <w:tr w:rsidR="00E95774" w:rsidRPr="00B309C6" w:rsidTr="004D124E">
        <w:trPr>
          <w:trHeight w:val="273"/>
        </w:trPr>
        <w:tc>
          <w:tcPr>
            <w:tcW w:w="5975" w:type="dxa"/>
            <w:tcBorders>
              <w:top w:val="nil"/>
              <w:left w:val="nil"/>
              <w:bottom w:val="nil"/>
              <w:right w:val="nil"/>
            </w:tcBorders>
            <w:shd w:val="clear" w:color="000000" w:fill="FFFFFF"/>
            <w:noWrap/>
            <w:vAlign w:val="bottom"/>
            <w:hideMark/>
          </w:tcPr>
          <w:p w:rsidR="00E95774" w:rsidRPr="00B309C6" w:rsidRDefault="00E95774" w:rsidP="00E95774">
            <w:pPr>
              <w:spacing w:after="0"/>
              <w:jc w:val="left"/>
              <w:rPr>
                <w:rFonts w:ascii="Arial" w:eastAsia="Times New Roman" w:hAnsi="Arial" w:cs="Arial"/>
                <w:color w:val="7A787D"/>
                <w:sz w:val="20"/>
                <w:szCs w:val="20"/>
              </w:rPr>
            </w:pPr>
            <w:proofErr w:type="gramStart"/>
            <w:r w:rsidRPr="00B309C6">
              <w:rPr>
                <w:rFonts w:ascii="Arial" w:eastAsia="Times New Roman" w:hAnsi="Arial" w:cs="Arial"/>
                <w:color w:val="7A787D"/>
                <w:sz w:val="20"/>
                <w:szCs w:val="20"/>
              </w:rPr>
              <w:t>Vozidla,motor</w:t>
            </w:r>
            <w:proofErr w:type="gramEnd"/>
            <w:r w:rsidRPr="00B309C6">
              <w:rPr>
                <w:rFonts w:ascii="Arial" w:eastAsia="Times New Roman" w:hAnsi="Arial" w:cs="Arial"/>
                <w:color w:val="7A787D"/>
                <w:sz w:val="20"/>
                <w:szCs w:val="20"/>
              </w:rPr>
              <w:t xml:space="preserve"> vratný píst.zážeh,1000-1500cm3</w:t>
            </w:r>
          </w:p>
        </w:tc>
        <w:tc>
          <w:tcPr>
            <w:tcW w:w="828"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97</w:t>
            </w:r>
          </w:p>
        </w:tc>
        <w:tc>
          <w:tcPr>
            <w:tcW w:w="883"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77</w:t>
            </w:r>
          </w:p>
        </w:tc>
        <w:tc>
          <w:tcPr>
            <w:tcW w:w="801"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08</w:t>
            </w:r>
          </w:p>
        </w:tc>
        <w:tc>
          <w:tcPr>
            <w:tcW w:w="801"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1,41</w:t>
            </w:r>
          </w:p>
        </w:tc>
      </w:tr>
      <w:tr w:rsidR="00E95774" w:rsidRPr="00B309C6" w:rsidTr="004D124E">
        <w:trPr>
          <w:trHeight w:val="273"/>
        </w:trPr>
        <w:tc>
          <w:tcPr>
            <w:tcW w:w="5975" w:type="dxa"/>
            <w:tcBorders>
              <w:top w:val="nil"/>
              <w:left w:val="nil"/>
              <w:bottom w:val="nil"/>
              <w:right w:val="nil"/>
            </w:tcBorders>
            <w:shd w:val="clear" w:color="000000" w:fill="FFFFFF"/>
            <w:noWrap/>
            <w:vAlign w:val="bottom"/>
            <w:hideMark/>
          </w:tcPr>
          <w:p w:rsidR="00E95774" w:rsidRPr="00B309C6" w:rsidRDefault="00E95774" w:rsidP="00E95774">
            <w:pPr>
              <w:spacing w:after="0"/>
              <w:jc w:val="left"/>
              <w:rPr>
                <w:rFonts w:ascii="Arial" w:eastAsia="Times New Roman" w:hAnsi="Arial" w:cs="Arial"/>
                <w:color w:val="7A787D"/>
                <w:sz w:val="20"/>
                <w:szCs w:val="20"/>
              </w:rPr>
            </w:pPr>
            <w:proofErr w:type="gramStart"/>
            <w:r w:rsidRPr="00B309C6">
              <w:rPr>
                <w:rFonts w:ascii="Arial" w:eastAsia="Times New Roman" w:hAnsi="Arial" w:cs="Arial"/>
                <w:color w:val="7A787D"/>
                <w:sz w:val="20"/>
                <w:szCs w:val="20"/>
              </w:rPr>
              <w:t>Vozidla,motor</w:t>
            </w:r>
            <w:proofErr w:type="gramEnd"/>
            <w:r w:rsidRPr="00B309C6">
              <w:rPr>
                <w:rFonts w:ascii="Arial" w:eastAsia="Times New Roman" w:hAnsi="Arial" w:cs="Arial"/>
                <w:color w:val="7A787D"/>
                <w:sz w:val="20"/>
                <w:szCs w:val="20"/>
              </w:rPr>
              <w:t xml:space="preserve"> vratný píst.zážeh,1500-3000cm3</w:t>
            </w:r>
          </w:p>
        </w:tc>
        <w:tc>
          <w:tcPr>
            <w:tcW w:w="828"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77</w:t>
            </w:r>
          </w:p>
        </w:tc>
        <w:tc>
          <w:tcPr>
            <w:tcW w:w="883"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78</w:t>
            </w:r>
          </w:p>
        </w:tc>
        <w:tc>
          <w:tcPr>
            <w:tcW w:w="801"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08</w:t>
            </w:r>
          </w:p>
        </w:tc>
        <w:tc>
          <w:tcPr>
            <w:tcW w:w="801"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1,09</w:t>
            </w:r>
          </w:p>
        </w:tc>
      </w:tr>
      <w:tr w:rsidR="00E95774" w:rsidRPr="00B309C6" w:rsidTr="004D124E">
        <w:trPr>
          <w:trHeight w:val="273"/>
        </w:trPr>
        <w:tc>
          <w:tcPr>
            <w:tcW w:w="5975" w:type="dxa"/>
            <w:tcBorders>
              <w:top w:val="nil"/>
              <w:left w:val="nil"/>
              <w:bottom w:val="nil"/>
              <w:right w:val="nil"/>
            </w:tcBorders>
            <w:shd w:val="clear" w:color="000000" w:fill="FFFFFF"/>
            <w:noWrap/>
            <w:vAlign w:val="bottom"/>
            <w:hideMark/>
          </w:tcPr>
          <w:p w:rsidR="00E95774" w:rsidRPr="00B309C6" w:rsidRDefault="00E95774" w:rsidP="00E95774">
            <w:pPr>
              <w:spacing w:after="0"/>
              <w:jc w:val="left"/>
              <w:rPr>
                <w:rFonts w:ascii="Arial" w:eastAsia="Times New Roman" w:hAnsi="Arial" w:cs="Arial"/>
                <w:color w:val="7A787D"/>
                <w:sz w:val="20"/>
                <w:szCs w:val="20"/>
              </w:rPr>
            </w:pPr>
            <w:proofErr w:type="gramStart"/>
            <w:r w:rsidRPr="00B309C6">
              <w:rPr>
                <w:rFonts w:ascii="Arial" w:eastAsia="Times New Roman" w:hAnsi="Arial" w:cs="Arial"/>
                <w:color w:val="7A787D"/>
                <w:sz w:val="20"/>
                <w:szCs w:val="20"/>
              </w:rPr>
              <w:t>Vozidla,motor</w:t>
            </w:r>
            <w:proofErr w:type="gramEnd"/>
            <w:r w:rsidRPr="00B309C6">
              <w:rPr>
                <w:rFonts w:ascii="Arial" w:eastAsia="Times New Roman" w:hAnsi="Arial" w:cs="Arial"/>
                <w:color w:val="7A787D"/>
                <w:sz w:val="20"/>
                <w:szCs w:val="20"/>
              </w:rPr>
              <w:t xml:space="preserve"> vratný píst.zážehový,do 1000cm3</w:t>
            </w:r>
          </w:p>
        </w:tc>
        <w:tc>
          <w:tcPr>
            <w:tcW w:w="828"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57</w:t>
            </w:r>
          </w:p>
        </w:tc>
        <w:tc>
          <w:tcPr>
            <w:tcW w:w="883"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97</w:t>
            </w:r>
          </w:p>
        </w:tc>
        <w:tc>
          <w:tcPr>
            <w:tcW w:w="801"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08</w:t>
            </w:r>
          </w:p>
        </w:tc>
        <w:tc>
          <w:tcPr>
            <w:tcW w:w="801"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65</w:t>
            </w:r>
          </w:p>
        </w:tc>
      </w:tr>
      <w:tr w:rsidR="00E95774" w:rsidRPr="00B309C6" w:rsidTr="004D124E">
        <w:trPr>
          <w:trHeight w:val="273"/>
        </w:trPr>
        <w:tc>
          <w:tcPr>
            <w:tcW w:w="5975" w:type="dxa"/>
            <w:tcBorders>
              <w:top w:val="nil"/>
              <w:left w:val="nil"/>
              <w:bottom w:val="nil"/>
              <w:right w:val="nil"/>
            </w:tcBorders>
            <w:shd w:val="clear" w:color="000000" w:fill="FFFFFF"/>
            <w:noWrap/>
            <w:vAlign w:val="bottom"/>
            <w:hideMark/>
          </w:tcPr>
          <w:p w:rsidR="00E95774" w:rsidRPr="00B309C6" w:rsidRDefault="00E95774" w:rsidP="00E95774">
            <w:pPr>
              <w:spacing w:after="0"/>
              <w:jc w:val="left"/>
              <w:rPr>
                <w:rFonts w:ascii="Arial" w:eastAsia="Times New Roman" w:hAnsi="Arial" w:cs="Arial"/>
                <w:color w:val="7A787D"/>
                <w:sz w:val="20"/>
                <w:szCs w:val="20"/>
              </w:rPr>
            </w:pPr>
            <w:r w:rsidRPr="00B309C6">
              <w:rPr>
                <w:rFonts w:ascii="Arial" w:eastAsia="Times New Roman" w:hAnsi="Arial" w:cs="Arial"/>
                <w:color w:val="7A787D"/>
                <w:sz w:val="20"/>
                <w:szCs w:val="20"/>
              </w:rPr>
              <w:t xml:space="preserve">Přijímače televizní s barevným </w:t>
            </w:r>
            <w:proofErr w:type="gramStart"/>
            <w:r w:rsidRPr="00B309C6">
              <w:rPr>
                <w:rFonts w:ascii="Arial" w:eastAsia="Times New Roman" w:hAnsi="Arial" w:cs="Arial"/>
                <w:color w:val="7A787D"/>
                <w:sz w:val="20"/>
                <w:szCs w:val="20"/>
              </w:rPr>
              <w:t>displejem,obrazovkou</w:t>
            </w:r>
            <w:proofErr w:type="gramEnd"/>
          </w:p>
        </w:tc>
        <w:tc>
          <w:tcPr>
            <w:tcW w:w="828"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51</w:t>
            </w:r>
          </w:p>
        </w:tc>
        <w:tc>
          <w:tcPr>
            <w:tcW w:w="883"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68</w:t>
            </w:r>
          </w:p>
        </w:tc>
        <w:tc>
          <w:tcPr>
            <w:tcW w:w="801"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08</w:t>
            </w:r>
          </w:p>
        </w:tc>
        <w:tc>
          <w:tcPr>
            <w:tcW w:w="801"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84</w:t>
            </w:r>
          </w:p>
        </w:tc>
      </w:tr>
      <w:tr w:rsidR="00E95774" w:rsidRPr="00B309C6" w:rsidTr="004D124E">
        <w:trPr>
          <w:trHeight w:val="273"/>
        </w:trPr>
        <w:tc>
          <w:tcPr>
            <w:tcW w:w="5975" w:type="dxa"/>
            <w:tcBorders>
              <w:top w:val="nil"/>
              <w:left w:val="nil"/>
              <w:bottom w:val="nil"/>
              <w:right w:val="nil"/>
            </w:tcBorders>
            <w:shd w:val="clear" w:color="000000" w:fill="FFFFFF"/>
            <w:noWrap/>
            <w:vAlign w:val="bottom"/>
            <w:hideMark/>
          </w:tcPr>
          <w:p w:rsidR="00E95774" w:rsidRPr="00B309C6" w:rsidRDefault="00E95774" w:rsidP="00E95774">
            <w:pPr>
              <w:spacing w:after="0"/>
              <w:jc w:val="left"/>
              <w:rPr>
                <w:rFonts w:ascii="Arial" w:eastAsia="Times New Roman" w:hAnsi="Arial" w:cs="Arial"/>
                <w:color w:val="7A787D"/>
                <w:sz w:val="20"/>
                <w:szCs w:val="20"/>
              </w:rPr>
            </w:pPr>
            <w:r w:rsidRPr="00B309C6">
              <w:rPr>
                <w:rFonts w:ascii="Arial" w:eastAsia="Times New Roman" w:hAnsi="Arial" w:cs="Arial"/>
                <w:color w:val="7A787D"/>
                <w:sz w:val="20"/>
                <w:szCs w:val="20"/>
              </w:rPr>
              <w:t xml:space="preserve">Přístroje </w:t>
            </w:r>
            <w:proofErr w:type="spellStart"/>
            <w:r w:rsidRPr="00B309C6">
              <w:rPr>
                <w:rFonts w:ascii="Arial" w:eastAsia="Times New Roman" w:hAnsi="Arial" w:cs="Arial"/>
                <w:color w:val="7A787D"/>
                <w:sz w:val="20"/>
                <w:szCs w:val="20"/>
              </w:rPr>
              <w:t>el.signal.svět</w:t>
            </w:r>
            <w:proofErr w:type="spellEnd"/>
            <w:r w:rsidRPr="00B309C6">
              <w:rPr>
                <w:rFonts w:ascii="Arial" w:eastAsia="Times New Roman" w:hAnsi="Arial" w:cs="Arial"/>
                <w:color w:val="7A787D"/>
                <w:sz w:val="20"/>
                <w:szCs w:val="20"/>
              </w:rPr>
              <w:t xml:space="preserve">,vizuál.pro </w:t>
            </w:r>
            <w:proofErr w:type="gramStart"/>
            <w:r w:rsidRPr="00B309C6">
              <w:rPr>
                <w:rFonts w:ascii="Arial" w:eastAsia="Times New Roman" w:hAnsi="Arial" w:cs="Arial"/>
                <w:color w:val="7A787D"/>
                <w:sz w:val="20"/>
                <w:szCs w:val="20"/>
              </w:rPr>
              <w:t>voz</w:t>
            </w:r>
            <w:proofErr w:type="gramEnd"/>
            <w:r w:rsidRPr="00B309C6">
              <w:rPr>
                <w:rFonts w:ascii="Arial" w:eastAsia="Times New Roman" w:hAnsi="Arial" w:cs="Arial"/>
                <w:color w:val="7A787D"/>
                <w:sz w:val="20"/>
                <w:szCs w:val="20"/>
              </w:rPr>
              <w:t>.</w:t>
            </w:r>
            <w:proofErr w:type="gramStart"/>
            <w:r w:rsidRPr="00B309C6">
              <w:rPr>
                <w:rFonts w:ascii="Arial" w:eastAsia="Times New Roman" w:hAnsi="Arial" w:cs="Arial"/>
                <w:color w:val="7A787D"/>
                <w:sz w:val="20"/>
                <w:szCs w:val="20"/>
              </w:rPr>
              <w:t>motor</w:t>
            </w:r>
            <w:proofErr w:type="gramEnd"/>
          </w:p>
        </w:tc>
        <w:tc>
          <w:tcPr>
            <w:tcW w:w="828"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36</w:t>
            </w:r>
          </w:p>
        </w:tc>
        <w:tc>
          <w:tcPr>
            <w:tcW w:w="883"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72</w:t>
            </w:r>
          </w:p>
        </w:tc>
        <w:tc>
          <w:tcPr>
            <w:tcW w:w="801"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08</w:t>
            </w:r>
          </w:p>
        </w:tc>
        <w:tc>
          <w:tcPr>
            <w:tcW w:w="801"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57</w:t>
            </w:r>
          </w:p>
        </w:tc>
      </w:tr>
      <w:tr w:rsidR="00E95774" w:rsidRPr="00B309C6" w:rsidTr="004D124E">
        <w:trPr>
          <w:trHeight w:val="273"/>
        </w:trPr>
        <w:tc>
          <w:tcPr>
            <w:tcW w:w="5975" w:type="dxa"/>
            <w:tcBorders>
              <w:top w:val="nil"/>
              <w:left w:val="nil"/>
              <w:bottom w:val="nil"/>
              <w:right w:val="nil"/>
            </w:tcBorders>
            <w:shd w:val="clear" w:color="000000" w:fill="FFFFFF"/>
            <w:noWrap/>
            <w:vAlign w:val="bottom"/>
            <w:hideMark/>
          </w:tcPr>
          <w:p w:rsidR="00E95774" w:rsidRPr="00B309C6" w:rsidRDefault="00E95774" w:rsidP="00E95774">
            <w:pPr>
              <w:spacing w:after="0"/>
              <w:jc w:val="left"/>
              <w:rPr>
                <w:rFonts w:ascii="Arial" w:eastAsia="Times New Roman" w:hAnsi="Arial" w:cs="Arial"/>
                <w:color w:val="7A787D"/>
                <w:sz w:val="20"/>
                <w:szCs w:val="20"/>
              </w:rPr>
            </w:pPr>
            <w:r w:rsidRPr="00B309C6">
              <w:rPr>
                <w:rFonts w:ascii="Arial" w:eastAsia="Times New Roman" w:hAnsi="Arial" w:cs="Arial"/>
                <w:color w:val="7A787D"/>
                <w:sz w:val="20"/>
                <w:szCs w:val="20"/>
              </w:rPr>
              <w:t>Tříkolky,</w:t>
            </w:r>
            <w:proofErr w:type="spellStart"/>
            <w:proofErr w:type="gramStart"/>
            <w:r w:rsidRPr="00B309C6">
              <w:rPr>
                <w:rFonts w:ascii="Arial" w:eastAsia="Times New Roman" w:hAnsi="Arial" w:cs="Arial"/>
                <w:color w:val="7A787D"/>
                <w:sz w:val="20"/>
                <w:szCs w:val="20"/>
              </w:rPr>
              <w:t>kolob</w:t>
            </w:r>
            <w:proofErr w:type="spellEnd"/>
            <w:r w:rsidRPr="00B309C6">
              <w:rPr>
                <w:rFonts w:ascii="Arial" w:eastAsia="Times New Roman" w:hAnsi="Arial" w:cs="Arial"/>
                <w:color w:val="7A787D"/>
                <w:sz w:val="20"/>
                <w:szCs w:val="20"/>
              </w:rPr>
              <w:t>.;kočárky</w:t>
            </w:r>
            <w:proofErr w:type="gramEnd"/>
            <w:r w:rsidRPr="00B309C6">
              <w:rPr>
                <w:rFonts w:ascii="Arial" w:eastAsia="Times New Roman" w:hAnsi="Arial" w:cs="Arial"/>
                <w:color w:val="7A787D"/>
                <w:sz w:val="20"/>
                <w:szCs w:val="20"/>
              </w:rPr>
              <w:t xml:space="preserve"> pro panenky;panenky;hračky </w:t>
            </w:r>
            <w:proofErr w:type="spellStart"/>
            <w:r w:rsidRPr="00B309C6">
              <w:rPr>
                <w:rFonts w:ascii="Arial" w:eastAsia="Times New Roman" w:hAnsi="Arial" w:cs="Arial"/>
                <w:color w:val="7A787D"/>
                <w:sz w:val="20"/>
                <w:szCs w:val="20"/>
              </w:rPr>
              <w:t>ost</w:t>
            </w:r>
            <w:proofErr w:type="spellEnd"/>
            <w:r w:rsidR="00B309C6">
              <w:rPr>
                <w:rFonts w:ascii="Arial" w:eastAsia="Times New Roman" w:hAnsi="Arial" w:cs="Arial"/>
                <w:color w:val="7A787D"/>
                <w:sz w:val="20"/>
                <w:szCs w:val="20"/>
              </w:rPr>
              <w:t>.</w:t>
            </w:r>
          </w:p>
        </w:tc>
        <w:tc>
          <w:tcPr>
            <w:tcW w:w="828"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36</w:t>
            </w:r>
          </w:p>
        </w:tc>
        <w:tc>
          <w:tcPr>
            <w:tcW w:w="883"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44</w:t>
            </w:r>
          </w:p>
        </w:tc>
        <w:tc>
          <w:tcPr>
            <w:tcW w:w="801"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08</w:t>
            </w:r>
          </w:p>
        </w:tc>
        <w:tc>
          <w:tcPr>
            <w:tcW w:w="801"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97</w:t>
            </w:r>
          </w:p>
        </w:tc>
      </w:tr>
      <w:tr w:rsidR="00E95774" w:rsidRPr="00B309C6" w:rsidTr="004D124E">
        <w:trPr>
          <w:trHeight w:val="273"/>
        </w:trPr>
        <w:tc>
          <w:tcPr>
            <w:tcW w:w="5975" w:type="dxa"/>
            <w:tcBorders>
              <w:top w:val="nil"/>
              <w:left w:val="nil"/>
              <w:bottom w:val="nil"/>
              <w:right w:val="nil"/>
            </w:tcBorders>
            <w:shd w:val="clear" w:color="000000" w:fill="FFFFFF"/>
            <w:noWrap/>
            <w:vAlign w:val="bottom"/>
            <w:hideMark/>
          </w:tcPr>
          <w:p w:rsidR="00E95774" w:rsidRPr="00B309C6" w:rsidRDefault="00E95774" w:rsidP="00E95774">
            <w:pPr>
              <w:spacing w:after="0"/>
              <w:jc w:val="left"/>
              <w:rPr>
                <w:rFonts w:ascii="Arial" w:eastAsia="Times New Roman" w:hAnsi="Arial" w:cs="Arial"/>
                <w:color w:val="7A787D"/>
                <w:sz w:val="20"/>
                <w:szCs w:val="20"/>
              </w:rPr>
            </w:pPr>
            <w:r w:rsidRPr="00B309C6">
              <w:rPr>
                <w:rFonts w:ascii="Arial" w:eastAsia="Times New Roman" w:hAnsi="Arial" w:cs="Arial"/>
                <w:color w:val="7A787D"/>
                <w:sz w:val="20"/>
                <w:szCs w:val="20"/>
              </w:rPr>
              <w:t xml:space="preserve">Čerpadla hmot </w:t>
            </w:r>
            <w:proofErr w:type="gramStart"/>
            <w:r w:rsidRPr="00B309C6">
              <w:rPr>
                <w:rFonts w:ascii="Arial" w:eastAsia="Times New Roman" w:hAnsi="Arial" w:cs="Arial"/>
                <w:color w:val="7A787D"/>
                <w:sz w:val="20"/>
                <w:szCs w:val="20"/>
              </w:rPr>
              <w:t>pohon,mazadel</w:t>
            </w:r>
            <w:proofErr w:type="gramEnd"/>
            <w:r w:rsidRPr="00B309C6">
              <w:rPr>
                <w:rFonts w:ascii="Arial" w:eastAsia="Times New Roman" w:hAnsi="Arial" w:cs="Arial"/>
                <w:color w:val="7A787D"/>
                <w:sz w:val="20"/>
                <w:szCs w:val="20"/>
              </w:rPr>
              <w:t xml:space="preserve"> pro píst.motory</w:t>
            </w:r>
          </w:p>
        </w:tc>
        <w:tc>
          <w:tcPr>
            <w:tcW w:w="828"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35</w:t>
            </w:r>
          </w:p>
        </w:tc>
        <w:tc>
          <w:tcPr>
            <w:tcW w:w="883"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75</w:t>
            </w:r>
          </w:p>
        </w:tc>
        <w:tc>
          <w:tcPr>
            <w:tcW w:w="801"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08</w:t>
            </w:r>
          </w:p>
        </w:tc>
        <w:tc>
          <w:tcPr>
            <w:tcW w:w="801"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52</w:t>
            </w:r>
          </w:p>
        </w:tc>
      </w:tr>
      <w:tr w:rsidR="00E95774" w:rsidRPr="00B309C6" w:rsidTr="004D124E">
        <w:trPr>
          <w:trHeight w:val="273"/>
        </w:trPr>
        <w:tc>
          <w:tcPr>
            <w:tcW w:w="5975" w:type="dxa"/>
            <w:tcBorders>
              <w:top w:val="nil"/>
              <w:left w:val="nil"/>
              <w:bottom w:val="nil"/>
              <w:right w:val="nil"/>
            </w:tcBorders>
            <w:shd w:val="clear" w:color="000000" w:fill="FFFFFF"/>
            <w:noWrap/>
            <w:vAlign w:val="bottom"/>
            <w:hideMark/>
          </w:tcPr>
          <w:p w:rsidR="00E95774" w:rsidRPr="00B309C6" w:rsidRDefault="00E95774" w:rsidP="00E95774">
            <w:pPr>
              <w:spacing w:after="0"/>
              <w:jc w:val="left"/>
              <w:rPr>
                <w:rFonts w:ascii="Arial" w:eastAsia="Times New Roman" w:hAnsi="Arial" w:cs="Arial"/>
                <w:color w:val="7A787D"/>
                <w:sz w:val="20"/>
                <w:szCs w:val="20"/>
              </w:rPr>
            </w:pPr>
            <w:r w:rsidRPr="00B309C6">
              <w:rPr>
                <w:rFonts w:ascii="Arial" w:eastAsia="Times New Roman" w:hAnsi="Arial" w:cs="Arial"/>
                <w:color w:val="7A787D"/>
                <w:sz w:val="20"/>
                <w:szCs w:val="20"/>
              </w:rPr>
              <w:t>Části karosérií,</w:t>
            </w:r>
            <w:proofErr w:type="spellStart"/>
            <w:r w:rsidRPr="00B309C6">
              <w:rPr>
                <w:rFonts w:ascii="Arial" w:eastAsia="Times New Roman" w:hAnsi="Arial" w:cs="Arial"/>
                <w:color w:val="7A787D"/>
                <w:sz w:val="20"/>
                <w:szCs w:val="20"/>
              </w:rPr>
              <w:t>vč</w:t>
            </w:r>
            <w:proofErr w:type="spellEnd"/>
            <w:r w:rsidRPr="00B309C6">
              <w:rPr>
                <w:rFonts w:ascii="Arial" w:eastAsia="Times New Roman" w:hAnsi="Arial" w:cs="Arial"/>
                <w:color w:val="7A787D"/>
                <w:sz w:val="20"/>
                <w:szCs w:val="20"/>
              </w:rPr>
              <w:t xml:space="preserve"> kabin traktorů,</w:t>
            </w:r>
            <w:proofErr w:type="gramStart"/>
            <w:r w:rsidRPr="00B309C6">
              <w:rPr>
                <w:rFonts w:ascii="Arial" w:eastAsia="Times New Roman" w:hAnsi="Arial" w:cs="Arial"/>
                <w:color w:val="7A787D"/>
                <w:sz w:val="20"/>
                <w:szCs w:val="20"/>
              </w:rPr>
              <w:t>aut</w:t>
            </w:r>
            <w:proofErr w:type="gramEnd"/>
            <w:r w:rsidRPr="00B309C6">
              <w:rPr>
                <w:rFonts w:ascii="Arial" w:eastAsia="Times New Roman" w:hAnsi="Arial" w:cs="Arial"/>
                <w:color w:val="7A787D"/>
                <w:sz w:val="20"/>
                <w:szCs w:val="20"/>
              </w:rPr>
              <w:t>.</w:t>
            </w:r>
            <w:proofErr w:type="gramStart"/>
            <w:r w:rsidRPr="00B309C6">
              <w:rPr>
                <w:rFonts w:ascii="Arial" w:eastAsia="Times New Roman" w:hAnsi="Arial" w:cs="Arial"/>
                <w:color w:val="7A787D"/>
                <w:sz w:val="20"/>
                <w:szCs w:val="20"/>
              </w:rPr>
              <w:t>os</w:t>
            </w:r>
            <w:proofErr w:type="gramEnd"/>
            <w:r w:rsidRPr="00B309C6">
              <w:rPr>
                <w:rFonts w:ascii="Arial" w:eastAsia="Times New Roman" w:hAnsi="Arial" w:cs="Arial"/>
                <w:color w:val="7A787D"/>
                <w:sz w:val="20"/>
                <w:szCs w:val="20"/>
              </w:rPr>
              <w:t>,</w:t>
            </w:r>
            <w:proofErr w:type="spellStart"/>
            <w:r w:rsidRPr="00B309C6">
              <w:rPr>
                <w:rFonts w:ascii="Arial" w:eastAsia="Times New Roman" w:hAnsi="Arial" w:cs="Arial"/>
                <w:color w:val="7A787D"/>
                <w:sz w:val="20"/>
                <w:szCs w:val="20"/>
              </w:rPr>
              <w:t>nákl</w:t>
            </w:r>
            <w:proofErr w:type="spellEnd"/>
          </w:p>
        </w:tc>
        <w:tc>
          <w:tcPr>
            <w:tcW w:w="828"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34</w:t>
            </w:r>
          </w:p>
        </w:tc>
        <w:tc>
          <w:tcPr>
            <w:tcW w:w="883"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28</w:t>
            </w:r>
          </w:p>
        </w:tc>
        <w:tc>
          <w:tcPr>
            <w:tcW w:w="801"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08</w:t>
            </w:r>
          </w:p>
        </w:tc>
        <w:tc>
          <w:tcPr>
            <w:tcW w:w="801"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1,68</w:t>
            </w:r>
          </w:p>
        </w:tc>
      </w:tr>
      <w:tr w:rsidR="00E95774" w:rsidRPr="00B309C6" w:rsidTr="004D124E">
        <w:trPr>
          <w:trHeight w:val="141"/>
        </w:trPr>
        <w:tc>
          <w:tcPr>
            <w:tcW w:w="5975" w:type="dxa"/>
            <w:vMerge w:val="restart"/>
            <w:tcBorders>
              <w:top w:val="single" w:sz="4" w:space="0" w:color="7A787D"/>
              <w:left w:val="nil"/>
              <w:bottom w:val="single" w:sz="4" w:space="0" w:color="7A787D"/>
              <w:right w:val="nil"/>
            </w:tcBorders>
            <w:shd w:val="clear" w:color="000000" w:fill="B6B002"/>
            <w:noWrap/>
            <w:vAlign w:val="center"/>
            <w:hideMark/>
          </w:tcPr>
          <w:p w:rsidR="00E95774" w:rsidRPr="00B309C6" w:rsidRDefault="00E95774" w:rsidP="00E95774">
            <w:pPr>
              <w:spacing w:after="0"/>
              <w:jc w:val="center"/>
              <w:rPr>
                <w:rFonts w:eastAsia="Times New Roman" w:cs="Calibri"/>
                <w:b/>
                <w:bCs/>
                <w:color w:val="FFFFFF"/>
                <w:sz w:val="20"/>
                <w:szCs w:val="20"/>
              </w:rPr>
            </w:pPr>
            <w:r w:rsidRPr="00B309C6">
              <w:rPr>
                <w:rFonts w:eastAsia="Times New Roman" w:cs="Calibri"/>
                <w:b/>
                <w:bCs/>
                <w:color w:val="FFFFFF"/>
                <w:sz w:val="20"/>
                <w:szCs w:val="20"/>
              </w:rPr>
              <w:t>Nejhorších 10- název zboží</w:t>
            </w:r>
          </w:p>
        </w:tc>
        <w:tc>
          <w:tcPr>
            <w:tcW w:w="828" w:type="dxa"/>
            <w:vMerge w:val="restart"/>
            <w:tcBorders>
              <w:top w:val="single" w:sz="4" w:space="0" w:color="7A787D"/>
              <w:left w:val="nil"/>
              <w:bottom w:val="single" w:sz="4" w:space="0" w:color="7A787D"/>
              <w:right w:val="nil"/>
            </w:tcBorders>
            <w:shd w:val="clear" w:color="000000" w:fill="B6B002"/>
            <w:noWrap/>
            <w:vAlign w:val="center"/>
            <w:hideMark/>
          </w:tcPr>
          <w:p w:rsidR="00E95774" w:rsidRPr="00B309C6" w:rsidRDefault="00E95774" w:rsidP="00E95774">
            <w:pPr>
              <w:spacing w:after="0"/>
              <w:jc w:val="center"/>
              <w:rPr>
                <w:rFonts w:eastAsia="Times New Roman" w:cs="Calibri"/>
                <w:color w:val="FFFFFF"/>
                <w:sz w:val="20"/>
                <w:szCs w:val="20"/>
              </w:rPr>
            </w:pPr>
            <w:r w:rsidRPr="00B309C6">
              <w:rPr>
                <w:rFonts w:eastAsia="Times New Roman" w:cs="Calibri"/>
                <w:color w:val="FFFFFF"/>
                <w:sz w:val="20"/>
                <w:szCs w:val="20"/>
              </w:rPr>
              <w:t>LFI</w:t>
            </w:r>
          </w:p>
        </w:tc>
        <w:tc>
          <w:tcPr>
            <w:tcW w:w="2485" w:type="dxa"/>
            <w:gridSpan w:val="3"/>
            <w:tcBorders>
              <w:top w:val="single" w:sz="4" w:space="0" w:color="7A787D"/>
              <w:left w:val="nil"/>
              <w:bottom w:val="nil"/>
              <w:right w:val="nil"/>
            </w:tcBorders>
            <w:shd w:val="clear" w:color="000000" w:fill="B6B002"/>
            <w:noWrap/>
            <w:vAlign w:val="center"/>
            <w:hideMark/>
          </w:tcPr>
          <w:p w:rsidR="00E95774" w:rsidRPr="00B309C6" w:rsidRDefault="00E95774" w:rsidP="00E95774">
            <w:pPr>
              <w:spacing w:after="0"/>
              <w:jc w:val="center"/>
              <w:rPr>
                <w:rFonts w:eastAsia="Times New Roman" w:cs="Calibri"/>
                <w:color w:val="FFFFFF"/>
                <w:sz w:val="20"/>
                <w:szCs w:val="20"/>
              </w:rPr>
            </w:pPr>
            <w:r w:rsidRPr="00B309C6">
              <w:rPr>
                <w:rFonts w:eastAsia="Times New Roman" w:cs="Calibri"/>
                <w:color w:val="FFFFFF"/>
                <w:sz w:val="20"/>
                <w:szCs w:val="20"/>
              </w:rPr>
              <w:t>Dekompozice LFI</w:t>
            </w:r>
          </w:p>
        </w:tc>
      </w:tr>
      <w:tr w:rsidR="00E95774" w:rsidRPr="00B309C6" w:rsidTr="004D124E">
        <w:trPr>
          <w:trHeight w:val="172"/>
        </w:trPr>
        <w:tc>
          <w:tcPr>
            <w:tcW w:w="5975" w:type="dxa"/>
            <w:vMerge/>
            <w:tcBorders>
              <w:top w:val="single" w:sz="4" w:space="0" w:color="7A787D"/>
              <w:left w:val="nil"/>
              <w:bottom w:val="single" w:sz="4" w:space="0" w:color="7A787D"/>
              <w:right w:val="nil"/>
            </w:tcBorders>
            <w:vAlign w:val="center"/>
            <w:hideMark/>
          </w:tcPr>
          <w:p w:rsidR="00E95774" w:rsidRPr="00B309C6" w:rsidRDefault="00E95774" w:rsidP="00E95774">
            <w:pPr>
              <w:spacing w:after="0"/>
              <w:jc w:val="left"/>
              <w:rPr>
                <w:rFonts w:eastAsia="Times New Roman" w:cs="Calibri"/>
                <w:b/>
                <w:bCs/>
                <w:color w:val="FFFFFF"/>
                <w:sz w:val="20"/>
                <w:szCs w:val="20"/>
              </w:rPr>
            </w:pPr>
          </w:p>
        </w:tc>
        <w:tc>
          <w:tcPr>
            <w:tcW w:w="828" w:type="dxa"/>
            <w:vMerge/>
            <w:tcBorders>
              <w:top w:val="single" w:sz="4" w:space="0" w:color="7A787D"/>
              <w:left w:val="nil"/>
              <w:bottom w:val="single" w:sz="4" w:space="0" w:color="7A787D"/>
              <w:right w:val="nil"/>
            </w:tcBorders>
            <w:vAlign w:val="center"/>
            <w:hideMark/>
          </w:tcPr>
          <w:p w:rsidR="00E95774" w:rsidRPr="00B309C6" w:rsidRDefault="00E95774" w:rsidP="00E95774">
            <w:pPr>
              <w:spacing w:after="0"/>
              <w:jc w:val="left"/>
              <w:rPr>
                <w:rFonts w:eastAsia="Times New Roman" w:cs="Calibri"/>
                <w:color w:val="FFFFFF"/>
                <w:sz w:val="20"/>
                <w:szCs w:val="20"/>
              </w:rPr>
            </w:pPr>
          </w:p>
        </w:tc>
        <w:tc>
          <w:tcPr>
            <w:tcW w:w="883" w:type="dxa"/>
            <w:tcBorders>
              <w:top w:val="nil"/>
              <w:left w:val="nil"/>
              <w:bottom w:val="single" w:sz="4" w:space="0" w:color="7A787D"/>
              <w:right w:val="nil"/>
            </w:tcBorders>
            <w:shd w:val="clear" w:color="000000" w:fill="B6B002"/>
            <w:noWrap/>
            <w:vAlign w:val="center"/>
            <w:hideMark/>
          </w:tcPr>
          <w:p w:rsidR="00E95774" w:rsidRPr="00B309C6" w:rsidRDefault="00E95774" w:rsidP="00E95774">
            <w:pPr>
              <w:spacing w:after="0"/>
              <w:jc w:val="center"/>
              <w:rPr>
                <w:rFonts w:eastAsia="Times New Roman" w:cs="Calibri"/>
                <w:color w:val="FFFFFF"/>
                <w:sz w:val="20"/>
                <w:szCs w:val="20"/>
              </w:rPr>
            </w:pPr>
            <w:r w:rsidRPr="00B309C6">
              <w:rPr>
                <w:rFonts w:eastAsia="Times New Roman" w:cs="Calibri"/>
                <w:color w:val="FFFFFF"/>
                <w:sz w:val="20"/>
                <w:szCs w:val="20"/>
              </w:rPr>
              <w:t>LFI 1</w:t>
            </w:r>
          </w:p>
        </w:tc>
        <w:tc>
          <w:tcPr>
            <w:tcW w:w="801" w:type="dxa"/>
            <w:tcBorders>
              <w:top w:val="nil"/>
              <w:left w:val="nil"/>
              <w:bottom w:val="single" w:sz="4" w:space="0" w:color="7A787D"/>
              <w:right w:val="nil"/>
            </w:tcBorders>
            <w:shd w:val="clear" w:color="000000" w:fill="B6B002"/>
            <w:noWrap/>
            <w:vAlign w:val="center"/>
            <w:hideMark/>
          </w:tcPr>
          <w:p w:rsidR="00E95774" w:rsidRPr="00B309C6" w:rsidRDefault="00E95774" w:rsidP="00E95774">
            <w:pPr>
              <w:spacing w:after="0"/>
              <w:jc w:val="center"/>
              <w:rPr>
                <w:rFonts w:eastAsia="Times New Roman" w:cs="Calibri"/>
                <w:color w:val="FFFFFF"/>
                <w:sz w:val="20"/>
                <w:szCs w:val="20"/>
              </w:rPr>
            </w:pPr>
            <w:r w:rsidRPr="00B309C6">
              <w:rPr>
                <w:rFonts w:eastAsia="Times New Roman" w:cs="Calibri"/>
                <w:color w:val="FFFFFF"/>
                <w:sz w:val="20"/>
                <w:szCs w:val="20"/>
              </w:rPr>
              <w:t>LFI 2</w:t>
            </w:r>
          </w:p>
        </w:tc>
        <w:tc>
          <w:tcPr>
            <w:tcW w:w="801" w:type="dxa"/>
            <w:tcBorders>
              <w:top w:val="nil"/>
              <w:left w:val="nil"/>
              <w:bottom w:val="single" w:sz="4" w:space="0" w:color="7A787D"/>
              <w:right w:val="nil"/>
            </w:tcBorders>
            <w:shd w:val="clear" w:color="000000" w:fill="B6B002"/>
            <w:noWrap/>
            <w:vAlign w:val="center"/>
            <w:hideMark/>
          </w:tcPr>
          <w:p w:rsidR="00E95774" w:rsidRPr="00B309C6" w:rsidRDefault="00E95774" w:rsidP="00E95774">
            <w:pPr>
              <w:spacing w:after="0"/>
              <w:jc w:val="center"/>
              <w:rPr>
                <w:rFonts w:eastAsia="Times New Roman" w:cs="Calibri"/>
                <w:color w:val="FFFFFF"/>
                <w:sz w:val="20"/>
                <w:szCs w:val="20"/>
              </w:rPr>
            </w:pPr>
            <w:r w:rsidRPr="00B309C6">
              <w:rPr>
                <w:rFonts w:eastAsia="Times New Roman" w:cs="Calibri"/>
                <w:color w:val="FFFFFF"/>
                <w:sz w:val="20"/>
                <w:szCs w:val="20"/>
              </w:rPr>
              <w:t>LFI 3</w:t>
            </w:r>
          </w:p>
        </w:tc>
      </w:tr>
      <w:tr w:rsidR="00E95774" w:rsidRPr="00B309C6" w:rsidTr="004D124E">
        <w:trPr>
          <w:trHeight w:val="273"/>
        </w:trPr>
        <w:tc>
          <w:tcPr>
            <w:tcW w:w="5975" w:type="dxa"/>
            <w:tcBorders>
              <w:top w:val="nil"/>
              <w:left w:val="nil"/>
              <w:bottom w:val="nil"/>
              <w:right w:val="nil"/>
            </w:tcBorders>
            <w:shd w:val="clear" w:color="000000" w:fill="FFFFFF"/>
            <w:noWrap/>
            <w:vAlign w:val="bottom"/>
            <w:hideMark/>
          </w:tcPr>
          <w:p w:rsidR="00E95774" w:rsidRPr="00B309C6" w:rsidRDefault="00E95774" w:rsidP="00E95774">
            <w:pPr>
              <w:spacing w:after="0"/>
              <w:jc w:val="left"/>
              <w:rPr>
                <w:rFonts w:ascii="Arial" w:eastAsia="Times New Roman" w:hAnsi="Arial" w:cs="Arial"/>
                <w:color w:val="7A787D"/>
                <w:sz w:val="20"/>
                <w:szCs w:val="20"/>
              </w:rPr>
            </w:pPr>
            <w:r w:rsidRPr="00B309C6">
              <w:rPr>
                <w:rFonts w:ascii="Arial" w:eastAsia="Times New Roman" w:hAnsi="Arial" w:cs="Arial"/>
                <w:color w:val="7A787D"/>
                <w:sz w:val="20"/>
                <w:szCs w:val="20"/>
              </w:rPr>
              <w:t>Výr.</w:t>
            </w:r>
            <w:proofErr w:type="spellStart"/>
            <w:r w:rsidRPr="00B309C6">
              <w:rPr>
                <w:rFonts w:ascii="Arial" w:eastAsia="Times New Roman" w:hAnsi="Arial" w:cs="Arial"/>
                <w:color w:val="7A787D"/>
                <w:sz w:val="20"/>
                <w:szCs w:val="20"/>
              </w:rPr>
              <w:t>válc.</w:t>
            </w:r>
            <w:proofErr w:type="gramStart"/>
            <w:r w:rsidRPr="00B309C6">
              <w:rPr>
                <w:rFonts w:ascii="Arial" w:eastAsia="Times New Roman" w:hAnsi="Arial" w:cs="Arial"/>
                <w:color w:val="7A787D"/>
                <w:sz w:val="20"/>
                <w:szCs w:val="20"/>
              </w:rPr>
              <w:t>ploché</w:t>
            </w:r>
            <w:proofErr w:type="spellEnd"/>
            <w:r w:rsidRPr="00B309C6">
              <w:rPr>
                <w:rFonts w:ascii="Arial" w:eastAsia="Times New Roman" w:hAnsi="Arial" w:cs="Arial"/>
                <w:color w:val="7A787D"/>
                <w:sz w:val="20"/>
                <w:szCs w:val="20"/>
              </w:rPr>
              <w:t>,jinak</w:t>
            </w:r>
            <w:proofErr w:type="gramEnd"/>
            <w:r w:rsidRPr="00B309C6">
              <w:rPr>
                <w:rFonts w:ascii="Arial" w:eastAsia="Times New Roman" w:hAnsi="Arial" w:cs="Arial"/>
                <w:color w:val="7A787D"/>
                <w:sz w:val="20"/>
                <w:szCs w:val="20"/>
              </w:rPr>
              <w:t xml:space="preserve"> </w:t>
            </w:r>
            <w:proofErr w:type="spellStart"/>
            <w:r w:rsidRPr="00B309C6">
              <w:rPr>
                <w:rFonts w:ascii="Arial" w:eastAsia="Times New Roman" w:hAnsi="Arial" w:cs="Arial"/>
                <w:color w:val="7A787D"/>
                <w:sz w:val="20"/>
                <w:szCs w:val="20"/>
              </w:rPr>
              <w:t>pozink</w:t>
            </w:r>
            <w:proofErr w:type="spellEnd"/>
            <w:r w:rsidRPr="00B309C6">
              <w:rPr>
                <w:rFonts w:ascii="Arial" w:eastAsia="Times New Roman" w:hAnsi="Arial" w:cs="Arial"/>
                <w:color w:val="7A787D"/>
                <w:sz w:val="20"/>
                <w:szCs w:val="20"/>
              </w:rPr>
              <w:t>,nad 600mm,</w:t>
            </w:r>
            <w:proofErr w:type="spellStart"/>
            <w:r w:rsidRPr="00B309C6">
              <w:rPr>
                <w:rFonts w:ascii="Arial" w:eastAsia="Times New Roman" w:hAnsi="Arial" w:cs="Arial"/>
                <w:color w:val="7A787D"/>
                <w:sz w:val="20"/>
                <w:szCs w:val="20"/>
              </w:rPr>
              <w:t>ost</w:t>
            </w:r>
            <w:proofErr w:type="spellEnd"/>
            <w:r w:rsidRPr="00B309C6">
              <w:rPr>
                <w:rFonts w:ascii="Arial" w:eastAsia="Times New Roman" w:hAnsi="Arial" w:cs="Arial"/>
                <w:color w:val="7A787D"/>
                <w:sz w:val="20"/>
                <w:szCs w:val="20"/>
              </w:rPr>
              <w:t>.</w:t>
            </w:r>
          </w:p>
        </w:tc>
        <w:tc>
          <w:tcPr>
            <w:tcW w:w="828"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18</w:t>
            </w:r>
          </w:p>
        </w:tc>
        <w:tc>
          <w:tcPr>
            <w:tcW w:w="883"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89</w:t>
            </w:r>
          </w:p>
        </w:tc>
        <w:tc>
          <w:tcPr>
            <w:tcW w:w="801"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08</w:t>
            </w:r>
          </w:p>
        </w:tc>
        <w:tc>
          <w:tcPr>
            <w:tcW w:w="801"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19</w:t>
            </w:r>
          </w:p>
        </w:tc>
      </w:tr>
      <w:tr w:rsidR="00E95774" w:rsidRPr="00B309C6" w:rsidTr="004D124E">
        <w:trPr>
          <w:trHeight w:val="273"/>
        </w:trPr>
        <w:tc>
          <w:tcPr>
            <w:tcW w:w="5975" w:type="dxa"/>
            <w:tcBorders>
              <w:top w:val="nil"/>
              <w:left w:val="nil"/>
              <w:bottom w:val="nil"/>
              <w:right w:val="nil"/>
            </w:tcBorders>
            <w:shd w:val="clear" w:color="000000" w:fill="FFFFFF"/>
            <w:noWrap/>
            <w:vAlign w:val="bottom"/>
            <w:hideMark/>
          </w:tcPr>
          <w:p w:rsidR="00E95774" w:rsidRPr="00B309C6" w:rsidRDefault="00E95774" w:rsidP="00E95774">
            <w:pPr>
              <w:spacing w:after="0"/>
              <w:jc w:val="left"/>
              <w:rPr>
                <w:rFonts w:ascii="Arial" w:eastAsia="Times New Roman" w:hAnsi="Arial" w:cs="Arial"/>
                <w:color w:val="7A787D"/>
                <w:sz w:val="20"/>
                <w:szCs w:val="20"/>
              </w:rPr>
            </w:pPr>
            <w:r w:rsidRPr="00B309C6">
              <w:rPr>
                <w:rFonts w:ascii="Arial" w:eastAsia="Times New Roman" w:hAnsi="Arial" w:cs="Arial"/>
                <w:color w:val="7A787D"/>
                <w:sz w:val="20"/>
                <w:szCs w:val="20"/>
              </w:rPr>
              <w:t xml:space="preserve">Drát z mědi </w:t>
            </w:r>
            <w:proofErr w:type="gramStart"/>
            <w:r w:rsidRPr="00B309C6">
              <w:rPr>
                <w:rFonts w:ascii="Arial" w:eastAsia="Times New Roman" w:hAnsi="Arial" w:cs="Arial"/>
                <w:color w:val="7A787D"/>
                <w:sz w:val="20"/>
                <w:szCs w:val="20"/>
              </w:rPr>
              <w:t>rafinované,nad</w:t>
            </w:r>
            <w:proofErr w:type="gramEnd"/>
            <w:r w:rsidRPr="00B309C6">
              <w:rPr>
                <w:rFonts w:ascii="Arial" w:eastAsia="Times New Roman" w:hAnsi="Arial" w:cs="Arial"/>
                <w:color w:val="7A787D"/>
                <w:sz w:val="20"/>
                <w:szCs w:val="20"/>
              </w:rPr>
              <w:t xml:space="preserve"> 6mm</w:t>
            </w:r>
          </w:p>
        </w:tc>
        <w:tc>
          <w:tcPr>
            <w:tcW w:w="828"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19</w:t>
            </w:r>
          </w:p>
        </w:tc>
        <w:tc>
          <w:tcPr>
            <w:tcW w:w="883"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89</w:t>
            </w:r>
          </w:p>
        </w:tc>
        <w:tc>
          <w:tcPr>
            <w:tcW w:w="801"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08</w:t>
            </w:r>
          </w:p>
        </w:tc>
        <w:tc>
          <w:tcPr>
            <w:tcW w:w="801"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20</w:t>
            </w:r>
          </w:p>
        </w:tc>
      </w:tr>
      <w:tr w:rsidR="00E95774" w:rsidRPr="00B309C6" w:rsidTr="004D124E">
        <w:trPr>
          <w:trHeight w:val="273"/>
        </w:trPr>
        <w:tc>
          <w:tcPr>
            <w:tcW w:w="5975" w:type="dxa"/>
            <w:tcBorders>
              <w:top w:val="nil"/>
              <w:left w:val="nil"/>
              <w:bottom w:val="nil"/>
              <w:right w:val="nil"/>
            </w:tcBorders>
            <w:shd w:val="clear" w:color="000000" w:fill="FFFFFF"/>
            <w:noWrap/>
            <w:vAlign w:val="bottom"/>
            <w:hideMark/>
          </w:tcPr>
          <w:p w:rsidR="00E95774" w:rsidRPr="00B309C6" w:rsidRDefault="00E95774" w:rsidP="00E95774">
            <w:pPr>
              <w:spacing w:after="0"/>
              <w:jc w:val="left"/>
              <w:rPr>
                <w:rFonts w:ascii="Arial" w:eastAsia="Times New Roman" w:hAnsi="Arial" w:cs="Arial"/>
                <w:color w:val="7A787D"/>
                <w:sz w:val="20"/>
                <w:szCs w:val="20"/>
              </w:rPr>
            </w:pPr>
            <w:r w:rsidRPr="00B309C6">
              <w:rPr>
                <w:rFonts w:ascii="Arial" w:eastAsia="Times New Roman" w:hAnsi="Arial" w:cs="Arial"/>
                <w:color w:val="7A787D"/>
                <w:sz w:val="20"/>
                <w:szCs w:val="20"/>
              </w:rPr>
              <w:t xml:space="preserve">Rudy </w:t>
            </w:r>
            <w:proofErr w:type="gramStart"/>
            <w:r w:rsidRPr="00B309C6">
              <w:rPr>
                <w:rFonts w:ascii="Arial" w:eastAsia="Times New Roman" w:hAnsi="Arial" w:cs="Arial"/>
                <w:color w:val="7A787D"/>
                <w:sz w:val="20"/>
                <w:szCs w:val="20"/>
              </w:rPr>
              <w:t>železné</w:t>
            </w:r>
            <w:proofErr w:type="gramEnd"/>
            <w:r w:rsidRPr="00B309C6">
              <w:rPr>
                <w:rFonts w:ascii="Arial" w:eastAsia="Times New Roman" w:hAnsi="Arial" w:cs="Arial"/>
                <w:color w:val="7A787D"/>
                <w:sz w:val="20"/>
                <w:szCs w:val="20"/>
              </w:rPr>
              <w:t>,</w:t>
            </w:r>
            <w:proofErr w:type="gramStart"/>
            <w:r w:rsidRPr="00B309C6">
              <w:rPr>
                <w:rFonts w:ascii="Arial" w:eastAsia="Times New Roman" w:hAnsi="Arial" w:cs="Arial"/>
                <w:color w:val="7A787D"/>
                <w:sz w:val="20"/>
                <w:szCs w:val="20"/>
              </w:rPr>
              <w:t>koncentráty</w:t>
            </w:r>
            <w:proofErr w:type="gramEnd"/>
            <w:r w:rsidRPr="00B309C6">
              <w:rPr>
                <w:rFonts w:ascii="Arial" w:eastAsia="Times New Roman" w:hAnsi="Arial" w:cs="Arial"/>
                <w:color w:val="7A787D"/>
                <w:sz w:val="20"/>
                <w:szCs w:val="20"/>
              </w:rPr>
              <w:t>,neaglomerované</w:t>
            </w:r>
          </w:p>
        </w:tc>
        <w:tc>
          <w:tcPr>
            <w:tcW w:w="828"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21</w:t>
            </w:r>
          </w:p>
        </w:tc>
        <w:tc>
          <w:tcPr>
            <w:tcW w:w="883"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1,00</w:t>
            </w:r>
          </w:p>
        </w:tc>
        <w:tc>
          <w:tcPr>
            <w:tcW w:w="801"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08</w:t>
            </w:r>
          </w:p>
        </w:tc>
        <w:tc>
          <w:tcPr>
            <w:tcW w:w="801"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20</w:t>
            </w:r>
          </w:p>
        </w:tc>
      </w:tr>
      <w:tr w:rsidR="00E95774" w:rsidRPr="00B309C6" w:rsidTr="004D124E">
        <w:trPr>
          <w:trHeight w:val="273"/>
        </w:trPr>
        <w:tc>
          <w:tcPr>
            <w:tcW w:w="5975" w:type="dxa"/>
            <w:tcBorders>
              <w:top w:val="nil"/>
              <w:left w:val="nil"/>
              <w:bottom w:val="nil"/>
              <w:right w:val="nil"/>
            </w:tcBorders>
            <w:shd w:val="clear" w:color="000000" w:fill="FFFFFF"/>
            <w:noWrap/>
            <w:vAlign w:val="bottom"/>
            <w:hideMark/>
          </w:tcPr>
          <w:p w:rsidR="00E95774" w:rsidRPr="00B309C6" w:rsidRDefault="00E95774" w:rsidP="00E95774">
            <w:pPr>
              <w:spacing w:after="0"/>
              <w:jc w:val="left"/>
              <w:rPr>
                <w:rFonts w:ascii="Arial" w:eastAsia="Times New Roman" w:hAnsi="Arial" w:cs="Arial"/>
                <w:color w:val="7A787D"/>
                <w:sz w:val="20"/>
                <w:szCs w:val="20"/>
              </w:rPr>
            </w:pPr>
            <w:r w:rsidRPr="00B309C6">
              <w:rPr>
                <w:rFonts w:ascii="Arial" w:eastAsia="Times New Roman" w:hAnsi="Arial" w:cs="Arial"/>
                <w:color w:val="7A787D"/>
                <w:sz w:val="20"/>
                <w:szCs w:val="20"/>
              </w:rPr>
              <w:t>Ropné oleje, střední a těžké</w:t>
            </w:r>
          </w:p>
        </w:tc>
        <w:tc>
          <w:tcPr>
            <w:tcW w:w="828"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23</w:t>
            </w:r>
          </w:p>
        </w:tc>
        <w:tc>
          <w:tcPr>
            <w:tcW w:w="883"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42</w:t>
            </w:r>
          </w:p>
        </w:tc>
        <w:tc>
          <w:tcPr>
            <w:tcW w:w="801"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08</w:t>
            </w:r>
          </w:p>
        </w:tc>
        <w:tc>
          <w:tcPr>
            <w:tcW w:w="801"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46</w:t>
            </w:r>
          </w:p>
        </w:tc>
      </w:tr>
      <w:tr w:rsidR="00E95774" w:rsidRPr="00B309C6" w:rsidTr="004D124E">
        <w:trPr>
          <w:trHeight w:val="273"/>
        </w:trPr>
        <w:tc>
          <w:tcPr>
            <w:tcW w:w="5975" w:type="dxa"/>
            <w:tcBorders>
              <w:top w:val="nil"/>
              <w:left w:val="nil"/>
              <w:bottom w:val="nil"/>
              <w:right w:val="nil"/>
            </w:tcBorders>
            <w:shd w:val="clear" w:color="000000" w:fill="FFFFFF"/>
            <w:noWrap/>
            <w:vAlign w:val="bottom"/>
            <w:hideMark/>
          </w:tcPr>
          <w:p w:rsidR="00E95774" w:rsidRPr="00B309C6" w:rsidRDefault="00E95774" w:rsidP="00E95774">
            <w:pPr>
              <w:spacing w:after="0"/>
              <w:jc w:val="left"/>
              <w:rPr>
                <w:rFonts w:ascii="Arial" w:eastAsia="Times New Roman" w:hAnsi="Arial" w:cs="Arial"/>
                <w:color w:val="7A787D"/>
                <w:sz w:val="20"/>
                <w:szCs w:val="20"/>
              </w:rPr>
            </w:pPr>
            <w:r w:rsidRPr="00B309C6">
              <w:rPr>
                <w:rFonts w:ascii="Arial" w:eastAsia="Times New Roman" w:hAnsi="Arial" w:cs="Arial"/>
                <w:color w:val="7A787D"/>
                <w:sz w:val="20"/>
                <w:szCs w:val="20"/>
              </w:rPr>
              <w:t>Motory pístové vznětové pro motorová vozidla</w:t>
            </w:r>
          </w:p>
        </w:tc>
        <w:tc>
          <w:tcPr>
            <w:tcW w:w="828"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30</w:t>
            </w:r>
          </w:p>
        </w:tc>
        <w:tc>
          <w:tcPr>
            <w:tcW w:w="883"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92</w:t>
            </w:r>
          </w:p>
        </w:tc>
        <w:tc>
          <w:tcPr>
            <w:tcW w:w="801"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08</w:t>
            </w:r>
          </w:p>
        </w:tc>
        <w:tc>
          <w:tcPr>
            <w:tcW w:w="801"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30</w:t>
            </w:r>
          </w:p>
        </w:tc>
      </w:tr>
      <w:tr w:rsidR="00E95774" w:rsidRPr="00B309C6" w:rsidTr="004D124E">
        <w:trPr>
          <w:trHeight w:val="273"/>
        </w:trPr>
        <w:tc>
          <w:tcPr>
            <w:tcW w:w="5975" w:type="dxa"/>
            <w:tcBorders>
              <w:top w:val="nil"/>
              <w:left w:val="nil"/>
              <w:bottom w:val="nil"/>
              <w:right w:val="nil"/>
            </w:tcBorders>
            <w:shd w:val="clear" w:color="000000" w:fill="FFFFFF"/>
            <w:vAlign w:val="bottom"/>
            <w:hideMark/>
          </w:tcPr>
          <w:p w:rsidR="00E95774" w:rsidRPr="00B309C6" w:rsidRDefault="00E95774" w:rsidP="00E95774">
            <w:pPr>
              <w:spacing w:after="0"/>
              <w:jc w:val="left"/>
              <w:rPr>
                <w:rFonts w:ascii="Arial" w:eastAsia="Times New Roman" w:hAnsi="Arial" w:cs="Arial"/>
                <w:color w:val="7A787D"/>
                <w:sz w:val="20"/>
                <w:szCs w:val="20"/>
              </w:rPr>
            </w:pPr>
            <w:r w:rsidRPr="00B309C6">
              <w:rPr>
                <w:rFonts w:ascii="Arial" w:eastAsia="Times New Roman" w:hAnsi="Arial" w:cs="Arial"/>
                <w:color w:val="7A787D"/>
                <w:sz w:val="20"/>
                <w:szCs w:val="20"/>
              </w:rPr>
              <w:t xml:space="preserve">Části </w:t>
            </w:r>
            <w:proofErr w:type="gramStart"/>
            <w:r w:rsidRPr="00B309C6">
              <w:rPr>
                <w:rFonts w:ascii="Arial" w:eastAsia="Times New Roman" w:hAnsi="Arial" w:cs="Arial"/>
                <w:color w:val="7A787D"/>
                <w:sz w:val="20"/>
                <w:szCs w:val="20"/>
              </w:rPr>
              <w:t>vysílačů,radarů</w:t>
            </w:r>
            <w:proofErr w:type="gramEnd"/>
            <w:r w:rsidRPr="00B309C6">
              <w:rPr>
                <w:rFonts w:ascii="Arial" w:eastAsia="Times New Roman" w:hAnsi="Arial" w:cs="Arial"/>
                <w:color w:val="7A787D"/>
                <w:sz w:val="20"/>
                <w:szCs w:val="20"/>
              </w:rPr>
              <w:t>,</w:t>
            </w:r>
            <w:proofErr w:type="spellStart"/>
            <w:r w:rsidRPr="00B309C6">
              <w:rPr>
                <w:rFonts w:ascii="Arial" w:eastAsia="Times New Roman" w:hAnsi="Arial" w:cs="Arial"/>
                <w:color w:val="7A787D"/>
                <w:sz w:val="20"/>
                <w:szCs w:val="20"/>
              </w:rPr>
              <w:t>přístr.rozhl</w:t>
            </w:r>
            <w:proofErr w:type="spellEnd"/>
            <w:r w:rsidRPr="00B309C6">
              <w:rPr>
                <w:rFonts w:ascii="Arial" w:eastAsia="Times New Roman" w:hAnsi="Arial" w:cs="Arial"/>
                <w:color w:val="7A787D"/>
                <w:sz w:val="20"/>
                <w:szCs w:val="20"/>
              </w:rPr>
              <w:t>,</w:t>
            </w:r>
            <w:proofErr w:type="spellStart"/>
            <w:r w:rsidRPr="00B309C6">
              <w:rPr>
                <w:rFonts w:ascii="Arial" w:eastAsia="Times New Roman" w:hAnsi="Arial" w:cs="Arial"/>
                <w:color w:val="7A787D"/>
                <w:sz w:val="20"/>
                <w:szCs w:val="20"/>
              </w:rPr>
              <w:t>televiz.ap</w:t>
            </w:r>
            <w:proofErr w:type="spellEnd"/>
          </w:p>
        </w:tc>
        <w:tc>
          <w:tcPr>
            <w:tcW w:w="828"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49</w:t>
            </w:r>
          </w:p>
        </w:tc>
        <w:tc>
          <w:tcPr>
            <w:tcW w:w="883"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64</w:t>
            </w:r>
          </w:p>
        </w:tc>
        <w:tc>
          <w:tcPr>
            <w:tcW w:w="801"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08</w:t>
            </w:r>
          </w:p>
        </w:tc>
        <w:tc>
          <w:tcPr>
            <w:tcW w:w="801"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69</w:t>
            </w:r>
          </w:p>
        </w:tc>
      </w:tr>
      <w:tr w:rsidR="00E95774" w:rsidRPr="00B309C6" w:rsidTr="004D124E">
        <w:trPr>
          <w:trHeight w:val="273"/>
        </w:trPr>
        <w:tc>
          <w:tcPr>
            <w:tcW w:w="5975" w:type="dxa"/>
            <w:tcBorders>
              <w:top w:val="nil"/>
              <w:left w:val="nil"/>
              <w:bottom w:val="nil"/>
              <w:right w:val="nil"/>
            </w:tcBorders>
            <w:shd w:val="clear" w:color="000000" w:fill="FFFFFF"/>
            <w:noWrap/>
            <w:vAlign w:val="bottom"/>
            <w:hideMark/>
          </w:tcPr>
          <w:p w:rsidR="00E95774" w:rsidRPr="00B309C6" w:rsidRDefault="00E95774" w:rsidP="00E95774">
            <w:pPr>
              <w:spacing w:after="0"/>
              <w:jc w:val="left"/>
              <w:rPr>
                <w:rFonts w:ascii="Arial" w:eastAsia="Times New Roman" w:hAnsi="Arial" w:cs="Arial"/>
                <w:color w:val="7A787D"/>
                <w:sz w:val="20"/>
                <w:szCs w:val="20"/>
              </w:rPr>
            </w:pPr>
            <w:r w:rsidRPr="00B309C6">
              <w:rPr>
                <w:rFonts w:ascii="Arial" w:eastAsia="Times New Roman" w:hAnsi="Arial" w:cs="Arial"/>
                <w:color w:val="7A787D"/>
                <w:sz w:val="20"/>
                <w:szCs w:val="20"/>
              </w:rPr>
              <w:t>Procesory a řídicí jednotky</w:t>
            </w:r>
          </w:p>
        </w:tc>
        <w:tc>
          <w:tcPr>
            <w:tcW w:w="828"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53</w:t>
            </w:r>
          </w:p>
        </w:tc>
        <w:tc>
          <w:tcPr>
            <w:tcW w:w="883"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35</w:t>
            </w:r>
          </w:p>
        </w:tc>
        <w:tc>
          <w:tcPr>
            <w:tcW w:w="801"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08</w:t>
            </w:r>
          </w:p>
        </w:tc>
        <w:tc>
          <w:tcPr>
            <w:tcW w:w="801"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1,26</w:t>
            </w:r>
          </w:p>
        </w:tc>
      </w:tr>
      <w:tr w:rsidR="00E95774" w:rsidRPr="00B309C6" w:rsidTr="004D124E">
        <w:trPr>
          <w:trHeight w:val="273"/>
        </w:trPr>
        <w:tc>
          <w:tcPr>
            <w:tcW w:w="5975" w:type="dxa"/>
            <w:tcBorders>
              <w:top w:val="nil"/>
              <w:left w:val="nil"/>
              <w:bottom w:val="nil"/>
              <w:right w:val="nil"/>
            </w:tcBorders>
            <w:shd w:val="clear" w:color="000000" w:fill="FFFFFF"/>
            <w:noWrap/>
            <w:vAlign w:val="bottom"/>
            <w:hideMark/>
          </w:tcPr>
          <w:p w:rsidR="00E95774" w:rsidRPr="00B309C6" w:rsidRDefault="00E95774" w:rsidP="00E95774">
            <w:pPr>
              <w:spacing w:after="0"/>
              <w:jc w:val="left"/>
              <w:rPr>
                <w:rFonts w:ascii="Arial" w:eastAsia="Times New Roman" w:hAnsi="Arial" w:cs="Arial"/>
                <w:color w:val="7A787D"/>
                <w:sz w:val="20"/>
                <w:szCs w:val="20"/>
              </w:rPr>
            </w:pPr>
            <w:r w:rsidRPr="00B309C6">
              <w:rPr>
                <w:rFonts w:ascii="Arial" w:eastAsia="Times New Roman" w:hAnsi="Arial" w:cs="Arial"/>
                <w:color w:val="7A787D"/>
                <w:sz w:val="20"/>
                <w:szCs w:val="20"/>
              </w:rPr>
              <w:t>Části strojů na automatické zpracování dat</w:t>
            </w:r>
          </w:p>
        </w:tc>
        <w:tc>
          <w:tcPr>
            <w:tcW w:w="828"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56</w:t>
            </w:r>
          </w:p>
        </w:tc>
        <w:tc>
          <w:tcPr>
            <w:tcW w:w="883"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28</w:t>
            </w:r>
          </w:p>
        </w:tc>
        <w:tc>
          <w:tcPr>
            <w:tcW w:w="801"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08</w:t>
            </w:r>
          </w:p>
        </w:tc>
        <w:tc>
          <w:tcPr>
            <w:tcW w:w="801"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1,55</w:t>
            </w:r>
          </w:p>
        </w:tc>
      </w:tr>
      <w:tr w:rsidR="00E95774" w:rsidRPr="00B309C6" w:rsidTr="004D124E">
        <w:trPr>
          <w:trHeight w:val="273"/>
        </w:trPr>
        <w:tc>
          <w:tcPr>
            <w:tcW w:w="5975" w:type="dxa"/>
            <w:tcBorders>
              <w:top w:val="nil"/>
              <w:left w:val="nil"/>
              <w:bottom w:val="nil"/>
              <w:right w:val="nil"/>
            </w:tcBorders>
            <w:shd w:val="clear" w:color="000000" w:fill="FFFFFF"/>
            <w:noWrap/>
            <w:vAlign w:val="bottom"/>
            <w:hideMark/>
          </w:tcPr>
          <w:p w:rsidR="00E95774" w:rsidRPr="00B309C6" w:rsidRDefault="00E95774" w:rsidP="00E95774">
            <w:pPr>
              <w:spacing w:after="0"/>
              <w:jc w:val="left"/>
              <w:rPr>
                <w:rFonts w:ascii="Arial" w:eastAsia="Times New Roman" w:hAnsi="Arial" w:cs="Arial"/>
                <w:color w:val="7A787D"/>
                <w:sz w:val="20"/>
                <w:szCs w:val="20"/>
              </w:rPr>
            </w:pPr>
            <w:r w:rsidRPr="00B309C6">
              <w:rPr>
                <w:rFonts w:ascii="Arial" w:eastAsia="Times New Roman" w:hAnsi="Arial" w:cs="Arial"/>
                <w:color w:val="7A787D"/>
                <w:sz w:val="20"/>
                <w:szCs w:val="20"/>
              </w:rPr>
              <w:t xml:space="preserve">Léky ze </w:t>
            </w:r>
            <w:proofErr w:type="gramStart"/>
            <w:r w:rsidRPr="00B309C6">
              <w:rPr>
                <w:rFonts w:ascii="Arial" w:eastAsia="Times New Roman" w:hAnsi="Arial" w:cs="Arial"/>
                <w:color w:val="7A787D"/>
                <w:sz w:val="20"/>
                <w:szCs w:val="20"/>
              </w:rPr>
              <w:t>smíšených,nesmíšených</w:t>
            </w:r>
            <w:proofErr w:type="gramEnd"/>
            <w:r w:rsidRPr="00B309C6">
              <w:rPr>
                <w:rFonts w:ascii="Arial" w:eastAsia="Times New Roman" w:hAnsi="Arial" w:cs="Arial"/>
                <w:color w:val="7A787D"/>
                <w:sz w:val="20"/>
                <w:szCs w:val="20"/>
              </w:rPr>
              <w:t xml:space="preserve"> výr.</w:t>
            </w:r>
            <w:proofErr w:type="spellStart"/>
            <w:r w:rsidRPr="00B309C6">
              <w:rPr>
                <w:rFonts w:ascii="Arial" w:eastAsia="Times New Roman" w:hAnsi="Arial" w:cs="Arial"/>
                <w:color w:val="7A787D"/>
                <w:sz w:val="20"/>
                <w:szCs w:val="20"/>
              </w:rPr>
              <w:t>ost</w:t>
            </w:r>
            <w:proofErr w:type="spellEnd"/>
            <w:r w:rsidRPr="00B309C6">
              <w:rPr>
                <w:rFonts w:ascii="Arial" w:eastAsia="Times New Roman" w:hAnsi="Arial" w:cs="Arial"/>
                <w:color w:val="7A787D"/>
                <w:sz w:val="20"/>
                <w:szCs w:val="20"/>
              </w:rPr>
              <w:t>,odměřené</w:t>
            </w:r>
          </w:p>
        </w:tc>
        <w:tc>
          <w:tcPr>
            <w:tcW w:w="828"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61</w:t>
            </w:r>
          </w:p>
        </w:tc>
        <w:tc>
          <w:tcPr>
            <w:tcW w:w="883"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46</w:t>
            </w:r>
          </w:p>
        </w:tc>
        <w:tc>
          <w:tcPr>
            <w:tcW w:w="801"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08</w:t>
            </w:r>
          </w:p>
        </w:tc>
        <w:tc>
          <w:tcPr>
            <w:tcW w:w="801" w:type="dxa"/>
            <w:tcBorders>
              <w:top w:val="nil"/>
              <w:left w:val="nil"/>
              <w:bottom w:val="nil"/>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1,13</w:t>
            </w:r>
          </w:p>
        </w:tc>
      </w:tr>
      <w:tr w:rsidR="00E95774" w:rsidRPr="00B309C6" w:rsidTr="004D124E">
        <w:trPr>
          <w:trHeight w:val="287"/>
        </w:trPr>
        <w:tc>
          <w:tcPr>
            <w:tcW w:w="5975" w:type="dxa"/>
            <w:tcBorders>
              <w:top w:val="nil"/>
              <w:left w:val="nil"/>
              <w:bottom w:val="double" w:sz="6" w:space="0" w:color="7A787D"/>
              <w:right w:val="nil"/>
            </w:tcBorders>
            <w:shd w:val="clear" w:color="000000" w:fill="FFFFFF"/>
            <w:noWrap/>
            <w:vAlign w:val="bottom"/>
            <w:hideMark/>
          </w:tcPr>
          <w:p w:rsidR="00E95774" w:rsidRPr="00B309C6" w:rsidRDefault="00E95774" w:rsidP="00E95774">
            <w:pPr>
              <w:spacing w:after="0"/>
              <w:jc w:val="left"/>
              <w:rPr>
                <w:rFonts w:ascii="Arial" w:eastAsia="Times New Roman" w:hAnsi="Arial" w:cs="Arial"/>
                <w:color w:val="7A787D"/>
                <w:sz w:val="20"/>
                <w:szCs w:val="20"/>
              </w:rPr>
            </w:pPr>
            <w:r w:rsidRPr="00B309C6">
              <w:rPr>
                <w:rFonts w:ascii="Arial" w:eastAsia="Times New Roman" w:hAnsi="Arial" w:cs="Arial"/>
                <w:color w:val="7A787D"/>
                <w:sz w:val="20"/>
                <w:szCs w:val="20"/>
              </w:rPr>
              <w:t xml:space="preserve">Oleje minerální a z nerostů </w:t>
            </w:r>
            <w:proofErr w:type="gramStart"/>
            <w:r w:rsidRPr="00B309C6">
              <w:rPr>
                <w:rFonts w:ascii="Arial" w:eastAsia="Times New Roman" w:hAnsi="Arial" w:cs="Arial"/>
                <w:color w:val="7A787D"/>
                <w:sz w:val="20"/>
                <w:szCs w:val="20"/>
              </w:rPr>
              <w:t>živičných,surové</w:t>
            </w:r>
            <w:proofErr w:type="gramEnd"/>
          </w:p>
        </w:tc>
        <w:tc>
          <w:tcPr>
            <w:tcW w:w="828" w:type="dxa"/>
            <w:tcBorders>
              <w:top w:val="nil"/>
              <w:left w:val="nil"/>
              <w:bottom w:val="double" w:sz="6" w:space="0" w:color="7A787D"/>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2,23</w:t>
            </w:r>
          </w:p>
        </w:tc>
        <w:tc>
          <w:tcPr>
            <w:tcW w:w="883" w:type="dxa"/>
            <w:tcBorders>
              <w:top w:val="nil"/>
              <w:left w:val="nil"/>
              <w:bottom w:val="double" w:sz="6" w:space="0" w:color="7A787D"/>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99</w:t>
            </w:r>
          </w:p>
        </w:tc>
        <w:tc>
          <w:tcPr>
            <w:tcW w:w="801" w:type="dxa"/>
            <w:tcBorders>
              <w:top w:val="nil"/>
              <w:left w:val="nil"/>
              <w:bottom w:val="double" w:sz="6" w:space="0" w:color="7A787D"/>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0,08</w:t>
            </w:r>
          </w:p>
        </w:tc>
        <w:tc>
          <w:tcPr>
            <w:tcW w:w="801" w:type="dxa"/>
            <w:tcBorders>
              <w:top w:val="nil"/>
              <w:left w:val="nil"/>
              <w:bottom w:val="double" w:sz="6" w:space="0" w:color="7A787D"/>
              <w:right w:val="nil"/>
            </w:tcBorders>
            <w:shd w:val="clear" w:color="000000" w:fill="FFFFFF"/>
            <w:noWrap/>
            <w:vAlign w:val="center"/>
            <w:hideMark/>
          </w:tcPr>
          <w:p w:rsidR="00E95774" w:rsidRPr="00B309C6" w:rsidRDefault="00E95774" w:rsidP="00E95774">
            <w:pPr>
              <w:spacing w:after="0"/>
              <w:jc w:val="center"/>
              <w:rPr>
                <w:rFonts w:eastAsia="Times New Roman" w:cs="Calibri"/>
                <w:color w:val="7A787D"/>
                <w:sz w:val="20"/>
                <w:szCs w:val="20"/>
              </w:rPr>
            </w:pPr>
            <w:r w:rsidRPr="00B309C6">
              <w:rPr>
                <w:rFonts w:eastAsia="Times New Roman" w:cs="Calibri"/>
                <w:color w:val="7A787D"/>
                <w:sz w:val="20"/>
                <w:szCs w:val="20"/>
              </w:rPr>
              <w:t>2,08</w:t>
            </w:r>
          </w:p>
        </w:tc>
      </w:tr>
    </w:tbl>
    <w:p w:rsidR="000D40BC" w:rsidRDefault="006B1208" w:rsidP="00A4470E">
      <w:pPr>
        <w:rPr>
          <w:noProof/>
        </w:rPr>
      </w:pPr>
      <w:r>
        <w:rPr>
          <w:noProof/>
        </w:rPr>
        <w:t>Zdroj: EEIP na základě dat z</w:t>
      </w:r>
      <w:r w:rsidR="000D40BC">
        <w:rPr>
          <w:noProof/>
        </w:rPr>
        <w:t> </w:t>
      </w:r>
      <w:r>
        <w:rPr>
          <w:noProof/>
        </w:rPr>
        <w:t>Comtrade</w:t>
      </w:r>
    </w:p>
    <w:p w:rsidR="006B1208" w:rsidRPr="00AD3B1C" w:rsidRDefault="00AD3B1C" w:rsidP="00AD3B1C">
      <w:pPr>
        <w:pStyle w:val="Titulek"/>
        <w:rPr>
          <w:noProof/>
        </w:rPr>
      </w:pPr>
      <w:r>
        <w:lastRenderedPageBreak/>
        <w:t xml:space="preserve">Tabulka </w:t>
      </w:r>
      <w:fldSimple w:instr=" SEQ Tabulka \* ARABIC ">
        <w:r w:rsidR="00AA29E9">
          <w:rPr>
            <w:noProof/>
          </w:rPr>
          <w:t>6</w:t>
        </w:r>
      </w:fldSimple>
      <w:r w:rsidRPr="00AD3B1C">
        <w:t xml:space="preserve">: </w:t>
      </w:r>
      <w:r w:rsidR="006B1208" w:rsidRPr="00AD3B1C">
        <w:rPr>
          <w:noProof/>
        </w:rPr>
        <w:t>Nejlepších a nejhorších 10 odvětví dle LFI u služeb (v roce 2010)</w:t>
      </w:r>
    </w:p>
    <w:tbl>
      <w:tblPr>
        <w:tblW w:w="8535" w:type="dxa"/>
        <w:tblInd w:w="55" w:type="dxa"/>
        <w:tblCellMar>
          <w:left w:w="70" w:type="dxa"/>
          <w:right w:w="70" w:type="dxa"/>
        </w:tblCellMar>
        <w:tblLook w:val="04A0"/>
      </w:tblPr>
      <w:tblGrid>
        <w:gridCol w:w="4793"/>
        <w:gridCol w:w="935"/>
        <w:gridCol w:w="938"/>
        <w:gridCol w:w="847"/>
        <w:gridCol w:w="1022"/>
      </w:tblGrid>
      <w:tr w:rsidR="00BE14B5" w:rsidRPr="00BE14B5" w:rsidTr="00715560">
        <w:trPr>
          <w:trHeight w:val="261"/>
        </w:trPr>
        <w:tc>
          <w:tcPr>
            <w:tcW w:w="4793" w:type="dxa"/>
            <w:vMerge w:val="restart"/>
            <w:tcBorders>
              <w:top w:val="single" w:sz="4" w:space="0" w:color="7A787D"/>
              <w:left w:val="nil"/>
              <w:bottom w:val="single" w:sz="4" w:space="0" w:color="7A787D"/>
              <w:right w:val="nil"/>
            </w:tcBorders>
            <w:shd w:val="clear" w:color="000000" w:fill="B6B002"/>
            <w:noWrap/>
            <w:vAlign w:val="center"/>
            <w:hideMark/>
          </w:tcPr>
          <w:p w:rsidR="00BE14B5" w:rsidRPr="00BE14B5" w:rsidRDefault="00BE14B5" w:rsidP="00BE14B5">
            <w:pPr>
              <w:spacing w:after="0"/>
              <w:jc w:val="center"/>
              <w:rPr>
                <w:rFonts w:eastAsia="Times New Roman" w:cs="Calibri"/>
                <w:b/>
                <w:bCs/>
                <w:color w:val="FFFFFF"/>
                <w:sz w:val="20"/>
                <w:szCs w:val="20"/>
              </w:rPr>
            </w:pPr>
            <w:r w:rsidRPr="00BE14B5">
              <w:rPr>
                <w:rFonts w:eastAsia="Times New Roman" w:cs="Calibri"/>
                <w:b/>
                <w:bCs/>
                <w:color w:val="FFFFFF"/>
                <w:sz w:val="20"/>
                <w:szCs w:val="20"/>
              </w:rPr>
              <w:t>Nejlepších 10- název zboží</w:t>
            </w:r>
          </w:p>
        </w:tc>
        <w:tc>
          <w:tcPr>
            <w:tcW w:w="935" w:type="dxa"/>
            <w:vMerge w:val="restart"/>
            <w:tcBorders>
              <w:top w:val="single" w:sz="4" w:space="0" w:color="7A787D"/>
              <w:left w:val="nil"/>
              <w:bottom w:val="single" w:sz="4" w:space="0" w:color="7A787D"/>
              <w:right w:val="nil"/>
            </w:tcBorders>
            <w:shd w:val="clear" w:color="000000" w:fill="B6B002"/>
            <w:noWrap/>
            <w:vAlign w:val="center"/>
            <w:hideMark/>
          </w:tcPr>
          <w:p w:rsidR="00BE14B5" w:rsidRPr="00BE14B5" w:rsidRDefault="00BE14B5" w:rsidP="00BE14B5">
            <w:pPr>
              <w:spacing w:after="0"/>
              <w:jc w:val="center"/>
              <w:rPr>
                <w:rFonts w:eastAsia="Times New Roman" w:cs="Calibri"/>
                <w:color w:val="FFFFFF"/>
                <w:sz w:val="20"/>
                <w:szCs w:val="20"/>
              </w:rPr>
            </w:pPr>
            <w:r w:rsidRPr="00BE14B5">
              <w:rPr>
                <w:rFonts w:eastAsia="Times New Roman" w:cs="Calibri"/>
                <w:color w:val="FFFFFF"/>
                <w:sz w:val="20"/>
                <w:szCs w:val="20"/>
              </w:rPr>
              <w:t>LFI</w:t>
            </w:r>
          </w:p>
        </w:tc>
        <w:tc>
          <w:tcPr>
            <w:tcW w:w="2807" w:type="dxa"/>
            <w:gridSpan w:val="3"/>
            <w:tcBorders>
              <w:top w:val="single" w:sz="4" w:space="0" w:color="7A787D"/>
              <w:left w:val="nil"/>
              <w:bottom w:val="nil"/>
              <w:right w:val="nil"/>
            </w:tcBorders>
            <w:shd w:val="clear" w:color="000000" w:fill="B6B002"/>
            <w:noWrap/>
            <w:vAlign w:val="center"/>
            <w:hideMark/>
          </w:tcPr>
          <w:p w:rsidR="00BE14B5" w:rsidRPr="00BE14B5" w:rsidRDefault="00BE14B5" w:rsidP="00BE14B5">
            <w:pPr>
              <w:spacing w:after="0"/>
              <w:jc w:val="center"/>
              <w:rPr>
                <w:rFonts w:eastAsia="Times New Roman" w:cs="Calibri"/>
                <w:color w:val="FFFFFF"/>
                <w:sz w:val="20"/>
                <w:szCs w:val="20"/>
              </w:rPr>
            </w:pPr>
            <w:r w:rsidRPr="00BE14B5">
              <w:rPr>
                <w:rFonts w:eastAsia="Times New Roman" w:cs="Calibri"/>
                <w:color w:val="FFFFFF"/>
                <w:sz w:val="20"/>
                <w:szCs w:val="20"/>
              </w:rPr>
              <w:t>Dekompozice LFI</w:t>
            </w:r>
          </w:p>
        </w:tc>
      </w:tr>
      <w:tr w:rsidR="00BE14B5" w:rsidRPr="00BE14B5" w:rsidTr="00715560">
        <w:trPr>
          <w:trHeight w:val="261"/>
        </w:trPr>
        <w:tc>
          <w:tcPr>
            <w:tcW w:w="4793" w:type="dxa"/>
            <w:vMerge/>
            <w:tcBorders>
              <w:top w:val="single" w:sz="4" w:space="0" w:color="7A787D"/>
              <w:left w:val="nil"/>
              <w:bottom w:val="single" w:sz="4" w:space="0" w:color="7A787D"/>
              <w:right w:val="nil"/>
            </w:tcBorders>
            <w:vAlign w:val="center"/>
            <w:hideMark/>
          </w:tcPr>
          <w:p w:rsidR="00BE14B5" w:rsidRPr="00BE14B5" w:rsidRDefault="00BE14B5" w:rsidP="00BE14B5">
            <w:pPr>
              <w:spacing w:after="0"/>
              <w:jc w:val="left"/>
              <w:rPr>
                <w:rFonts w:eastAsia="Times New Roman" w:cs="Calibri"/>
                <w:b/>
                <w:bCs/>
                <w:color w:val="FFFFFF"/>
                <w:sz w:val="20"/>
                <w:szCs w:val="20"/>
              </w:rPr>
            </w:pPr>
          </w:p>
        </w:tc>
        <w:tc>
          <w:tcPr>
            <w:tcW w:w="935" w:type="dxa"/>
            <w:vMerge/>
            <w:tcBorders>
              <w:top w:val="single" w:sz="4" w:space="0" w:color="7A787D"/>
              <w:left w:val="nil"/>
              <w:bottom w:val="single" w:sz="4" w:space="0" w:color="7A787D"/>
              <w:right w:val="nil"/>
            </w:tcBorders>
            <w:vAlign w:val="center"/>
            <w:hideMark/>
          </w:tcPr>
          <w:p w:rsidR="00BE14B5" w:rsidRPr="00BE14B5" w:rsidRDefault="00BE14B5" w:rsidP="00BE14B5">
            <w:pPr>
              <w:spacing w:after="0"/>
              <w:jc w:val="left"/>
              <w:rPr>
                <w:rFonts w:eastAsia="Times New Roman" w:cs="Calibri"/>
                <w:color w:val="FFFFFF"/>
                <w:sz w:val="20"/>
                <w:szCs w:val="20"/>
              </w:rPr>
            </w:pPr>
          </w:p>
        </w:tc>
        <w:tc>
          <w:tcPr>
            <w:tcW w:w="938" w:type="dxa"/>
            <w:tcBorders>
              <w:top w:val="nil"/>
              <w:left w:val="nil"/>
              <w:bottom w:val="single" w:sz="4" w:space="0" w:color="7A787D"/>
              <w:right w:val="nil"/>
            </w:tcBorders>
            <w:shd w:val="clear" w:color="000000" w:fill="B6B002"/>
            <w:noWrap/>
            <w:vAlign w:val="center"/>
            <w:hideMark/>
          </w:tcPr>
          <w:p w:rsidR="00BE14B5" w:rsidRPr="00BE14B5" w:rsidRDefault="00BE14B5" w:rsidP="00BE14B5">
            <w:pPr>
              <w:spacing w:after="0"/>
              <w:jc w:val="center"/>
              <w:rPr>
                <w:rFonts w:eastAsia="Times New Roman" w:cs="Calibri"/>
                <w:color w:val="FFFFFF"/>
                <w:sz w:val="20"/>
                <w:szCs w:val="20"/>
              </w:rPr>
            </w:pPr>
            <w:r w:rsidRPr="00BE14B5">
              <w:rPr>
                <w:rFonts w:eastAsia="Times New Roman" w:cs="Calibri"/>
                <w:color w:val="FFFFFF"/>
                <w:sz w:val="20"/>
                <w:szCs w:val="20"/>
              </w:rPr>
              <w:t>LFI 1</w:t>
            </w:r>
          </w:p>
        </w:tc>
        <w:tc>
          <w:tcPr>
            <w:tcW w:w="847" w:type="dxa"/>
            <w:tcBorders>
              <w:top w:val="nil"/>
              <w:left w:val="nil"/>
              <w:bottom w:val="single" w:sz="4" w:space="0" w:color="7A787D"/>
              <w:right w:val="nil"/>
            </w:tcBorders>
            <w:shd w:val="clear" w:color="000000" w:fill="B6B002"/>
            <w:noWrap/>
            <w:vAlign w:val="center"/>
            <w:hideMark/>
          </w:tcPr>
          <w:p w:rsidR="00BE14B5" w:rsidRPr="00BE14B5" w:rsidRDefault="00BE14B5" w:rsidP="00BE14B5">
            <w:pPr>
              <w:spacing w:after="0"/>
              <w:jc w:val="center"/>
              <w:rPr>
                <w:rFonts w:eastAsia="Times New Roman" w:cs="Calibri"/>
                <w:color w:val="FFFFFF"/>
                <w:sz w:val="20"/>
                <w:szCs w:val="20"/>
              </w:rPr>
            </w:pPr>
            <w:r w:rsidRPr="00BE14B5">
              <w:rPr>
                <w:rFonts w:eastAsia="Times New Roman" w:cs="Calibri"/>
                <w:color w:val="FFFFFF"/>
                <w:sz w:val="20"/>
                <w:szCs w:val="20"/>
              </w:rPr>
              <w:t>LFI 2</w:t>
            </w:r>
          </w:p>
        </w:tc>
        <w:tc>
          <w:tcPr>
            <w:tcW w:w="1022" w:type="dxa"/>
            <w:tcBorders>
              <w:top w:val="nil"/>
              <w:left w:val="nil"/>
              <w:bottom w:val="single" w:sz="4" w:space="0" w:color="7A787D"/>
              <w:right w:val="nil"/>
            </w:tcBorders>
            <w:shd w:val="clear" w:color="000000" w:fill="B6B002"/>
            <w:noWrap/>
            <w:vAlign w:val="center"/>
            <w:hideMark/>
          </w:tcPr>
          <w:p w:rsidR="00BE14B5" w:rsidRPr="00BE14B5" w:rsidRDefault="00BE14B5" w:rsidP="00BE14B5">
            <w:pPr>
              <w:spacing w:after="0"/>
              <w:jc w:val="center"/>
              <w:rPr>
                <w:rFonts w:eastAsia="Times New Roman" w:cs="Calibri"/>
                <w:color w:val="FFFFFF"/>
                <w:sz w:val="20"/>
                <w:szCs w:val="20"/>
              </w:rPr>
            </w:pPr>
            <w:r w:rsidRPr="00BE14B5">
              <w:rPr>
                <w:rFonts w:eastAsia="Times New Roman" w:cs="Calibri"/>
                <w:color w:val="FFFFFF"/>
                <w:sz w:val="20"/>
                <w:szCs w:val="20"/>
              </w:rPr>
              <w:t>LFI 3</w:t>
            </w:r>
          </w:p>
        </w:tc>
      </w:tr>
      <w:tr w:rsidR="00BE14B5" w:rsidRPr="00BE14B5" w:rsidTr="00715560">
        <w:trPr>
          <w:trHeight w:val="345"/>
        </w:trPr>
        <w:tc>
          <w:tcPr>
            <w:tcW w:w="4793" w:type="dxa"/>
            <w:tcBorders>
              <w:top w:val="nil"/>
              <w:left w:val="nil"/>
              <w:bottom w:val="nil"/>
              <w:right w:val="nil"/>
            </w:tcBorders>
            <w:shd w:val="clear" w:color="000000" w:fill="FFFFFF"/>
            <w:vAlign w:val="center"/>
            <w:hideMark/>
          </w:tcPr>
          <w:p w:rsidR="00BE14B5" w:rsidRPr="00BE14B5" w:rsidRDefault="00BE14B5" w:rsidP="00BE14B5">
            <w:pPr>
              <w:spacing w:after="240"/>
              <w:jc w:val="left"/>
              <w:rPr>
                <w:rFonts w:ascii="Arial" w:eastAsia="Times New Roman" w:hAnsi="Arial" w:cs="Arial"/>
                <w:color w:val="7A787D"/>
                <w:sz w:val="20"/>
                <w:szCs w:val="20"/>
              </w:rPr>
            </w:pPr>
            <w:r w:rsidRPr="00BE14B5">
              <w:rPr>
                <w:rFonts w:ascii="Arial" w:eastAsia="Times New Roman" w:hAnsi="Arial" w:cs="Arial"/>
                <w:color w:val="7A787D"/>
                <w:sz w:val="20"/>
                <w:szCs w:val="20"/>
              </w:rPr>
              <w:t>Cestovní ruch netýkající se vzdělání nebo zdraví</w:t>
            </w:r>
          </w:p>
        </w:tc>
        <w:tc>
          <w:tcPr>
            <w:tcW w:w="935"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1,88</w:t>
            </w:r>
          </w:p>
        </w:tc>
        <w:tc>
          <w:tcPr>
            <w:tcW w:w="938"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20</w:t>
            </w:r>
          </w:p>
        </w:tc>
        <w:tc>
          <w:tcPr>
            <w:tcW w:w="847"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10</w:t>
            </w:r>
          </w:p>
        </w:tc>
        <w:tc>
          <w:tcPr>
            <w:tcW w:w="1022"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18,79</w:t>
            </w:r>
          </w:p>
        </w:tc>
      </w:tr>
      <w:tr w:rsidR="00BE14B5" w:rsidRPr="00BE14B5" w:rsidTr="00715560">
        <w:trPr>
          <w:trHeight w:val="186"/>
        </w:trPr>
        <w:tc>
          <w:tcPr>
            <w:tcW w:w="4793" w:type="dxa"/>
            <w:tcBorders>
              <w:top w:val="nil"/>
              <w:left w:val="nil"/>
              <w:bottom w:val="nil"/>
              <w:right w:val="nil"/>
            </w:tcBorders>
            <w:shd w:val="clear" w:color="000000" w:fill="FFFFFF"/>
            <w:vAlign w:val="bottom"/>
            <w:hideMark/>
          </w:tcPr>
          <w:p w:rsidR="00BE14B5" w:rsidRPr="00BE14B5" w:rsidRDefault="00BE14B5" w:rsidP="00BE14B5">
            <w:pPr>
              <w:spacing w:after="0"/>
              <w:jc w:val="left"/>
              <w:rPr>
                <w:rFonts w:ascii="Arial" w:eastAsia="Times New Roman" w:hAnsi="Arial" w:cs="Arial"/>
                <w:color w:val="7A787D"/>
                <w:sz w:val="20"/>
                <w:szCs w:val="20"/>
              </w:rPr>
            </w:pPr>
            <w:r w:rsidRPr="00BE14B5">
              <w:rPr>
                <w:rFonts w:ascii="Arial" w:eastAsia="Times New Roman" w:hAnsi="Arial" w:cs="Arial"/>
                <w:color w:val="7A787D"/>
                <w:sz w:val="20"/>
                <w:szCs w:val="20"/>
              </w:rPr>
              <w:t>Letecká doprava - osobní</w:t>
            </w:r>
          </w:p>
        </w:tc>
        <w:tc>
          <w:tcPr>
            <w:tcW w:w="935"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1,78</w:t>
            </w:r>
          </w:p>
        </w:tc>
        <w:tc>
          <w:tcPr>
            <w:tcW w:w="938"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82</w:t>
            </w:r>
          </w:p>
        </w:tc>
        <w:tc>
          <w:tcPr>
            <w:tcW w:w="847"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10</w:t>
            </w:r>
          </w:p>
        </w:tc>
        <w:tc>
          <w:tcPr>
            <w:tcW w:w="1022"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2,49</w:t>
            </w:r>
          </w:p>
        </w:tc>
      </w:tr>
      <w:tr w:rsidR="00BE14B5" w:rsidRPr="00BE14B5" w:rsidTr="00715560">
        <w:trPr>
          <w:trHeight w:val="261"/>
        </w:trPr>
        <w:tc>
          <w:tcPr>
            <w:tcW w:w="4793" w:type="dxa"/>
            <w:tcBorders>
              <w:top w:val="nil"/>
              <w:left w:val="nil"/>
              <w:bottom w:val="nil"/>
              <w:right w:val="nil"/>
            </w:tcBorders>
            <w:shd w:val="clear" w:color="000000" w:fill="FFFFFF"/>
            <w:noWrap/>
            <w:vAlign w:val="bottom"/>
            <w:hideMark/>
          </w:tcPr>
          <w:p w:rsidR="00BE14B5" w:rsidRPr="00BE14B5" w:rsidRDefault="00BE14B5" w:rsidP="00BE14B5">
            <w:pPr>
              <w:spacing w:after="0"/>
              <w:jc w:val="left"/>
              <w:rPr>
                <w:rFonts w:ascii="Arial" w:eastAsia="Times New Roman" w:hAnsi="Arial" w:cs="Arial"/>
                <w:color w:val="7A787D"/>
                <w:sz w:val="20"/>
                <w:szCs w:val="20"/>
              </w:rPr>
            </w:pPr>
            <w:r w:rsidRPr="00BE14B5">
              <w:rPr>
                <w:rFonts w:ascii="Arial" w:eastAsia="Times New Roman" w:hAnsi="Arial" w:cs="Arial"/>
                <w:color w:val="7A787D"/>
                <w:sz w:val="20"/>
                <w:szCs w:val="20"/>
              </w:rPr>
              <w:t>Ostatní služební cesty</w:t>
            </w:r>
          </w:p>
        </w:tc>
        <w:tc>
          <w:tcPr>
            <w:tcW w:w="935"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1,55</w:t>
            </w:r>
          </w:p>
        </w:tc>
        <w:tc>
          <w:tcPr>
            <w:tcW w:w="938"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47</w:t>
            </w:r>
          </w:p>
        </w:tc>
        <w:tc>
          <w:tcPr>
            <w:tcW w:w="847"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10</w:t>
            </w:r>
          </w:p>
        </w:tc>
        <w:tc>
          <w:tcPr>
            <w:tcW w:w="1022"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4,28</w:t>
            </w:r>
          </w:p>
        </w:tc>
      </w:tr>
      <w:tr w:rsidR="00BE14B5" w:rsidRPr="00BE14B5" w:rsidTr="00715560">
        <w:trPr>
          <w:trHeight w:val="339"/>
        </w:trPr>
        <w:tc>
          <w:tcPr>
            <w:tcW w:w="4793" w:type="dxa"/>
            <w:tcBorders>
              <w:top w:val="nil"/>
              <w:left w:val="nil"/>
              <w:bottom w:val="nil"/>
              <w:right w:val="nil"/>
            </w:tcBorders>
            <w:shd w:val="clear" w:color="000000" w:fill="FFFFFF"/>
            <w:vAlign w:val="bottom"/>
            <w:hideMark/>
          </w:tcPr>
          <w:p w:rsidR="00BE14B5" w:rsidRPr="00BE14B5" w:rsidRDefault="00BE14B5" w:rsidP="00BE14B5">
            <w:pPr>
              <w:spacing w:after="0"/>
              <w:jc w:val="left"/>
              <w:rPr>
                <w:rFonts w:ascii="Arial" w:eastAsia="Times New Roman" w:hAnsi="Arial" w:cs="Arial"/>
                <w:color w:val="7A787D"/>
                <w:sz w:val="20"/>
                <w:szCs w:val="20"/>
              </w:rPr>
            </w:pPr>
            <w:r w:rsidRPr="00BE14B5">
              <w:rPr>
                <w:rFonts w:ascii="Arial" w:eastAsia="Times New Roman" w:hAnsi="Arial" w:cs="Arial"/>
                <w:color w:val="7A787D"/>
                <w:sz w:val="20"/>
                <w:szCs w:val="20"/>
              </w:rPr>
              <w:t xml:space="preserve">Výdaje </w:t>
            </w:r>
            <w:r w:rsidR="003D734D" w:rsidRPr="00BE14B5">
              <w:rPr>
                <w:rFonts w:ascii="Arial" w:eastAsia="Times New Roman" w:hAnsi="Arial" w:cs="Arial"/>
                <w:color w:val="7A787D"/>
                <w:sz w:val="20"/>
                <w:szCs w:val="20"/>
              </w:rPr>
              <w:t>sezónních</w:t>
            </w:r>
            <w:r w:rsidRPr="00BE14B5">
              <w:rPr>
                <w:rFonts w:ascii="Arial" w:eastAsia="Times New Roman" w:hAnsi="Arial" w:cs="Arial"/>
                <w:color w:val="7A787D"/>
                <w:sz w:val="20"/>
                <w:szCs w:val="20"/>
              </w:rPr>
              <w:t xml:space="preserve"> a zahraničních pracovníků</w:t>
            </w:r>
          </w:p>
        </w:tc>
        <w:tc>
          <w:tcPr>
            <w:tcW w:w="935"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1,14</w:t>
            </w:r>
          </w:p>
        </w:tc>
        <w:tc>
          <w:tcPr>
            <w:tcW w:w="938"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60</w:t>
            </w:r>
          </w:p>
        </w:tc>
        <w:tc>
          <w:tcPr>
            <w:tcW w:w="847"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10</w:t>
            </w:r>
          </w:p>
        </w:tc>
        <w:tc>
          <w:tcPr>
            <w:tcW w:w="1022"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2,30</w:t>
            </w:r>
          </w:p>
        </w:tc>
      </w:tr>
      <w:tr w:rsidR="00BE14B5" w:rsidRPr="00BE14B5" w:rsidTr="00715560">
        <w:trPr>
          <w:trHeight w:val="261"/>
        </w:trPr>
        <w:tc>
          <w:tcPr>
            <w:tcW w:w="4793" w:type="dxa"/>
            <w:tcBorders>
              <w:top w:val="nil"/>
              <w:left w:val="nil"/>
              <w:bottom w:val="nil"/>
              <w:right w:val="nil"/>
            </w:tcBorders>
            <w:shd w:val="clear" w:color="000000" w:fill="FFFFFF"/>
            <w:noWrap/>
            <w:vAlign w:val="bottom"/>
            <w:hideMark/>
          </w:tcPr>
          <w:p w:rsidR="00BE14B5" w:rsidRPr="00BE14B5" w:rsidRDefault="00BE14B5" w:rsidP="00BE14B5">
            <w:pPr>
              <w:spacing w:after="0"/>
              <w:jc w:val="left"/>
              <w:rPr>
                <w:rFonts w:ascii="Arial" w:eastAsia="Times New Roman" w:hAnsi="Arial" w:cs="Arial"/>
                <w:color w:val="7A787D"/>
                <w:sz w:val="20"/>
                <w:szCs w:val="20"/>
              </w:rPr>
            </w:pPr>
            <w:r w:rsidRPr="00BE14B5">
              <w:rPr>
                <w:rFonts w:ascii="Arial" w:eastAsia="Times New Roman" w:hAnsi="Arial" w:cs="Arial"/>
                <w:color w:val="7A787D"/>
                <w:sz w:val="20"/>
                <w:szCs w:val="20"/>
              </w:rPr>
              <w:t>Výdaje související se zdravím</w:t>
            </w:r>
          </w:p>
        </w:tc>
        <w:tc>
          <w:tcPr>
            <w:tcW w:w="935"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94</w:t>
            </w:r>
          </w:p>
        </w:tc>
        <w:tc>
          <w:tcPr>
            <w:tcW w:w="938"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56</w:t>
            </w:r>
          </w:p>
        </w:tc>
        <w:tc>
          <w:tcPr>
            <w:tcW w:w="847"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10</w:t>
            </w:r>
          </w:p>
        </w:tc>
        <w:tc>
          <w:tcPr>
            <w:tcW w:w="1022"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2,08</w:t>
            </w:r>
          </w:p>
        </w:tc>
      </w:tr>
      <w:tr w:rsidR="00BE14B5" w:rsidRPr="00BE14B5" w:rsidTr="00715560">
        <w:trPr>
          <w:trHeight w:val="261"/>
        </w:trPr>
        <w:tc>
          <w:tcPr>
            <w:tcW w:w="4793" w:type="dxa"/>
            <w:tcBorders>
              <w:top w:val="nil"/>
              <w:left w:val="nil"/>
              <w:bottom w:val="nil"/>
              <w:right w:val="nil"/>
            </w:tcBorders>
            <w:shd w:val="clear" w:color="000000" w:fill="FFFFFF"/>
            <w:noWrap/>
            <w:vAlign w:val="bottom"/>
            <w:hideMark/>
          </w:tcPr>
          <w:p w:rsidR="00BE14B5" w:rsidRPr="00BE14B5" w:rsidRDefault="00BE14B5" w:rsidP="00BE14B5">
            <w:pPr>
              <w:spacing w:after="0"/>
              <w:jc w:val="left"/>
              <w:rPr>
                <w:rFonts w:ascii="Arial" w:eastAsia="Times New Roman" w:hAnsi="Arial" w:cs="Arial"/>
                <w:color w:val="7A787D"/>
                <w:sz w:val="20"/>
                <w:szCs w:val="20"/>
              </w:rPr>
            </w:pPr>
            <w:r w:rsidRPr="00BE14B5">
              <w:rPr>
                <w:rFonts w:ascii="Arial" w:eastAsia="Times New Roman" w:hAnsi="Arial" w:cs="Arial"/>
                <w:color w:val="7A787D"/>
                <w:sz w:val="20"/>
                <w:szCs w:val="20"/>
              </w:rPr>
              <w:t>Reexportní služby</w:t>
            </w:r>
          </w:p>
        </w:tc>
        <w:tc>
          <w:tcPr>
            <w:tcW w:w="935"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70</w:t>
            </w:r>
          </w:p>
        </w:tc>
        <w:tc>
          <w:tcPr>
            <w:tcW w:w="938"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1,00</w:t>
            </w:r>
          </w:p>
        </w:tc>
        <w:tc>
          <w:tcPr>
            <w:tcW w:w="847"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10</w:t>
            </w:r>
          </w:p>
        </w:tc>
        <w:tc>
          <w:tcPr>
            <w:tcW w:w="1022"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78</w:t>
            </w:r>
          </w:p>
        </w:tc>
      </w:tr>
      <w:tr w:rsidR="00BE14B5" w:rsidRPr="00BE14B5" w:rsidTr="00715560">
        <w:trPr>
          <w:trHeight w:val="261"/>
        </w:trPr>
        <w:tc>
          <w:tcPr>
            <w:tcW w:w="4793" w:type="dxa"/>
            <w:tcBorders>
              <w:top w:val="nil"/>
              <w:left w:val="nil"/>
              <w:bottom w:val="nil"/>
              <w:right w:val="nil"/>
            </w:tcBorders>
            <w:shd w:val="clear" w:color="000000" w:fill="FFFFFF"/>
            <w:noWrap/>
            <w:vAlign w:val="bottom"/>
            <w:hideMark/>
          </w:tcPr>
          <w:p w:rsidR="00BE14B5" w:rsidRPr="00BE14B5" w:rsidRDefault="00BE14B5" w:rsidP="00BE14B5">
            <w:pPr>
              <w:spacing w:after="0"/>
              <w:jc w:val="left"/>
              <w:rPr>
                <w:rFonts w:ascii="Arial" w:eastAsia="Times New Roman" w:hAnsi="Arial" w:cs="Arial"/>
                <w:color w:val="7A787D"/>
                <w:sz w:val="20"/>
                <w:szCs w:val="20"/>
              </w:rPr>
            </w:pPr>
            <w:r w:rsidRPr="00BE14B5">
              <w:rPr>
                <w:rFonts w:ascii="Arial" w:eastAsia="Times New Roman" w:hAnsi="Arial" w:cs="Arial"/>
                <w:color w:val="7A787D"/>
                <w:sz w:val="20"/>
                <w:szCs w:val="20"/>
              </w:rPr>
              <w:t>Stavební práce v zahraničí</w:t>
            </w:r>
          </w:p>
        </w:tc>
        <w:tc>
          <w:tcPr>
            <w:tcW w:w="935"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63</w:t>
            </w:r>
          </w:p>
        </w:tc>
        <w:tc>
          <w:tcPr>
            <w:tcW w:w="938"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26</w:t>
            </w:r>
          </w:p>
        </w:tc>
        <w:tc>
          <w:tcPr>
            <w:tcW w:w="847"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10</w:t>
            </w:r>
          </w:p>
        </w:tc>
        <w:tc>
          <w:tcPr>
            <w:tcW w:w="1022"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4,00</w:t>
            </w:r>
          </w:p>
        </w:tc>
      </w:tr>
      <w:tr w:rsidR="00BE14B5" w:rsidRPr="00BE14B5" w:rsidTr="00715560">
        <w:trPr>
          <w:trHeight w:val="379"/>
        </w:trPr>
        <w:tc>
          <w:tcPr>
            <w:tcW w:w="4793" w:type="dxa"/>
            <w:tcBorders>
              <w:top w:val="nil"/>
              <w:left w:val="nil"/>
              <w:bottom w:val="nil"/>
              <w:right w:val="nil"/>
            </w:tcBorders>
            <w:shd w:val="clear" w:color="000000" w:fill="FFFFFF"/>
            <w:vAlign w:val="bottom"/>
            <w:hideMark/>
          </w:tcPr>
          <w:p w:rsidR="00BE14B5" w:rsidRPr="00BE14B5" w:rsidRDefault="00BE14B5" w:rsidP="00BE14B5">
            <w:pPr>
              <w:spacing w:after="0"/>
              <w:jc w:val="left"/>
              <w:rPr>
                <w:rFonts w:ascii="Arial" w:eastAsia="Times New Roman" w:hAnsi="Arial" w:cs="Arial"/>
                <w:color w:val="7A787D"/>
                <w:sz w:val="20"/>
                <w:szCs w:val="20"/>
              </w:rPr>
            </w:pPr>
            <w:r w:rsidRPr="00BE14B5">
              <w:rPr>
                <w:rFonts w:ascii="Arial" w:eastAsia="Times New Roman" w:hAnsi="Arial" w:cs="Arial"/>
                <w:color w:val="7A787D"/>
                <w:sz w:val="20"/>
                <w:szCs w:val="20"/>
              </w:rPr>
              <w:t>Další podpůrné a pomocné služby v dopravě</w:t>
            </w:r>
          </w:p>
        </w:tc>
        <w:tc>
          <w:tcPr>
            <w:tcW w:w="935"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51</w:t>
            </w:r>
          </w:p>
        </w:tc>
        <w:tc>
          <w:tcPr>
            <w:tcW w:w="938"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47</w:t>
            </w:r>
          </w:p>
        </w:tc>
        <w:tc>
          <w:tcPr>
            <w:tcW w:w="847"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10</w:t>
            </w:r>
          </w:p>
        </w:tc>
        <w:tc>
          <w:tcPr>
            <w:tcW w:w="1022"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1,41</w:t>
            </w:r>
          </w:p>
        </w:tc>
      </w:tr>
      <w:tr w:rsidR="00BE14B5" w:rsidRPr="00BE14B5" w:rsidTr="00715560">
        <w:trPr>
          <w:trHeight w:val="457"/>
        </w:trPr>
        <w:tc>
          <w:tcPr>
            <w:tcW w:w="4793" w:type="dxa"/>
            <w:tcBorders>
              <w:top w:val="nil"/>
              <w:left w:val="nil"/>
              <w:bottom w:val="nil"/>
              <w:right w:val="nil"/>
            </w:tcBorders>
            <w:shd w:val="clear" w:color="000000" w:fill="FFFFFF"/>
            <w:vAlign w:val="bottom"/>
            <w:hideMark/>
          </w:tcPr>
          <w:p w:rsidR="00BE14B5" w:rsidRPr="00BE14B5" w:rsidRDefault="00BE14B5" w:rsidP="00BE14B5">
            <w:pPr>
              <w:spacing w:after="0"/>
              <w:jc w:val="left"/>
              <w:rPr>
                <w:rFonts w:ascii="Arial" w:eastAsia="Times New Roman" w:hAnsi="Arial" w:cs="Arial"/>
                <w:color w:val="7A787D"/>
                <w:sz w:val="20"/>
                <w:szCs w:val="20"/>
              </w:rPr>
            </w:pPr>
            <w:r w:rsidRPr="00BE14B5">
              <w:rPr>
                <w:rFonts w:ascii="Arial" w:eastAsia="Times New Roman" w:hAnsi="Arial" w:cs="Arial"/>
                <w:color w:val="7A787D"/>
                <w:sz w:val="20"/>
                <w:szCs w:val="20"/>
              </w:rPr>
              <w:t>Architektonické, inženýrské a jiné technické poradenství</w:t>
            </w:r>
          </w:p>
        </w:tc>
        <w:tc>
          <w:tcPr>
            <w:tcW w:w="935"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47</w:t>
            </w:r>
          </w:p>
        </w:tc>
        <w:tc>
          <w:tcPr>
            <w:tcW w:w="938"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27</w:t>
            </w:r>
          </w:p>
        </w:tc>
        <w:tc>
          <w:tcPr>
            <w:tcW w:w="847"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10</w:t>
            </w:r>
          </w:p>
        </w:tc>
        <w:tc>
          <w:tcPr>
            <w:tcW w:w="1022"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2,91</w:t>
            </w:r>
          </w:p>
        </w:tc>
      </w:tr>
      <w:tr w:rsidR="00BE14B5" w:rsidRPr="00BE14B5" w:rsidTr="00715560">
        <w:trPr>
          <w:trHeight w:val="261"/>
        </w:trPr>
        <w:tc>
          <w:tcPr>
            <w:tcW w:w="4793" w:type="dxa"/>
            <w:tcBorders>
              <w:top w:val="nil"/>
              <w:left w:val="nil"/>
              <w:bottom w:val="nil"/>
              <w:right w:val="nil"/>
            </w:tcBorders>
            <w:shd w:val="clear" w:color="000000" w:fill="FFFFFF"/>
            <w:noWrap/>
            <w:vAlign w:val="bottom"/>
            <w:hideMark/>
          </w:tcPr>
          <w:p w:rsidR="00BE14B5" w:rsidRPr="00BE14B5" w:rsidRDefault="00BE14B5" w:rsidP="00BE14B5">
            <w:pPr>
              <w:spacing w:after="0"/>
              <w:jc w:val="left"/>
              <w:rPr>
                <w:rFonts w:ascii="Arial" w:eastAsia="Times New Roman" w:hAnsi="Arial" w:cs="Arial"/>
                <w:color w:val="7A787D"/>
                <w:sz w:val="20"/>
                <w:szCs w:val="20"/>
              </w:rPr>
            </w:pPr>
            <w:r w:rsidRPr="00BE14B5">
              <w:rPr>
                <w:rFonts w:ascii="Arial" w:eastAsia="Times New Roman" w:hAnsi="Arial" w:cs="Arial"/>
                <w:color w:val="7A787D"/>
                <w:sz w:val="20"/>
                <w:szCs w:val="20"/>
              </w:rPr>
              <w:t>Silniční doprava - nákladní</w:t>
            </w:r>
          </w:p>
        </w:tc>
        <w:tc>
          <w:tcPr>
            <w:tcW w:w="935"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47</w:t>
            </w:r>
          </w:p>
        </w:tc>
        <w:tc>
          <w:tcPr>
            <w:tcW w:w="938"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15</w:t>
            </w:r>
          </w:p>
        </w:tc>
        <w:tc>
          <w:tcPr>
            <w:tcW w:w="847"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10</w:t>
            </w:r>
          </w:p>
        </w:tc>
        <w:tc>
          <w:tcPr>
            <w:tcW w:w="1022"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11,35</w:t>
            </w:r>
          </w:p>
        </w:tc>
      </w:tr>
      <w:tr w:rsidR="00BE14B5" w:rsidRPr="00BE14B5" w:rsidTr="00715560">
        <w:trPr>
          <w:trHeight w:val="261"/>
        </w:trPr>
        <w:tc>
          <w:tcPr>
            <w:tcW w:w="4793" w:type="dxa"/>
            <w:vMerge w:val="restart"/>
            <w:tcBorders>
              <w:top w:val="single" w:sz="4" w:space="0" w:color="7A787D"/>
              <w:left w:val="nil"/>
              <w:bottom w:val="single" w:sz="4" w:space="0" w:color="7A787D"/>
              <w:right w:val="nil"/>
            </w:tcBorders>
            <w:shd w:val="clear" w:color="000000" w:fill="B6B002"/>
            <w:noWrap/>
            <w:vAlign w:val="center"/>
            <w:hideMark/>
          </w:tcPr>
          <w:p w:rsidR="00BE14B5" w:rsidRPr="00BE14B5" w:rsidRDefault="00BE14B5" w:rsidP="00BE14B5">
            <w:pPr>
              <w:spacing w:after="0"/>
              <w:jc w:val="center"/>
              <w:rPr>
                <w:rFonts w:eastAsia="Times New Roman" w:cs="Calibri"/>
                <w:b/>
                <w:bCs/>
                <w:color w:val="FFFFFF"/>
                <w:sz w:val="20"/>
                <w:szCs w:val="20"/>
              </w:rPr>
            </w:pPr>
            <w:r w:rsidRPr="00BE14B5">
              <w:rPr>
                <w:rFonts w:eastAsia="Times New Roman" w:cs="Calibri"/>
                <w:b/>
                <w:bCs/>
                <w:color w:val="FFFFFF"/>
                <w:sz w:val="20"/>
                <w:szCs w:val="20"/>
              </w:rPr>
              <w:t>Nejhorších 10- název zboží</w:t>
            </w:r>
          </w:p>
        </w:tc>
        <w:tc>
          <w:tcPr>
            <w:tcW w:w="935" w:type="dxa"/>
            <w:vMerge w:val="restart"/>
            <w:tcBorders>
              <w:top w:val="single" w:sz="4" w:space="0" w:color="7A787D"/>
              <w:left w:val="nil"/>
              <w:bottom w:val="single" w:sz="4" w:space="0" w:color="7A787D"/>
              <w:right w:val="nil"/>
            </w:tcBorders>
            <w:shd w:val="clear" w:color="000000" w:fill="B6B002"/>
            <w:noWrap/>
            <w:vAlign w:val="center"/>
            <w:hideMark/>
          </w:tcPr>
          <w:p w:rsidR="00BE14B5" w:rsidRPr="00BE14B5" w:rsidRDefault="00BE14B5" w:rsidP="00BE14B5">
            <w:pPr>
              <w:spacing w:after="0"/>
              <w:jc w:val="center"/>
              <w:rPr>
                <w:rFonts w:eastAsia="Times New Roman" w:cs="Calibri"/>
                <w:color w:val="FFFFFF"/>
                <w:sz w:val="20"/>
                <w:szCs w:val="20"/>
              </w:rPr>
            </w:pPr>
            <w:r w:rsidRPr="00BE14B5">
              <w:rPr>
                <w:rFonts w:eastAsia="Times New Roman" w:cs="Calibri"/>
                <w:color w:val="FFFFFF"/>
                <w:sz w:val="20"/>
                <w:szCs w:val="20"/>
              </w:rPr>
              <w:t>LFI</w:t>
            </w:r>
          </w:p>
        </w:tc>
        <w:tc>
          <w:tcPr>
            <w:tcW w:w="2807" w:type="dxa"/>
            <w:gridSpan w:val="3"/>
            <w:tcBorders>
              <w:top w:val="single" w:sz="4" w:space="0" w:color="7A787D"/>
              <w:left w:val="nil"/>
              <w:bottom w:val="nil"/>
              <w:right w:val="nil"/>
            </w:tcBorders>
            <w:shd w:val="clear" w:color="000000" w:fill="B6B002"/>
            <w:noWrap/>
            <w:vAlign w:val="center"/>
            <w:hideMark/>
          </w:tcPr>
          <w:p w:rsidR="00BE14B5" w:rsidRPr="00BE14B5" w:rsidRDefault="00BE14B5" w:rsidP="00BE14B5">
            <w:pPr>
              <w:spacing w:after="0"/>
              <w:jc w:val="center"/>
              <w:rPr>
                <w:rFonts w:eastAsia="Times New Roman" w:cs="Calibri"/>
                <w:color w:val="FFFFFF"/>
                <w:sz w:val="20"/>
                <w:szCs w:val="20"/>
              </w:rPr>
            </w:pPr>
            <w:r w:rsidRPr="00BE14B5">
              <w:rPr>
                <w:rFonts w:eastAsia="Times New Roman" w:cs="Calibri"/>
                <w:color w:val="FFFFFF"/>
                <w:sz w:val="20"/>
                <w:szCs w:val="20"/>
              </w:rPr>
              <w:t>Dekompozice LFI</w:t>
            </w:r>
          </w:p>
        </w:tc>
      </w:tr>
      <w:tr w:rsidR="00BE14B5" w:rsidRPr="00BE14B5" w:rsidTr="00715560">
        <w:trPr>
          <w:trHeight w:val="261"/>
        </w:trPr>
        <w:tc>
          <w:tcPr>
            <w:tcW w:w="4793" w:type="dxa"/>
            <w:vMerge/>
            <w:tcBorders>
              <w:top w:val="single" w:sz="4" w:space="0" w:color="7A787D"/>
              <w:left w:val="nil"/>
              <w:bottom w:val="single" w:sz="4" w:space="0" w:color="7A787D"/>
              <w:right w:val="nil"/>
            </w:tcBorders>
            <w:vAlign w:val="center"/>
            <w:hideMark/>
          </w:tcPr>
          <w:p w:rsidR="00BE14B5" w:rsidRPr="00BE14B5" w:rsidRDefault="00BE14B5" w:rsidP="00BE14B5">
            <w:pPr>
              <w:spacing w:after="0"/>
              <w:jc w:val="left"/>
              <w:rPr>
                <w:rFonts w:eastAsia="Times New Roman" w:cs="Calibri"/>
                <w:b/>
                <w:bCs/>
                <w:color w:val="FFFFFF"/>
                <w:sz w:val="20"/>
                <w:szCs w:val="20"/>
              </w:rPr>
            </w:pPr>
          </w:p>
        </w:tc>
        <w:tc>
          <w:tcPr>
            <w:tcW w:w="935" w:type="dxa"/>
            <w:vMerge/>
            <w:tcBorders>
              <w:top w:val="single" w:sz="4" w:space="0" w:color="7A787D"/>
              <w:left w:val="nil"/>
              <w:bottom w:val="single" w:sz="4" w:space="0" w:color="7A787D"/>
              <w:right w:val="nil"/>
            </w:tcBorders>
            <w:vAlign w:val="center"/>
            <w:hideMark/>
          </w:tcPr>
          <w:p w:rsidR="00BE14B5" w:rsidRPr="00BE14B5" w:rsidRDefault="00BE14B5" w:rsidP="00BE14B5">
            <w:pPr>
              <w:spacing w:after="0"/>
              <w:jc w:val="left"/>
              <w:rPr>
                <w:rFonts w:eastAsia="Times New Roman" w:cs="Calibri"/>
                <w:color w:val="FFFFFF"/>
                <w:sz w:val="20"/>
                <w:szCs w:val="20"/>
              </w:rPr>
            </w:pPr>
          </w:p>
        </w:tc>
        <w:tc>
          <w:tcPr>
            <w:tcW w:w="938" w:type="dxa"/>
            <w:tcBorders>
              <w:top w:val="nil"/>
              <w:left w:val="nil"/>
              <w:bottom w:val="single" w:sz="4" w:space="0" w:color="7A787D"/>
              <w:right w:val="nil"/>
            </w:tcBorders>
            <w:shd w:val="clear" w:color="000000" w:fill="B6B002"/>
            <w:noWrap/>
            <w:vAlign w:val="center"/>
            <w:hideMark/>
          </w:tcPr>
          <w:p w:rsidR="00BE14B5" w:rsidRPr="00BE14B5" w:rsidRDefault="00BE14B5" w:rsidP="00BE14B5">
            <w:pPr>
              <w:spacing w:after="0"/>
              <w:jc w:val="center"/>
              <w:rPr>
                <w:rFonts w:eastAsia="Times New Roman" w:cs="Calibri"/>
                <w:color w:val="FFFFFF"/>
                <w:sz w:val="20"/>
                <w:szCs w:val="20"/>
              </w:rPr>
            </w:pPr>
            <w:r w:rsidRPr="00BE14B5">
              <w:rPr>
                <w:rFonts w:eastAsia="Times New Roman" w:cs="Calibri"/>
                <w:color w:val="FFFFFF"/>
                <w:sz w:val="20"/>
                <w:szCs w:val="20"/>
              </w:rPr>
              <w:t>LFI 1</w:t>
            </w:r>
          </w:p>
        </w:tc>
        <w:tc>
          <w:tcPr>
            <w:tcW w:w="847" w:type="dxa"/>
            <w:tcBorders>
              <w:top w:val="nil"/>
              <w:left w:val="nil"/>
              <w:bottom w:val="single" w:sz="4" w:space="0" w:color="7A787D"/>
              <w:right w:val="nil"/>
            </w:tcBorders>
            <w:shd w:val="clear" w:color="000000" w:fill="B6B002"/>
            <w:noWrap/>
            <w:vAlign w:val="center"/>
            <w:hideMark/>
          </w:tcPr>
          <w:p w:rsidR="00BE14B5" w:rsidRPr="00BE14B5" w:rsidRDefault="00BE14B5" w:rsidP="00BE14B5">
            <w:pPr>
              <w:spacing w:after="0"/>
              <w:jc w:val="center"/>
              <w:rPr>
                <w:rFonts w:eastAsia="Times New Roman" w:cs="Calibri"/>
                <w:color w:val="FFFFFF"/>
                <w:sz w:val="20"/>
                <w:szCs w:val="20"/>
              </w:rPr>
            </w:pPr>
            <w:r w:rsidRPr="00BE14B5">
              <w:rPr>
                <w:rFonts w:eastAsia="Times New Roman" w:cs="Calibri"/>
                <w:color w:val="FFFFFF"/>
                <w:sz w:val="20"/>
                <w:szCs w:val="20"/>
              </w:rPr>
              <w:t>LFI 2</w:t>
            </w:r>
          </w:p>
        </w:tc>
        <w:tc>
          <w:tcPr>
            <w:tcW w:w="1022" w:type="dxa"/>
            <w:tcBorders>
              <w:top w:val="nil"/>
              <w:left w:val="nil"/>
              <w:bottom w:val="single" w:sz="4" w:space="0" w:color="7A787D"/>
              <w:right w:val="nil"/>
            </w:tcBorders>
            <w:shd w:val="clear" w:color="000000" w:fill="B6B002"/>
            <w:noWrap/>
            <w:vAlign w:val="center"/>
            <w:hideMark/>
          </w:tcPr>
          <w:p w:rsidR="00BE14B5" w:rsidRPr="00BE14B5" w:rsidRDefault="00BE14B5" w:rsidP="00BE14B5">
            <w:pPr>
              <w:spacing w:after="0"/>
              <w:jc w:val="center"/>
              <w:rPr>
                <w:rFonts w:eastAsia="Times New Roman" w:cs="Calibri"/>
                <w:color w:val="FFFFFF"/>
                <w:sz w:val="20"/>
                <w:szCs w:val="20"/>
              </w:rPr>
            </w:pPr>
            <w:r w:rsidRPr="00BE14B5">
              <w:rPr>
                <w:rFonts w:eastAsia="Times New Roman" w:cs="Calibri"/>
                <w:color w:val="FFFFFF"/>
                <w:sz w:val="20"/>
                <w:szCs w:val="20"/>
              </w:rPr>
              <w:t>LFI 3</w:t>
            </w:r>
          </w:p>
        </w:tc>
      </w:tr>
      <w:tr w:rsidR="00BE14B5" w:rsidRPr="00BE14B5" w:rsidTr="00715560">
        <w:trPr>
          <w:trHeight w:val="261"/>
        </w:trPr>
        <w:tc>
          <w:tcPr>
            <w:tcW w:w="4793" w:type="dxa"/>
            <w:tcBorders>
              <w:top w:val="nil"/>
              <w:left w:val="nil"/>
              <w:bottom w:val="nil"/>
              <w:right w:val="nil"/>
            </w:tcBorders>
            <w:shd w:val="clear" w:color="000000" w:fill="FFFFFF"/>
            <w:noWrap/>
            <w:vAlign w:val="bottom"/>
            <w:hideMark/>
          </w:tcPr>
          <w:p w:rsidR="00BE14B5" w:rsidRPr="00BE14B5" w:rsidRDefault="00BE14B5" w:rsidP="00BE14B5">
            <w:pPr>
              <w:spacing w:after="0"/>
              <w:jc w:val="left"/>
              <w:rPr>
                <w:rFonts w:ascii="Arial" w:eastAsia="Times New Roman" w:hAnsi="Arial" w:cs="Arial"/>
                <w:color w:val="7A787D"/>
                <w:sz w:val="20"/>
                <w:szCs w:val="20"/>
              </w:rPr>
            </w:pPr>
            <w:r w:rsidRPr="00BE14B5">
              <w:rPr>
                <w:rFonts w:ascii="Arial" w:eastAsia="Times New Roman" w:hAnsi="Arial" w:cs="Arial"/>
                <w:color w:val="7A787D"/>
                <w:sz w:val="20"/>
                <w:szCs w:val="20"/>
              </w:rPr>
              <w:t>Počítačové služby</w:t>
            </w:r>
          </w:p>
        </w:tc>
        <w:tc>
          <w:tcPr>
            <w:tcW w:w="935"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41</w:t>
            </w:r>
          </w:p>
        </w:tc>
        <w:tc>
          <w:tcPr>
            <w:tcW w:w="938"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04</w:t>
            </w:r>
          </w:p>
        </w:tc>
        <w:tc>
          <w:tcPr>
            <w:tcW w:w="847"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10</w:t>
            </w:r>
          </w:p>
        </w:tc>
        <w:tc>
          <w:tcPr>
            <w:tcW w:w="1022"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6,20</w:t>
            </w:r>
          </w:p>
        </w:tc>
      </w:tr>
      <w:tr w:rsidR="00BE14B5" w:rsidRPr="00BE14B5" w:rsidTr="00715560">
        <w:trPr>
          <w:trHeight w:val="261"/>
        </w:trPr>
        <w:tc>
          <w:tcPr>
            <w:tcW w:w="4793" w:type="dxa"/>
            <w:tcBorders>
              <w:top w:val="nil"/>
              <w:left w:val="nil"/>
              <w:bottom w:val="nil"/>
              <w:right w:val="nil"/>
            </w:tcBorders>
            <w:shd w:val="clear" w:color="000000" w:fill="FFFFFF"/>
            <w:vAlign w:val="bottom"/>
            <w:hideMark/>
          </w:tcPr>
          <w:p w:rsidR="00BE14B5" w:rsidRPr="00BE14B5" w:rsidRDefault="00BE14B5" w:rsidP="00BE14B5">
            <w:pPr>
              <w:spacing w:after="0"/>
              <w:jc w:val="left"/>
              <w:rPr>
                <w:rFonts w:ascii="Arial" w:eastAsia="Times New Roman" w:hAnsi="Arial" w:cs="Arial"/>
                <w:color w:val="7A787D"/>
                <w:sz w:val="20"/>
                <w:szCs w:val="20"/>
              </w:rPr>
            </w:pPr>
            <w:r w:rsidRPr="00BE14B5">
              <w:rPr>
                <w:rFonts w:ascii="Arial" w:eastAsia="Times New Roman" w:hAnsi="Arial" w:cs="Arial"/>
                <w:color w:val="7A787D"/>
                <w:sz w:val="20"/>
                <w:szCs w:val="20"/>
              </w:rPr>
              <w:t>Telekomunikační služby</w:t>
            </w:r>
          </w:p>
        </w:tc>
        <w:tc>
          <w:tcPr>
            <w:tcW w:w="935"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46</w:t>
            </w:r>
          </w:p>
        </w:tc>
        <w:tc>
          <w:tcPr>
            <w:tcW w:w="938"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07</w:t>
            </w:r>
          </w:p>
        </w:tc>
        <w:tc>
          <w:tcPr>
            <w:tcW w:w="847"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10</w:t>
            </w:r>
          </w:p>
        </w:tc>
        <w:tc>
          <w:tcPr>
            <w:tcW w:w="1022"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2,71</w:t>
            </w:r>
          </w:p>
        </w:tc>
      </w:tr>
      <w:tr w:rsidR="00BE14B5" w:rsidRPr="00BE14B5" w:rsidTr="00715560">
        <w:trPr>
          <w:trHeight w:val="261"/>
        </w:trPr>
        <w:tc>
          <w:tcPr>
            <w:tcW w:w="4793" w:type="dxa"/>
            <w:tcBorders>
              <w:top w:val="nil"/>
              <w:left w:val="nil"/>
              <w:bottom w:val="nil"/>
              <w:right w:val="nil"/>
            </w:tcBorders>
            <w:shd w:val="clear" w:color="000000" w:fill="FFFFFF"/>
            <w:vAlign w:val="bottom"/>
            <w:hideMark/>
          </w:tcPr>
          <w:p w:rsidR="00BE14B5" w:rsidRPr="00BE14B5" w:rsidRDefault="00BE14B5" w:rsidP="00BE14B5">
            <w:pPr>
              <w:spacing w:after="0"/>
              <w:jc w:val="left"/>
              <w:rPr>
                <w:rFonts w:ascii="Arial" w:eastAsia="Times New Roman" w:hAnsi="Arial" w:cs="Arial"/>
                <w:color w:val="7A787D"/>
                <w:sz w:val="20"/>
                <w:szCs w:val="20"/>
              </w:rPr>
            </w:pPr>
            <w:r w:rsidRPr="00BE14B5">
              <w:rPr>
                <w:rFonts w:ascii="Arial" w:eastAsia="Times New Roman" w:hAnsi="Arial" w:cs="Arial"/>
                <w:color w:val="7A787D"/>
                <w:sz w:val="20"/>
                <w:szCs w:val="20"/>
              </w:rPr>
              <w:t>osobní cestování - výdaje související se vzděláváním</w:t>
            </w:r>
          </w:p>
        </w:tc>
        <w:tc>
          <w:tcPr>
            <w:tcW w:w="935"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51</w:t>
            </w:r>
          </w:p>
        </w:tc>
        <w:tc>
          <w:tcPr>
            <w:tcW w:w="938"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14</w:t>
            </w:r>
          </w:p>
        </w:tc>
        <w:tc>
          <w:tcPr>
            <w:tcW w:w="847"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10</w:t>
            </w:r>
          </w:p>
        </w:tc>
        <w:tc>
          <w:tcPr>
            <w:tcW w:w="1022"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2,06</w:t>
            </w:r>
          </w:p>
        </w:tc>
      </w:tr>
      <w:tr w:rsidR="00BE14B5" w:rsidRPr="00BE14B5" w:rsidTr="00715560">
        <w:trPr>
          <w:trHeight w:val="261"/>
        </w:trPr>
        <w:tc>
          <w:tcPr>
            <w:tcW w:w="4793" w:type="dxa"/>
            <w:tcBorders>
              <w:top w:val="nil"/>
              <w:left w:val="nil"/>
              <w:bottom w:val="nil"/>
              <w:right w:val="nil"/>
            </w:tcBorders>
            <w:shd w:val="clear" w:color="000000" w:fill="FFFFFF"/>
            <w:noWrap/>
            <w:vAlign w:val="bottom"/>
            <w:hideMark/>
          </w:tcPr>
          <w:p w:rsidR="00BE14B5" w:rsidRPr="00BE14B5" w:rsidRDefault="00BE14B5" w:rsidP="00BE14B5">
            <w:pPr>
              <w:spacing w:after="0"/>
              <w:jc w:val="left"/>
              <w:rPr>
                <w:rFonts w:ascii="Arial" w:eastAsia="Times New Roman" w:hAnsi="Arial" w:cs="Arial"/>
                <w:color w:val="7A787D"/>
                <w:sz w:val="20"/>
                <w:szCs w:val="20"/>
              </w:rPr>
            </w:pPr>
            <w:r w:rsidRPr="00BE14B5">
              <w:rPr>
                <w:rFonts w:ascii="Arial" w:eastAsia="Times New Roman" w:hAnsi="Arial" w:cs="Arial"/>
                <w:color w:val="7A787D"/>
                <w:sz w:val="20"/>
                <w:szCs w:val="20"/>
              </w:rPr>
              <w:t>Služby v operačním leasingu</w:t>
            </w:r>
          </w:p>
        </w:tc>
        <w:tc>
          <w:tcPr>
            <w:tcW w:w="935"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71</w:t>
            </w:r>
          </w:p>
        </w:tc>
        <w:tc>
          <w:tcPr>
            <w:tcW w:w="938"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48</w:t>
            </w:r>
          </w:p>
        </w:tc>
        <w:tc>
          <w:tcPr>
            <w:tcW w:w="847"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10</w:t>
            </w:r>
          </w:p>
        </w:tc>
        <w:tc>
          <w:tcPr>
            <w:tcW w:w="1022"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1,20</w:t>
            </w:r>
          </w:p>
        </w:tc>
      </w:tr>
      <w:tr w:rsidR="00BE14B5" w:rsidRPr="00BE14B5" w:rsidTr="00715560">
        <w:trPr>
          <w:trHeight w:val="261"/>
        </w:trPr>
        <w:tc>
          <w:tcPr>
            <w:tcW w:w="4793" w:type="dxa"/>
            <w:tcBorders>
              <w:top w:val="nil"/>
              <w:left w:val="nil"/>
              <w:bottom w:val="nil"/>
              <w:right w:val="nil"/>
            </w:tcBorders>
            <w:shd w:val="clear" w:color="000000" w:fill="FFFFFF"/>
            <w:noWrap/>
            <w:vAlign w:val="bottom"/>
            <w:hideMark/>
          </w:tcPr>
          <w:p w:rsidR="00BE14B5" w:rsidRPr="00BE14B5" w:rsidRDefault="00BE14B5" w:rsidP="00BE14B5">
            <w:pPr>
              <w:spacing w:after="0"/>
              <w:jc w:val="left"/>
              <w:rPr>
                <w:rFonts w:ascii="Arial" w:eastAsia="Times New Roman" w:hAnsi="Arial" w:cs="Arial"/>
                <w:color w:val="7A787D"/>
                <w:sz w:val="20"/>
                <w:szCs w:val="20"/>
              </w:rPr>
            </w:pPr>
            <w:r w:rsidRPr="00BE14B5">
              <w:rPr>
                <w:rFonts w:ascii="Arial" w:eastAsia="Times New Roman" w:hAnsi="Arial" w:cs="Arial"/>
                <w:color w:val="7A787D"/>
                <w:sz w:val="20"/>
                <w:szCs w:val="20"/>
              </w:rPr>
              <w:t>Poštovní a kurýrní služby</w:t>
            </w:r>
          </w:p>
        </w:tc>
        <w:tc>
          <w:tcPr>
            <w:tcW w:w="935"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71</w:t>
            </w:r>
          </w:p>
        </w:tc>
        <w:tc>
          <w:tcPr>
            <w:tcW w:w="938"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68</w:t>
            </w:r>
          </w:p>
        </w:tc>
        <w:tc>
          <w:tcPr>
            <w:tcW w:w="847"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10</w:t>
            </w:r>
          </w:p>
        </w:tc>
        <w:tc>
          <w:tcPr>
            <w:tcW w:w="1022"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91</w:t>
            </w:r>
          </w:p>
        </w:tc>
      </w:tr>
      <w:tr w:rsidR="00BE14B5" w:rsidRPr="00BE14B5" w:rsidTr="00715560">
        <w:trPr>
          <w:trHeight w:val="449"/>
        </w:trPr>
        <w:tc>
          <w:tcPr>
            <w:tcW w:w="4793" w:type="dxa"/>
            <w:tcBorders>
              <w:top w:val="nil"/>
              <w:left w:val="nil"/>
              <w:bottom w:val="nil"/>
              <w:right w:val="nil"/>
            </w:tcBorders>
            <w:shd w:val="clear" w:color="000000" w:fill="FFFFFF"/>
            <w:vAlign w:val="bottom"/>
            <w:hideMark/>
          </w:tcPr>
          <w:p w:rsidR="00BE14B5" w:rsidRPr="00BE14B5" w:rsidRDefault="00BE14B5" w:rsidP="00BE14B5">
            <w:pPr>
              <w:spacing w:after="0"/>
              <w:jc w:val="left"/>
              <w:rPr>
                <w:rFonts w:ascii="Arial" w:eastAsia="Times New Roman" w:hAnsi="Arial" w:cs="Arial"/>
                <w:color w:val="7A787D"/>
                <w:sz w:val="20"/>
                <w:szCs w:val="20"/>
              </w:rPr>
            </w:pPr>
            <w:r w:rsidRPr="00BE14B5">
              <w:rPr>
                <w:rFonts w:ascii="Arial" w:eastAsia="Times New Roman" w:hAnsi="Arial" w:cs="Arial"/>
                <w:color w:val="7A787D"/>
                <w:sz w:val="20"/>
                <w:szCs w:val="20"/>
              </w:rPr>
              <w:t>Podnikatelské a manažerské poradenství, public relations služby</w:t>
            </w:r>
          </w:p>
        </w:tc>
        <w:tc>
          <w:tcPr>
            <w:tcW w:w="935"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74</w:t>
            </w:r>
          </w:p>
        </w:tc>
        <w:tc>
          <w:tcPr>
            <w:tcW w:w="938"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18</w:t>
            </w:r>
          </w:p>
        </w:tc>
        <w:tc>
          <w:tcPr>
            <w:tcW w:w="847"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10</w:t>
            </w:r>
          </w:p>
        </w:tc>
        <w:tc>
          <w:tcPr>
            <w:tcW w:w="1022"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2,56</w:t>
            </w:r>
          </w:p>
        </w:tc>
      </w:tr>
      <w:tr w:rsidR="00BE14B5" w:rsidRPr="00BE14B5" w:rsidTr="00715560">
        <w:trPr>
          <w:trHeight w:val="261"/>
        </w:trPr>
        <w:tc>
          <w:tcPr>
            <w:tcW w:w="4793" w:type="dxa"/>
            <w:tcBorders>
              <w:top w:val="nil"/>
              <w:left w:val="nil"/>
              <w:bottom w:val="nil"/>
              <w:right w:val="nil"/>
            </w:tcBorders>
            <w:shd w:val="clear" w:color="000000" w:fill="FFFFFF"/>
            <w:noWrap/>
            <w:vAlign w:val="bottom"/>
            <w:hideMark/>
          </w:tcPr>
          <w:p w:rsidR="00BE14B5" w:rsidRPr="00BE14B5" w:rsidRDefault="00BE14B5" w:rsidP="00BE14B5">
            <w:pPr>
              <w:spacing w:after="0"/>
              <w:jc w:val="left"/>
              <w:rPr>
                <w:rFonts w:ascii="Arial" w:eastAsia="Times New Roman" w:hAnsi="Arial" w:cs="Arial"/>
                <w:color w:val="7A787D"/>
                <w:sz w:val="20"/>
                <w:szCs w:val="20"/>
              </w:rPr>
            </w:pPr>
            <w:r w:rsidRPr="00BE14B5">
              <w:rPr>
                <w:rFonts w:ascii="Arial" w:eastAsia="Times New Roman" w:hAnsi="Arial" w:cs="Arial"/>
                <w:color w:val="7A787D"/>
                <w:sz w:val="20"/>
                <w:szCs w:val="20"/>
              </w:rPr>
              <w:t>Služby ve výzkumu a vývoji</w:t>
            </w:r>
          </w:p>
        </w:tc>
        <w:tc>
          <w:tcPr>
            <w:tcW w:w="935"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82</w:t>
            </w:r>
          </w:p>
        </w:tc>
        <w:tc>
          <w:tcPr>
            <w:tcW w:w="938"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43</w:t>
            </w:r>
          </w:p>
        </w:tc>
        <w:tc>
          <w:tcPr>
            <w:tcW w:w="847"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10</w:t>
            </w:r>
          </w:p>
        </w:tc>
        <w:tc>
          <w:tcPr>
            <w:tcW w:w="1022"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1,55</w:t>
            </w:r>
          </w:p>
        </w:tc>
      </w:tr>
      <w:tr w:rsidR="00BE14B5" w:rsidRPr="00BE14B5" w:rsidTr="00715560">
        <w:trPr>
          <w:trHeight w:val="237"/>
        </w:trPr>
        <w:tc>
          <w:tcPr>
            <w:tcW w:w="4793" w:type="dxa"/>
            <w:tcBorders>
              <w:top w:val="nil"/>
              <w:left w:val="nil"/>
              <w:bottom w:val="nil"/>
              <w:right w:val="nil"/>
            </w:tcBorders>
            <w:shd w:val="clear" w:color="000000" w:fill="FFFFFF"/>
            <w:vAlign w:val="bottom"/>
            <w:hideMark/>
          </w:tcPr>
          <w:p w:rsidR="00BE14B5" w:rsidRPr="00BE14B5" w:rsidRDefault="00BE14B5" w:rsidP="00BE14B5">
            <w:pPr>
              <w:spacing w:after="0"/>
              <w:jc w:val="left"/>
              <w:rPr>
                <w:rFonts w:ascii="Arial" w:eastAsia="Times New Roman" w:hAnsi="Arial" w:cs="Arial"/>
                <w:color w:val="7A787D"/>
                <w:sz w:val="20"/>
                <w:szCs w:val="20"/>
              </w:rPr>
            </w:pPr>
            <w:r w:rsidRPr="00BE14B5">
              <w:rPr>
                <w:rFonts w:ascii="Arial" w:eastAsia="Times New Roman" w:hAnsi="Arial" w:cs="Arial"/>
                <w:color w:val="7A787D"/>
                <w:sz w:val="20"/>
                <w:szCs w:val="20"/>
              </w:rPr>
              <w:t>Podpora, pomocné a jiné služby letecké dopravy</w:t>
            </w:r>
          </w:p>
        </w:tc>
        <w:tc>
          <w:tcPr>
            <w:tcW w:w="935"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94</w:t>
            </w:r>
          </w:p>
        </w:tc>
        <w:tc>
          <w:tcPr>
            <w:tcW w:w="938"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44</w:t>
            </w:r>
          </w:p>
        </w:tc>
        <w:tc>
          <w:tcPr>
            <w:tcW w:w="847"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10</w:t>
            </w:r>
          </w:p>
        </w:tc>
        <w:tc>
          <w:tcPr>
            <w:tcW w:w="1022"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1,74</w:t>
            </w:r>
          </w:p>
        </w:tc>
      </w:tr>
      <w:tr w:rsidR="00BE14B5" w:rsidRPr="00BE14B5" w:rsidTr="00715560">
        <w:trPr>
          <w:trHeight w:val="261"/>
        </w:trPr>
        <w:tc>
          <w:tcPr>
            <w:tcW w:w="4793" w:type="dxa"/>
            <w:tcBorders>
              <w:top w:val="nil"/>
              <w:left w:val="nil"/>
              <w:bottom w:val="nil"/>
              <w:right w:val="nil"/>
            </w:tcBorders>
            <w:shd w:val="clear" w:color="000000" w:fill="FFFFFF"/>
            <w:noWrap/>
            <w:vAlign w:val="bottom"/>
            <w:hideMark/>
          </w:tcPr>
          <w:p w:rsidR="00BE14B5" w:rsidRPr="00BE14B5" w:rsidRDefault="00BE14B5" w:rsidP="00BE14B5">
            <w:pPr>
              <w:spacing w:after="0"/>
              <w:jc w:val="left"/>
              <w:rPr>
                <w:rFonts w:ascii="Arial" w:eastAsia="Times New Roman" w:hAnsi="Arial" w:cs="Arial"/>
                <w:color w:val="7A787D"/>
                <w:sz w:val="20"/>
                <w:szCs w:val="20"/>
              </w:rPr>
            </w:pPr>
            <w:r w:rsidRPr="00BE14B5">
              <w:rPr>
                <w:rFonts w:ascii="Arial" w:eastAsia="Times New Roman" w:hAnsi="Arial" w:cs="Arial"/>
                <w:color w:val="7A787D"/>
                <w:sz w:val="20"/>
                <w:szCs w:val="20"/>
              </w:rPr>
              <w:t>Potrubní doprava</w:t>
            </w:r>
          </w:p>
        </w:tc>
        <w:tc>
          <w:tcPr>
            <w:tcW w:w="935"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1,15</w:t>
            </w:r>
          </w:p>
        </w:tc>
        <w:tc>
          <w:tcPr>
            <w:tcW w:w="938"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42</w:t>
            </w:r>
          </w:p>
        </w:tc>
        <w:tc>
          <w:tcPr>
            <w:tcW w:w="847"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10</w:t>
            </w:r>
          </w:p>
        </w:tc>
        <w:tc>
          <w:tcPr>
            <w:tcW w:w="1022" w:type="dxa"/>
            <w:tcBorders>
              <w:top w:val="nil"/>
              <w:left w:val="nil"/>
              <w:bottom w:val="nil"/>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2,20</w:t>
            </w:r>
          </w:p>
        </w:tc>
      </w:tr>
      <w:tr w:rsidR="00BE14B5" w:rsidRPr="00BE14B5" w:rsidTr="00715560">
        <w:trPr>
          <w:trHeight w:val="274"/>
        </w:trPr>
        <w:tc>
          <w:tcPr>
            <w:tcW w:w="4793" w:type="dxa"/>
            <w:tcBorders>
              <w:top w:val="nil"/>
              <w:left w:val="nil"/>
              <w:bottom w:val="double" w:sz="6" w:space="0" w:color="7A787D"/>
              <w:right w:val="nil"/>
            </w:tcBorders>
            <w:shd w:val="clear" w:color="000000" w:fill="FFFFFF"/>
            <w:noWrap/>
            <w:vAlign w:val="bottom"/>
            <w:hideMark/>
          </w:tcPr>
          <w:p w:rsidR="00BE14B5" w:rsidRPr="00BE14B5" w:rsidRDefault="00BE14B5" w:rsidP="00BE14B5">
            <w:pPr>
              <w:spacing w:after="0"/>
              <w:jc w:val="left"/>
              <w:rPr>
                <w:rFonts w:ascii="Arial" w:eastAsia="Times New Roman" w:hAnsi="Arial" w:cs="Arial"/>
                <w:color w:val="7A787D"/>
                <w:sz w:val="20"/>
                <w:szCs w:val="20"/>
              </w:rPr>
            </w:pPr>
            <w:r w:rsidRPr="00BE14B5">
              <w:rPr>
                <w:rFonts w:ascii="Arial" w:eastAsia="Times New Roman" w:hAnsi="Arial" w:cs="Arial"/>
                <w:color w:val="7A787D"/>
                <w:sz w:val="20"/>
                <w:szCs w:val="20"/>
              </w:rPr>
              <w:t>Ostatní licenční poplatky</w:t>
            </w:r>
          </w:p>
        </w:tc>
        <w:tc>
          <w:tcPr>
            <w:tcW w:w="935" w:type="dxa"/>
            <w:tcBorders>
              <w:top w:val="nil"/>
              <w:left w:val="nil"/>
              <w:bottom w:val="double" w:sz="6" w:space="0" w:color="7A787D"/>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1,83</w:t>
            </w:r>
          </w:p>
        </w:tc>
        <w:tc>
          <w:tcPr>
            <w:tcW w:w="938" w:type="dxa"/>
            <w:tcBorders>
              <w:top w:val="nil"/>
              <w:left w:val="nil"/>
              <w:bottom w:val="double" w:sz="6" w:space="0" w:color="7A787D"/>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75</w:t>
            </w:r>
          </w:p>
        </w:tc>
        <w:tc>
          <w:tcPr>
            <w:tcW w:w="847" w:type="dxa"/>
            <w:tcBorders>
              <w:top w:val="nil"/>
              <w:left w:val="nil"/>
              <w:bottom w:val="double" w:sz="6" w:space="0" w:color="7A787D"/>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0,10</w:t>
            </w:r>
          </w:p>
        </w:tc>
        <w:tc>
          <w:tcPr>
            <w:tcW w:w="1022" w:type="dxa"/>
            <w:tcBorders>
              <w:top w:val="nil"/>
              <w:left w:val="nil"/>
              <w:bottom w:val="double" w:sz="6" w:space="0" w:color="7A787D"/>
              <w:right w:val="nil"/>
            </w:tcBorders>
            <w:shd w:val="clear" w:color="000000" w:fill="FFFFFF"/>
            <w:noWrap/>
            <w:vAlign w:val="center"/>
            <w:hideMark/>
          </w:tcPr>
          <w:p w:rsidR="00BE14B5" w:rsidRPr="00BE14B5" w:rsidRDefault="00BE14B5" w:rsidP="00BE14B5">
            <w:pPr>
              <w:spacing w:after="0"/>
              <w:jc w:val="center"/>
              <w:rPr>
                <w:rFonts w:eastAsia="Times New Roman" w:cs="Calibri"/>
                <w:color w:val="7A787D"/>
                <w:sz w:val="20"/>
                <w:szCs w:val="20"/>
              </w:rPr>
            </w:pPr>
            <w:r w:rsidRPr="00BE14B5">
              <w:rPr>
                <w:rFonts w:eastAsia="Times New Roman" w:cs="Calibri"/>
                <w:color w:val="7A787D"/>
                <w:sz w:val="20"/>
                <w:szCs w:val="20"/>
              </w:rPr>
              <w:t>2,14</w:t>
            </w:r>
          </w:p>
        </w:tc>
      </w:tr>
    </w:tbl>
    <w:p w:rsidR="00715560" w:rsidRDefault="00BE14B5" w:rsidP="00A4470E">
      <w:pPr>
        <w:rPr>
          <w:noProof/>
        </w:rPr>
      </w:pPr>
      <w:r>
        <w:rPr>
          <w:noProof/>
        </w:rPr>
        <w:t>Zdroj: EEIP na základě dat z</w:t>
      </w:r>
      <w:r w:rsidR="00715560">
        <w:rPr>
          <w:noProof/>
        </w:rPr>
        <w:t> </w:t>
      </w:r>
      <w:r>
        <w:rPr>
          <w:noProof/>
        </w:rPr>
        <w:t>Comtrade</w:t>
      </w:r>
    </w:p>
    <w:p w:rsidR="00715560" w:rsidRDefault="00715560" w:rsidP="00A4470E">
      <w:pPr>
        <w:rPr>
          <w:noProof/>
        </w:rPr>
      </w:pPr>
    </w:p>
    <w:p w:rsidR="009532FB" w:rsidRDefault="009532FB" w:rsidP="00A4470E">
      <w:pPr>
        <w:rPr>
          <w:noProof/>
        </w:rPr>
      </w:pPr>
      <w:r>
        <w:rPr>
          <w:noProof/>
        </w:rPr>
        <w:t xml:space="preserve">Podobným ukazatelem komparativní výhody jako LFI je relativní produktová specializace země, která měří </w:t>
      </w:r>
      <w:r w:rsidRPr="009532FB">
        <w:rPr>
          <w:noProof/>
        </w:rPr>
        <w:t xml:space="preserve">rozdíl mezi podílem odvětví na celkovém vývozu země a podílem tohoto odvětví na </w:t>
      </w:r>
      <w:r>
        <w:rPr>
          <w:noProof/>
        </w:rPr>
        <w:t xml:space="preserve">celkovém </w:t>
      </w:r>
      <w:r w:rsidRPr="009532FB">
        <w:rPr>
          <w:noProof/>
        </w:rPr>
        <w:t>světovém exportu.</w:t>
      </w:r>
      <w:r w:rsidR="00CC2729">
        <w:rPr>
          <w:noProof/>
        </w:rPr>
        <w:t xml:space="preserve"> Následující tabulka ukazuje produkty s nejvyšší a nejnižší relativní produktovou specializací v ČR.</w:t>
      </w:r>
    </w:p>
    <w:p w:rsidR="000D40BC" w:rsidRDefault="000D40BC" w:rsidP="00A4470E">
      <w:pPr>
        <w:rPr>
          <w:noProof/>
        </w:rPr>
      </w:pPr>
    </w:p>
    <w:p w:rsidR="000D40BC" w:rsidRDefault="000D40BC" w:rsidP="00A4470E">
      <w:pPr>
        <w:rPr>
          <w:noProof/>
        </w:rPr>
      </w:pPr>
    </w:p>
    <w:p w:rsidR="000D40BC" w:rsidRDefault="000D40BC" w:rsidP="00A4470E">
      <w:pPr>
        <w:rPr>
          <w:noProof/>
        </w:rPr>
      </w:pPr>
    </w:p>
    <w:p w:rsidR="000D40BC" w:rsidRDefault="000D40BC" w:rsidP="00A4470E">
      <w:pPr>
        <w:rPr>
          <w:noProof/>
        </w:rPr>
      </w:pPr>
    </w:p>
    <w:p w:rsidR="000D40BC" w:rsidRDefault="000D40BC" w:rsidP="00A4470E">
      <w:pPr>
        <w:rPr>
          <w:noProof/>
        </w:rPr>
      </w:pPr>
    </w:p>
    <w:p w:rsidR="000D40BC" w:rsidRDefault="000D40BC" w:rsidP="00A4470E">
      <w:pPr>
        <w:rPr>
          <w:noProof/>
        </w:rPr>
      </w:pPr>
    </w:p>
    <w:p w:rsidR="000D40BC" w:rsidRDefault="000D40BC" w:rsidP="00A4470E">
      <w:pPr>
        <w:rPr>
          <w:noProof/>
        </w:rPr>
      </w:pPr>
    </w:p>
    <w:p w:rsidR="000D40BC" w:rsidRDefault="000D40BC" w:rsidP="00A4470E">
      <w:pPr>
        <w:rPr>
          <w:noProof/>
        </w:rPr>
      </w:pPr>
    </w:p>
    <w:p w:rsidR="000D40BC" w:rsidRDefault="000D40BC" w:rsidP="00A4470E">
      <w:pPr>
        <w:rPr>
          <w:noProof/>
        </w:rPr>
      </w:pPr>
    </w:p>
    <w:p w:rsidR="000D40BC" w:rsidRDefault="000D40BC" w:rsidP="00A4470E">
      <w:pPr>
        <w:rPr>
          <w:noProof/>
        </w:rPr>
      </w:pPr>
    </w:p>
    <w:p w:rsidR="00B309C6" w:rsidRDefault="00B309C6" w:rsidP="00A4470E">
      <w:pPr>
        <w:rPr>
          <w:noProof/>
        </w:rPr>
      </w:pPr>
    </w:p>
    <w:p w:rsidR="00FB0BF3" w:rsidRDefault="00FB0BF3" w:rsidP="00FB0BF3">
      <w:pPr>
        <w:pStyle w:val="Titulek"/>
      </w:pPr>
      <w:r>
        <w:lastRenderedPageBreak/>
        <w:t xml:space="preserve">Tabulka </w:t>
      </w:r>
      <w:fldSimple w:instr=" SEQ Tabulka \* ARABIC ">
        <w:r w:rsidR="00AA29E9">
          <w:rPr>
            <w:noProof/>
          </w:rPr>
          <w:t>7</w:t>
        </w:r>
      </w:fldSimple>
      <w:r>
        <w:t>: Produkty s nejvyšší relativní produktovou specializací ČR (2010)</w:t>
      </w:r>
    </w:p>
    <w:p w:rsidR="00FB0BF3" w:rsidRDefault="00FB0BF3" w:rsidP="00FB0BF3">
      <w:pPr>
        <w:rPr>
          <w:lang w:eastAsia="en-US"/>
        </w:rPr>
      </w:pPr>
      <w:r w:rsidRPr="00FB0BF3">
        <w:rPr>
          <w:noProof/>
        </w:rPr>
        <w:drawing>
          <wp:inline distT="0" distB="0" distL="0" distR="0">
            <wp:extent cx="4667250" cy="1964690"/>
            <wp:effectExtent l="19050" t="0" r="0" b="0"/>
            <wp:docPr id="11"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srcRect/>
                    <a:stretch>
                      <a:fillRect/>
                    </a:stretch>
                  </pic:blipFill>
                  <pic:spPr bwMode="auto">
                    <a:xfrm>
                      <a:off x="0" y="0"/>
                      <a:ext cx="4677405" cy="1968965"/>
                    </a:xfrm>
                    <a:prstGeom prst="rect">
                      <a:avLst/>
                    </a:prstGeom>
                    <a:noFill/>
                    <a:ln w="9525">
                      <a:noFill/>
                      <a:miter lim="800000"/>
                      <a:headEnd/>
                      <a:tailEnd/>
                    </a:ln>
                  </pic:spPr>
                </pic:pic>
              </a:graphicData>
            </a:graphic>
          </wp:inline>
        </w:drawing>
      </w:r>
    </w:p>
    <w:p w:rsidR="00715560" w:rsidRDefault="00FB0BF3" w:rsidP="00FB0BF3">
      <w:pPr>
        <w:rPr>
          <w:lang w:eastAsia="en-US"/>
        </w:rPr>
      </w:pPr>
      <w:r>
        <w:rPr>
          <w:lang w:eastAsia="en-US"/>
        </w:rPr>
        <w:t>Zdroj: EEIP na základě dat z</w:t>
      </w:r>
      <w:r w:rsidR="000D40BC">
        <w:rPr>
          <w:lang w:eastAsia="en-US"/>
        </w:rPr>
        <w:t> </w:t>
      </w:r>
      <w:r>
        <w:rPr>
          <w:lang w:eastAsia="en-US"/>
        </w:rPr>
        <w:t>Comtrade</w:t>
      </w:r>
    </w:p>
    <w:p w:rsidR="000D40BC" w:rsidRDefault="000D40BC" w:rsidP="00FB0BF3">
      <w:pPr>
        <w:rPr>
          <w:lang w:eastAsia="en-US"/>
        </w:rPr>
      </w:pPr>
    </w:p>
    <w:p w:rsidR="00FB0BF3" w:rsidRDefault="00FB0BF3" w:rsidP="00FB0BF3">
      <w:pPr>
        <w:pStyle w:val="Titulek"/>
      </w:pPr>
      <w:r>
        <w:t xml:space="preserve">Tabulka </w:t>
      </w:r>
      <w:fldSimple w:instr=" SEQ Tabulka \* ARABIC ">
        <w:r w:rsidR="00AA29E9">
          <w:rPr>
            <w:noProof/>
          </w:rPr>
          <w:t>8</w:t>
        </w:r>
      </w:fldSimple>
      <w:r>
        <w:t>: Produkty s nejnižší relativní produktovou specializací ČR (2010)</w:t>
      </w:r>
    </w:p>
    <w:p w:rsidR="00FB0BF3" w:rsidRDefault="00FB0BF3" w:rsidP="00FB0BF3">
      <w:pPr>
        <w:pStyle w:val="Titulek"/>
      </w:pPr>
      <w:r w:rsidRPr="00FB0BF3">
        <w:rPr>
          <w:noProof/>
          <w:lang w:eastAsia="cs-CZ"/>
        </w:rPr>
        <w:drawing>
          <wp:inline distT="0" distB="0" distL="0" distR="0">
            <wp:extent cx="4819650" cy="2028843"/>
            <wp:effectExtent l="19050" t="0" r="0" b="0"/>
            <wp:docPr id="12"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srcRect/>
                    <a:stretch>
                      <a:fillRect/>
                    </a:stretch>
                  </pic:blipFill>
                  <pic:spPr bwMode="auto">
                    <a:xfrm>
                      <a:off x="0" y="0"/>
                      <a:ext cx="4819650" cy="2028843"/>
                    </a:xfrm>
                    <a:prstGeom prst="rect">
                      <a:avLst/>
                    </a:prstGeom>
                    <a:noFill/>
                    <a:ln w="9525">
                      <a:noFill/>
                      <a:miter lim="800000"/>
                      <a:headEnd/>
                      <a:tailEnd/>
                    </a:ln>
                  </pic:spPr>
                </pic:pic>
              </a:graphicData>
            </a:graphic>
          </wp:inline>
        </w:drawing>
      </w:r>
    </w:p>
    <w:p w:rsidR="00715560" w:rsidRDefault="00FB0BF3" w:rsidP="00FB0BF3">
      <w:pPr>
        <w:rPr>
          <w:lang w:eastAsia="en-US"/>
        </w:rPr>
      </w:pPr>
      <w:r>
        <w:rPr>
          <w:lang w:eastAsia="en-US"/>
        </w:rPr>
        <w:t>Zdroj: EEIP na základě dat z</w:t>
      </w:r>
      <w:r w:rsidR="009B27B3">
        <w:rPr>
          <w:lang w:eastAsia="en-US"/>
        </w:rPr>
        <w:t> </w:t>
      </w:r>
      <w:r>
        <w:rPr>
          <w:lang w:eastAsia="en-US"/>
        </w:rPr>
        <w:t>Comtrade</w:t>
      </w:r>
    </w:p>
    <w:p w:rsidR="000D40BC" w:rsidRDefault="000D40BC" w:rsidP="00FB0BF3">
      <w:pPr>
        <w:rPr>
          <w:lang w:eastAsia="en-US"/>
        </w:rPr>
      </w:pPr>
    </w:p>
    <w:p w:rsidR="009B27B3" w:rsidRDefault="009B27B3" w:rsidP="00FB0BF3">
      <w:pPr>
        <w:rPr>
          <w:lang w:eastAsia="en-US"/>
        </w:rPr>
      </w:pPr>
      <w:r>
        <w:rPr>
          <w:lang w:eastAsia="en-US"/>
        </w:rPr>
        <w:t>Podobně jako specializaci na určitý produkt můžeme určit specializaci českého exportu na konkrétní trh</w:t>
      </w:r>
      <w:r w:rsidR="009647BA">
        <w:rPr>
          <w:lang w:eastAsia="en-US"/>
        </w:rPr>
        <w:t>y</w:t>
      </w:r>
      <w:r>
        <w:rPr>
          <w:lang w:eastAsia="en-US"/>
        </w:rPr>
        <w:t xml:space="preserve">. </w:t>
      </w:r>
      <w:r w:rsidR="00586C8B">
        <w:rPr>
          <w:lang w:eastAsia="en-US"/>
        </w:rPr>
        <w:t xml:space="preserve">Následující obrázek ukazuje mapu světa podle velikosti relativní tržní specializace (čím tmavší barva, tím větší specializace). </w:t>
      </w:r>
    </w:p>
    <w:p w:rsidR="00715560" w:rsidRDefault="00715560" w:rsidP="00FB0BF3">
      <w:pPr>
        <w:rPr>
          <w:lang w:eastAsia="en-US"/>
        </w:rPr>
      </w:pPr>
    </w:p>
    <w:p w:rsidR="000D40BC" w:rsidRDefault="000D40BC" w:rsidP="00FB0BF3">
      <w:pPr>
        <w:rPr>
          <w:lang w:eastAsia="en-US"/>
        </w:rPr>
      </w:pPr>
    </w:p>
    <w:p w:rsidR="000D40BC" w:rsidRDefault="000D40BC" w:rsidP="00FB0BF3">
      <w:pPr>
        <w:rPr>
          <w:lang w:eastAsia="en-US"/>
        </w:rPr>
      </w:pPr>
    </w:p>
    <w:p w:rsidR="000D40BC" w:rsidRDefault="000D40BC" w:rsidP="00FB0BF3">
      <w:pPr>
        <w:rPr>
          <w:lang w:eastAsia="en-US"/>
        </w:rPr>
      </w:pPr>
    </w:p>
    <w:p w:rsidR="000D40BC" w:rsidRDefault="000D40BC" w:rsidP="00FB0BF3">
      <w:pPr>
        <w:rPr>
          <w:lang w:eastAsia="en-US"/>
        </w:rPr>
      </w:pPr>
    </w:p>
    <w:p w:rsidR="000D40BC" w:rsidRDefault="000D40BC" w:rsidP="00FB0BF3">
      <w:pPr>
        <w:rPr>
          <w:lang w:eastAsia="en-US"/>
        </w:rPr>
      </w:pPr>
    </w:p>
    <w:p w:rsidR="000D40BC" w:rsidRDefault="000D40BC" w:rsidP="00FB0BF3">
      <w:pPr>
        <w:rPr>
          <w:lang w:eastAsia="en-US"/>
        </w:rPr>
      </w:pPr>
    </w:p>
    <w:p w:rsidR="000D40BC" w:rsidRDefault="000D40BC" w:rsidP="00FB0BF3">
      <w:pPr>
        <w:rPr>
          <w:lang w:eastAsia="en-US"/>
        </w:rPr>
      </w:pPr>
    </w:p>
    <w:p w:rsidR="000D40BC" w:rsidRDefault="000D40BC" w:rsidP="00FB0BF3">
      <w:pPr>
        <w:rPr>
          <w:lang w:eastAsia="en-US"/>
        </w:rPr>
      </w:pPr>
    </w:p>
    <w:p w:rsidR="000D40BC" w:rsidRDefault="000D40BC" w:rsidP="00FB0BF3">
      <w:pPr>
        <w:rPr>
          <w:lang w:eastAsia="en-US"/>
        </w:rPr>
      </w:pPr>
    </w:p>
    <w:p w:rsidR="000D40BC" w:rsidRDefault="000D40BC" w:rsidP="00FB0BF3">
      <w:pPr>
        <w:rPr>
          <w:lang w:eastAsia="en-US"/>
        </w:rPr>
      </w:pPr>
    </w:p>
    <w:p w:rsidR="000D40BC" w:rsidRDefault="000D40BC" w:rsidP="009647BA">
      <w:pPr>
        <w:pStyle w:val="Titulek"/>
        <w:sectPr w:rsidR="000D40BC" w:rsidSect="00511A30">
          <w:pgSz w:w="11906" w:h="16838" w:code="9"/>
          <w:pgMar w:top="1418" w:right="1418" w:bottom="1134" w:left="1418" w:header="709" w:footer="709" w:gutter="0"/>
          <w:cols w:space="708"/>
          <w:titlePg/>
          <w:docGrid w:linePitch="360"/>
        </w:sectPr>
      </w:pPr>
    </w:p>
    <w:p w:rsidR="00586C8B" w:rsidRDefault="009647BA" w:rsidP="009647BA">
      <w:pPr>
        <w:pStyle w:val="Titulek"/>
      </w:pPr>
      <w:r>
        <w:lastRenderedPageBreak/>
        <w:t xml:space="preserve">Obrázek </w:t>
      </w:r>
      <w:fldSimple w:instr=" SEQ Obrázek \* ARABIC ">
        <w:r w:rsidR="00AA29E9">
          <w:rPr>
            <w:noProof/>
          </w:rPr>
          <w:t>1</w:t>
        </w:r>
      </w:fldSimple>
      <w:r>
        <w:t>: Mapa světa podle relativní tržní specializace (2010)</w:t>
      </w:r>
    </w:p>
    <w:p w:rsidR="00586C8B" w:rsidRDefault="00586C8B" w:rsidP="00FB0BF3">
      <w:pPr>
        <w:rPr>
          <w:lang w:eastAsia="en-US"/>
        </w:rPr>
      </w:pPr>
      <w:r>
        <w:rPr>
          <w:noProof/>
        </w:rPr>
        <w:drawing>
          <wp:inline distT="0" distB="0" distL="0" distR="0">
            <wp:extent cx="8953500" cy="3642360"/>
            <wp:effectExtent l="19050" t="0" r="0" b="0"/>
            <wp:docPr id="13"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srcRect/>
                    <a:stretch>
                      <a:fillRect/>
                    </a:stretch>
                  </pic:blipFill>
                  <pic:spPr bwMode="auto">
                    <a:xfrm>
                      <a:off x="0" y="0"/>
                      <a:ext cx="8953500" cy="3642360"/>
                    </a:xfrm>
                    <a:prstGeom prst="rect">
                      <a:avLst/>
                    </a:prstGeom>
                    <a:noFill/>
                  </pic:spPr>
                </pic:pic>
              </a:graphicData>
            </a:graphic>
          </wp:inline>
        </w:drawing>
      </w:r>
    </w:p>
    <w:p w:rsidR="00586C8B" w:rsidRDefault="00586C8B" w:rsidP="00FB0BF3">
      <w:pPr>
        <w:rPr>
          <w:lang w:eastAsia="en-US"/>
        </w:rPr>
      </w:pPr>
      <w:r>
        <w:rPr>
          <w:lang w:eastAsia="en-US"/>
        </w:rPr>
        <w:t>Zdroj: EEIP na základě dat z Comtrade</w:t>
      </w:r>
    </w:p>
    <w:p w:rsidR="00586C8B" w:rsidRDefault="00586C8B" w:rsidP="00FB0BF3">
      <w:pPr>
        <w:rPr>
          <w:lang w:eastAsia="en-US"/>
        </w:rPr>
      </w:pPr>
    </w:p>
    <w:p w:rsidR="00715560" w:rsidRDefault="00715560" w:rsidP="00FB0BF3">
      <w:pPr>
        <w:rPr>
          <w:lang w:eastAsia="en-US"/>
        </w:rPr>
      </w:pPr>
    </w:p>
    <w:p w:rsidR="00715560" w:rsidRDefault="00715560" w:rsidP="00FB0BF3">
      <w:pPr>
        <w:rPr>
          <w:lang w:eastAsia="en-US"/>
        </w:rPr>
      </w:pPr>
    </w:p>
    <w:p w:rsidR="00586C8B" w:rsidRDefault="00586C8B" w:rsidP="00FB0BF3">
      <w:pPr>
        <w:rPr>
          <w:lang w:eastAsia="en-US"/>
        </w:rPr>
      </w:pPr>
      <w:r>
        <w:rPr>
          <w:lang w:eastAsia="en-US"/>
        </w:rPr>
        <w:t xml:space="preserve">Český export se výrazně nejvíce specializuje na německý trh, následovaný slovenským, polským a rakouským. Tato struktura českého exportu je dána především zapojením českých firem jako subdodavatelů německých firem, vyvážejících na další evropské i mimoevropské trhy. </w:t>
      </w:r>
      <w:r w:rsidR="009647BA">
        <w:rPr>
          <w:lang w:eastAsia="en-US"/>
        </w:rPr>
        <w:t>Český export obecně vykazuje velmi vysokou expozici vůči zemím EU. Dle specifických cílů Exportní Strategie 2012-2020 by měla ČR udržet pozici na evropském trhu, ale zvýšit vývoz především na mimoevropských trzích a dosáhnout tak větší diverzifikace exportu.</w:t>
      </w:r>
    </w:p>
    <w:p w:rsidR="000D40BC" w:rsidRDefault="000D40BC" w:rsidP="00FB0BF3">
      <w:pPr>
        <w:rPr>
          <w:lang w:eastAsia="en-US"/>
        </w:rPr>
        <w:sectPr w:rsidR="000D40BC" w:rsidSect="00511A30">
          <w:pgSz w:w="16838" w:h="11906" w:orient="landscape" w:code="9"/>
          <w:pgMar w:top="1418" w:right="1418" w:bottom="1418" w:left="1134" w:header="709" w:footer="709" w:gutter="0"/>
          <w:cols w:space="708"/>
          <w:titlePg/>
          <w:docGrid w:linePitch="360"/>
        </w:sectPr>
      </w:pPr>
    </w:p>
    <w:p w:rsidR="004A69AE" w:rsidRDefault="004A69AE" w:rsidP="00FB0BF3">
      <w:pPr>
        <w:rPr>
          <w:lang w:eastAsia="en-US"/>
        </w:rPr>
      </w:pPr>
      <w:r>
        <w:rPr>
          <w:lang w:eastAsia="en-US"/>
        </w:rPr>
        <w:lastRenderedPageBreak/>
        <w:t xml:space="preserve">K úspěšnosti českého exportu do budoucna je třeba se posunout k výrobě s vyšší přidanou hodnotou. Cílem by tak měl být vyšší poměr výroby s vysokou technologickou náročností a znalostní intensitou. </w:t>
      </w:r>
      <w:r w:rsidR="007A251C">
        <w:rPr>
          <w:lang w:eastAsia="en-US"/>
        </w:rPr>
        <w:t xml:space="preserve">Indikátor, </w:t>
      </w:r>
      <w:r w:rsidR="00240A4D">
        <w:rPr>
          <w:lang w:eastAsia="en-US"/>
        </w:rPr>
        <w:t>který ukazuje na vyspělost</w:t>
      </w:r>
      <w:r w:rsidR="007A251C">
        <w:rPr>
          <w:lang w:eastAsia="en-US"/>
        </w:rPr>
        <w:t xml:space="preserve"> exportu</w:t>
      </w:r>
      <w:r w:rsidR="00DA0F7C">
        <w:rPr>
          <w:lang w:eastAsia="en-US"/>
        </w:rPr>
        <w:t xml:space="preserve"> je například tzv. sofistikovanost exportu (EXPY) ze studií </w:t>
      </w:r>
      <w:proofErr w:type="spellStart"/>
      <w:r w:rsidR="00DA0F7C">
        <w:rPr>
          <w:lang w:eastAsia="en-US"/>
        </w:rPr>
        <w:t>Hausmann</w:t>
      </w:r>
      <w:proofErr w:type="spellEnd"/>
      <w:r w:rsidR="00DA0F7C">
        <w:rPr>
          <w:lang w:eastAsia="en-US"/>
        </w:rPr>
        <w:t xml:space="preserve"> </w:t>
      </w:r>
      <w:proofErr w:type="spellStart"/>
      <w:r w:rsidR="00DA0F7C">
        <w:rPr>
          <w:lang w:eastAsia="en-US"/>
        </w:rPr>
        <w:t>et</w:t>
      </w:r>
      <w:proofErr w:type="spellEnd"/>
      <w:r w:rsidR="00DA0F7C">
        <w:rPr>
          <w:lang w:eastAsia="en-US"/>
        </w:rPr>
        <w:t xml:space="preserve"> </w:t>
      </w:r>
      <w:proofErr w:type="spellStart"/>
      <w:r w:rsidR="00DA0F7C">
        <w:rPr>
          <w:lang w:eastAsia="en-US"/>
        </w:rPr>
        <w:t>al</w:t>
      </w:r>
      <w:proofErr w:type="spellEnd"/>
      <w:r w:rsidR="00DA0F7C">
        <w:rPr>
          <w:lang w:eastAsia="en-US"/>
        </w:rPr>
        <w:t xml:space="preserve">. 2007 nebo </w:t>
      </w:r>
      <w:proofErr w:type="spellStart"/>
      <w:r w:rsidR="00DA0F7C">
        <w:rPr>
          <w:lang w:eastAsia="en-US"/>
        </w:rPr>
        <w:t>Mishra</w:t>
      </w:r>
      <w:proofErr w:type="spellEnd"/>
      <w:r w:rsidR="00DA0F7C">
        <w:rPr>
          <w:lang w:eastAsia="en-US"/>
        </w:rPr>
        <w:t xml:space="preserve"> </w:t>
      </w:r>
      <w:proofErr w:type="spellStart"/>
      <w:r w:rsidR="00DA0F7C">
        <w:rPr>
          <w:lang w:eastAsia="en-US"/>
        </w:rPr>
        <w:t>et</w:t>
      </w:r>
      <w:proofErr w:type="spellEnd"/>
      <w:r w:rsidR="00DA0F7C">
        <w:rPr>
          <w:lang w:eastAsia="en-US"/>
        </w:rPr>
        <w:t xml:space="preserve"> </w:t>
      </w:r>
      <w:proofErr w:type="spellStart"/>
      <w:r w:rsidR="00DA0F7C">
        <w:rPr>
          <w:lang w:eastAsia="en-US"/>
        </w:rPr>
        <w:t>al</w:t>
      </w:r>
      <w:proofErr w:type="spellEnd"/>
      <w:r w:rsidR="00DA0F7C">
        <w:rPr>
          <w:lang w:eastAsia="en-US"/>
        </w:rPr>
        <w:t>. 2011. Konstrukce indexu vychází z předpokladu, že země s vyšší produktivitou vyvážejí relativně více zboží či služeb</w:t>
      </w:r>
      <w:r w:rsidR="004F53D5">
        <w:rPr>
          <w:lang w:eastAsia="en-US"/>
        </w:rPr>
        <w:t>, u nichž je třeba vyšší produktivity práce a naopak dovážejí více zboží a služby s nižší produktivitou. Na základě tohoto předpokladu je přiřazen každé kategorii zboží či služeb tzv. index PRODY, který vyjadřuje předpokládanou produktivitu u výroby daného zboží či poskytování služby. Váženým průměrem portfolia zboží a služeb, které konkrétní země vyváží je pak spočítán index EXPY, který vyjadřuje sofistikovanost exportu země. Problémem index</w:t>
      </w:r>
      <w:r w:rsidR="00373E30">
        <w:rPr>
          <w:lang w:eastAsia="en-US"/>
        </w:rPr>
        <w:t xml:space="preserve">u EXPY i PRODY je však to, že konstrukce indexu nevychází ze skutečné produktivity práce zemí, ale z jejich bohatství dle HDP na obyvatele. Jako nejproduktivnější odvětví tak vycházejí např. těžba ropy a další odvětví související s přírodním bohatstvím země. Země, které mají velké přírodní bohatství a jejich ekonomika, včetně vývozu, je zaměřena pouze tímto směrem, mají vysoké hodnoty EXPY, přestože se nejedná o ekonomiky s vysokou technologickou vyspělostí či znalostní intensitou. </w:t>
      </w:r>
      <w:r w:rsidR="004F53D5">
        <w:rPr>
          <w:lang w:eastAsia="en-US"/>
        </w:rPr>
        <w:t>Konstrukce indexu PRODY a EXPY je učiněna následujícím způsobem:</w:t>
      </w:r>
    </w:p>
    <w:p w:rsidR="004F53D5" w:rsidRDefault="004F53D5" w:rsidP="00FB0BF3">
      <w:pPr>
        <w:rPr>
          <w:lang w:eastAsia="en-US"/>
        </w:rPr>
      </w:pPr>
    </w:p>
    <w:p w:rsidR="004F53D5" w:rsidRPr="009B2346" w:rsidRDefault="004C7213" w:rsidP="00FB0BF3">
      <w:pPr>
        <w:rPr>
          <w:sz w:val="24"/>
          <w:szCs w:val="24"/>
          <w:lang w:eastAsia="en-US"/>
        </w:rPr>
      </w:pPr>
      <m:oMath>
        <m:sSub>
          <m:sSubPr>
            <m:ctrlPr>
              <w:rPr>
                <w:rFonts w:ascii="Cambria Math" w:hAnsi="Cambria Math"/>
                <w:i/>
                <w:sz w:val="24"/>
                <w:szCs w:val="24"/>
                <w:lang w:eastAsia="en-US"/>
              </w:rPr>
            </m:ctrlPr>
          </m:sSubPr>
          <m:e>
            <m:r>
              <w:rPr>
                <w:rFonts w:ascii="Cambria Math" w:hAnsi="Cambria Math"/>
                <w:sz w:val="24"/>
                <w:szCs w:val="24"/>
                <w:lang w:eastAsia="en-US"/>
              </w:rPr>
              <m:t>PRODY</m:t>
            </m:r>
          </m:e>
          <m:sub>
            <m:r>
              <w:rPr>
                <w:rFonts w:ascii="Cambria Math" w:hAnsi="Cambria Math"/>
                <w:sz w:val="24"/>
                <w:szCs w:val="24"/>
                <w:lang w:eastAsia="en-US"/>
              </w:rPr>
              <m:t>j</m:t>
            </m:r>
          </m:sub>
        </m:sSub>
        <m:r>
          <w:rPr>
            <w:rFonts w:ascii="Cambria Math" w:hAnsi="Cambria Math"/>
            <w:sz w:val="24"/>
            <w:szCs w:val="24"/>
            <w:lang w:eastAsia="en-US"/>
          </w:rPr>
          <m:t>=</m:t>
        </m:r>
        <m:nary>
          <m:naryPr>
            <m:chr m:val="∑"/>
            <m:limLoc m:val="undOvr"/>
            <m:supHide m:val="on"/>
            <m:ctrlPr>
              <w:rPr>
                <w:rFonts w:ascii="Cambria Math" w:hAnsi="Cambria Math"/>
                <w:i/>
                <w:sz w:val="24"/>
                <w:szCs w:val="24"/>
                <w:lang w:eastAsia="en-US"/>
              </w:rPr>
            </m:ctrlPr>
          </m:naryPr>
          <m:sub>
            <m:r>
              <w:rPr>
                <w:rFonts w:ascii="Cambria Math" w:hAnsi="Cambria Math"/>
                <w:sz w:val="24"/>
                <w:szCs w:val="24"/>
                <w:lang w:eastAsia="en-US"/>
              </w:rPr>
              <m:t>i</m:t>
            </m:r>
          </m:sub>
          <m:sup/>
          <m:e>
            <m:f>
              <m:fPr>
                <m:ctrlPr>
                  <w:rPr>
                    <w:rFonts w:ascii="Cambria Math" w:hAnsi="Cambria Math"/>
                    <w:i/>
                    <w:sz w:val="24"/>
                    <w:szCs w:val="24"/>
                    <w:lang w:eastAsia="en-US"/>
                  </w:rPr>
                </m:ctrlPr>
              </m:fPr>
              <m:num>
                <m:f>
                  <m:fPr>
                    <m:ctrlPr>
                      <w:rPr>
                        <w:rFonts w:ascii="Cambria Math" w:hAnsi="Cambria Math"/>
                        <w:i/>
                        <w:sz w:val="24"/>
                        <w:szCs w:val="24"/>
                        <w:lang w:eastAsia="en-US"/>
                      </w:rPr>
                    </m:ctrlPr>
                  </m:fPr>
                  <m:num>
                    <m:sSub>
                      <m:sSubPr>
                        <m:ctrlPr>
                          <w:rPr>
                            <w:rFonts w:ascii="Cambria Math" w:hAnsi="Cambria Math"/>
                            <w:i/>
                            <w:sz w:val="24"/>
                            <w:szCs w:val="24"/>
                            <w:lang w:eastAsia="en-US"/>
                          </w:rPr>
                        </m:ctrlPr>
                      </m:sSubPr>
                      <m:e>
                        <m:r>
                          <w:rPr>
                            <w:rFonts w:ascii="Cambria Math" w:hAnsi="Cambria Math"/>
                            <w:sz w:val="24"/>
                            <w:szCs w:val="24"/>
                            <w:lang w:eastAsia="en-US"/>
                          </w:rPr>
                          <m:t>X</m:t>
                        </m:r>
                      </m:e>
                      <m:sub>
                        <m:r>
                          <w:rPr>
                            <w:rFonts w:ascii="Cambria Math" w:hAnsi="Cambria Math"/>
                            <w:sz w:val="24"/>
                            <w:szCs w:val="24"/>
                            <w:lang w:eastAsia="en-US"/>
                          </w:rPr>
                          <m:t>i,j</m:t>
                        </m:r>
                      </m:sub>
                    </m:sSub>
                  </m:num>
                  <m:den>
                    <m:sSub>
                      <m:sSubPr>
                        <m:ctrlPr>
                          <w:rPr>
                            <w:rFonts w:ascii="Cambria Math" w:hAnsi="Cambria Math"/>
                            <w:i/>
                            <w:sz w:val="24"/>
                            <w:szCs w:val="24"/>
                            <w:lang w:eastAsia="en-US"/>
                          </w:rPr>
                        </m:ctrlPr>
                      </m:sSubPr>
                      <m:e>
                        <m:r>
                          <w:rPr>
                            <w:rFonts w:ascii="Cambria Math" w:hAnsi="Cambria Math"/>
                            <w:sz w:val="24"/>
                            <w:szCs w:val="24"/>
                            <w:lang w:eastAsia="en-US"/>
                          </w:rPr>
                          <m:t>X</m:t>
                        </m:r>
                      </m:e>
                      <m:sub>
                        <m:r>
                          <w:rPr>
                            <w:rFonts w:ascii="Cambria Math" w:hAnsi="Cambria Math"/>
                            <w:sz w:val="24"/>
                            <w:szCs w:val="24"/>
                            <w:lang w:eastAsia="en-US"/>
                          </w:rPr>
                          <m:t>i</m:t>
                        </m:r>
                      </m:sub>
                    </m:sSub>
                  </m:den>
                </m:f>
              </m:num>
              <m:den>
                <m:nary>
                  <m:naryPr>
                    <m:chr m:val="∑"/>
                    <m:limLoc m:val="undOvr"/>
                    <m:supHide m:val="on"/>
                    <m:ctrlPr>
                      <w:rPr>
                        <w:rFonts w:ascii="Cambria Math" w:hAnsi="Cambria Math"/>
                        <w:i/>
                        <w:sz w:val="24"/>
                        <w:szCs w:val="24"/>
                        <w:lang w:eastAsia="en-US"/>
                      </w:rPr>
                    </m:ctrlPr>
                  </m:naryPr>
                  <m:sub>
                    <m:r>
                      <w:rPr>
                        <w:rFonts w:ascii="Cambria Math" w:hAnsi="Cambria Math"/>
                        <w:sz w:val="24"/>
                        <w:szCs w:val="24"/>
                        <w:lang w:eastAsia="en-US"/>
                      </w:rPr>
                      <m:t>i</m:t>
                    </m:r>
                  </m:sub>
                  <m:sup/>
                  <m:e>
                    <m:f>
                      <m:fPr>
                        <m:ctrlPr>
                          <w:rPr>
                            <w:rFonts w:ascii="Cambria Math" w:hAnsi="Cambria Math"/>
                            <w:i/>
                            <w:sz w:val="24"/>
                            <w:szCs w:val="24"/>
                            <w:lang w:eastAsia="en-US"/>
                          </w:rPr>
                        </m:ctrlPr>
                      </m:fPr>
                      <m:num>
                        <m:sSub>
                          <m:sSubPr>
                            <m:ctrlPr>
                              <w:rPr>
                                <w:rFonts w:ascii="Cambria Math" w:hAnsi="Cambria Math"/>
                                <w:i/>
                                <w:sz w:val="24"/>
                                <w:szCs w:val="24"/>
                                <w:lang w:eastAsia="en-US"/>
                              </w:rPr>
                            </m:ctrlPr>
                          </m:sSubPr>
                          <m:e>
                            <m:r>
                              <w:rPr>
                                <w:rFonts w:ascii="Cambria Math" w:hAnsi="Cambria Math"/>
                                <w:sz w:val="24"/>
                                <w:szCs w:val="24"/>
                                <w:lang w:eastAsia="en-US"/>
                              </w:rPr>
                              <m:t>X</m:t>
                            </m:r>
                          </m:e>
                          <m:sub>
                            <m:r>
                              <w:rPr>
                                <w:rFonts w:ascii="Cambria Math" w:hAnsi="Cambria Math"/>
                                <w:sz w:val="24"/>
                                <w:szCs w:val="24"/>
                                <w:lang w:eastAsia="en-US"/>
                              </w:rPr>
                              <m:t>i,j</m:t>
                            </m:r>
                          </m:sub>
                        </m:sSub>
                      </m:num>
                      <m:den>
                        <m:sSub>
                          <m:sSubPr>
                            <m:ctrlPr>
                              <w:rPr>
                                <w:rFonts w:ascii="Cambria Math" w:hAnsi="Cambria Math"/>
                                <w:i/>
                                <w:sz w:val="24"/>
                                <w:szCs w:val="24"/>
                                <w:lang w:eastAsia="en-US"/>
                              </w:rPr>
                            </m:ctrlPr>
                          </m:sSubPr>
                          <m:e>
                            <m:r>
                              <w:rPr>
                                <w:rFonts w:ascii="Cambria Math" w:hAnsi="Cambria Math"/>
                                <w:sz w:val="24"/>
                                <w:szCs w:val="24"/>
                                <w:lang w:eastAsia="en-US"/>
                              </w:rPr>
                              <m:t>X</m:t>
                            </m:r>
                          </m:e>
                          <m:sub>
                            <m:r>
                              <w:rPr>
                                <w:rFonts w:ascii="Cambria Math" w:hAnsi="Cambria Math"/>
                                <w:sz w:val="24"/>
                                <w:szCs w:val="24"/>
                                <w:lang w:eastAsia="en-US"/>
                              </w:rPr>
                              <m:t>i</m:t>
                            </m:r>
                          </m:sub>
                        </m:sSub>
                      </m:den>
                    </m:f>
                  </m:e>
                </m:nary>
              </m:den>
            </m:f>
          </m:e>
        </m:nary>
        <m:sSub>
          <m:sSubPr>
            <m:ctrlPr>
              <w:rPr>
                <w:rFonts w:ascii="Cambria Math" w:hAnsi="Cambria Math"/>
                <w:i/>
                <w:sz w:val="24"/>
                <w:szCs w:val="24"/>
                <w:lang w:eastAsia="en-US"/>
              </w:rPr>
            </m:ctrlPr>
          </m:sSubPr>
          <m:e>
            <m:r>
              <w:rPr>
                <w:rFonts w:ascii="Cambria Math" w:hAnsi="Cambria Math"/>
                <w:sz w:val="24"/>
                <w:szCs w:val="24"/>
                <w:lang w:eastAsia="en-US"/>
              </w:rPr>
              <m:t>Y</m:t>
            </m:r>
          </m:e>
          <m:sub>
            <m:r>
              <w:rPr>
                <w:rFonts w:ascii="Cambria Math" w:hAnsi="Cambria Math"/>
                <w:sz w:val="24"/>
                <w:szCs w:val="24"/>
                <w:lang w:eastAsia="en-US"/>
              </w:rPr>
              <m:t>i</m:t>
            </m:r>
          </m:sub>
        </m:sSub>
      </m:oMath>
      <w:r w:rsidR="009B2346" w:rsidRPr="009B2346">
        <w:rPr>
          <w:sz w:val="24"/>
          <w:szCs w:val="24"/>
          <w:lang w:eastAsia="en-US"/>
        </w:rPr>
        <w:t xml:space="preserve"> </w:t>
      </w:r>
    </w:p>
    <w:p w:rsidR="009B2346" w:rsidRPr="009B2346" w:rsidRDefault="004C7213" w:rsidP="00FB0BF3">
      <w:pPr>
        <w:rPr>
          <w:sz w:val="24"/>
          <w:szCs w:val="24"/>
          <w:lang w:eastAsia="en-US"/>
        </w:rPr>
      </w:pPr>
      <m:oMath>
        <m:sSub>
          <m:sSubPr>
            <m:ctrlPr>
              <w:rPr>
                <w:rFonts w:ascii="Cambria Math" w:hAnsi="Cambria Math"/>
                <w:i/>
                <w:sz w:val="24"/>
                <w:szCs w:val="24"/>
                <w:lang w:eastAsia="en-US"/>
              </w:rPr>
            </m:ctrlPr>
          </m:sSubPr>
          <m:e>
            <m:r>
              <w:rPr>
                <w:rFonts w:ascii="Cambria Math" w:hAnsi="Cambria Math"/>
                <w:sz w:val="24"/>
                <w:szCs w:val="24"/>
                <w:lang w:eastAsia="en-US"/>
              </w:rPr>
              <m:t>EXPY</m:t>
            </m:r>
          </m:e>
          <m:sub>
            <m:r>
              <w:rPr>
                <w:rFonts w:ascii="Cambria Math" w:hAnsi="Cambria Math"/>
                <w:sz w:val="24"/>
                <w:szCs w:val="24"/>
                <w:lang w:eastAsia="en-US"/>
              </w:rPr>
              <m:t>i</m:t>
            </m:r>
          </m:sub>
        </m:sSub>
        <m:r>
          <w:rPr>
            <w:rFonts w:ascii="Cambria Math" w:hAnsi="Cambria Math"/>
            <w:sz w:val="24"/>
            <w:szCs w:val="24"/>
            <w:lang w:eastAsia="en-US"/>
          </w:rPr>
          <m:t>=</m:t>
        </m:r>
        <m:nary>
          <m:naryPr>
            <m:chr m:val="∑"/>
            <m:limLoc m:val="undOvr"/>
            <m:supHide m:val="on"/>
            <m:ctrlPr>
              <w:rPr>
                <w:rFonts w:ascii="Cambria Math" w:hAnsi="Cambria Math"/>
                <w:i/>
                <w:sz w:val="24"/>
                <w:szCs w:val="24"/>
                <w:lang w:eastAsia="en-US"/>
              </w:rPr>
            </m:ctrlPr>
          </m:naryPr>
          <m:sub>
            <m:r>
              <w:rPr>
                <w:rFonts w:ascii="Cambria Math" w:hAnsi="Cambria Math"/>
                <w:sz w:val="24"/>
                <w:szCs w:val="24"/>
                <w:lang w:eastAsia="en-US"/>
              </w:rPr>
              <m:t>j</m:t>
            </m:r>
          </m:sub>
          <m:sup/>
          <m:e>
            <m:d>
              <m:dPr>
                <m:begChr m:val="["/>
                <m:endChr m:val="]"/>
                <m:ctrlPr>
                  <w:rPr>
                    <w:rFonts w:ascii="Cambria Math" w:hAnsi="Cambria Math"/>
                    <w:i/>
                    <w:sz w:val="24"/>
                    <w:szCs w:val="24"/>
                    <w:lang w:eastAsia="en-US"/>
                  </w:rPr>
                </m:ctrlPr>
              </m:dPr>
              <m:e>
                <m:d>
                  <m:dPr>
                    <m:ctrlPr>
                      <w:rPr>
                        <w:rFonts w:ascii="Cambria Math" w:hAnsi="Cambria Math"/>
                        <w:i/>
                        <w:sz w:val="24"/>
                        <w:szCs w:val="24"/>
                        <w:lang w:eastAsia="en-US"/>
                      </w:rPr>
                    </m:ctrlPr>
                  </m:dPr>
                  <m:e>
                    <m:f>
                      <m:fPr>
                        <m:ctrlPr>
                          <w:rPr>
                            <w:rFonts w:ascii="Cambria Math" w:hAnsi="Cambria Math"/>
                            <w:i/>
                            <w:sz w:val="24"/>
                            <w:szCs w:val="24"/>
                            <w:lang w:eastAsia="en-US"/>
                          </w:rPr>
                        </m:ctrlPr>
                      </m:fPr>
                      <m:num>
                        <m:sSub>
                          <m:sSubPr>
                            <m:ctrlPr>
                              <w:rPr>
                                <w:rFonts w:ascii="Cambria Math" w:hAnsi="Cambria Math"/>
                                <w:i/>
                                <w:sz w:val="24"/>
                                <w:szCs w:val="24"/>
                                <w:lang w:eastAsia="en-US"/>
                              </w:rPr>
                            </m:ctrlPr>
                          </m:sSubPr>
                          <m:e>
                            <m:r>
                              <w:rPr>
                                <w:rFonts w:ascii="Cambria Math" w:hAnsi="Cambria Math"/>
                                <w:sz w:val="24"/>
                                <w:szCs w:val="24"/>
                                <w:lang w:eastAsia="en-US"/>
                              </w:rPr>
                              <m:t>X</m:t>
                            </m:r>
                          </m:e>
                          <m:sub>
                            <m:r>
                              <w:rPr>
                                <w:rFonts w:ascii="Cambria Math" w:hAnsi="Cambria Math"/>
                                <w:sz w:val="24"/>
                                <w:szCs w:val="24"/>
                                <w:lang w:eastAsia="en-US"/>
                              </w:rPr>
                              <m:t>i,j</m:t>
                            </m:r>
                          </m:sub>
                        </m:sSub>
                      </m:num>
                      <m:den>
                        <m:sSub>
                          <m:sSubPr>
                            <m:ctrlPr>
                              <w:rPr>
                                <w:rFonts w:ascii="Cambria Math" w:hAnsi="Cambria Math"/>
                                <w:i/>
                                <w:sz w:val="24"/>
                                <w:szCs w:val="24"/>
                                <w:lang w:eastAsia="en-US"/>
                              </w:rPr>
                            </m:ctrlPr>
                          </m:sSubPr>
                          <m:e>
                            <m:r>
                              <w:rPr>
                                <w:rFonts w:ascii="Cambria Math" w:hAnsi="Cambria Math"/>
                                <w:sz w:val="24"/>
                                <w:szCs w:val="24"/>
                                <w:lang w:eastAsia="en-US"/>
                              </w:rPr>
                              <m:t>X</m:t>
                            </m:r>
                          </m:e>
                          <m:sub>
                            <m:r>
                              <w:rPr>
                                <w:rFonts w:ascii="Cambria Math" w:hAnsi="Cambria Math"/>
                                <w:sz w:val="24"/>
                                <w:szCs w:val="24"/>
                                <w:lang w:eastAsia="en-US"/>
                              </w:rPr>
                              <m:t>i</m:t>
                            </m:r>
                          </m:sub>
                        </m:sSub>
                      </m:den>
                    </m:f>
                  </m:e>
                </m:d>
                <m:sSub>
                  <m:sSubPr>
                    <m:ctrlPr>
                      <w:rPr>
                        <w:rFonts w:ascii="Cambria Math" w:hAnsi="Cambria Math"/>
                        <w:i/>
                        <w:sz w:val="24"/>
                        <w:szCs w:val="24"/>
                        <w:lang w:eastAsia="en-US"/>
                      </w:rPr>
                    </m:ctrlPr>
                  </m:sSubPr>
                  <m:e>
                    <m:r>
                      <w:rPr>
                        <w:rFonts w:ascii="Cambria Math" w:hAnsi="Cambria Math"/>
                        <w:sz w:val="24"/>
                        <w:szCs w:val="24"/>
                        <w:lang w:eastAsia="en-US"/>
                      </w:rPr>
                      <m:t>PRODY</m:t>
                    </m:r>
                  </m:e>
                  <m:sub>
                    <m:r>
                      <w:rPr>
                        <w:rFonts w:ascii="Cambria Math" w:hAnsi="Cambria Math"/>
                        <w:sz w:val="24"/>
                        <w:szCs w:val="24"/>
                        <w:lang w:eastAsia="en-US"/>
                      </w:rPr>
                      <m:t>j</m:t>
                    </m:r>
                  </m:sub>
                </m:sSub>
              </m:e>
            </m:d>
          </m:e>
        </m:nary>
      </m:oMath>
      <w:r w:rsidR="009B2346" w:rsidRPr="009B2346">
        <w:rPr>
          <w:sz w:val="24"/>
          <w:szCs w:val="24"/>
          <w:lang w:eastAsia="en-US"/>
        </w:rPr>
        <w:t xml:space="preserve"> </w:t>
      </w:r>
    </w:p>
    <w:p w:rsidR="00715560" w:rsidRDefault="00715560" w:rsidP="00FB0BF3">
      <w:pPr>
        <w:rPr>
          <w:lang w:eastAsia="en-US"/>
        </w:rPr>
      </w:pPr>
    </w:p>
    <w:p w:rsidR="00AD3B1C" w:rsidRDefault="00B86F4F" w:rsidP="00FB0BF3">
      <w:pPr>
        <w:rPr>
          <w:lang w:eastAsia="en-US"/>
        </w:rPr>
      </w:pPr>
      <w:r>
        <w:rPr>
          <w:lang w:eastAsia="en-US"/>
        </w:rPr>
        <w:t xml:space="preserve">kde </w:t>
      </w:r>
      <w:proofErr w:type="spellStart"/>
      <w:r w:rsidR="009B2346">
        <w:rPr>
          <w:lang w:eastAsia="en-US"/>
        </w:rPr>
        <w:t>X</w:t>
      </w:r>
      <w:r w:rsidR="009B2346">
        <w:rPr>
          <w:vertAlign w:val="subscript"/>
          <w:lang w:eastAsia="en-US"/>
        </w:rPr>
        <w:t>i</w:t>
      </w:r>
      <w:proofErr w:type="spellEnd"/>
      <w:r w:rsidR="009B2346">
        <w:rPr>
          <w:vertAlign w:val="subscript"/>
          <w:lang w:eastAsia="en-US"/>
        </w:rPr>
        <w:t>,j</w:t>
      </w:r>
      <w:r w:rsidR="009B2346">
        <w:rPr>
          <w:lang w:eastAsia="en-US"/>
        </w:rPr>
        <w:t xml:space="preserve"> je export země i produktu j, </w:t>
      </w:r>
      <w:proofErr w:type="spellStart"/>
      <w:r w:rsidR="009B2346">
        <w:rPr>
          <w:lang w:eastAsia="en-US"/>
        </w:rPr>
        <w:t>X</w:t>
      </w:r>
      <w:r w:rsidR="009B2346">
        <w:rPr>
          <w:vertAlign w:val="subscript"/>
          <w:lang w:eastAsia="en-US"/>
        </w:rPr>
        <w:t>i</w:t>
      </w:r>
      <w:proofErr w:type="spellEnd"/>
      <w:r w:rsidR="009B2346">
        <w:rPr>
          <w:vertAlign w:val="subscript"/>
          <w:lang w:eastAsia="en-US"/>
        </w:rPr>
        <w:t xml:space="preserve"> </w:t>
      </w:r>
      <w:r w:rsidR="009B2346">
        <w:rPr>
          <w:lang w:eastAsia="en-US"/>
        </w:rPr>
        <w:t xml:space="preserve">je celkový export země i a </w:t>
      </w:r>
      <w:proofErr w:type="spellStart"/>
      <w:r w:rsidR="009B2346">
        <w:rPr>
          <w:lang w:eastAsia="en-US"/>
        </w:rPr>
        <w:t>Y</w:t>
      </w:r>
      <w:r w:rsidR="009B2346">
        <w:rPr>
          <w:vertAlign w:val="subscript"/>
          <w:lang w:eastAsia="en-US"/>
        </w:rPr>
        <w:t>i</w:t>
      </w:r>
      <w:proofErr w:type="spellEnd"/>
      <w:r w:rsidR="009B2346">
        <w:rPr>
          <w:lang w:eastAsia="en-US"/>
        </w:rPr>
        <w:t xml:space="preserve"> je HDP země na osobu. Následující tabulka ukazuje hodnotu indexu EXPY pro vybrané země.</w:t>
      </w:r>
    </w:p>
    <w:p w:rsidR="00715560" w:rsidRDefault="00715560" w:rsidP="00FB0BF3">
      <w:pPr>
        <w:rPr>
          <w:lang w:eastAsia="en-US"/>
        </w:rPr>
      </w:pPr>
    </w:p>
    <w:p w:rsidR="004A4A1D" w:rsidRDefault="004A4A1D" w:rsidP="004A4A1D">
      <w:pPr>
        <w:pStyle w:val="Titulek"/>
      </w:pPr>
      <w:r>
        <w:t xml:space="preserve">Tabulka </w:t>
      </w:r>
      <w:fldSimple w:instr=" SEQ Tabulka \* ARABIC ">
        <w:r w:rsidR="00AA29E9">
          <w:rPr>
            <w:noProof/>
          </w:rPr>
          <w:t>9</w:t>
        </w:r>
      </w:fldSimple>
      <w:r>
        <w:t>: Mezinárodní srovnání v hodnotě indexu EXPY a HDP na hlavu (2010)</w:t>
      </w:r>
    </w:p>
    <w:tbl>
      <w:tblPr>
        <w:tblW w:w="5320" w:type="dxa"/>
        <w:tblInd w:w="55" w:type="dxa"/>
        <w:tblCellMar>
          <w:left w:w="70" w:type="dxa"/>
          <w:right w:w="70" w:type="dxa"/>
        </w:tblCellMar>
        <w:tblLook w:val="04A0"/>
      </w:tblPr>
      <w:tblGrid>
        <w:gridCol w:w="960"/>
        <w:gridCol w:w="2440"/>
        <w:gridCol w:w="960"/>
        <w:gridCol w:w="960"/>
      </w:tblGrid>
      <w:tr w:rsidR="004A4A1D" w:rsidRPr="004A4A1D" w:rsidTr="004A4A1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pořadí</w:t>
            </w:r>
          </w:p>
        </w:tc>
        <w:tc>
          <w:tcPr>
            <w:tcW w:w="2440" w:type="dxa"/>
            <w:tcBorders>
              <w:top w:val="single" w:sz="4" w:space="0" w:color="auto"/>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země</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 xml:space="preserve">HDP </w:t>
            </w:r>
            <w:proofErr w:type="spellStart"/>
            <w:proofErr w:type="gramStart"/>
            <w:r w:rsidRPr="004A4A1D">
              <w:rPr>
                <w:rFonts w:eastAsia="Times New Roman" w:cs="Calibri"/>
                <w:color w:val="000000"/>
              </w:rPr>
              <w:t>n.o</w:t>
            </w:r>
            <w:proofErr w:type="spellEnd"/>
            <w:r w:rsidRPr="004A4A1D">
              <w:rPr>
                <w:rFonts w:eastAsia="Times New Roman" w:cs="Calibri"/>
                <w:color w:val="000000"/>
              </w:rPr>
              <w:t>.</w:t>
            </w:r>
            <w:proofErr w:type="gramEnd"/>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EXPY</w:t>
            </w:r>
          </w:p>
        </w:tc>
      </w:tr>
      <w:tr w:rsidR="004A4A1D" w:rsidRPr="004A4A1D" w:rsidTr="004A4A1D">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1</w:t>
            </w:r>
          </w:p>
        </w:tc>
        <w:tc>
          <w:tcPr>
            <w:tcW w:w="244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left"/>
              <w:rPr>
                <w:rFonts w:eastAsia="Times New Roman" w:cs="Calibri"/>
                <w:color w:val="000000"/>
              </w:rPr>
            </w:pPr>
            <w:r w:rsidRPr="004A4A1D">
              <w:rPr>
                <w:rFonts w:eastAsia="Times New Roman" w:cs="Calibri"/>
                <w:color w:val="000000"/>
              </w:rPr>
              <w:t>Kazachstán</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13099</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45339</w:t>
            </w:r>
          </w:p>
        </w:tc>
      </w:tr>
      <w:tr w:rsidR="004A4A1D" w:rsidRPr="004A4A1D" w:rsidTr="004A4A1D">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2</w:t>
            </w:r>
          </w:p>
        </w:tc>
        <w:tc>
          <w:tcPr>
            <w:tcW w:w="244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left"/>
              <w:rPr>
                <w:rFonts w:eastAsia="Times New Roman" w:cs="Calibri"/>
                <w:color w:val="000000"/>
              </w:rPr>
            </w:pPr>
            <w:r w:rsidRPr="004A4A1D">
              <w:rPr>
                <w:rFonts w:eastAsia="Times New Roman" w:cs="Calibri"/>
                <w:color w:val="000000"/>
              </w:rPr>
              <w:t>Spojené arabské emiráty</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47893</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41685</w:t>
            </w:r>
          </w:p>
        </w:tc>
      </w:tr>
      <w:tr w:rsidR="004A4A1D" w:rsidRPr="004A4A1D" w:rsidTr="004A4A1D">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3</w:t>
            </w:r>
          </w:p>
        </w:tc>
        <w:tc>
          <w:tcPr>
            <w:tcW w:w="244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left"/>
              <w:rPr>
                <w:rFonts w:eastAsia="Times New Roman" w:cs="Calibri"/>
                <w:color w:val="000000"/>
              </w:rPr>
            </w:pPr>
            <w:r w:rsidRPr="004A4A1D">
              <w:rPr>
                <w:rFonts w:eastAsia="Times New Roman" w:cs="Calibri"/>
                <w:color w:val="000000"/>
              </w:rPr>
              <w:t>Lucembursko</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89012</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37962</w:t>
            </w:r>
          </w:p>
        </w:tc>
      </w:tr>
      <w:tr w:rsidR="004A4A1D" w:rsidRPr="004A4A1D" w:rsidTr="004A4A1D">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4</w:t>
            </w:r>
          </w:p>
        </w:tc>
        <w:tc>
          <w:tcPr>
            <w:tcW w:w="244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left"/>
              <w:rPr>
                <w:rFonts w:eastAsia="Times New Roman" w:cs="Calibri"/>
                <w:color w:val="000000"/>
              </w:rPr>
            </w:pPr>
            <w:r w:rsidRPr="004A4A1D">
              <w:rPr>
                <w:rFonts w:eastAsia="Times New Roman" w:cs="Calibri"/>
                <w:color w:val="000000"/>
              </w:rPr>
              <w:t>Katar</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88314</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35665</w:t>
            </w:r>
          </w:p>
        </w:tc>
      </w:tr>
      <w:tr w:rsidR="004A4A1D" w:rsidRPr="004A4A1D" w:rsidTr="004A4A1D">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5</w:t>
            </w:r>
          </w:p>
        </w:tc>
        <w:tc>
          <w:tcPr>
            <w:tcW w:w="244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left"/>
              <w:rPr>
                <w:rFonts w:eastAsia="Times New Roman" w:cs="Calibri"/>
                <w:color w:val="000000"/>
              </w:rPr>
            </w:pPr>
            <w:r w:rsidRPr="004A4A1D">
              <w:rPr>
                <w:rFonts w:eastAsia="Times New Roman" w:cs="Calibri"/>
                <w:color w:val="000000"/>
              </w:rPr>
              <w:t>Mozambik</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975</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34299</w:t>
            </w:r>
          </w:p>
        </w:tc>
      </w:tr>
      <w:tr w:rsidR="004A4A1D" w:rsidRPr="004A4A1D" w:rsidTr="004A4A1D">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6</w:t>
            </w:r>
          </w:p>
        </w:tc>
        <w:tc>
          <w:tcPr>
            <w:tcW w:w="244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left"/>
              <w:rPr>
                <w:rFonts w:eastAsia="Times New Roman" w:cs="Calibri"/>
                <w:color w:val="000000"/>
              </w:rPr>
            </w:pPr>
            <w:r w:rsidRPr="004A4A1D">
              <w:rPr>
                <w:rFonts w:eastAsia="Times New Roman" w:cs="Calibri"/>
                <w:color w:val="000000"/>
              </w:rPr>
              <w:t>Irsko</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41682</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28804</w:t>
            </w:r>
          </w:p>
        </w:tc>
      </w:tr>
      <w:tr w:rsidR="004A4A1D" w:rsidRPr="004A4A1D" w:rsidTr="004A4A1D">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7</w:t>
            </w:r>
          </w:p>
        </w:tc>
        <w:tc>
          <w:tcPr>
            <w:tcW w:w="244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left"/>
              <w:rPr>
                <w:rFonts w:eastAsia="Times New Roman" w:cs="Calibri"/>
                <w:color w:val="000000"/>
              </w:rPr>
            </w:pPr>
            <w:r w:rsidRPr="004A4A1D">
              <w:rPr>
                <w:rFonts w:eastAsia="Times New Roman" w:cs="Calibri"/>
                <w:color w:val="000000"/>
              </w:rPr>
              <w:t>Švýcarsko</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51262</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28726</w:t>
            </w:r>
          </w:p>
        </w:tc>
      </w:tr>
      <w:tr w:rsidR="004A4A1D" w:rsidRPr="004A4A1D" w:rsidTr="004A4A1D">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8</w:t>
            </w:r>
          </w:p>
        </w:tc>
        <w:tc>
          <w:tcPr>
            <w:tcW w:w="244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left"/>
              <w:rPr>
                <w:rFonts w:eastAsia="Times New Roman" w:cs="Calibri"/>
                <w:color w:val="000000"/>
              </w:rPr>
            </w:pPr>
            <w:r w:rsidRPr="004A4A1D">
              <w:rPr>
                <w:rFonts w:eastAsia="Times New Roman" w:cs="Calibri"/>
                <w:color w:val="000000"/>
              </w:rPr>
              <w:t>Singapur</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60688</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27540</w:t>
            </w:r>
          </w:p>
        </w:tc>
      </w:tr>
      <w:tr w:rsidR="004A4A1D" w:rsidRPr="004A4A1D" w:rsidTr="004A4A1D">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9</w:t>
            </w:r>
          </w:p>
        </w:tc>
        <w:tc>
          <w:tcPr>
            <w:tcW w:w="244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left"/>
              <w:rPr>
                <w:rFonts w:eastAsia="Times New Roman" w:cs="Calibri"/>
                <w:color w:val="000000"/>
              </w:rPr>
            </w:pPr>
            <w:r w:rsidRPr="004A4A1D">
              <w:rPr>
                <w:rFonts w:eastAsia="Times New Roman" w:cs="Calibri"/>
                <w:color w:val="000000"/>
              </w:rPr>
              <w:t>Malajsie</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16051</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26732</w:t>
            </w:r>
          </w:p>
        </w:tc>
      </w:tr>
      <w:tr w:rsidR="004A4A1D" w:rsidRPr="004A4A1D" w:rsidTr="004A4A1D">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10</w:t>
            </w:r>
          </w:p>
        </w:tc>
        <w:tc>
          <w:tcPr>
            <w:tcW w:w="244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left"/>
              <w:rPr>
                <w:rFonts w:eastAsia="Times New Roman" w:cs="Calibri"/>
                <w:color w:val="000000"/>
              </w:rPr>
            </w:pPr>
            <w:r w:rsidRPr="004A4A1D">
              <w:rPr>
                <w:rFonts w:eastAsia="Times New Roman" w:cs="Calibri"/>
                <w:color w:val="000000"/>
              </w:rPr>
              <w:t>Japonsko</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34314</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26425</w:t>
            </w:r>
          </w:p>
        </w:tc>
      </w:tr>
      <w:tr w:rsidR="004A4A1D" w:rsidRPr="004A4A1D" w:rsidTr="004A4A1D">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21</w:t>
            </w:r>
          </w:p>
        </w:tc>
        <w:tc>
          <w:tcPr>
            <w:tcW w:w="244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left"/>
              <w:rPr>
                <w:rFonts w:eastAsia="Times New Roman" w:cs="Calibri"/>
                <w:color w:val="000000"/>
              </w:rPr>
            </w:pPr>
            <w:r w:rsidRPr="004A4A1D">
              <w:rPr>
                <w:rFonts w:eastAsia="Times New Roman" w:cs="Calibri"/>
                <w:color w:val="000000"/>
              </w:rPr>
              <w:t>Německo</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39491</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25170</w:t>
            </w:r>
          </w:p>
        </w:tc>
      </w:tr>
      <w:tr w:rsidR="004A4A1D" w:rsidRPr="004A4A1D" w:rsidTr="004A4A1D">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26</w:t>
            </w:r>
          </w:p>
        </w:tc>
        <w:tc>
          <w:tcPr>
            <w:tcW w:w="244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left"/>
              <w:rPr>
                <w:rFonts w:eastAsia="Times New Roman" w:cs="Calibri"/>
                <w:color w:val="000000"/>
              </w:rPr>
            </w:pPr>
            <w:r w:rsidRPr="004A4A1D">
              <w:rPr>
                <w:rFonts w:eastAsia="Times New Roman" w:cs="Calibri"/>
                <w:color w:val="000000"/>
              </w:rPr>
              <w:t>Rakousko</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42196</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24403</w:t>
            </w:r>
          </w:p>
        </w:tc>
      </w:tr>
      <w:tr w:rsidR="004A4A1D" w:rsidRPr="004A4A1D" w:rsidTr="004A4A1D">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32</w:t>
            </w:r>
          </w:p>
        </w:tc>
        <w:tc>
          <w:tcPr>
            <w:tcW w:w="244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left"/>
              <w:rPr>
                <w:rFonts w:eastAsia="Times New Roman" w:cs="Calibri"/>
                <w:color w:val="000000"/>
              </w:rPr>
            </w:pPr>
            <w:r w:rsidRPr="004A4A1D">
              <w:rPr>
                <w:rFonts w:eastAsia="Times New Roman" w:cs="Calibri"/>
                <w:color w:val="000000"/>
              </w:rPr>
              <w:t>Spojené státy americké</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48112</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24099</w:t>
            </w:r>
          </w:p>
        </w:tc>
      </w:tr>
      <w:tr w:rsidR="004A4A1D" w:rsidRPr="004A4A1D" w:rsidTr="004A4A1D">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b/>
                <w:bCs/>
                <w:color w:val="000000"/>
              </w:rPr>
            </w:pPr>
            <w:r w:rsidRPr="004A4A1D">
              <w:rPr>
                <w:rFonts w:eastAsia="Times New Roman" w:cs="Calibri"/>
                <w:b/>
                <w:bCs/>
                <w:color w:val="000000"/>
              </w:rPr>
              <w:t>42</w:t>
            </w:r>
          </w:p>
        </w:tc>
        <w:tc>
          <w:tcPr>
            <w:tcW w:w="244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left"/>
              <w:rPr>
                <w:rFonts w:eastAsia="Times New Roman" w:cs="Calibri"/>
                <w:b/>
                <w:bCs/>
                <w:color w:val="000000"/>
              </w:rPr>
            </w:pPr>
            <w:r w:rsidRPr="004A4A1D">
              <w:rPr>
                <w:rFonts w:eastAsia="Times New Roman" w:cs="Calibri"/>
                <w:b/>
                <w:bCs/>
                <w:color w:val="000000"/>
              </w:rPr>
              <w:t>ČR</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b/>
                <w:bCs/>
                <w:color w:val="000000"/>
              </w:rPr>
            </w:pPr>
            <w:r w:rsidRPr="004A4A1D">
              <w:rPr>
                <w:rFonts w:eastAsia="Times New Roman" w:cs="Calibri"/>
                <w:b/>
                <w:bCs/>
                <w:color w:val="000000"/>
              </w:rPr>
              <w:t>26207</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b/>
                <w:bCs/>
                <w:color w:val="000000"/>
              </w:rPr>
            </w:pPr>
            <w:r w:rsidRPr="004A4A1D">
              <w:rPr>
                <w:rFonts w:eastAsia="Times New Roman" w:cs="Calibri"/>
                <w:b/>
                <w:bCs/>
                <w:color w:val="000000"/>
              </w:rPr>
              <w:t>23337</w:t>
            </w:r>
          </w:p>
        </w:tc>
      </w:tr>
      <w:tr w:rsidR="004A4A1D" w:rsidRPr="004A4A1D" w:rsidTr="004A4A1D">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46</w:t>
            </w:r>
          </w:p>
        </w:tc>
        <w:tc>
          <w:tcPr>
            <w:tcW w:w="244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left"/>
              <w:rPr>
                <w:rFonts w:eastAsia="Times New Roman" w:cs="Calibri"/>
                <w:color w:val="000000"/>
              </w:rPr>
            </w:pPr>
            <w:r w:rsidRPr="004A4A1D">
              <w:rPr>
                <w:rFonts w:eastAsia="Times New Roman" w:cs="Calibri"/>
                <w:color w:val="000000"/>
              </w:rPr>
              <w:t>Maďarsko</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21663</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23131</w:t>
            </w:r>
          </w:p>
        </w:tc>
      </w:tr>
      <w:tr w:rsidR="004A4A1D" w:rsidRPr="004A4A1D" w:rsidTr="004A4A1D">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52</w:t>
            </w:r>
          </w:p>
        </w:tc>
        <w:tc>
          <w:tcPr>
            <w:tcW w:w="244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left"/>
              <w:rPr>
                <w:rFonts w:eastAsia="Times New Roman" w:cs="Calibri"/>
                <w:color w:val="000000"/>
              </w:rPr>
            </w:pPr>
            <w:r w:rsidRPr="004A4A1D">
              <w:rPr>
                <w:rFonts w:eastAsia="Times New Roman" w:cs="Calibri"/>
                <w:color w:val="000000"/>
              </w:rPr>
              <w:t>Slovensko</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23910</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22209</w:t>
            </w:r>
          </w:p>
        </w:tc>
      </w:tr>
      <w:tr w:rsidR="004A4A1D" w:rsidRPr="004A4A1D" w:rsidTr="004A4A1D">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53</w:t>
            </w:r>
          </w:p>
        </w:tc>
        <w:tc>
          <w:tcPr>
            <w:tcW w:w="244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left"/>
              <w:rPr>
                <w:rFonts w:eastAsia="Times New Roman" w:cs="Calibri"/>
                <w:color w:val="000000"/>
              </w:rPr>
            </w:pPr>
            <w:r w:rsidRPr="004A4A1D">
              <w:rPr>
                <w:rFonts w:eastAsia="Times New Roman" w:cs="Calibri"/>
                <w:color w:val="000000"/>
              </w:rPr>
              <w:t>Čína</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8400</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21795</w:t>
            </w:r>
          </w:p>
        </w:tc>
      </w:tr>
    </w:tbl>
    <w:p w:rsidR="004A4A1D" w:rsidRDefault="004A4A1D" w:rsidP="004A4A1D">
      <w:pPr>
        <w:rPr>
          <w:lang w:eastAsia="en-US"/>
        </w:rPr>
      </w:pPr>
      <w:r>
        <w:rPr>
          <w:lang w:eastAsia="en-US"/>
        </w:rPr>
        <w:t>Zdroj: EEIP na základě dat z</w:t>
      </w:r>
      <w:r w:rsidR="000D40BC">
        <w:rPr>
          <w:lang w:eastAsia="en-US"/>
        </w:rPr>
        <w:t> </w:t>
      </w:r>
      <w:r>
        <w:rPr>
          <w:lang w:eastAsia="en-US"/>
        </w:rPr>
        <w:t>Comtrade</w:t>
      </w:r>
    </w:p>
    <w:p w:rsidR="000D40BC" w:rsidRDefault="000D40BC" w:rsidP="004A4A1D">
      <w:pPr>
        <w:rPr>
          <w:lang w:eastAsia="en-US"/>
        </w:rPr>
      </w:pPr>
    </w:p>
    <w:p w:rsidR="00715560" w:rsidRDefault="004A4A1D" w:rsidP="004A4A1D">
      <w:pPr>
        <w:rPr>
          <w:lang w:eastAsia="en-US"/>
        </w:rPr>
      </w:pPr>
      <w:r>
        <w:rPr>
          <w:lang w:eastAsia="en-US"/>
        </w:rPr>
        <w:t>Jak je z tabulky vidět, tak sofistikovanost českého exportu je přibližně odpovídající rozvinutosti ekonomiky ČR. Ukazatel EXPY je však vychýlený směrem k zemím, které vyváží ropné produkty. Následující ukazatel očišťuje EXPY od vlivu vývozu ropných produktů. Z hodnot je vidět, že český export je podle ukazatele EXPY bez ropných produktů relativně sofistikovaný.</w:t>
      </w:r>
    </w:p>
    <w:p w:rsidR="004A4A1D" w:rsidRDefault="004A4A1D" w:rsidP="004A4A1D">
      <w:pPr>
        <w:rPr>
          <w:lang w:eastAsia="en-US"/>
        </w:rPr>
      </w:pPr>
    </w:p>
    <w:p w:rsidR="004A4A1D" w:rsidRDefault="004A4A1D" w:rsidP="004A4A1D">
      <w:pPr>
        <w:pStyle w:val="Titulek"/>
      </w:pPr>
      <w:r>
        <w:t xml:space="preserve">Tabulka </w:t>
      </w:r>
      <w:fldSimple w:instr=" SEQ Tabulka \* ARABIC ">
        <w:r w:rsidR="00AA29E9">
          <w:rPr>
            <w:noProof/>
          </w:rPr>
          <w:t>10</w:t>
        </w:r>
      </w:fldSimple>
      <w:r>
        <w:t>: Mezinárodní srovnání v hodnotě indexu EXPY bez ropných produktů a HDP na hlavu (2010)</w:t>
      </w:r>
    </w:p>
    <w:tbl>
      <w:tblPr>
        <w:tblW w:w="5320" w:type="dxa"/>
        <w:tblInd w:w="55" w:type="dxa"/>
        <w:tblCellMar>
          <w:left w:w="70" w:type="dxa"/>
          <w:right w:w="70" w:type="dxa"/>
        </w:tblCellMar>
        <w:tblLook w:val="04A0"/>
      </w:tblPr>
      <w:tblGrid>
        <w:gridCol w:w="960"/>
        <w:gridCol w:w="2440"/>
        <w:gridCol w:w="960"/>
        <w:gridCol w:w="960"/>
      </w:tblGrid>
      <w:tr w:rsidR="004A4A1D" w:rsidRPr="004A4A1D" w:rsidTr="004A4A1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pořadí</w:t>
            </w:r>
          </w:p>
        </w:tc>
        <w:tc>
          <w:tcPr>
            <w:tcW w:w="2440" w:type="dxa"/>
            <w:tcBorders>
              <w:top w:val="single" w:sz="4" w:space="0" w:color="auto"/>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země</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 xml:space="preserve">HDP </w:t>
            </w:r>
            <w:proofErr w:type="spellStart"/>
            <w:proofErr w:type="gramStart"/>
            <w:r w:rsidRPr="004A4A1D">
              <w:rPr>
                <w:rFonts w:eastAsia="Times New Roman" w:cs="Calibri"/>
                <w:color w:val="000000"/>
              </w:rPr>
              <w:t>n.o</w:t>
            </w:r>
            <w:proofErr w:type="spellEnd"/>
            <w:r w:rsidRPr="004A4A1D">
              <w:rPr>
                <w:rFonts w:eastAsia="Times New Roman" w:cs="Calibri"/>
                <w:color w:val="000000"/>
              </w:rPr>
              <w:t>.</w:t>
            </w:r>
            <w:proofErr w:type="gramEnd"/>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EXPY</w:t>
            </w:r>
          </w:p>
        </w:tc>
      </w:tr>
      <w:tr w:rsidR="004A4A1D" w:rsidRPr="004A4A1D" w:rsidTr="004A4A1D">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1</w:t>
            </w:r>
          </w:p>
        </w:tc>
        <w:tc>
          <w:tcPr>
            <w:tcW w:w="244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left"/>
              <w:rPr>
                <w:rFonts w:eastAsia="Times New Roman" w:cs="Calibri"/>
                <w:color w:val="000000"/>
              </w:rPr>
            </w:pPr>
            <w:r w:rsidRPr="004A4A1D">
              <w:rPr>
                <w:rFonts w:eastAsia="Times New Roman" w:cs="Calibri"/>
                <w:color w:val="000000"/>
              </w:rPr>
              <w:t>Lucembursko</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89012</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37941</w:t>
            </w:r>
          </w:p>
        </w:tc>
      </w:tr>
      <w:tr w:rsidR="004A4A1D" w:rsidRPr="004A4A1D" w:rsidTr="004A4A1D">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2</w:t>
            </w:r>
          </w:p>
        </w:tc>
        <w:tc>
          <w:tcPr>
            <w:tcW w:w="244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left"/>
              <w:rPr>
                <w:rFonts w:eastAsia="Times New Roman" w:cs="Calibri"/>
                <w:color w:val="000000"/>
              </w:rPr>
            </w:pPr>
            <w:r w:rsidRPr="004A4A1D">
              <w:rPr>
                <w:rFonts w:eastAsia="Times New Roman" w:cs="Calibri"/>
                <w:color w:val="000000"/>
              </w:rPr>
              <w:t>Mozambik</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975</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30693</w:t>
            </w:r>
          </w:p>
        </w:tc>
      </w:tr>
      <w:tr w:rsidR="004A4A1D" w:rsidRPr="004A4A1D" w:rsidTr="004A4A1D">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3</w:t>
            </w:r>
          </w:p>
        </w:tc>
        <w:tc>
          <w:tcPr>
            <w:tcW w:w="244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left"/>
              <w:rPr>
                <w:rFonts w:eastAsia="Times New Roman" w:cs="Calibri"/>
                <w:color w:val="000000"/>
              </w:rPr>
            </w:pPr>
            <w:r w:rsidRPr="004A4A1D">
              <w:rPr>
                <w:rFonts w:eastAsia="Times New Roman" w:cs="Calibri"/>
                <w:color w:val="000000"/>
              </w:rPr>
              <w:t>Kazachstán</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13099</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29322</w:t>
            </w:r>
          </w:p>
        </w:tc>
      </w:tr>
      <w:tr w:rsidR="004A4A1D" w:rsidRPr="004A4A1D" w:rsidTr="004A4A1D">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4</w:t>
            </w:r>
          </w:p>
        </w:tc>
        <w:tc>
          <w:tcPr>
            <w:tcW w:w="244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left"/>
              <w:rPr>
                <w:rFonts w:eastAsia="Times New Roman" w:cs="Calibri"/>
                <w:color w:val="000000"/>
              </w:rPr>
            </w:pPr>
            <w:r w:rsidRPr="004A4A1D">
              <w:rPr>
                <w:rFonts w:eastAsia="Times New Roman" w:cs="Calibri"/>
                <w:color w:val="000000"/>
              </w:rPr>
              <w:t>Spojené arabské emiráty</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47893</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29172</w:t>
            </w:r>
          </w:p>
        </w:tc>
      </w:tr>
      <w:tr w:rsidR="004A4A1D" w:rsidRPr="004A4A1D" w:rsidTr="004A4A1D">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5</w:t>
            </w:r>
          </w:p>
        </w:tc>
        <w:tc>
          <w:tcPr>
            <w:tcW w:w="244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left"/>
              <w:rPr>
                <w:rFonts w:eastAsia="Times New Roman" w:cs="Calibri"/>
                <w:color w:val="000000"/>
              </w:rPr>
            </w:pPr>
            <w:r w:rsidRPr="004A4A1D">
              <w:rPr>
                <w:rFonts w:eastAsia="Times New Roman" w:cs="Calibri"/>
                <w:color w:val="000000"/>
              </w:rPr>
              <w:t>Švýcarsko</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51262</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28664</w:t>
            </w:r>
          </w:p>
        </w:tc>
      </w:tr>
      <w:tr w:rsidR="004A4A1D" w:rsidRPr="004A4A1D" w:rsidTr="004A4A1D">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6</w:t>
            </w:r>
          </w:p>
        </w:tc>
        <w:tc>
          <w:tcPr>
            <w:tcW w:w="244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left"/>
              <w:rPr>
                <w:rFonts w:eastAsia="Times New Roman" w:cs="Calibri"/>
                <w:color w:val="000000"/>
              </w:rPr>
            </w:pPr>
            <w:r w:rsidRPr="004A4A1D">
              <w:rPr>
                <w:rFonts w:eastAsia="Times New Roman" w:cs="Calibri"/>
                <w:color w:val="000000"/>
              </w:rPr>
              <w:t>Irsko</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41682</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28572</w:t>
            </w:r>
          </w:p>
        </w:tc>
      </w:tr>
      <w:tr w:rsidR="004A4A1D" w:rsidRPr="004A4A1D" w:rsidTr="004A4A1D">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7</w:t>
            </w:r>
          </w:p>
        </w:tc>
        <w:tc>
          <w:tcPr>
            <w:tcW w:w="244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left"/>
              <w:rPr>
                <w:rFonts w:eastAsia="Times New Roman" w:cs="Calibri"/>
                <w:color w:val="000000"/>
              </w:rPr>
            </w:pPr>
            <w:r w:rsidRPr="004A4A1D">
              <w:rPr>
                <w:rFonts w:eastAsia="Times New Roman" w:cs="Calibri"/>
                <w:color w:val="000000"/>
              </w:rPr>
              <w:t>Japonsko</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34314</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26112</w:t>
            </w:r>
          </w:p>
        </w:tc>
      </w:tr>
      <w:tr w:rsidR="004A4A1D" w:rsidRPr="004A4A1D" w:rsidTr="004A4A1D">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8</w:t>
            </w:r>
          </w:p>
        </w:tc>
        <w:tc>
          <w:tcPr>
            <w:tcW w:w="244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left"/>
              <w:rPr>
                <w:rFonts w:eastAsia="Times New Roman" w:cs="Calibri"/>
                <w:color w:val="000000"/>
              </w:rPr>
            </w:pPr>
            <w:r w:rsidRPr="004A4A1D">
              <w:rPr>
                <w:rFonts w:eastAsia="Times New Roman" w:cs="Calibri"/>
                <w:color w:val="000000"/>
              </w:rPr>
              <w:t>Svazijsko</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6057</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25819</w:t>
            </w:r>
          </w:p>
        </w:tc>
      </w:tr>
      <w:tr w:rsidR="004A4A1D" w:rsidRPr="004A4A1D" w:rsidTr="004A4A1D">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9</w:t>
            </w:r>
          </w:p>
        </w:tc>
        <w:tc>
          <w:tcPr>
            <w:tcW w:w="244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left"/>
              <w:rPr>
                <w:rFonts w:eastAsia="Times New Roman" w:cs="Calibri"/>
                <w:color w:val="000000"/>
              </w:rPr>
            </w:pPr>
            <w:proofErr w:type="spellStart"/>
            <w:r w:rsidRPr="004A4A1D">
              <w:rPr>
                <w:rFonts w:eastAsia="Times New Roman" w:cs="Calibri"/>
                <w:color w:val="000000"/>
              </w:rPr>
              <w:t>Hong</w:t>
            </w:r>
            <w:proofErr w:type="spellEnd"/>
            <w:r w:rsidRPr="004A4A1D">
              <w:rPr>
                <w:rFonts w:eastAsia="Times New Roman" w:cs="Calibri"/>
                <w:color w:val="000000"/>
              </w:rPr>
              <w:t xml:space="preserve"> Kong</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50551</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25552</w:t>
            </w:r>
          </w:p>
        </w:tc>
      </w:tr>
      <w:tr w:rsidR="004A4A1D" w:rsidRPr="004A4A1D" w:rsidTr="004A4A1D">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10</w:t>
            </w:r>
          </w:p>
        </w:tc>
        <w:tc>
          <w:tcPr>
            <w:tcW w:w="244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left"/>
              <w:rPr>
                <w:rFonts w:eastAsia="Times New Roman" w:cs="Calibri"/>
                <w:color w:val="000000"/>
              </w:rPr>
            </w:pPr>
            <w:r w:rsidRPr="004A4A1D">
              <w:rPr>
                <w:rFonts w:eastAsia="Times New Roman" w:cs="Calibri"/>
                <w:color w:val="000000"/>
              </w:rPr>
              <w:t>Německo</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39491</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24855</w:t>
            </w:r>
          </w:p>
        </w:tc>
      </w:tr>
      <w:tr w:rsidR="004A4A1D" w:rsidRPr="004A4A1D" w:rsidTr="004A4A1D">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13</w:t>
            </w:r>
          </w:p>
        </w:tc>
        <w:tc>
          <w:tcPr>
            <w:tcW w:w="244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left"/>
              <w:rPr>
                <w:rFonts w:eastAsia="Times New Roman" w:cs="Calibri"/>
                <w:color w:val="000000"/>
              </w:rPr>
            </w:pPr>
            <w:r w:rsidRPr="004A4A1D">
              <w:rPr>
                <w:rFonts w:eastAsia="Times New Roman" w:cs="Calibri"/>
                <w:color w:val="000000"/>
              </w:rPr>
              <w:t>Rakousko</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42196</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23985</w:t>
            </w:r>
          </w:p>
        </w:tc>
      </w:tr>
      <w:tr w:rsidR="004A4A1D" w:rsidRPr="004A4A1D" w:rsidTr="004A4A1D">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21</w:t>
            </w:r>
          </w:p>
        </w:tc>
        <w:tc>
          <w:tcPr>
            <w:tcW w:w="244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left"/>
              <w:rPr>
                <w:rFonts w:eastAsia="Times New Roman" w:cs="Calibri"/>
                <w:color w:val="000000"/>
              </w:rPr>
            </w:pPr>
            <w:r w:rsidRPr="004A4A1D">
              <w:rPr>
                <w:rFonts w:eastAsia="Times New Roman" w:cs="Calibri"/>
                <w:color w:val="000000"/>
              </w:rPr>
              <w:t>Spojené státy americké</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48112</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22795</w:t>
            </w:r>
          </w:p>
        </w:tc>
      </w:tr>
      <w:tr w:rsidR="004A4A1D" w:rsidRPr="004A4A1D" w:rsidTr="004A4A1D">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b/>
                <w:bCs/>
                <w:color w:val="000000"/>
              </w:rPr>
            </w:pPr>
            <w:r w:rsidRPr="004A4A1D">
              <w:rPr>
                <w:rFonts w:eastAsia="Times New Roman" w:cs="Calibri"/>
                <w:b/>
                <w:bCs/>
                <w:color w:val="000000"/>
              </w:rPr>
              <w:t>20</w:t>
            </w:r>
          </w:p>
        </w:tc>
        <w:tc>
          <w:tcPr>
            <w:tcW w:w="244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left"/>
              <w:rPr>
                <w:rFonts w:eastAsia="Times New Roman" w:cs="Calibri"/>
                <w:b/>
                <w:bCs/>
                <w:color w:val="000000"/>
              </w:rPr>
            </w:pPr>
            <w:r w:rsidRPr="004A4A1D">
              <w:rPr>
                <w:rFonts w:eastAsia="Times New Roman" w:cs="Calibri"/>
                <w:b/>
                <w:bCs/>
                <w:color w:val="000000"/>
              </w:rPr>
              <w:t>ČR</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b/>
                <w:bCs/>
                <w:color w:val="000000"/>
              </w:rPr>
            </w:pPr>
            <w:r w:rsidRPr="004A4A1D">
              <w:rPr>
                <w:rFonts w:eastAsia="Times New Roman" w:cs="Calibri"/>
                <w:b/>
                <w:bCs/>
                <w:color w:val="000000"/>
              </w:rPr>
              <w:t>26207</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b/>
                <w:bCs/>
                <w:color w:val="000000"/>
              </w:rPr>
            </w:pPr>
            <w:r w:rsidRPr="004A4A1D">
              <w:rPr>
                <w:rFonts w:eastAsia="Times New Roman" w:cs="Calibri"/>
                <w:b/>
                <w:bCs/>
                <w:color w:val="000000"/>
              </w:rPr>
              <w:t>22842</w:t>
            </w:r>
          </w:p>
        </w:tc>
      </w:tr>
      <w:tr w:rsidR="004A4A1D" w:rsidRPr="004A4A1D" w:rsidTr="004A4A1D">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23</w:t>
            </w:r>
          </w:p>
        </w:tc>
        <w:tc>
          <w:tcPr>
            <w:tcW w:w="244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left"/>
              <w:rPr>
                <w:rFonts w:eastAsia="Times New Roman" w:cs="Calibri"/>
                <w:color w:val="000000"/>
              </w:rPr>
            </w:pPr>
            <w:r w:rsidRPr="004A4A1D">
              <w:rPr>
                <w:rFonts w:eastAsia="Times New Roman" w:cs="Calibri"/>
                <w:color w:val="000000"/>
              </w:rPr>
              <w:t>Maďarsko</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21663</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22689</w:t>
            </w:r>
          </w:p>
        </w:tc>
      </w:tr>
      <w:tr w:rsidR="004A4A1D" w:rsidRPr="004A4A1D" w:rsidTr="004A4A1D">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29</w:t>
            </w:r>
          </w:p>
        </w:tc>
        <w:tc>
          <w:tcPr>
            <w:tcW w:w="244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left"/>
              <w:rPr>
                <w:rFonts w:eastAsia="Times New Roman" w:cs="Calibri"/>
                <w:color w:val="000000"/>
              </w:rPr>
            </w:pPr>
            <w:r w:rsidRPr="004A4A1D">
              <w:rPr>
                <w:rFonts w:eastAsia="Times New Roman" w:cs="Calibri"/>
                <w:color w:val="000000"/>
              </w:rPr>
              <w:t>Čína</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8400</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21477</w:t>
            </w:r>
          </w:p>
        </w:tc>
      </w:tr>
      <w:tr w:rsidR="004A4A1D" w:rsidRPr="004A4A1D" w:rsidTr="004A4A1D">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32</w:t>
            </w:r>
          </w:p>
        </w:tc>
        <w:tc>
          <w:tcPr>
            <w:tcW w:w="244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left"/>
              <w:rPr>
                <w:rFonts w:eastAsia="Times New Roman" w:cs="Calibri"/>
                <w:color w:val="000000"/>
              </w:rPr>
            </w:pPr>
            <w:r w:rsidRPr="004A4A1D">
              <w:rPr>
                <w:rFonts w:eastAsia="Times New Roman" w:cs="Calibri"/>
                <w:color w:val="000000"/>
              </w:rPr>
              <w:t>Slovensko</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23910</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21113</w:t>
            </w:r>
          </w:p>
        </w:tc>
      </w:tr>
      <w:tr w:rsidR="004A4A1D" w:rsidRPr="004A4A1D" w:rsidTr="004A4A1D">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33</w:t>
            </w:r>
          </w:p>
        </w:tc>
        <w:tc>
          <w:tcPr>
            <w:tcW w:w="244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left"/>
              <w:rPr>
                <w:rFonts w:eastAsia="Times New Roman" w:cs="Calibri"/>
                <w:color w:val="000000"/>
              </w:rPr>
            </w:pPr>
            <w:r w:rsidRPr="004A4A1D">
              <w:rPr>
                <w:rFonts w:eastAsia="Times New Roman" w:cs="Calibri"/>
                <w:color w:val="000000"/>
              </w:rPr>
              <w:t>Polsko</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21261</w:t>
            </w:r>
          </w:p>
        </w:tc>
        <w:tc>
          <w:tcPr>
            <w:tcW w:w="960" w:type="dxa"/>
            <w:tcBorders>
              <w:top w:val="nil"/>
              <w:left w:val="nil"/>
              <w:bottom w:val="single" w:sz="4" w:space="0" w:color="auto"/>
              <w:right w:val="single" w:sz="4" w:space="0" w:color="auto"/>
            </w:tcBorders>
            <w:shd w:val="clear" w:color="auto" w:fill="auto"/>
            <w:noWrap/>
            <w:vAlign w:val="center"/>
            <w:hideMark/>
          </w:tcPr>
          <w:p w:rsidR="004A4A1D" w:rsidRPr="004A4A1D" w:rsidRDefault="004A4A1D" w:rsidP="004A4A1D">
            <w:pPr>
              <w:spacing w:after="0"/>
              <w:jc w:val="center"/>
              <w:rPr>
                <w:rFonts w:eastAsia="Times New Roman" w:cs="Calibri"/>
                <w:color w:val="000000"/>
              </w:rPr>
            </w:pPr>
            <w:r w:rsidRPr="004A4A1D">
              <w:rPr>
                <w:rFonts w:eastAsia="Times New Roman" w:cs="Calibri"/>
                <w:color w:val="000000"/>
              </w:rPr>
              <w:t>20884</w:t>
            </w:r>
          </w:p>
        </w:tc>
      </w:tr>
    </w:tbl>
    <w:p w:rsidR="004A4A1D" w:rsidRPr="004A4A1D" w:rsidRDefault="004A4A1D" w:rsidP="004A4A1D">
      <w:pPr>
        <w:rPr>
          <w:lang w:eastAsia="en-US"/>
        </w:rPr>
      </w:pPr>
      <w:r>
        <w:rPr>
          <w:lang w:eastAsia="en-US"/>
        </w:rPr>
        <w:t>Zdroj: EEIP na základě dat z Comtrade</w:t>
      </w:r>
    </w:p>
    <w:p w:rsidR="009B2346" w:rsidRDefault="009B2346" w:rsidP="00FB0BF3">
      <w:pPr>
        <w:rPr>
          <w:lang w:eastAsia="en-US"/>
        </w:rPr>
      </w:pPr>
    </w:p>
    <w:p w:rsidR="00715560" w:rsidRPr="009B2346" w:rsidRDefault="00715560" w:rsidP="00FB0BF3">
      <w:pPr>
        <w:rPr>
          <w:lang w:eastAsia="en-US"/>
        </w:rPr>
      </w:pPr>
    </w:p>
    <w:p w:rsidR="00F56604" w:rsidRDefault="00F56604" w:rsidP="00F56604">
      <w:pPr>
        <w:pStyle w:val="Nadpis2"/>
      </w:pPr>
      <w:bookmarkStart w:id="6" w:name="_Toc376424877"/>
      <w:r w:rsidRPr="00F56604">
        <w:t>Mezinárodní konkurenceschopnost v podmínkách pro podnikání</w:t>
      </w:r>
      <w:bookmarkEnd w:id="6"/>
    </w:p>
    <w:p w:rsidR="00F56604" w:rsidRDefault="00F56604" w:rsidP="00F56604">
      <w:pPr>
        <w:spacing w:after="0"/>
        <w:jc w:val="left"/>
      </w:pPr>
      <w:r w:rsidRPr="00F56604">
        <w:t>Mezinárodní konkurenceschopnost v podmínkách pro podnikán</w:t>
      </w:r>
      <w:r>
        <w:t>í</w:t>
      </w:r>
      <w:r w:rsidR="00DB7C4F">
        <w:t xml:space="preserve"> hodnotí GLOBEX pomo</w:t>
      </w:r>
      <w:r w:rsidR="00FE3DA1">
        <w:t xml:space="preserve">cí řady ukazatelů včetně těch ze zprávy </w:t>
      </w:r>
      <w:proofErr w:type="spellStart"/>
      <w:r w:rsidR="00FE3DA1">
        <w:t>Doing</w:t>
      </w:r>
      <w:proofErr w:type="spellEnd"/>
      <w:r w:rsidR="00FE3DA1">
        <w:t xml:space="preserve"> Business Světové banky, na které je založena i pyramida podnikání níže (čím světlejší, tím lepší hodnocení). </w:t>
      </w:r>
    </w:p>
    <w:p w:rsidR="000D40BC" w:rsidRDefault="000D40BC" w:rsidP="00F56604">
      <w:pPr>
        <w:spacing w:after="0"/>
        <w:jc w:val="left"/>
      </w:pPr>
    </w:p>
    <w:p w:rsidR="000D40BC" w:rsidRDefault="000D40BC" w:rsidP="00F56604">
      <w:pPr>
        <w:spacing w:after="0"/>
        <w:jc w:val="left"/>
      </w:pPr>
    </w:p>
    <w:p w:rsidR="000D40BC" w:rsidRDefault="000D40BC" w:rsidP="00F56604">
      <w:pPr>
        <w:spacing w:after="0"/>
        <w:jc w:val="left"/>
      </w:pPr>
    </w:p>
    <w:p w:rsidR="000D40BC" w:rsidRDefault="000D40BC" w:rsidP="00F56604">
      <w:pPr>
        <w:spacing w:after="0"/>
        <w:jc w:val="left"/>
      </w:pPr>
    </w:p>
    <w:p w:rsidR="000D40BC" w:rsidRDefault="000D40BC" w:rsidP="00F56604">
      <w:pPr>
        <w:spacing w:after="0"/>
        <w:jc w:val="left"/>
      </w:pPr>
    </w:p>
    <w:p w:rsidR="000D40BC" w:rsidRDefault="000D40BC" w:rsidP="00F56604">
      <w:pPr>
        <w:spacing w:after="0"/>
        <w:jc w:val="left"/>
      </w:pPr>
    </w:p>
    <w:p w:rsidR="000D40BC" w:rsidRDefault="000D40BC" w:rsidP="00F56604">
      <w:pPr>
        <w:spacing w:after="0"/>
        <w:jc w:val="left"/>
      </w:pPr>
    </w:p>
    <w:p w:rsidR="000D40BC" w:rsidRDefault="000D40BC" w:rsidP="00F56604">
      <w:pPr>
        <w:spacing w:after="0"/>
        <w:jc w:val="left"/>
      </w:pPr>
    </w:p>
    <w:p w:rsidR="000D40BC" w:rsidRDefault="000D40BC" w:rsidP="00F56604">
      <w:pPr>
        <w:spacing w:after="0"/>
        <w:jc w:val="left"/>
      </w:pPr>
    </w:p>
    <w:p w:rsidR="000D40BC" w:rsidRDefault="000D40BC" w:rsidP="00F56604">
      <w:pPr>
        <w:spacing w:after="0"/>
        <w:jc w:val="left"/>
      </w:pPr>
    </w:p>
    <w:p w:rsidR="000D40BC" w:rsidRDefault="000D40BC" w:rsidP="00F56604">
      <w:pPr>
        <w:spacing w:after="0"/>
        <w:jc w:val="left"/>
      </w:pPr>
    </w:p>
    <w:p w:rsidR="000D40BC" w:rsidRDefault="000D40BC" w:rsidP="00F56604">
      <w:pPr>
        <w:spacing w:after="0"/>
        <w:jc w:val="left"/>
      </w:pPr>
    </w:p>
    <w:p w:rsidR="0027409B" w:rsidRPr="00AD3B1C" w:rsidRDefault="00AD3B1C" w:rsidP="00AD3B1C">
      <w:pPr>
        <w:pStyle w:val="Titulek"/>
        <w:rPr>
          <w:rStyle w:val="Siln"/>
          <w:b/>
        </w:rPr>
      </w:pPr>
      <w:r>
        <w:lastRenderedPageBreak/>
        <w:t xml:space="preserve">Obrázek </w:t>
      </w:r>
      <w:fldSimple w:instr=" SEQ Obrázek \* ARABIC ">
        <w:r w:rsidR="00AA29E9">
          <w:rPr>
            <w:noProof/>
          </w:rPr>
          <w:t>2</w:t>
        </w:r>
      </w:fldSimple>
      <w:r>
        <w:t xml:space="preserve">: </w:t>
      </w:r>
      <w:r w:rsidR="0027409B" w:rsidRPr="00AD3B1C">
        <w:rPr>
          <w:rStyle w:val="Siln"/>
          <w:b/>
        </w:rPr>
        <w:t>Pyramida podnikání</w:t>
      </w:r>
      <w:r w:rsidR="00654674" w:rsidRPr="00AD3B1C">
        <w:rPr>
          <w:rStyle w:val="Siln"/>
          <w:b/>
        </w:rPr>
        <w:t xml:space="preserve"> (pro rok 2013)</w:t>
      </w:r>
    </w:p>
    <w:p w:rsidR="006B6F9E" w:rsidRDefault="00EA3B22" w:rsidP="00F56604">
      <w:pPr>
        <w:spacing w:after="0"/>
        <w:jc w:val="left"/>
      </w:pPr>
      <w:r w:rsidRPr="00EA3B22">
        <w:rPr>
          <w:noProof/>
        </w:rPr>
        <w:drawing>
          <wp:inline distT="0" distB="0" distL="0" distR="0">
            <wp:extent cx="6829425" cy="4705640"/>
            <wp:effectExtent l="19050" t="0" r="0" b="0"/>
            <wp:docPr id="3"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srcRect/>
                    <a:stretch>
                      <a:fillRect/>
                    </a:stretch>
                  </pic:blipFill>
                  <pic:spPr bwMode="auto">
                    <a:xfrm>
                      <a:off x="0" y="0"/>
                      <a:ext cx="6838495" cy="4711889"/>
                    </a:xfrm>
                    <a:prstGeom prst="rect">
                      <a:avLst/>
                    </a:prstGeom>
                    <a:noFill/>
                    <a:ln w="9525">
                      <a:noFill/>
                      <a:miter lim="800000"/>
                      <a:headEnd/>
                      <a:tailEnd/>
                    </a:ln>
                  </pic:spPr>
                </pic:pic>
              </a:graphicData>
            </a:graphic>
          </wp:inline>
        </w:drawing>
      </w:r>
    </w:p>
    <w:p w:rsidR="00FE3DA1" w:rsidRDefault="00FE3DA1" w:rsidP="00FE3DA1">
      <w:r>
        <w:rPr>
          <w:noProof/>
        </w:rPr>
        <w:t xml:space="preserve">Zdroj: EEIP, a.s., data </w:t>
      </w:r>
      <w:proofErr w:type="spellStart"/>
      <w:r>
        <w:t>Doing</w:t>
      </w:r>
      <w:proofErr w:type="spellEnd"/>
      <w:r>
        <w:t xml:space="preserve"> Business Světové banky</w:t>
      </w:r>
    </w:p>
    <w:p w:rsidR="000D40BC" w:rsidRDefault="000D40BC" w:rsidP="00FE3DA1"/>
    <w:p w:rsidR="009642C4" w:rsidRDefault="00817F34" w:rsidP="00FE3DA1">
      <w:r>
        <w:t>Podnikatelské prostředí a kvalita i</w:t>
      </w:r>
      <w:r w:rsidR="00B31B57">
        <w:t xml:space="preserve">nstitucí jsou průřezovými a klíčovými podmínkami pro konkurenceschopnost země. </w:t>
      </w:r>
      <w:r>
        <w:t xml:space="preserve">Zpráva </w:t>
      </w:r>
      <w:proofErr w:type="spellStart"/>
      <w:r>
        <w:t>Doing</w:t>
      </w:r>
      <w:proofErr w:type="spellEnd"/>
      <w:r>
        <w:t xml:space="preserve"> Business Světové banky</w:t>
      </w:r>
      <w:r w:rsidR="00B31B57">
        <w:t xml:space="preserve">, z níž </w:t>
      </w:r>
      <w:r w:rsidR="005E0364">
        <w:t xml:space="preserve">byla </w:t>
      </w:r>
      <w:r w:rsidR="00B31B57">
        <w:t>převážně vytvořena pyramida konkurenceschopnosti výše</w:t>
      </w:r>
      <w:r w:rsidR="005E0364">
        <w:t>, vytváří Index snadného podnikání, který se skládá z několika pro podnikání důležitých indikátorů. V dolní části pyramidy (základních stavebních kamenech) jsou umístěny nutné podmínky pro podnikání, jako je snadnost zahájení podnikání, dostupnost úvěru nebo registrace majetku. Výše jsou pak umístěny podmínky, které zlepšují prostředí pro podnikání- daně, ochrana investorů, vymahatelnost kontraktů atd.</w:t>
      </w:r>
    </w:p>
    <w:p w:rsidR="00654674" w:rsidRDefault="00654674" w:rsidP="00FE3DA1">
      <w:r>
        <w:t xml:space="preserve">Stejně jako v podmínkách pro podnikání v roce 2011 dopadá Česká republika špatně i v roce </w:t>
      </w:r>
      <w:r w:rsidR="00736E5B">
        <w:t>2013. Do</w:t>
      </w:r>
      <w:r>
        <w:t>konce došlo ještě k zhoršení o 2 příčky v umístění zemí z 63. na 65. místo, což je výrazně horší, než by bylo adekvátní pro rozvinutost české ekonomik</w:t>
      </w:r>
      <w:r w:rsidR="004E61E8">
        <w:t>y (například Slovensko se umisť</w:t>
      </w:r>
      <w:r>
        <w:t>uje v celkovém pořadí indexu na 46. místě). Tento stav nevěstí pro českou ekonomiku do budoucna nic dobrého, protože podnikání je motorem inovací a růstu. Ve srovnání jednotlivých indikátorů se stavem před dvěma lety došlo ke zlepšení v registraci majetku a ve výši daní</w:t>
      </w:r>
      <w:r w:rsidR="00447B2E">
        <w:t>, naopak došlo ke zhoršení u ostatních indikátorů, jako jsou: zahájení podnikání, dostupnost úvěru, ochrana investorů, mezinárodní obchod, vymahatelnost kontraktů a ukončení podnikání.</w:t>
      </w:r>
    </w:p>
    <w:p w:rsidR="002502E2" w:rsidRDefault="002502E2" w:rsidP="00FE3DA1"/>
    <w:p w:rsidR="005B7BFC" w:rsidRDefault="005B7BFC" w:rsidP="00FE3DA1"/>
    <w:p w:rsidR="00F56604" w:rsidRDefault="008A4EB5" w:rsidP="00F56604">
      <w:pPr>
        <w:pStyle w:val="Nadpis2"/>
      </w:pPr>
      <w:bookmarkStart w:id="7" w:name="_Ref345407839"/>
      <w:bookmarkStart w:id="8" w:name="_Toc376424878"/>
      <w:r>
        <w:lastRenderedPageBreak/>
        <w:t>Necenová m</w:t>
      </w:r>
      <w:r w:rsidR="00F56604" w:rsidRPr="005E413D">
        <w:t>ezinárodní konkurence</w:t>
      </w:r>
      <w:r w:rsidR="00F56604">
        <w:t xml:space="preserve">schopnost </w:t>
      </w:r>
      <w:r w:rsidR="001438FE">
        <w:t>země</w:t>
      </w:r>
      <w:bookmarkEnd w:id="7"/>
      <w:bookmarkEnd w:id="8"/>
      <w:r w:rsidR="00F56604" w:rsidRPr="00F56604">
        <w:t xml:space="preserve"> </w:t>
      </w:r>
    </w:p>
    <w:p w:rsidR="005B7BFC" w:rsidRDefault="005B7BFC" w:rsidP="00521F7F">
      <w:pPr>
        <w:spacing w:after="0"/>
      </w:pPr>
    </w:p>
    <w:p w:rsidR="002502E2" w:rsidRDefault="00521F7F" w:rsidP="004D124E">
      <w:pPr>
        <w:spacing w:after="0"/>
      </w:pPr>
      <w:r>
        <w:t>Necenová m</w:t>
      </w:r>
      <w:r w:rsidR="00F56604" w:rsidRPr="005E413D">
        <w:t>ezinárodní konkurence</w:t>
      </w:r>
      <w:r w:rsidR="00F56604">
        <w:t xml:space="preserve">schopnost </w:t>
      </w:r>
      <w:r w:rsidR="001438FE">
        <w:t>země</w:t>
      </w:r>
      <w:r w:rsidR="00FE3DA1">
        <w:t xml:space="preserve"> zahrnuje všechny zbývající dimenze mezin</w:t>
      </w:r>
      <w:r w:rsidR="009A2B32">
        <w:t>árodní konkurenceschopnosti</w:t>
      </w:r>
      <w:r w:rsidR="00FE3DA1">
        <w:t xml:space="preserve"> kromě </w:t>
      </w:r>
      <w:r>
        <w:t xml:space="preserve">cenové konkurenceschopnosti </w:t>
      </w:r>
      <w:r w:rsidR="00FE3DA1">
        <w:t xml:space="preserve">exportu a podmínek pro podnikání. </w:t>
      </w:r>
      <w:r>
        <w:t>Necenová m</w:t>
      </w:r>
      <w:r w:rsidR="00B80B39">
        <w:t>ezinárodní konkurenceschopnost země je s</w:t>
      </w:r>
      <w:r>
        <w:t xml:space="preserve"> cenovou </w:t>
      </w:r>
      <w:r w:rsidR="00B80B39">
        <w:t>mezinárodní konkurenceschopností exportu a podmínkami pro podnikání značně provázána, protože zahrnuje necenové faktory globální konkurenceschopnosti</w:t>
      </w:r>
      <w:r>
        <w:t>, které jsou také podstatnou složkou rozhodující o úspěšnosti exportu</w:t>
      </w:r>
      <w:r w:rsidR="00B80B39">
        <w:t xml:space="preserve">- pokud by byla posuzována konkurenceschopnost pouze u homogenních produktů, pak by nám stačily běžné ukazatele cenové konkurenceschopnosti jako je REER, ULC, produktivita atd. </w:t>
      </w:r>
      <w:r w:rsidR="00681A20">
        <w:t xml:space="preserve">Tyto ukazatele však nejsou všeobjímající v globální dynamické ekonomice plné inovací, kde se zdaleka nejedná o pouhé nákladové soupeření ve výrobě homogenních produktů. K zahrnutí faktorů necenové konkurenceschopnosti nám slouží tento pilíř </w:t>
      </w:r>
      <w:r>
        <w:t xml:space="preserve">necenové </w:t>
      </w:r>
      <w:r w:rsidR="00681A20">
        <w:t xml:space="preserve">mezinárodní konkurenceschopnosti země. </w:t>
      </w:r>
      <w:r w:rsidR="00FE3DA1">
        <w:t xml:space="preserve">GLOBEX hodnotí tuto velkou skupinu ukazatelů i pomocí Indexu globální konkurenceschopnosti Světového ekonomického fóra, </w:t>
      </w:r>
      <w:r w:rsidR="004C7213">
        <w:fldChar w:fldCharType="begin"/>
      </w:r>
      <w:r w:rsidR="00FE3DA1">
        <w:instrText xml:space="preserve"> ADDIN ZOTERO_ITEM CSL_CITATION {"citationID":"Rxtuc4mm","properties":{"formattedCitation":"(Sala-i-Martin et al. 2010)","plainCitation":"(Sala-i-Martin et al. 2010)"},"citationItems":[{"id":907,"uris":["http://zotero.org/users/246527/items/WVU5HMAK"],"uri":["http://zotero.org/users/246527/items/WVU5HMAK"],"itemData":{"id":907,"type":"article-journal","title":"The Global Competitiveness Index 2010–2011: Looking Beyond the Global Economic Crisis","container-title":"The Global Competitiveness Report 2010-2011","shortTitle":"The Global Competitiveness Index 2010–2011","author":[{"family":"Sala-i-Martin","given":"X."},{"family":"Blanke","given":"J."},{"family":"Hanouz","given":"M. D"},{"family":"Geiger","given":"T."},{"family":"Mia","given":"I."}],"issued":{"year":2010}}}],"schema":"https://github.com/citation-style-language/schema/raw/master/csl-citation.json"} </w:instrText>
      </w:r>
      <w:r w:rsidR="004C7213">
        <w:fldChar w:fldCharType="separate"/>
      </w:r>
      <w:r w:rsidR="00FE3DA1" w:rsidRPr="00FE3DA1">
        <w:rPr>
          <w:rFonts w:cs="Calibri"/>
        </w:rPr>
        <w:t>(Sala-i-Martin et al. 2010)</w:t>
      </w:r>
      <w:r w:rsidR="004C7213">
        <w:fldChar w:fldCharType="end"/>
      </w:r>
      <w:r w:rsidR="00FE3DA1">
        <w:t>, na kterém je založena pyramida konkurenceschopnosti, níže ve více i méně podrobné variantě (čím světlejší, tím lepší hodnocení).</w:t>
      </w:r>
    </w:p>
    <w:p w:rsidR="002502E2" w:rsidRDefault="002502E2" w:rsidP="00F56604">
      <w:pPr>
        <w:spacing w:after="0"/>
        <w:jc w:val="left"/>
      </w:pPr>
    </w:p>
    <w:p w:rsidR="00AD3B1C" w:rsidRDefault="00AD3B1C" w:rsidP="00F56604">
      <w:pPr>
        <w:spacing w:after="0"/>
        <w:jc w:val="left"/>
      </w:pPr>
    </w:p>
    <w:p w:rsidR="00FE3DA1" w:rsidRPr="0027409B" w:rsidRDefault="00AD3B1C" w:rsidP="00AD3B1C">
      <w:pPr>
        <w:pStyle w:val="Titulek"/>
        <w:rPr>
          <w:b w:val="0"/>
          <w:bCs w:val="0"/>
        </w:rPr>
      </w:pPr>
      <w:r>
        <w:t xml:space="preserve">Obrázek </w:t>
      </w:r>
      <w:fldSimple w:instr=" SEQ Obrázek \* ARABIC ">
        <w:r w:rsidR="00AA29E9">
          <w:rPr>
            <w:noProof/>
          </w:rPr>
          <w:t>3</w:t>
        </w:r>
      </w:fldSimple>
      <w:r>
        <w:t xml:space="preserve">: </w:t>
      </w:r>
      <w:r w:rsidR="00FE3DA1" w:rsidRPr="00AD3B1C">
        <w:rPr>
          <w:rStyle w:val="Siln"/>
          <w:b/>
        </w:rPr>
        <w:t>Pyramida konkurenceschopnosti</w:t>
      </w:r>
      <w:r w:rsidR="009A2B32" w:rsidRPr="00AD3B1C">
        <w:rPr>
          <w:rStyle w:val="Siln"/>
          <w:b/>
        </w:rPr>
        <w:t>- zjednodušená</w:t>
      </w:r>
    </w:p>
    <w:p w:rsidR="00FE3DA1" w:rsidRDefault="008058B3" w:rsidP="00FE3DA1">
      <w:pPr>
        <w:spacing w:after="0"/>
        <w:jc w:val="left"/>
        <w:rPr>
          <w:rFonts w:ascii="Cambria" w:eastAsia="Times New Roman" w:hAnsi="Cambria"/>
          <w:b/>
          <w:bCs/>
          <w:color w:val="B6B003"/>
          <w:sz w:val="28"/>
          <w:szCs w:val="28"/>
        </w:rPr>
      </w:pPr>
      <w:r w:rsidRPr="008058B3">
        <w:rPr>
          <w:rFonts w:ascii="Cambria" w:eastAsia="Times New Roman" w:hAnsi="Cambria"/>
          <w:b/>
          <w:bCs/>
          <w:noProof/>
          <w:color w:val="B6B003"/>
          <w:sz w:val="28"/>
          <w:szCs w:val="28"/>
        </w:rPr>
        <w:drawing>
          <wp:inline distT="0" distB="0" distL="0" distR="0">
            <wp:extent cx="5248275" cy="3600450"/>
            <wp:effectExtent l="19050" t="0" r="0" b="0"/>
            <wp:docPr id="34" name="Objekt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632848" cy="6027832"/>
                      <a:chOff x="1187624" y="476672"/>
                      <a:chExt cx="7632848" cy="6027832"/>
                    </a:xfrm>
                  </a:grpSpPr>
                  <a:grpSp>
                    <a:nvGrpSpPr>
                      <a:cNvPr id="7" name="Skupina 6"/>
                      <a:cNvGrpSpPr/>
                    </a:nvGrpSpPr>
                    <a:grpSpPr>
                      <a:xfrm>
                        <a:off x="1187624" y="476672"/>
                        <a:ext cx="7632848" cy="6027832"/>
                        <a:chOff x="1187624" y="476672"/>
                        <a:chExt cx="7632848" cy="6027832"/>
                      </a:xfrm>
                    </a:grpSpPr>
                    <a:pic>
                      <a:nvPicPr>
                        <a:cNvPr id="15371" name="Picture 11"/>
                        <a:cNvPicPr>
                          <a:picLocks noChangeAspect="1" noChangeArrowheads="1"/>
                        </a:cNvPicPr>
                      </a:nvPicPr>
                      <a:blipFill>
                        <a:blip r:embed="rId32"/>
                        <a:srcRect/>
                        <a:stretch>
                          <a:fillRect/>
                        </a:stretch>
                      </a:blipFill>
                      <a:spPr bwMode="auto">
                        <a:xfrm>
                          <a:off x="1187624" y="962321"/>
                          <a:ext cx="6984776" cy="5097358"/>
                        </a:xfrm>
                        <a:prstGeom prst="rect">
                          <a:avLst/>
                        </a:prstGeom>
                        <a:noFill/>
                        <a:ln w="9525">
                          <a:noFill/>
                          <a:miter lim="800000"/>
                          <a:headEnd/>
                          <a:tailEnd/>
                        </a:ln>
                        <a:effectLst/>
                      </a:spPr>
                    </a:pic>
                    <a:sp>
                      <a:nvSpPr>
                        <a:cNvPr id="15" name="Obdélník 14"/>
                        <a:cNvSpPr/>
                      </a:nvSpPr>
                      <a:spPr>
                        <a:xfrm>
                          <a:off x="7812360" y="476672"/>
                          <a:ext cx="1008112" cy="5688632"/>
                        </a:xfrm>
                        <a:prstGeom prst="rect">
                          <a:avLst/>
                        </a:prstGeom>
                        <a:solidFill>
                          <a:schemeClr val="bg1"/>
                        </a:solidFill>
                        <a:ln>
                          <a:noFill/>
                        </a:ln>
                      </a:spPr>
                      <a:txSp>
                        <a:txBody>
                          <a:bodyPr rtlCol="0" anchor="ctr"/>
                          <a:lstStyle>
                            <a:defPPr>
                              <a:defRPr lang="cs-CZ"/>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cs-CZ"/>
                          </a:p>
                        </a:txBody>
                        <a:useSpRect/>
                      </a:txSp>
                      <a:style>
                        <a:lnRef idx="2">
                          <a:schemeClr val="accent1">
                            <a:shade val="50000"/>
                          </a:schemeClr>
                        </a:lnRef>
                        <a:fillRef idx="1">
                          <a:schemeClr val="accent1"/>
                        </a:fillRef>
                        <a:effectRef idx="0">
                          <a:schemeClr val="accent1"/>
                        </a:effectRef>
                        <a:fontRef idx="minor">
                          <a:schemeClr val="lt1"/>
                        </a:fontRef>
                      </a:style>
                    </a:sp>
                    <a:sp>
                      <a:nvSpPr>
                        <a:cNvPr id="16" name="Obdélník 15"/>
                        <a:cNvSpPr/>
                      </a:nvSpPr>
                      <a:spPr>
                        <a:xfrm rot="19614663">
                          <a:off x="6503533" y="2286804"/>
                          <a:ext cx="360040" cy="3753613"/>
                        </a:xfrm>
                        <a:prstGeom prst="rect">
                          <a:avLst/>
                        </a:prstGeom>
                        <a:solidFill>
                          <a:schemeClr val="bg1"/>
                        </a:solidFill>
                        <a:ln>
                          <a:noFill/>
                        </a:ln>
                      </a:spPr>
                      <a:txSp>
                        <a:txBody>
                          <a:bodyPr rtlCol="0" anchor="ctr"/>
                          <a:lstStyle>
                            <a:defPPr>
                              <a:defRPr lang="cs-CZ"/>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cs-CZ"/>
                          </a:p>
                        </a:txBody>
                        <a:useSpRect/>
                      </a:txSp>
                      <a:style>
                        <a:lnRef idx="2">
                          <a:schemeClr val="accent1">
                            <a:shade val="50000"/>
                          </a:schemeClr>
                        </a:lnRef>
                        <a:fillRef idx="1">
                          <a:schemeClr val="accent1"/>
                        </a:fillRef>
                        <a:effectRef idx="0">
                          <a:schemeClr val="accent1"/>
                        </a:effectRef>
                        <a:fontRef idx="minor">
                          <a:schemeClr val="lt1"/>
                        </a:fontRef>
                      </a:style>
                    </a:sp>
                    <a:sp>
                      <a:nvSpPr>
                        <a:cNvPr id="19" name="Obdélník 18"/>
                        <a:cNvSpPr/>
                      </a:nvSpPr>
                      <a:spPr>
                        <a:xfrm rot="2075422">
                          <a:off x="2491060" y="532042"/>
                          <a:ext cx="360040" cy="5972462"/>
                        </a:xfrm>
                        <a:prstGeom prst="rect">
                          <a:avLst/>
                        </a:prstGeom>
                        <a:solidFill>
                          <a:schemeClr val="bg1"/>
                        </a:solidFill>
                        <a:ln>
                          <a:noFill/>
                        </a:ln>
                      </a:spPr>
                      <a:txSp>
                        <a:txBody>
                          <a:bodyPr rtlCol="0" anchor="ctr"/>
                          <a:lstStyle>
                            <a:defPPr>
                              <a:defRPr lang="cs-CZ"/>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cs-CZ"/>
                          </a:p>
                        </a:txBody>
                        <a:useSpRect/>
                      </a:txSp>
                      <a:style>
                        <a:lnRef idx="2">
                          <a:schemeClr val="accent1">
                            <a:shade val="50000"/>
                          </a:schemeClr>
                        </a:lnRef>
                        <a:fillRef idx="1">
                          <a:schemeClr val="accent1"/>
                        </a:fillRef>
                        <a:effectRef idx="0">
                          <a:schemeClr val="accent1"/>
                        </a:effectRef>
                        <a:fontRef idx="minor">
                          <a:schemeClr val="lt1"/>
                        </a:fontRef>
                      </a:style>
                    </a:sp>
                    <a:sp>
                      <a:nvSpPr>
                        <a:cNvPr id="20" name="Obdélník 19"/>
                        <a:cNvSpPr/>
                      </a:nvSpPr>
                      <a:spPr>
                        <a:xfrm rot="19478786">
                          <a:off x="5107679" y="656158"/>
                          <a:ext cx="504056" cy="2758895"/>
                        </a:xfrm>
                        <a:prstGeom prst="rect">
                          <a:avLst/>
                        </a:prstGeom>
                        <a:solidFill>
                          <a:schemeClr val="bg1"/>
                        </a:solidFill>
                        <a:ln>
                          <a:noFill/>
                        </a:ln>
                      </a:spPr>
                      <a:txSp>
                        <a:txBody>
                          <a:bodyPr rtlCol="0" anchor="ctr"/>
                          <a:lstStyle>
                            <a:defPPr>
                              <a:defRPr lang="cs-CZ"/>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cs-CZ"/>
                          </a:p>
                        </a:txBody>
                        <a:useSpRect/>
                      </a:txSp>
                      <a:style>
                        <a:lnRef idx="2">
                          <a:schemeClr val="accent1">
                            <a:shade val="50000"/>
                          </a:schemeClr>
                        </a:lnRef>
                        <a:fillRef idx="1">
                          <a:schemeClr val="accent1"/>
                        </a:fillRef>
                        <a:effectRef idx="0">
                          <a:schemeClr val="accent1"/>
                        </a:effectRef>
                        <a:fontRef idx="minor">
                          <a:schemeClr val="lt1"/>
                        </a:fontRef>
                      </a:style>
                    </a:sp>
                  </a:grpSp>
                </lc:lockedCanvas>
              </a:graphicData>
            </a:graphic>
          </wp:inline>
        </w:drawing>
      </w:r>
    </w:p>
    <w:p w:rsidR="00FE3DA1" w:rsidRDefault="00FE3DA1" w:rsidP="00FE3DA1">
      <w:r>
        <w:rPr>
          <w:noProof/>
        </w:rPr>
        <w:t xml:space="preserve">Zdroj: EEIP, a.s., data </w:t>
      </w:r>
      <w:r>
        <w:t>Index globální konkurenceschopnosti Světového ekonomického fóra</w:t>
      </w:r>
      <w:r w:rsidR="003D62BB">
        <w:t>, 2013</w:t>
      </w:r>
    </w:p>
    <w:p w:rsidR="008058B3" w:rsidRDefault="008058B3" w:rsidP="00FE3DA1"/>
    <w:p w:rsidR="008058B3" w:rsidRDefault="008058B3" w:rsidP="00FE3DA1"/>
    <w:p w:rsidR="002502E2" w:rsidRDefault="002502E2" w:rsidP="00FE3DA1"/>
    <w:p w:rsidR="002502E2" w:rsidRDefault="002502E2" w:rsidP="00FE3DA1"/>
    <w:p w:rsidR="00382E49" w:rsidRDefault="00382E49" w:rsidP="00FE3DA1"/>
    <w:p w:rsidR="008058B3" w:rsidRPr="00FE3DA1" w:rsidRDefault="008058B3" w:rsidP="00FE3DA1"/>
    <w:p w:rsidR="000D40BC" w:rsidRDefault="000D40BC" w:rsidP="00AD3B1C">
      <w:pPr>
        <w:pStyle w:val="Titulek"/>
        <w:sectPr w:rsidR="000D40BC" w:rsidSect="00511A30">
          <w:pgSz w:w="11906" w:h="16838" w:code="9"/>
          <w:pgMar w:top="1418" w:right="1418" w:bottom="1134" w:left="1418" w:header="709" w:footer="709" w:gutter="0"/>
          <w:cols w:space="708"/>
          <w:titlePg/>
          <w:docGrid w:linePitch="360"/>
        </w:sectPr>
      </w:pPr>
    </w:p>
    <w:p w:rsidR="0027409B" w:rsidRPr="0027409B" w:rsidRDefault="00AD3B1C" w:rsidP="00AD3B1C">
      <w:pPr>
        <w:pStyle w:val="Titulek"/>
        <w:rPr>
          <w:b w:val="0"/>
          <w:bCs w:val="0"/>
        </w:rPr>
      </w:pPr>
      <w:r>
        <w:lastRenderedPageBreak/>
        <w:t xml:space="preserve">Obrázek </w:t>
      </w:r>
      <w:fldSimple w:instr=" SEQ Obrázek \* ARABIC ">
        <w:r w:rsidR="00AA29E9">
          <w:rPr>
            <w:noProof/>
          </w:rPr>
          <w:t>4</w:t>
        </w:r>
      </w:fldSimple>
      <w:r>
        <w:t xml:space="preserve">: </w:t>
      </w:r>
      <w:r w:rsidR="0027409B" w:rsidRPr="00AD3B1C">
        <w:rPr>
          <w:rStyle w:val="Siln"/>
          <w:b/>
        </w:rPr>
        <w:t>Pyramida konkurenceschopnosti - podrobná</w:t>
      </w:r>
    </w:p>
    <w:p w:rsidR="0027409B" w:rsidRDefault="008058B3" w:rsidP="00F56604">
      <w:pPr>
        <w:spacing w:after="0"/>
        <w:jc w:val="left"/>
        <w:rPr>
          <w:noProof/>
          <w:lang w:val="en-US" w:eastAsia="en-US"/>
        </w:rPr>
      </w:pPr>
      <w:r w:rsidRPr="008058B3">
        <w:rPr>
          <w:noProof/>
        </w:rPr>
        <w:drawing>
          <wp:inline distT="0" distB="0" distL="0" distR="0">
            <wp:extent cx="9138211" cy="5295900"/>
            <wp:effectExtent l="0" t="0" r="5789" b="0"/>
            <wp:docPr id="35" name="obráze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cstate="print"/>
                    <a:srcRect/>
                    <a:stretch>
                      <a:fillRect/>
                    </a:stretch>
                  </pic:blipFill>
                  <pic:spPr bwMode="auto">
                    <a:xfrm>
                      <a:off x="0" y="0"/>
                      <a:ext cx="9144782" cy="5299708"/>
                    </a:xfrm>
                    <a:prstGeom prst="rect">
                      <a:avLst/>
                    </a:prstGeom>
                    <a:noFill/>
                    <a:ln w="9525">
                      <a:noFill/>
                      <a:miter lim="800000"/>
                      <a:headEnd/>
                      <a:tailEnd/>
                    </a:ln>
                  </pic:spPr>
                </pic:pic>
              </a:graphicData>
            </a:graphic>
          </wp:inline>
        </w:drawing>
      </w:r>
    </w:p>
    <w:p w:rsidR="00FE3DA1" w:rsidRDefault="00FE3DA1" w:rsidP="00FE3DA1">
      <w:r>
        <w:rPr>
          <w:noProof/>
        </w:rPr>
        <w:t xml:space="preserve">Zdroj: EEIP, a.s., data </w:t>
      </w:r>
      <w:r>
        <w:t>Index globální konkurenceschopnosti Světového ekonomického fóra</w:t>
      </w:r>
      <w:r w:rsidR="003D62BB">
        <w:t>, 2013</w:t>
      </w:r>
    </w:p>
    <w:p w:rsidR="000D40BC" w:rsidRDefault="000D40BC" w:rsidP="00FE3DA1">
      <w:pPr>
        <w:sectPr w:rsidR="000D40BC" w:rsidSect="00511A30">
          <w:pgSz w:w="16838" w:h="11906" w:orient="landscape" w:code="9"/>
          <w:pgMar w:top="1418" w:right="1418" w:bottom="1418" w:left="1134" w:header="709" w:footer="709" w:gutter="0"/>
          <w:cols w:space="708"/>
          <w:titlePg/>
          <w:docGrid w:linePitch="360"/>
        </w:sectPr>
      </w:pPr>
    </w:p>
    <w:p w:rsidR="00A903B5" w:rsidRDefault="009A2B32" w:rsidP="00FE3DA1">
      <w:r>
        <w:lastRenderedPageBreak/>
        <w:t>Z obou pyramid konkurenceschopnosti je vidět, že na tom Česká republika není příliš dobře. Ani v jednom ze základních ukazatelů ve zjednodušené pyramidě nepatří ČR mezi nejlepších 20 zemí (žádné políčko není bílé) a naopak v institucích patří mezi nejhorší ze 142 pozorovaných zemí. Bohužel ani trend není příliš dobrý a dochází spíše k meziročnímu mírnému zhoršování. V celkovém hodnocení se Česká republika umístila v roce 2</w:t>
      </w:r>
      <w:r w:rsidR="00F856D0">
        <w:t>009 na 31., v roce 2010 na 36.,</w:t>
      </w:r>
      <w:r>
        <w:t xml:space="preserve"> v roce 2011 na 38.</w:t>
      </w:r>
      <w:r w:rsidR="004E1AE2">
        <w:t xml:space="preserve"> </w:t>
      </w:r>
      <w:r w:rsidR="00F856D0">
        <w:t>m</w:t>
      </w:r>
      <w:r w:rsidR="004E1AE2">
        <w:t>ístě</w:t>
      </w:r>
      <w:r w:rsidR="00F856D0">
        <w:t xml:space="preserve"> a v roce 2012 na 39. místě</w:t>
      </w:r>
      <w:r w:rsidR="004E1AE2">
        <w:t xml:space="preserve">. </w:t>
      </w:r>
      <w:r w:rsidR="00A903B5">
        <w:t>Zhruba u jedné čtvrtiny ukazatelů došlo ke zlepšení oproti roku 2010, avšak téměř u tří čtvrtin ukazatelů došlo k mírnému či většímu zhoršení. Necenová kon</w:t>
      </w:r>
      <w:r w:rsidR="00FC641F">
        <w:t>kurenceschopnost České republiky</w:t>
      </w:r>
      <w:r w:rsidR="00A903B5">
        <w:t xml:space="preserve"> tak nevykazuje zlepšení, což představuje riziko pro budoucí vývoj celé ekonomiky, včetně obchodní bilance.</w:t>
      </w:r>
    </w:p>
    <w:p w:rsidR="00747634" w:rsidRDefault="00D25A76" w:rsidP="00FE3DA1">
      <w:r w:rsidRPr="0078321E">
        <w:t>Zhoršené konkurenceschopnosti če</w:t>
      </w:r>
      <w:r w:rsidR="001D7112">
        <w:t>ské ekonomiky si všímá i</w:t>
      </w:r>
      <w:r w:rsidRPr="0078321E">
        <w:t xml:space="preserve"> měsíční zpráva Vídeňského institutu mezináro</w:t>
      </w:r>
      <w:r w:rsidR="004C3A6B" w:rsidRPr="0078321E">
        <w:t>dních ekonomických studií (</w:t>
      </w:r>
      <w:proofErr w:type="spellStart"/>
      <w:r w:rsidRPr="0078321E">
        <w:t>Podkaminer</w:t>
      </w:r>
      <w:proofErr w:type="spellEnd"/>
      <w:r w:rsidRPr="0078321E">
        <w:t xml:space="preserve">, </w:t>
      </w:r>
      <w:r w:rsidR="001D7112">
        <w:t xml:space="preserve">říjen </w:t>
      </w:r>
      <w:r w:rsidRPr="0078321E">
        <w:t>2012).</w:t>
      </w:r>
      <w:r w:rsidR="004C3A6B" w:rsidRPr="0078321E">
        <w:t xml:space="preserve"> </w:t>
      </w:r>
      <w:r w:rsidR="008171DC" w:rsidRPr="0078321E">
        <w:t xml:space="preserve">Upozorňuje se v ní na </w:t>
      </w:r>
      <w:r w:rsidR="006C5A98" w:rsidRPr="0078321E">
        <w:t>klesající spotřebu domácností, zapříčiněnou fiskálními restrikcemi</w:t>
      </w:r>
      <w:r w:rsidR="00382E49">
        <w:t xml:space="preserve"> a pesimismem ohledně budoucího vývoje. </w:t>
      </w:r>
      <w:r w:rsidR="006C5A98" w:rsidRPr="0078321E">
        <w:t xml:space="preserve">Na druhou stranu je třeba zmínit nízké náklady na dluhovou službu v důsledku fiskálních restrikcí. Lze očekávat, že negativní důsledky fiskální restrikce nebudou v příštím roce tak intenzivní jako v roce letošním, kdy pokles domácí poptávky je do velké míry způsoben špatnou náladou a odkládáním spotřeby. Pro dlouhodobý růst </w:t>
      </w:r>
      <w:r w:rsidR="00AC7D9E" w:rsidRPr="0078321E">
        <w:t xml:space="preserve">ekonomiky </w:t>
      </w:r>
      <w:r w:rsidR="006C5A98" w:rsidRPr="0078321E">
        <w:t>a konkurenceschopn</w:t>
      </w:r>
      <w:r w:rsidR="00AC7D9E" w:rsidRPr="0078321E">
        <w:t xml:space="preserve">osti českého exportu je třeba přistoupit k důslednější implementaci Strategie konkurenceschopnosti, která zatím </w:t>
      </w:r>
      <w:r w:rsidR="0078321E">
        <w:t xml:space="preserve">z větší míry </w:t>
      </w:r>
      <w:r w:rsidR="00AC7D9E" w:rsidRPr="0078321E">
        <w:t>zůstala pouze na papíře.</w:t>
      </w:r>
      <w:r w:rsidR="001E0910">
        <w:t xml:space="preserve"> </w:t>
      </w:r>
      <w:r w:rsidR="004E1AE2">
        <w:t>Ukazatele Světového ekonomického fóra lze doplnit o indikátory, které doporučuje sledovat</w:t>
      </w:r>
      <w:r w:rsidR="00A1577B">
        <w:t xml:space="preserve"> Euro plus pakt a </w:t>
      </w:r>
      <w:r w:rsidR="00747634">
        <w:t>tzv. Vysvědčení pro dohled nad makroekonomickou nerovnováhou (</w:t>
      </w:r>
      <w:proofErr w:type="spellStart"/>
      <w:r w:rsidR="00747634">
        <w:rPr>
          <w:sz w:val="23"/>
          <w:szCs w:val="23"/>
        </w:rPr>
        <w:t>Scoreboard</w:t>
      </w:r>
      <w:proofErr w:type="spellEnd"/>
      <w:r w:rsidR="00747634">
        <w:rPr>
          <w:sz w:val="23"/>
          <w:szCs w:val="23"/>
        </w:rPr>
        <w:t xml:space="preserve"> </w:t>
      </w:r>
      <w:proofErr w:type="spellStart"/>
      <w:r w:rsidR="00747634">
        <w:rPr>
          <w:sz w:val="23"/>
          <w:szCs w:val="23"/>
        </w:rPr>
        <w:t>for</w:t>
      </w:r>
      <w:proofErr w:type="spellEnd"/>
      <w:r w:rsidR="00747634">
        <w:rPr>
          <w:sz w:val="23"/>
          <w:szCs w:val="23"/>
        </w:rPr>
        <w:t xml:space="preserve"> </w:t>
      </w:r>
      <w:proofErr w:type="spellStart"/>
      <w:r w:rsidR="00747634">
        <w:rPr>
          <w:sz w:val="23"/>
          <w:szCs w:val="23"/>
        </w:rPr>
        <w:t>the</w:t>
      </w:r>
      <w:proofErr w:type="spellEnd"/>
      <w:r w:rsidR="00747634">
        <w:rPr>
          <w:sz w:val="23"/>
          <w:szCs w:val="23"/>
        </w:rPr>
        <w:t xml:space="preserve"> </w:t>
      </w:r>
      <w:proofErr w:type="spellStart"/>
      <w:r w:rsidR="00747634">
        <w:rPr>
          <w:sz w:val="23"/>
          <w:szCs w:val="23"/>
        </w:rPr>
        <w:t>surveillance</w:t>
      </w:r>
      <w:proofErr w:type="spellEnd"/>
      <w:r w:rsidR="00747634">
        <w:rPr>
          <w:sz w:val="23"/>
          <w:szCs w:val="23"/>
        </w:rPr>
        <w:t xml:space="preserve"> </w:t>
      </w:r>
      <w:proofErr w:type="spellStart"/>
      <w:r w:rsidR="00747634">
        <w:rPr>
          <w:sz w:val="23"/>
          <w:szCs w:val="23"/>
        </w:rPr>
        <w:t>of</w:t>
      </w:r>
      <w:proofErr w:type="spellEnd"/>
      <w:r w:rsidR="00747634">
        <w:rPr>
          <w:sz w:val="23"/>
          <w:szCs w:val="23"/>
        </w:rPr>
        <w:t xml:space="preserve"> </w:t>
      </w:r>
      <w:proofErr w:type="spellStart"/>
      <w:r w:rsidR="00747634">
        <w:rPr>
          <w:sz w:val="23"/>
          <w:szCs w:val="23"/>
        </w:rPr>
        <w:t>macroeconomic</w:t>
      </w:r>
      <w:proofErr w:type="spellEnd"/>
      <w:r w:rsidR="00747634">
        <w:rPr>
          <w:sz w:val="23"/>
          <w:szCs w:val="23"/>
        </w:rPr>
        <w:t xml:space="preserve"> </w:t>
      </w:r>
      <w:proofErr w:type="spellStart"/>
      <w:r w:rsidR="00747634">
        <w:rPr>
          <w:sz w:val="23"/>
          <w:szCs w:val="23"/>
        </w:rPr>
        <w:t>imbalances</w:t>
      </w:r>
      <w:proofErr w:type="spellEnd"/>
      <w:r w:rsidR="00747634">
        <w:rPr>
          <w:sz w:val="23"/>
          <w:szCs w:val="23"/>
        </w:rPr>
        <w:t>) navržený Evropskou komisí</w:t>
      </w:r>
      <w:r w:rsidR="004E1AE2">
        <w:t xml:space="preserve">. </w:t>
      </w:r>
      <w:r w:rsidR="009B0526">
        <w:t xml:space="preserve"> Euro plus pakt se zaměřuje na 5 hlavních oblastí- konkurenceschopnost, zaměstnanost, veřejné finance, finanční stabilitu a koordinaci fiskálních politik. </w:t>
      </w:r>
      <w:r w:rsidR="00033140">
        <w:t>Vysvědčení pro dohled nad makroekonomickou nerovnováhou se skládá z 10 hlavních indikátorů vyjadřující vnitřní a vnější makroekonomickou nerovnováhu a klasické ukazatele konkurenceschopnosti. Makroekonomické prostředí je jedním ze základních předpokladů konkurenceschopnosti (viz zjednodušená pyramida</w:t>
      </w:r>
      <w:r w:rsidR="002968EB">
        <w:t>), zároveň je ale důsledkem konkurenceschopnosti, protože příčinou makroekonomické nerovnováhy obvykle bývá nízká konkurenceschopnost a vysoká spotřeba převyšující produkci.</w:t>
      </w:r>
      <w:r w:rsidR="00490511">
        <w:t xml:space="preserve"> Následující tabulka shrnuje hlavní indikátory obsažené ve Vysvědčení pro dohled nad makroekonomickou nerovnováhou.</w:t>
      </w:r>
    </w:p>
    <w:p w:rsidR="008176EC" w:rsidRDefault="008176EC" w:rsidP="00FE3DA1"/>
    <w:p w:rsidR="008176EC" w:rsidRPr="008176EC" w:rsidRDefault="0000071D" w:rsidP="0000071D">
      <w:pPr>
        <w:pStyle w:val="Titulek"/>
        <w:rPr>
          <w:b w:val="0"/>
        </w:rPr>
      </w:pPr>
      <w:r>
        <w:t xml:space="preserve">Tabulka </w:t>
      </w:r>
      <w:fldSimple w:instr=" SEQ Tabulka \* ARABIC ">
        <w:r w:rsidR="00AA29E9">
          <w:rPr>
            <w:noProof/>
          </w:rPr>
          <w:t>11</w:t>
        </w:r>
      </w:fldSimple>
      <w:r>
        <w:t xml:space="preserve">: </w:t>
      </w:r>
      <w:r w:rsidR="008176EC" w:rsidRPr="0000071D">
        <w:t>Indikátory Vysvědčení pro dohled nad makroekonomickou nerovnováhou navržené Evropskou komisí</w:t>
      </w:r>
    </w:p>
    <w:tbl>
      <w:tblPr>
        <w:tblW w:w="5210" w:type="pct"/>
        <w:tblLayout w:type="fixed"/>
        <w:tblCellMar>
          <w:left w:w="70" w:type="dxa"/>
          <w:right w:w="70" w:type="dxa"/>
        </w:tblCellMar>
        <w:tblLook w:val="04A0"/>
      </w:tblPr>
      <w:tblGrid>
        <w:gridCol w:w="750"/>
        <w:gridCol w:w="883"/>
        <w:gridCol w:w="854"/>
        <w:gridCol w:w="1004"/>
        <w:gridCol w:w="854"/>
        <w:gridCol w:w="854"/>
        <w:gridCol w:w="854"/>
        <w:gridCol w:w="992"/>
        <w:gridCol w:w="852"/>
        <w:gridCol w:w="850"/>
        <w:gridCol w:w="850"/>
      </w:tblGrid>
      <w:tr w:rsidR="004D124E" w:rsidRPr="000D40BC" w:rsidTr="004D124E">
        <w:trPr>
          <w:trHeight w:val="306"/>
        </w:trPr>
        <w:tc>
          <w:tcPr>
            <w:tcW w:w="390" w:type="pct"/>
            <w:tcBorders>
              <w:top w:val="single" w:sz="4" w:space="0" w:color="auto"/>
              <w:left w:val="single" w:sz="4" w:space="0" w:color="auto"/>
              <w:bottom w:val="single" w:sz="4" w:space="0" w:color="auto"/>
              <w:right w:val="single" w:sz="4" w:space="0" w:color="auto"/>
            </w:tcBorders>
            <w:shd w:val="clear" w:color="000000" w:fill="B6B002"/>
            <w:noWrap/>
            <w:vAlign w:val="bottom"/>
            <w:hideMark/>
          </w:tcPr>
          <w:p w:rsidR="008176EC" w:rsidRPr="000D40BC" w:rsidRDefault="008176EC" w:rsidP="008176EC">
            <w:pPr>
              <w:spacing w:after="0"/>
              <w:jc w:val="left"/>
              <w:rPr>
                <w:rFonts w:eastAsia="Times New Roman" w:cs="Calibri"/>
                <w:color w:val="FFFFFF"/>
                <w:sz w:val="16"/>
                <w:szCs w:val="16"/>
              </w:rPr>
            </w:pPr>
            <w:r w:rsidRPr="000D40BC">
              <w:rPr>
                <w:rFonts w:eastAsia="Times New Roman" w:cs="Calibri"/>
                <w:color w:val="FFFFFF"/>
                <w:sz w:val="16"/>
                <w:szCs w:val="16"/>
              </w:rPr>
              <w:t> </w:t>
            </w:r>
          </w:p>
        </w:tc>
        <w:tc>
          <w:tcPr>
            <w:tcW w:w="1428" w:type="pct"/>
            <w:gridSpan w:val="3"/>
            <w:tcBorders>
              <w:top w:val="single" w:sz="4" w:space="0" w:color="auto"/>
              <w:left w:val="nil"/>
              <w:bottom w:val="single" w:sz="4" w:space="0" w:color="auto"/>
              <w:right w:val="single" w:sz="4" w:space="0" w:color="auto"/>
            </w:tcBorders>
            <w:shd w:val="clear" w:color="000000" w:fill="B6B002"/>
            <w:noWrap/>
            <w:vAlign w:val="bottom"/>
            <w:hideMark/>
          </w:tcPr>
          <w:p w:rsidR="008176EC" w:rsidRPr="000D40BC" w:rsidRDefault="008176EC" w:rsidP="008176EC">
            <w:pPr>
              <w:spacing w:after="0"/>
              <w:jc w:val="center"/>
              <w:rPr>
                <w:rFonts w:eastAsia="Times New Roman" w:cs="Calibri"/>
                <w:b/>
                <w:bCs/>
                <w:color w:val="FFFFFF"/>
                <w:sz w:val="16"/>
                <w:szCs w:val="16"/>
              </w:rPr>
            </w:pPr>
            <w:r w:rsidRPr="000D40BC">
              <w:rPr>
                <w:rFonts w:eastAsia="Times New Roman" w:cs="Calibri"/>
                <w:b/>
                <w:bCs/>
                <w:color w:val="FFFFFF"/>
                <w:sz w:val="16"/>
                <w:szCs w:val="16"/>
              </w:rPr>
              <w:t>Vnější nestabilita a konkurenceschopnost</w:t>
            </w:r>
          </w:p>
        </w:tc>
        <w:tc>
          <w:tcPr>
            <w:tcW w:w="3183" w:type="pct"/>
            <w:gridSpan w:val="7"/>
            <w:tcBorders>
              <w:top w:val="single" w:sz="4" w:space="0" w:color="auto"/>
              <w:left w:val="nil"/>
              <w:bottom w:val="single" w:sz="4" w:space="0" w:color="auto"/>
              <w:right w:val="single" w:sz="4" w:space="0" w:color="auto"/>
            </w:tcBorders>
            <w:shd w:val="clear" w:color="000000" w:fill="B6B002"/>
            <w:noWrap/>
            <w:vAlign w:val="bottom"/>
            <w:hideMark/>
          </w:tcPr>
          <w:p w:rsidR="008176EC" w:rsidRPr="000D40BC" w:rsidRDefault="008176EC" w:rsidP="008176EC">
            <w:pPr>
              <w:spacing w:after="0"/>
              <w:jc w:val="center"/>
              <w:rPr>
                <w:rFonts w:eastAsia="Times New Roman" w:cs="Calibri"/>
                <w:b/>
                <w:bCs/>
                <w:color w:val="FFFFFF"/>
                <w:sz w:val="16"/>
                <w:szCs w:val="16"/>
              </w:rPr>
            </w:pPr>
            <w:r w:rsidRPr="000D40BC">
              <w:rPr>
                <w:rFonts w:eastAsia="Times New Roman" w:cs="Calibri"/>
                <w:b/>
                <w:bCs/>
                <w:color w:val="FFFFFF"/>
                <w:sz w:val="16"/>
                <w:szCs w:val="16"/>
              </w:rPr>
              <w:t>Vnitřní nestabilita</w:t>
            </w:r>
          </w:p>
        </w:tc>
      </w:tr>
      <w:tr w:rsidR="004D124E" w:rsidRPr="000D40BC" w:rsidTr="004D124E">
        <w:trPr>
          <w:trHeight w:val="1421"/>
        </w:trPr>
        <w:tc>
          <w:tcPr>
            <w:tcW w:w="390" w:type="pct"/>
            <w:tcBorders>
              <w:top w:val="nil"/>
              <w:left w:val="single" w:sz="4" w:space="0" w:color="auto"/>
              <w:bottom w:val="single" w:sz="4" w:space="0" w:color="auto"/>
              <w:right w:val="single" w:sz="4" w:space="0" w:color="auto"/>
            </w:tcBorders>
            <w:shd w:val="clear" w:color="auto" w:fill="auto"/>
            <w:noWrap/>
            <w:vAlign w:val="center"/>
            <w:hideMark/>
          </w:tcPr>
          <w:p w:rsidR="008176EC" w:rsidRPr="000D40BC" w:rsidRDefault="008176EC" w:rsidP="008176EC">
            <w:pPr>
              <w:spacing w:after="0"/>
              <w:jc w:val="left"/>
              <w:rPr>
                <w:rFonts w:eastAsia="Times New Roman" w:cs="Calibri"/>
                <w:b/>
                <w:bCs/>
                <w:color w:val="7A787D"/>
                <w:sz w:val="16"/>
                <w:szCs w:val="16"/>
              </w:rPr>
            </w:pPr>
            <w:r w:rsidRPr="000D40BC">
              <w:rPr>
                <w:rFonts w:eastAsia="Times New Roman" w:cs="Calibri"/>
                <w:b/>
                <w:bCs/>
                <w:color w:val="7A787D"/>
                <w:sz w:val="16"/>
                <w:szCs w:val="16"/>
              </w:rPr>
              <w:t>Indikátor</w:t>
            </w:r>
          </w:p>
        </w:tc>
        <w:tc>
          <w:tcPr>
            <w:tcW w:w="460" w:type="pct"/>
            <w:tcBorders>
              <w:top w:val="nil"/>
              <w:left w:val="nil"/>
              <w:bottom w:val="single" w:sz="4" w:space="0" w:color="auto"/>
              <w:right w:val="single" w:sz="4" w:space="0" w:color="auto"/>
            </w:tcBorders>
            <w:shd w:val="clear" w:color="auto" w:fill="auto"/>
            <w:vAlign w:val="center"/>
            <w:hideMark/>
          </w:tcPr>
          <w:p w:rsidR="008176EC" w:rsidRPr="000D40BC" w:rsidRDefault="008176EC" w:rsidP="008176EC">
            <w:pPr>
              <w:spacing w:after="0"/>
              <w:jc w:val="center"/>
              <w:rPr>
                <w:rFonts w:eastAsia="Times New Roman" w:cs="Calibri"/>
                <w:color w:val="7A787D"/>
                <w:sz w:val="16"/>
                <w:szCs w:val="16"/>
              </w:rPr>
            </w:pPr>
            <w:r w:rsidRPr="000D40BC">
              <w:rPr>
                <w:rFonts w:eastAsia="Times New Roman" w:cs="Calibri"/>
                <w:color w:val="7A787D"/>
                <w:sz w:val="16"/>
                <w:szCs w:val="16"/>
              </w:rPr>
              <w:t>3 roční průměr běžného účtu (v % HDP)</w:t>
            </w:r>
          </w:p>
        </w:tc>
        <w:tc>
          <w:tcPr>
            <w:tcW w:w="445" w:type="pct"/>
            <w:tcBorders>
              <w:top w:val="nil"/>
              <w:left w:val="nil"/>
              <w:bottom w:val="single" w:sz="4" w:space="0" w:color="auto"/>
              <w:right w:val="single" w:sz="4" w:space="0" w:color="auto"/>
            </w:tcBorders>
            <w:shd w:val="clear" w:color="auto" w:fill="auto"/>
            <w:vAlign w:val="center"/>
            <w:hideMark/>
          </w:tcPr>
          <w:p w:rsidR="008176EC" w:rsidRPr="000D40BC" w:rsidRDefault="008176EC" w:rsidP="008176EC">
            <w:pPr>
              <w:spacing w:after="0"/>
              <w:jc w:val="center"/>
              <w:rPr>
                <w:rFonts w:eastAsia="Times New Roman" w:cs="Calibri"/>
                <w:color w:val="7A787D"/>
                <w:sz w:val="16"/>
                <w:szCs w:val="16"/>
              </w:rPr>
            </w:pPr>
            <w:r w:rsidRPr="000D40BC">
              <w:rPr>
                <w:rFonts w:eastAsia="Times New Roman" w:cs="Calibri"/>
                <w:color w:val="7A787D"/>
                <w:sz w:val="16"/>
                <w:szCs w:val="16"/>
              </w:rPr>
              <w:t>Čistá mezinárodní investiční pozice</w:t>
            </w:r>
          </w:p>
        </w:tc>
        <w:tc>
          <w:tcPr>
            <w:tcW w:w="523" w:type="pct"/>
            <w:tcBorders>
              <w:top w:val="nil"/>
              <w:left w:val="nil"/>
              <w:bottom w:val="single" w:sz="4" w:space="0" w:color="auto"/>
              <w:right w:val="single" w:sz="4" w:space="0" w:color="auto"/>
            </w:tcBorders>
            <w:shd w:val="clear" w:color="auto" w:fill="auto"/>
            <w:vAlign w:val="center"/>
            <w:hideMark/>
          </w:tcPr>
          <w:p w:rsidR="008176EC" w:rsidRPr="000D40BC" w:rsidRDefault="008176EC" w:rsidP="008176EC">
            <w:pPr>
              <w:spacing w:after="0"/>
              <w:jc w:val="center"/>
              <w:rPr>
                <w:rFonts w:eastAsia="Times New Roman" w:cs="Calibri"/>
                <w:color w:val="7A787D"/>
                <w:sz w:val="16"/>
                <w:szCs w:val="16"/>
              </w:rPr>
            </w:pPr>
            <w:r w:rsidRPr="000D40BC">
              <w:rPr>
                <w:rFonts w:eastAsia="Times New Roman" w:cs="Calibri"/>
                <w:color w:val="7A787D"/>
                <w:sz w:val="16"/>
                <w:szCs w:val="16"/>
              </w:rPr>
              <w:t>% změna REER (3 roční) vzhledem k 35 průmyslově rozvinutým zemím</w:t>
            </w:r>
          </w:p>
        </w:tc>
        <w:tc>
          <w:tcPr>
            <w:tcW w:w="445" w:type="pct"/>
            <w:tcBorders>
              <w:top w:val="nil"/>
              <w:left w:val="nil"/>
              <w:bottom w:val="single" w:sz="4" w:space="0" w:color="auto"/>
              <w:right w:val="single" w:sz="4" w:space="0" w:color="auto"/>
            </w:tcBorders>
            <w:shd w:val="clear" w:color="auto" w:fill="auto"/>
            <w:vAlign w:val="center"/>
            <w:hideMark/>
          </w:tcPr>
          <w:p w:rsidR="008176EC" w:rsidRPr="000D40BC" w:rsidRDefault="008176EC" w:rsidP="008176EC">
            <w:pPr>
              <w:spacing w:after="0"/>
              <w:jc w:val="center"/>
              <w:rPr>
                <w:rFonts w:eastAsia="Times New Roman" w:cs="Calibri"/>
                <w:color w:val="7A787D"/>
                <w:sz w:val="16"/>
                <w:szCs w:val="16"/>
              </w:rPr>
            </w:pPr>
            <w:r w:rsidRPr="000D40BC">
              <w:rPr>
                <w:rFonts w:eastAsia="Times New Roman" w:cs="Calibri"/>
                <w:color w:val="7A787D"/>
                <w:sz w:val="16"/>
                <w:szCs w:val="16"/>
              </w:rPr>
              <w:t>% změna (5 roční) v podílech vývozního trhu</w:t>
            </w:r>
          </w:p>
        </w:tc>
        <w:tc>
          <w:tcPr>
            <w:tcW w:w="445" w:type="pct"/>
            <w:tcBorders>
              <w:top w:val="nil"/>
              <w:left w:val="nil"/>
              <w:bottom w:val="single" w:sz="4" w:space="0" w:color="auto"/>
              <w:right w:val="single" w:sz="4" w:space="0" w:color="auto"/>
            </w:tcBorders>
            <w:shd w:val="clear" w:color="auto" w:fill="auto"/>
            <w:vAlign w:val="center"/>
            <w:hideMark/>
          </w:tcPr>
          <w:p w:rsidR="008176EC" w:rsidRPr="000D40BC" w:rsidRDefault="008176EC" w:rsidP="008176EC">
            <w:pPr>
              <w:spacing w:after="0"/>
              <w:jc w:val="center"/>
              <w:rPr>
                <w:rFonts w:eastAsia="Times New Roman" w:cs="Calibri"/>
                <w:color w:val="7A787D"/>
                <w:sz w:val="16"/>
                <w:szCs w:val="16"/>
              </w:rPr>
            </w:pPr>
            <w:r w:rsidRPr="000D40BC">
              <w:rPr>
                <w:rFonts w:eastAsia="Times New Roman" w:cs="Calibri"/>
                <w:color w:val="7A787D"/>
                <w:sz w:val="16"/>
                <w:szCs w:val="16"/>
              </w:rPr>
              <w:t>% změna (3 roční) v ULC</w:t>
            </w:r>
          </w:p>
        </w:tc>
        <w:tc>
          <w:tcPr>
            <w:tcW w:w="445" w:type="pct"/>
            <w:tcBorders>
              <w:top w:val="nil"/>
              <w:left w:val="nil"/>
              <w:bottom w:val="single" w:sz="4" w:space="0" w:color="auto"/>
              <w:right w:val="single" w:sz="4" w:space="0" w:color="auto"/>
            </w:tcBorders>
            <w:shd w:val="clear" w:color="auto" w:fill="auto"/>
            <w:vAlign w:val="center"/>
            <w:hideMark/>
          </w:tcPr>
          <w:p w:rsidR="008176EC" w:rsidRPr="000D40BC" w:rsidRDefault="008176EC" w:rsidP="008176EC">
            <w:pPr>
              <w:spacing w:after="0"/>
              <w:jc w:val="center"/>
              <w:rPr>
                <w:rFonts w:eastAsia="Times New Roman" w:cs="Calibri"/>
                <w:color w:val="7A787D"/>
                <w:sz w:val="16"/>
                <w:szCs w:val="16"/>
              </w:rPr>
            </w:pPr>
            <w:r w:rsidRPr="000D40BC">
              <w:rPr>
                <w:rFonts w:eastAsia="Times New Roman" w:cs="Calibri"/>
                <w:color w:val="7A787D"/>
                <w:sz w:val="16"/>
                <w:szCs w:val="16"/>
              </w:rPr>
              <w:t xml:space="preserve">% změna v cenách HPI (House </w:t>
            </w:r>
            <w:proofErr w:type="spellStart"/>
            <w:r w:rsidRPr="000D40BC">
              <w:rPr>
                <w:rFonts w:eastAsia="Times New Roman" w:cs="Calibri"/>
                <w:color w:val="7A787D"/>
                <w:sz w:val="16"/>
                <w:szCs w:val="16"/>
              </w:rPr>
              <w:t>Price</w:t>
            </w:r>
            <w:proofErr w:type="spellEnd"/>
            <w:r w:rsidRPr="000D40BC">
              <w:rPr>
                <w:rFonts w:eastAsia="Times New Roman" w:cs="Calibri"/>
                <w:color w:val="7A787D"/>
                <w:sz w:val="16"/>
                <w:szCs w:val="16"/>
              </w:rPr>
              <w:t xml:space="preserve"> Index)</w:t>
            </w:r>
          </w:p>
        </w:tc>
        <w:tc>
          <w:tcPr>
            <w:tcW w:w="517" w:type="pct"/>
            <w:tcBorders>
              <w:top w:val="nil"/>
              <w:left w:val="nil"/>
              <w:bottom w:val="single" w:sz="4" w:space="0" w:color="auto"/>
              <w:right w:val="single" w:sz="4" w:space="0" w:color="auto"/>
            </w:tcBorders>
            <w:shd w:val="clear" w:color="auto" w:fill="auto"/>
            <w:vAlign w:val="center"/>
            <w:hideMark/>
          </w:tcPr>
          <w:p w:rsidR="008176EC" w:rsidRPr="000D40BC" w:rsidRDefault="008176EC" w:rsidP="008176EC">
            <w:pPr>
              <w:spacing w:after="0"/>
              <w:jc w:val="center"/>
              <w:rPr>
                <w:rFonts w:eastAsia="Times New Roman" w:cs="Calibri"/>
                <w:color w:val="7A787D"/>
                <w:sz w:val="16"/>
                <w:szCs w:val="16"/>
              </w:rPr>
            </w:pPr>
            <w:r w:rsidRPr="000D40BC">
              <w:rPr>
                <w:rFonts w:eastAsia="Times New Roman" w:cs="Calibri"/>
                <w:color w:val="7A787D"/>
                <w:sz w:val="16"/>
                <w:szCs w:val="16"/>
              </w:rPr>
              <w:t>Tok úvěrů soukromému sektoru (v % HDP)</w:t>
            </w:r>
          </w:p>
        </w:tc>
        <w:tc>
          <w:tcPr>
            <w:tcW w:w="444" w:type="pct"/>
            <w:tcBorders>
              <w:top w:val="nil"/>
              <w:left w:val="nil"/>
              <w:bottom w:val="single" w:sz="4" w:space="0" w:color="auto"/>
              <w:right w:val="single" w:sz="4" w:space="0" w:color="auto"/>
            </w:tcBorders>
            <w:shd w:val="clear" w:color="auto" w:fill="auto"/>
            <w:vAlign w:val="center"/>
            <w:hideMark/>
          </w:tcPr>
          <w:p w:rsidR="008176EC" w:rsidRPr="000D40BC" w:rsidRDefault="008176EC" w:rsidP="008176EC">
            <w:pPr>
              <w:spacing w:after="0"/>
              <w:jc w:val="center"/>
              <w:rPr>
                <w:rFonts w:eastAsia="Times New Roman" w:cs="Calibri"/>
                <w:color w:val="7A787D"/>
                <w:sz w:val="16"/>
                <w:szCs w:val="16"/>
              </w:rPr>
            </w:pPr>
            <w:r w:rsidRPr="000D40BC">
              <w:rPr>
                <w:rFonts w:eastAsia="Times New Roman" w:cs="Calibri"/>
                <w:color w:val="7A787D"/>
                <w:sz w:val="16"/>
                <w:szCs w:val="16"/>
              </w:rPr>
              <w:t>Zadlužení soukromého sektoru (v % HDP)</w:t>
            </w:r>
          </w:p>
        </w:tc>
        <w:tc>
          <w:tcPr>
            <w:tcW w:w="443" w:type="pct"/>
            <w:tcBorders>
              <w:top w:val="nil"/>
              <w:left w:val="nil"/>
              <w:bottom w:val="single" w:sz="4" w:space="0" w:color="auto"/>
              <w:right w:val="single" w:sz="4" w:space="0" w:color="auto"/>
            </w:tcBorders>
            <w:shd w:val="clear" w:color="auto" w:fill="auto"/>
            <w:vAlign w:val="center"/>
            <w:hideMark/>
          </w:tcPr>
          <w:p w:rsidR="008176EC" w:rsidRPr="000D40BC" w:rsidRDefault="000D40BC" w:rsidP="008176EC">
            <w:pPr>
              <w:spacing w:after="0"/>
              <w:jc w:val="center"/>
              <w:rPr>
                <w:rFonts w:eastAsia="Times New Roman" w:cs="Calibri"/>
                <w:color w:val="7A787D"/>
                <w:sz w:val="16"/>
                <w:szCs w:val="16"/>
              </w:rPr>
            </w:pPr>
            <w:r w:rsidRPr="000D40BC">
              <w:rPr>
                <w:rFonts w:eastAsia="Times New Roman" w:cs="Calibri"/>
                <w:color w:val="7A787D"/>
                <w:sz w:val="16"/>
                <w:szCs w:val="16"/>
              </w:rPr>
              <w:t>Veřejný dluh</w:t>
            </w:r>
            <w:r w:rsidR="008176EC" w:rsidRPr="000D40BC">
              <w:rPr>
                <w:rFonts w:eastAsia="Times New Roman" w:cs="Calibri"/>
                <w:color w:val="7A787D"/>
                <w:sz w:val="16"/>
                <w:szCs w:val="16"/>
              </w:rPr>
              <w:t xml:space="preserve"> (v % HDP)</w:t>
            </w:r>
          </w:p>
        </w:tc>
        <w:tc>
          <w:tcPr>
            <w:tcW w:w="443" w:type="pct"/>
            <w:tcBorders>
              <w:top w:val="nil"/>
              <w:left w:val="nil"/>
              <w:bottom w:val="single" w:sz="4" w:space="0" w:color="auto"/>
              <w:right w:val="single" w:sz="4" w:space="0" w:color="auto"/>
            </w:tcBorders>
            <w:shd w:val="clear" w:color="auto" w:fill="auto"/>
            <w:vAlign w:val="center"/>
            <w:hideMark/>
          </w:tcPr>
          <w:p w:rsidR="008176EC" w:rsidRPr="000D40BC" w:rsidRDefault="008176EC" w:rsidP="008176EC">
            <w:pPr>
              <w:spacing w:after="0"/>
              <w:jc w:val="center"/>
              <w:rPr>
                <w:rFonts w:eastAsia="Times New Roman" w:cs="Calibri"/>
                <w:color w:val="7A787D"/>
                <w:sz w:val="16"/>
                <w:szCs w:val="16"/>
              </w:rPr>
            </w:pPr>
            <w:r w:rsidRPr="000D40BC">
              <w:rPr>
                <w:rFonts w:eastAsia="Times New Roman" w:cs="Calibri"/>
                <w:color w:val="7A787D"/>
                <w:sz w:val="16"/>
                <w:szCs w:val="16"/>
              </w:rPr>
              <w:t>3 roční průměr míry nezaměstnanosti</w:t>
            </w:r>
          </w:p>
        </w:tc>
      </w:tr>
      <w:tr w:rsidR="004D124E" w:rsidRPr="000D40BC" w:rsidTr="004D124E">
        <w:trPr>
          <w:trHeight w:val="197"/>
        </w:trPr>
        <w:tc>
          <w:tcPr>
            <w:tcW w:w="390" w:type="pct"/>
            <w:tcBorders>
              <w:top w:val="nil"/>
              <w:left w:val="single" w:sz="4" w:space="0" w:color="auto"/>
              <w:bottom w:val="single" w:sz="4" w:space="0" w:color="auto"/>
              <w:right w:val="single" w:sz="4" w:space="0" w:color="auto"/>
            </w:tcBorders>
            <w:shd w:val="clear" w:color="auto" w:fill="auto"/>
            <w:noWrap/>
            <w:vAlign w:val="center"/>
            <w:hideMark/>
          </w:tcPr>
          <w:p w:rsidR="008176EC" w:rsidRPr="000D40BC" w:rsidRDefault="008176EC" w:rsidP="008176EC">
            <w:pPr>
              <w:spacing w:after="0"/>
              <w:jc w:val="left"/>
              <w:rPr>
                <w:rFonts w:eastAsia="Times New Roman" w:cs="Calibri"/>
                <w:b/>
                <w:bCs/>
                <w:color w:val="7A787D"/>
                <w:sz w:val="16"/>
                <w:szCs w:val="16"/>
              </w:rPr>
            </w:pPr>
            <w:r w:rsidRPr="000D40BC">
              <w:rPr>
                <w:rFonts w:eastAsia="Times New Roman" w:cs="Calibri"/>
                <w:b/>
                <w:bCs/>
                <w:color w:val="7A787D"/>
                <w:sz w:val="16"/>
                <w:szCs w:val="16"/>
              </w:rPr>
              <w:t>Zdroj dat</w:t>
            </w:r>
          </w:p>
        </w:tc>
        <w:tc>
          <w:tcPr>
            <w:tcW w:w="460" w:type="pct"/>
            <w:tcBorders>
              <w:top w:val="nil"/>
              <w:left w:val="nil"/>
              <w:bottom w:val="single" w:sz="4" w:space="0" w:color="auto"/>
              <w:right w:val="single" w:sz="4" w:space="0" w:color="auto"/>
            </w:tcBorders>
            <w:shd w:val="clear" w:color="auto" w:fill="auto"/>
            <w:noWrap/>
            <w:vAlign w:val="center"/>
            <w:hideMark/>
          </w:tcPr>
          <w:p w:rsidR="008176EC" w:rsidRPr="000D40BC" w:rsidRDefault="008176EC" w:rsidP="008176EC">
            <w:pPr>
              <w:spacing w:after="0"/>
              <w:jc w:val="center"/>
              <w:rPr>
                <w:rFonts w:eastAsia="Times New Roman" w:cs="Calibri"/>
                <w:color w:val="7A787D"/>
                <w:sz w:val="16"/>
                <w:szCs w:val="16"/>
              </w:rPr>
            </w:pPr>
            <w:r w:rsidRPr="000D40BC">
              <w:rPr>
                <w:rFonts w:eastAsia="Times New Roman" w:cs="Calibri"/>
                <w:color w:val="7A787D"/>
                <w:sz w:val="16"/>
                <w:szCs w:val="16"/>
              </w:rPr>
              <w:t>EUROSTAT</w:t>
            </w:r>
          </w:p>
        </w:tc>
        <w:tc>
          <w:tcPr>
            <w:tcW w:w="445" w:type="pct"/>
            <w:tcBorders>
              <w:top w:val="nil"/>
              <w:left w:val="nil"/>
              <w:bottom w:val="single" w:sz="4" w:space="0" w:color="auto"/>
              <w:right w:val="single" w:sz="4" w:space="0" w:color="auto"/>
            </w:tcBorders>
            <w:shd w:val="clear" w:color="auto" w:fill="auto"/>
            <w:noWrap/>
            <w:vAlign w:val="center"/>
            <w:hideMark/>
          </w:tcPr>
          <w:p w:rsidR="008176EC" w:rsidRPr="000D40BC" w:rsidRDefault="008176EC" w:rsidP="008176EC">
            <w:pPr>
              <w:spacing w:after="0"/>
              <w:jc w:val="center"/>
              <w:rPr>
                <w:rFonts w:eastAsia="Times New Roman" w:cs="Calibri"/>
                <w:color w:val="7A787D"/>
                <w:sz w:val="16"/>
                <w:szCs w:val="16"/>
              </w:rPr>
            </w:pPr>
            <w:r w:rsidRPr="000D40BC">
              <w:rPr>
                <w:rFonts w:eastAsia="Times New Roman" w:cs="Calibri"/>
                <w:color w:val="7A787D"/>
                <w:sz w:val="16"/>
                <w:szCs w:val="16"/>
              </w:rPr>
              <w:t>EUROSTAT</w:t>
            </w:r>
          </w:p>
        </w:tc>
        <w:tc>
          <w:tcPr>
            <w:tcW w:w="523" w:type="pct"/>
            <w:tcBorders>
              <w:top w:val="nil"/>
              <w:left w:val="nil"/>
              <w:bottom w:val="single" w:sz="4" w:space="0" w:color="auto"/>
              <w:right w:val="single" w:sz="4" w:space="0" w:color="auto"/>
            </w:tcBorders>
            <w:shd w:val="clear" w:color="auto" w:fill="auto"/>
            <w:noWrap/>
            <w:vAlign w:val="center"/>
            <w:hideMark/>
          </w:tcPr>
          <w:p w:rsidR="008176EC" w:rsidRPr="000D40BC" w:rsidRDefault="008176EC" w:rsidP="008176EC">
            <w:pPr>
              <w:spacing w:after="0"/>
              <w:jc w:val="center"/>
              <w:rPr>
                <w:rFonts w:eastAsia="Times New Roman" w:cs="Calibri"/>
                <w:color w:val="7A787D"/>
                <w:sz w:val="16"/>
                <w:szCs w:val="16"/>
              </w:rPr>
            </w:pPr>
            <w:r w:rsidRPr="000D40BC">
              <w:rPr>
                <w:rFonts w:eastAsia="Times New Roman" w:cs="Calibri"/>
                <w:color w:val="7A787D"/>
                <w:sz w:val="16"/>
                <w:szCs w:val="16"/>
              </w:rPr>
              <w:t>DG ECFIN</w:t>
            </w:r>
          </w:p>
        </w:tc>
        <w:tc>
          <w:tcPr>
            <w:tcW w:w="445" w:type="pct"/>
            <w:tcBorders>
              <w:top w:val="nil"/>
              <w:left w:val="nil"/>
              <w:bottom w:val="single" w:sz="4" w:space="0" w:color="auto"/>
              <w:right w:val="single" w:sz="4" w:space="0" w:color="auto"/>
            </w:tcBorders>
            <w:shd w:val="clear" w:color="auto" w:fill="auto"/>
            <w:noWrap/>
            <w:vAlign w:val="center"/>
            <w:hideMark/>
          </w:tcPr>
          <w:p w:rsidR="008176EC" w:rsidRPr="000D40BC" w:rsidRDefault="008176EC" w:rsidP="008176EC">
            <w:pPr>
              <w:spacing w:after="0"/>
              <w:jc w:val="center"/>
              <w:rPr>
                <w:rFonts w:eastAsia="Times New Roman" w:cs="Calibri"/>
                <w:color w:val="7A787D"/>
                <w:sz w:val="16"/>
                <w:szCs w:val="16"/>
              </w:rPr>
            </w:pPr>
            <w:r w:rsidRPr="000D40BC">
              <w:rPr>
                <w:rFonts w:eastAsia="Times New Roman" w:cs="Calibri"/>
                <w:color w:val="7A787D"/>
                <w:sz w:val="16"/>
                <w:szCs w:val="16"/>
              </w:rPr>
              <w:t>EUROSTAT</w:t>
            </w:r>
          </w:p>
        </w:tc>
        <w:tc>
          <w:tcPr>
            <w:tcW w:w="445" w:type="pct"/>
            <w:tcBorders>
              <w:top w:val="nil"/>
              <w:left w:val="nil"/>
              <w:bottom w:val="single" w:sz="4" w:space="0" w:color="auto"/>
              <w:right w:val="single" w:sz="4" w:space="0" w:color="auto"/>
            </w:tcBorders>
            <w:shd w:val="clear" w:color="auto" w:fill="auto"/>
            <w:noWrap/>
            <w:vAlign w:val="center"/>
            <w:hideMark/>
          </w:tcPr>
          <w:p w:rsidR="008176EC" w:rsidRPr="000D40BC" w:rsidRDefault="008176EC" w:rsidP="008176EC">
            <w:pPr>
              <w:spacing w:after="0"/>
              <w:jc w:val="center"/>
              <w:rPr>
                <w:rFonts w:eastAsia="Times New Roman" w:cs="Calibri"/>
                <w:color w:val="7A787D"/>
                <w:sz w:val="16"/>
                <w:szCs w:val="16"/>
              </w:rPr>
            </w:pPr>
            <w:r w:rsidRPr="000D40BC">
              <w:rPr>
                <w:rFonts w:eastAsia="Times New Roman" w:cs="Calibri"/>
                <w:color w:val="7A787D"/>
                <w:sz w:val="16"/>
                <w:szCs w:val="16"/>
              </w:rPr>
              <w:t>EUROSTAT</w:t>
            </w:r>
          </w:p>
        </w:tc>
        <w:tc>
          <w:tcPr>
            <w:tcW w:w="445" w:type="pct"/>
            <w:tcBorders>
              <w:top w:val="nil"/>
              <w:left w:val="nil"/>
              <w:bottom w:val="single" w:sz="4" w:space="0" w:color="auto"/>
              <w:right w:val="single" w:sz="4" w:space="0" w:color="auto"/>
            </w:tcBorders>
            <w:shd w:val="clear" w:color="auto" w:fill="auto"/>
            <w:noWrap/>
            <w:vAlign w:val="center"/>
            <w:hideMark/>
          </w:tcPr>
          <w:p w:rsidR="008176EC" w:rsidRPr="000D40BC" w:rsidRDefault="008176EC" w:rsidP="008176EC">
            <w:pPr>
              <w:spacing w:after="0"/>
              <w:jc w:val="center"/>
              <w:rPr>
                <w:rFonts w:eastAsia="Times New Roman" w:cs="Calibri"/>
                <w:color w:val="7A787D"/>
                <w:sz w:val="16"/>
                <w:szCs w:val="16"/>
              </w:rPr>
            </w:pPr>
            <w:r w:rsidRPr="000D40BC">
              <w:rPr>
                <w:rFonts w:eastAsia="Times New Roman" w:cs="Calibri"/>
                <w:color w:val="7A787D"/>
                <w:sz w:val="16"/>
                <w:szCs w:val="16"/>
              </w:rPr>
              <w:t>EUROSTAT</w:t>
            </w:r>
          </w:p>
        </w:tc>
        <w:tc>
          <w:tcPr>
            <w:tcW w:w="517" w:type="pct"/>
            <w:tcBorders>
              <w:top w:val="nil"/>
              <w:left w:val="nil"/>
              <w:bottom w:val="single" w:sz="4" w:space="0" w:color="auto"/>
              <w:right w:val="single" w:sz="4" w:space="0" w:color="auto"/>
            </w:tcBorders>
            <w:shd w:val="clear" w:color="auto" w:fill="auto"/>
            <w:noWrap/>
            <w:vAlign w:val="center"/>
            <w:hideMark/>
          </w:tcPr>
          <w:p w:rsidR="008176EC" w:rsidRPr="000D40BC" w:rsidRDefault="008176EC" w:rsidP="008176EC">
            <w:pPr>
              <w:spacing w:after="0"/>
              <w:jc w:val="center"/>
              <w:rPr>
                <w:rFonts w:eastAsia="Times New Roman" w:cs="Calibri"/>
                <w:color w:val="7A787D"/>
                <w:sz w:val="16"/>
                <w:szCs w:val="16"/>
              </w:rPr>
            </w:pPr>
            <w:r w:rsidRPr="000D40BC">
              <w:rPr>
                <w:rFonts w:eastAsia="Times New Roman" w:cs="Calibri"/>
                <w:color w:val="7A787D"/>
                <w:sz w:val="16"/>
                <w:szCs w:val="16"/>
              </w:rPr>
              <w:t>EUROSTAT</w:t>
            </w:r>
          </w:p>
        </w:tc>
        <w:tc>
          <w:tcPr>
            <w:tcW w:w="444" w:type="pct"/>
            <w:tcBorders>
              <w:top w:val="nil"/>
              <w:left w:val="nil"/>
              <w:bottom w:val="single" w:sz="4" w:space="0" w:color="auto"/>
              <w:right w:val="single" w:sz="4" w:space="0" w:color="auto"/>
            </w:tcBorders>
            <w:shd w:val="clear" w:color="auto" w:fill="auto"/>
            <w:noWrap/>
            <w:vAlign w:val="center"/>
            <w:hideMark/>
          </w:tcPr>
          <w:p w:rsidR="008176EC" w:rsidRPr="000D40BC" w:rsidRDefault="008176EC" w:rsidP="008176EC">
            <w:pPr>
              <w:spacing w:after="0"/>
              <w:jc w:val="center"/>
              <w:rPr>
                <w:rFonts w:eastAsia="Times New Roman" w:cs="Calibri"/>
                <w:color w:val="7A787D"/>
                <w:sz w:val="16"/>
                <w:szCs w:val="16"/>
              </w:rPr>
            </w:pPr>
            <w:r w:rsidRPr="000D40BC">
              <w:rPr>
                <w:rFonts w:eastAsia="Times New Roman" w:cs="Calibri"/>
                <w:color w:val="7A787D"/>
                <w:sz w:val="16"/>
                <w:szCs w:val="16"/>
              </w:rPr>
              <w:t>EUROSTAT</w:t>
            </w:r>
          </w:p>
        </w:tc>
        <w:tc>
          <w:tcPr>
            <w:tcW w:w="443" w:type="pct"/>
            <w:tcBorders>
              <w:top w:val="nil"/>
              <w:left w:val="nil"/>
              <w:bottom w:val="single" w:sz="4" w:space="0" w:color="auto"/>
              <w:right w:val="single" w:sz="4" w:space="0" w:color="auto"/>
            </w:tcBorders>
            <w:shd w:val="clear" w:color="auto" w:fill="auto"/>
            <w:noWrap/>
            <w:vAlign w:val="center"/>
            <w:hideMark/>
          </w:tcPr>
          <w:p w:rsidR="008176EC" w:rsidRPr="000D40BC" w:rsidRDefault="008176EC" w:rsidP="008176EC">
            <w:pPr>
              <w:spacing w:after="0"/>
              <w:jc w:val="center"/>
              <w:rPr>
                <w:rFonts w:eastAsia="Times New Roman" w:cs="Calibri"/>
                <w:color w:val="7A787D"/>
                <w:sz w:val="16"/>
                <w:szCs w:val="16"/>
              </w:rPr>
            </w:pPr>
            <w:r w:rsidRPr="000D40BC">
              <w:rPr>
                <w:rFonts w:eastAsia="Times New Roman" w:cs="Calibri"/>
                <w:color w:val="7A787D"/>
                <w:sz w:val="16"/>
                <w:szCs w:val="16"/>
              </w:rPr>
              <w:t>EUROSTAT</w:t>
            </w:r>
          </w:p>
        </w:tc>
        <w:tc>
          <w:tcPr>
            <w:tcW w:w="443" w:type="pct"/>
            <w:tcBorders>
              <w:top w:val="nil"/>
              <w:left w:val="nil"/>
              <w:bottom w:val="single" w:sz="4" w:space="0" w:color="auto"/>
              <w:right w:val="single" w:sz="4" w:space="0" w:color="auto"/>
            </w:tcBorders>
            <w:shd w:val="clear" w:color="auto" w:fill="auto"/>
            <w:noWrap/>
            <w:vAlign w:val="center"/>
            <w:hideMark/>
          </w:tcPr>
          <w:p w:rsidR="008176EC" w:rsidRPr="000D40BC" w:rsidRDefault="008176EC" w:rsidP="008176EC">
            <w:pPr>
              <w:spacing w:after="0"/>
              <w:jc w:val="center"/>
              <w:rPr>
                <w:rFonts w:eastAsia="Times New Roman" w:cs="Calibri"/>
                <w:color w:val="7A787D"/>
                <w:sz w:val="16"/>
                <w:szCs w:val="16"/>
              </w:rPr>
            </w:pPr>
            <w:r w:rsidRPr="000D40BC">
              <w:rPr>
                <w:rFonts w:eastAsia="Times New Roman" w:cs="Calibri"/>
                <w:color w:val="7A787D"/>
                <w:sz w:val="16"/>
                <w:szCs w:val="16"/>
              </w:rPr>
              <w:t>EUROSTAT</w:t>
            </w:r>
          </w:p>
        </w:tc>
      </w:tr>
    </w:tbl>
    <w:p w:rsidR="008176EC" w:rsidRPr="000D40BC" w:rsidRDefault="008176EC" w:rsidP="00FE3DA1">
      <w:pPr>
        <w:rPr>
          <w:sz w:val="16"/>
          <w:szCs w:val="16"/>
        </w:rPr>
      </w:pPr>
    </w:p>
    <w:p w:rsidR="0000071D" w:rsidRDefault="00CE763A" w:rsidP="001E0910">
      <w:r>
        <w:t>Jelikož se většina ukazatelů již shoduje s ukazateli, které zde již byly použity</w:t>
      </w:r>
      <w:r>
        <w:rPr>
          <w:rStyle w:val="Znakapoznpodarou"/>
        </w:rPr>
        <w:footnoteReference w:id="1"/>
      </w:r>
      <w:r>
        <w:t>, zajímají nás především nové indikátory</w:t>
      </w:r>
      <w:r w:rsidR="00DF1CC6">
        <w:t>, které neobsahuje skupina makroekonomické prostředí v pyramidě konkurenceschopnosti</w:t>
      </w:r>
      <w:r>
        <w:t>- míra nezaměstnanosti, čistá mezinárodní investiční pozice, zadlužení soukromé</w:t>
      </w:r>
      <w:r w:rsidR="00D40FC3">
        <w:t>ho sektoru</w:t>
      </w:r>
      <w:r>
        <w:t>. Tyto faktory jsou tedy další součástí makroekonomického prostředí, které je</w:t>
      </w:r>
      <w:r w:rsidR="001E0910">
        <w:t xml:space="preserve"> </w:t>
      </w:r>
      <w:r>
        <w:t>důležité pro vývoj konkurenceschopnosti českého exportu.</w:t>
      </w:r>
      <w:r w:rsidR="00D40FC3">
        <w:t xml:space="preserve"> Následující tabul</w:t>
      </w:r>
      <w:r w:rsidR="007B0A35">
        <w:t>ka ukazuje, jak si ČR stála ve srovnání s ostatními zeměmi v roce 2011</w:t>
      </w:r>
      <w:r w:rsidR="005514F5">
        <w:t>.</w:t>
      </w:r>
      <w:r w:rsidR="00E25242">
        <w:t xml:space="preserve"> </w:t>
      </w:r>
    </w:p>
    <w:p w:rsidR="001E0910" w:rsidRDefault="001E0910" w:rsidP="0000071D">
      <w:pPr>
        <w:pStyle w:val="Titulek"/>
        <w:sectPr w:rsidR="001E0910" w:rsidSect="00511A30">
          <w:pgSz w:w="11906" w:h="16838" w:code="9"/>
          <w:pgMar w:top="1418" w:right="1418" w:bottom="1134" w:left="1418" w:header="709" w:footer="709" w:gutter="0"/>
          <w:cols w:space="708"/>
          <w:titlePg/>
          <w:docGrid w:linePitch="360"/>
        </w:sectPr>
      </w:pPr>
    </w:p>
    <w:p w:rsidR="004E1AE2" w:rsidRDefault="0000071D" w:rsidP="0000071D">
      <w:pPr>
        <w:pStyle w:val="Titulek"/>
      </w:pPr>
      <w:r>
        <w:lastRenderedPageBreak/>
        <w:t xml:space="preserve">Tabulka </w:t>
      </w:r>
      <w:fldSimple w:instr=" SEQ Tabulka \* ARABIC ">
        <w:r w:rsidR="00AA29E9">
          <w:rPr>
            <w:noProof/>
          </w:rPr>
          <w:t>12</w:t>
        </w:r>
      </w:fldSimple>
      <w:r>
        <w:t xml:space="preserve">: </w:t>
      </w:r>
      <w:r w:rsidR="00722BA2">
        <w:t xml:space="preserve">Srovnání indikátorů </w:t>
      </w:r>
      <w:r w:rsidR="00722BA2" w:rsidRPr="0000071D">
        <w:t>Vysvědčení pro dohled nad makroekonomickou nerovn</w:t>
      </w:r>
      <w:r w:rsidR="00722BA2">
        <w:t>ováhou navržené Evropskou komisí (2011)</w:t>
      </w:r>
    </w:p>
    <w:tbl>
      <w:tblPr>
        <w:tblW w:w="14301" w:type="dxa"/>
        <w:tblInd w:w="55" w:type="dxa"/>
        <w:tblCellMar>
          <w:left w:w="70" w:type="dxa"/>
          <w:right w:w="70" w:type="dxa"/>
        </w:tblCellMar>
        <w:tblLook w:val="04A0"/>
      </w:tblPr>
      <w:tblGrid>
        <w:gridCol w:w="1300"/>
        <w:gridCol w:w="1200"/>
        <w:gridCol w:w="1180"/>
        <w:gridCol w:w="1700"/>
        <w:gridCol w:w="1272"/>
        <w:gridCol w:w="857"/>
        <w:gridCol w:w="923"/>
        <w:gridCol w:w="1220"/>
        <w:gridCol w:w="1165"/>
        <w:gridCol w:w="960"/>
        <w:gridCol w:w="1527"/>
        <w:gridCol w:w="999"/>
      </w:tblGrid>
      <w:tr w:rsidR="00722BA2" w:rsidRPr="00722BA2" w:rsidTr="00722BA2">
        <w:trPr>
          <w:trHeight w:val="300"/>
        </w:trPr>
        <w:tc>
          <w:tcPr>
            <w:tcW w:w="1300" w:type="dxa"/>
            <w:tcBorders>
              <w:top w:val="single" w:sz="4" w:space="0" w:color="auto"/>
              <w:left w:val="single" w:sz="4" w:space="0" w:color="auto"/>
              <w:bottom w:val="single" w:sz="4" w:space="0" w:color="auto"/>
              <w:right w:val="single" w:sz="4" w:space="0" w:color="auto"/>
            </w:tcBorders>
            <w:shd w:val="clear" w:color="000000" w:fill="B6B002"/>
            <w:noWrap/>
            <w:vAlign w:val="bottom"/>
            <w:hideMark/>
          </w:tcPr>
          <w:p w:rsidR="00722BA2" w:rsidRPr="00722BA2" w:rsidRDefault="00722BA2" w:rsidP="00722BA2">
            <w:pPr>
              <w:spacing w:after="0"/>
              <w:jc w:val="left"/>
              <w:rPr>
                <w:rFonts w:eastAsia="Times New Roman" w:cs="Calibri"/>
                <w:color w:val="FFFFFF"/>
                <w:sz w:val="20"/>
                <w:szCs w:val="20"/>
              </w:rPr>
            </w:pPr>
            <w:r w:rsidRPr="00722BA2">
              <w:rPr>
                <w:rFonts w:eastAsia="Times New Roman" w:cs="Calibri"/>
                <w:color w:val="FFFFFF"/>
                <w:sz w:val="20"/>
                <w:szCs w:val="20"/>
              </w:rPr>
              <w:t> </w:t>
            </w:r>
          </w:p>
        </w:tc>
        <w:tc>
          <w:tcPr>
            <w:tcW w:w="4080" w:type="dxa"/>
            <w:gridSpan w:val="3"/>
            <w:tcBorders>
              <w:top w:val="single" w:sz="4" w:space="0" w:color="auto"/>
              <w:left w:val="nil"/>
              <w:bottom w:val="single" w:sz="4" w:space="0" w:color="auto"/>
              <w:right w:val="single" w:sz="4" w:space="0" w:color="auto"/>
            </w:tcBorders>
            <w:shd w:val="clear" w:color="000000" w:fill="B6B002"/>
            <w:noWrap/>
            <w:vAlign w:val="bottom"/>
            <w:hideMark/>
          </w:tcPr>
          <w:p w:rsidR="00722BA2" w:rsidRPr="00722BA2" w:rsidRDefault="00722BA2" w:rsidP="00722BA2">
            <w:pPr>
              <w:spacing w:after="0"/>
              <w:jc w:val="center"/>
              <w:rPr>
                <w:rFonts w:eastAsia="Times New Roman" w:cs="Calibri"/>
                <w:b/>
                <w:bCs/>
                <w:color w:val="FFFFFF"/>
                <w:sz w:val="20"/>
                <w:szCs w:val="20"/>
              </w:rPr>
            </w:pPr>
            <w:r w:rsidRPr="00722BA2">
              <w:rPr>
                <w:rFonts w:eastAsia="Times New Roman" w:cs="Calibri"/>
                <w:b/>
                <w:bCs/>
                <w:color w:val="FFFFFF"/>
                <w:sz w:val="20"/>
                <w:szCs w:val="20"/>
              </w:rPr>
              <w:t>Vnější nestabilita a konkurenceschopnost</w:t>
            </w:r>
          </w:p>
        </w:tc>
        <w:tc>
          <w:tcPr>
            <w:tcW w:w="8921" w:type="dxa"/>
            <w:gridSpan w:val="8"/>
            <w:tcBorders>
              <w:top w:val="single" w:sz="4" w:space="0" w:color="auto"/>
              <w:left w:val="nil"/>
              <w:bottom w:val="single" w:sz="4" w:space="0" w:color="auto"/>
              <w:right w:val="single" w:sz="4" w:space="0" w:color="000000"/>
            </w:tcBorders>
            <w:shd w:val="clear" w:color="000000" w:fill="B6B002"/>
            <w:noWrap/>
            <w:vAlign w:val="bottom"/>
            <w:hideMark/>
          </w:tcPr>
          <w:p w:rsidR="00722BA2" w:rsidRPr="00722BA2" w:rsidRDefault="00722BA2" w:rsidP="00722BA2">
            <w:pPr>
              <w:spacing w:after="0"/>
              <w:jc w:val="center"/>
              <w:rPr>
                <w:rFonts w:eastAsia="Times New Roman" w:cs="Calibri"/>
                <w:b/>
                <w:bCs/>
                <w:color w:val="FFFFFF"/>
                <w:sz w:val="20"/>
                <w:szCs w:val="20"/>
              </w:rPr>
            </w:pPr>
            <w:r w:rsidRPr="00722BA2">
              <w:rPr>
                <w:rFonts w:eastAsia="Times New Roman" w:cs="Calibri"/>
                <w:b/>
                <w:bCs/>
                <w:color w:val="FFFFFF"/>
                <w:sz w:val="20"/>
                <w:szCs w:val="20"/>
              </w:rPr>
              <w:t>Vnitřní nestabilita</w:t>
            </w:r>
          </w:p>
        </w:tc>
      </w:tr>
      <w:tr w:rsidR="00722BA2" w:rsidRPr="00722BA2" w:rsidTr="00722BA2">
        <w:trPr>
          <w:trHeight w:val="1095"/>
        </w:trPr>
        <w:tc>
          <w:tcPr>
            <w:tcW w:w="1300" w:type="dxa"/>
            <w:tcBorders>
              <w:top w:val="nil"/>
              <w:left w:val="single" w:sz="4" w:space="0" w:color="auto"/>
              <w:bottom w:val="single" w:sz="4" w:space="0" w:color="auto"/>
              <w:right w:val="single" w:sz="4" w:space="0" w:color="auto"/>
            </w:tcBorders>
            <w:shd w:val="clear" w:color="auto" w:fill="auto"/>
            <w:vAlign w:val="center"/>
            <w:hideMark/>
          </w:tcPr>
          <w:p w:rsidR="00722BA2" w:rsidRPr="00722BA2" w:rsidRDefault="00722BA2" w:rsidP="00722BA2">
            <w:pPr>
              <w:spacing w:after="0"/>
              <w:jc w:val="center"/>
              <w:rPr>
                <w:rFonts w:eastAsia="Times New Roman" w:cs="Calibri"/>
                <w:color w:val="7A787D"/>
                <w:sz w:val="20"/>
                <w:szCs w:val="20"/>
              </w:rPr>
            </w:pPr>
            <w:r w:rsidRPr="00722BA2">
              <w:rPr>
                <w:rFonts w:eastAsia="Times New Roman" w:cs="Calibri"/>
                <w:color w:val="7A787D"/>
                <w:sz w:val="20"/>
                <w:szCs w:val="20"/>
              </w:rPr>
              <w:t>Indikátor</w:t>
            </w:r>
          </w:p>
        </w:tc>
        <w:tc>
          <w:tcPr>
            <w:tcW w:w="1200" w:type="dxa"/>
            <w:tcBorders>
              <w:top w:val="nil"/>
              <w:left w:val="nil"/>
              <w:bottom w:val="single" w:sz="4" w:space="0" w:color="auto"/>
              <w:right w:val="single" w:sz="4" w:space="0" w:color="auto"/>
            </w:tcBorders>
            <w:shd w:val="clear" w:color="auto" w:fill="auto"/>
            <w:vAlign w:val="bottom"/>
            <w:hideMark/>
          </w:tcPr>
          <w:p w:rsidR="00722BA2" w:rsidRPr="00722BA2" w:rsidRDefault="00722BA2" w:rsidP="00722BA2">
            <w:pPr>
              <w:spacing w:after="0"/>
              <w:jc w:val="center"/>
              <w:rPr>
                <w:rFonts w:eastAsia="Times New Roman" w:cs="Calibri"/>
                <w:color w:val="7A787D"/>
                <w:sz w:val="20"/>
                <w:szCs w:val="20"/>
              </w:rPr>
            </w:pPr>
            <w:r w:rsidRPr="00722BA2">
              <w:rPr>
                <w:rFonts w:eastAsia="Times New Roman" w:cs="Calibri"/>
                <w:color w:val="7A787D"/>
                <w:sz w:val="20"/>
                <w:szCs w:val="20"/>
              </w:rPr>
              <w:t>3 roční průměr běžného účtu (v % HDP)</w:t>
            </w:r>
          </w:p>
        </w:tc>
        <w:tc>
          <w:tcPr>
            <w:tcW w:w="1180" w:type="dxa"/>
            <w:tcBorders>
              <w:top w:val="nil"/>
              <w:left w:val="nil"/>
              <w:bottom w:val="single" w:sz="4" w:space="0" w:color="auto"/>
              <w:right w:val="single" w:sz="4" w:space="0" w:color="auto"/>
            </w:tcBorders>
            <w:shd w:val="clear" w:color="auto" w:fill="auto"/>
            <w:vAlign w:val="bottom"/>
            <w:hideMark/>
          </w:tcPr>
          <w:p w:rsidR="00722BA2" w:rsidRPr="00722BA2" w:rsidRDefault="00722BA2" w:rsidP="00722BA2">
            <w:pPr>
              <w:spacing w:after="0"/>
              <w:jc w:val="center"/>
              <w:rPr>
                <w:rFonts w:eastAsia="Times New Roman" w:cs="Calibri"/>
                <w:color w:val="7A787D"/>
                <w:sz w:val="20"/>
                <w:szCs w:val="20"/>
              </w:rPr>
            </w:pPr>
            <w:r w:rsidRPr="00722BA2">
              <w:rPr>
                <w:rFonts w:eastAsia="Times New Roman" w:cs="Calibri"/>
                <w:color w:val="7A787D"/>
                <w:sz w:val="20"/>
                <w:szCs w:val="20"/>
              </w:rPr>
              <w:t>Čistá mezinárodní investiční pozice</w:t>
            </w:r>
          </w:p>
        </w:tc>
        <w:tc>
          <w:tcPr>
            <w:tcW w:w="1700" w:type="dxa"/>
            <w:tcBorders>
              <w:top w:val="nil"/>
              <w:left w:val="nil"/>
              <w:bottom w:val="single" w:sz="4" w:space="0" w:color="auto"/>
              <w:right w:val="single" w:sz="4" w:space="0" w:color="auto"/>
            </w:tcBorders>
            <w:shd w:val="clear" w:color="auto" w:fill="auto"/>
            <w:vAlign w:val="bottom"/>
            <w:hideMark/>
          </w:tcPr>
          <w:p w:rsidR="00722BA2" w:rsidRPr="00722BA2" w:rsidRDefault="00722BA2" w:rsidP="00722BA2">
            <w:pPr>
              <w:spacing w:after="0"/>
              <w:jc w:val="center"/>
              <w:rPr>
                <w:rFonts w:eastAsia="Times New Roman" w:cs="Calibri"/>
                <w:color w:val="7A787D"/>
                <w:sz w:val="20"/>
                <w:szCs w:val="20"/>
              </w:rPr>
            </w:pPr>
            <w:r w:rsidRPr="00722BA2">
              <w:rPr>
                <w:rFonts w:eastAsia="Times New Roman" w:cs="Calibri"/>
                <w:color w:val="7A787D"/>
                <w:sz w:val="20"/>
                <w:szCs w:val="20"/>
              </w:rPr>
              <w:t>% změna REER (3 roční) vzhledem k 35 průmyslově rozvinutým zemím</w:t>
            </w:r>
          </w:p>
        </w:tc>
        <w:tc>
          <w:tcPr>
            <w:tcW w:w="1280" w:type="dxa"/>
            <w:tcBorders>
              <w:top w:val="nil"/>
              <w:left w:val="nil"/>
              <w:bottom w:val="single" w:sz="4" w:space="0" w:color="auto"/>
              <w:right w:val="single" w:sz="4" w:space="0" w:color="auto"/>
            </w:tcBorders>
            <w:shd w:val="clear" w:color="auto" w:fill="auto"/>
            <w:vAlign w:val="bottom"/>
            <w:hideMark/>
          </w:tcPr>
          <w:p w:rsidR="00722BA2" w:rsidRPr="00722BA2" w:rsidRDefault="00722BA2" w:rsidP="00722BA2">
            <w:pPr>
              <w:spacing w:after="0"/>
              <w:jc w:val="center"/>
              <w:rPr>
                <w:rFonts w:eastAsia="Times New Roman" w:cs="Calibri"/>
                <w:color w:val="7A787D"/>
                <w:sz w:val="20"/>
                <w:szCs w:val="20"/>
              </w:rPr>
            </w:pPr>
            <w:r w:rsidRPr="00722BA2">
              <w:rPr>
                <w:rFonts w:eastAsia="Times New Roman" w:cs="Calibri"/>
                <w:color w:val="7A787D"/>
                <w:sz w:val="20"/>
                <w:szCs w:val="20"/>
              </w:rPr>
              <w:t>% změna (5 roční) v podílech vývozního trhu</w:t>
            </w:r>
          </w:p>
        </w:tc>
        <w:tc>
          <w:tcPr>
            <w:tcW w:w="958" w:type="dxa"/>
            <w:tcBorders>
              <w:top w:val="nil"/>
              <w:left w:val="nil"/>
              <w:bottom w:val="single" w:sz="4" w:space="0" w:color="auto"/>
              <w:right w:val="single" w:sz="4" w:space="0" w:color="auto"/>
            </w:tcBorders>
            <w:shd w:val="clear" w:color="auto" w:fill="auto"/>
            <w:vAlign w:val="bottom"/>
            <w:hideMark/>
          </w:tcPr>
          <w:p w:rsidR="00722BA2" w:rsidRPr="00722BA2" w:rsidRDefault="00722BA2" w:rsidP="00722BA2">
            <w:pPr>
              <w:spacing w:after="0"/>
              <w:jc w:val="center"/>
              <w:rPr>
                <w:rFonts w:eastAsia="Times New Roman" w:cs="Calibri"/>
                <w:color w:val="7A787D"/>
                <w:sz w:val="20"/>
                <w:szCs w:val="20"/>
              </w:rPr>
            </w:pPr>
            <w:r w:rsidRPr="00722BA2">
              <w:rPr>
                <w:rFonts w:eastAsia="Times New Roman" w:cs="Calibri"/>
                <w:color w:val="7A787D"/>
                <w:sz w:val="20"/>
                <w:szCs w:val="20"/>
              </w:rPr>
              <w:t>% změna (3 roční) v ULC</w:t>
            </w:r>
          </w:p>
        </w:tc>
        <w:tc>
          <w:tcPr>
            <w:tcW w:w="1071" w:type="dxa"/>
            <w:tcBorders>
              <w:top w:val="nil"/>
              <w:left w:val="nil"/>
              <w:bottom w:val="single" w:sz="4" w:space="0" w:color="auto"/>
              <w:right w:val="single" w:sz="4" w:space="0" w:color="auto"/>
            </w:tcBorders>
            <w:shd w:val="clear" w:color="auto" w:fill="auto"/>
            <w:vAlign w:val="bottom"/>
            <w:hideMark/>
          </w:tcPr>
          <w:p w:rsidR="00722BA2" w:rsidRPr="00722BA2" w:rsidRDefault="00722BA2" w:rsidP="00722BA2">
            <w:pPr>
              <w:spacing w:after="0"/>
              <w:jc w:val="center"/>
              <w:rPr>
                <w:rFonts w:eastAsia="Times New Roman" w:cs="Calibri"/>
                <w:color w:val="7A787D"/>
                <w:sz w:val="20"/>
                <w:szCs w:val="20"/>
              </w:rPr>
            </w:pPr>
            <w:r w:rsidRPr="00722BA2">
              <w:rPr>
                <w:rFonts w:eastAsia="Times New Roman" w:cs="Calibri"/>
                <w:color w:val="7A787D"/>
                <w:sz w:val="20"/>
                <w:szCs w:val="20"/>
              </w:rPr>
              <w:t xml:space="preserve">% změna v cenách HPI (House </w:t>
            </w:r>
            <w:proofErr w:type="spellStart"/>
            <w:r w:rsidRPr="00722BA2">
              <w:rPr>
                <w:rFonts w:eastAsia="Times New Roman" w:cs="Calibri"/>
                <w:color w:val="7A787D"/>
                <w:sz w:val="20"/>
                <w:szCs w:val="20"/>
              </w:rPr>
              <w:t>Price</w:t>
            </w:r>
            <w:proofErr w:type="spellEnd"/>
            <w:r w:rsidRPr="00722BA2">
              <w:rPr>
                <w:rFonts w:eastAsia="Times New Roman" w:cs="Calibri"/>
                <w:color w:val="7A787D"/>
                <w:sz w:val="20"/>
                <w:szCs w:val="20"/>
              </w:rPr>
              <w:t xml:space="preserve"> Index)</w:t>
            </w:r>
          </w:p>
        </w:tc>
        <w:tc>
          <w:tcPr>
            <w:tcW w:w="1220" w:type="dxa"/>
            <w:tcBorders>
              <w:top w:val="nil"/>
              <w:left w:val="nil"/>
              <w:bottom w:val="single" w:sz="4" w:space="0" w:color="auto"/>
              <w:right w:val="single" w:sz="4" w:space="0" w:color="auto"/>
            </w:tcBorders>
            <w:shd w:val="clear" w:color="auto" w:fill="auto"/>
            <w:vAlign w:val="bottom"/>
            <w:hideMark/>
          </w:tcPr>
          <w:p w:rsidR="00722BA2" w:rsidRPr="00722BA2" w:rsidRDefault="00722BA2" w:rsidP="00722BA2">
            <w:pPr>
              <w:spacing w:after="0"/>
              <w:jc w:val="center"/>
              <w:rPr>
                <w:rFonts w:eastAsia="Times New Roman" w:cs="Calibri"/>
                <w:color w:val="7A787D"/>
                <w:sz w:val="20"/>
                <w:szCs w:val="20"/>
              </w:rPr>
            </w:pPr>
            <w:r w:rsidRPr="00722BA2">
              <w:rPr>
                <w:rFonts w:eastAsia="Times New Roman" w:cs="Calibri"/>
                <w:color w:val="7A787D"/>
                <w:sz w:val="20"/>
                <w:szCs w:val="20"/>
              </w:rPr>
              <w:t>Tok úvěrů soukromému sektoru (v % HDP)</w:t>
            </w:r>
          </w:p>
        </w:tc>
        <w:tc>
          <w:tcPr>
            <w:tcW w:w="1055" w:type="dxa"/>
            <w:tcBorders>
              <w:top w:val="nil"/>
              <w:left w:val="nil"/>
              <w:bottom w:val="single" w:sz="4" w:space="0" w:color="auto"/>
              <w:right w:val="single" w:sz="4" w:space="0" w:color="auto"/>
            </w:tcBorders>
            <w:shd w:val="clear" w:color="auto" w:fill="auto"/>
            <w:vAlign w:val="bottom"/>
            <w:hideMark/>
          </w:tcPr>
          <w:p w:rsidR="00722BA2" w:rsidRPr="00722BA2" w:rsidRDefault="00722BA2" w:rsidP="00722BA2">
            <w:pPr>
              <w:spacing w:after="0"/>
              <w:jc w:val="center"/>
              <w:rPr>
                <w:rFonts w:eastAsia="Times New Roman" w:cs="Calibri"/>
                <w:color w:val="7A787D"/>
                <w:sz w:val="20"/>
                <w:szCs w:val="20"/>
              </w:rPr>
            </w:pPr>
            <w:r w:rsidRPr="00722BA2">
              <w:rPr>
                <w:rFonts w:eastAsia="Times New Roman" w:cs="Calibri"/>
                <w:color w:val="7A787D"/>
                <w:sz w:val="20"/>
                <w:szCs w:val="20"/>
              </w:rPr>
              <w:t>Zadlužení soukromého sektoru (v % HDP)</w:t>
            </w:r>
          </w:p>
        </w:tc>
        <w:tc>
          <w:tcPr>
            <w:tcW w:w="960" w:type="dxa"/>
            <w:tcBorders>
              <w:top w:val="nil"/>
              <w:left w:val="nil"/>
              <w:bottom w:val="single" w:sz="4" w:space="0" w:color="auto"/>
              <w:right w:val="single" w:sz="4" w:space="0" w:color="auto"/>
            </w:tcBorders>
            <w:shd w:val="clear" w:color="auto" w:fill="auto"/>
            <w:vAlign w:val="bottom"/>
            <w:hideMark/>
          </w:tcPr>
          <w:p w:rsidR="00722BA2" w:rsidRPr="00722BA2" w:rsidRDefault="00722BA2" w:rsidP="00722BA2">
            <w:pPr>
              <w:spacing w:after="0"/>
              <w:jc w:val="center"/>
              <w:rPr>
                <w:rFonts w:eastAsia="Times New Roman" w:cs="Calibri"/>
                <w:color w:val="7A787D"/>
                <w:sz w:val="20"/>
                <w:szCs w:val="20"/>
              </w:rPr>
            </w:pPr>
            <w:r w:rsidRPr="00722BA2">
              <w:rPr>
                <w:rFonts w:eastAsia="Times New Roman" w:cs="Calibri"/>
                <w:color w:val="7A787D"/>
                <w:sz w:val="20"/>
                <w:szCs w:val="20"/>
              </w:rPr>
              <w:t>Zadlužení veřejných financí (v % HDP)</w:t>
            </w:r>
          </w:p>
        </w:tc>
        <w:tc>
          <w:tcPr>
            <w:tcW w:w="1417" w:type="dxa"/>
            <w:tcBorders>
              <w:top w:val="nil"/>
              <w:left w:val="nil"/>
              <w:bottom w:val="single" w:sz="4" w:space="0" w:color="auto"/>
              <w:right w:val="single" w:sz="4" w:space="0" w:color="auto"/>
            </w:tcBorders>
            <w:shd w:val="clear" w:color="auto" w:fill="auto"/>
            <w:vAlign w:val="bottom"/>
            <w:hideMark/>
          </w:tcPr>
          <w:p w:rsidR="00722BA2" w:rsidRPr="00722BA2" w:rsidRDefault="00722BA2" w:rsidP="00722BA2">
            <w:pPr>
              <w:spacing w:after="0"/>
              <w:jc w:val="center"/>
              <w:rPr>
                <w:rFonts w:eastAsia="Times New Roman" w:cs="Calibri"/>
                <w:color w:val="7A787D"/>
                <w:sz w:val="20"/>
                <w:szCs w:val="20"/>
              </w:rPr>
            </w:pPr>
            <w:r w:rsidRPr="00722BA2">
              <w:rPr>
                <w:rFonts w:eastAsia="Times New Roman" w:cs="Calibri"/>
                <w:color w:val="7A787D"/>
                <w:sz w:val="20"/>
                <w:szCs w:val="20"/>
              </w:rPr>
              <w:t>3 roční průměr míry nezaměstnanosti</w:t>
            </w:r>
          </w:p>
        </w:tc>
        <w:tc>
          <w:tcPr>
            <w:tcW w:w="960" w:type="dxa"/>
            <w:tcBorders>
              <w:top w:val="nil"/>
              <w:left w:val="nil"/>
              <w:bottom w:val="single" w:sz="4" w:space="0" w:color="auto"/>
              <w:right w:val="single" w:sz="4" w:space="0" w:color="auto"/>
            </w:tcBorders>
            <w:shd w:val="clear" w:color="auto" w:fill="auto"/>
            <w:vAlign w:val="bottom"/>
            <w:hideMark/>
          </w:tcPr>
          <w:p w:rsidR="00722BA2" w:rsidRPr="00722BA2" w:rsidRDefault="00722BA2" w:rsidP="00722BA2">
            <w:pPr>
              <w:spacing w:after="0"/>
              <w:jc w:val="center"/>
              <w:rPr>
                <w:rFonts w:eastAsia="Times New Roman" w:cs="Calibri"/>
                <w:color w:val="7A787D"/>
                <w:sz w:val="20"/>
                <w:szCs w:val="20"/>
              </w:rPr>
            </w:pPr>
            <w:r w:rsidRPr="00722BA2">
              <w:rPr>
                <w:rFonts w:eastAsia="Times New Roman" w:cs="Calibri"/>
                <w:color w:val="7A787D"/>
                <w:sz w:val="20"/>
                <w:szCs w:val="20"/>
              </w:rPr>
              <w:t>% změna v zadlužení finančního sektoru</w:t>
            </w:r>
          </w:p>
        </w:tc>
      </w:tr>
      <w:tr w:rsidR="00722BA2" w:rsidRPr="00722BA2" w:rsidTr="00722BA2">
        <w:trPr>
          <w:trHeight w:val="300"/>
        </w:trPr>
        <w:tc>
          <w:tcPr>
            <w:tcW w:w="1300" w:type="dxa"/>
            <w:tcBorders>
              <w:top w:val="nil"/>
              <w:left w:val="single" w:sz="4" w:space="0" w:color="auto"/>
              <w:bottom w:val="single" w:sz="4" w:space="0" w:color="auto"/>
              <w:right w:val="single" w:sz="4" w:space="0" w:color="auto"/>
            </w:tcBorders>
            <w:shd w:val="clear" w:color="000000" w:fill="FCFDFD"/>
            <w:vAlign w:val="bottom"/>
            <w:hideMark/>
          </w:tcPr>
          <w:p w:rsidR="00722BA2" w:rsidRPr="00722BA2" w:rsidRDefault="00722BA2" w:rsidP="00722BA2">
            <w:pPr>
              <w:spacing w:after="0"/>
              <w:jc w:val="left"/>
              <w:rPr>
                <w:rFonts w:eastAsia="Times New Roman" w:cs="Calibri"/>
                <w:color w:val="5A5A5A"/>
              </w:rPr>
            </w:pPr>
            <w:r w:rsidRPr="00722BA2">
              <w:rPr>
                <w:rFonts w:eastAsia="Times New Roman" w:cs="Calibri"/>
                <w:color w:val="5A5A5A"/>
              </w:rPr>
              <w:t>ČR</w:t>
            </w:r>
          </w:p>
        </w:tc>
        <w:tc>
          <w:tcPr>
            <w:tcW w:w="120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3,00</w:t>
            </w:r>
          </w:p>
        </w:tc>
        <w:tc>
          <w:tcPr>
            <w:tcW w:w="1180" w:type="dxa"/>
            <w:tcBorders>
              <w:top w:val="nil"/>
              <w:left w:val="nil"/>
              <w:bottom w:val="single" w:sz="4" w:space="0" w:color="auto"/>
              <w:right w:val="single" w:sz="4" w:space="0" w:color="auto"/>
            </w:tcBorders>
            <w:shd w:val="clear" w:color="000000" w:fill="C0C0C0"/>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49,30</w:t>
            </w:r>
          </w:p>
        </w:tc>
        <w:tc>
          <w:tcPr>
            <w:tcW w:w="170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0,30</w:t>
            </w:r>
          </w:p>
        </w:tc>
        <w:tc>
          <w:tcPr>
            <w:tcW w:w="128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8,40</w:t>
            </w:r>
          </w:p>
        </w:tc>
        <w:tc>
          <w:tcPr>
            <w:tcW w:w="958"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3,30</w:t>
            </w:r>
          </w:p>
        </w:tc>
        <w:tc>
          <w:tcPr>
            <w:tcW w:w="1071"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0,00</w:t>
            </w:r>
          </w:p>
        </w:tc>
        <w:tc>
          <w:tcPr>
            <w:tcW w:w="122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2,50</w:t>
            </w:r>
          </w:p>
        </w:tc>
        <w:tc>
          <w:tcPr>
            <w:tcW w:w="1055"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78,00</w:t>
            </w:r>
          </w:p>
        </w:tc>
        <w:tc>
          <w:tcPr>
            <w:tcW w:w="96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41,00</w:t>
            </w:r>
          </w:p>
        </w:tc>
        <w:tc>
          <w:tcPr>
            <w:tcW w:w="1417"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6,90</w:t>
            </w:r>
          </w:p>
        </w:tc>
        <w:tc>
          <w:tcPr>
            <w:tcW w:w="96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3,80</w:t>
            </w:r>
          </w:p>
        </w:tc>
      </w:tr>
      <w:tr w:rsidR="00722BA2" w:rsidRPr="00722BA2" w:rsidTr="00722BA2">
        <w:trPr>
          <w:trHeight w:val="300"/>
        </w:trPr>
        <w:tc>
          <w:tcPr>
            <w:tcW w:w="1300" w:type="dxa"/>
            <w:tcBorders>
              <w:top w:val="nil"/>
              <w:left w:val="single" w:sz="4" w:space="0" w:color="auto"/>
              <w:bottom w:val="single" w:sz="4" w:space="0" w:color="auto"/>
              <w:right w:val="single" w:sz="4" w:space="0" w:color="auto"/>
            </w:tcBorders>
            <w:shd w:val="clear" w:color="000000" w:fill="FCFDFD"/>
            <w:vAlign w:val="bottom"/>
            <w:hideMark/>
          </w:tcPr>
          <w:p w:rsidR="00722BA2" w:rsidRPr="00722BA2" w:rsidRDefault="00722BA2" w:rsidP="00722BA2">
            <w:pPr>
              <w:spacing w:after="0"/>
              <w:jc w:val="left"/>
              <w:rPr>
                <w:rFonts w:eastAsia="Times New Roman" w:cs="Calibri"/>
                <w:color w:val="5A5A5A"/>
              </w:rPr>
            </w:pPr>
            <w:r w:rsidRPr="00722BA2">
              <w:rPr>
                <w:rFonts w:eastAsia="Times New Roman" w:cs="Calibri"/>
                <w:color w:val="5A5A5A"/>
              </w:rPr>
              <w:t>Německo</w:t>
            </w:r>
          </w:p>
        </w:tc>
        <w:tc>
          <w:tcPr>
            <w:tcW w:w="120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5,90</w:t>
            </w:r>
          </w:p>
        </w:tc>
        <w:tc>
          <w:tcPr>
            <w:tcW w:w="118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32,60</w:t>
            </w:r>
          </w:p>
        </w:tc>
        <w:tc>
          <w:tcPr>
            <w:tcW w:w="170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3,90</w:t>
            </w:r>
          </w:p>
        </w:tc>
        <w:tc>
          <w:tcPr>
            <w:tcW w:w="1280" w:type="dxa"/>
            <w:tcBorders>
              <w:top w:val="nil"/>
              <w:left w:val="nil"/>
              <w:bottom w:val="single" w:sz="4" w:space="0" w:color="auto"/>
              <w:right w:val="single" w:sz="4" w:space="0" w:color="auto"/>
            </w:tcBorders>
            <w:shd w:val="clear" w:color="000000" w:fill="C0C0C0"/>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8,40</w:t>
            </w:r>
          </w:p>
        </w:tc>
        <w:tc>
          <w:tcPr>
            <w:tcW w:w="958"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5,90</w:t>
            </w:r>
          </w:p>
        </w:tc>
        <w:tc>
          <w:tcPr>
            <w:tcW w:w="1071"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1,40</w:t>
            </w:r>
          </w:p>
        </w:tc>
        <w:tc>
          <w:tcPr>
            <w:tcW w:w="122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4,80</w:t>
            </w:r>
          </w:p>
        </w:tc>
        <w:tc>
          <w:tcPr>
            <w:tcW w:w="1055"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128,00</w:t>
            </w:r>
          </w:p>
        </w:tc>
        <w:tc>
          <w:tcPr>
            <w:tcW w:w="960" w:type="dxa"/>
            <w:tcBorders>
              <w:top w:val="nil"/>
              <w:left w:val="nil"/>
              <w:bottom w:val="single" w:sz="4" w:space="0" w:color="auto"/>
              <w:right w:val="single" w:sz="4" w:space="0" w:color="auto"/>
            </w:tcBorders>
            <w:shd w:val="clear" w:color="000000" w:fill="C0C0C0"/>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81,00</w:t>
            </w:r>
          </w:p>
        </w:tc>
        <w:tc>
          <w:tcPr>
            <w:tcW w:w="1417"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6,90</w:t>
            </w:r>
          </w:p>
        </w:tc>
        <w:tc>
          <w:tcPr>
            <w:tcW w:w="96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2,10</w:t>
            </w:r>
          </w:p>
        </w:tc>
      </w:tr>
      <w:tr w:rsidR="00722BA2" w:rsidRPr="00722BA2" w:rsidTr="00722BA2">
        <w:trPr>
          <w:trHeight w:val="300"/>
        </w:trPr>
        <w:tc>
          <w:tcPr>
            <w:tcW w:w="1300" w:type="dxa"/>
            <w:tcBorders>
              <w:top w:val="nil"/>
              <w:left w:val="single" w:sz="4" w:space="0" w:color="auto"/>
              <w:bottom w:val="single" w:sz="4" w:space="0" w:color="auto"/>
              <w:right w:val="single" w:sz="4" w:space="0" w:color="auto"/>
            </w:tcBorders>
            <w:shd w:val="clear" w:color="000000" w:fill="FCFDFD"/>
            <w:vAlign w:val="bottom"/>
            <w:hideMark/>
          </w:tcPr>
          <w:p w:rsidR="00722BA2" w:rsidRPr="00722BA2" w:rsidRDefault="00722BA2" w:rsidP="00722BA2">
            <w:pPr>
              <w:spacing w:after="0"/>
              <w:jc w:val="left"/>
              <w:rPr>
                <w:rFonts w:eastAsia="Times New Roman" w:cs="Calibri"/>
                <w:color w:val="5A5A5A"/>
              </w:rPr>
            </w:pPr>
            <w:r w:rsidRPr="00722BA2">
              <w:rPr>
                <w:rFonts w:eastAsia="Times New Roman" w:cs="Calibri"/>
                <w:color w:val="5A5A5A"/>
              </w:rPr>
              <w:t>Řecko</w:t>
            </w:r>
          </w:p>
        </w:tc>
        <w:tc>
          <w:tcPr>
            <w:tcW w:w="1200" w:type="dxa"/>
            <w:tcBorders>
              <w:top w:val="nil"/>
              <w:left w:val="nil"/>
              <w:bottom w:val="single" w:sz="4" w:space="0" w:color="auto"/>
              <w:right w:val="single" w:sz="4" w:space="0" w:color="auto"/>
            </w:tcBorders>
            <w:shd w:val="clear" w:color="000000" w:fill="C0C0C0"/>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10,40</w:t>
            </w:r>
          </w:p>
        </w:tc>
        <w:tc>
          <w:tcPr>
            <w:tcW w:w="1180" w:type="dxa"/>
            <w:tcBorders>
              <w:top w:val="nil"/>
              <w:left w:val="nil"/>
              <w:bottom w:val="single" w:sz="4" w:space="0" w:color="auto"/>
              <w:right w:val="single" w:sz="4" w:space="0" w:color="auto"/>
            </w:tcBorders>
            <w:shd w:val="clear" w:color="000000" w:fill="C0C0C0"/>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86,10</w:t>
            </w:r>
          </w:p>
        </w:tc>
        <w:tc>
          <w:tcPr>
            <w:tcW w:w="170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3,10</w:t>
            </w:r>
          </w:p>
        </w:tc>
        <w:tc>
          <w:tcPr>
            <w:tcW w:w="1280" w:type="dxa"/>
            <w:tcBorders>
              <w:top w:val="nil"/>
              <w:left w:val="nil"/>
              <w:bottom w:val="single" w:sz="4" w:space="0" w:color="auto"/>
              <w:right w:val="single" w:sz="4" w:space="0" w:color="auto"/>
            </w:tcBorders>
            <w:shd w:val="clear" w:color="000000" w:fill="C0C0C0"/>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18,70</w:t>
            </w:r>
          </w:p>
        </w:tc>
        <w:tc>
          <w:tcPr>
            <w:tcW w:w="958"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4,10</w:t>
            </w:r>
          </w:p>
        </w:tc>
        <w:tc>
          <w:tcPr>
            <w:tcW w:w="1071"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5,10</w:t>
            </w:r>
          </w:p>
        </w:tc>
        <w:tc>
          <w:tcPr>
            <w:tcW w:w="122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5,50</w:t>
            </w:r>
          </w:p>
        </w:tc>
        <w:tc>
          <w:tcPr>
            <w:tcW w:w="1055"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125,00</w:t>
            </w:r>
          </w:p>
        </w:tc>
        <w:tc>
          <w:tcPr>
            <w:tcW w:w="960" w:type="dxa"/>
            <w:tcBorders>
              <w:top w:val="nil"/>
              <w:left w:val="nil"/>
              <w:bottom w:val="single" w:sz="4" w:space="0" w:color="auto"/>
              <w:right w:val="single" w:sz="4" w:space="0" w:color="auto"/>
            </w:tcBorders>
            <w:shd w:val="clear" w:color="000000" w:fill="C0C0C0"/>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171,00</w:t>
            </w:r>
          </w:p>
        </w:tc>
        <w:tc>
          <w:tcPr>
            <w:tcW w:w="1417" w:type="dxa"/>
            <w:tcBorders>
              <w:top w:val="nil"/>
              <w:left w:val="nil"/>
              <w:bottom w:val="single" w:sz="4" w:space="0" w:color="auto"/>
              <w:right w:val="single" w:sz="4" w:space="0" w:color="auto"/>
            </w:tcBorders>
            <w:shd w:val="clear" w:color="000000" w:fill="C0C0C0"/>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13,20</w:t>
            </w:r>
          </w:p>
        </w:tc>
        <w:tc>
          <w:tcPr>
            <w:tcW w:w="96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3,40</w:t>
            </w:r>
          </w:p>
        </w:tc>
      </w:tr>
      <w:tr w:rsidR="00722BA2" w:rsidRPr="00722BA2" w:rsidTr="00722BA2">
        <w:trPr>
          <w:trHeight w:val="300"/>
        </w:trPr>
        <w:tc>
          <w:tcPr>
            <w:tcW w:w="1300" w:type="dxa"/>
            <w:tcBorders>
              <w:top w:val="nil"/>
              <w:left w:val="single" w:sz="4" w:space="0" w:color="auto"/>
              <w:bottom w:val="single" w:sz="4" w:space="0" w:color="auto"/>
              <w:right w:val="single" w:sz="4" w:space="0" w:color="auto"/>
            </w:tcBorders>
            <w:shd w:val="clear" w:color="000000" w:fill="FCFDFD"/>
            <w:vAlign w:val="bottom"/>
            <w:hideMark/>
          </w:tcPr>
          <w:p w:rsidR="00722BA2" w:rsidRPr="00722BA2" w:rsidRDefault="00722BA2" w:rsidP="00722BA2">
            <w:pPr>
              <w:spacing w:after="0"/>
              <w:jc w:val="left"/>
              <w:rPr>
                <w:rFonts w:eastAsia="Times New Roman" w:cs="Calibri"/>
                <w:color w:val="5A5A5A"/>
              </w:rPr>
            </w:pPr>
            <w:r w:rsidRPr="00722BA2">
              <w:rPr>
                <w:rFonts w:eastAsia="Times New Roman" w:cs="Calibri"/>
                <w:color w:val="5A5A5A"/>
              </w:rPr>
              <w:t>Španělsko</w:t>
            </w:r>
          </w:p>
        </w:tc>
        <w:tc>
          <w:tcPr>
            <w:tcW w:w="1200" w:type="dxa"/>
            <w:tcBorders>
              <w:top w:val="nil"/>
              <w:left w:val="nil"/>
              <w:bottom w:val="single" w:sz="4" w:space="0" w:color="auto"/>
              <w:right w:val="single" w:sz="4" w:space="0" w:color="auto"/>
            </w:tcBorders>
            <w:shd w:val="clear" w:color="000000" w:fill="C0C0C0"/>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4,30</w:t>
            </w:r>
          </w:p>
        </w:tc>
        <w:tc>
          <w:tcPr>
            <w:tcW w:w="1180" w:type="dxa"/>
            <w:tcBorders>
              <w:top w:val="nil"/>
              <w:left w:val="nil"/>
              <w:bottom w:val="single" w:sz="4" w:space="0" w:color="auto"/>
              <w:right w:val="single" w:sz="4" w:space="0" w:color="auto"/>
            </w:tcBorders>
            <w:shd w:val="clear" w:color="000000" w:fill="C0C0C0"/>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91,70</w:t>
            </w:r>
          </w:p>
        </w:tc>
        <w:tc>
          <w:tcPr>
            <w:tcW w:w="170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1,30</w:t>
            </w:r>
          </w:p>
        </w:tc>
        <w:tc>
          <w:tcPr>
            <w:tcW w:w="1280" w:type="dxa"/>
            <w:tcBorders>
              <w:top w:val="nil"/>
              <w:left w:val="nil"/>
              <w:bottom w:val="single" w:sz="4" w:space="0" w:color="auto"/>
              <w:right w:val="single" w:sz="4" w:space="0" w:color="auto"/>
            </w:tcBorders>
            <w:shd w:val="clear" w:color="000000" w:fill="C0C0C0"/>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7,60</w:t>
            </w:r>
          </w:p>
        </w:tc>
        <w:tc>
          <w:tcPr>
            <w:tcW w:w="958"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2,10</w:t>
            </w:r>
          </w:p>
        </w:tc>
        <w:tc>
          <w:tcPr>
            <w:tcW w:w="1071"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10,00</w:t>
            </w:r>
          </w:p>
        </w:tc>
        <w:tc>
          <w:tcPr>
            <w:tcW w:w="122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4,10</w:t>
            </w:r>
          </w:p>
        </w:tc>
        <w:tc>
          <w:tcPr>
            <w:tcW w:w="1055" w:type="dxa"/>
            <w:tcBorders>
              <w:top w:val="nil"/>
              <w:left w:val="nil"/>
              <w:bottom w:val="single" w:sz="4" w:space="0" w:color="auto"/>
              <w:right w:val="single" w:sz="4" w:space="0" w:color="auto"/>
            </w:tcBorders>
            <w:shd w:val="clear" w:color="000000" w:fill="C0C0C0"/>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218,00</w:t>
            </w:r>
          </w:p>
        </w:tc>
        <w:tc>
          <w:tcPr>
            <w:tcW w:w="960" w:type="dxa"/>
            <w:tcBorders>
              <w:top w:val="nil"/>
              <w:left w:val="nil"/>
              <w:bottom w:val="single" w:sz="4" w:space="0" w:color="auto"/>
              <w:right w:val="single" w:sz="4" w:space="0" w:color="auto"/>
            </w:tcBorders>
            <w:shd w:val="clear" w:color="000000" w:fill="C0C0C0"/>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69,00</w:t>
            </w:r>
          </w:p>
        </w:tc>
        <w:tc>
          <w:tcPr>
            <w:tcW w:w="1417" w:type="dxa"/>
            <w:tcBorders>
              <w:top w:val="nil"/>
              <w:left w:val="nil"/>
              <w:bottom w:val="single" w:sz="4" w:space="0" w:color="auto"/>
              <w:right w:val="single" w:sz="4" w:space="0" w:color="auto"/>
            </w:tcBorders>
            <w:shd w:val="clear" w:color="000000" w:fill="C0C0C0"/>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19,90</w:t>
            </w:r>
          </w:p>
        </w:tc>
        <w:tc>
          <w:tcPr>
            <w:tcW w:w="96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3,70</w:t>
            </w:r>
          </w:p>
        </w:tc>
      </w:tr>
      <w:tr w:rsidR="00722BA2" w:rsidRPr="00722BA2" w:rsidTr="00722BA2">
        <w:trPr>
          <w:trHeight w:val="300"/>
        </w:trPr>
        <w:tc>
          <w:tcPr>
            <w:tcW w:w="1300" w:type="dxa"/>
            <w:tcBorders>
              <w:top w:val="nil"/>
              <w:left w:val="single" w:sz="4" w:space="0" w:color="auto"/>
              <w:bottom w:val="single" w:sz="4" w:space="0" w:color="auto"/>
              <w:right w:val="single" w:sz="4" w:space="0" w:color="auto"/>
            </w:tcBorders>
            <w:shd w:val="clear" w:color="000000" w:fill="FCFDFD"/>
            <w:vAlign w:val="bottom"/>
            <w:hideMark/>
          </w:tcPr>
          <w:p w:rsidR="00722BA2" w:rsidRPr="00722BA2" w:rsidRDefault="00722BA2" w:rsidP="00722BA2">
            <w:pPr>
              <w:spacing w:after="0"/>
              <w:jc w:val="left"/>
              <w:rPr>
                <w:rFonts w:eastAsia="Times New Roman" w:cs="Calibri"/>
                <w:color w:val="5A5A5A"/>
              </w:rPr>
            </w:pPr>
            <w:r w:rsidRPr="00722BA2">
              <w:rPr>
                <w:rFonts w:eastAsia="Times New Roman" w:cs="Calibri"/>
                <w:color w:val="5A5A5A"/>
              </w:rPr>
              <w:t>Francie</w:t>
            </w:r>
          </w:p>
        </w:tc>
        <w:tc>
          <w:tcPr>
            <w:tcW w:w="120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1,60</w:t>
            </w:r>
          </w:p>
        </w:tc>
        <w:tc>
          <w:tcPr>
            <w:tcW w:w="118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15,90</w:t>
            </w:r>
          </w:p>
        </w:tc>
        <w:tc>
          <w:tcPr>
            <w:tcW w:w="170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3,20</w:t>
            </w:r>
          </w:p>
        </w:tc>
        <w:tc>
          <w:tcPr>
            <w:tcW w:w="1280" w:type="dxa"/>
            <w:tcBorders>
              <w:top w:val="nil"/>
              <w:left w:val="nil"/>
              <w:bottom w:val="single" w:sz="4" w:space="0" w:color="auto"/>
              <w:right w:val="single" w:sz="4" w:space="0" w:color="auto"/>
            </w:tcBorders>
            <w:shd w:val="clear" w:color="000000" w:fill="C0C0C0"/>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11,20</w:t>
            </w:r>
          </w:p>
        </w:tc>
        <w:tc>
          <w:tcPr>
            <w:tcW w:w="958"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6,00</w:t>
            </w:r>
          </w:p>
        </w:tc>
        <w:tc>
          <w:tcPr>
            <w:tcW w:w="1071"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3,80</w:t>
            </w:r>
          </w:p>
        </w:tc>
        <w:tc>
          <w:tcPr>
            <w:tcW w:w="122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4,00</w:t>
            </w:r>
          </w:p>
        </w:tc>
        <w:tc>
          <w:tcPr>
            <w:tcW w:w="1055" w:type="dxa"/>
            <w:tcBorders>
              <w:top w:val="nil"/>
              <w:left w:val="nil"/>
              <w:bottom w:val="single" w:sz="4" w:space="0" w:color="auto"/>
              <w:right w:val="single" w:sz="4" w:space="0" w:color="auto"/>
            </w:tcBorders>
            <w:shd w:val="clear" w:color="000000" w:fill="C0C0C0"/>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160,00</w:t>
            </w:r>
          </w:p>
        </w:tc>
        <w:tc>
          <w:tcPr>
            <w:tcW w:w="960" w:type="dxa"/>
            <w:tcBorders>
              <w:top w:val="nil"/>
              <w:left w:val="nil"/>
              <w:bottom w:val="single" w:sz="4" w:space="0" w:color="auto"/>
              <w:right w:val="single" w:sz="4" w:space="0" w:color="auto"/>
            </w:tcBorders>
            <w:shd w:val="clear" w:color="000000" w:fill="C0C0C0"/>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86,00</w:t>
            </w:r>
          </w:p>
        </w:tc>
        <w:tc>
          <w:tcPr>
            <w:tcW w:w="1417"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9,60</w:t>
            </w:r>
          </w:p>
        </w:tc>
        <w:tc>
          <w:tcPr>
            <w:tcW w:w="96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7,30</w:t>
            </w:r>
          </w:p>
        </w:tc>
      </w:tr>
      <w:tr w:rsidR="00722BA2" w:rsidRPr="00722BA2" w:rsidTr="00722BA2">
        <w:trPr>
          <w:trHeight w:val="300"/>
        </w:trPr>
        <w:tc>
          <w:tcPr>
            <w:tcW w:w="1300" w:type="dxa"/>
            <w:tcBorders>
              <w:top w:val="nil"/>
              <w:left w:val="single" w:sz="4" w:space="0" w:color="auto"/>
              <w:bottom w:val="single" w:sz="4" w:space="0" w:color="auto"/>
              <w:right w:val="single" w:sz="4" w:space="0" w:color="auto"/>
            </w:tcBorders>
            <w:shd w:val="clear" w:color="000000" w:fill="FCFDFD"/>
            <w:vAlign w:val="bottom"/>
            <w:hideMark/>
          </w:tcPr>
          <w:p w:rsidR="00722BA2" w:rsidRPr="00722BA2" w:rsidRDefault="00722BA2" w:rsidP="00722BA2">
            <w:pPr>
              <w:spacing w:after="0"/>
              <w:jc w:val="left"/>
              <w:rPr>
                <w:rFonts w:eastAsia="Times New Roman" w:cs="Calibri"/>
                <w:color w:val="5A5A5A"/>
              </w:rPr>
            </w:pPr>
            <w:r w:rsidRPr="00722BA2">
              <w:rPr>
                <w:rFonts w:eastAsia="Times New Roman" w:cs="Calibri"/>
                <w:color w:val="5A5A5A"/>
              </w:rPr>
              <w:t>Maďarsko</w:t>
            </w:r>
          </w:p>
        </w:tc>
        <w:tc>
          <w:tcPr>
            <w:tcW w:w="120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0,60</w:t>
            </w:r>
          </w:p>
        </w:tc>
        <w:tc>
          <w:tcPr>
            <w:tcW w:w="1180" w:type="dxa"/>
            <w:tcBorders>
              <w:top w:val="nil"/>
              <w:left w:val="nil"/>
              <w:bottom w:val="single" w:sz="4" w:space="0" w:color="auto"/>
              <w:right w:val="single" w:sz="4" w:space="0" w:color="auto"/>
            </w:tcBorders>
            <w:shd w:val="clear" w:color="000000" w:fill="C0C0C0"/>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105,90</w:t>
            </w:r>
          </w:p>
        </w:tc>
        <w:tc>
          <w:tcPr>
            <w:tcW w:w="170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3,30</w:t>
            </w:r>
          </w:p>
        </w:tc>
        <w:tc>
          <w:tcPr>
            <w:tcW w:w="128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2,80</w:t>
            </w:r>
          </w:p>
        </w:tc>
        <w:tc>
          <w:tcPr>
            <w:tcW w:w="958"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3,70</w:t>
            </w:r>
          </w:p>
        </w:tc>
        <w:tc>
          <w:tcPr>
            <w:tcW w:w="1071"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4,10</w:t>
            </w:r>
          </w:p>
        </w:tc>
        <w:tc>
          <w:tcPr>
            <w:tcW w:w="122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6,40</w:t>
            </w:r>
          </w:p>
        </w:tc>
        <w:tc>
          <w:tcPr>
            <w:tcW w:w="1055" w:type="dxa"/>
            <w:tcBorders>
              <w:top w:val="nil"/>
              <w:left w:val="nil"/>
              <w:bottom w:val="single" w:sz="4" w:space="0" w:color="auto"/>
              <w:right w:val="single" w:sz="4" w:space="0" w:color="auto"/>
            </w:tcBorders>
            <w:shd w:val="clear" w:color="000000" w:fill="C0C0C0"/>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167,00</w:t>
            </w:r>
          </w:p>
        </w:tc>
        <w:tc>
          <w:tcPr>
            <w:tcW w:w="960" w:type="dxa"/>
            <w:tcBorders>
              <w:top w:val="nil"/>
              <w:left w:val="nil"/>
              <w:bottom w:val="single" w:sz="4" w:space="0" w:color="auto"/>
              <w:right w:val="single" w:sz="4" w:space="0" w:color="auto"/>
            </w:tcBorders>
            <w:shd w:val="clear" w:color="000000" w:fill="C0C0C0"/>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81,00</w:t>
            </w:r>
          </w:p>
        </w:tc>
        <w:tc>
          <w:tcPr>
            <w:tcW w:w="1417" w:type="dxa"/>
            <w:tcBorders>
              <w:top w:val="nil"/>
              <w:left w:val="nil"/>
              <w:bottom w:val="single" w:sz="4" w:space="0" w:color="auto"/>
              <w:right w:val="single" w:sz="4" w:space="0" w:color="auto"/>
            </w:tcBorders>
            <w:shd w:val="clear" w:color="000000" w:fill="C0C0C0"/>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10,70</w:t>
            </w:r>
          </w:p>
        </w:tc>
        <w:tc>
          <w:tcPr>
            <w:tcW w:w="96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2,60</w:t>
            </w:r>
          </w:p>
        </w:tc>
      </w:tr>
      <w:tr w:rsidR="00722BA2" w:rsidRPr="00722BA2" w:rsidTr="00722BA2">
        <w:trPr>
          <w:trHeight w:val="300"/>
        </w:trPr>
        <w:tc>
          <w:tcPr>
            <w:tcW w:w="1300" w:type="dxa"/>
            <w:tcBorders>
              <w:top w:val="nil"/>
              <w:left w:val="single" w:sz="4" w:space="0" w:color="auto"/>
              <w:bottom w:val="single" w:sz="4" w:space="0" w:color="auto"/>
              <w:right w:val="single" w:sz="4" w:space="0" w:color="auto"/>
            </w:tcBorders>
            <w:shd w:val="clear" w:color="000000" w:fill="FCFDFD"/>
            <w:vAlign w:val="bottom"/>
            <w:hideMark/>
          </w:tcPr>
          <w:p w:rsidR="00722BA2" w:rsidRPr="00722BA2" w:rsidRDefault="00722BA2" w:rsidP="00722BA2">
            <w:pPr>
              <w:spacing w:after="0"/>
              <w:jc w:val="left"/>
              <w:rPr>
                <w:rFonts w:eastAsia="Times New Roman" w:cs="Calibri"/>
                <w:color w:val="5A5A5A"/>
              </w:rPr>
            </w:pPr>
            <w:r w:rsidRPr="00722BA2">
              <w:rPr>
                <w:rFonts w:eastAsia="Times New Roman" w:cs="Calibri"/>
                <w:color w:val="5A5A5A"/>
              </w:rPr>
              <w:t>Nizozemsko</w:t>
            </w:r>
          </w:p>
        </w:tc>
        <w:tc>
          <w:tcPr>
            <w:tcW w:w="1200" w:type="dxa"/>
            <w:tcBorders>
              <w:top w:val="nil"/>
              <w:left w:val="nil"/>
              <w:bottom w:val="single" w:sz="4" w:space="0" w:color="auto"/>
              <w:right w:val="single" w:sz="4" w:space="0" w:color="auto"/>
            </w:tcBorders>
            <w:shd w:val="clear" w:color="000000" w:fill="C0C0C0"/>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7,50</w:t>
            </w:r>
          </w:p>
        </w:tc>
        <w:tc>
          <w:tcPr>
            <w:tcW w:w="118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35,50</w:t>
            </w:r>
          </w:p>
        </w:tc>
        <w:tc>
          <w:tcPr>
            <w:tcW w:w="170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1,60</w:t>
            </w:r>
          </w:p>
        </w:tc>
        <w:tc>
          <w:tcPr>
            <w:tcW w:w="1280" w:type="dxa"/>
            <w:tcBorders>
              <w:top w:val="nil"/>
              <w:left w:val="nil"/>
              <w:bottom w:val="single" w:sz="4" w:space="0" w:color="auto"/>
              <w:right w:val="single" w:sz="4" w:space="0" w:color="auto"/>
            </w:tcBorders>
            <w:shd w:val="clear" w:color="000000" w:fill="C0C0C0"/>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8,20</w:t>
            </w:r>
          </w:p>
        </w:tc>
        <w:tc>
          <w:tcPr>
            <w:tcW w:w="958"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5,80</w:t>
            </w:r>
          </w:p>
        </w:tc>
        <w:tc>
          <w:tcPr>
            <w:tcW w:w="1071"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4,00</w:t>
            </w:r>
          </w:p>
        </w:tc>
        <w:tc>
          <w:tcPr>
            <w:tcW w:w="122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0,70</w:t>
            </w:r>
          </w:p>
        </w:tc>
        <w:tc>
          <w:tcPr>
            <w:tcW w:w="1055" w:type="dxa"/>
            <w:tcBorders>
              <w:top w:val="nil"/>
              <w:left w:val="nil"/>
              <w:bottom w:val="single" w:sz="4" w:space="0" w:color="auto"/>
              <w:right w:val="single" w:sz="4" w:space="0" w:color="auto"/>
            </w:tcBorders>
            <w:shd w:val="clear" w:color="000000" w:fill="C0C0C0"/>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225,00</w:t>
            </w:r>
          </w:p>
        </w:tc>
        <w:tc>
          <w:tcPr>
            <w:tcW w:w="960" w:type="dxa"/>
            <w:tcBorders>
              <w:top w:val="nil"/>
              <w:left w:val="nil"/>
              <w:bottom w:val="single" w:sz="4" w:space="0" w:color="auto"/>
              <w:right w:val="single" w:sz="4" w:space="0" w:color="auto"/>
            </w:tcBorders>
            <w:shd w:val="clear" w:color="000000" w:fill="C0C0C0"/>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66,00</w:t>
            </w:r>
          </w:p>
        </w:tc>
        <w:tc>
          <w:tcPr>
            <w:tcW w:w="1417"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4,20</w:t>
            </w:r>
          </w:p>
        </w:tc>
        <w:tc>
          <w:tcPr>
            <w:tcW w:w="96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7,20</w:t>
            </w:r>
          </w:p>
        </w:tc>
      </w:tr>
      <w:tr w:rsidR="00722BA2" w:rsidRPr="00722BA2" w:rsidTr="00722BA2">
        <w:trPr>
          <w:trHeight w:val="300"/>
        </w:trPr>
        <w:tc>
          <w:tcPr>
            <w:tcW w:w="1300" w:type="dxa"/>
            <w:tcBorders>
              <w:top w:val="nil"/>
              <w:left w:val="single" w:sz="4" w:space="0" w:color="auto"/>
              <w:bottom w:val="single" w:sz="4" w:space="0" w:color="auto"/>
              <w:right w:val="single" w:sz="4" w:space="0" w:color="auto"/>
            </w:tcBorders>
            <w:shd w:val="clear" w:color="000000" w:fill="FCFDFD"/>
            <w:vAlign w:val="bottom"/>
            <w:hideMark/>
          </w:tcPr>
          <w:p w:rsidR="00722BA2" w:rsidRPr="00722BA2" w:rsidRDefault="00722BA2" w:rsidP="00722BA2">
            <w:pPr>
              <w:spacing w:after="0"/>
              <w:jc w:val="left"/>
              <w:rPr>
                <w:rFonts w:eastAsia="Times New Roman" w:cs="Calibri"/>
                <w:color w:val="5A5A5A"/>
              </w:rPr>
            </w:pPr>
            <w:r w:rsidRPr="00722BA2">
              <w:rPr>
                <w:rFonts w:eastAsia="Times New Roman" w:cs="Calibri"/>
                <w:color w:val="5A5A5A"/>
              </w:rPr>
              <w:t>Rakousko</w:t>
            </w:r>
          </w:p>
        </w:tc>
        <w:tc>
          <w:tcPr>
            <w:tcW w:w="120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2,20</w:t>
            </w:r>
          </w:p>
        </w:tc>
        <w:tc>
          <w:tcPr>
            <w:tcW w:w="118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2,30</w:t>
            </w:r>
          </w:p>
        </w:tc>
        <w:tc>
          <w:tcPr>
            <w:tcW w:w="170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1,00</w:t>
            </w:r>
          </w:p>
        </w:tc>
        <w:tc>
          <w:tcPr>
            <w:tcW w:w="1280" w:type="dxa"/>
            <w:tcBorders>
              <w:top w:val="nil"/>
              <w:left w:val="nil"/>
              <w:bottom w:val="single" w:sz="4" w:space="0" w:color="auto"/>
              <w:right w:val="single" w:sz="4" w:space="0" w:color="auto"/>
            </w:tcBorders>
            <w:shd w:val="clear" w:color="000000" w:fill="C0C0C0"/>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12,70</w:t>
            </w:r>
          </w:p>
        </w:tc>
        <w:tc>
          <w:tcPr>
            <w:tcW w:w="958"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5,90</w:t>
            </w:r>
          </w:p>
        </w:tc>
        <w:tc>
          <w:tcPr>
            <w:tcW w:w="1071"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8,00</w:t>
            </w:r>
          </w:p>
        </w:tc>
        <w:tc>
          <w:tcPr>
            <w:tcW w:w="122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4,10</w:t>
            </w:r>
          </w:p>
        </w:tc>
        <w:tc>
          <w:tcPr>
            <w:tcW w:w="1055" w:type="dxa"/>
            <w:tcBorders>
              <w:top w:val="nil"/>
              <w:left w:val="nil"/>
              <w:bottom w:val="single" w:sz="4" w:space="0" w:color="auto"/>
              <w:right w:val="single" w:sz="4" w:space="0" w:color="auto"/>
            </w:tcBorders>
            <w:shd w:val="clear" w:color="000000" w:fill="C0C0C0"/>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161,00</w:t>
            </w:r>
          </w:p>
        </w:tc>
        <w:tc>
          <w:tcPr>
            <w:tcW w:w="960" w:type="dxa"/>
            <w:tcBorders>
              <w:top w:val="nil"/>
              <w:left w:val="nil"/>
              <w:bottom w:val="single" w:sz="4" w:space="0" w:color="auto"/>
              <w:right w:val="single" w:sz="4" w:space="0" w:color="auto"/>
            </w:tcBorders>
            <w:shd w:val="clear" w:color="000000" w:fill="C0C0C0"/>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72,00</w:t>
            </w:r>
          </w:p>
        </w:tc>
        <w:tc>
          <w:tcPr>
            <w:tcW w:w="1417"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4,40</w:t>
            </w:r>
          </w:p>
        </w:tc>
        <w:tc>
          <w:tcPr>
            <w:tcW w:w="96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0,30</w:t>
            </w:r>
          </w:p>
        </w:tc>
      </w:tr>
      <w:tr w:rsidR="00722BA2" w:rsidRPr="00722BA2" w:rsidTr="00722BA2">
        <w:trPr>
          <w:trHeight w:val="300"/>
        </w:trPr>
        <w:tc>
          <w:tcPr>
            <w:tcW w:w="1300" w:type="dxa"/>
            <w:tcBorders>
              <w:top w:val="nil"/>
              <w:left w:val="single" w:sz="4" w:space="0" w:color="auto"/>
              <w:bottom w:val="single" w:sz="4" w:space="0" w:color="auto"/>
              <w:right w:val="single" w:sz="4" w:space="0" w:color="auto"/>
            </w:tcBorders>
            <w:shd w:val="clear" w:color="000000" w:fill="FCFDFD"/>
            <w:vAlign w:val="bottom"/>
            <w:hideMark/>
          </w:tcPr>
          <w:p w:rsidR="00722BA2" w:rsidRPr="00722BA2" w:rsidRDefault="00722BA2" w:rsidP="00722BA2">
            <w:pPr>
              <w:spacing w:after="0"/>
              <w:jc w:val="left"/>
              <w:rPr>
                <w:rFonts w:eastAsia="Times New Roman" w:cs="Calibri"/>
                <w:color w:val="5A5A5A"/>
              </w:rPr>
            </w:pPr>
            <w:r w:rsidRPr="00722BA2">
              <w:rPr>
                <w:rFonts w:eastAsia="Times New Roman" w:cs="Calibri"/>
                <w:color w:val="5A5A5A"/>
              </w:rPr>
              <w:t>Polsko</w:t>
            </w:r>
          </w:p>
        </w:tc>
        <w:tc>
          <w:tcPr>
            <w:tcW w:w="1200" w:type="dxa"/>
            <w:tcBorders>
              <w:top w:val="nil"/>
              <w:left w:val="nil"/>
              <w:bottom w:val="single" w:sz="4" w:space="0" w:color="auto"/>
              <w:right w:val="single" w:sz="4" w:space="0" w:color="auto"/>
            </w:tcBorders>
            <w:shd w:val="clear" w:color="000000" w:fill="C0C0C0"/>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4,60</w:t>
            </w:r>
          </w:p>
        </w:tc>
        <w:tc>
          <w:tcPr>
            <w:tcW w:w="1180" w:type="dxa"/>
            <w:tcBorders>
              <w:top w:val="nil"/>
              <w:left w:val="nil"/>
              <w:bottom w:val="single" w:sz="4" w:space="0" w:color="auto"/>
              <w:right w:val="single" w:sz="4" w:space="0" w:color="auto"/>
            </w:tcBorders>
            <w:shd w:val="clear" w:color="000000" w:fill="C0C0C0"/>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63,50</w:t>
            </w:r>
          </w:p>
        </w:tc>
        <w:tc>
          <w:tcPr>
            <w:tcW w:w="170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10,90</w:t>
            </w:r>
          </w:p>
        </w:tc>
        <w:tc>
          <w:tcPr>
            <w:tcW w:w="128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12,80</w:t>
            </w:r>
          </w:p>
        </w:tc>
        <w:tc>
          <w:tcPr>
            <w:tcW w:w="958"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4,30</w:t>
            </w:r>
          </w:p>
        </w:tc>
        <w:tc>
          <w:tcPr>
            <w:tcW w:w="1071"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5,70</w:t>
            </w:r>
          </w:p>
        </w:tc>
        <w:tc>
          <w:tcPr>
            <w:tcW w:w="122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7,10</w:t>
            </w:r>
          </w:p>
        </w:tc>
        <w:tc>
          <w:tcPr>
            <w:tcW w:w="1055"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80,00</w:t>
            </w:r>
          </w:p>
        </w:tc>
        <w:tc>
          <w:tcPr>
            <w:tcW w:w="96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56,00</w:t>
            </w:r>
          </w:p>
        </w:tc>
        <w:tc>
          <w:tcPr>
            <w:tcW w:w="1417"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9,20</w:t>
            </w:r>
          </w:p>
        </w:tc>
        <w:tc>
          <w:tcPr>
            <w:tcW w:w="96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4,40</w:t>
            </w:r>
          </w:p>
        </w:tc>
      </w:tr>
      <w:tr w:rsidR="00722BA2" w:rsidRPr="00722BA2" w:rsidTr="00722BA2">
        <w:trPr>
          <w:trHeight w:val="300"/>
        </w:trPr>
        <w:tc>
          <w:tcPr>
            <w:tcW w:w="1300" w:type="dxa"/>
            <w:tcBorders>
              <w:top w:val="nil"/>
              <w:left w:val="single" w:sz="4" w:space="0" w:color="auto"/>
              <w:bottom w:val="single" w:sz="4" w:space="0" w:color="auto"/>
              <w:right w:val="single" w:sz="4" w:space="0" w:color="auto"/>
            </w:tcBorders>
            <w:shd w:val="clear" w:color="000000" w:fill="FCFDFD"/>
            <w:vAlign w:val="bottom"/>
            <w:hideMark/>
          </w:tcPr>
          <w:p w:rsidR="00722BA2" w:rsidRPr="00722BA2" w:rsidRDefault="00722BA2" w:rsidP="00722BA2">
            <w:pPr>
              <w:spacing w:after="0"/>
              <w:jc w:val="left"/>
              <w:rPr>
                <w:rFonts w:eastAsia="Times New Roman" w:cs="Calibri"/>
                <w:color w:val="5A5A5A"/>
              </w:rPr>
            </w:pPr>
            <w:r w:rsidRPr="00722BA2">
              <w:rPr>
                <w:rFonts w:eastAsia="Times New Roman" w:cs="Calibri"/>
                <w:color w:val="5A5A5A"/>
              </w:rPr>
              <w:t>Slovensko</w:t>
            </w:r>
          </w:p>
        </w:tc>
        <w:tc>
          <w:tcPr>
            <w:tcW w:w="120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2,10</w:t>
            </w:r>
          </w:p>
        </w:tc>
        <w:tc>
          <w:tcPr>
            <w:tcW w:w="1180" w:type="dxa"/>
            <w:tcBorders>
              <w:top w:val="nil"/>
              <w:left w:val="nil"/>
              <w:bottom w:val="single" w:sz="4" w:space="0" w:color="auto"/>
              <w:right w:val="single" w:sz="4" w:space="0" w:color="auto"/>
            </w:tcBorders>
            <w:shd w:val="clear" w:color="000000" w:fill="C0C0C0"/>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64,40</w:t>
            </w:r>
          </w:p>
        </w:tc>
        <w:tc>
          <w:tcPr>
            <w:tcW w:w="170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4,30</w:t>
            </w:r>
          </w:p>
        </w:tc>
        <w:tc>
          <w:tcPr>
            <w:tcW w:w="128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20,90</w:t>
            </w:r>
          </w:p>
        </w:tc>
        <w:tc>
          <w:tcPr>
            <w:tcW w:w="958"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4,40</w:t>
            </w:r>
          </w:p>
        </w:tc>
        <w:tc>
          <w:tcPr>
            <w:tcW w:w="1071"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5,60</w:t>
            </w:r>
          </w:p>
        </w:tc>
        <w:tc>
          <w:tcPr>
            <w:tcW w:w="122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3,30</w:t>
            </w:r>
          </w:p>
        </w:tc>
        <w:tc>
          <w:tcPr>
            <w:tcW w:w="1055"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76,00</w:t>
            </w:r>
          </w:p>
        </w:tc>
        <w:tc>
          <w:tcPr>
            <w:tcW w:w="96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43,00</w:t>
            </w:r>
          </w:p>
        </w:tc>
        <w:tc>
          <w:tcPr>
            <w:tcW w:w="1417" w:type="dxa"/>
            <w:tcBorders>
              <w:top w:val="nil"/>
              <w:left w:val="nil"/>
              <w:bottom w:val="single" w:sz="4" w:space="0" w:color="auto"/>
              <w:right w:val="single" w:sz="4" w:space="0" w:color="auto"/>
            </w:tcBorders>
            <w:shd w:val="clear" w:color="000000" w:fill="C0C0C0"/>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13,40</w:t>
            </w:r>
          </w:p>
        </w:tc>
        <w:tc>
          <w:tcPr>
            <w:tcW w:w="960" w:type="dxa"/>
            <w:tcBorders>
              <w:top w:val="nil"/>
              <w:left w:val="nil"/>
              <w:bottom w:val="single" w:sz="4" w:space="0" w:color="auto"/>
              <w:right w:val="single" w:sz="4" w:space="0" w:color="auto"/>
            </w:tcBorders>
            <w:shd w:val="clear" w:color="000000" w:fill="FCFDFD"/>
            <w:vAlign w:val="bottom"/>
            <w:hideMark/>
          </w:tcPr>
          <w:p w:rsidR="00722BA2" w:rsidRPr="00722BA2" w:rsidRDefault="00722BA2" w:rsidP="00722BA2">
            <w:pPr>
              <w:spacing w:after="0"/>
              <w:jc w:val="center"/>
              <w:rPr>
                <w:rFonts w:ascii="Lucida Sans" w:eastAsia="Times New Roman" w:hAnsi="Lucida Sans" w:cs="Calibri"/>
                <w:color w:val="5A5A5A"/>
              </w:rPr>
            </w:pPr>
            <w:r w:rsidRPr="00722BA2">
              <w:rPr>
                <w:rFonts w:ascii="Lucida Sans" w:eastAsia="Times New Roman" w:hAnsi="Lucida Sans" w:cs="Calibri"/>
                <w:color w:val="5A5A5A"/>
              </w:rPr>
              <w:t>1,20</w:t>
            </w:r>
          </w:p>
        </w:tc>
      </w:tr>
    </w:tbl>
    <w:p w:rsidR="00722BA2" w:rsidRDefault="00722BA2" w:rsidP="00722BA2">
      <w:pPr>
        <w:rPr>
          <w:lang w:eastAsia="en-US"/>
        </w:rPr>
      </w:pPr>
      <w:r>
        <w:rPr>
          <w:lang w:eastAsia="en-US"/>
        </w:rPr>
        <w:t>Zdroj: Eurostat, 2013</w:t>
      </w:r>
    </w:p>
    <w:p w:rsidR="001E0910" w:rsidRDefault="001E0910" w:rsidP="00722BA2"/>
    <w:p w:rsidR="001E0910" w:rsidRDefault="000B2087" w:rsidP="005B1987">
      <w:r>
        <w:t xml:space="preserve">Jak je z tabulky vidět, ČR si stojí poměrně dobře ve srovnání s jinými zeměmi EU v dluhových ukazatelích (soukromého i veřejného sektoru, je však třeba brát v potaz, že i úspory jsou </w:t>
      </w:r>
      <w:r w:rsidR="00CE6E28">
        <w:t>v ČR nižší) a v nezaměstnanosti.</w:t>
      </w:r>
      <w:r>
        <w:t xml:space="preserve"> </w:t>
      </w:r>
      <w:r w:rsidR="005B1987">
        <w:t>ČR má ale naopak</w:t>
      </w:r>
      <w:r>
        <w:t xml:space="preserve"> výrazně negativní čistou mezinárodní investiční pozici a zhoršují se jí ukazatele cenové konkurencesc</w:t>
      </w:r>
      <w:r w:rsidR="001E0910">
        <w:t>hopnosti (jako jsou REER a ULC).</w:t>
      </w:r>
    </w:p>
    <w:p w:rsidR="005B1987" w:rsidRDefault="005B1987" w:rsidP="005B1987">
      <w:pPr>
        <w:sectPr w:rsidR="005B1987" w:rsidSect="00511A30">
          <w:pgSz w:w="16838" w:h="11906" w:orient="landscape" w:code="9"/>
          <w:pgMar w:top="1418" w:right="1418" w:bottom="1418" w:left="1134" w:header="709" w:footer="709" w:gutter="0"/>
          <w:cols w:space="708"/>
          <w:titlePg/>
          <w:docGrid w:linePitch="360"/>
        </w:sectPr>
      </w:pPr>
    </w:p>
    <w:p w:rsidR="005514F5" w:rsidRDefault="005514F5" w:rsidP="00722BA2"/>
    <w:p w:rsidR="000E4D80" w:rsidRDefault="00D6125D" w:rsidP="00BF5E82">
      <w:pPr>
        <w:pStyle w:val="Nadpis1"/>
      </w:pPr>
      <w:bookmarkStart w:id="9" w:name="_Toc376424879"/>
      <w:r>
        <w:t>Provázanost ukazatelů mezinárodní konkurenceschopnosti</w:t>
      </w:r>
      <w:bookmarkEnd w:id="9"/>
    </w:p>
    <w:p w:rsidR="00D6125D" w:rsidRDefault="00D6125D">
      <w:pPr>
        <w:spacing w:after="0"/>
        <w:jc w:val="left"/>
        <w:rPr>
          <w:b/>
          <w:sz w:val="28"/>
          <w:szCs w:val="28"/>
        </w:rPr>
      </w:pPr>
    </w:p>
    <w:p w:rsidR="00253902" w:rsidRDefault="00B07DD2" w:rsidP="00D6125D">
      <w:r>
        <w:t xml:space="preserve">Pro lepší pochopení systému ukazatelů mezinárodní konkurenceschopnosti GLOBEX v této kapitole popíšeme provázanost některých ukazatelů a jak vývoj těchto ukazatelů interpretovat. Ukazatele mezinárodní konkurenceschopnosti v exportu zboží a služeb můžeme rozdělit na ukazatele cenové konkurenceschopnosti, necenové a </w:t>
      </w:r>
      <w:r w:rsidR="00F1210D">
        <w:t xml:space="preserve">ukazatele </w:t>
      </w:r>
      <w:r w:rsidR="00197B58">
        <w:t xml:space="preserve">projevené </w:t>
      </w:r>
      <w:r w:rsidR="00F1210D">
        <w:t xml:space="preserve">komparativní výhody. Ukazatelům necenové konkurenceschopnosti se věnují detailněji další 2 skupiny ukazatelů </w:t>
      </w:r>
      <w:proofErr w:type="spellStart"/>
      <w:r w:rsidR="00F1210D">
        <w:t>GLOBEXu</w:t>
      </w:r>
      <w:proofErr w:type="spellEnd"/>
      <w:r w:rsidR="00F1210D">
        <w:t xml:space="preserve">- </w:t>
      </w:r>
      <w:r w:rsidR="00521F7F">
        <w:t>Necenová m</w:t>
      </w:r>
      <w:r w:rsidR="00F1210D">
        <w:t xml:space="preserve">ezinárodní konkurenceschopnost země a Mezinárodní konkurenceschopnost v podmínkách pro podnikání. Indikátory </w:t>
      </w:r>
      <w:r w:rsidR="00197B58">
        <w:t xml:space="preserve">projevené </w:t>
      </w:r>
      <w:r w:rsidR="00F1210D">
        <w:t xml:space="preserve">komparativní výhody ukazují již výsledný stav konkurenceschopnosti jednotlivých odvětví v exportu, kdy projevená komparativní výhoda se již ukáže v exportovaném </w:t>
      </w:r>
      <w:r w:rsidR="009D7109">
        <w:t xml:space="preserve">a importovaném </w:t>
      </w:r>
      <w:r w:rsidR="00F1210D">
        <w:t xml:space="preserve">množství. </w:t>
      </w:r>
      <w:r w:rsidR="00197B58">
        <w:t xml:space="preserve">Princip komparativní výhody poprvé popsal David </w:t>
      </w:r>
      <w:proofErr w:type="spellStart"/>
      <w:r w:rsidR="00197B58">
        <w:t>Ricardo</w:t>
      </w:r>
      <w:proofErr w:type="spellEnd"/>
      <w:r w:rsidR="00197B58">
        <w:t xml:space="preserve"> (1817). Komparativní výhoda představuje schopnost jedné země vyprodukovat zboží za nižších mezních nákladů a nákladů ztracené příležitosti než jiné země. I v případě, že jedna země je efektivnější ve výrobě všech produktů, než druhá země, mezi oběma proběhne obchod, pokud </w:t>
      </w:r>
      <w:r w:rsidR="008F5F4A">
        <w:t xml:space="preserve">mají různou relativní efektivitu ve výrobě produktů či služeb. Důsledkem komparativní výhody je tedy mezinárodní obchod, kdy země vyváží produkt, v kterém má komparativní výhodu a naopak. </w:t>
      </w:r>
      <w:proofErr w:type="spellStart"/>
      <w:r w:rsidR="008F5F4A" w:rsidRPr="008F5F4A">
        <w:t>Balassa</w:t>
      </w:r>
      <w:proofErr w:type="spellEnd"/>
      <w:r w:rsidR="008F5F4A" w:rsidRPr="008F5F4A">
        <w:t xml:space="preserve"> (1965) měří relativní </w:t>
      </w:r>
      <w:r w:rsidR="008F5F4A">
        <w:t xml:space="preserve">exportní výkonnost </w:t>
      </w:r>
      <w:r w:rsidR="008F5F4A" w:rsidRPr="008F5F4A">
        <w:t>země a odvětví jako podíl země na světovém exportu zboží dělený jejich podílem na celkovém světovém exportu.</w:t>
      </w:r>
      <w:r w:rsidR="008F5F4A">
        <w:t xml:space="preserve"> Tato projevená komparativní výhoda však již </w:t>
      </w:r>
      <w:r w:rsidR="000204EB">
        <w:t xml:space="preserve">nemusí být nutně v souladu s původní myšlenkou </w:t>
      </w:r>
      <w:proofErr w:type="spellStart"/>
      <w:r w:rsidR="000204EB">
        <w:t>Ricarda</w:t>
      </w:r>
      <w:proofErr w:type="spellEnd"/>
      <w:r w:rsidR="000204EB">
        <w:t>, protože kromě nákladové efektivnosti do mezinárodního obchodu vstupuje i daňová politika, dotace, tarifní politika a ostatní překážky zahraničního obchodu, což může projevenou komparativní výhodu od relativní nákladové efektivnosti značně vychýlit</w:t>
      </w:r>
      <w:r w:rsidR="000204EB">
        <w:rPr>
          <w:rStyle w:val="Znakapoznpodarou"/>
        </w:rPr>
        <w:footnoteReference w:id="2"/>
      </w:r>
      <w:r w:rsidR="000204EB">
        <w:t xml:space="preserve">. </w:t>
      </w:r>
      <w:r w:rsidR="009D7109">
        <w:t>Je proto důležité sledovat i jiné ukazatele, než jsou již výsledné objemy exportu a importu.</w:t>
      </w:r>
    </w:p>
    <w:p w:rsidR="009D7109" w:rsidRDefault="00E9166E" w:rsidP="00D6125D">
      <w:r>
        <w:t xml:space="preserve">Ukazatele cenové konkurenceschopnosti jsou pro malou otevřenou ekonomiku s volně plovoucím kurzem velmi důležité. Jak již říká Rámec strategie konkurenceschopnosti NERV (2011): „Případné oslabení měny či udržení růstu nákladů na mzdy v souladu s produktivitou může pomoci domácím firmám rozšířit jejich podíl na světovém trhu, zvyšuje atraktivitu země z hlediska umístění výroby a podporuje tak ekonomický růst.“ </w:t>
      </w:r>
      <w:r w:rsidR="005E6942">
        <w:t xml:space="preserve">Nejčastěji využívaným ukazatelem cenové konkurenceschopnosti je REER- reálný efektivní měnový kurz. Další měření je možné např. přes </w:t>
      </w:r>
      <w:proofErr w:type="spellStart"/>
      <w:r w:rsidR="005E6942">
        <w:t>Balassovu</w:t>
      </w:r>
      <w:proofErr w:type="spellEnd"/>
      <w:r w:rsidR="005E6942">
        <w:t xml:space="preserve"> projevenou komparativní výhodu (</w:t>
      </w:r>
      <w:proofErr w:type="spellStart"/>
      <w:r w:rsidR="005E6942">
        <w:t>Balassa</w:t>
      </w:r>
      <w:proofErr w:type="spellEnd"/>
      <w:r w:rsidR="005E6942">
        <w:t xml:space="preserve">, Bela, 1965), anebo </w:t>
      </w:r>
      <w:proofErr w:type="spellStart"/>
      <w:r w:rsidR="005E6942">
        <w:t>Lafayův</w:t>
      </w:r>
      <w:proofErr w:type="spellEnd"/>
      <w:r w:rsidR="005E6942">
        <w:t xml:space="preserve"> index (Lafay, 1992). Oba tyto ukazatele jsou však konstruovány pomocí výsledných objemů exportů a importů, a proto jsou spíše ukazateli projevené komparativní výhody než cenové konkurenceschopnosti založené na nákladech výroby. </w:t>
      </w:r>
      <w:r w:rsidR="00326C09" w:rsidRPr="00326C09">
        <w:t>REER je roven nominálnímu efektivnímu kurzu (NEER), očištěnému o cenové rozdíly mezi ČR a obchodními partnery. Jako cenové ukazatele očisťující NEER lze použít spotřebitelské nebo produkční cenové indexy, jednotkové náklady práce nebo HDP deflátor.</w:t>
      </w:r>
    </w:p>
    <w:p w:rsidR="00342FE5" w:rsidRDefault="00342FE5" w:rsidP="00D6125D">
      <w:r>
        <w:t>Kromě měnového kurzu jsou důležitými ukazateli cenové konkurenceschopnosti také ULC- jednotkové pracovní náklady, produktivita práce, energetická náročnost ekonomiky, ceny energ</w:t>
      </w:r>
      <w:r w:rsidR="000F1E59">
        <w:t>ie a další nákladové ukazatele. Následující vzorec ukazuje</w:t>
      </w:r>
      <w:r>
        <w:t xml:space="preserve"> vztah mezi jednotlivými ukazat</w:t>
      </w:r>
      <w:r w:rsidR="000F1E59">
        <w:t>eli cenové konkurenceschopnosti, lze na něj nahlížet z pohledu firmy maximalizující zisk, ale také z makroekonomického pohledu za ekonomiku jako celek či určitého odvětví.</w:t>
      </w:r>
    </w:p>
    <w:p w:rsidR="007E633B" w:rsidRDefault="007E633B" w:rsidP="00D6125D"/>
    <w:p w:rsidR="001E0910" w:rsidRDefault="001E0910" w:rsidP="00D6125D"/>
    <w:p w:rsidR="007E633B" w:rsidRDefault="007E633B" w:rsidP="00D6125D">
      <m:oMath>
        <m:r>
          <w:rPr>
            <w:rFonts w:ascii="Cambria Math" w:hAnsi="Cambria Math"/>
          </w:rPr>
          <w:lastRenderedPageBreak/>
          <m:t>p×f</m:t>
        </m:r>
        <m:d>
          <m:dPr>
            <m:ctrlPr>
              <w:rPr>
                <w:rFonts w:ascii="Cambria Math" w:hAnsi="Cambria Math"/>
                <w:i/>
              </w:rPr>
            </m:ctrlPr>
          </m:dPr>
          <m:e>
            <m:r>
              <w:rPr>
                <w:rFonts w:ascii="Cambria Math" w:hAnsi="Cambria Math"/>
              </w:rPr>
              <m:t>K,L,půda,energie,meziprodukty</m:t>
            </m:r>
          </m:e>
        </m:d>
        <m:r>
          <w:rPr>
            <w:rFonts w:ascii="Cambria Math" w:hAnsi="Cambria Math"/>
          </w:rPr>
          <m:t>=Π+</m:t>
        </m:r>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δK+</m:t>
        </m:r>
        <m:r>
          <w:rPr>
            <w:rFonts w:ascii="Cambria Math" w:hAnsi="Cambria Math" w:cs="Calibri"/>
          </w:rPr>
          <m:t>∆</m:t>
        </m:r>
        <m:r>
          <w:rPr>
            <w:rFonts w:ascii="Cambria Math" w:hAnsi="Cambria Math"/>
          </w:rPr>
          <m:t>K)+</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L+</m:t>
        </m:r>
        <m:sSub>
          <m:sSubPr>
            <m:ctrlPr>
              <w:rPr>
                <w:rFonts w:ascii="Cambria Math" w:hAnsi="Cambria Math"/>
                <w:i/>
              </w:rPr>
            </m:ctrlPr>
          </m:sSubPr>
          <m:e>
            <m:r>
              <w:rPr>
                <w:rFonts w:ascii="Cambria Math" w:hAnsi="Cambria Math"/>
              </w:rPr>
              <m:t>p</m:t>
            </m:r>
          </m:e>
          <m:sub>
            <m:r>
              <w:rPr>
                <w:rFonts w:ascii="Cambria Math" w:hAnsi="Cambria Math"/>
              </w:rPr>
              <m:t>půda</m:t>
            </m:r>
          </m:sub>
        </m:sSub>
        <m:r>
          <w:rPr>
            <w:rFonts w:ascii="Cambria Math" w:hAnsi="Cambria Math"/>
          </w:rPr>
          <m:t>×půda+</m:t>
        </m:r>
        <m:sSub>
          <m:sSubPr>
            <m:ctrlPr>
              <w:rPr>
                <w:rFonts w:ascii="Cambria Math" w:hAnsi="Cambria Math"/>
                <w:i/>
              </w:rPr>
            </m:ctrlPr>
          </m:sSubPr>
          <m:e>
            <m:r>
              <w:rPr>
                <w:rFonts w:ascii="Cambria Math" w:hAnsi="Cambria Math"/>
              </w:rPr>
              <m:t>p</m:t>
            </m:r>
          </m:e>
          <m:sub>
            <m:r>
              <w:rPr>
                <w:rFonts w:ascii="Cambria Math" w:hAnsi="Cambria Math"/>
              </w:rPr>
              <m:t>energie</m:t>
            </m:r>
          </m:sub>
        </m:sSub>
        <m:r>
          <w:rPr>
            <w:rFonts w:ascii="Cambria Math" w:hAnsi="Cambria Math"/>
          </w:rPr>
          <m:t>×energie+</m:t>
        </m:r>
        <m:sSub>
          <m:sSubPr>
            <m:ctrlPr>
              <w:rPr>
                <w:rFonts w:ascii="Cambria Math" w:hAnsi="Cambria Math"/>
                <w:i/>
              </w:rPr>
            </m:ctrlPr>
          </m:sSubPr>
          <m:e>
            <m:r>
              <w:rPr>
                <w:rFonts w:ascii="Cambria Math" w:hAnsi="Cambria Math"/>
              </w:rPr>
              <m:t>p</m:t>
            </m:r>
          </m:e>
          <m:sub>
            <m:r>
              <w:rPr>
                <w:rFonts w:ascii="Cambria Math" w:hAnsi="Cambria Math"/>
              </w:rPr>
              <m:t>meziprodukty</m:t>
            </m:r>
          </m:sub>
        </m:sSub>
        <m:r>
          <w:rPr>
            <w:rFonts w:ascii="Cambria Math" w:hAnsi="Cambria Math"/>
          </w:rPr>
          <m:t>×meziprodukty</m:t>
        </m:r>
      </m:oMath>
      <w:r w:rsidR="006C09AA">
        <w:t xml:space="preserve"> </w:t>
      </w:r>
    </w:p>
    <w:p w:rsidR="001E0910" w:rsidRDefault="001E0910" w:rsidP="00D6125D"/>
    <w:p w:rsidR="00077310" w:rsidRDefault="00077310" w:rsidP="00D6125D">
      <w:r>
        <w:t>Kde:</w:t>
      </w:r>
    </w:p>
    <w:p w:rsidR="00BA6C3A" w:rsidRDefault="00BA6C3A" w:rsidP="00D6125D">
      <w:r w:rsidRPr="00077310">
        <w:rPr>
          <w:i/>
        </w:rPr>
        <w:t>p</w:t>
      </w:r>
      <w:r>
        <w:t xml:space="preserve">   </w:t>
      </w:r>
      <w:r>
        <w:tab/>
      </w:r>
      <w:r>
        <w:tab/>
      </w:r>
      <w:r>
        <w:tab/>
      </w:r>
      <w:r>
        <w:tab/>
      </w:r>
      <w:r w:rsidR="00A658C3">
        <w:tab/>
      </w:r>
      <w:r w:rsidR="00A658C3">
        <w:tab/>
      </w:r>
      <w:r>
        <w:t xml:space="preserve">je cena výrobku </w:t>
      </w:r>
    </w:p>
    <w:p w:rsidR="00BA6C3A" w:rsidRDefault="00A658C3" w:rsidP="00D6125D">
      <m:oMath>
        <m:r>
          <w:rPr>
            <w:rFonts w:ascii="Cambria Math" w:hAnsi="Cambria Math"/>
          </w:rPr>
          <m:t>f</m:t>
        </m:r>
        <m:d>
          <m:dPr>
            <m:ctrlPr>
              <w:rPr>
                <w:rFonts w:ascii="Cambria Math" w:hAnsi="Cambria Math"/>
                <w:i/>
              </w:rPr>
            </m:ctrlPr>
          </m:dPr>
          <m:e>
            <m:r>
              <w:rPr>
                <w:rFonts w:ascii="Cambria Math" w:hAnsi="Cambria Math"/>
              </w:rPr>
              <m:t>K,L,půda,energie,meziprodukty</m:t>
            </m:r>
          </m:e>
        </m:d>
      </m:oMath>
      <w:r w:rsidR="00BA6C3A">
        <w:tab/>
        <w:t xml:space="preserve">je </w:t>
      </w:r>
      <w:r w:rsidR="0074005B">
        <w:t>produkční funkce</w:t>
      </w:r>
    </w:p>
    <w:p w:rsidR="00BA6C3A" w:rsidRDefault="00A658C3" w:rsidP="00B12AE0">
      <w:pPr>
        <w:ind w:left="4245" w:hanging="4245"/>
      </w:pPr>
      <m:oMath>
        <m:r>
          <w:rPr>
            <w:rFonts w:ascii="Cambria Math" w:hAnsi="Cambria Math"/>
          </w:rPr>
          <m:t>p×f</m:t>
        </m:r>
        <m:d>
          <m:dPr>
            <m:ctrlPr>
              <w:rPr>
                <w:rFonts w:ascii="Cambria Math" w:hAnsi="Cambria Math"/>
                <w:i/>
              </w:rPr>
            </m:ctrlPr>
          </m:dPr>
          <m:e>
            <m:r>
              <w:rPr>
                <w:rFonts w:ascii="Cambria Math" w:hAnsi="Cambria Math"/>
              </w:rPr>
              <m:t>K,L,půda,energie,meziprodukty</m:t>
            </m:r>
          </m:e>
        </m:d>
      </m:oMath>
      <w:r w:rsidR="00BA6C3A">
        <w:tab/>
        <w:t xml:space="preserve">jsou tržby v případě </w:t>
      </w:r>
      <w:r>
        <w:t>podniku, HDP v makroekonomickém pohledu, odečteme-li náklady na meziprodukty</w:t>
      </w:r>
      <w:r w:rsidR="00B12AE0">
        <w:t xml:space="preserve"> pocházející ze zahraničí</w:t>
      </w:r>
    </w:p>
    <w:p w:rsidR="00A658C3" w:rsidRDefault="00A658C3" w:rsidP="00D6125D">
      <w:r w:rsidRPr="00077310">
        <w:rPr>
          <w:rFonts w:cs="Calibri"/>
          <w:i/>
        </w:rPr>
        <w:t>Π</w:t>
      </w:r>
      <w:r>
        <w:rPr>
          <w:rFonts w:cs="Calibri"/>
        </w:rPr>
        <w:tab/>
      </w:r>
      <w:r>
        <w:rPr>
          <w:rFonts w:cs="Calibri"/>
        </w:rPr>
        <w:tab/>
      </w:r>
      <w:r>
        <w:rPr>
          <w:rFonts w:cs="Calibri"/>
        </w:rPr>
        <w:tab/>
      </w:r>
      <w:r>
        <w:rPr>
          <w:rFonts w:cs="Calibri"/>
        </w:rPr>
        <w:tab/>
      </w:r>
      <w:r>
        <w:rPr>
          <w:rFonts w:cs="Calibri"/>
        </w:rPr>
        <w:tab/>
      </w:r>
      <w:r>
        <w:rPr>
          <w:rFonts w:cs="Calibri"/>
        </w:rPr>
        <w:tab/>
      </w:r>
      <w:r w:rsidR="00257F29">
        <w:rPr>
          <w:rFonts w:cs="Calibri"/>
        </w:rPr>
        <w:t>je</w:t>
      </w:r>
      <w:r>
        <w:rPr>
          <w:rFonts w:cs="Calibri"/>
        </w:rPr>
        <w:t xml:space="preserve"> zisk </w:t>
      </w:r>
      <w:r>
        <w:tab/>
      </w:r>
    </w:p>
    <w:p w:rsidR="00BC1119" w:rsidRDefault="00BC1119" w:rsidP="00D6125D">
      <w:proofErr w:type="spellStart"/>
      <w:r w:rsidRPr="00077310">
        <w:rPr>
          <w:i/>
        </w:rPr>
        <w:t>p</w:t>
      </w:r>
      <w:r w:rsidRPr="00077310">
        <w:rPr>
          <w:i/>
          <w:vertAlign w:val="subscript"/>
        </w:rPr>
        <w:t>K</w:t>
      </w:r>
      <w:proofErr w:type="spellEnd"/>
      <w:r w:rsidRPr="00077310">
        <w:rPr>
          <w:i/>
        </w:rPr>
        <w:t xml:space="preserve">, </w:t>
      </w:r>
      <w:proofErr w:type="spellStart"/>
      <w:r w:rsidRPr="00077310">
        <w:rPr>
          <w:i/>
        </w:rPr>
        <w:t>p</w:t>
      </w:r>
      <w:r w:rsidRPr="00077310">
        <w:rPr>
          <w:i/>
          <w:vertAlign w:val="subscript"/>
        </w:rPr>
        <w:t>L</w:t>
      </w:r>
      <w:proofErr w:type="spellEnd"/>
      <w:r w:rsidRPr="00077310">
        <w:rPr>
          <w:i/>
        </w:rPr>
        <w:t xml:space="preserve">, </w:t>
      </w:r>
      <w:proofErr w:type="spellStart"/>
      <w:r w:rsidRPr="00077310">
        <w:rPr>
          <w:i/>
        </w:rPr>
        <w:t>p</w:t>
      </w:r>
      <w:r w:rsidRPr="00077310">
        <w:rPr>
          <w:i/>
          <w:vertAlign w:val="subscript"/>
        </w:rPr>
        <w:t>půda</w:t>
      </w:r>
      <w:proofErr w:type="spellEnd"/>
      <w:r w:rsidRPr="00077310">
        <w:rPr>
          <w:i/>
        </w:rPr>
        <w:t xml:space="preserve">, </w:t>
      </w:r>
      <w:proofErr w:type="spellStart"/>
      <w:r w:rsidRPr="00077310">
        <w:rPr>
          <w:i/>
        </w:rPr>
        <w:t>p</w:t>
      </w:r>
      <w:r w:rsidRPr="00077310">
        <w:rPr>
          <w:i/>
          <w:vertAlign w:val="subscript"/>
        </w:rPr>
        <w:t>energie</w:t>
      </w:r>
      <w:proofErr w:type="spellEnd"/>
      <w:r w:rsidRPr="00077310">
        <w:rPr>
          <w:i/>
        </w:rPr>
        <w:t xml:space="preserve">, </w:t>
      </w:r>
      <w:proofErr w:type="spellStart"/>
      <w:r w:rsidRPr="00077310">
        <w:rPr>
          <w:i/>
        </w:rPr>
        <w:t>p</w:t>
      </w:r>
      <w:r w:rsidRPr="00077310">
        <w:rPr>
          <w:i/>
          <w:vertAlign w:val="subscript"/>
        </w:rPr>
        <w:t>mezip</w:t>
      </w:r>
      <w:proofErr w:type="spellEnd"/>
      <w:r>
        <w:rPr>
          <w:vertAlign w:val="subscript"/>
        </w:rPr>
        <w:tab/>
      </w:r>
      <w:r>
        <w:tab/>
      </w:r>
      <w:r>
        <w:tab/>
        <w:t>je cena jednotky kapitálu, práce, půdy, energie a meziproduktu</w:t>
      </w:r>
    </w:p>
    <w:p w:rsidR="00BC1119" w:rsidRDefault="00BC1119" w:rsidP="00D6125D">
      <m:oMath>
        <m:r>
          <w:rPr>
            <w:rFonts w:ascii="Cambria Math" w:hAnsi="Cambria Math"/>
          </w:rPr>
          <m:t>(δK+</m:t>
        </m:r>
        <m:r>
          <w:rPr>
            <w:rFonts w:ascii="Cambria Math" w:hAnsi="Cambria Math" w:cs="Calibri"/>
          </w:rPr>
          <m:t>∆</m:t>
        </m:r>
        <m:r>
          <w:rPr>
            <w:rFonts w:ascii="Cambria Math" w:hAnsi="Cambria Math"/>
          </w:rPr>
          <m:t>K)</m:t>
        </m:r>
      </m:oMath>
      <w:r>
        <w:t xml:space="preserve">                                    </w:t>
      </w:r>
      <w:r w:rsidR="000F1E59">
        <w:t xml:space="preserve">                             </w:t>
      </w:r>
      <w:r>
        <w:t>je amortizace a změna kapitálu</w:t>
      </w:r>
    </w:p>
    <w:p w:rsidR="00BC1119" w:rsidRDefault="00BC1119" w:rsidP="00D6125D">
      <w:r w:rsidRPr="00077310">
        <w:rPr>
          <w:i/>
        </w:rPr>
        <w:t>L</w:t>
      </w:r>
      <w:r>
        <w:tab/>
      </w:r>
      <w:r>
        <w:tab/>
      </w:r>
      <w:r>
        <w:tab/>
      </w:r>
      <w:r>
        <w:tab/>
      </w:r>
      <w:r>
        <w:tab/>
      </w:r>
      <w:r>
        <w:tab/>
        <w:t>je pracovní síla</w:t>
      </w:r>
    </w:p>
    <w:p w:rsidR="00BC1119" w:rsidRDefault="00BC1119" w:rsidP="00D6125D">
      <w:r w:rsidRPr="00077310">
        <w:rPr>
          <w:i/>
        </w:rPr>
        <w:t>Energie, půda a meziprodukty</w:t>
      </w:r>
      <w:r>
        <w:t xml:space="preserve"> </w:t>
      </w:r>
      <w:r>
        <w:tab/>
      </w:r>
      <w:r>
        <w:tab/>
      </w:r>
      <w:r>
        <w:tab/>
        <w:t xml:space="preserve">jsou další </w:t>
      </w:r>
      <w:r w:rsidR="00DC1EB3">
        <w:t xml:space="preserve">spotřebované </w:t>
      </w:r>
      <w:r>
        <w:t>vstupy</w:t>
      </w:r>
    </w:p>
    <w:p w:rsidR="00BC1119" w:rsidRDefault="00BC1119" w:rsidP="00D6125D"/>
    <w:p w:rsidR="00077310" w:rsidRDefault="001E681A" w:rsidP="00D6125D">
      <w:r>
        <w:t>Tento vztah lze</w:t>
      </w:r>
      <w:r w:rsidR="00077310">
        <w:t xml:space="preserve"> po úpravách rozepsat i pomocí </w:t>
      </w:r>
      <w:r w:rsidR="0074005B">
        <w:t xml:space="preserve">ukazatelů cenové konkurenceschopnosti. Výsledný produkt je rozdělen mezi pracovní sílu, náklady na kapitál, energie a ostatní vstupy. Zbytek je kumulovaným ziskem společností působících na domácím trhu. Čím nižší jsou jednotkové náklady vstupů, tím je země cenově konkurenceschopnější. Zároveň, čím je větší produktivita, tím je země konkurenceschopnější. </w:t>
      </w:r>
      <w:r w:rsidR="007E69D7">
        <w:t>Pokud bychom se na model dívali v dynamickém pohledu, tak platí, že jestliže je součet jednotkových pracovních nákladů a jednotkových nákladů ostatních faktorů produkce blízký či přesahující 1, není prostor pro investice (ba dokonce ani pro obnovu kapitálu), což se negativně promítne v</w:t>
      </w:r>
      <w:r w:rsidR="00257F29">
        <w:t> produkci příštích období nebo je nutné přistoupit k zadlužování. Naopak, pokud je tento součet ve srovnání s jinými zeměmi nízký, je v ekonomice prostor pro investice a příliv kapitálu do země</w:t>
      </w:r>
      <w:r w:rsidR="00D0113B">
        <w:t xml:space="preserve"> nebo pro zvyšování mezd</w:t>
      </w:r>
      <w:r w:rsidR="00257F29">
        <w:t>. Výsledkem je také celková cenová konkurenceschopnost exportu zboží a služeb.</w:t>
      </w:r>
    </w:p>
    <w:p w:rsidR="0074005B" w:rsidRDefault="0074005B" w:rsidP="00D6125D"/>
    <w:p w:rsidR="0074005B" w:rsidRDefault="0074005B" w:rsidP="00D6125D">
      <m:oMath>
        <m:r>
          <w:rPr>
            <w:rFonts w:ascii="Cambria Math" w:hAnsi="Cambria Math"/>
          </w:rPr>
          <m:t>1=ULC+UCE+</m:t>
        </m:r>
        <m:sSub>
          <m:sSubPr>
            <m:ctrlPr>
              <w:rPr>
                <w:rFonts w:ascii="Cambria Math" w:hAnsi="Cambria Math"/>
                <w:i/>
              </w:rPr>
            </m:ctrlPr>
          </m:sSubPr>
          <m:e>
            <m:r>
              <w:rPr>
                <w:rFonts w:ascii="Cambria Math" w:hAnsi="Cambria Math"/>
              </w:rPr>
              <m:t>UC</m:t>
            </m:r>
          </m:e>
          <m:sub>
            <m:r>
              <w:rPr>
                <w:rFonts w:ascii="Cambria Math" w:hAnsi="Cambria Math"/>
              </w:rPr>
              <m:t>půda</m:t>
            </m:r>
          </m:sub>
        </m:sSub>
        <m:r>
          <w:rPr>
            <w:rFonts w:ascii="Cambria Math" w:hAnsi="Cambria Math"/>
          </w:rPr>
          <m:t>+</m:t>
        </m:r>
        <m:f>
          <m:fPr>
            <m:ctrlPr>
              <w:rPr>
                <w:rFonts w:ascii="Cambria Math" w:hAnsi="Cambria Math"/>
                <w:i/>
              </w:rPr>
            </m:ctrlPr>
          </m:fPr>
          <m:num>
            <m:r>
              <w:rPr>
                <w:rFonts w:ascii="Cambria Math" w:hAnsi="Cambria Math"/>
              </w:rPr>
              <m:t>Π+</m:t>
            </m:r>
            <m:d>
              <m:dPr>
                <m:ctrlPr>
                  <w:rPr>
                    <w:rFonts w:ascii="Cambria Math" w:hAnsi="Cambria Math"/>
                    <w:i/>
                  </w:rPr>
                </m:ctrlPr>
              </m:dPr>
              <m:e>
                <m:r>
                  <w:rPr>
                    <w:rFonts w:ascii="Cambria Math" w:hAnsi="Cambria Math"/>
                  </w:rPr>
                  <m:t>δ+</m:t>
                </m:r>
                <m:r>
                  <w:rPr>
                    <w:rFonts w:ascii="Cambria Math" w:hAnsi="Cambria Math" w:cs="Calibri"/>
                  </w:rPr>
                  <m:t>∆</m:t>
                </m:r>
                <m:r>
                  <w:rPr>
                    <w:rFonts w:ascii="Cambria Math" w:hAnsi="Cambria Math"/>
                  </w:rPr>
                  <m:t>K</m:t>
                </m:r>
              </m:e>
            </m:d>
          </m:num>
          <m:den>
            <m:r>
              <w:rPr>
                <w:rFonts w:ascii="Cambria Math" w:hAnsi="Cambria Math"/>
              </w:rPr>
              <m:t>HDP</m:t>
            </m:r>
          </m:den>
        </m:f>
      </m:oMath>
      <w:r w:rsidR="007E69D7">
        <w:t xml:space="preserve"> </w:t>
      </w:r>
    </w:p>
    <w:p w:rsidR="007E69D7" w:rsidRPr="00BC1119" w:rsidRDefault="007E69D7" w:rsidP="00D6125D"/>
    <w:p w:rsidR="00A658C3" w:rsidRDefault="00257F29" w:rsidP="00D6125D">
      <w:r>
        <w:t>Kde:</w:t>
      </w:r>
    </w:p>
    <w:p w:rsidR="00257F29" w:rsidRDefault="00257F29" w:rsidP="00D6125D">
      <w:r>
        <w:t>ULC</w:t>
      </w:r>
      <w:r>
        <w:tab/>
      </w:r>
      <w:r>
        <w:tab/>
      </w:r>
      <w:r>
        <w:tab/>
      </w:r>
      <w:r>
        <w:tab/>
      </w:r>
      <w:r>
        <w:tab/>
      </w:r>
      <w:r>
        <w:tab/>
        <w:t>jsou jednotkové pracovní náklady</w:t>
      </w:r>
    </w:p>
    <w:p w:rsidR="00257F29" w:rsidRDefault="00257F29" w:rsidP="00D6125D">
      <w:r>
        <w:t>UCE</w:t>
      </w:r>
      <w:r>
        <w:tab/>
      </w:r>
      <w:r>
        <w:tab/>
      </w:r>
      <w:r>
        <w:tab/>
      </w:r>
      <w:r>
        <w:tab/>
      </w:r>
      <w:r>
        <w:tab/>
      </w:r>
      <w:r>
        <w:tab/>
        <w:t>jsou jednotkové náklady na energie</w:t>
      </w:r>
    </w:p>
    <w:p w:rsidR="00257F29" w:rsidRDefault="00257F29" w:rsidP="00D6125D">
      <w:proofErr w:type="spellStart"/>
      <w:r>
        <w:t>UC</w:t>
      </w:r>
      <w:r>
        <w:rPr>
          <w:vertAlign w:val="subscript"/>
        </w:rPr>
        <w:t>půda</w:t>
      </w:r>
      <w:proofErr w:type="spellEnd"/>
      <w:r>
        <w:tab/>
      </w:r>
      <w:r>
        <w:tab/>
      </w:r>
      <w:r>
        <w:tab/>
      </w:r>
      <w:r>
        <w:tab/>
      </w:r>
      <w:r>
        <w:tab/>
      </w:r>
      <w:r>
        <w:tab/>
        <w:t>jsou jednotkové náklady na využití půdy ve výrobním procesu</w:t>
      </w:r>
    </w:p>
    <w:p w:rsidR="001E0910" w:rsidRDefault="001E0910" w:rsidP="00D6125D"/>
    <w:p w:rsidR="00257F29" w:rsidRDefault="00257F29" w:rsidP="00D6125D">
      <w:r>
        <w:t xml:space="preserve">Jak již bylo zmíněno v předchozí kapitole, tak jednotkové náklady práce a zrovna tak energie </w:t>
      </w:r>
      <w:r w:rsidR="004C0E02">
        <w:t>či jiné faktory</w:t>
      </w:r>
      <w:r w:rsidR="001D1A35">
        <w:t xml:space="preserve"> produkce </w:t>
      </w:r>
      <w:r>
        <w:t xml:space="preserve">lze snižovat zvyšováním produktivity nebo snižováním jednotkové ceny. </w:t>
      </w:r>
      <w:r w:rsidR="00967BD6">
        <w:t>Následující vzorce proto ukazují, jaký je vztah mezi jednotkovými náklady práce, jednotkovou cenou a produktivitou práce a zároveň jaký je vztah mezi jednotkovými náklady na energie, energetickou náročností ekonomiky a cenou jednotky energie.</w:t>
      </w:r>
    </w:p>
    <w:p w:rsidR="00993BD8" w:rsidRDefault="00993BD8" w:rsidP="00D6125D">
      <m:oMath>
        <m:r>
          <w:rPr>
            <w:rFonts w:ascii="Cambria Math" w:hAnsi="Cambria Math"/>
          </w:rPr>
          <w:lastRenderedPageBreak/>
          <m:t>ULC=</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L</m:t>
            </m:r>
          </m:num>
          <m:den>
            <m:r>
              <w:rPr>
                <w:rFonts w:ascii="Cambria Math" w:hAnsi="Cambria Math"/>
              </w:rPr>
              <m:t>HDP</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m:t>
                </m:r>
              </m:sub>
            </m:sSub>
          </m:num>
          <m:den>
            <m:f>
              <m:fPr>
                <m:ctrlPr>
                  <w:rPr>
                    <w:rFonts w:ascii="Cambria Math" w:hAnsi="Cambria Math"/>
                    <w:i/>
                  </w:rPr>
                </m:ctrlPr>
              </m:fPr>
              <m:num>
                <m:r>
                  <w:rPr>
                    <w:rFonts w:ascii="Cambria Math" w:hAnsi="Cambria Math"/>
                  </w:rPr>
                  <m:t>HDP</m:t>
                </m:r>
              </m:num>
              <m:den>
                <m:r>
                  <w:rPr>
                    <w:rFonts w:ascii="Cambria Math" w:hAnsi="Cambria Math"/>
                  </w:rPr>
                  <m:t>L</m:t>
                </m:r>
              </m:den>
            </m:f>
          </m:den>
        </m:f>
        <m:r>
          <w:rPr>
            <w:rFonts w:ascii="Cambria Math" w:hAnsi="Cambria Math"/>
          </w:rPr>
          <m:t>=</m:t>
        </m:r>
        <m:f>
          <m:fPr>
            <m:ctrlPr>
              <w:rPr>
                <w:rFonts w:ascii="Cambria Math" w:hAnsi="Cambria Math"/>
                <w:i/>
              </w:rPr>
            </m:ctrlPr>
          </m:fPr>
          <m:num>
            <m:r>
              <w:rPr>
                <w:rFonts w:ascii="Cambria Math" w:hAnsi="Cambria Math"/>
              </w:rPr>
              <m:t>cena jednotky práce</m:t>
            </m:r>
          </m:num>
          <m:den>
            <m:r>
              <w:rPr>
                <w:rFonts w:ascii="Cambria Math" w:hAnsi="Cambria Math"/>
              </w:rPr>
              <m:t>produktivita práce</m:t>
            </m:r>
          </m:den>
        </m:f>
      </m:oMath>
      <w:r>
        <w:t xml:space="preserve"> </w:t>
      </w:r>
    </w:p>
    <w:p w:rsidR="00993BD8" w:rsidRDefault="00993BD8" w:rsidP="00D6125D">
      <m:oMath>
        <m:r>
          <w:rPr>
            <w:rFonts w:ascii="Cambria Math" w:hAnsi="Cambria Math"/>
          </w:rPr>
          <m:t>UCE=</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energie</m:t>
                </m:r>
              </m:sub>
            </m:sSub>
            <m:r>
              <w:rPr>
                <w:rFonts w:ascii="Cambria Math" w:hAnsi="Cambria Math"/>
              </w:rPr>
              <m:t>×energie</m:t>
            </m:r>
          </m:num>
          <m:den>
            <m:r>
              <w:rPr>
                <w:rFonts w:ascii="Cambria Math" w:hAnsi="Cambria Math"/>
              </w:rPr>
              <m:t>HDP</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energie</m:t>
                </m:r>
              </m:sub>
            </m:sSub>
          </m:num>
          <m:den>
            <m:f>
              <m:fPr>
                <m:ctrlPr>
                  <w:rPr>
                    <w:rFonts w:ascii="Cambria Math" w:hAnsi="Cambria Math"/>
                    <w:i/>
                  </w:rPr>
                </m:ctrlPr>
              </m:fPr>
              <m:num>
                <m:r>
                  <w:rPr>
                    <w:rFonts w:ascii="Cambria Math" w:hAnsi="Cambria Math"/>
                  </w:rPr>
                  <m:t>HDP</m:t>
                </m:r>
              </m:num>
              <m:den>
                <m:r>
                  <w:rPr>
                    <w:rFonts w:ascii="Cambria Math" w:hAnsi="Cambria Math"/>
                  </w:rPr>
                  <m:t>energie</m:t>
                </m:r>
              </m:den>
            </m:f>
          </m:den>
        </m:f>
        <m:r>
          <w:rPr>
            <w:rFonts w:ascii="Cambria Math" w:hAnsi="Cambria Math"/>
          </w:rPr>
          <m:t>=cena jednotky energie×energetická náročnost</m:t>
        </m:r>
      </m:oMath>
      <w:r w:rsidR="00B7710D">
        <w:t xml:space="preserve"> </w:t>
      </w:r>
    </w:p>
    <w:p w:rsidR="00993BD8" w:rsidRDefault="00993BD8" w:rsidP="00D6125D"/>
    <w:p w:rsidR="00F56D5F" w:rsidRDefault="00F56D5F" w:rsidP="00F56D5F">
      <w:r>
        <w:t xml:space="preserve">Pro výpočet reálného efektivního měnového kurzu bývají často používány jednotkové pracovní náklady jako deflátor. REER se vypočítá následujícím způsobem: </w:t>
      </w:r>
      <m:oMath>
        <m:sSub>
          <m:sSubPr>
            <m:ctrlPr>
              <w:rPr>
                <w:rFonts w:ascii="Cambria Math" w:hAnsi="Cambria Math"/>
                <w:i/>
              </w:rPr>
            </m:ctrlPr>
          </m:sSubPr>
          <m:e>
            <m:r>
              <w:rPr>
                <w:rFonts w:ascii="Cambria Math" w:hAnsi="Cambria Math"/>
              </w:rPr>
              <m:t>REER</m:t>
            </m:r>
          </m:e>
          <m:sub>
            <m:r>
              <w:rPr>
                <w:rFonts w:ascii="Cambria Math" w:hAnsi="Cambria Math"/>
              </w:rPr>
              <m:t>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EE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num>
          <m:den>
            <m:sSubSup>
              <m:sSubSupPr>
                <m:ctrlPr>
                  <w:rPr>
                    <w:rFonts w:ascii="Cambria Math" w:hAnsi="Cambria Math"/>
                    <w:i/>
                  </w:rPr>
                </m:ctrlPr>
              </m:sSubSupPr>
              <m:e>
                <m:r>
                  <w:rPr>
                    <w:rFonts w:ascii="Cambria Math" w:hAnsi="Cambria Math"/>
                  </w:rPr>
                  <m:t>D</m:t>
                </m:r>
              </m:e>
              <m:sub>
                <m:r>
                  <w:rPr>
                    <w:rFonts w:ascii="Cambria Math" w:hAnsi="Cambria Math"/>
                  </w:rPr>
                  <m:t>t</m:t>
                </m:r>
              </m:sub>
              <m:sup>
                <m:r>
                  <w:rPr>
                    <w:rFonts w:ascii="Cambria Math" w:hAnsi="Cambria Math"/>
                  </w:rPr>
                  <m:t>*</m:t>
                </m:r>
              </m:sup>
            </m:sSubSup>
          </m:den>
        </m:f>
      </m:oMath>
      <w:r>
        <w:t xml:space="preserve"> , kde D</w:t>
      </w:r>
      <w:r>
        <w:rPr>
          <w:vertAlign w:val="subscript"/>
        </w:rPr>
        <w:t>t</w:t>
      </w:r>
      <w:r w:rsidRPr="00F56D5F">
        <w:t xml:space="preserve"> představuje vhodný deflátor nominálního efektivního kurzu.</w:t>
      </w:r>
      <w:r>
        <w:t xml:space="preserve">  REER tak bere v potaz nominální směnný kurz, vážený významem obchodních partnerů, ale také změny v inflaci vzhledem k obchodním partnerům. Jako deflátor nominálního efektivního měnového kurzu bývá používán spotřební cenový index</w:t>
      </w:r>
      <w:r w:rsidR="002D3F32">
        <w:t xml:space="preserve"> (CPI)</w:t>
      </w:r>
      <w:r>
        <w:t xml:space="preserve">, </w:t>
      </w:r>
      <w:r w:rsidR="002D3F32">
        <w:t xml:space="preserve">deflátor HDP, </w:t>
      </w:r>
      <w:r>
        <w:t xml:space="preserve">produkční cenový index </w:t>
      </w:r>
      <w:r w:rsidR="002D3F32">
        <w:t xml:space="preserve">(PPI) </w:t>
      </w:r>
      <w:r>
        <w:t>nebo jednotkové pracovní náklady, přičemž každý z těchto deflátorů má svá pro</w:t>
      </w:r>
      <w:r w:rsidR="002D3F32">
        <w:t xml:space="preserve"> a proti. </w:t>
      </w:r>
      <w:proofErr w:type="gramStart"/>
      <w:r w:rsidR="002D3F32">
        <w:t>CPI zkresluje</w:t>
      </w:r>
      <w:proofErr w:type="gramEnd"/>
      <w:r w:rsidR="002D3F32">
        <w:t xml:space="preserve"> cenovou konkurenceschopnost země, protože obsahuje i velkou skupinu neobchodovatelných statků. Další deformace způsobují změny v nepřímých daních a exportních dotacích. Podobné problémy vykazuje i HDP deflátor. PPI se skládá primárně z obchodovaných statků, které podléhají mezinárodní konkurenci. Exportéři často absorbují fluktuaci ve vývoji směnných kurzů a produkčních nákladů změnami v maržích tak, aby drželi stejnou cenu v zahraniční měně na trhu, na který vyváží. PPI pak již přestává reflektovat </w:t>
      </w:r>
      <w:r w:rsidR="00500218">
        <w:t>změny v reálných nákladech, a proto je-li použit jako deflátor NEER, znehodnocuje výsledný REER jako vhodného ukazatele cenové konkurenceschopnosti. Na zachycení nákladové stránky jsou proto vhodnější jednotkové pracovní náklady, ačkoliv nezobrazují ostatní nákladové položky jako náklady na kapitál, energie a dovezené suroviny.</w:t>
      </w:r>
    </w:p>
    <w:p w:rsidR="00500218" w:rsidRDefault="0093672D" w:rsidP="00F56D5F">
      <w:r>
        <w:t>Jak již bylo zmíněno v </w:t>
      </w:r>
      <w:proofErr w:type="gramStart"/>
      <w:r>
        <w:t xml:space="preserve">kapitole </w:t>
      </w:r>
      <w:r w:rsidR="004C7213">
        <w:fldChar w:fldCharType="begin"/>
      </w:r>
      <w:r>
        <w:instrText xml:space="preserve"> REF _Ref345407839 \r \h </w:instrText>
      </w:r>
      <w:r w:rsidR="004C7213">
        <w:fldChar w:fldCharType="separate"/>
      </w:r>
      <w:r w:rsidR="00AA29E9">
        <w:t>2.3</w:t>
      </w:r>
      <w:r w:rsidR="004C7213">
        <w:fldChar w:fldCharType="end"/>
      </w:r>
      <w:r>
        <w:t>, pokud</w:t>
      </w:r>
      <w:proofErr w:type="gramEnd"/>
      <w:r>
        <w:t xml:space="preserve"> by byla posuzována konkurenceschopnost pouze u homogenních produktů, pak by nám stačily běžné ukazatele cenové konkurenceschopnosti jako je REER, ULC, produktivita apod., ale protože mezinárodní konkurenční soutěž není zdaleka pouze cenová, REER podobně jako další užitečné ukazatele cenové konkurenceschopnosti nejsou všeobsáhlé. Systém ukazatelů necenové konkurenceschopnosti nabízí například Světové ekonomické fórum, které každý rok uveřejňuje Index globální konkurenceschopnosti. Struktura indexu se skládá z 12 základních pilířů konkurenceschopnosti</w:t>
      </w:r>
      <w:r w:rsidR="002802D2">
        <w:t xml:space="preserve"> (členěné dle Rámce strategie konkurenceschopnosti, NERV 2011)</w:t>
      </w:r>
      <w:r>
        <w:t>:</w:t>
      </w:r>
    </w:p>
    <w:p w:rsidR="001E0910" w:rsidRDefault="001E0910" w:rsidP="00F56D5F"/>
    <w:p w:rsidR="002802D2" w:rsidRDefault="002802D2" w:rsidP="002802D2">
      <w:pPr>
        <w:pStyle w:val="Odstavecseseznamem"/>
        <w:numPr>
          <w:ilvl w:val="0"/>
          <w:numId w:val="41"/>
        </w:numPr>
      </w:pPr>
      <w:r>
        <w:t>Základní požadavky pro rozvoj</w:t>
      </w:r>
    </w:p>
    <w:p w:rsidR="0093672D" w:rsidRDefault="002802D2" w:rsidP="002802D2">
      <w:pPr>
        <w:pStyle w:val="Odstavecseseznamem"/>
        <w:numPr>
          <w:ilvl w:val="1"/>
          <w:numId w:val="41"/>
        </w:numPr>
      </w:pPr>
      <w:r>
        <w:t>Instituce</w:t>
      </w:r>
    </w:p>
    <w:p w:rsidR="002802D2" w:rsidRDefault="002802D2" w:rsidP="002802D2">
      <w:pPr>
        <w:pStyle w:val="Odstavecseseznamem"/>
        <w:numPr>
          <w:ilvl w:val="1"/>
          <w:numId w:val="41"/>
        </w:numPr>
      </w:pPr>
      <w:r>
        <w:t>Infrastruktura</w:t>
      </w:r>
    </w:p>
    <w:p w:rsidR="002802D2" w:rsidRDefault="002802D2" w:rsidP="002802D2">
      <w:pPr>
        <w:pStyle w:val="Odstavecseseznamem"/>
        <w:numPr>
          <w:ilvl w:val="1"/>
          <w:numId w:val="41"/>
        </w:numPr>
      </w:pPr>
      <w:r>
        <w:t>Makroekonomické prostředí</w:t>
      </w:r>
    </w:p>
    <w:p w:rsidR="002802D2" w:rsidRDefault="002802D2" w:rsidP="002802D2">
      <w:pPr>
        <w:pStyle w:val="Odstavecseseznamem"/>
        <w:numPr>
          <w:ilvl w:val="1"/>
          <w:numId w:val="41"/>
        </w:numPr>
      </w:pPr>
      <w:r>
        <w:t>Zdraví a základní vzdělání</w:t>
      </w:r>
    </w:p>
    <w:p w:rsidR="002802D2" w:rsidRDefault="002802D2" w:rsidP="002802D2">
      <w:pPr>
        <w:pStyle w:val="Odstavecseseznamem"/>
        <w:numPr>
          <w:ilvl w:val="0"/>
          <w:numId w:val="41"/>
        </w:numPr>
      </w:pPr>
      <w:r>
        <w:t>Předpoklady pro rozvoj založený na růstu efektivnosti</w:t>
      </w:r>
    </w:p>
    <w:p w:rsidR="002802D2" w:rsidRDefault="002802D2" w:rsidP="002802D2">
      <w:pPr>
        <w:pStyle w:val="Odstavecseseznamem"/>
        <w:numPr>
          <w:ilvl w:val="1"/>
          <w:numId w:val="41"/>
        </w:numPr>
      </w:pPr>
      <w:r>
        <w:t>Vyšší vzdělání a výcvik</w:t>
      </w:r>
    </w:p>
    <w:p w:rsidR="002802D2" w:rsidRDefault="002802D2" w:rsidP="002802D2">
      <w:pPr>
        <w:pStyle w:val="Odstavecseseznamem"/>
        <w:numPr>
          <w:ilvl w:val="1"/>
          <w:numId w:val="41"/>
        </w:numPr>
      </w:pPr>
      <w:r>
        <w:t>Efektivnost trhu se zbožím a službami</w:t>
      </w:r>
    </w:p>
    <w:p w:rsidR="002802D2" w:rsidRDefault="002802D2" w:rsidP="002802D2">
      <w:pPr>
        <w:pStyle w:val="Odstavecseseznamem"/>
        <w:numPr>
          <w:ilvl w:val="1"/>
          <w:numId w:val="41"/>
        </w:numPr>
      </w:pPr>
      <w:r>
        <w:t>Efektivnost trhu práce</w:t>
      </w:r>
    </w:p>
    <w:p w:rsidR="002802D2" w:rsidRDefault="002802D2" w:rsidP="002802D2">
      <w:pPr>
        <w:pStyle w:val="Odstavecseseznamem"/>
        <w:numPr>
          <w:ilvl w:val="1"/>
          <w:numId w:val="41"/>
        </w:numPr>
      </w:pPr>
      <w:r>
        <w:t>Rozvoj finančního trhu</w:t>
      </w:r>
    </w:p>
    <w:p w:rsidR="002802D2" w:rsidRDefault="002802D2" w:rsidP="002802D2">
      <w:pPr>
        <w:pStyle w:val="Odstavecseseznamem"/>
        <w:numPr>
          <w:ilvl w:val="1"/>
          <w:numId w:val="41"/>
        </w:numPr>
      </w:pPr>
      <w:r>
        <w:t>Technologická připravenost</w:t>
      </w:r>
    </w:p>
    <w:p w:rsidR="002802D2" w:rsidRDefault="002802D2" w:rsidP="002802D2">
      <w:pPr>
        <w:pStyle w:val="Odstavecseseznamem"/>
        <w:numPr>
          <w:ilvl w:val="1"/>
          <w:numId w:val="41"/>
        </w:numPr>
      </w:pPr>
      <w:r>
        <w:t>Velikost trhu</w:t>
      </w:r>
    </w:p>
    <w:p w:rsidR="001E0910" w:rsidRDefault="001E0910" w:rsidP="001E0910">
      <w:pPr>
        <w:pStyle w:val="Odstavecseseznamem"/>
        <w:ind w:left="1440"/>
      </w:pPr>
    </w:p>
    <w:p w:rsidR="002802D2" w:rsidRDefault="002802D2" w:rsidP="002802D2">
      <w:pPr>
        <w:pStyle w:val="Odstavecseseznamem"/>
        <w:numPr>
          <w:ilvl w:val="0"/>
          <w:numId w:val="41"/>
        </w:numPr>
      </w:pPr>
      <w:r>
        <w:lastRenderedPageBreak/>
        <w:t>Klíčové předpoklady pro růst založený na inovacích a intelektuální kultivaci</w:t>
      </w:r>
    </w:p>
    <w:p w:rsidR="002802D2" w:rsidRDefault="002802D2" w:rsidP="002802D2">
      <w:pPr>
        <w:pStyle w:val="Odstavecseseznamem"/>
        <w:numPr>
          <w:ilvl w:val="1"/>
          <w:numId w:val="41"/>
        </w:numPr>
      </w:pPr>
      <w:r>
        <w:t>Zkvalitňování charakteristik podnikání</w:t>
      </w:r>
    </w:p>
    <w:p w:rsidR="002802D2" w:rsidRDefault="002802D2" w:rsidP="002802D2">
      <w:pPr>
        <w:pStyle w:val="Odstavecseseznamem"/>
        <w:numPr>
          <w:ilvl w:val="1"/>
          <w:numId w:val="41"/>
        </w:numPr>
      </w:pPr>
      <w:r>
        <w:t>Inovace</w:t>
      </w:r>
    </w:p>
    <w:p w:rsidR="00764DC9" w:rsidRDefault="00764DC9" w:rsidP="00764DC9"/>
    <w:p w:rsidR="00AD3B1C" w:rsidRDefault="00764DC9" w:rsidP="00764DC9">
      <w:pPr>
        <w:rPr>
          <w:rFonts w:cs="Arial"/>
        </w:rPr>
      </w:pPr>
      <w:r>
        <w:t>Cenová i necenová konkurenceschopnost exportu jsou navzájem značně provázány a pro výslednou mezinárodní konkurenceschopnost velmi důležité. Je dobré, aby si země udržela svou cenovou konkurenceschopnost a tyto ukazatele neustále sledovala a svoji politiku tomu přizpůsobovala. Například růst mezd by neměl být rychlejší než produktivita práce. Dlouhodobě však nemůže být cílem konkurovat cenově prostřednictvím nízkých mezd, ale zvyšováním produktivity</w:t>
      </w:r>
      <w:r w:rsidR="002C6FE5">
        <w:t xml:space="preserve"> (jednotkové náklady práce by měly sloužit pouze jako kontrolní ukazatel, který hlídá, zda má růst mezd oporu v růstu produktivity práce a nedochází tak ke snižování konkurenceschopnosti)</w:t>
      </w:r>
      <w:r>
        <w:t xml:space="preserve">. K docílení vyšší produktivity je však potřeba </w:t>
      </w:r>
      <w:r w:rsidR="002C6FE5">
        <w:t xml:space="preserve">posunout strukturu české ekonomiky směrem k vyšší přidané hodnotě v rámci hodnotového řetězce globálního obchodu. Další ekonomický růst a konkurenceschopnost exportu tak bude zřejmě záviset </w:t>
      </w:r>
      <w:r w:rsidR="002C6FE5" w:rsidRPr="0068255C">
        <w:rPr>
          <w:rFonts w:cs="Arial"/>
        </w:rPr>
        <w:t>na schopnosti přeorientovat se na výrobu zboží a služeb s vyšší přidanou hodnotou a tím se posunout na vyšší stupeň globálních hodnotových řetězců.</w:t>
      </w:r>
      <w:r w:rsidR="002C6FE5">
        <w:rPr>
          <w:rFonts w:cs="Arial"/>
        </w:rPr>
        <w:t xml:space="preserve"> Následující obrázek zobrazuje současnou pozici České republiky v rámci hodnotového řetězce.</w:t>
      </w:r>
      <w:r w:rsidR="000943B3">
        <w:rPr>
          <w:rFonts w:cs="Arial"/>
        </w:rPr>
        <w:t xml:space="preserve"> </w:t>
      </w:r>
    </w:p>
    <w:p w:rsidR="00AD3B1C" w:rsidRDefault="00AD3B1C" w:rsidP="00764DC9">
      <w:pPr>
        <w:rPr>
          <w:rFonts w:cs="Arial"/>
        </w:rPr>
      </w:pPr>
    </w:p>
    <w:p w:rsidR="00AD3B1C" w:rsidRDefault="00AD3B1C" w:rsidP="00764DC9">
      <w:pPr>
        <w:rPr>
          <w:rFonts w:cs="Arial"/>
        </w:rPr>
      </w:pPr>
    </w:p>
    <w:p w:rsidR="002C6FE5" w:rsidRPr="002C6FE5" w:rsidRDefault="00AD3B1C" w:rsidP="00AD3B1C">
      <w:pPr>
        <w:pStyle w:val="Titulek"/>
        <w:rPr>
          <w:rFonts w:ascii="Calibri" w:hAnsi="Calibri"/>
          <w:b w:val="0"/>
          <w:bCs w:val="0"/>
          <w:i w:val="0"/>
          <w:sz w:val="22"/>
          <w:szCs w:val="22"/>
          <w:lang w:eastAsia="cs-CZ"/>
        </w:rPr>
      </w:pPr>
      <w:r>
        <w:t xml:space="preserve">Obrázek </w:t>
      </w:r>
      <w:fldSimple w:instr=" SEQ Obrázek \* ARABIC ">
        <w:r w:rsidR="00AA29E9">
          <w:rPr>
            <w:noProof/>
          </w:rPr>
          <w:t>5</w:t>
        </w:r>
      </w:fldSimple>
      <w:r>
        <w:t xml:space="preserve">: </w:t>
      </w:r>
      <w:r w:rsidR="002C6FE5" w:rsidRPr="002C6FE5">
        <w:rPr>
          <w:rFonts w:ascii="Calibri" w:hAnsi="Calibri"/>
          <w:bCs w:val="0"/>
          <w:i w:val="0"/>
          <w:sz w:val="22"/>
          <w:szCs w:val="22"/>
          <w:lang w:eastAsia="cs-CZ"/>
        </w:rPr>
        <w:t>Pozice ČR v rámci hodnotového řetězce globálního obchodu</w:t>
      </w:r>
    </w:p>
    <w:p w:rsidR="002C6FE5" w:rsidRDefault="002C6FE5" w:rsidP="002C6FE5">
      <w:pPr>
        <w:pStyle w:val="Zpat"/>
        <w:keepNext/>
        <w:keepLines/>
      </w:pPr>
      <w:r>
        <w:rPr>
          <w:noProof/>
        </w:rPr>
        <w:drawing>
          <wp:inline distT="0" distB="0" distL="0" distR="0">
            <wp:extent cx="5939790" cy="2545715"/>
            <wp:effectExtent l="19050" t="0" r="3810" b="0"/>
            <wp:docPr id="2"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pic:cNvPicPr>
                      <a:picLocks noChangeAspect="1" noChangeArrowheads="1"/>
                    </pic:cNvPicPr>
                  </pic:nvPicPr>
                  <pic:blipFill>
                    <a:blip r:embed="rId34" cstate="print"/>
                    <a:srcRect/>
                    <a:stretch>
                      <a:fillRect/>
                    </a:stretch>
                  </pic:blipFill>
                  <pic:spPr bwMode="auto">
                    <a:xfrm>
                      <a:off x="0" y="0"/>
                      <a:ext cx="5939790" cy="2545715"/>
                    </a:xfrm>
                    <a:prstGeom prst="rect">
                      <a:avLst/>
                    </a:prstGeom>
                    <a:noFill/>
                    <a:ln w="9525">
                      <a:noFill/>
                      <a:miter lim="800000"/>
                      <a:headEnd/>
                      <a:tailEnd/>
                    </a:ln>
                  </pic:spPr>
                </pic:pic>
              </a:graphicData>
            </a:graphic>
          </wp:inline>
        </w:drawing>
      </w:r>
    </w:p>
    <w:p w:rsidR="002C6FE5" w:rsidRPr="0068255C" w:rsidRDefault="002C6FE5" w:rsidP="002C6FE5">
      <w:pPr>
        <w:pStyle w:val="Zpat"/>
        <w:keepNext/>
        <w:keepLines/>
      </w:pPr>
      <w:r>
        <w:t>Zdroj: EEIP</w:t>
      </w:r>
    </w:p>
    <w:p w:rsidR="002C6FE5" w:rsidRDefault="002C6FE5" w:rsidP="00764DC9"/>
    <w:p w:rsidR="00AD3B1C" w:rsidRDefault="00AD3B1C" w:rsidP="00F56D5F"/>
    <w:p w:rsidR="00AD3B1C" w:rsidRDefault="00AD3B1C" w:rsidP="00F56D5F"/>
    <w:p w:rsidR="008E2C35" w:rsidRPr="00F56D5F" w:rsidRDefault="000943B3" w:rsidP="00F56D5F">
      <w:r>
        <w:t xml:space="preserve">Zlepšení faktorů necenové konkurenceschopnosti jsou základní podmínkou pro posun k vyšší přidané hodnotě v rámci hodnotového řetězce a k vyšší konkurenceschopnosti českého exportu, založené na kvalitním inovativním produktu namísto nízkých mezd v kombinaci s výhodnou geografickou polohou. Důležitou průřezovou podmínkou pro konkurenceschopnost je také kvalitní podnikatelské prostředí zahrnující kvalitu institucí. Světová Banka toto zkoumá detailněji svým Indexem snadnosti podnikání, který obsahuje </w:t>
      </w:r>
      <w:r w:rsidR="005E572F">
        <w:t>faktory, jako</w:t>
      </w:r>
      <w:r>
        <w:t xml:space="preserve"> jsou: snadnost zahájení podnikání, </w:t>
      </w:r>
      <w:r w:rsidR="005E572F">
        <w:t>registrace majetku, dostupnost úvěru, licence pro stavbu, daňová zátěž, ochrana investorů, podmínky pro mezinárodní obchod, vymahatelnost kontraktů a další.</w:t>
      </w:r>
    </w:p>
    <w:p w:rsidR="00F56D5F" w:rsidRDefault="008C6755" w:rsidP="00500218">
      <w:pPr>
        <w:pStyle w:val="Nadpis1"/>
      </w:pPr>
      <w:bookmarkStart w:id="10" w:name="_Toc376424880"/>
      <w:r>
        <w:lastRenderedPageBreak/>
        <w:t>EDSM</w:t>
      </w:r>
      <w:r w:rsidR="008E2C35">
        <w:t xml:space="preserve">- </w:t>
      </w:r>
      <w:r>
        <w:rPr>
          <w:lang w:val="en-US"/>
        </w:rPr>
        <w:t>Export Decision</w:t>
      </w:r>
      <w:r w:rsidR="008E2C35" w:rsidRPr="005E572F">
        <w:rPr>
          <w:lang w:val="en-US"/>
        </w:rPr>
        <w:t xml:space="preserve"> Support Model</w:t>
      </w:r>
      <w:bookmarkEnd w:id="10"/>
    </w:p>
    <w:p w:rsidR="008E2C35" w:rsidRDefault="008E2C35" w:rsidP="008E2C35"/>
    <w:p w:rsidR="00A45477" w:rsidRDefault="008C6755" w:rsidP="008E2C35">
      <w:r>
        <w:t xml:space="preserve">Export </w:t>
      </w:r>
      <w:proofErr w:type="spellStart"/>
      <w:r>
        <w:t>Decision</w:t>
      </w:r>
      <w:proofErr w:type="spellEnd"/>
      <w:r w:rsidR="008C70DA">
        <w:t xml:space="preserve"> Support Model (</w:t>
      </w:r>
      <w:r>
        <w:t>EDSM</w:t>
      </w:r>
      <w:r w:rsidR="008C70DA">
        <w:t xml:space="preserve">) pro Českou republiku byl vytvořen v reakci na prioritní cíle Exportní strategie ČR pro období 2012-2020. </w:t>
      </w:r>
      <w:r w:rsidR="00A3160A" w:rsidRPr="00A3160A">
        <w:t>Jedním z klíčových principů Exportní strategie je definování prioritních a zájmových trhů pro české vývozce</w:t>
      </w:r>
      <w:r w:rsidR="00A3160A">
        <w:t>.</w:t>
      </w:r>
      <w:r w:rsidR="00A45477">
        <w:t xml:space="preserve"> Tyto trhy byly identifikovány na </w:t>
      </w:r>
      <w:r w:rsidR="00A45477" w:rsidRPr="00A45477">
        <w:t>základě růstového potenciálu, absorpční schopnosti a kompatibility ve vztahu k české ekonomice</w:t>
      </w:r>
      <w:r w:rsidR="00A45477">
        <w:t xml:space="preserve">. Pro každý druh zboží však existují různé prioritní trhy. </w:t>
      </w:r>
      <w:r>
        <w:t>EDSM</w:t>
      </w:r>
      <w:r w:rsidR="00A45477">
        <w:t xml:space="preserve"> má proto za cíl identifikovat exportní příležitosti pro různé typy zboží dle členění harmonizovaného systému klasifikace zboží (HS). </w:t>
      </w:r>
      <w:r>
        <w:t>EDSM</w:t>
      </w:r>
      <w:r w:rsidR="00A45477">
        <w:t xml:space="preserve"> </w:t>
      </w:r>
      <w:r w:rsidR="00A45477" w:rsidRPr="00A45477">
        <w:t>se inspiruje v předešlém vědeckém výzkumu na vyhledávání vhodných exportních příležitostí</w:t>
      </w:r>
      <w:r w:rsidR="00162BBE">
        <w:rPr>
          <w:rStyle w:val="Znakapoznpodarou"/>
        </w:rPr>
        <w:footnoteReference w:id="3"/>
      </w:r>
      <w:r w:rsidR="00A45477" w:rsidRPr="00A45477">
        <w:t xml:space="preserve">, avšak je přizpůsoben českým specifikům a pro další možnosti </w:t>
      </w:r>
      <w:proofErr w:type="spellStart"/>
      <w:r w:rsidR="00A45477" w:rsidRPr="00A45477">
        <w:t>prioritizace</w:t>
      </w:r>
      <w:proofErr w:type="spellEnd"/>
      <w:r w:rsidR="00A45477" w:rsidRPr="00A45477">
        <w:t xml:space="preserve"> přidává další důležité charakteristiky.</w:t>
      </w:r>
      <w:r w:rsidR="00A45477">
        <w:t xml:space="preserve"> </w:t>
      </w:r>
    </w:p>
    <w:p w:rsidR="00A45477" w:rsidRDefault="00A45477" w:rsidP="008E2C35"/>
    <w:p w:rsidR="00A45477" w:rsidRDefault="00A45477" w:rsidP="00A45477">
      <w:pPr>
        <w:pStyle w:val="Nadpis2"/>
      </w:pPr>
      <w:bookmarkStart w:id="11" w:name="_Toc376424881"/>
      <w:r>
        <w:t>Důležité ukazatele pro vyhledávání exportních příležitostí</w:t>
      </w:r>
      <w:bookmarkEnd w:id="11"/>
    </w:p>
    <w:p w:rsidR="00FF6E8D" w:rsidRDefault="00FF6E8D" w:rsidP="00D0113B">
      <w:pPr>
        <w:rPr>
          <w:lang w:eastAsia="en-US"/>
        </w:rPr>
      </w:pPr>
    </w:p>
    <w:p w:rsidR="00D0113B" w:rsidRDefault="00D0113B" w:rsidP="00D0113B">
      <w:pPr>
        <w:rPr>
          <w:lang w:eastAsia="en-US"/>
        </w:rPr>
      </w:pPr>
      <w:r>
        <w:rPr>
          <w:lang w:eastAsia="en-US"/>
        </w:rPr>
        <w:t xml:space="preserve">Cenové a necenové ukazatele konkurenceschopnosti exportu jsou důležité pro zajištění předpokladů pro úspěšný růst exportu, popř. jeho rozvoj směrem k vyšší přidané hodnotě. </w:t>
      </w:r>
      <w:r w:rsidR="005C518A">
        <w:rPr>
          <w:lang w:eastAsia="en-US"/>
        </w:rPr>
        <w:t xml:space="preserve">Ukazatele projevené komparativní výhody mohou identifikovat exportní příležitosti v odvětvích, kde je vývoz ČR úspěšný, ale mohl by být expandován na nové trhy. </w:t>
      </w:r>
      <w:r w:rsidR="00AB2770">
        <w:rPr>
          <w:lang w:eastAsia="en-US"/>
        </w:rPr>
        <w:t xml:space="preserve">Index podobnosti exportu </w:t>
      </w:r>
      <w:r w:rsidR="004E3F30">
        <w:rPr>
          <w:lang w:eastAsia="en-US"/>
        </w:rPr>
        <w:t xml:space="preserve">(ESI) </w:t>
      </w:r>
      <w:r w:rsidR="00AB2770">
        <w:rPr>
          <w:lang w:eastAsia="en-US"/>
        </w:rPr>
        <w:t xml:space="preserve">ukazuje, jak jsou si navzájem ekonomiky podobné, co se týče struktury exportu- dosahuje hodnoty 1 pokud je struktura exportu stejná a hodnoty 0, pokud dvě porovnávané země nevyváží žádné zboží stejné. Tento ukazatel identifikuje hlavní konkurenty českého exportu. Index komplementarity </w:t>
      </w:r>
      <w:r w:rsidR="004E3F30">
        <w:rPr>
          <w:lang w:eastAsia="en-US"/>
        </w:rPr>
        <w:t xml:space="preserve">(TCI) </w:t>
      </w:r>
      <w:r w:rsidR="00AB2770">
        <w:rPr>
          <w:lang w:eastAsia="en-US"/>
        </w:rPr>
        <w:t>naopak identifikuje, jaké trhy odpovídají svojí dovozní strukturou českému vývozu, měl by tedy identifikovat vhodné trhy pro export</w:t>
      </w:r>
      <w:r w:rsidR="000B620F">
        <w:rPr>
          <w:lang w:eastAsia="en-US"/>
        </w:rPr>
        <w:t xml:space="preserve"> (0- odlišná struktura; 100- stejná struktura)</w:t>
      </w:r>
      <w:r w:rsidR="00AB2770">
        <w:rPr>
          <w:lang w:eastAsia="en-US"/>
        </w:rPr>
        <w:t>.</w:t>
      </w:r>
      <w:r w:rsidR="00526DA1">
        <w:rPr>
          <w:lang w:eastAsia="en-US"/>
        </w:rPr>
        <w:t xml:space="preserve"> </w:t>
      </w:r>
      <w:r w:rsidR="004E3F30">
        <w:rPr>
          <w:lang w:eastAsia="en-US"/>
        </w:rPr>
        <w:t>Následující obrázky ukazují mapu světa podle ESI, resp. TCI.</w:t>
      </w:r>
    </w:p>
    <w:p w:rsidR="004E3F30" w:rsidRDefault="004E3F30" w:rsidP="00D0113B">
      <w:pPr>
        <w:rPr>
          <w:lang w:eastAsia="en-US"/>
        </w:rPr>
      </w:pPr>
    </w:p>
    <w:p w:rsidR="004E3F30" w:rsidRDefault="004E3F30" w:rsidP="00D0113B">
      <w:pPr>
        <w:rPr>
          <w:lang w:eastAsia="en-US"/>
        </w:rPr>
      </w:pPr>
    </w:p>
    <w:p w:rsidR="004E3F30" w:rsidRDefault="00AD3B1C" w:rsidP="00AD3B1C">
      <w:pPr>
        <w:tabs>
          <w:tab w:val="left" w:pos="1305"/>
        </w:tabs>
        <w:rPr>
          <w:lang w:eastAsia="en-US"/>
        </w:rPr>
      </w:pPr>
      <w:r>
        <w:rPr>
          <w:lang w:eastAsia="en-US"/>
        </w:rPr>
        <w:tab/>
      </w:r>
    </w:p>
    <w:p w:rsidR="00AD3B1C" w:rsidRDefault="00AD3B1C" w:rsidP="00AD3B1C">
      <w:pPr>
        <w:tabs>
          <w:tab w:val="left" w:pos="1305"/>
        </w:tabs>
        <w:rPr>
          <w:lang w:eastAsia="en-US"/>
        </w:rPr>
      </w:pPr>
    </w:p>
    <w:p w:rsidR="004E3F30" w:rsidRDefault="004E3F30" w:rsidP="00D0113B">
      <w:pPr>
        <w:rPr>
          <w:lang w:eastAsia="en-US"/>
        </w:rPr>
      </w:pPr>
    </w:p>
    <w:p w:rsidR="004E3F30" w:rsidRDefault="004E3F30" w:rsidP="00D0113B">
      <w:pPr>
        <w:rPr>
          <w:lang w:eastAsia="en-US"/>
        </w:rPr>
      </w:pPr>
    </w:p>
    <w:p w:rsidR="00EE1BA7" w:rsidRDefault="00EE1BA7" w:rsidP="00D0113B">
      <w:pPr>
        <w:rPr>
          <w:lang w:eastAsia="en-US"/>
        </w:rPr>
      </w:pPr>
    </w:p>
    <w:p w:rsidR="00EE1BA7" w:rsidRDefault="00EE1BA7" w:rsidP="00D0113B">
      <w:pPr>
        <w:rPr>
          <w:lang w:eastAsia="en-US"/>
        </w:rPr>
      </w:pPr>
    </w:p>
    <w:p w:rsidR="00EE1BA7" w:rsidRDefault="00EE1BA7" w:rsidP="00D0113B">
      <w:pPr>
        <w:rPr>
          <w:lang w:eastAsia="en-US"/>
        </w:rPr>
      </w:pPr>
    </w:p>
    <w:p w:rsidR="00EE1BA7" w:rsidRDefault="00EE1BA7" w:rsidP="00D0113B">
      <w:pPr>
        <w:rPr>
          <w:lang w:eastAsia="en-US"/>
        </w:rPr>
      </w:pPr>
    </w:p>
    <w:p w:rsidR="00EE1BA7" w:rsidRDefault="00EE1BA7" w:rsidP="00D0113B">
      <w:pPr>
        <w:rPr>
          <w:lang w:eastAsia="en-US"/>
        </w:rPr>
      </w:pPr>
    </w:p>
    <w:p w:rsidR="00EE1BA7" w:rsidRDefault="00EE1BA7" w:rsidP="00D0113B">
      <w:pPr>
        <w:rPr>
          <w:lang w:eastAsia="en-US"/>
        </w:rPr>
      </w:pPr>
    </w:p>
    <w:p w:rsidR="00EE1BA7" w:rsidRDefault="00EE1BA7" w:rsidP="00D0113B">
      <w:pPr>
        <w:rPr>
          <w:lang w:eastAsia="en-US"/>
        </w:rPr>
      </w:pPr>
    </w:p>
    <w:p w:rsidR="00EE1BA7" w:rsidRDefault="00EE1BA7" w:rsidP="00D0113B">
      <w:pPr>
        <w:rPr>
          <w:lang w:eastAsia="en-US"/>
        </w:rPr>
      </w:pPr>
    </w:p>
    <w:p w:rsidR="004E3F30" w:rsidRDefault="004E3F30" w:rsidP="00D0113B">
      <w:pPr>
        <w:rPr>
          <w:lang w:eastAsia="en-US"/>
        </w:rPr>
      </w:pPr>
    </w:p>
    <w:p w:rsidR="00EE1BA7" w:rsidRDefault="00EE1BA7" w:rsidP="004E3F30">
      <w:pPr>
        <w:pStyle w:val="Titulek"/>
        <w:sectPr w:rsidR="00EE1BA7" w:rsidSect="00511A30">
          <w:pgSz w:w="11906" w:h="16838" w:code="9"/>
          <w:pgMar w:top="1418" w:right="1418" w:bottom="1134" w:left="1418" w:header="709" w:footer="709" w:gutter="0"/>
          <w:cols w:space="708"/>
          <w:titlePg/>
          <w:docGrid w:linePitch="360"/>
        </w:sectPr>
      </w:pPr>
    </w:p>
    <w:p w:rsidR="004E3F30" w:rsidRDefault="004E3F30" w:rsidP="004E3F30">
      <w:pPr>
        <w:pStyle w:val="Titulek"/>
      </w:pPr>
      <w:r>
        <w:lastRenderedPageBreak/>
        <w:t xml:space="preserve">Obrázek </w:t>
      </w:r>
      <w:fldSimple w:instr=" SEQ Obrázek \* ARABIC ">
        <w:r w:rsidR="00AA29E9">
          <w:rPr>
            <w:noProof/>
          </w:rPr>
          <w:t>6</w:t>
        </w:r>
      </w:fldSimple>
      <w:r>
        <w:t>: Mapa světa podle indexu podobnosti exportu ve srovnání s ČR (2010)</w:t>
      </w:r>
    </w:p>
    <w:p w:rsidR="004E3F30" w:rsidRPr="004E3F30" w:rsidRDefault="004E3F30" w:rsidP="004E3F30">
      <w:pPr>
        <w:rPr>
          <w:lang w:eastAsia="en-US"/>
        </w:rPr>
      </w:pPr>
      <w:r w:rsidRPr="004E3F30">
        <w:rPr>
          <w:noProof/>
        </w:rPr>
        <w:drawing>
          <wp:inline distT="0" distB="0" distL="0" distR="0">
            <wp:extent cx="7704723" cy="3114675"/>
            <wp:effectExtent l="19050" t="0" r="0" b="0"/>
            <wp:docPr id="19"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srcRect/>
                    <a:stretch>
                      <a:fillRect/>
                    </a:stretch>
                  </pic:blipFill>
                  <pic:spPr bwMode="auto">
                    <a:xfrm>
                      <a:off x="0" y="0"/>
                      <a:ext cx="7706486" cy="3115388"/>
                    </a:xfrm>
                    <a:prstGeom prst="rect">
                      <a:avLst/>
                    </a:prstGeom>
                    <a:noFill/>
                    <a:ln w="9525">
                      <a:noFill/>
                      <a:miter lim="800000"/>
                      <a:headEnd/>
                      <a:tailEnd/>
                    </a:ln>
                  </pic:spPr>
                </pic:pic>
              </a:graphicData>
            </a:graphic>
          </wp:inline>
        </w:drawing>
      </w:r>
    </w:p>
    <w:p w:rsidR="004E3F30" w:rsidRDefault="004E3F30" w:rsidP="00D0113B">
      <w:pPr>
        <w:rPr>
          <w:lang w:eastAsia="en-US"/>
        </w:rPr>
      </w:pPr>
      <w:r>
        <w:rPr>
          <w:lang w:eastAsia="en-US"/>
        </w:rPr>
        <w:t>Zdroj: EEIP na základě Comtrade</w:t>
      </w:r>
    </w:p>
    <w:p w:rsidR="004E3F30" w:rsidRDefault="004E3F30" w:rsidP="004E3F30">
      <w:pPr>
        <w:pStyle w:val="Titulek"/>
      </w:pPr>
    </w:p>
    <w:p w:rsidR="004E3F30" w:rsidRDefault="004E3F30" w:rsidP="004E3F30">
      <w:pPr>
        <w:pStyle w:val="Titulek"/>
      </w:pPr>
    </w:p>
    <w:p w:rsidR="004E3F30" w:rsidRDefault="004E3F30" w:rsidP="004E3F30">
      <w:pPr>
        <w:pStyle w:val="Titulek"/>
      </w:pPr>
    </w:p>
    <w:p w:rsidR="004E3F30" w:rsidRDefault="004E3F30" w:rsidP="004E3F30">
      <w:pPr>
        <w:pStyle w:val="Titulek"/>
      </w:pPr>
    </w:p>
    <w:p w:rsidR="004E3F30" w:rsidRDefault="004E3F30" w:rsidP="004E3F30">
      <w:pPr>
        <w:pStyle w:val="Titulek"/>
      </w:pPr>
    </w:p>
    <w:p w:rsidR="004E3F30" w:rsidRDefault="004E3F30" w:rsidP="004E3F30">
      <w:pPr>
        <w:pStyle w:val="Titulek"/>
      </w:pPr>
    </w:p>
    <w:p w:rsidR="004E3F30" w:rsidRDefault="004E3F30" w:rsidP="004E3F30">
      <w:pPr>
        <w:pStyle w:val="Titulek"/>
      </w:pPr>
    </w:p>
    <w:p w:rsidR="004E3F30" w:rsidRDefault="004E3F30" w:rsidP="004E3F30">
      <w:pPr>
        <w:pStyle w:val="Titulek"/>
      </w:pPr>
    </w:p>
    <w:p w:rsidR="004E3F30" w:rsidRDefault="004E3F30" w:rsidP="004E3F30">
      <w:pPr>
        <w:pStyle w:val="Titulek"/>
      </w:pPr>
    </w:p>
    <w:p w:rsidR="004E3F30" w:rsidRDefault="004E3F30" w:rsidP="004E3F30">
      <w:pPr>
        <w:pStyle w:val="Titulek"/>
      </w:pPr>
      <w:r>
        <w:lastRenderedPageBreak/>
        <w:t xml:space="preserve">Obrázek </w:t>
      </w:r>
      <w:fldSimple w:instr=" SEQ Obrázek \* ARABIC ">
        <w:r w:rsidR="00AA29E9">
          <w:rPr>
            <w:noProof/>
          </w:rPr>
          <w:t>7</w:t>
        </w:r>
      </w:fldSimple>
      <w:r>
        <w:t>: Mapa světa podle indexu komplementarity ve srovnání s ČR (2010)</w:t>
      </w:r>
    </w:p>
    <w:p w:rsidR="004E3F30" w:rsidRDefault="004E3F30" w:rsidP="004E3F30">
      <w:pPr>
        <w:rPr>
          <w:lang w:eastAsia="en-US"/>
        </w:rPr>
      </w:pPr>
      <w:r w:rsidRPr="004E3F30">
        <w:rPr>
          <w:noProof/>
        </w:rPr>
        <w:drawing>
          <wp:inline distT="0" distB="0" distL="0" distR="0">
            <wp:extent cx="8128838" cy="3286125"/>
            <wp:effectExtent l="19050" t="0" r="5512" b="0"/>
            <wp:docPr id="20"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srcRect/>
                    <a:stretch>
                      <a:fillRect/>
                    </a:stretch>
                  </pic:blipFill>
                  <pic:spPr bwMode="auto">
                    <a:xfrm>
                      <a:off x="0" y="0"/>
                      <a:ext cx="8136602" cy="3289264"/>
                    </a:xfrm>
                    <a:prstGeom prst="rect">
                      <a:avLst/>
                    </a:prstGeom>
                    <a:noFill/>
                    <a:ln w="9525">
                      <a:noFill/>
                      <a:miter lim="800000"/>
                      <a:headEnd/>
                      <a:tailEnd/>
                    </a:ln>
                  </pic:spPr>
                </pic:pic>
              </a:graphicData>
            </a:graphic>
          </wp:inline>
        </w:drawing>
      </w:r>
    </w:p>
    <w:p w:rsidR="004E3F30" w:rsidRDefault="004E3F30" w:rsidP="004E3F30">
      <w:pPr>
        <w:rPr>
          <w:lang w:eastAsia="en-US"/>
        </w:rPr>
      </w:pPr>
      <w:r>
        <w:rPr>
          <w:lang w:eastAsia="en-US"/>
        </w:rPr>
        <w:t>Zdroj: EEIP na základě Comtrade</w:t>
      </w:r>
    </w:p>
    <w:p w:rsidR="004E3F30" w:rsidRDefault="004E3F30" w:rsidP="004E3F30">
      <w:pPr>
        <w:rPr>
          <w:lang w:eastAsia="en-US"/>
        </w:rPr>
      </w:pPr>
    </w:p>
    <w:p w:rsidR="00EE1BA7" w:rsidRDefault="00D65B13" w:rsidP="00EE1BA7">
      <w:pPr>
        <w:rPr>
          <w:lang w:eastAsia="en-US"/>
        </w:rPr>
      </w:pPr>
      <w:r>
        <w:rPr>
          <w:lang w:eastAsia="en-US"/>
        </w:rPr>
        <w:t>Z indexu exportní podobnosti vyplývá, že největší konkurenci má český export v zemích EU, v Severní Americe a v Číně. Z indexu komplementarity však</w:t>
      </w:r>
      <w:r w:rsidR="00C770EB">
        <w:rPr>
          <w:lang w:eastAsia="en-US"/>
        </w:rPr>
        <w:t xml:space="preserve"> paradoxně</w:t>
      </w:r>
      <w:r>
        <w:rPr>
          <w:lang w:eastAsia="en-US"/>
        </w:rPr>
        <w:t xml:space="preserve"> také vyplývá, že především země EU, Severní Ameriky, Jižní Ameriky a postsovětské republiky jsou zároveň vhodnými odběrateli českého exportu.</w:t>
      </w:r>
      <w:r w:rsidR="000B620F">
        <w:rPr>
          <w:lang w:eastAsia="en-US"/>
        </w:rPr>
        <w:t xml:space="preserve"> Podobnost obou obrázků vychází ve velké míře z provázanosti </w:t>
      </w:r>
      <w:r w:rsidR="0041731A">
        <w:rPr>
          <w:lang w:eastAsia="en-US"/>
        </w:rPr>
        <w:t>světového obchodu, kdy nejdůležitější obchodní partneři výrobky zároveň odebírají, ale pouze jako vstup k další produkci, kterou posléze dále vyváží</w:t>
      </w:r>
      <w:r w:rsidR="0041731A">
        <w:rPr>
          <w:rStyle w:val="Znakapoznpodarou"/>
          <w:lang w:eastAsia="en-US"/>
        </w:rPr>
        <w:footnoteReference w:id="4"/>
      </w:r>
      <w:r w:rsidR="0041731A">
        <w:rPr>
          <w:lang w:eastAsia="en-US"/>
        </w:rPr>
        <w:t xml:space="preserve">. Při analýze exportních příležitostí je proto důležité nedívat se pouze na hrubé vývozy a dovozy, ale také na vývozy a dovozy podle přidané hodnoty vygenerované na straně </w:t>
      </w:r>
      <w:r w:rsidR="00BE766E">
        <w:rPr>
          <w:lang w:eastAsia="en-US"/>
        </w:rPr>
        <w:t>exportéra. Zároveň je třeba hledat exportní příležitost podle komparativní výhody u každého produktu individuálně</w:t>
      </w:r>
      <w:r w:rsidR="00E22B02">
        <w:rPr>
          <w:lang w:eastAsia="en-US"/>
        </w:rPr>
        <w:t xml:space="preserve"> (např. podle </w:t>
      </w:r>
      <w:proofErr w:type="spellStart"/>
      <w:r w:rsidR="00E22B02">
        <w:rPr>
          <w:lang w:eastAsia="en-US"/>
        </w:rPr>
        <w:t>Lafayova</w:t>
      </w:r>
      <w:proofErr w:type="spellEnd"/>
      <w:r w:rsidR="00E22B02">
        <w:rPr>
          <w:lang w:eastAsia="en-US"/>
        </w:rPr>
        <w:t xml:space="preserve"> indexu, </w:t>
      </w:r>
      <w:proofErr w:type="spellStart"/>
      <w:r w:rsidR="00E22B02">
        <w:rPr>
          <w:lang w:eastAsia="en-US"/>
        </w:rPr>
        <w:t>Balassovy</w:t>
      </w:r>
      <w:proofErr w:type="spellEnd"/>
      <w:r w:rsidR="00E22B02">
        <w:rPr>
          <w:lang w:eastAsia="en-US"/>
        </w:rPr>
        <w:t xml:space="preserve"> projevené komparativní výhody apod.)</w:t>
      </w:r>
      <w:r w:rsidR="00BE766E">
        <w:rPr>
          <w:lang w:eastAsia="en-US"/>
        </w:rPr>
        <w:t>.</w:t>
      </w:r>
      <w:r w:rsidR="00EE1BA7">
        <w:rPr>
          <w:lang w:eastAsia="en-US"/>
        </w:rPr>
        <w:t xml:space="preserve"> </w:t>
      </w:r>
    </w:p>
    <w:p w:rsidR="00EE1BA7" w:rsidRDefault="00EE1BA7" w:rsidP="00EE1BA7">
      <w:pPr>
        <w:rPr>
          <w:lang w:eastAsia="en-US"/>
        </w:rPr>
        <w:sectPr w:rsidR="00EE1BA7" w:rsidSect="00511A30">
          <w:pgSz w:w="16838" w:h="11906" w:orient="landscape" w:code="9"/>
          <w:pgMar w:top="1418" w:right="1418" w:bottom="1418" w:left="1134" w:header="709" w:footer="709" w:gutter="0"/>
          <w:cols w:space="708"/>
          <w:titlePg/>
          <w:docGrid w:linePitch="360"/>
        </w:sectPr>
      </w:pPr>
    </w:p>
    <w:p w:rsidR="004E3F30" w:rsidRPr="004E3F30" w:rsidRDefault="004E3F30" w:rsidP="004E3F30">
      <w:pPr>
        <w:rPr>
          <w:lang w:eastAsia="en-US"/>
        </w:rPr>
      </w:pPr>
    </w:p>
    <w:p w:rsidR="008E2C35" w:rsidRDefault="008E2C35" w:rsidP="008E2C35">
      <w:pPr>
        <w:pStyle w:val="Nadpis2"/>
      </w:pPr>
      <w:bookmarkStart w:id="12" w:name="_Toc376424882"/>
      <w:r>
        <w:t xml:space="preserve">Metodologie a data </w:t>
      </w:r>
      <w:r w:rsidR="008C6755">
        <w:t>EDSM</w:t>
      </w:r>
      <w:bookmarkEnd w:id="12"/>
    </w:p>
    <w:p w:rsidR="00A5316B" w:rsidRDefault="00A5316B" w:rsidP="00A5316B">
      <w:pPr>
        <w:rPr>
          <w:lang w:eastAsia="en-US"/>
        </w:rPr>
      </w:pPr>
    </w:p>
    <w:p w:rsidR="00641607" w:rsidRDefault="008C6755" w:rsidP="00A5316B">
      <w:pPr>
        <w:rPr>
          <w:lang w:eastAsia="en-US"/>
        </w:rPr>
      </w:pPr>
      <w:r>
        <w:rPr>
          <w:lang w:val="en-US" w:eastAsia="en-US"/>
        </w:rPr>
        <w:t>Export Decision</w:t>
      </w:r>
      <w:r w:rsidR="007014ED">
        <w:rPr>
          <w:lang w:eastAsia="en-US"/>
        </w:rPr>
        <w:t xml:space="preserve"> Support Model (</w:t>
      </w:r>
      <w:r>
        <w:rPr>
          <w:lang w:eastAsia="en-US"/>
        </w:rPr>
        <w:t>EDSM</w:t>
      </w:r>
      <w:r w:rsidR="007014ED">
        <w:rPr>
          <w:lang w:eastAsia="en-US"/>
        </w:rPr>
        <w:t>)</w:t>
      </w:r>
      <w:r w:rsidR="00100CE4">
        <w:rPr>
          <w:lang w:eastAsia="en-US"/>
        </w:rPr>
        <w:t xml:space="preserve"> se i</w:t>
      </w:r>
      <w:r w:rsidR="00F30BEB">
        <w:rPr>
          <w:lang w:eastAsia="en-US"/>
        </w:rPr>
        <w:t xml:space="preserve">nspiruje ve studiích </w:t>
      </w:r>
      <w:proofErr w:type="spellStart"/>
      <w:r w:rsidR="00F30BEB">
        <w:rPr>
          <w:lang w:eastAsia="en-US"/>
        </w:rPr>
        <w:t>Cuyvers</w:t>
      </w:r>
      <w:proofErr w:type="spellEnd"/>
      <w:r w:rsidR="00100CE4">
        <w:rPr>
          <w:lang w:eastAsia="en-US"/>
        </w:rPr>
        <w:t xml:space="preserve"> (</w:t>
      </w:r>
      <w:r w:rsidR="00F30BEB">
        <w:rPr>
          <w:lang w:eastAsia="en-US"/>
        </w:rPr>
        <w:t xml:space="preserve">1996), </w:t>
      </w:r>
      <w:proofErr w:type="spellStart"/>
      <w:r w:rsidR="00F30BEB">
        <w:rPr>
          <w:lang w:eastAsia="en-US"/>
        </w:rPr>
        <w:t>Cuyvers</w:t>
      </w:r>
      <w:proofErr w:type="spellEnd"/>
      <w:r w:rsidR="00F30BEB">
        <w:rPr>
          <w:lang w:eastAsia="en-US"/>
        </w:rPr>
        <w:t xml:space="preserve">, </w:t>
      </w:r>
      <w:proofErr w:type="spellStart"/>
      <w:r w:rsidR="00F30BEB">
        <w:rPr>
          <w:lang w:eastAsia="en-US"/>
        </w:rPr>
        <w:t>Rossouw</w:t>
      </w:r>
      <w:proofErr w:type="spellEnd"/>
      <w:r w:rsidR="00F30BEB">
        <w:rPr>
          <w:lang w:eastAsia="en-US"/>
        </w:rPr>
        <w:t xml:space="preserve"> </w:t>
      </w:r>
      <w:proofErr w:type="spellStart"/>
      <w:r w:rsidR="00F30BEB">
        <w:rPr>
          <w:lang w:eastAsia="en-US"/>
        </w:rPr>
        <w:t>et</w:t>
      </w:r>
      <w:proofErr w:type="spellEnd"/>
      <w:r w:rsidR="00F30BEB">
        <w:rPr>
          <w:lang w:eastAsia="en-US"/>
        </w:rPr>
        <w:t xml:space="preserve"> </w:t>
      </w:r>
      <w:proofErr w:type="spellStart"/>
      <w:r w:rsidR="00F30BEB">
        <w:rPr>
          <w:lang w:eastAsia="en-US"/>
        </w:rPr>
        <w:t>al</w:t>
      </w:r>
      <w:proofErr w:type="spellEnd"/>
      <w:r w:rsidR="00F30BEB">
        <w:rPr>
          <w:lang w:eastAsia="en-US"/>
        </w:rPr>
        <w:t xml:space="preserve">. (2009) a zejména ve studii </w:t>
      </w:r>
      <w:proofErr w:type="spellStart"/>
      <w:r w:rsidR="00F30BEB">
        <w:rPr>
          <w:lang w:eastAsia="en-US"/>
        </w:rPr>
        <w:t>Paerson</w:t>
      </w:r>
      <w:proofErr w:type="spellEnd"/>
      <w:r w:rsidR="00F30BEB">
        <w:rPr>
          <w:lang w:eastAsia="en-US"/>
        </w:rPr>
        <w:t xml:space="preserve"> </w:t>
      </w:r>
      <w:proofErr w:type="spellStart"/>
      <w:r w:rsidR="00F30BEB">
        <w:rPr>
          <w:lang w:eastAsia="en-US"/>
        </w:rPr>
        <w:t>et</w:t>
      </w:r>
      <w:proofErr w:type="spellEnd"/>
      <w:r w:rsidR="00F30BEB">
        <w:rPr>
          <w:lang w:eastAsia="en-US"/>
        </w:rPr>
        <w:t xml:space="preserve"> </w:t>
      </w:r>
      <w:proofErr w:type="spellStart"/>
      <w:r w:rsidR="00F30BEB">
        <w:rPr>
          <w:lang w:eastAsia="en-US"/>
        </w:rPr>
        <w:t>al</w:t>
      </w:r>
      <w:proofErr w:type="spellEnd"/>
      <w:r w:rsidR="00F30BEB">
        <w:rPr>
          <w:lang w:eastAsia="en-US"/>
        </w:rPr>
        <w:t xml:space="preserve">. (2010), které </w:t>
      </w:r>
      <w:r w:rsidR="00E64F79">
        <w:rPr>
          <w:lang w:eastAsia="en-US"/>
        </w:rPr>
        <w:t xml:space="preserve">se snaží vybrat vhodné exportní příležitosti pro dané příklady zemí (Thajsko či Jihoafrická republika). </w:t>
      </w:r>
      <w:r w:rsidR="000667D0">
        <w:rPr>
          <w:lang w:eastAsia="en-US"/>
        </w:rPr>
        <w:t>Proces selekce vhodných exportních příležitostí je založen na sekvenční eliminaci méně vhodných trhů, které jsou průběžně odfiltrovány na základě vybraných kritérií.</w:t>
      </w:r>
      <w:r w:rsidR="000C65DA">
        <w:rPr>
          <w:lang w:eastAsia="en-US"/>
        </w:rPr>
        <w:t xml:space="preserve"> </w:t>
      </w:r>
      <w:r w:rsidR="00A5316B">
        <w:rPr>
          <w:lang w:eastAsia="en-US"/>
        </w:rPr>
        <w:t>Cílem je vybrat vhodn</w:t>
      </w:r>
      <w:r w:rsidR="000C65DA">
        <w:rPr>
          <w:lang w:eastAsia="en-US"/>
        </w:rPr>
        <w:t xml:space="preserve">é exportní příležitosti, aby při porovnání s reálným exportem poukázaly na možnost vhodného rozvoje a nevyužité příležitosti. </w:t>
      </w:r>
      <w:r w:rsidR="00F053FF">
        <w:rPr>
          <w:lang w:eastAsia="en-US"/>
        </w:rPr>
        <w:t>Výsledné exportní příležitosti (kombinace země-produkt) by měly zohledňovat jednak nabídkovou stranu exportu (tedy hledat nevyužité exportní příležitosti především v odvětvích, kde je ČR konkurenceschopná), tak poptávkovou stranu na základě schopnosti dovozního trhu absorbovat český vývoz a do budoucna tento vývoz rozvíjet. Jelikož není kapacitně možné analyzovat každý trh zvlášť</w:t>
      </w:r>
      <w:r w:rsidR="002C244E">
        <w:rPr>
          <w:rStyle w:val="Znakapoznpodarou"/>
          <w:lang w:eastAsia="en-US"/>
        </w:rPr>
        <w:footnoteReference w:id="5"/>
      </w:r>
      <w:r w:rsidR="00F053FF">
        <w:rPr>
          <w:lang w:eastAsia="en-US"/>
        </w:rPr>
        <w:t xml:space="preserve">, byl vyvinut </w:t>
      </w:r>
      <w:r>
        <w:rPr>
          <w:lang w:eastAsia="en-US"/>
        </w:rPr>
        <w:t>EDSM</w:t>
      </w:r>
      <w:r w:rsidR="00F053FF">
        <w:rPr>
          <w:lang w:eastAsia="en-US"/>
        </w:rPr>
        <w:t xml:space="preserve">, který na základě kvantitativních kritérií vybírá vhodné exportní příležitosti. </w:t>
      </w:r>
      <w:r w:rsidR="007F2F4B">
        <w:rPr>
          <w:lang w:eastAsia="en-US"/>
        </w:rPr>
        <w:t>Cílem mod</w:t>
      </w:r>
      <w:r w:rsidR="00AA2B15">
        <w:rPr>
          <w:lang w:eastAsia="en-US"/>
        </w:rPr>
        <w:t>elu je být při odfiltrování horších příležitostí v první fázi co nejvíce obecný</w:t>
      </w:r>
      <w:r w:rsidR="00A02929">
        <w:rPr>
          <w:lang w:eastAsia="en-US"/>
        </w:rPr>
        <w:t>, aby mohly být na všechny trhy aplikovány stejné filtry. Při přiblížení výsledků modelu na konkrétní odvětví či na konkrétní zemi je však třeba si uvědomit limity modelu a v případě,</w:t>
      </w:r>
      <w:r w:rsidR="002C244E">
        <w:rPr>
          <w:lang w:eastAsia="en-US"/>
        </w:rPr>
        <w:t xml:space="preserve"> kdy se jedná o specifické odvětví s charakteristickými rysy pro úspěšnost exportu, tak k obecnému modelu přiřadit ještě další relevantní kritéria, na základě kterých exportní příležitosti vybíráme. </w:t>
      </w:r>
      <w:r w:rsidR="00641607">
        <w:rPr>
          <w:lang w:eastAsia="en-US"/>
        </w:rPr>
        <w:t>Pro výběr exportních příležitostí jsou z pohledu poptávky po českém zboží důležit</w:t>
      </w:r>
      <w:r w:rsidR="00DF3C6C">
        <w:rPr>
          <w:lang w:eastAsia="en-US"/>
        </w:rPr>
        <w:t>é</w:t>
      </w:r>
      <w:r w:rsidR="00641607">
        <w:rPr>
          <w:lang w:eastAsia="en-US"/>
        </w:rPr>
        <w:t xml:space="preserve"> následující aspekty:</w:t>
      </w:r>
    </w:p>
    <w:p w:rsidR="00641607" w:rsidRDefault="00641607" w:rsidP="00641607">
      <w:pPr>
        <w:pStyle w:val="Odstavecseseznamem"/>
        <w:numPr>
          <w:ilvl w:val="0"/>
          <w:numId w:val="42"/>
        </w:numPr>
        <w:rPr>
          <w:lang w:eastAsia="en-US"/>
        </w:rPr>
      </w:pPr>
      <w:r>
        <w:rPr>
          <w:lang w:eastAsia="en-US"/>
        </w:rPr>
        <w:t>Velikost dovozního trhu</w:t>
      </w:r>
    </w:p>
    <w:p w:rsidR="00641607" w:rsidRDefault="00641607" w:rsidP="00641607">
      <w:pPr>
        <w:pStyle w:val="Odstavecseseznamem"/>
        <w:numPr>
          <w:ilvl w:val="0"/>
          <w:numId w:val="42"/>
        </w:numPr>
        <w:rPr>
          <w:lang w:eastAsia="en-US"/>
        </w:rPr>
      </w:pPr>
      <w:r>
        <w:rPr>
          <w:lang w:eastAsia="en-US"/>
        </w:rPr>
        <w:t>Předpokládaný růst dovozního trhu</w:t>
      </w:r>
      <w:r w:rsidR="00735C57">
        <w:rPr>
          <w:lang w:eastAsia="en-US"/>
        </w:rPr>
        <w:t xml:space="preserve">- </w:t>
      </w:r>
      <w:r w:rsidR="00DF3C6C">
        <w:rPr>
          <w:i/>
          <w:lang w:eastAsia="en-US"/>
        </w:rPr>
        <w:t>Je důležitý ne jen z pohledu růstu významu daného trhu, ale</w:t>
      </w:r>
      <w:r w:rsidR="003B1E54">
        <w:rPr>
          <w:i/>
          <w:lang w:eastAsia="en-US"/>
        </w:rPr>
        <w:t xml:space="preserve"> také je jednodušší prosadit se na rostoucím trhu, než na již obsazeném stagnujícím. Pro předpokládaný růst konkrétního dovozního trhu je důležitých mnoho faktorů- růst kupní síly obyvatel, elasticita spotřeby vzhledem k růstu kupní síly obyvatelstva, křížové elasticity substitutů a komplementů, vývoj domácí produkce apod.</w:t>
      </w:r>
    </w:p>
    <w:p w:rsidR="00641607" w:rsidRPr="00792907" w:rsidRDefault="00641607" w:rsidP="00641607">
      <w:pPr>
        <w:pStyle w:val="Odstavecseseznamem"/>
        <w:numPr>
          <w:ilvl w:val="0"/>
          <w:numId w:val="42"/>
        </w:numPr>
        <w:rPr>
          <w:lang w:eastAsia="en-US"/>
        </w:rPr>
      </w:pPr>
      <w:r>
        <w:rPr>
          <w:lang w:eastAsia="en-US"/>
        </w:rPr>
        <w:t>Bariéry trhu</w:t>
      </w:r>
      <w:r w:rsidR="00792907">
        <w:rPr>
          <w:lang w:eastAsia="en-US"/>
        </w:rPr>
        <w:t xml:space="preserve">- </w:t>
      </w:r>
      <w:r w:rsidR="00792907">
        <w:rPr>
          <w:i/>
          <w:lang w:eastAsia="en-US"/>
        </w:rPr>
        <w:t>administrativní a kulturní překážky, cla, náklady na transport atd.</w:t>
      </w:r>
    </w:p>
    <w:p w:rsidR="00792907" w:rsidRDefault="00792907" w:rsidP="00641607">
      <w:pPr>
        <w:pStyle w:val="Odstavecseseznamem"/>
        <w:numPr>
          <w:ilvl w:val="0"/>
          <w:numId w:val="42"/>
        </w:numPr>
        <w:rPr>
          <w:lang w:eastAsia="en-US"/>
        </w:rPr>
      </w:pPr>
      <w:r>
        <w:rPr>
          <w:lang w:eastAsia="en-US"/>
        </w:rPr>
        <w:t xml:space="preserve">Rizika- </w:t>
      </w:r>
      <w:r w:rsidR="009952BD">
        <w:rPr>
          <w:i/>
          <w:lang w:eastAsia="en-US"/>
        </w:rPr>
        <w:t>komerční, politické</w:t>
      </w:r>
      <w:r>
        <w:rPr>
          <w:i/>
          <w:lang w:eastAsia="en-US"/>
        </w:rPr>
        <w:t xml:space="preserve">, válečné, transakční rizika a rizika vládních zásahů u daného trhu ovlivňují negativně rozhodnutí exportéra expandovat na daný trh, přestože je trh, co se týče velikosti poptávky perspektivní. </w:t>
      </w:r>
      <w:r w:rsidR="00113C93">
        <w:rPr>
          <w:i/>
          <w:lang w:eastAsia="en-US"/>
        </w:rPr>
        <w:t xml:space="preserve">Kombinací těchto rizik OECD vytvořilo hodnocení tzv. teritoriálního rizika, které využívá </w:t>
      </w:r>
      <w:r w:rsidR="000C68AF">
        <w:rPr>
          <w:i/>
          <w:lang w:eastAsia="en-US"/>
        </w:rPr>
        <w:t>také EGAP při pojišťování exportu.</w:t>
      </w:r>
    </w:p>
    <w:p w:rsidR="00792907" w:rsidRDefault="008C6755" w:rsidP="00A5316B">
      <w:pPr>
        <w:rPr>
          <w:lang w:eastAsia="en-US"/>
        </w:rPr>
      </w:pPr>
      <w:r>
        <w:rPr>
          <w:lang w:eastAsia="en-US"/>
        </w:rPr>
        <w:t>EDSM</w:t>
      </w:r>
      <w:r w:rsidR="00F11657">
        <w:rPr>
          <w:lang w:eastAsia="en-US"/>
        </w:rPr>
        <w:t xml:space="preserve"> pro Českou republiku se inspiruje ve volbě kritérií pro výběr exportních příle</w:t>
      </w:r>
      <w:r w:rsidR="005729B9">
        <w:rPr>
          <w:lang w:eastAsia="en-US"/>
        </w:rPr>
        <w:t>žitostí u</w:t>
      </w:r>
      <w:r w:rsidR="00F11657">
        <w:rPr>
          <w:lang w:eastAsia="en-US"/>
        </w:rPr>
        <w:t xml:space="preserve"> </w:t>
      </w:r>
      <w:proofErr w:type="spellStart"/>
      <w:r w:rsidR="00735C57">
        <w:rPr>
          <w:lang w:eastAsia="en-US"/>
        </w:rPr>
        <w:t>Paerson</w:t>
      </w:r>
      <w:proofErr w:type="spellEnd"/>
      <w:r w:rsidR="00735C57">
        <w:rPr>
          <w:lang w:eastAsia="en-US"/>
        </w:rPr>
        <w:t xml:space="preserve"> </w:t>
      </w:r>
      <w:proofErr w:type="spellStart"/>
      <w:r w:rsidR="00735C57">
        <w:rPr>
          <w:lang w:eastAsia="en-US"/>
        </w:rPr>
        <w:t>et</w:t>
      </w:r>
      <w:proofErr w:type="spellEnd"/>
      <w:r w:rsidR="00735C57">
        <w:rPr>
          <w:lang w:eastAsia="en-US"/>
        </w:rPr>
        <w:t xml:space="preserve"> </w:t>
      </w:r>
      <w:proofErr w:type="spellStart"/>
      <w:r w:rsidR="00735C57">
        <w:rPr>
          <w:lang w:eastAsia="en-US"/>
        </w:rPr>
        <w:t>al</w:t>
      </w:r>
      <w:proofErr w:type="spellEnd"/>
      <w:r w:rsidR="00735C57">
        <w:rPr>
          <w:lang w:eastAsia="en-US"/>
        </w:rPr>
        <w:t>.</w:t>
      </w:r>
      <w:r w:rsidR="00D308F7">
        <w:rPr>
          <w:lang w:eastAsia="en-US"/>
        </w:rPr>
        <w:t xml:space="preserve"> (2010)</w:t>
      </w:r>
      <w:r w:rsidR="005729B9">
        <w:rPr>
          <w:lang w:eastAsia="en-US"/>
        </w:rPr>
        <w:t xml:space="preserve">, ale volí jiné </w:t>
      </w:r>
      <w:r w:rsidR="009301D5">
        <w:rPr>
          <w:lang w:eastAsia="en-US"/>
        </w:rPr>
        <w:t xml:space="preserve">mezní hodnoty </w:t>
      </w:r>
      <w:r w:rsidR="00DF3C6C">
        <w:rPr>
          <w:lang w:eastAsia="en-US"/>
        </w:rPr>
        <w:t xml:space="preserve">pro filtraci </w:t>
      </w:r>
      <w:r w:rsidR="005729B9">
        <w:rPr>
          <w:lang w:eastAsia="en-US"/>
        </w:rPr>
        <w:t>na základě specifik českého exportu</w:t>
      </w:r>
      <w:r w:rsidR="009301D5">
        <w:rPr>
          <w:lang w:eastAsia="en-US"/>
        </w:rPr>
        <w:t xml:space="preserve"> a přidává, respektive ubírá jiné ukazatele. </w:t>
      </w:r>
      <w:r w:rsidR="00A5316B">
        <w:rPr>
          <w:lang w:eastAsia="en-US"/>
        </w:rPr>
        <w:t>Na rozdíl od</w:t>
      </w:r>
      <w:r w:rsidR="00E64F79">
        <w:rPr>
          <w:lang w:eastAsia="en-US"/>
        </w:rPr>
        <w:t xml:space="preserve"> výše zmíněných studií,</w:t>
      </w:r>
      <w:r w:rsidR="00A5316B">
        <w:rPr>
          <w:lang w:eastAsia="en-US"/>
        </w:rPr>
        <w:t xml:space="preserve"> </w:t>
      </w:r>
      <w:r>
        <w:rPr>
          <w:lang w:eastAsia="en-US"/>
        </w:rPr>
        <w:t>EDSM</w:t>
      </w:r>
      <w:r w:rsidR="00A5316B">
        <w:rPr>
          <w:lang w:eastAsia="en-US"/>
        </w:rPr>
        <w:t xml:space="preserve"> pro Českou republiku nevyužívá v prvním kroku filtrace riziko</w:t>
      </w:r>
      <w:r w:rsidR="00D308F7">
        <w:rPr>
          <w:lang w:eastAsia="en-US"/>
        </w:rPr>
        <w:t>, aby ponechal</w:t>
      </w:r>
      <w:r w:rsidR="00792907">
        <w:rPr>
          <w:lang w:eastAsia="en-US"/>
        </w:rPr>
        <w:t xml:space="preserve"> možnost individuálního přístupu pro různá odvětví. Je zřejmé, že pro různá odvětví jsou např. dlouhodobá politická rizika různě důležitá</w:t>
      </w:r>
      <w:r w:rsidR="005208F3">
        <w:rPr>
          <w:lang w:eastAsia="en-US"/>
        </w:rPr>
        <w:t xml:space="preserve"> a nemusí nutně odradit vývozce od expanze na takový trh, zvlášť když existují možnosti, jak se proti rizikům pojistit</w:t>
      </w:r>
      <w:r w:rsidR="005208F3">
        <w:rPr>
          <w:rStyle w:val="Znakapoznpodarou"/>
          <w:lang w:eastAsia="en-US"/>
        </w:rPr>
        <w:footnoteReference w:id="6"/>
      </w:r>
      <w:r w:rsidR="005208F3">
        <w:rPr>
          <w:lang w:eastAsia="en-US"/>
        </w:rPr>
        <w:t>.</w:t>
      </w:r>
      <w:r w:rsidR="00AC1740">
        <w:rPr>
          <w:lang w:eastAsia="en-US"/>
        </w:rPr>
        <w:t xml:space="preserve"> Přesto jsou tato rizika důležitá, a proto při tvorbě softwaru na vyhledávání exportních příležitostí, který doprovází tvorbu této</w:t>
      </w:r>
      <w:r w:rsidR="009929A3">
        <w:rPr>
          <w:lang w:eastAsia="en-US"/>
        </w:rPr>
        <w:t xml:space="preserve"> studie, byla ponechána možnost na libovolné nast</w:t>
      </w:r>
      <w:r w:rsidR="009D7EF4">
        <w:rPr>
          <w:lang w:eastAsia="en-US"/>
        </w:rPr>
        <w:t>avení maximálně akceptovatelného teritoriálního rizika</w:t>
      </w:r>
      <w:r w:rsidR="009929A3">
        <w:rPr>
          <w:lang w:eastAsia="en-US"/>
        </w:rPr>
        <w:t>. Tím byla tato rizika zohledněna a zároveň byla zachována možnost individuálního přístupu ke konkrétním trhům.</w:t>
      </w:r>
      <w:r w:rsidR="005570CA">
        <w:rPr>
          <w:lang w:eastAsia="en-US"/>
        </w:rPr>
        <w:t xml:space="preserve"> Podobným způsobem přistupuje </w:t>
      </w:r>
      <w:r>
        <w:rPr>
          <w:lang w:eastAsia="en-US"/>
        </w:rPr>
        <w:t>EDSM</w:t>
      </w:r>
      <w:r w:rsidR="005570CA">
        <w:rPr>
          <w:lang w:eastAsia="en-US"/>
        </w:rPr>
        <w:t xml:space="preserve"> pro Českou republiku také v případě očekávaného růstu HDP.</w:t>
      </w:r>
      <w:r w:rsidR="00854CA8">
        <w:rPr>
          <w:lang w:eastAsia="en-US"/>
        </w:rPr>
        <w:t xml:space="preserve"> Namísto filtrace zemí v prvním kroku podle HDP a růstu HDP, který používá </w:t>
      </w:r>
      <w:proofErr w:type="spellStart"/>
      <w:r w:rsidR="00854CA8">
        <w:rPr>
          <w:lang w:eastAsia="en-US"/>
        </w:rPr>
        <w:t>Paerson</w:t>
      </w:r>
      <w:proofErr w:type="spellEnd"/>
      <w:r w:rsidR="00854CA8">
        <w:rPr>
          <w:lang w:eastAsia="en-US"/>
        </w:rPr>
        <w:t xml:space="preserve"> </w:t>
      </w:r>
      <w:proofErr w:type="spellStart"/>
      <w:r w:rsidR="00854CA8">
        <w:rPr>
          <w:lang w:eastAsia="en-US"/>
        </w:rPr>
        <w:t>et</w:t>
      </w:r>
      <w:proofErr w:type="spellEnd"/>
      <w:r w:rsidR="00854CA8">
        <w:rPr>
          <w:lang w:eastAsia="en-US"/>
        </w:rPr>
        <w:t xml:space="preserve"> </w:t>
      </w:r>
      <w:proofErr w:type="spellStart"/>
      <w:r w:rsidR="00854CA8">
        <w:rPr>
          <w:lang w:eastAsia="en-US"/>
        </w:rPr>
        <w:t>al</w:t>
      </w:r>
      <w:proofErr w:type="spellEnd"/>
      <w:r w:rsidR="00854CA8">
        <w:rPr>
          <w:lang w:eastAsia="en-US"/>
        </w:rPr>
        <w:t xml:space="preserve">. (2010), český </w:t>
      </w:r>
      <w:r>
        <w:rPr>
          <w:lang w:eastAsia="en-US"/>
        </w:rPr>
        <w:t>EDSM</w:t>
      </w:r>
      <w:r w:rsidR="00854CA8">
        <w:rPr>
          <w:lang w:eastAsia="en-US"/>
        </w:rPr>
        <w:t xml:space="preserve"> ponechává země s nízkým HDP v prvním kroku neodfiltrované, protože jde ve velké míře o ukazatel, který je </w:t>
      </w:r>
      <w:proofErr w:type="spellStart"/>
      <w:r w:rsidR="00854CA8">
        <w:rPr>
          <w:lang w:eastAsia="en-US"/>
        </w:rPr>
        <w:lastRenderedPageBreak/>
        <w:t>multikorelovaný</w:t>
      </w:r>
      <w:proofErr w:type="spellEnd"/>
      <w:r w:rsidR="00854CA8">
        <w:rPr>
          <w:lang w:eastAsia="en-US"/>
        </w:rPr>
        <w:t xml:space="preserve"> s ostatními ukazateli a zároveň není tak důležitý pro český export jako samotná velikost dovozního trhu</w:t>
      </w:r>
      <w:r w:rsidR="00854CA8">
        <w:rPr>
          <w:rStyle w:val="Znakapoznpodarou"/>
          <w:lang w:eastAsia="en-US"/>
        </w:rPr>
        <w:footnoteReference w:id="7"/>
      </w:r>
      <w:r w:rsidR="00854CA8">
        <w:rPr>
          <w:lang w:eastAsia="en-US"/>
        </w:rPr>
        <w:t xml:space="preserve">. Očekávaný růst HDP je však důležitým ukazatelem budoucí poptávky země (včetně poptávky po zahraničním zboží), proto je tento ukazatel použit </w:t>
      </w:r>
      <w:r w:rsidR="00CE70B0">
        <w:rPr>
          <w:lang w:eastAsia="en-US"/>
        </w:rPr>
        <w:t>ve výsledném softwaru, kdy mu lze přiřadit libovolná váha.</w:t>
      </w:r>
    </w:p>
    <w:p w:rsidR="00731771" w:rsidRDefault="00D308F7" w:rsidP="00A5316B">
      <w:pPr>
        <w:rPr>
          <w:lang w:eastAsia="en-US"/>
        </w:rPr>
      </w:pPr>
      <w:r>
        <w:rPr>
          <w:lang w:eastAsia="en-US"/>
        </w:rPr>
        <w:t xml:space="preserve">Další podstatnou změnou od studie </w:t>
      </w:r>
      <w:proofErr w:type="spellStart"/>
      <w:r>
        <w:rPr>
          <w:lang w:eastAsia="en-US"/>
        </w:rPr>
        <w:t>Paerson</w:t>
      </w:r>
      <w:proofErr w:type="spellEnd"/>
      <w:r>
        <w:rPr>
          <w:lang w:eastAsia="en-US"/>
        </w:rPr>
        <w:t xml:space="preserve"> </w:t>
      </w:r>
      <w:proofErr w:type="spellStart"/>
      <w:r>
        <w:rPr>
          <w:lang w:eastAsia="en-US"/>
        </w:rPr>
        <w:t>et</w:t>
      </w:r>
      <w:proofErr w:type="spellEnd"/>
      <w:r>
        <w:rPr>
          <w:lang w:eastAsia="en-US"/>
        </w:rPr>
        <w:t xml:space="preserve"> </w:t>
      </w:r>
      <w:proofErr w:type="spellStart"/>
      <w:r>
        <w:rPr>
          <w:lang w:eastAsia="en-US"/>
        </w:rPr>
        <w:t>al</w:t>
      </w:r>
      <w:proofErr w:type="spellEnd"/>
      <w:r>
        <w:rPr>
          <w:lang w:eastAsia="en-US"/>
        </w:rPr>
        <w:t xml:space="preserve">. (2010) je větší důraz na nabídkovou stranu exportních příležitostí. Není dobré (z důvodu vzácnosti zdrojů) podporovat vývoz produktů, kde ČR momentálně není konkurenceschopná a kde již existuje velká konkurence velkých zahraničních subjektů, protože by investice do takového rozvoje byla pravděpodobně neefektivní. </w:t>
      </w:r>
      <w:r w:rsidR="00784FEF">
        <w:rPr>
          <w:lang w:eastAsia="en-US"/>
        </w:rPr>
        <w:t>Z tohoto důvodu byl do modelu zakompo</w:t>
      </w:r>
      <w:r w:rsidR="00664B0B">
        <w:rPr>
          <w:lang w:eastAsia="en-US"/>
        </w:rPr>
        <w:t>nován další filtr, využívající</w:t>
      </w:r>
      <w:r w:rsidR="00784FEF">
        <w:rPr>
          <w:lang w:eastAsia="en-US"/>
        </w:rPr>
        <w:t xml:space="preserve"> </w:t>
      </w:r>
      <w:proofErr w:type="spellStart"/>
      <w:r w:rsidR="00784FEF">
        <w:rPr>
          <w:lang w:eastAsia="en-US"/>
        </w:rPr>
        <w:t>Lafayova</w:t>
      </w:r>
      <w:proofErr w:type="spellEnd"/>
      <w:r w:rsidR="00784FEF">
        <w:rPr>
          <w:lang w:eastAsia="en-US"/>
        </w:rPr>
        <w:t xml:space="preserve"> indexu, pomocí kterého bylo určeno v kterých odvětvích má ČR relativní komparativní výhodu oproti ostatním zemím</w:t>
      </w:r>
      <w:r w:rsidR="00784FEF">
        <w:rPr>
          <w:rStyle w:val="Znakapoznpodarou"/>
          <w:lang w:eastAsia="en-US"/>
        </w:rPr>
        <w:footnoteReference w:id="8"/>
      </w:r>
      <w:r w:rsidR="00784FEF">
        <w:rPr>
          <w:lang w:eastAsia="en-US"/>
        </w:rPr>
        <w:t xml:space="preserve">. </w:t>
      </w:r>
    </w:p>
    <w:p w:rsidR="00784FEF" w:rsidRDefault="002A550D" w:rsidP="00A5316B">
      <w:pPr>
        <w:rPr>
          <w:lang w:eastAsia="en-US"/>
        </w:rPr>
      </w:pPr>
      <w:r>
        <w:rPr>
          <w:lang w:eastAsia="en-US"/>
        </w:rPr>
        <w:t xml:space="preserve">Dalším důležitým přídavkem </w:t>
      </w:r>
      <w:r w:rsidR="008C6755">
        <w:rPr>
          <w:lang w:eastAsia="en-US"/>
        </w:rPr>
        <w:t>EDSM</w:t>
      </w:r>
      <w:r>
        <w:rPr>
          <w:lang w:eastAsia="en-US"/>
        </w:rPr>
        <w:t xml:space="preserve"> pro Českou republiku bylo zohlednění globálních hodnotových řetězců. </w:t>
      </w:r>
      <w:r w:rsidRPr="002A550D">
        <w:rPr>
          <w:lang w:eastAsia="en-US"/>
        </w:rPr>
        <w:t xml:space="preserve">Absolutní hodnoty dovozu a vývozu jsou mnohdy zavádějící, protože jen část z uvedeného vývozu bývá domácí přidanou hodnotou. </w:t>
      </w:r>
      <w:r w:rsidR="00731771" w:rsidRPr="00731771">
        <w:rPr>
          <w:lang w:eastAsia="en-US"/>
        </w:rPr>
        <w:t>S rostoucí mírou globalizace a vertikální specializace výroby se stávají globální hodnotové řetězce dominantním rysem sv</w:t>
      </w:r>
      <w:r w:rsidR="00731771">
        <w:rPr>
          <w:lang w:eastAsia="en-US"/>
        </w:rPr>
        <w:t xml:space="preserve">ětové ekonomiky a obchodu. </w:t>
      </w:r>
      <w:r w:rsidR="00731771" w:rsidRPr="00731771">
        <w:rPr>
          <w:lang w:eastAsia="en-US"/>
        </w:rPr>
        <w:t xml:space="preserve"> Meziprodukty předst</w:t>
      </w:r>
      <w:r w:rsidR="00731771">
        <w:rPr>
          <w:lang w:eastAsia="en-US"/>
        </w:rPr>
        <w:t>avují 60% globálního obchodu a o</w:t>
      </w:r>
      <w:r w:rsidR="00731771" w:rsidRPr="00731771">
        <w:rPr>
          <w:lang w:eastAsia="en-US"/>
        </w:rPr>
        <w:t>kolo 30% celkového objemu obchodu probíhá mezi dceřinými firmami stejných nadnárodních společností.</w:t>
      </w:r>
      <w:r w:rsidR="00731771">
        <w:rPr>
          <w:lang w:eastAsia="en-US"/>
        </w:rPr>
        <w:t xml:space="preserve"> Pro český export je důležitější, jak velký objem domácí přidané hodnoty se podaří vyvézt namísto absolutní hodnoty vývozu, která má zpravidla vysoký dovozní obsah. </w:t>
      </w:r>
      <w:r w:rsidRPr="002A550D">
        <w:rPr>
          <w:lang w:eastAsia="en-US"/>
        </w:rPr>
        <w:t>Proto model bere v potaz i cizí přidanou hodnotu v českém exportu</w:t>
      </w:r>
      <w:r w:rsidR="00731771">
        <w:rPr>
          <w:lang w:eastAsia="en-US"/>
        </w:rPr>
        <w:t xml:space="preserve"> a upravuje podle něj hraniční body, využité pro filtraci velikosti trhů. </w:t>
      </w:r>
      <w:r w:rsidR="00D22541">
        <w:rPr>
          <w:lang w:eastAsia="en-US"/>
        </w:rPr>
        <w:t>Tzv. vyspělost</w:t>
      </w:r>
      <w:r w:rsidR="00A13CC3">
        <w:rPr>
          <w:lang w:eastAsia="en-US"/>
        </w:rPr>
        <w:t xml:space="preserve"> exportu </w:t>
      </w:r>
      <w:r w:rsidR="00D22541">
        <w:rPr>
          <w:lang w:eastAsia="en-US"/>
        </w:rPr>
        <w:t>PRODY</w:t>
      </w:r>
      <w:r w:rsidR="00D22541">
        <w:rPr>
          <w:rStyle w:val="Znakapoznpodarou"/>
          <w:lang w:eastAsia="en-US"/>
        </w:rPr>
        <w:footnoteReference w:id="9"/>
      </w:r>
      <w:r w:rsidR="00D22541">
        <w:rPr>
          <w:lang w:eastAsia="en-US"/>
        </w:rPr>
        <w:t xml:space="preserve"> </w:t>
      </w:r>
      <w:r w:rsidR="00A13CC3">
        <w:rPr>
          <w:lang w:eastAsia="en-US"/>
        </w:rPr>
        <w:t>je využita pro mírnou preferenci produktů s vyšší přidanou hodnotou.</w:t>
      </w:r>
      <w:r w:rsidR="008D4C32">
        <w:rPr>
          <w:lang w:eastAsia="en-US"/>
        </w:rPr>
        <w:t xml:space="preserve"> PRODY</w:t>
      </w:r>
      <w:r w:rsidR="00D22541">
        <w:rPr>
          <w:lang w:eastAsia="en-US"/>
        </w:rPr>
        <w:t xml:space="preserve"> je</w:t>
      </w:r>
      <w:r w:rsidR="008D4C32">
        <w:rPr>
          <w:lang w:eastAsia="en-US"/>
        </w:rPr>
        <w:t xml:space="preserve"> trochu vyc</w:t>
      </w:r>
      <w:r w:rsidR="00D22541">
        <w:rPr>
          <w:lang w:eastAsia="en-US"/>
        </w:rPr>
        <w:t>hýlený ukazatel vyspělosti exportu</w:t>
      </w:r>
      <w:r w:rsidR="008D4C32">
        <w:rPr>
          <w:lang w:eastAsia="en-US"/>
        </w:rPr>
        <w:t xml:space="preserve"> vzhledem k přírodnímu bohatství některých zemí, díky čemuž jsou považovány především ropné produkty za velmi sofistikované</w:t>
      </w:r>
      <w:r w:rsidR="00D22541">
        <w:rPr>
          <w:lang w:eastAsia="en-US"/>
        </w:rPr>
        <w:t>, nicméně</w:t>
      </w:r>
      <w:r w:rsidR="008D4C32">
        <w:rPr>
          <w:lang w:eastAsia="en-US"/>
        </w:rPr>
        <w:t xml:space="preserve"> v případě hledání exportních příležitostí</w:t>
      </w:r>
      <w:r w:rsidR="00D22541">
        <w:rPr>
          <w:lang w:eastAsia="en-US"/>
        </w:rPr>
        <w:t xml:space="preserve"> ty</w:t>
      </w:r>
      <w:r w:rsidR="008D4C32">
        <w:rPr>
          <w:lang w:eastAsia="en-US"/>
        </w:rPr>
        <w:t xml:space="preserve">to výchylky tolik nevadí, jelikož nemá-li ČR dostatek těchto přírodních zdrojů, nemůže je vyvážet (může vyvážet pouze přidanou hodnotu v případě zpracování v ČR) a tato „příležitost“ bude odfiltrována na jiném parametru. </w:t>
      </w:r>
    </w:p>
    <w:p w:rsidR="000520EC" w:rsidRDefault="008B2F80" w:rsidP="00A5316B">
      <w:pPr>
        <w:rPr>
          <w:lang w:eastAsia="en-US"/>
        </w:rPr>
      </w:pPr>
      <w:r>
        <w:rPr>
          <w:lang w:eastAsia="en-US"/>
        </w:rPr>
        <w:t>Prahové hodnoty pro sekvenční filtraci exportních příležitostí byly vybrány na základě dlouhého kalibračního procesu, kde bylo testováno</w:t>
      </w:r>
      <w:r w:rsidR="00F10886">
        <w:rPr>
          <w:lang w:eastAsia="en-US"/>
        </w:rPr>
        <w:t>,</w:t>
      </w:r>
      <w:r>
        <w:rPr>
          <w:lang w:eastAsia="en-US"/>
        </w:rPr>
        <w:t xml:space="preserve"> zda dávají různé typy výstupů dobrý smysl i při detailnějším náhledu. Model byl testován např. pro </w:t>
      </w:r>
      <w:r w:rsidR="00F10886">
        <w:rPr>
          <w:lang w:eastAsia="en-US"/>
        </w:rPr>
        <w:t xml:space="preserve">exportní příležitosti v oblasti </w:t>
      </w:r>
      <w:r>
        <w:rPr>
          <w:lang w:eastAsia="en-US"/>
        </w:rPr>
        <w:t>environmentální</w:t>
      </w:r>
      <w:r w:rsidR="00F10886">
        <w:rPr>
          <w:lang w:eastAsia="en-US"/>
        </w:rPr>
        <w:t>ch technologií</w:t>
      </w:r>
      <w:r w:rsidR="00F10886">
        <w:rPr>
          <w:rStyle w:val="Znakapoznpodarou"/>
          <w:lang w:eastAsia="en-US"/>
        </w:rPr>
        <w:footnoteReference w:id="10"/>
      </w:r>
      <w:r w:rsidR="00F10886">
        <w:rPr>
          <w:lang w:eastAsia="en-US"/>
        </w:rPr>
        <w:t xml:space="preserve"> i s geografickým zaměřením např. na Spojené arabské emiráty</w:t>
      </w:r>
      <w:r w:rsidR="00F10886">
        <w:rPr>
          <w:rStyle w:val="Znakapoznpodarou"/>
          <w:lang w:eastAsia="en-US"/>
        </w:rPr>
        <w:footnoteReference w:id="11"/>
      </w:r>
      <w:r w:rsidR="00F10886">
        <w:rPr>
          <w:lang w:eastAsia="en-US"/>
        </w:rPr>
        <w:t>. Model byl testován i na příkladu konkrétních exportérů a možnosti expanze je</w:t>
      </w:r>
      <w:r w:rsidR="00C421FE">
        <w:rPr>
          <w:lang w:eastAsia="en-US"/>
        </w:rPr>
        <w:t>jich vývozu na nové trhy</w:t>
      </w:r>
      <w:r w:rsidR="00F10886">
        <w:rPr>
          <w:lang w:eastAsia="en-US"/>
        </w:rPr>
        <w:t xml:space="preserve"> (Jednalo se např. o firmu MONTS s.r.o.</w:t>
      </w:r>
      <w:r w:rsidR="00443E3A">
        <w:rPr>
          <w:lang w:eastAsia="en-US"/>
        </w:rPr>
        <w:t xml:space="preserve">, vyrábějící </w:t>
      </w:r>
      <w:r w:rsidR="00443E3A" w:rsidRPr="00443E3A">
        <w:rPr>
          <w:lang w:eastAsia="en-US"/>
        </w:rPr>
        <w:t>výrobky pro zpracování živočišného odpadu, potravinářství, chemii, petrochemii, zemědělství, farmacii a likvidaci komunálního odpadu</w:t>
      </w:r>
      <w:r w:rsidR="00F10886">
        <w:rPr>
          <w:lang w:eastAsia="en-US"/>
        </w:rPr>
        <w:t xml:space="preserve"> a firmu LASVIT</w:t>
      </w:r>
      <w:r w:rsidR="00443E3A">
        <w:rPr>
          <w:lang w:eastAsia="en-US"/>
        </w:rPr>
        <w:t xml:space="preserve">, vyrábějící </w:t>
      </w:r>
      <w:r w:rsidR="00AD51D3">
        <w:rPr>
          <w:lang w:eastAsia="en-US"/>
        </w:rPr>
        <w:t>osvětlující objekty na zakázku, ucelené instalace uměleckého skla a kolekce světel. Na příkladu firmy LASVIT byla použita i rozšířená verze modelu, kdy byly k základním filtrům z obecného modelu přidány další filtry, které specifikovaly tento konkrétní trh</w:t>
      </w:r>
      <w:r w:rsidR="00AD51D3">
        <w:rPr>
          <w:rStyle w:val="Znakapoznpodarou"/>
          <w:lang w:eastAsia="en-US"/>
        </w:rPr>
        <w:footnoteReference w:id="12"/>
      </w:r>
      <w:r w:rsidR="00C421FE">
        <w:rPr>
          <w:lang w:eastAsia="en-US"/>
        </w:rPr>
        <w:t>)</w:t>
      </w:r>
      <w:r w:rsidR="00AD51D3">
        <w:rPr>
          <w:lang w:eastAsia="en-US"/>
        </w:rPr>
        <w:t>.</w:t>
      </w:r>
      <w:r w:rsidR="00FF5E2D">
        <w:rPr>
          <w:lang w:eastAsia="en-US"/>
        </w:rPr>
        <w:t xml:space="preserve"> </w:t>
      </w:r>
      <w:r w:rsidR="005B1124">
        <w:rPr>
          <w:lang w:eastAsia="en-US"/>
        </w:rPr>
        <w:t>Více prahových hodnot, než by bylo vždy třeba</w:t>
      </w:r>
      <w:r w:rsidR="008663B7">
        <w:rPr>
          <w:lang w:eastAsia="en-US"/>
        </w:rPr>
        <w:t>,</w:t>
      </w:r>
      <w:r w:rsidR="005B1124">
        <w:rPr>
          <w:lang w:eastAsia="en-US"/>
        </w:rPr>
        <w:t xml:space="preserve"> je použito z důvodu jejich aplikace pro rozšířený model v případě specifičnosti konkrétního trhu a následného použití striktnějšího či méně striktního filtrování na určitém parametru.</w:t>
      </w:r>
    </w:p>
    <w:p w:rsidR="000520EC" w:rsidRDefault="000520EC" w:rsidP="000520EC">
      <w:pPr>
        <w:pStyle w:val="Nadpis3"/>
        <w:rPr>
          <w:lang w:eastAsia="en-US"/>
        </w:rPr>
      </w:pPr>
      <w:bookmarkStart w:id="13" w:name="_Toc376424883"/>
      <w:r>
        <w:rPr>
          <w:lang w:eastAsia="en-US"/>
        </w:rPr>
        <w:lastRenderedPageBreak/>
        <w:t>Data</w:t>
      </w:r>
      <w:bookmarkEnd w:id="13"/>
    </w:p>
    <w:p w:rsidR="000520EC" w:rsidRDefault="00664B0B" w:rsidP="000520EC">
      <w:pPr>
        <w:rPr>
          <w:lang w:eastAsia="en-US"/>
        </w:rPr>
      </w:pPr>
      <w:r>
        <w:rPr>
          <w:lang w:eastAsia="en-US"/>
        </w:rPr>
        <w:t xml:space="preserve">Model pracuje z velké části s ročními hodnotami vývozu a dovozu mezi všemi zeměmi </w:t>
      </w:r>
      <w:r w:rsidR="00FF25D9">
        <w:rPr>
          <w:lang w:eastAsia="en-US"/>
        </w:rPr>
        <w:t>a všemi druhy zboží dle členění Harmonizovaného systému klasifikace Světové celní organizace</w:t>
      </w:r>
      <w:r w:rsidR="008B6808">
        <w:rPr>
          <w:lang w:eastAsia="en-US"/>
        </w:rPr>
        <w:t xml:space="preserve"> (do úrovně 6 číslic, dále HS6) </w:t>
      </w:r>
      <w:r>
        <w:rPr>
          <w:lang w:eastAsia="en-US"/>
        </w:rPr>
        <w:t xml:space="preserve">za roky 2006-2010. Zdrojem dat je databáze Comtrade, která uvádí hodnoty dovozu a vývozu </w:t>
      </w:r>
      <w:r w:rsidR="00225CC1">
        <w:rPr>
          <w:lang w:eastAsia="en-US"/>
        </w:rPr>
        <w:t xml:space="preserve">v USD za daný rok. Dále model využívá data o HDP a HDP na </w:t>
      </w:r>
      <w:r w:rsidR="00ED497D">
        <w:rPr>
          <w:lang w:eastAsia="en-US"/>
        </w:rPr>
        <w:t>obyvatele</w:t>
      </w:r>
      <w:r w:rsidR="00225CC1">
        <w:rPr>
          <w:rStyle w:val="Znakapoznpodarou"/>
          <w:lang w:eastAsia="en-US"/>
        </w:rPr>
        <w:footnoteReference w:id="13"/>
      </w:r>
      <w:r w:rsidR="00F06EF6">
        <w:rPr>
          <w:lang w:eastAsia="en-US"/>
        </w:rPr>
        <w:t xml:space="preserve"> z</w:t>
      </w:r>
      <w:r w:rsidR="004000D9">
        <w:rPr>
          <w:lang w:eastAsia="en-US"/>
        </w:rPr>
        <w:t>a rok 2012 z Mezinárodního měnového fondu</w:t>
      </w:r>
      <w:r w:rsidR="00F06EF6">
        <w:rPr>
          <w:lang w:eastAsia="en-US"/>
        </w:rPr>
        <w:t xml:space="preserve">. </w:t>
      </w:r>
      <w:r w:rsidR="004000D9">
        <w:rPr>
          <w:lang w:eastAsia="en-US"/>
        </w:rPr>
        <w:t xml:space="preserve">Predikce Mezinárodního měnového fondu je zároveň použita pro dlouhodobý výhled vývoje HDP do roku 2018. </w:t>
      </w:r>
    </w:p>
    <w:p w:rsidR="004000D9" w:rsidRDefault="004000D9" w:rsidP="000520EC">
      <w:pPr>
        <w:rPr>
          <w:lang w:eastAsia="en-US"/>
        </w:rPr>
      </w:pPr>
      <w:r>
        <w:rPr>
          <w:lang w:eastAsia="en-US"/>
        </w:rPr>
        <w:t xml:space="preserve">Software na vyhledávání vhodných exportních příležitostí dále obsahuje další indikátory, s kterými lze výsledky </w:t>
      </w:r>
      <w:r w:rsidR="008C6755">
        <w:rPr>
          <w:lang w:eastAsia="en-US"/>
        </w:rPr>
        <w:t>EDSM</w:t>
      </w:r>
      <w:r>
        <w:rPr>
          <w:lang w:eastAsia="en-US"/>
        </w:rPr>
        <w:t xml:space="preserve"> kombinovat. Mezi tyto indikátory patří:</w:t>
      </w:r>
    </w:p>
    <w:p w:rsidR="004000D9" w:rsidRPr="004000D9" w:rsidRDefault="00194303" w:rsidP="004000D9">
      <w:pPr>
        <w:pStyle w:val="Odstavecseseznamem"/>
        <w:numPr>
          <w:ilvl w:val="0"/>
          <w:numId w:val="43"/>
        </w:numPr>
        <w:rPr>
          <w:lang w:eastAsia="en-US"/>
        </w:rPr>
      </w:pPr>
      <w:r>
        <w:rPr>
          <w:lang w:eastAsia="en-US"/>
        </w:rPr>
        <w:t>Teritoriální</w:t>
      </w:r>
      <w:r w:rsidR="009D7EF4">
        <w:rPr>
          <w:lang w:eastAsia="en-US"/>
        </w:rPr>
        <w:t xml:space="preserve"> rizika</w:t>
      </w:r>
      <w:r w:rsidR="004000D9">
        <w:rPr>
          <w:lang w:eastAsia="en-US"/>
        </w:rPr>
        <w:t xml:space="preserve">- zdroj: </w:t>
      </w:r>
      <w:r w:rsidR="009D7EF4">
        <w:rPr>
          <w:lang w:eastAsia="en-US"/>
        </w:rPr>
        <w:t xml:space="preserve">OECD, 2013 </w:t>
      </w:r>
    </w:p>
    <w:p w:rsidR="00D15EAA" w:rsidRPr="00D15EAA" w:rsidRDefault="00D15EAA" w:rsidP="00D15EAA">
      <w:pPr>
        <w:pStyle w:val="Odstavecseseznamem"/>
        <w:numPr>
          <w:ilvl w:val="0"/>
          <w:numId w:val="43"/>
        </w:numPr>
        <w:rPr>
          <w:lang w:eastAsia="en-US"/>
        </w:rPr>
      </w:pPr>
      <w:r>
        <w:rPr>
          <w:rFonts w:cs="OGJPIB+TimesNewRoman"/>
          <w:color w:val="000000"/>
          <w:sz w:val="23"/>
          <w:szCs w:val="23"/>
        </w:rPr>
        <w:t>Index snadného podnikání- zdroj: Světová banka (2013)</w:t>
      </w:r>
    </w:p>
    <w:p w:rsidR="008D78A6" w:rsidRDefault="00D15EAA" w:rsidP="000520EC">
      <w:pPr>
        <w:pStyle w:val="Odstavecseseznamem"/>
        <w:numPr>
          <w:ilvl w:val="0"/>
          <w:numId w:val="43"/>
        </w:numPr>
        <w:rPr>
          <w:lang w:eastAsia="en-US"/>
        </w:rPr>
      </w:pPr>
      <w:r>
        <w:rPr>
          <w:rFonts w:cs="OGJPIB+TimesNewRoman"/>
          <w:color w:val="000000"/>
          <w:sz w:val="23"/>
          <w:szCs w:val="23"/>
        </w:rPr>
        <w:t>Index ekonomické komplexity (</w:t>
      </w:r>
      <w:proofErr w:type="spellStart"/>
      <w:r>
        <w:rPr>
          <w:rFonts w:cs="OGJPIB+TimesNewRoman"/>
          <w:color w:val="000000"/>
          <w:sz w:val="23"/>
          <w:szCs w:val="23"/>
        </w:rPr>
        <w:t>Economic</w:t>
      </w:r>
      <w:proofErr w:type="spellEnd"/>
      <w:r>
        <w:rPr>
          <w:rFonts w:cs="OGJPIB+TimesNewRoman"/>
          <w:color w:val="000000"/>
          <w:sz w:val="23"/>
          <w:szCs w:val="23"/>
        </w:rPr>
        <w:t xml:space="preserve"> </w:t>
      </w:r>
      <w:proofErr w:type="spellStart"/>
      <w:r>
        <w:rPr>
          <w:rFonts w:cs="OGJPIB+TimesNewRoman"/>
          <w:color w:val="000000"/>
          <w:sz w:val="23"/>
          <w:szCs w:val="23"/>
        </w:rPr>
        <w:t>Complexity</w:t>
      </w:r>
      <w:proofErr w:type="spellEnd"/>
      <w:r>
        <w:rPr>
          <w:rFonts w:cs="OGJPIB+TimesNewRoman"/>
          <w:color w:val="000000"/>
          <w:sz w:val="23"/>
          <w:szCs w:val="23"/>
        </w:rPr>
        <w:t xml:space="preserve"> Index)- zdroj: </w:t>
      </w:r>
      <w:proofErr w:type="spellStart"/>
      <w:r>
        <w:rPr>
          <w:rFonts w:cs="OGJPIB+TimesNewRoman"/>
          <w:color w:val="000000"/>
          <w:sz w:val="23"/>
          <w:szCs w:val="23"/>
        </w:rPr>
        <w:t>The</w:t>
      </w:r>
      <w:proofErr w:type="spellEnd"/>
      <w:r>
        <w:rPr>
          <w:rFonts w:cs="OGJPIB+TimesNewRoman"/>
          <w:color w:val="000000"/>
          <w:sz w:val="23"/>
          <w:szCs w:val="23"/>
        </w:rPr>
        <w:t xml:space="preserve"> </w:t>
      </w:r>
      <w:proofErr w:type="spellStart"/>
      <w:r>
        <w:rPr>
          <w:rFonts w:cs="OGJPIB+TimesNewRoman"/>
          <w:color w:val="000000"/>
          <w:sz w:val="23"/>
          <w:szCs w:val="23"/>
        </w:rPr>
        <w:t>Observatory</w:t>
      </w:r>
      <w:proofErr w:type="spellEnd"/>
      <w:r>
        <w:rPr>
          <w:rFonts w:cs="OGJPIB+TimesNewRoman"/>
          <w:color w:val="000000"/>
          <w:sz w:val="23"/>
          <w:szCs w:val="23"/>
        </w:rPr>
        <w:t xml:space="preserve"> </w:t>
      </w:r>
      <w:proofErr w:type="spellStart"/>
      <w:r>
        <w:rPr>
          <w:rFonts w:cs="OGJPIB+TimesNewRoman"/>
          <w:color w:val="000000"/>
          <w:sz w:val="23"/>
          <w:szCs w:val="23"/>
        </w:rPr>
        <w:t>of</w:t>
      </w:r>
      <w:proofErr w:type="spellEnd"/>
      <w:r>
        <w:rPr>
          <w:rFonts w:cs="OGJPIB+TimesNewRoman"/>
          <w:color w:val="000000"/>
          <w:sz w:val="23"/>
          <w:szCs w:val="23"/>
        </w:rPr>
        <w:t xml:space="preserve"> </w:t>
      </w:r>
      <w:proofErr w:type="spellStart"/>
      <w:r>
        <w:rPr>
          <w:rFonts w:cs="OGJPIB+TimesNewRoman"/>
          <w:color w:val="000000"/>
          <w:sz w:val="23"/>
          <w:szCs w:val="23"/>
        </w:rPr>
        <w:t>Economic</w:t>
      </w:r>
      <w:proofErr w:type="spellEnd"/>
      <w:r>
        <w:rPr>
          <w:rFonts w:cs="OGJPIB+TimesNewRoman"/>
          <w:color w:val="000000"/>
          <w:sz w:val="23"/>
          <w:szCs w:val="23"/>
        </w:rPr>
        <w:t xml:space="preserve"> </w:t>
      </w:r>
      <w:proofErr w:type="spellStart"/>
      <w:r>
        <w:rPr>
          <w:rFonts w:cs="OGJPIB+TimesNewRoman"/>
          <w:color w:val="000000"/>
          <w:sz w:val="23"/>
          <w:szCs w:val="23"/>
        </w:rPr>
        <w:t>Complexity</w:t>
      </w:r>
      <w:proofErr w:type="spellEnd"/>
      <w:r>
        <w:rPr>
          <w:rFonts w:cs="OGJPIB+TimesNewRoman"/>
          <w:color w:val="000000"/>
          <w:sz w:val="23"/>
          <w:szCs w:val="23"/>
        </w:rPr>
        <w:t xml:space="preserve"> (2008)</w:t>
      </w:r>
      <w:r w:rsidR="0008308C">
        <w:rPr>
          <w:rFonts w:cs="OGJPIB+TimesNewRoman"/>
          <w:color w:val="000000"/>
          <w:sz w:val="23"/>
          <w:szCs w:val="23"/>
        </w:rPr>
        <w:t xml:space="preserve">- Jedná se o index, který se pokouší </w:t>
      </w:r>
      <w:r w:rsidR="00FF25D9">
        <w:rPr>
          <w:rFonts w:cs="OGJPIB+TimesNewRoman"/>
          <w:color w:val="000000"/>
          <w:sz w:val="23"/>
          <w:szCs w:val="23"/>
        </w:rPr>
        <w:t>číselně vyjádřit</w:t>
      </w:r>
      <w:r w:rsidR="0008308C">
        <w:rPr>
          <w:rFonts w:cs="OGJPIB+TimesNewRoman"/>
          <w:color w:val="000000"/>
          <w:sz w:val="23"/>
          <w:szCs w:val="23"/>
        </w:rPr>
        <w:t xml:space="preserve"> kolektivní znalosti společnosti.</w:t>
      </w:r>
    </w:p>
    <w:p w:rsidR="008D78A6" w:rsidRDefault="008D78A6" w:rsidP="000520EC">
      <w:pPr>
        <w:rPr>
          <w:lang w:eastAsia="en-US"/>
        </w:rPr>
      </w:pPr>
    </w:p>
    <w:p w:rsidR="00664B0B" w:rsidRDefault="00664B0B" w:rsidP="00664B0B">
      <w:pPr>
        <w:pStyle w:val="Nadpis3"/>
        <w:rPr>
          <w:lang w:eastAsia="en-US"/>
        </w:rPr>
      </w:pPr>
      <w:bookmarkStart w:id="14" w:name="_Toc376424884"/>
      <w:r>
        <w:rPr>
          <w:lang w:eastAsia="en-US"/>
        </w:rPr>
        <w:t>Sekvenční filtrace exportních příležitostí</w:t>
      </w:r>
      <w:bookmarkEnd w:id="14"/>
    </w:p>
    <w:p w:rsidR="002327C0" w:rsidRDefault="008D1AE3" w:rsidP="002327C0">
      <w:pPr>
        <w:rPr>
          <w:lang w:eastAsia="en-US"/>
        </w:rPr>
      </w:pPr>
      <w:r>
        <w:rPr>
          <w:lang w:eastAsia="en-US"/>
        </w:rPr>
        <w:t>V prvním filtru se třídí exportní příležitosti</w:t>
      </w:r>
      <w:r>
        <w:rPr>
          <w:rStyle w:val="Znakapoznpodarou"/>
          <w:lang w:eastAsia="en-US"/>
        </w:rPr>
        <w:footnoteReference w:id="14"/>
      </w:r>
      <w:r>
        <w:rPr>
          <w:lang w:eastAsia="en-US"/>
        </w:rPr>
        <w:t xml:space="preserve"> podle velikosti dovozního trhu a jeho krátkodobého, respektive střednědobého růstu do několika skupin. V tomto roztřiďování hraje roli i specializace ČR na daný produkt měřená pomocí projevené komparativní výhody (RCA). Tato projevená komparativní výhoda je však </w:t>
      </w:r>
      <w:r w:rsidR="00551B2D">
        <w:rPr>
          <w:lang w:eastAsia="en-US"/>
        </w:rPr>
        <w:t xml:space="preserve">na rozdíl od studie </w:t>
      </w:r>
      <w:proofErr w:type="spellStart"/>
      <w:r w:rsidR="00551B2D">
        <w:rPr>
          <w:lang w:eastAsia="en-US"/>
        </w:rPr>
        <w:t>Paerson</w:t>
      </w:r>
      <w:proofErr w:type="spellEnd"/>
      <w:r w:rsidR="00551B2D">
        <w:rPr>
          <w:lang w:eastAsia="en-US"/>
        </w:rPr>
        <w:t xml:space="preserve"> </w:t>
      </w:r>
      <w:proofErr w:type="spellStart"/>
      <w:r w:rsidR="00551B2D">
        <w:rPr>
          <w:lang w:eastAsia="en-US"/>
        </w:rPr>
        <w:t>et</w:t>
      </w:r>
      <w:proofErr w:type="spellEnd"/>
      <w:r w:rsidR="00551B2D">
        <w:rPr>
          <w:lang w:eastAsia="en-US"/>
        </w:rPr>
        <w:t xml:space="preserve"> </w:t>
      </w:r>
      <w:proofErr w:type="spellStart"/>
      <w:r w:rsidR="00551B2D">
        <w:rPr>
          <w:lang w:eastAsia="en-US"/>
        </w:rPr>
        <w:t>al</w:t>
      </w:r>
      <w:proofErr w:type="spellEnd"/>
      <w:r w:rsidR="00551B2D">
        <w:rPr>
          <w:lang w:eastAsia="en-US"/>
        </w:rPr>
        <w:t>. (2010) počítána na zákla</w:t>
      </w:r>
      <w:r w:rsidR="00F9037C">
        <w:rPr>
          <w:lang w:eastAsia="en-US"/>
        </w:rPr>
        <w:t>dě odhadnutého exportu</w:t>
      </w:r>
      <w:r w:rsidR="00551B2D">
        <w:rPr>
          <w:lang w:eastAsia="en-US"/>
        </w:rPr>
        <w:t xml:space="preserve"> přidané hodnoty</w:t>
      </w:r>
      <w:r w:rsidR="00F9037C">
        <w:rPr>
          <w:rStyle w:val="Znakapoznpodarou"/>
          <w:lang w:eastAsia="en-US"/>
        </w:rPr>
        <w:footnoteReference w:id="15"/>
      </w:r>
      <w:r w:rsidR="00551B2D">
        <w:rPr>
          <w:lang w:eastAsia="en-US"/>
        </w:rPr>
        <w:t>.</w:t>
      </w:r>
      <w:r w:rsidR="00F9037C">
        <w:rPr>
          <w:lang w:eastAsia="en-US"/>
        </w:rPr>
        <w:t xml:space="preserve"> </w:t>
      </w:r>
      <w:r w:rsidR="00C66952">
        <w:rPr>
          <w:lang w:eastAsia="en-US"/>
        </w:rPr>
        <w:t>Na zák</w:t>
      </w:r>
      <w:r w:rsidR="007252E6">
        <w:rPr>
          <w:lang w:eastAsia="en-US"/>
        </w:rPr>
        <w:t>ladě tohoto mechanismu je určen</w:t>
      </w:r>
      <w:r w:rsidR="00C66952">
        <w:rPr>
          <w:lang w:eastAsia="en-US"/>
        </w:rPr>
        <w:t xml:space="preserve"> transformační </w:t>
      </w:r>
      <w:r w:rsidR="007252E6">
        <w:rPr>
          <w:lang w:eastAsia="en-US"/>
        </w:rPr>
        <w:t>koeficient pro změnu měřítka</w:t>
      </w:r>
      <w:r w:rsidR="00C66952">
        <w:rPr>
          <w:lang w:eastAsia="en-US"/>
        </w:rPr>
        <w:t xml:space="preserve">, které každému druhu zboží přiřadí různou hodnotu a které umožní </w:t>
      </w:r>
      <w:r w:rsidR="0066540E">
        <w:rPr>
          <w:lang w:eastAsia="en-US"/>
        </w:rPr>
        <w:t xml:space="preserve">rozlišit trhy, kde má ČR konkurenční výhodu. Transformační </w:t>
      </w:r>
      <w:r w:rsidR="007252E6">
        <w:rPr>
          <w:lang w:eastAsia="en-US"/>
        </w:rPr>
        <w:t>koeficient pro změnu měřítka je vyjádřen</w:t>
      </w:r>
      <w:r w:rsidR="008D78A6">
        <w:rPr>
          <w:lang w:eastAsia="en-US"/>
        </w:rPr>
        <w:t xml:space="preserve"> následujícím způsobem.</w:t>
      </w:r>
    </w:p>
    <w:p w:rsidR="008D78A6" w:rsidRDefault="008D78A6" w:rsidP="002327C0">
      <w:pPr>
        <w:rPr>
          <w:lang w:eastAsia="en-US"/>
        </w:rPr>
      </w:pPr>
    </w:p>
    <w:p w:rsidR="008D78A6" w:rsidRDefault="008D78A6" w:rsidP="008D78A6">
      <w:pPr>
        <w:pStyle w:val="Titulek"/>
      </w:pPr>
      <w:r>
        <w:t xml:space="preserve">Vzorec </w:t>
      </w:r>
      <w:fldSimple w:instr=" SEQ Vzorec \* ARABIC ">
        <w:r w:rsidR="00AA29E9">
          <w:rPr>
            <w:noProof/>
          </w:rPr>
          <w:t>1</w:t>
        </w:r>
      </w:fldSimple>
      <w:r>
        <w:t>:</w:t>
      </w:r>
    </w:p>
    <w:p w:rsidR="0066540E" w:rsidRDefault="004C7213" w:rsidP="002327C0">
      <w:pPr>
        <w:rPr>
          <w:lang w:eastAsia="en-US"/>
        </w:rPr>
      </w:pPr>
      <m:oMath>
        <m:sSub>
          <m:sSubPr>
            <m:ctrlPr>
              <w:rPr>
                <w:rFonts w:ascii="Cambria Math" w:hAnsi="Cambria Math"/>
                <w:i/>
                <w:lang w:eastAsia="en-US"/>
              </w:rPr>
            </m:ctrlPr>
          </m:sSubPr>
          <m:e>
            <m:r>
              <w:rPr>
                <w:rFonts w:ascii="Cambria Math" w:hAnsi="Cambria Math"/>
                <w:lang w:eastAsia="en-US"/>
              </w:rPr>
              <m:t>s</m:t>
            </m:r>
          </m:e>
          <m:sub>
            <m:r>
              <w:rPr>
                <w:rFonts w:ascii="Cambria Math" w:hAnsi="Cambria Math"/>
                <w:lang w:eastAsia="en-US"/>
              </w:rPr>
              <m:t>j</m:t>
            </m:r>
          </m:sub>
        </m:sSub>
        <m:r>
          <w:rPr>
            <w:rFonts w:ascii="Cambria Math" w:hAnsi="Cambria Math"/>
            <w:lang w:eastAsia="en-US"/>
          </w:rPr>
          <m:t>=0,8+</m:t>
        </m:r>
        <m:f>
          <m:fPr>
            <m:ctrlPr>
              <w:rPr>
                <w:rFonts w:ascii="Cambria Math" w:hAnsi="Cambria Math"/>
                <w:i/>
                <w:lang w:eastAsia="en-US"/>
              </w:rPr>
            </m:ctrlPr>
          </m:fPr>
          <m:num>
            <m:r>
              <w:rPr>
                <w:rFonts w:ascii="Cambria Math" w:hAnsi="Cambria Math"/>
                <w:lang w:eastAsia="en-US"/>
              </w:rPr>
              <m:t>1</m:t>
            </m:r>
          </m:num>
          <m:den>
            <m:d>
              <m:dPr>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RCA</m:t>
                    </m:r>
                  </m:e>
                  <m:sub>
                    <m:r>
                      <w:rPr>
                        <w:rFonts w:ascii="Cambria Math" w:hAnsi="Cambria Math"/>
                        <w:lang w:eastAsia="en-US"/>
                      </w:rPr>
                      <m:t>j</m:t>
                    </m:r>
                  </m:sub>
                </m:sSub>
                <m:r>
                  <w:rPr>
                    <w:rFonts w:ascii="Cambria Math" w:hAnsi="Cambria Math"/>
                    <w:lang w:eastAsia="en-US"/>
                  </w:rPr>
                  <m:t>+0,85</m:t>
                </m:r>
              </m:e>
            </m:d>
            <m:sSup>
              <m:sSupPr>
                <m:ctrlPr>
                  <w:rPr>
                    <w:rFonts w:ascii="Cambria Math" w:hAnsi="Cambria Math"/>
                    <w:i/>
                    <w:lang w:eastAsia="en-US"/>
                  </w:rPr>
                </m:ctrlPr>
              </m:sSupPr>
              <m:e>
                <m:r>
                  <w:rPr>
                    <w:rFonts w:ascii="Cambria Math" w:hAnsi="Cambria Math"/>
                    <w:lang w:eastAsia="en-US"/>
                  </w:rPr>
                  <m:t>e</m:t>
                </m:r>
              </m:e>
              <m:sup>
                <m:d>
                  <m:dPr>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RCA</m:t>
                        </m:r>
                      </m:e>
                      <m:sub>
                        <m:r>
                          <w:rPr>
                            <w:rFonts w:ascii="Cambria Math" w:hAnsi="Cambria Math"/>
                            <w:lang w:eastAsia="en-US"/>
                          </w:rPr>
                          <m:t>j</m:t>
                        </m:r>
                      </m:sub>
                    </m:sSub>
                    <m:r>
                      <w:rPr>
                        <w:rFonts w:ascii="Cambria Math" w:hAnsi="Cambria Math"/>
                        <w:lang w:eastAsia="en-US"/>
                      </w:rPr>
                      <m:t>-0,01</m:t>
                    </m:r>
                  </m:e>
                </m:d>
              </m:sup>
            </m:sSup>
          </m:den>
        </m:f>
      </m:oMath>
      <w:r w:rsidR="00492DEB">
        <w:rPr>
          <w:lang w:eastAsia="en-US"/>
        </w:rPr>
        <w:t xml:space="preserve"> </w:t>
      </w:r>
      <w:r w:rsidR="008D78A6">
        <w:rPr>
          <w:lang w:eastAsia="en-US"/>
        </w:rPr>
        <w:tab/>
      </w:r>
      <w:r w:rsidR="008D78A6">
        <w:rPr>
          <w:lang w:eastAsia="en-US"/>
        </w:rPr>
        <w:tab/>
      </w:r>
      <w:r w:rsidR="008D78A6">
        <w:rPr>
          <w:lang w:eastAsia="en-US"/>
        </w:rPr>
        <w:tab/>
      </w:r>
      <w:r w:rsidR="008D78A6">
        <w:rPr>
          <w:lang w:eastAsia="en-US"/>
        </w:rPr>
        <w:tab/>
      </w:r>
      <w:r w:rsidR="008D78A6">
        <w:rPr>
          <w:lang w:eastAsia="en-US"/>
        </w:rPr>
        <w:tab/>
      </w:r>
      <w:r w:rsidR="008D78A6">
        <w:rPr>
          <w:lang w:eastAsia="en-US"/>
        </w:rPr>
        <w:tab/>
      </w:r>
      <w:r w:rsidR="008D78A6">
        <w:rPr>
          <w:lang w:eastAsia="en-US"/>
        </w:rPr>
        <w:tab/>
      </w:r>
      <w:r w:rsidR="008D78A6">
        <w:rPr>
          <w:lang w:eastAsia="en-US"/>
        </w:rPr>
        <w:tab/>
      </w:r>
      <w:r w:rsidR="008D78A6">
        <w:rPr>
          <w:lang w:eastAsia="en-US"/>
        </w:rPr>
        <w:tab/>
      </w:r>
      <w:r w:rsidR="008D78A6">
        <w:rPr>
          <w:lang w:eastAsia="en-US"/>
        </w:rPr>
        <w:tab/>
      </w:r>
      <w:r w:rsidR="008D78A6">
        <w:rPr>
          <w:lang w:eastAsia="en-US"/>
        </w:rPr>
        <w:tab/>
      </w:r>
      <w:r w:rsidR="008D78A6">
        <w:rPr>
          <w:lang w:eastAsia="en-US"/>
        </w:rPr>
        <w:tab/>
      </w:r>
    </w:p>
    <w:p w:rsidR="00B07113" w:rsidRDefault="00E0667D" w:rsidP="002327C0">
      <w:pPr>
        <w:rPr>
          <w:lang w:eastAsia="en-US"/>
        </w:rPr>
      </w:pPr>
      <w:r>
        <w:rPr>
          <w:lang w:eastAsia="en-US"/>
        </w:rPr>
        <w:t>k</w:t>
      </w:r>
      <w:r w:rsidR="00B07113">
        <w:rPr>
          <w:lang w:eastAsia="en-US"/>
        </w:rPr>
        <w:t>de:</w:t>
      </w:r>
    </w:p>
    <w:p w:rsidR="00B07113" w:rsidRDefault="004C7213" w:rsidP="002327C0">
      <w:pPr>
        <w:rPr>
          <w:lang w:eastAsia="en-US"/>
        </w:rPr>
      </w:pPr>
      <m:oMath>
        <m:sSub>
          <m:sSubPr>
            <m:ctrlPr>
              <w:rPr>
                <w:rFonts w:ascii="Cambria Math" w:hAnsi="Cambria Math"/>
                <w:i/>
                <w:lang w:eastAsia="en-US"/>
              </w:rPr>
            </m:ctrlPr>
          </m:sSubPr>
          <m:e>
            <m:r>
              <w:rPr>
                <w:rFonts w:ascii="Cambria Math" w:hAnsi="Cambria Math"/>
                <w:lang w:eastAsia="en-US"/>
              </w:rPr>
              <m:t>RCA</m:t>
            </m:r>
          </m:e>
          <m:sub>
            <m:r>
              <w:rPr>
                <w:rFonts w:ascii="Cambria Math" w:hAnsi="Cambria Math"/>
                <w:lang w:eastAsia="en-US"/>
              </w:rPr>
              <m:t>j</m:t>
            </m:r>
          </m:sub>
        </m:sSub>
        <m:r>
          <w:rPr>
            <w:rFonts w:ascii="Cambria Math" w:hAnsi="Cambria Math"/>
            <w:lang w:eastAsia="en-US"/>
          </w:rPr>
          <m:t>=</m:t>
        </m:r>
        <m:f>
          <m:fPr>
            <m:type m:val="skw"/>
            <m:ctrlPr>
              <w:rPr>
                <w:rFonts w:ascii="Cambria Math" w:hAnsi="Cambria Math"/>
                <w:i/>
                <w:lang w:eastAsia="en-US"/>
              </w:rPr>
            </m:ctrlPr>
          </m:fPr>
          <m:num>
            <m:d>
              <m:dPr>
                <m:ctrlPr>
                  <w:rPr>
                    <w:rFonts w:ascii="Cambria Math" w:hAnsi="Cambria Math"/>
                    <w:i/>
                    <w:lang w:eastAsia="en-US"/>
                  </w:rPr>
                </m:ctrlPr>
              </m:dPr>
              <m:e>
                <m:f>
                  <m:fPr>
                    <m:ctrlPr>
                      <w:rPr>
                        <w:rFonts w:ascii="Cambria Math" w:hAnsi="Cambria Math"/>
                        <w:i/>
                        <w:lang w:eastAsia="en-US"/>
                      </w:rPr>
                    </m:ctrlPr>
                  </m:fPr>
                  <m:num>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cz,j</m:t>
                        </m:r>
                      </m:sub>
                    </m:sSub>
                    <m:d>
                      <m:dPr>
                        <m:ctrlPr>
                          <w:rPr>
                            <w:rFonts w:ascii="Cambria Math" w:hAnsi="Cambria Math"/>
                            <w:i/>
                            <w:lang w:eastAsia="en-US"/>
                          </w:rPr>
                        </m:ctrlPr>
                      </m:dPr>
                      <m:e>
                        <m:r>
                          <w:rPr>
                            <w:rFonts w:ascii="Cambria Math" w:hAnsi="Cambria Math"/>
                            <w:lang w:eastAsia="en-US"/>
                          </w:rPr>
                          <m:t>1-</m:t>
                        </m:r>
                        <m:sSub>
                          <m:sSubPr>
                            <m:ctrlPr>
                              <w:rPr>
                                <w:rFonts w:ascii="Cambria Math" w:hAnsi="Cambria Math"/>
                                <w:i/>
                                <w:lang w:eastAsia="en-US"/>
                              </w:rPr>
                            </m:ctrlPr>
                          </m:sSubPr>
                          <m:e>
                            <m:r>
                              <w:rPr>
                                <w:rFonts w:ascii="Cambria Math" w:hAnsi="Cambria Math"/>
                                <w:lang w:eastAsia="en-US"/>
                              </w:rPr>
                              <m:t>FVA</m:t>
                            </m:r>
                          </m:e>
                          <m:sub>
                            <m:r>
                              <w:rPr>
                                <w:rFonts w:ascii="Cambria Math" w:hAnsi="Cambria Math"/>
                                <w:lang w:eastAsia="en-US"/>
                              </w:rPr>
                              <m:t>cz,j</m:t>
                            </m:r>
                          </m:sub>
                        </m:sSub>
                      </m:e>
                    </m:d>
                  </m:num>
                  <m:den>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w,j</m:t>
                        </m:r>
                      </m:sub>
                    </m:sSub>
                  </m:den>
                </m:f>
              </m:e>
            </m:d>
          </m:num>
          <m:den>
            <m:d>
              <m:dPr>
                <m:ctrlPr>
                  <w:rPr>
                    <w:rFonts w:ascii="Cambria Math" w:hAnsi="Cambria Math"/>
                    <w:i/>
                    <w:lang w:eastAsia="en-US"/>
                  </w:rPr>
                </m:ctrlPr>
              </m:dPr>
              <m:e>
                <m:f>
                  <m:fPr>
                    <m:ctrlPr>
                      <w:rPr>
                        <w:rFonts w:ascii="Cambria Math" w:hAnsi="Cambria Math"/>
                        <w:i/>
                        <w:lang w:eastAsia="en-US"/>
                      </w:rPr>
                    </m:ctrlPr>
                  </m:fPr>
                  <m:num>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cz</m:t>
                        </m:r>
                      </m:sub>
                    </m:sSub>
                    <m:d>
                      <m:dPr>
                        <m:ctrlPr>
                          <w:rPr>
                            <w:rFonts w:ascii="Cambria Math" w:hAnsi="Cambria Math"/>
                            <w:i/>
                            <w:lang w:eastAsia="en-US"/>
                          </w:rPr>
                        </m:ctrlPr>
                      </m:dPr>
                      <m:e>
                        <m:r>
                          <w:rPr>
                            <w:rFonts w:ascii="Cambria Math" w:hAnsi="Cambria Math"/>
                            <w:lang w:eastAsia="en-US"/>
                          </w:rPr>
                          <m:t>1-</m:t>
                        </m:r>
                        <m:sSub>
                          <m:sSubPr>
                            <m:ctrlPr>
                              <w:rPr>
                                <w:rFonts w:ascii="Cambria Math" w:hAnsi="Cambria Math"/>
                                <w:i/>
                                <w:lang w:eastAsia="en-US"/>
                              </w:rPr>
                            </m:ctrlPr>
                          </m:sSubPr>
                          <m:e>
                            <m:r>
                              <w:rPr>
                                <w:rFonts w:ascii="Cambria Math" w:hAnsi="Cambria Math"/>
                                <w:lang w:eastAsia="en-US"/>
                              </w:rPr>
                              <m:t>FVA</m:t>
                            </m:r>
                          </m:e>
                          <m:sub>
                            <m:r>
                              <w:rPr>
                                <w:rFonts w:ascii="Cambria Math" w:hAnsi="Cambria Math"/>
                                <w:lang w:eastAsia="en-US"/>
                              </w:rPr>
                              <m:t>cz</m:t>
                            </m:r>
                          </m:sub>
                        </m:sSub>
                      </m:e>
                    </m:d>
                  </m:num>
                  <m:den>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w</m:t>
                        </m:r>
                      </m:sub>
                    </m:sSub>
                  </m:den>
                </m:f>
              </m:e>
            </m:d>
          </m:den>
        </m:f>
      </m:oMath>
      <w:r w:rsidR="00492DEB">
        <w:rPr>
          <w:lang w:eastAsia="en-US"/>
        </w:rPr>
        <w:t xml:space="preserve"> </w:t>
      </w:r>
    </w:p>
    <w:p w:rsidR="00492DEB" w:rsidRDefault="00492DEB" w:rsidP="002327C0">
      <w:pPr>
        <w:rPr>
          <w:lang w:eastAsia="en-US"/>
        </w:rPr>
      </w:pPr>
    </w:p>
    <w:p w:rsidR="00492DEB" w:rsidRDefault="00492DEB" w:rsidP="002327C0">
      <w:pPr>
        <w:rPr>
          <w:lang w:eastAsia="en-US"/>
        </w:rPr>
      </w:pPr>
      <w:proofErr w:type="spellStart"/>
      <w:r>
        <w:rPr>
          <w:lang w:eastAsia="en-US"/>
        </w:rPr>
        <w:t>X</w:t>
      </w:r>
      <w:r>
        <w:rPr>
          <w:vertAlign w:val="subscript"/>
          <w:lang w:eastAsia="en-US"/>
        </w:rPr>
        <w:t>cz</w:t>
      </w:r>
      <w:proofErr w:type="spellEnd"/>
      <w:r>
        <w:rPr>
          <w:vertAlign w:val="subscript"/>
          <w:lang w:eastAsia="en-US"/>
        </w:rPr>
        <w:t xml:space="preserve">,j </w:t>
      </w:r>
      <w:r>
        <w:rPr>
          <w:lang w:eastAsia="en-US"/>
        </w:rPr>
        <w:tab/>
      </w:r>
      <w:r>
        <w:rPr>
          <w:lang w:eastAsia="en-US"/>
        </w:rPr>
        <w:tab/>
        <w:t>je český export produktu j</w:t>
      </w:r>
    </w:p>
    <w:p w:rsidR="00492DEB" w:rsidRDefault="00492DEB" w:rsidP="002327C0">
      <w:pPr>
        <w:rPr>
          <w:lang w:eastAsia="en-US"/>
        </w:rPr>
      </w:pPr>
      <w:proofErr w:type="spellStart"/>
      <w:r>
        <w:rPr>
          <w:lang w:eastAsia="en-US"/>
        </w:rPr>
        <w:t>X</w:t>
      </w:r>
      <w:r>
        <w:rPr>
          <w:vertAlign w:val="subscript"/>
          <w:lang w:eastAsia="en-US"/>
        </w:rPr>
        <w:t>cz</w:t>
      </w:r>
      <w:proofErr w:type="spellEnd"/>
      <w:r>
        <w:rPr>
          <w:vertAlign w:val="subscript"/>
          <w:lang w:eastAsia="en-US"/>
        </w:rPr>
        <w:t xml:space="preserve"> </w:t>
      </w:r>
      <w:r>
        <w:rPr>
          <w:lang w:eastAsia="en-US"/>
        </w:rPr>
        <w:tab/>
      </w:r>
      <w:r>
        <w:rPr>
          <w:lang w:eastAsia="en-US"/>
        </w:rPr>
        <w:tab/>
        <w:t>je celkový český export</w:t>
      </w:r>
    </w:p>
    <w:p w:rsidR="00492DEB" w:rsidRDefault="00492DEB" w:rsidP="002327C0">
      <w:pPr>
        <w:rPr>
          <w:lang w:eastAsia="en-US"/>
        </w:rPr>
      </w:pPr>
      <w:proofErr w:type="spellStart"/>
      <w:r>
        <w:rPr>
          <w:lang w:eastAsia="en-US"/>
        </w:rPr>
        <w:t>X</w:t>
      </w:r>
      <w:r>
        <w:rPr>
          <w:vertAlign w:val="subscript"/>
          <w:lang w:eastAsia="en-US"/>
        </w:rPr>
        <w:t>w</w:t>
      </w:r>
      <w:proofErr w:type="spellEnd"/>
      <w:r>
        <w:rPr>
          <w:vertAlign w:val="subscript"/>
          <w:lang w:eastAsia="en-US"/>
        </w:rPr>
        <w:t xml:space="preserve">,j </w:t>
      </w:r>
      <w:r>
        <w:rPr>
          <w:lang w:eastAsia="en-US"/>
        </w:rPr>
        <w:tab/>
      </w:r>
      <w:r>
        <w:rPr>
          <w:lang w:eastAsia="en-US"/>
        </w:rPr>
        <w:tab/>
        <w:t>je světový export produktu j</w:t>
      </w:r>
    </w:p>
    <w:p w:rsidR="00492DEB" w:rsidRDefault="00492DEB" w:rsidP="002327C0">
      <w:pPr>
        <w:rPr>
          <w:lang w:eastAsia="en-US"/>
        </w:rPr>
      </w:pPr>
      <w:proofErr w:type="spellStart"/>
      <w:r>
        <w:rPr>
          <w:lang w:eastAsia="en-US"/>
        </w:rPr>
        <w:lastRenderedPageBreak/>
        <w:t>X</w:t>
      </w:r>
      <w:r>
        <w:rPr>
          <w:vertAlign w:val="subscript"/>
          <w:lang w:eastAsia="en-US"/>
        </w:rPr>
        <w:t>w</w:t>
      </w:r>
      <w:proofErr w:type="spellEnd"/>
      <w:r>
        <w:rPr>
          <w:vertAlign w:val="subscript"/>
          <w:lang w:eastAsia="en-US"/>
        </w:rPr>
        <w:t xml:space="preserve"> </w:t>
      </w:r>
      <w:r>
        <w:rPr>
          <w:lang w:eastAsia="en-US"/>
        </w:rPr>
        <w:tab/>
      </w:r>
      <w:r>
        <w:rPr>
          <w:lang w:eastAsia="en-US"/>
        </w:rPr>
        <w:tab/>
        <w:t>je celkový světový export</w:t>
      </w:r>
    </w:p>
    <w:p w:rsidR="00323E3D" w:rsidRDefault="00323E3D" w:rsidP="002327C0">
      <w:pPr>
        <w:rPr>
          <w:lang w:eastAsia="en-US"/>
        </w:rPr>
      </w:pPr>
      <w:proofErr w:type="spellStart"/>
      <w:r>
        <w:rPr>
          <w:lang w:eastAsia="en-US"/>
        </w:rPr>
        <w:t>FVA</w:t>
      </w:r>
      <w:r>
        <w:rPr>
          <w:vertAlign w:val="subscript"/>
          <w:lang w:eastAsia="en-US"/>
        </w:rPr>
        <w:t>cz</w:t>
      </w:r>
      <w:proofErr w:type="spellEnd"/>
      <w:r>
        <w:rPr>
          <w:vertAlign w:val="subscript"/>
          <w:lang w:eastAsia="en-US"/>
        </w:rPr>
        <w:t xml:space="preserve">,j </w:t>
      </w:r>
      <w:r>
        <w:rPr>
          <w:lang w:eastAsia="en-US"/>
        </w:rPr>
        <w:tab/>
      </w:r>
      <w:r>
        <w:rPr>
          <w:lang w:eastAsia="en-US"/>
        </w:rPr>
        <w:tab/>
        <w:t>je průměrný dovozní obsah českého vývozu odvětví, do kterého spadá produkt j</w:t>
      </w:r>
    </w:p>
    <w:p w:rsidR="00323E3D" w:rsidRDefault="00323E3D" w:rsidP="002327C0">
      <w:pPr>
        <w:rPr>
          <w:lang w:eastAsia="en-US"/>
        </w:rPr>
      </w:pPr>
      <w:proofErr w:type="spellStart"/>
      <w:r>
        <w:rPr>
          <w:lang w:eastAsia="en-US"/>
        </w:rPr>
        <w:t>FVA</w:t>
      </w:r>
      <w:r>
        <w:rPr>
          <w:vertAlign w:val="subscript"/>
          <w:lang w:eastAsia="en-US"/>
        </w:rPr>
        <w:t>cz</w:t>
      </w:r>
      <w:proofErr w:type="spellEnd"/>
      <w:r>
        <w:rPr>
          <w:vertAlign w:val="subscript"/>
          <w:lang w:eastAsia="en-US"/>
        </w:rPr>
        <w:t xml:space="preserve"> </w:t>
      </w:r>
      <w:r>
        <w:rPr>
          <w:lang w:eastAsia="en-US"/>
        </w:rPr>
        <w:tab/>
      </w:r>
      <w:r>
        <w:rPr>
          <w:lang w:eastAsia="en-US"/>
        </w:rPr>
        <w:tab/>
        <w:t>je průměrný dovozní obsah českého exportu</w:t>
      </w:r>
    </w:p>
    <w:p w:rsidR="00323E3D" w:rsidRDefault="00323E3D" w:rsidP="002327C0">
      <w:pPr>
        <w:rPr>
          <w:lang w:eastAsia="en-US"/>
        </w:rPr>
      </w:pPr>
    </w:p>
    <w:p w:rsidR="00E0667D" w:rsidRDefault="00E0667D" w:rsidP="002327C0">
      <w:pPr>
        <w:rPr>
          <w:lang w:eastAsia="en-US"/>
        </w:rPr>
      </w:pPr>
      <w:r>
        <w:rPr>
          <w:lang w:eastAsia="en-US"/>
        </w:rPr>
        <w:t>K určení, zda konkrétní trh vykazuje potenciál k růstu dovozu v krátkém a středním období, musí být určena prahová hodnota k odstranění slabších exportních příležitostí. Tato hodnota</w:t>
      </w:r>
      <w:r w:rsidR="00031EF1">
        <w:rPr>
          <w:lang w:eastAsia="en-US"/>
        </w:rPr>
        <w:t xml:space="preserve"> (</w:t>
      </w:r>
      <w:proofErr w:type="spellStart"/>
      <w:r w:rsidR="00031EF1">
        <w:rPr>
          <w:lang w:eastAsia="en-US"/>
        </w:rPr>
        <w:t>G</w:t>
      </w:r>
      <w:r w:rsidR="00031EF1">
        <w:rPr>
          <w:vertAlign w:val="subscript"/>
          <w:lang w:eastAsia="en-US"/>
        </w:rPr>
        <w:t>j</w:t>
      </w:r>
      <w:proofErr w:type="spellEnd"/>
      <w:r w:rsidR="00031EF1">
        <w:rPr>
          <w:lang w:eastAsia="en-US"/>
        </w:rPr>
        <w:t>)</w:t>
      </w:r>
      <w:r>
        <w:rPr>
          <w:lang w:eastAsia="en-US"/>
        </w:rPr>
        <w:t xml:space="preserve"> je určena následujícím způsobem:</w:t>
      </w:r>
    </w:p>
    <w:p w:rsidR="008D78A6" w:rsidRDefault="008D78A6" w:rsidP="002327C0">
      <w:pPr>
        <w:rPr>
          <w:lang w:eastAsia="en-US"/>
        </w:rPr>
      </w:pPr>
    </w:p>
    <w:p w:rsidR="008D78A6" w:rsidRDefault="008D78A6" w:rsidP="008D78A6">
      <w:pPr>
        <w:pStyle w:val="Titulek"/>
      </w:pPr>
      <w:r>
        <w:t xml:space="preserve">Vzorec </w:t>
      </w:r>
      <w:fldSimple w:instr=" SEQ Vzorec \* ARABIC ">
        <w:r w:rsidR="00AA29E9">
          <w:rPr>
            <w:noProof/>
          </w:rPr>
          <w:t>2</w:t>
        </w:r>
      </w:fldSimple>
      <w:r>
        <w:t>:</w:t>
      </w:r>
    </w:p>
    <w:p w:rsidR="00E0667D" w:rsidRPr="004C034F" w:rsidRDefault="004C7213" w:rsidP="002327C0">
      <w:pPr>
        <w:rPr>
          <w:lang w:eastAsia="en-US"/>
        </w:rPr>
      </w:pPr>
      <m:oMath>
        <m:sSub>
          <m:sSubPr>
            <m:ctrlPr>
              <w:rPr>
                <w:rFonts w:ascii="Cambria Math" w:hAnsi="Cambria Math"/>
                <w:i/>
                <w:lang w:eastAsia="en-US"/>
              </w:rPr>
            </m:ctrlPr>
          </m:sSubPr>
          <m:e>
            <m:r>
              <w:rPr>
                <w:rFonts w:ascii="Cambria Math" w:hAnsi="Cambria Math"/>
                <w:lang w:eastAsia="en-US"/>
              </w:rPr>
              <m:t>G</m:t>
            </m:r>
          </m:e>
          <m:sub>
            <m:r>
              <w:rPr>
                <w:rFonts w:ascii="Cambria Math" w:hAnsi="Cambria Math"/>
                <w:lang w:eastAsia="en-US"/>
              </w:rPr>
              <m:t>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g</m:t>
            </m:r>
          </m:e>
          <m:sub>
            <m:r>
              <w:rPr>
                <w:rFonts w:ascii="Cambria Math" w:hAnsi="Cambria Math"/>
                <w:lang w:eastAsia="en-US"/>
              </w:rPr>
              <m:t>w,j</m:t>
            </m:r>
          </m:sub>
        </m:sSub>
        <m:sSub>
          <m:sSubPr>
            <m:ctrlPr>
              <w:rPr>
                <w:rFonts w:ascii="Cambria Math" w:hAnsi="Cambria Math"/>
                <w:i/>
                <w:lang w:eastAsia="en-US"/>
              </w:rPr>
            </m:ctrlPr>
          </m:sSubPr>
          <m:e>
            <m:r>
              <w:rPr>
                <w:rFonts w:ascii="Cambria Math" w:hAnsi="Cambria Math"/>
                <w:lang w:eastAsia="en-US"/>
              </w:rPr>
              <m:t>s</m:t>
            </m:r>
          </m:e>
          <m:sub>
            <m:r>
              <w:rPr>
                <w:rFonts w:ascii="Cambria Math" w:hAnsi="Cambria Math"/>
                <w:lang w:eastAsia="en-US"/>
              </w:rPr>
              <m:t>j</m:t>
            </m:r>
          </m:sub>
        </m:sSub>
      </m:oMath>
      <w:r w:rsidR="00031EF1">
        <w:rPr>
          <w:lang w:eastAsia="en-US"/>
        </w:rPr>
        <w:t xml:space="preserve"> , když </w:t>
      </w:r>
      <w:proofErr w:type="spellStart"/>
      <w:r w:rsidR="00031EF1">
        <w:rPr>
          <w:i/>
          <w:lang w:eastAsia="en-US"/>
        </w:rPr>
        <w:t>g</w:t>
      </w:r>
      <w:r w:rsidR="00031EF1">
        <w:rPr>
          <w:i/>
          <w:vertAlign w:val="subscript"/>
          <w:lang w:eastAsia="en-US"/>
        </w:rPr>
        <w:t>w</w:t>
      </w:r>
      <w:proofErr w:type="spellEnd"/>
      <w:r w:rsidR="00031EF1">
        <w:rPr>
          <w:i/>
          <w:vertAlign w:val="subscript"/>
          <w:lang w:eastAsia="en-US"/>
        </w:rPr>
        <w:t>,j</w:t>
      </w:r>
      <w:r w:rsidR="00031EF1">
        <w:rPr>
          <w:i/>
          <w:lang w:eastAsia="en-US"/>
        </w:rPr>
        <w:t xml:space="preserve"> </w:t>
      </w:r>
      <w:r w:rsidR="00031EF1" w:rsidRPr="004C034F">
        <w:rPr>
          <w:lang w:eastAsia="en-US"/>
        </w:rPr>
        <w:t>&gt; 0</w:t>
      </w:r>
    </w:p>
    <w:p w:rsidR="00031EF1" w:rsidRPr="00031EF1" w:rsidRDefault="004C7213" w:rsidP="00031EF1">
      <w:pPr>
        <w:rPr>
          <w:lang w:eastAsia="en-US"/>
        </w:rPr>
      </w:pPr>
      <m:oMath>
        <m:sSub>
          <m:sSubPr>
            <m:ctrlPr>
              <w:rPr>
                <w:rFonts w:ascii="Cambria Math" w:hAnsi="Cambria Math"/>
                <w:i/>
                <w:lang w:eastAsia="en-US"/>
              </w:rPr>
            </m:ctrlPr>
          </m:sSubPr>
          <m:e>
            <m:r>
              <w:rPr>
                <w:rFonts w:ascii="Cambria Math" w:hAnsi="Cambria Math"/>
                <w:lang w:eastAsia="en-US"/>
              </w:rPr>
              <m:t>G</m:t>
            </m:r>
          </m:e>
          <m:sub>
            <m:r>
              <w:rPr>
                <w:rFonts w:ascii="Cambria Math" w:hAnsi="Cambria Math"/>
                <w:lang w:eastAsia="en-US"/>
              </w:rPr>
              <m:t>j</m:t>
            </m:r>
          </m:sub>
        </m:sSub>
        <m:r>
          <w:rPr>
            <w:rFonts w:ascii="Cambria Math" w:hAnsi="Cambria Math"/>
            <w:lang w:eastAsia="en-US"/>
          </w:rPr>
          <m:t>=</m:t>
        </m:r>
        <m:f>
          <m:fPr>
            <m:type m:val="skw"/>
            <m:ctrlPr>
              <w:rPr>
                <w:rFonts w:ascii="Cambria Math" w:hAnsi="Cambria Math"/>
                <w:i/>
                <w:lang w:eastAsia="en-US"/>
              </w:rPr>
            </m:ctrlPr>
          </m:fPr>
          <m:num>
            <m:sSub>
              <m:sSubPr>
                <m:ctrlPr>
                  <w:rPr>
                    <w:rFonts w:ascii="Cambria Math" w:hAnsi="Cambria Math"/>
                    <w:i/>
                    <w:lang w:eastAsia="en-US"/>
                  </w:rPr>
                </m:ctrlPr>
              </m:sSubPr>
              <m:e>
                <m:r>
                  <w:rPr>
                    <w:rFonts w:ascii="Cambria Math" w:hAnsi="Cambria Math"/>
                    <w:lang w:eastAsia="en-US"/>
                  </w:rPr>
                  <m:t>g</m:t>
                </m:r>
              </m:e>
              <m:sub>
                <m:r>
                  <w:rPr>
                    <w:rFonts w:ascii="Cambria Math" w:hAnsi="Cambria Math"/>
                    <w:lang w:eastAsia="en-US"/>
                  </w:rPr>
                  <m:t>w,j</m:t>
                </m:r>
              </m:sub>
            </m:sSub>
          </m:num>
          <m:den>
            <m:sSub>
              <m:sSubPr>
                <m:ctrlPr>
                  <w:rPr>
                    <w:rFonts w:ascii="Cambria Math" w:hAnsi="Cambria Math"/>
                    <w:i/>
                    <w:lang w:eastAsia="en-US"/>
                  </w:rPr>
                </m:ctrlPr>
              </m:sSubPr>
              <m:e>
                <m:r>
                  <w:rPr>
                    <w:rFonts w:ascii="Cambria Math" w:hAnsi="Cambria Math"/>
                    <w:lang w:eastAsia="en-US"/>
                  </w:rPr>
                  <m:t>s</m:t>
                </m:r>
              </m:e>
              <m:sub>
                <m:r>
                  <w:rPr>
                    <w:rFonts w:ascii="Cambria Math" w:hAnsi="Cambria Math"/>
                    <w:lang w:eastAsia="en-US"/>
                  </w:rPr>
                  <m:t>j</m:t>
                </m:r>
              </m:sub>
            </m:sSub>
          </m:den>
        </m:f>
      </m:oMath>
      <w:r w:rsidR="00031EF1">
        <w:rPr>
          <w:lang w:eastAsia="en-US"/>
        </w:rPr>
        <w:t xml:space="preserve"> , když </w:t>
      </w:r>
      <w:proofErr w:type="spellStart"/>
      <w:r w:rsidR="00031EF1">
        <w:rPr>
          <w:i/>
          <w:lang w:eastAsia="en-US"/>
        </w:rPr>
        <w:t>g</w:t>
      </w:r>
      <w:r w:rsidR="00031EF1">
        <w:rPr>
          <w:i/>
          <w:vertAlign w:val="subscript"/>
          <w:lang w:eastAsia="en-US"/>
        </w:rPr>
        <w:t>w</w:t>
      </w:r>
      <w:proofErr w:type="spellEnd"/>
      <w:r w:rsidR="00031EF1">
        <w:rPr>
          <w:i/>
          <w:vertAlign w:val="subscript"/>
          <w:lang w:eastAsia="en-US"/>
        </w:rPr>
        <w:t>,j</w:t>
      </w:r>
      <w:r w:rsidR="00031EF1">
        <w:rPr>
          <w:i/>
          <w:lang w:eastAsia="en-US"/>
        </w:rPr>
        <w:t xml:space="preserve"> </w:t>
      </w:r>
      <w:r w:rsidR="00031EF1" w:rsidRPr="00031EF1">
        <w:rPr>
          <w:lang w:eastAsia="en-US"/>
        </w:rPr>
        <w:t>&lt; 0</w:t>
      </w:r>
    </w:p>
    <w:p w:rsidR="00031EF1" w:rsidRPr="00031EF1" w:rsidRDefault="00031EF1" w:rsidP="002327C0">
      <w:pPr>
        <w:rPr>
          <w:lang w:eastAsia="en-US"/>
        </w:rPr>
      </w:pPr>
    </w:p>
    <w:p w:rsidR="00E0667D" w:rsidRDefault="00E0667D" w:rsidP="002327C0">
      <w:pPr>
        <w:rPr>
          <w:lang w:eastAsia="en-US"/>
        </w:rPr>
      </w:pPr>
      <w:r>
        <w:rPr>
          <w:lang w:eastAsia="en-US"/>
        </w:rPr>
        <w:t xml:space="preserve">kde </w:t>
      </w:r>
      <w:proofErr w:type="spellStart"/>
      <w:r>
        <w:rPr>
          <w:lang w:eastAsia="en-US"/>
        </w:rPr>
        <w:t>g</w:t>
      </w:r>
      <w:r w:rsidR="00031EF1">
        <w:rPr>
          <w:vertAlign w:val="subscript"/>
          <w:lang w:eastAsia="en-US"/>
        </w:rPr>
        <w:t>w</w:t>
      </w:r>
      <w:r>
        <w:rPr>
          <w:vertAlign w:val="subscript"/>
          <w:lang w:eastAsia="en-US"/>
        </w:rPr>
        <w:t>j</w:t>
      </w:r>
      <w:proofErr w:type="spellEnd"/>
      <w:r>
        <w:rPr>
          <w:lang w:eastAsia="en-US"/>
        </w:rPr>
        <w:t xml:space="preserve"> představuje růst </w:t>
      </w:r>
      <w:r w:rsidR="005758C1">
        <w:rPr>
          <w:lang w:eastAsia="en-US"/>
        </w:rPr>
        <w:t xml:space="preserve">světového </w:t>
      </w:r>
      <w:r>
        <w:rPr>
          <w:lang w:eastAsia="en-US"/>
        </w:rPr>
        <w:t>dovozu produktu j v posledním roce, respektiv</w:t>
      </w:r>
      <w:r w:rsidR="005758C1">
        <w:rPr>
          <w:lang w:eastAsia="en-US"/>
        </w:rPr>
        <w:t>e v posledních 3 letech</w:t>
      </w:r>
      <w:r w:rsidR="007B18FD">
        <w:rPr>
          <w:lang w:eastAsia="en-US"/>
        </w:rPr>
        <w:t xml:space="preserve">. </w:t>
      </w:r>
      <w:r w:rsidR="005758C1">
        <w:rPr>
          <w:lang w:eastAsia="en-US"/>
        </w:rPr>
        <w:t xml:space="preserve">Následně po určení prahové hodnoty pro každý produkt v případě krátkodobého a střednědobého růstu se identifikuje, které exportní příležitosti splňují </w:t>
      </w:r>
      <w:r w:rsidR="008D78A6">
        <w:rPr>
          <w:lang w:eastAsia="en-US"/>
        </w:rPr>
        <w:t>podmínku.</w:t>
      </w:r>
    </w:p>
    <w:p w:rsidR="008D78A6" w:rsidRDefault="008D78A6" w:rsidP="002327C0">
      <w:pPr>
        <w:rPr>
          <w:lang w:eastAsia="en-US"/>
        </w:rPr>
      </w:pPr>
    </w:p>
    <w:p w:rsidR="008D78A6" w:rsidRDefault="008D78A6" w:rsidP="008D78A6">
      <w:pPr>
        <w:pStyle w:val="Titulek"/>
      </w:pPr>
      <w:r>
        <w:t xml:space="preserve">Podmínka </w:t>
      </w:r>
      <w:fldSimple w:instr=" SEQ Podmínka \* ARABIC ">
        <w:r w:rsidR="00AA29E9">
          <w:rPr>
            <w:noProof/>
          </w:rPr>
          <w:t>1</w:t>
        </w:r>
      </w:fldSimple>
      <w:r>
        <w:t>:</w:t>
      </w:r>
    </w:p>
    <w:p w:rsidR="007B18FD" w:rsidRDefault="004C7213" w:rsidP="002327C0">
      <w:pPr>
        <w:rPr>
          <w:lang w:eastAsia="en-US"/>
        </w:rPr>
      </w:pPr>
      <m:oMath>
        <m:sSub>
          <m:sSubPr>
            <m:ctrlPr>
              <w:rPr>
                <w:rFonts w:ascii="Cambria Math" w:hAnsi="Cambria Math"/>
                <w:i/>
                <w:lang w:eastAsia="en-US"/>
              </w:rPr>
            </m:ctrlPr>
          </m:sSubPr>
          <m:e>
            <m:r>
              <w:rPr>
                <w:rFonts w:ascii="Cambria Math" w:hAnsi="Cambria Math"/>
                <w:lang w:eastAsia="en-US"/>
              </w:rPr>
              <m:t>g</m:t>
            </m:r>
          </m:e>
          <m:sub>
            <m:r>
              <w:rPr>
                <w:rFonts w:ascii="Cambria Math" w:hAnsi="Cambria Math"/>
                <w:lang w:eastAsia="en-US"/>
              </w:rPr>
              <m:t>i,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G</m:t>
            </m:r>
          </m:e>
          <m:sub>
            <m:r>
              <w:rPr>
                <w:rFonts w:ascii="Cambria Math" w:hAnsi="Cambria Math"/>
                <w:lang w:eastAsia="en-US"/>
              </w:rPr>
              <m:t>j</m:t>
            </m:r>
          </m:sub>
        </m:sSub>
      </m:oMath>
      <w:r w:rsidR="00031EF1">
        <w:rPr>
          <w:lang w:eastAsia="en-US"/>
        </w:rPr>
        <w:t xml:space="preserve"> </w:t>
      </w:r>
    </w:p>
    <w:p w:rsidR="008D78A6" w:rsidRPr="00E0667D" w:rsidRDefault="008D78A6" w:rsidP="002327C0">
      <w:pPr>
        <w:rPr>
          <w:lang w:eastAsia="en-US"/>
        </w:rPr>
      </w:pPr>
    </w:p>
    <w:p w:rsidR="00E0667D" w:rsidRDefault="005758C1" w:rsidP="002327C0">
      <w:pPr>
        <w:rPr>
          <w:lang w:eastAsia="en-US"/>
        </w:rPr>
      </w:pPr>
      <w:r>
        <w:rPr>
          <w:lang w:eastAsia="en-US"/>
        </w:rPr>
        <w:t xml:space="preserve">kde </w:t>
      </w:r>
      <w:proofErr w:type="spellStart"/>
      <w:proofErr w:type="gramStart"/>
      <w:r>
        <w:rPr>
          <w:lang w:eastAsia="en-US"/>
        </w:rPr>
        <w:t>g</w:t>
      </w:r>
      <w:r>
        <w:rPr>
          <w:vertAlign w:val="subscript"/>
          <w:lang w:eastAsia="en-US"/>
        </w:rPr>
        <w:t>i</w:t>
      </w:r>
      <w:proofErr w:type="spellEnd"/>
      <w:r>
        <w:rPr>
          <w:vertAlign w:val="subscript"/>
          <w:lang w:eastAsia="en-US"/>
        </w:rPr>
        <w:t>,j</w:t>
      </w:r>
      <w:r>
        <w:rPr>
          <w:lang w:eastAsia="en-US"/>
        </w:rPr>
        <w:t xml:space="preserve">  představuje</w:t>
      </w:r>
      <w:proofErr w:type="gramEnd"/>
      <w:r>
        <w:rPr>
          <w:lang w:eastAsia="en-US"/>
        </w:rPr>
        <w:t xml:space="preserve"> růst dovozu produktu j v posledním roce, respektive v posledních 3 letech v zemi i.</w:t>
      </w:r>
    </w:p>
    <w:p w:rsidR="005758C1" w:rsidRDefault="005758C1" w:rsidP="002327C0">
      <w:pPr>
        <w:rPr>
          <w:lang w:eastAsia="en-US"/>
        </w:rPr>
      </w:pPr>
      <w:r>
        <w:rPr>
          <w:lang w:eastAsia="en-US"/>
        </w:rPr>
        <w:t>Podobný přístup byl zvolen v případě relativní velikosti dovozního trhu, kdy prahové hodnoty byly určeny následujícím způsobem:</w:t>
      </w:r>
    </w:p>
    <w:p w:rsidR="00387EF0" w:rsidRDefault="00387EF0" w:rsidP="002327C0">
      <w:pPr>
        <w:rPr>
          <w:lang w:eastAsia="en-US"/>
        </w:rPr>
      </w:pPr>
    </w:p>
    <w:p w:rsidR="008D78A6" w:rsidRDefault="008D78A6" w:rsidP="008D78A6">
      <w:pPr>
        <w:pStyle w:val="Titulek"/>
      </w:pPr>
      <w:r>
        <w:t xml:space="preserve">Vzorec </w:t>
      </w:r>
      <w:fldSimple w:instr=" SEQ Vzorec \* ARABIC ">
        <w:r w:rsidR="00AA29E9">
          <w:rPr>
            <w:noProof/>
          </w:rPr>
          <w:t>3</w:t>
        </w:r>
      </w:fldSimple>
      <w:r>
        <w:t>:</w:t>
      </w:r>
    </w:p>
    <w:p w:rsidR="00387EF0" w:rsidRDefault="004C7213" w:rsidP="002327C0">
      <w:pPr>
        <w:rPr>
          <w:lang w:eastAsia="en-US"/>
        </w:rPr>
      </w:pPr>
      <m:oMath>
        <m:sSub>
          <m:sSubPr>
            <m:ctrlPr>
              <w:rPr>
                <w:rFonts w:ascii="Cambria Math" w:hAnsi="Cambria Math"/>
                <w:i/>
                <w:lang w:eastAsia="en-US"/>
              </w:rPr>
            </m:ctrlPr>
          </m:sSubPr>
          <m:e>
            <m:r>
              <w:rPr>
                <w:rFonts w:ascii="Cambria Math" w:hAnsi="Cambria Math"/>
                <w:lang w:eastAsia="en-US"/>
              </w:rPr>
              <m:t>S</m:t>
            </m:r>
          </m:e>
          <m:sub>
            <m:r>
              <w:rPr>
                <w:rFonts w:ascii="Cambria Math" w:hAnsi="Cambria Math"/>
                <w:lang w:eastAsia="en-US"/>
              </w:rPr>
              <m:t>j</m:t>
            </m:r>
          </m:sub>
        </m:sSub>
        <m:r>
          <w:rPr>
            <w:rFonts w:ascii="Cambria Math" w:hAnsi="Cambria Math"/>
            <w:lang w:eastAsia="en-US"/>
          </w:rPr>
          <m:t>=0,02</m:t>
        </m:r>
        <m:sSub>
          <m:sSubPr>
            <m:ctrlPr>
              <w:rPr>
                <w:rFonts w:ascii="Cambria Math" w:hAnsi="Cambria Math"/>
                <w:i/>
                <w:lang w:eastAsia="en-US"/>
              </w:rPr>
            </m:ctrlPr>
          </m:sSubPr>
          <m:e>
            <m:r>
              <w:rPr>
                <w:rFonts w:ascii="Cambria Math" w:hAnsi="Cambria Math"/>
                <w:lang w:eastAsia="en-US"/>
              </w:rPr>
              <m:t>M</m:t>
            </m:r>
          </m:e>
          <m:sub>
            <m:r>
              <w:rPr>
                <w:rFonts w:ascii="Cambria Math" w:hAnsi="Cambria Math"/>
                <w:lang w:eastAsia="en-US"/>
              </w:rPr>
              <m:t>w,j</m:t>
            </m:r>
          </m:sub>
        </m:sSub>
      </m:oMath>
      <w:r w:rsidR="00387EF0">
        <w:rPr>
          <w:lang w:eastAsia="en-US"/>
        </w:rPr>
        <w:t>, když RCA</w:t>
      </w:r>
      <w:r w:rsidR="00387EF0">
        <w:rPr>
          <w:vertAlign w:val="subscript"/>
          <w:lang w:eastAsia="en-US"/>
        </w:rPr>
        <w:t>j</w:t>
      </w:r>
      <w:r w:rsidR="00387EF0">
        <w:rPr>
          <w:lang w:eastAsia="en-US"/>
        </w:rPr>
        <w:t xml:space="preserve"> &gt; 1</w:t>
      </w:r>
    </w:p>
    <w:p w:rsidR="00387EF0" w:rsidRDefault="004C7213" w:rsidP="002327C0">
      <w:pPr>
        <w:rPr>
          <w:lang w:eastAsia="en-US"/>
        </w:rPr>
      </w:pPr>
      <m:oMath>
        <m:sSub>
          <m:sSubPr>
            <m:ctrlPr>
              <w:rPr>
                <w:rFonts w:ascii="Cambria Math" w:hAnsi="Cambria Math"/>
                <w:i/>
                <w:lang w:eastAsia="en-US"/>
              </w:rPr>
            </m:ctrlPr>
          </m:sSubPr>
          <m:e>
            <m:r>
              <w:rPr>
                <w:rFonts w:ascii="Cambria Math" w:hAnsi="Cambria Math"/>
                <w:lang w:eastAsia="en-US"/>
              </w:rPr>
              <m:t>S</m:t>
            </m:r>
          </m:e>
          <m:sub>
            <m:r>
              <w:rPr>
                <w:rFonts w:ascii="Cambria Math" w:hAnsi="Cambria Math"/>
                <w:lang w:eastAsia="en-US"/>
              </w:rPr>
              <m:t>j</m:t>
            </m:r>
          </m:sub>
        </m:sSub>
        <m:r>
          <w:rPr>
            <w:rFonts w:ascii="Cambria Math" w:hAnsi="Cambria Math"/>
            <w:lang w:eastAsia="en-US"/>
          </w:rPr>
          <m:t>=</m:t>
        </m:r>
        <m:d>
          <m:dPr>
            <m:begChr m:val="["/>
            <m:endChr m:val="]"/>
            <m:ctrlPr>
              <w:rPr>
                <w:rFonts w:ascii="Cambria Math" w:hAnsi="Cambria Math"/>
                <w:i/>
                <w:lang w:eastAsia="en-US"/>
              </w:rPr>
            </m:ctrlPr>
          </m:dPr>
          <m:e>
            <m:f>
              <m:fPr>
                <m:ctrlPr>
                  <w:rPr>
                    <w:rFonts w:ascii="Cambria Math" w:hAnsi="Cambria Math"/>
                    <w:i/>
                    <w:lang w:eastAsia="en-US"/>
                  </w:rPr>
                </m:ctrlPr>
              </m:fPr>
              <m:num>
                <m:r>
                  <w:rPr>
                    <w:rFonts w:ascii="Cambria Math" w:hAnsi="Cambria Math"/>
                    <w:lang w:eastAsia="en-US"/>
                  </w:rPr>
                  <m:t>3-</m:t>
                </m:r>
                <m:sSub>
                  <m:sSubPr>
                    <m:ctrlPr>
                      <w:rPr>
                        <w:rFonts w:ascii="Cambria Math" w:hAnsi="Cambria Math"/>
                        <w:i/>
                        <w:lang w:eastAsia="en-US"/>
                      </w:rPr>
                    </m:ctrlPr>
                  </m:sSubPr>
                  <m:e>
                    <m:r>
                      <w:rPr>
                        <w:rFonts w:ascii="Cambria Math" w:hAnsi="Cambria Math"/>
                        <w:lang w:eastAsia="en-US"/>
                      </w:rPr>
                      <m:t>RCA</m:t>
                    </m:r>
                  </m:e>
                  <m:sub>
                    <m:r>
                      <w:rPr>
                        <w:rFonts w:ascii="Cambria Math" w:hAnsi="Cambria Math"/>
                        <w:lang w:eastAsia="en-US"/>
                      </w:rPr>
                      <m:t>j</m:t>
                    </m:r>
                  </m:sub>
                </m:sSub>
              </m:num>
              <m:den>
                <m:r>
                  <w:rPr>
                    <w:rFonts w:ascii="Cambria Math" w:hAnsi="Cambria Math"/>
                    <w:lang w:eastAsia="en-US"/>
                  </w:rPr>
                  <m:t>100</m:t>
                </m:r>
              </m:den>
            </m:f>
          </m:e>
        </m:d>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M</m:t>
            </m:r>
          </m:e>
          <m:sub>
            <m:r>
              <w:rPr>
                <w:rFonts w:ascii="Cambria Math" w:hAnsi="Cambria Math"/>
                <w:lang w:eastAsia="en-US"/>
              </w:rPr>
              <m:t>w,j</m:t>
            </m:r>
          </m:sub>
        </m:sSub>
      </m:oMath>
      <w:r w:rsidR="00387EF0">
        <w:rPr>
          <w:lang w:eastAsia="en-US"/>
        </w:rPr>
        <w:t>, když RCA</w:t>
      </w:r>
      <w:r w:rsidR="00387EF0">
        <w:rPr>
          <w:vertAlign w:val="subscript"/>
          <w:lang w:eastAsia="en-US"/>
        </w:rPr>
        <w:t>j</w:t>
      </w:r>
      <w:r w:rsidR="00387EF0">
        <w:rPr>
          <w:lang w:eastAsia="en-US"/>
        </w:rPr>
        <w:t xml:space="preserve"> </w:t>
      </w:r>
      <w:r w:rsidR="00387EF0">
        <w:rPr>
          <w:rFonts w:cs="Calibri"/>
          <w:lang w:eastAsia="en-US"/>
        </w:rPr>
        <w:t>≤</w:t>
      </w:r>
      <w:r w:rsidR="00387EF0">
        <w:rPr>
          <w:lang w:eastAsia="en-US"/>
        </w:rPr>
        <w:t xml:space="preserve"> 1</w:t>
      </w:r>
    </w:p>
    <w:p w:rsidR="00136FBF" w:rsidRDefault="00387EF0" w:rsidP="002327C0">
      <w:pPr>
        <w:rPr>
          <w:lang w:eastAsia="en-US"/>
        </w:rPr>
      </w:pPr>
      <w:r>
        <w:rPr>
          <w:lang w:eastAsia="en-US"/>
        </w:rPr>
        <w:t xml:space="preserve">kde </w:t>
      </w:r>
      <w:proofErr w:type="spellStart"/>
      <w:r>
        <w:rPr>
          <w:lang w:eastAsia="en-US"/>
        </w:rPr>
        <w:t>S</w:t>
      </w:r>
      <w:r>
        <w:rPr>
          <w:vertAlign w:val="subscript"/>
          <w:lang w:eastAsia="en-US"/>
        </w:rPr>
        <w:t>j</w:t>
      </w:r>
      <w:proofErr w:type="spellEnd"/>
      <w:r>
        <w:rPr>
          <w:lang w:eastAsia="en-US"/>
        </w:rPr>
        <w:t xml:space="preserve"> je prahová hodnota a </w:t>
      </w:r>
      <w:proofErr w:type="spellStart"/>
      <w:proofErr w:type="gramStart"/>
      <w:r>
        <w:rPr>
          <w:lang w:eastAsia="en-US"/>
        </w:rPr>
        <w:t>M</w:t>
      </w:r>
      <w:r>
        <w:rPr>
          <w:vertAlign w:val="subscript"/>
          <w:lang w:eastAsia="en-US"/>
        </w:rPr>
        <w:t>w</w:t>
      </w:r>
      <w:proofErr w:type="spellEnd"/>
      <w:r>
        <w:rPr>
          <w:vertAlign w:val="subscript"/>
          <w:lang w:eastAsia="en-US"/>
        </w:rPr>
        <w:t>,j</w:t>
      </w:r>
      <w:r>
        <w:rPr>
          <w:lang w:eastAsia="en-US"/>
        </w:rPr>
        <w:t xml:space="preserve">  je</w:t>
      </w:r>
      <w:proofErr w:type="gramEnd"/>
      <w:r>
        <w:rPr>
          <w:lang w:eastAsia="en-US"/>
        </w:rPr>
        <w:t xml:space="preserve"> světový dovoz produktu </w:t>
      </w:r>
      <w:proofErr w:type="spellStart"/>
      <w:r>
        <w:rPr>
          <w:lang w:eastAsia="en-US"/>
        </w:rPr>
        <w:t>j</w:t>
      </w:r>
      <w:proofErr w:type="spellEnd"/>
      <w:r>
        <w:rPr>
          <w:lang w:eastAsia="en-US"/>
        </w:rPr>
        <w:t>. Trh je pak považován jako dostatečně velký, pokud platí, že:</w:t>
      </w:r>
    </w:p>
    <w:p w:rsidR="00136FBF" w:rsidRDefault="00136FBF" w:rsidP="002327C0">
      <w:pPr>
        <w:rPr>
          <w:lang w:eastAsia="en-US"/>
        </w:rPr>
      </w:pPr>
    </w:p>
    <w:p w:rsidR="008D78A6" w:rsidRDefault="008D78A6" w:rsidP="008D78A6">
      <w:pPr>
        <w:pStyle w:val="Titulek"/>
      </w:pPr>
      <w:r>
        <w:t xml:space="preserve">Podmínka </w:t>
      </w:r>
      <w:fldSimple w:instr=" SEQ Podmínka \* ARABIC ">
        <w:r w:rsidR="00AA29E9">
          <w:rPr>
            <w:noProof/>
          </w:rPr>
          <w:t>2</w:t>
        </w:r>
      </w:fldSimple>
      <w:r>
        <w:t>:</w:t>
      </w:r>
    </w:p>
    <w:p w:rsidR="00387EF0" w:rsidRDefault="004C7213" w:rsidP="002327C0">
      <w:pPr>
        <w:rPr>
          <w:lang w:eastAsia="en-US"/>
        </w:rPr>
      </w:pPr>
      <m:oMath>
        <m:sSub>
          <m:sSubPr>
            <m:ctrlPr>
              <w:rPr>
                <w:rFonts w:ascii="Cambria Math" w:hAnsi="Cambria Math"/>
                <w:i/>
                <w:lang w:eastAsia="en-US"/>
              </w:rPr>
            </m:ctrlPr>
          </m:sSubPr>
          <m:e>
            <m:r>
              <w:rPr>
                <w:rFonts w:ascii="Cambria Math" w:hAnsi="Cambria Math"/>
                <w:lang w:eastAsia="en-US"/>
              </w:rPr>
              <m:t>M</m:t>
            </m:r>
          </m:e>
          <m:sub>
            <m:r>
              <w:rPr>
                <w:rFonts w:ascii="Cambria Math" w:hAnsi="Cambria Math"/>
                <w:lang w:eastAsia="en-US"/>
              </w:rPr>
              <m:t>i,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S</m:t>
            </m:r>
          </m:e>
          <m:sub>
            <m:r>
              <w:rPr>
                <w:rFonts w:ascii="Cambria Math" w:hAnsi="Cambria Math"/>
                <w:lang w:eastAsia="en-US"/>
              </w:rPr>
              <m:t>j</m:t>
            </m:r>
          </m:sub>
        </m:sSub>
      </m:oMath>
      <w:r w:rsidR="00387EF0">
        <w:rPr>
          <w:lang w:eastAsia="en-US"/>
        </w:rPr>
        <w:t xml:space="preserve"> </w:t>
      </w:r>
    </w:p>
    <w:p w:rsidR="008D78A6" w:rsidRDefault="008D78A6" w:rsidP="002327C0">
      <w:pPr>
        <w:rPr>
          <w:lang w:eastAsia="en-US"/>
        </w:rPr>
      </w:pPr>
    </w:p>
    <w:p w:rsidR="00387EF0" w:rsidRDefault="00387EF0" w:rsidP="002327C0">
      <w:pPr>
        <w:rPr>
          <w:lang w:eastAsia="en-US"/>
        </w:rPr>
      </w:pPr>
      <w:r>
        <w:rPr>
          <w:lang w:eastAsia="en-US"/>
        </w:rPr>
        <w:t xml:space="preserve">kde </w:t>
      </w:r>
      <w:proofErr w:type="gramStart"/>
      <w:r w:rsidRPr="00874DFC">
        <w:rPr>
          <w:i/>
          <w:lang w:eastAsia="en-US"/>
        </w:rPr>
        <w:t>M</w:t>
      </w:r>
      <w:r w:rsidRPr="00874DFC">
        <w:rPr>
          <w:i/>
          <w:vertAlign w:val="subscript"/>
          <w:lang w:eastAsia="en-US"/>
        </w:rPr>
        <w:t>i,j</w:t>
      </w:r>
      <w:r w:rsidRPr="00874DFC">
        <w:rPr>
          <w:i/>
          <w:lang w:eastAsia="en-US"/>
        </w:rPr>
        <w:t xml:space="preserve"> </w:t>
      </w:r>
      <w:r>
        <w:rPr>
          <w:lang w:eastAsia="en-US"/>
        </w:rPr>
        <w:t>je</w:t>
      </w:r>
      <w:proofErr w:type="gramEnd"/>
      <w:r>
        <w:rPr>
          <w:lang w:eastAsia="en-US"/>
        </w:rPr>
        <w:t xml:space="preserve"> hodnota dovozu produktu j do země i.</w:t>
      </w:r>
    </w:p>
    <w:p w:rsidR="00387EF0" w:rsidRDefault="008D78A6" w:rsidP="002327C0">
      <w:pPr>
        <w:rPr>
          <w:lang w:eastAsia="en-US"/>
        </w:rPr>
      </w:pPr>
      <w:r>
        <w:rPr>
          <w:lang w:eastAsia="en-US"/>
        </w:rPr>
        <w:t xml:space="preserve">Exportní příležitosti jsou následně rozřazeny do skupin </w:t>
      </w:r>
      <w:r w:rsidR="001E38E5">
        <w:rPr>
          <w:lang w:eastAsia="en-US"/>
        </w:rPr>
        <w:t xml:space="preserve">podle toho, </w:t>
      </w:r>
      <w:r>
        <w:rPr>
          <w:lang w:eastAsia="en-US"/>
        </w:rPr>
        <w:t xml:space="preserve">zda splňují předešlé podmínky (0 pokud nesplňují, 1 pokud splňují). </w:t>
      </w:r>
      <w:r w:rsidR="00E6773E">
        <w:rPr>
          <w:lang w:eastAsia="en-US"/>
        </w:rPr>
        <w:t>Rozřaz</w:t>
      </w:r>
      <w:r>
        <w:rPr>
          <w:lang w:eastAsia="en-US"/>
        </w:rPr>
        <w:t>ení do skupin shrnuje následující tabulka.</w:t>
      </w:r>
    </w:p>
    <w:p w:rsidR="008D78A6" w:rsidRDefault="008D78A6" w:rsidP="002327C0">
      <w:pPr>
        <w:rPr>
          <w:lang w:eastAsia="en-US"/>
        </w:rPr>
      </w:pPr>
    </w:p>
    <w:p w:rsidR="00EE1BA7" w:rsidRDefault="00EE1BA7" w:rsidP="002327C0">
      <w:pPr>
        <w:rPr>
          <w:lang w:eastAsia="en-US"/>
        </w:rPr>
      </w:pPr>
    </w:p>
    <w:p w:rsidR="008D78A6" w:rsidRDefault="008D78A6" w:rsidP="008D78A6">
      <w:pPr>
        <w:pStyle w:val="Titulek"/>
      </w:pPr>
      <w:r>
        <w:lastRenderedPageBreak/>
        <w:t xml:space="preserve">Tabulka </w:t>
      </w:r>
      <w:fldSimple w:instr=" SEQ Tabulka \* ARABIC ">
        <w:r w:rsidR="00AA29E9">
          <w:rPr>
            <w:noProof/>
          </w:rPr>
          <w:t>13</w:t>
        </w:r>
      </w:fldSimple>
      <w:r>
        <w:t>: Rozřazení exportních příležitostí do kategorií podle velikosti a růstu trhu</w:t>
      </w:r>
    </w:p>
    <w:tbl>
      <w:tblPr>
        <w:tblStyle w:val="Mkatabulky"/>
        <w:tblW w:w="0" w:type="auto"/>
        <w:tblLook w:val="04A0"/>
      </w:tblPr>
      <w:tblGrid>
        <w:gridCol w:w="2328"/>
        <w:gridCol w:w="2450"/>
        <w:gridCol w:w="2371"/>
        <w:gridCol w:w="2137"/>
      </w:tblGrid>
      <w:tr w:rsidR="001E38E5" w:rsidTr="001E38E5">
        <w:tc>
          <w:tcPr>
            <w:tcW w:w="3734" w:type="dxa"/>
          </w:tcPr>
          <w:p w:rsidR="001E38E5" w:rsidRPr="001E38E5" w:rsidRDefault="001E38E5" w:rsidP="001E38E5">
            <w:pPr>
              <w:jc w:val="center"/>
              <w:rPr>
                <w:b/>
                <w:lang w:eastAsia="en-US"/>
              </w:rPr>
            </w:pPr>
            <w:r w:rsidRPr="001E38E5">
              <w:rPr>
                <w:b/>
                <w:lang w:eastAsia="en-US"/>
              </w:rPr>
              <w:t>Kategorie</w:t>
            </w:r>
          </w:p>
        </w:tc>
        <w:tc>
          <w:tcPr>
            <w:tcW w:w="3786" w:type="dxa"/>
          </w:tcPr>
          <w:p w:rsidR="001E38E5" w:rsidRPr="001E38E5" w:rsidRDefault="001E38E5" w:rsidP="001E38E5">
            <w:pPr>
              <w:jc w:val="center"/>
              <w:rPr>
                <w:b/>
                <w:lang w:eastAsia="en-US"/>
              </w:rPr>
            </w:pPr>
            <w:r w:rsidRPr="001E38E5">
              <w:rPr>
                <w:b/>
                <w:lang w:eastAsia="en-US"/>
              </w:rPr>
              <w:t>Krátkodobý růst</w:t>
            </w:r>
          </w:p>
        </w:tc>
        <w:tc>
          <w:tcPr>
            <w:tcW w:w="3491" w:type="dxa"/>
          </w:tcPr>
          <w:p w:rsidR="001E38E5" w:rsidRPr="001E38E5" w:rsidRDefault="001E38E5" w:rsidP="001E38E5">
            <w:pPr>
              <w:jc w:val="center"/>
              <w:rPr>
                <w:b/>
                <w:lang w:eastAsia="en-US"/>
              </w:rPr>
            </w:pPr>
            <w:r w:rsidRPr="001E38E5">
              <w:rPr>
                <w:b/>
                <w:lang w:eastAsia="en-US"/>
              </w:rPr>
              <w:t>Střednědobý růst</w:t>
            </w:r>
          </w:p>
        </w:tc>
        <w:tc>
          <w:tcPr>
            <w:tcW w:w="3491" w:type="dxa"/>
          </w:tcPr>
          <w:p w:rsidR="001E38E5" w:rsidRPr="001E38E5" w:rsidRDefault="001E38E5" w:rsidP="001E38E5">
            <w:pPr>
              <w:jc w:val="center"/>
              <w:rPr>
                <w:b/>
                <w:lang w:eastAsia="en-US"/>
              </w:rPr>
            </w:pPr>
            <w:r w:rsidRPr="001E38E5">
              <w:rPr>
                <w:b/>
                <w:lang w:eastAsia="en-US"/>
              </w:rPr>
              <w:t>Velikost trhu</w:t>
            </w:r>
          </w:p>
        </w:tc>
      </w:tr>
      <w:tr w:rsidR="001E38E5" w:rsidTr="001E38E5">
        <w:tc>
          <w:tcPr>
            <w:tcW w:w="3734" w:type="dxa"/>
          </w:tcPr>
          <w:p w:rsidR="001E38E5" w:rsidRDefault="001E38E5" w:rsidP="001E38E5">
            <w:pPr>
              <w:jc w:val="center"/>
              <w:rPr>
                <w:lang w:eastAsia="en-US"/>
              </w:rPr>
            </w:pPr>
            <w:r>
              <w:rPr>
                <w:lang w:eastAsia="en-US"/>
              </w:rPr>
              <w:t>0</w:t>
            </w:r>
          </w:p>
        </w:tc>
        <w:tc>
          <w:tcPr>
            <w:tcW w:w="3786" w:type="dxa"/>
          </w:tcPr>
          <w:p w:rsidR="001E38E5" w:rsidRDefault="001E38E5" w:rsidP="001E38E5">
            <w:pPr>
              <w:jc w:val="center"/>
              <w:rPr>
                <w:lang w:eastAsia="en-US"/>
              </w:rPr>
            </w:pPr>
            <w:r>
              <w:rPr>
                <w:lang w:eastAsia="en-US"/>
              </w:rPr>
              <w:t>0</w:t>
            </w:r>
          </w:p>
        </w:tc>
        <w:tc>
          <w:tcPr>
            <w:tcW w:w="3491" w:type="dxa"/>
          </w:tcPr>
          <w:p w:rsidR="001E38E5" w:rsidRDefault="001E38E5" w:rsidP="001E38E5">
            <w:pPr>
              <w:jc w:val="center"/>
              <w:rPr>
                <w:lang w:eastAsia="en-US"/>
              </w:rPr>
            </w:pPr>
            <w:r>
              <w:rPr>
                <w:lang w:eastAsia="en-US"/>
              </w:rPr>
              <w:t>0</w:t>
            </w:r>
          </w:p>
        </w:tc>
        <w:tc>
          <w:tcPr>
            <w:tcW w:w="3491" w:type="dxa"/>
          </w:tcPr>
          <w:p w:rsidR="001E38E5" w:rsidRDefault="001E38E5" w:rsidP="001E38E5">
            <w:pPr>
              <w:jc w:val="center"/>
              <w:rPr>
                <w:lang w:eastAsia="en-US"/>
              </w:rPr>
            </w:pPr>
            <w:r>
              <w:rPr>
                <w:lang w:eastAsia="en-US"/>
              </w:rPr>
              <w:t>0</w:t>
            </w:r>
          </w:p>
        </w:tc>
      </w:tr>
      <w:tr w:rsidR="001E38E5" w:rsidTr="001E38E5">
        <w:tc>
          <w:tcPr>
            <w:tcW w:w="3734" w:type="dxa"/>
          </w:tcPr>
          <w:p w:rsidR="001E38E5" w:rsidRDefault="001E38E5" w:rsidP="001E38E5">
            <w:pPr>
              <w:jc w:val="center"/>
              <w:rPr>
                <w:lang w:eastAsia="en-US"/>
              </w:rPr>
            </w:pPr>
            <w:r>
              <w:rPr>
                <w:lang w:eastAsia="en-US"/>
              </w:rPr>
              <w:t>1</w:t>
            </w:r>
          </w:p>
        </w:tc>
        <w:tc>
          <w:tcPr>
            <w:tcW w:w="3786" w:type="dxa"/>
          </w:tcPr>
          <w:p w:rsidR="001E38E5" w:rsidRDefault="001E38E5" w:rsidP="001E38E5">
            <w:pPr>
              <w:jc w:val="center"/>
              <w:rPr>
                <w:lang w:eastAsia="en-US"/>
              </w:rPr>
            </w:pPr>
            <w:r>
              <w:rPr>
                <w:lang w:eastAsia="en-US"/>
              </w:rPr>
              <w:t>1</w:t>
            </w:r>
          </w:p>
        </w:tc>
        <w:tc>
          <w:tcPr>
            <w:tcW w:w="3491" w:type="dxa"/>
          </w:tcPr>
          <w:p w:rsidR="001E38E5" w:rsidRDefault="001E38E5" w:rsidP="001E38E5">
            <w:pPr>
              <w:jc w:val="center"/>
              <w:rPr>
                <w:lang w:eastAsia="en-US"/>
              </w:rPr>
            </w:pPr>
            <w:r>
              <w:rPr>
                <w:lang w:eastAsia="en-US"/>
              </w:rPr>
              <w:t>0</w:t>
            </w:r>
          </w:p>
        </w:tc>
        <w:tc>
          <w:tcPr>
            <w:tcW w:w="3491" w:type="dxa"/>
          </w:tcPr>
          <w:p w:rsidR="001E38E5" w:rsidRDefault="001E38E5" w:rsidP="001E38E5">
            <w:pPr>
              <w:jc w:val="center"/>
              <w:rPr>
                <w:lang w:eastAsia="en-US"/>
              </w:rPr>
            </w:pPr>
            <w:r>
              <w:rPr>
                <w:lang w:eastAsia="en-US"/>
              </w:rPr>
              <w:t>0</w:t>
            </w:r>
          </w:p>
        </w:tc>
      </w:tr>
      <w:tr w:rsidR="001E38E5" w:rsidTr="001E38E5">
        <w:tc>
          <w:tcPr>
            <w:tcW w:w="3734" w:type="dxa"/>
          </w:tcPr>
          <w:p w:rsidR="001E38E5" w:rsidRDefault="001E38E5" w:rsidP="001E38E5">
            <w:pPr>
              <w:jc w:val="center"/>
              <w:rPr>
                <w:lang w:eastAsia="en-US"/>
              </w:rPr>
            </w:pPr>
            <w:r>
              <w:rPr>
                <w:lang w:eastAsia="en-US"/>
              </w:rPr>
              <w:t>2</w:t>
            </w:r>
          </w:p>
        </w:tc>
        <w:tc>
          <w:tcPr>
            <w:tcW w:w="3786" w:type="dxa"/>
          </w:tcPr>
          <w:p w:rsidR="001E38E5" w:rsidRDefault="001E38E5" w:rsidP="001E38E5">
            <w:pPr>
              <w:jc w:val="center"/>
              <w:rPr>
                <w:lang w:eastAsia="en-US"/>
              </w:rPr>
            </w:pPr>
            <w:r>
              <w:rPr>
                <w:lang w:eastAsia="en-US"/>
              </w:rPr>
              <w:t>0</w:t>
            </w:r>
          </w:p>
        </w:tc>
        <w:tc>
          <w:tcPr>
            <w:tcW w:w="3491" w:type="dxa"/>
          </w:tcPr>
          <w:p w:rsidR="001E38E5" w:rsidRDefault="001E38E5" w:rsidP="001E38E5">
            <w:pPr>
              <w:jc w:val="center"/>
              <w:rPr>
                <w:lang w:eastAsia="en-US"/>
              </w:rPr>
            </w:pPr>
            <w:r>
              <w:rPr>
                <w:lang w:eastAsia="en-US"/>
              </w:rPr>
              <w:t>1</w:t>
            </w:r>
          </w:p>
        </w:tc>
        <w:tc>
          <w:tcPr>
            <w:tcW w:w="3491" w:type="dxa"/>
          </w:tcPr>
          <w:p w:rsidR="001E38E5" w:rsidRDefault="001E38E5" w:rsidP="001E38E5">
            <w:pPr>
              <w:jc w:val="center"/>
              <w:rPr>
                <w:lang w:eastAsia="en-US"/>
              </w:rPr>
            </w:pPr>
            <w:r>
              <w:rPr>
                <w:lang w:eastAsia="en-US"/>
              </w:rPr>
              <w:t>0</w:t>
            </w:r>
          </w:p>
        </w:tc>
      </w:tr>
      <w:tr w:rsidR="001E38E5" w:rsidTr="001E38E5">
        <w:tc>
          <w:tcPr>
            <w:tcW w:w="3734" w:type="dxa"/>
          </w:tcPr>
          <w:p w:rsidR="001E38E5" w:rsidRDefault="001E38E5" w:rsidP="001E38E5">
            <w:pPr>
              <w:jc w:val="center"/>
              <w:rPr>
                <w:lang w:eastAsia="en-US"/>
              </w:rPr>
            </w:pPr>
            <w:r>
              <w:rPr>
                <w:lang w:eastAsia="en-US"/>
              </w:rPr>
              <w:t>3</w:t>
            </w:r>
          </w:p>
        </w:tc>
        <w:tc>
          <w:tcPr>
            <w:tcW w:w="3786" w:type="dxa"/>
          </w:tcPr>
          <w:p w:rsidR="001E38E5" w:rsidRDefault="001E38E5" w:rsidP="001E38E5">
            <w:pPr>
              <w:jc w:val="center"/>
              <w:rPr>
                <w:lang w:eastAsia="en-US"/>
              </w:rPr>
            </w:pPr>
            <w:r>
              <w:rPr>
                <w:lang w:eastAsia="en-US"/>
              </w:rPr>
              <w:t>0</w:t>
            </w:r>
          </w:p>
        </w:tc>
        <w:tc>
          <w:tcPr>
            <w:tcW w:w="3491" w:type="dxa"/>
          </w:tcPr>
          <w:p w:rsidR="001E38E5" w:rsidRDefault="001E38E5" w:rsidP="001E38E5">
            <w:pPr>
              <w:jc w:val="center"/>
              <w:rPr>
                <w:lang w:eastAsia="en-US"/>
              </w:rPr>
            </w:pPr>
            <w:r>
              <w:rPr>
                <w:lang w:eastAsia="en-US"/>
              </w:rPr>
              <w:t>0</w:t>
            </w:r>
          </w:p>
        </w:tc>
        <w:tc>
          <w:tcPr>
            <w:tcW w:w="3491" w:type="dxa"/>
          </w:tcPr>
          <w:p w:rsidR="001E38E5" w:rsidRDefault="001E38E5" w:rsidP="001E38E5">
            <w:pPr>
              <w:jc w:val="center"/>
              <w:rPr>
                <w:lang w:eastAsia="en-US"/>
              </w:rPr>
            </w:pPr>
            <w:r>
              <w:rPr>
                <w:lang w:eastAsia="en-US"/>
              </w:rPr>
              <w:t>1</w:t>
            </w:r>
          </w:p>
        </w:tc>
      </w:tr>
      <w:tr w:rsidR="001E38E5" w:rsidTr="001E38E5">
        <w:tc>
          <w:tcPr>
            <w:tcW w:w="3734" w:type="dxa"/>
          </w:tcPr>
          <w:p w:rsidR="001E38E5" w:rsidRDefault="001E38E5" w:rsidP="001E38E5">
            <w:pPr>
              <w:jc w:val="center"/>
              <w:rPr>
                <w:lang w:eastAsia="en-US"/>
              </w:rPr>
            </w:pPr>
            <w:r>
              <w:rPr>
                <w:lang w:eastAsia="en-US"/>
              </w:rPr>
              <w:t>4</w:t>
            </w:r>
          </w:p>
        </w:tc>
        <w:tc>
          <w:tcPr>
            <w:tcW w:w="3786" w:type="dxa"/>
          </w:tcPr>
          <w:p w:rsidR="001E38E5" w:rsidRDefault="001E38E5" w:rsidP="001E38E5">
            <w:pPr>
              <w:jc w:val="center"/>
              <w:rPr>
                <w:lang w:eastAsia="en-US"/>
              </w:rPr>
            </w:pPr>
            <w:r>
              <w:rPr>
                <w:lang w:eastAsia="en-US"/>
              </w:rPr>
              <w:t>1</w:t>
            </w:r>
          </w:p>
        </w:tc>
        <w:tc>
          <w:tcPr>
            <w:tcW w:w="3491" w:type="dxa"/>
          </w:tcPr>
          <w:p w:rsidR="001E38E5" w:rsidRDefault="001E38E5" w:rsidP="001E38E5">
            <w:pPr>
              <w:jc w:val="center"/>
              <w:rPr>
                <w:lang w:eastAsia="en-US"/>
              </w:rPr>
            </w:pPr>
            <w:r>
              <w:rPr>
                <w:lang w:eastAsia="en-US"/>
              </w:rPr>
              <w:t>1</w:t>
            </w:r>
          </w:p>
        </w:tc>
        <w:tc>
          <w:tcPr>
            <w:tcW w:w="3491" w:type="dxa"/>
          </w:tcPr>
          <w:p w:rsidR="001E38E5" w:rsidRDefault="001E38E5" w:rsidP="001E38E5">
            <w:pPr>
              <w:jc w:val="center"/>
              <w:rPr>
                <w:lang w:eastAsia="en-US"/>
              </w:rPr>
            </w:pPr>
            <w:r>
              <w:rPr>
                <w:lang w:eastAsia="en-US"/>
              </w:rPr>
              <w:t>0</w:t>
            </w:r>
          </w:p>
        </w:tc>
      </w:tr>
      <w:tr w:rsidR="001E38E5" w:rsidTr="001E38E5">
        <w:tc>
          <w:tcPr>
            <w:tcW w:w="3734" w:type="dxa"/>
          </w:tcPr>
          <w:p w:rsidR="001E38E5" w:rsidRDefault="001E38E5" w:rsidP="001E38E5">
            <w:pPr>
              <w:jc w:val="center"/>
              <w:rPr>
                <w:lang w:eastAsia="en-US"/>
              </w:rPr>
            </w:pPr>
            <w:r>
              <w:rPr>
                <w:lang w:eastAsia="en-US"/>
              </w:rPr>
              <w:t>5</w:t>
            </w:r>
          </w:p>
        </w:tc>
        <w:tc>
          <w:tcPr>
            <w:tcW w:w="3786" w:type="dxa"/>
          </w:tcPr>
          <w:p w:rsidR="001E38E5" w:rsidRDefault="001E38E5" w:rsidP="001E38E5">
            <w:pPr>
              <w:jc w:val="center"/>
              <w:rPr>
                <w:lang w:eastAsia="en-US"/>
              </w:rPr>
            </w:pPr>
            <w:r>
              <w:rPr>
                <w:lang w:eastAsia="en-US"/>
              </w:rPr>
              <w:t>1</w:t>
            </w:r>
          </w:p>
        </w:tc>
        <w:tc>
          <w:tcPr>
            <w:tcW w:w="3491" w:type="dxa"/>
          </w:tcPr>
          <w:p w:rsidR="001E38E5" w:rsidRDefault="001E38E5" w:rsidP="001E38E5">
            <w:pPr>
              <w:jc w:val="center"/>
              <w:rPr>
                <w:lang w:eastAsia="en-US"/>
              </w:rPr>
            </w:pPr>
            <w:r>
              <w:rPr>
                <w:lang w:eastAsia="en-US"/>
              </w:rPr>
              <w:t>0</w:t>
            </w:r>
          </w:p>
        </w:tc>
        <w:tc>
          <w:tcPr>
            <w:tcW w:w="3491" w:type="dxa"/>
          </w:tcPr>
          <w:p w:rsidR="001E38E5" w:rsidRDefault="001E38E5" w:rsidP="001E38E5">
            <w:pPr>
              <w:jc w:val="center"/>
              <w:rPr>
                <w:lang w:eastAsia="en-US"/>
              </w:rPr>
            </w:pPr>
            <w:r>
              <w:rPr>
                <w:lang w:eastAsia="en-US"/>
              </w:rPr>
              <w:t>1</w:t>
            </w:r>
          </w:p>
        </w:tc>
      </w:tr>
      <w:tr w:rsidR="001E38E5" w:rsidTr="001E38E5">
        <w:tc>
          <w:tcPr>
            <w:tcW w:w="3734" w:type="dxa"/>
          </w:tcPr>
          <w:p w:rsidR="001E38E5" w:rsidRDefault="001E38E5" w:rsidP="001E38E5">
            <w:pPr>
              <w:jc w:val="center"/>
              <w:rPr>
                <w:lang w:eastAsia="en-US"/>
              </w:rPr>
            </w:pPr>
            <w:r>
              <w:rPr>
                <w:lang w:eastAsia="en-US"/>
              </w:rPr>
              <w:t>6</w:t>
            </w:r>
          </w:p>
        </w:tc>
        <w:tc>
          <w:tcPr>
            <w:tcW w:w="3786" w:type="dxa"/>
          </w:tcPr>
          <w:p w:rsidR="001E38E5" w:rsidRDefault="001E38E5" w:rsidP="001E38E5">
            <w:pPr>
              <w:jc w:val="center"/>
              <w:rPr>
                <w:lang w:eastAsia="en-US"/>
              </w:rPr>
            </w:pPr>
            <w:r>
              <w:rPr>
                <w:lang w:eastAsia="en-US"/>
              </w:rPr>
              <w:t>0</w:t>
            </w:r>
          </w:p>
        </w:tc>
        <w:tc>
          <w:tcPr>
            <w:tcW w:w="3491" w:type="dxa"/>
          </w:tcPr>
          <w:p w:rsidR="001E38E5" w:rsidRDefault="001E38E5" w:rsidP="001E38E5">
            <w:pPr>
              <w:jc w:val="center"/>
              <w:rPr>
                <w:lang w:eastAsia="en-US"/>
              </w:rPr>
            </w:pPr>
            <w:r>
              <w:rPr>
                <w:lang w:eastAsia="en-US"/>
              </w:rPr>
              <w:t>1</w:t>
            </w:r>
          </w:p>
        </w:tc>
        <w:tc>
          <w:tcPr>
            <w:tcW w:w="3491" w:type="dxa"/>
          </w:tcPr>
          <w:p w:rsidR="001E38E5" w:rsidRDefault="001E38E5" w:rsidP="001E38E5">
            <w:pPr>
              <w:jc w:val="center"/>
              <w:rPr>
                <w:lang w:eastAsia="en-US"/>
              </w:rPr>
            </w:pPr>
            <w:r>
              <w:rPr>
                <w:lang w:eastAsia="en-US"/>
              </w:rPr>
              <w:t>1</w:t>
            </w:r>
          </w:p>
        </w:tc>
      </w:tr>
      <w:tr w:rsidR="001E38E5" w:rsidTr="001E38E5">
        <w:tc>
          <w:tcPr>
            <w:tcW w:w="3734" w:type="dxa"/>
          </w:tcPr>
          <w:p w:rsidR="001E38E5" w:rsidRDefault="001E38E5" w:rsidP="001E38E5">
            <w:pPr>
              <w:jc w:val="center"/>
              <w:rPr>
                <w:lang w:eastAsia="en-US"/>
              </w:rPr>
            </w:pPr>
            <w:r>
              <w:rPr>
                <w:lang w:eastAsia="en-US"/>
              </w:rPr>
              <w:t>7</w:t>
            </w:r>
          </w:p>
        </w:tc>
        <w:tc>
          <w:tcPr>
            <w:tcW w:w="3786" w:type="dxa"/>
          </w:tcPr>
          <w:p w:rsidR="001E38E5" w:rsidRDefault="001E38E5" w:rsidP="001E38E5">
            <w:pPr>
              <w:jc w:val="center"/>
              <w:rPr>
                <w:lang w:eastAsia="en-US"/>
              </w:rPr>
            </w:pPr>
            <w:r>
              <w:rPr>
                <w:lang w:eastAsia="en-US"/>
              </w:rPr>
              <w:t>1</w:t>
            </w:r>
          </w:p>
        </w:tc>
        <w:tc>
          <w:tcPr>
            <w:tcW w:w="3491" w:type="dxa"/>
          </w:tcPr>
          <w:p w:rsidR="001E38E5" w:rsidRDefault="001E38E5" w:rsidP="001E38E5">
            <w:pPr>
              <w:jc w:val="center"/>
              <w:rPr>
                <w:lang w:eastAsia="en-US"/>
              </w:rPr>
            </w:pPr>
            <w:r>
              <w:rPr>
                <w:lang w:eastAsia="en-US"/>
              </w:rPr>
              <w:t>1</w:t>
            </w:r>
          </w:p>
        </w:tc>
        <w:tc>
          <w:tcPr>
            <w:tcW w:w="3491" w:type="dxa"/>
          </w:tcPr>
          <w:p w:rsidR="001E38E5" w:rsidRDefault="001E38E5" w:rsidP="001E38E5">
            <w:pPr>
              <w:jc w:val="center"/>
              <w:rPr>
                <w:lang w:eastAsia="en-US"/>
              </w:rPr>
            </w:pPr>
            <w:r>
              <w:rPr>
                <w:lang w:eastAsia="en-US"/>
              </w:rPr>
              <w:t>1</w:t>
            </w:r>
          </w:p>
        </w:tc>
      </w:tr>
    </w:tbl>
    <w:p w:rsidR="008D78A6" w:rsidRPr="008D78A6" w:rsidRDefault="008D78A6" w:rsidP="008D78A6">
      <w:pPr>
        <w:rPr>
          <w:lang w:eastAsia="en-US"/>
        </w:rPr>
      </w:pPr>
    </w:p>
    <w:p w:rsidR="008D78A6" w:rsidRDefault="001E38E5" w:rsidP="002327C0">
      <w:pPr>
        <w:rPr>
          <w:lang w:eastAsia="en-US"/>
        </w:rPr>
      </w:pPr>
      <w:r>
        <w:rPr>
          <w:lang w:eastAsia="en-US"/>
        </w:rPr>
        <w:t>V prvním filtru byly vyřazeny exportní příležitosti, pokud spadaly do kategorie 0-2. Nejdůležitějším ukazatelem je tak velikost trhu a exportní příležitost s menším dovozním trhem není eliminována pouze v případě, že vykazuje krátkodobý i střednědobý růst. Pro pozdější použití jsou však exportní příležitosti dále roztříděny do 3 širších kategorií:</w:t>
      </w:r>
    </w:p>
    <w:p w:rsidR="00E6773E" w:rsidRDefault="00E6773E" w:rsidP="002327C0">
      <w:pPr>
        <w:rPr>
          <w:lang w:eastAsia="en-US"/>
        </w:rPr>
      </w:pPr>
      <m:oMath>
        <m:r>
          <w:rPr>
            <w:rFonts w:ascii="Cambria Math" w:hAnsi="Cambria Math"/>
            <w:lang w:eastAsia="en-US"/>
          </w:rPr>
          <m:t xml:space="preserve">filtr 1=1 </m:t>
        </m:r>
      </m:oMath>
      <w:r>
        <w:rPr>
          <w:lang w:eastAsia="en-US"/>
        </w:rPr>
        <w:t xml:space="preserve"> pokud spadá exportní příležitost do kategorie 3</w:t>
      </w:r>
    </w:p>
    <w:p w:rsidR="00E6773E" w:rsidRDefault="00E6773E" w:rsidP="002327C0">
      <w:pPr>
        <w:rPr>
          <w:lang w:eastAsia="en-US"/>
        </w:rPr>
      </w:pPr>
      <m:oMath>
        <m:r>
          <w:rPr>
            <w:rFonts w:ascii="Cambria Math" w:hAnsi="Cambria Math"/>
            <w:lang w:eastAsia="en-US"/>
          </w:rPr>
          <m:t>filtr 1=2</m:t>
        </m:r>
      </m:oMath>
      <w:r>
        <w:rPr>
          <w:lang w:eastAsia="en-US"/>
        </w:rPr>
        <w:t xml:space="preserve">  pokud spadá exportní příležitost do kategorie 4-6</w:t>
      </w:r>
    </w:p>
    <w:p w:rsidR="00E6773E" w:rsidRDefault="00E6773E" w:rsidP="00E6773E">
      <w:pPr>
        <w:rPr>
          <w:lang w:eastAsia="en-US"/>
        </w:rPr>
      </w:pPr>
      <m:oMath>
        <m:r>
          <w:rPr>
            <w:rFonts w:ascii="Cambria Math" w:hAnsi="Cambria Math"/>
            <w:lang w:eastAsia="en-US"/>
          </w:rPr>
          <m:t>filtr 1=3</m:t>
        </m:r>
      </m:oMath>
      <w:r>
        <w:rPr>
          <w:lang w:eastAsia="en-US"/>
        </w:rPr>
        <w:t xml:space="preserve">  pokud spadá exportní příležitost do kategorie 7</w:t>
      </w:r>
    </w:p>
    <w:p w:rsidR="00E6773E" w:rsidRDefault="00396301" w:rsidP="00E6773E">
      <w:pPr>
        <w:rPr>
          <w:lang w:eastAsia="en-US"/>
        </w:rPr>
      </w:pPr>
      <w:r>
        <w:rPr>
          <w:lang w:eastAsia="en-US"/>
        </w:rPr>
        <w:t xml:space="preserve">V druhém filtru jde především o to odfiltrovat exportní příležitosti, kde jsou velké překážky obchodu. Tento filtr </w:t>
      </w:r>
      <w:r w:rsidR="002A58CE">
        <w:rPr>
          <w:lang w:eastAsia="en-US"/>
        </w:rPr>
        <w:t>by měl vyhodnotit schopnost země proniknout na daný trh a</w:t>
      </w:r>
      <w:r>
        <w:rPr>
          <w:lang w:eastAsia="en-US"/>
        </w:rPr>
        <w:t xml:space="preserve"> skládá </w:t>
      </w:r>
      <w:r w:rsidR="002A58CE">
        <w:rPr>
          <w:lang w:eastAsia="en-US"/>
        </w:rPr>
        <w:t xml:space="preserve">se </w:t>
      </w:r>
      <w:r w:rsidR="00060CDE">
        <w:rPr>
          <w:lang w:eastAsia="en-US"/>
        </w:rPr>
        <w:t>z</w:t>
      </w:r>
      <w:r>
        <w:rPr>
          <w:lang w:eastAsia="en-US"/>
        </w:rPr>
        <w:t xml:space="preserve"> 3 částí.</w:t>
      </w:r>
      <w:r w:rsidR="00060CDE">
        <w:rPr>
          <w:lang w:eastAsia="en-US"/>
        </w:rPr>
        <w:t xml:space="preserve"> </w:t>
      </w:r>
      <w:r w:rsidR="00770D4C">
        <w:rPr>
          <w:lang w:eastAsia="en-US"/>
        </w:rPr>
        <w:t>První část využívá Herfindahl-</w:t>
      </w:r>
      <w:proofErr w:type="spellStart"/>
      <w:r w:rsidR="00770D4C">
        <w:rPr>
          <w:lang w:eastAsia="en-US"/>
        </w:rPr>
        <w:t>Hirschmann</w:t>
      </w:r>
      <w:proofErr w:type="spellEnd"/>
      <w:r w:rsidR="00770D4C">
        <w:rPr>
          <w:lang w:eastAsia="en-US"/>
        </w:rPr>
        <w:t xml:space="preserve"> Index (HHI) k</w:t>
      </w:r>
      <w:r w:rsidR="002D3238">
        <w:rPr>
          <w:lang w:eastAsia="en-US"/>
        </w:rPr>
        <w:t> měření tržní koncentrace. Předpokladem je, že</w:t>
      </w:r>
      <w:r w:rsidR="00BB1853">
        <w:rPr>
          <w:lang w:eastAsia="en-US"/>
        </w:rPr>
        <w:t xml:space="preserve"> je snazší proniknout na méně koncentrovaný trh (trh s nízkým HHI). HHI byl počítán následujícím způsobem:</w:t>
      </w:r>
    </w:p>
    <w:p w:rsidR="0032656A" w:rsidRDefault="0032656A" w:rsidP="00E6773E">
      <w:pPr>
        <w:rPr>
          <w:lang w:eastAsia="en-US"/>
        </w:rPr>
      </w:pPr>
    </w:p>
    <w:p w:rsidR="0032656A" w:rsidRDefault="0032656A" w:rsidP="0032656A">
      <w:pPr>
        <w:pStyle w:val="Titulek"/>
      </w:pPr>
      <w:r>
        <w:t xml:space="preserve">Vzorec </w:t>
      </w:r>
      <w:fldSimple w:instr=" SEQ Vzorec \* ARABIC ">
        <w:r w:rsidR="00AA29E9">
          <w:rPr>
            <w:noProof/>
          </w:rPr>
          <w:t>4</w:t>
        </w:r>
      </w:fldSimple>
      <w:r>
        <w:t>:</w:t>
      </w:r>
    </w:p>
    <w:p w:rsidR="00BB1853" w:rsidRDefault="004C7213" w:rsidP="00E6773E">
      <w:pPr>
        <w:rPr>
          <w:lang w:eastAsia="en-US"/>
        </w:rPr>
      </w:pPr>
      <m:oMath>
        <m:sSub>
          <m:sSubPr>
            <m:ctrlPr>
              <w:rPr>
                <w:rFonts w:ascii="Cambria Math" w:hAnsi="Cambria Math"/>
                <w:i/>
                <w:lang w:eastAsia="en-US"/>
              </w:rPr>
            </m:ctrlPr>
          </m:sSubPr>
          <m:e>
            <m:r>
              <w:rPr>
                <w:rFonts w:ascii="Cambria Math" w:hAnsi="Cambria Math"/>
                <w:lang w:eastAsia="en-US"/>
              </w:rPr>
              <m:t>HHI</m:t>
            </m:r>
          </m:e>
          <m:sub>
            <m:r>
              <w:rPr>
                <w:rFonts w:ascii="Cambria Math" w:hAnsi="Cambria Math"/>
                <w:lang w:eastAsia="en-US"/>
              </w:rPr>
              <m:t>i,j</m:t>
            </m:r>
          </m:sub>
        </m:sSub>
        <m:r>
          <w:rPr>
            <w:rFonts w:ascii="Cambria Math" w:hAnsi="Cambria Math"/>
            <w:lang w:eastAsia="en-US"/>
          </w:rPr>
          <m:t>=</m:t>
        </m:r>
        <m:nary>
          <m:naryPr>
            <m:chr m:val="∑"/>
            <m:limLoc m:val="undOvr"/>
            <m:ctrlPr>
              <w:rPr>
                <w:rFonts w:ascii="Cambria Math" w:hAnsi="Cambria Math"/>
                <w:i/>
                <w:lang w:eastAsia="en-US"/>
              </w:rPr>
            </m:ctrlPr>
          </m:naryPr>
          <m:sub>
            <m:r>
              <w:rPr>
                <w:rFonts w:ascii="Cambria Math" w:hAnsi="Cambria Math"/>
                <w:lang w:eastAsia="en-US"/>
              </w:rPr>
              <m:t>k=1</m:t>
            </m:r>
          </m:sub>
          <m:sup>
            <m:r>
              <w:rPr>
                <w:rFonts w:ascii="Cambria Math" w:hAnsi="Cambria Math"/>
                <w:lang w:eastAsia="en-US"/>
              </w:rPr>
              <m:t>N</m:t>
            </m:r>
          </m:sup>
          <m:e>
            <m:sSup>
              <m:sSupPr>
                <m:ctrlPr>
                  <w:rPr>
                    <w:rFonts w:ascii="Cambria Math" w:hAnsi="Cambria Math"/>
                    <w:i/>
                    <w:lang w:eastAsia="en-US"/>
                  </w:rPr>
                </m:ctrlPr>
              </m:sSupPr>
              <m:e>
                <m:d>
                  <m:dPr>
                    <m:ctrlPr>
                      <w:rPr>
                        <w:rFonts w:ascii="Cambria Math" w:hAnsi="Cambria Math"/>
                        <w:i/>
                        <w:lang w:eastAsia="en-US"/>
                      </w:rPr>
                    </m:ctrlPr>
                  </m:dPr>
                  <m:e>
                    <m:f>
                      <m:fPr>
                        <m:ctrlPr>
                          <w:rPr>
                            <w:rFonts w:ascii="Cambria Math" w:hAnsi="Cambria Math"/>
                            <w:i/>
                            <w:lang w:eastAsia="en-US"/>
                          </w:rPr>
                        </m:ctrlPr>
                      </m:fPr>
                      <m:num>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k,i,j</m:t>
                            </m:r>
                          </m:sub>
                        </m:sSub>
                      </m:num>
                      <m:den>
                        <m:sSub>
                          <m:sSubPr>
                            <m:ctrlPr>
                              <w:rPr>
                                <w:rFonts w:ascii="Cambria Math" w:hAnsi="Cambria Math"/>
                                <w:i/>
                                <w:lang w:eastAsia="en-US"/>
                              </w:rPr>
                            </m:ctrlPr>
                          </m:sSubPr>
                          <m:e>
                            <m:r>
                              <w:rPr>
                                <w:rFonts w:ascii="Cambria Math" w:hAnsi="Cambria Math"/>
                                <w:lang w:eastAsia="en-US"/>
                              </w:rPr>
                              <m:t>M</m:t>
                            </m:r>
                          </m:e>
                          <m:sub>
                            <m:r>
                              <w:rPr>
                                <w:rFonts w:ascii="Cambria Math" w:hAnsi="Cambria Math"/>
                                <w:lang w:eastAsia="en-US"/>
                              </w:rPr>
                              <m:t>w,i,j</m:t>
                            </m:r>
                          </m:sub>
                        </m:sSub>
                      </m:den>
                    </m:f>
                  </m:e>
                </m:d>
              </m:e>
              <m:sup>
                <m:r>
                  <w:rPr>
                    <w:rFonts w:ascii="Cambria Math" w:hAnsi="Cambria Math"/>
                    <w:lang w:eastAsia="en-US"/>
                  </w:rPr>
                  <m:t>2</m:t>
                </m:r>
              </m:sup>
            </m:sSup>
          </m:e>
        </m:nary>
      </m:oMath>
      <w:r w:rsidR="00BB1853">
        <w:rPr>
          <w:lang w:eastAsia="en-US"/>
        </w:rPr>
        <w:t xml:space="preserve"> </w:t>
      </w:r>
    </w:p>
    <w:p w:rsidR="0032656A" w:rsidRDefault="0032656A" w:rsidP="00E6773E">
      <w:pPr>
        <w:rPr>
          <w:lang w:eastAsia="en-US"/>
        </w:rPr>
      </w:pPr>
    </w:p>
    <w:p w:rsidR="00BB1853" w:rsidRDefault="00BB1853" w:rsidP="00E6773E">
      <w:pPr>
        <w:rPr>
          <w:lang w:eastAsia="en-US"/>
        </w:rPr>
      </w:pPr>
      <w:r>
        <w:rPr>
          <w:lang w:eastAsia="en-US"/>
        </w:rPr>
        <w:t xml:space="preserve">kde </w:t>
      </w:r>
      <w:proofErr w:type="spellStart"/>
      <w:proofErr w:type="gramStart"/>
      <w:r>
        <w:rPr>
          <w:lang w:eastAsia="en-US"/>
        </w:rPr>
        <w:t>X</w:t>
      </w:r>
      <w:r>
        <w:rPr>
          <w:vertAlign w:val="subscript"/>
          <w:lang w:eastAsia="en-US"/>
        </w:rPr>
        <w:t>k</w:t>
      </w:r>
      <w:proofErr w:type="spellEnd"/>
      <w:r>
        <w:rPr>
          <w:vertAlign w:val="subscript"/>
          <w:lang w:eastAsia="en-US"/>
        </w:rPr>
        <w:t>,i,j</w:t>
      </w:r>
      <w:r>
        <w:rPr>
          <w:lang w:eastAsia="en-US"/>
        </w:rPr>
        <w:t xml:space="preserve"> je</w:t>
      </w:r>
      <w:proofErr w:type="gramEnd"/>
      <w:r>
        <w:rPr>
          <w:lang w:eastAsia="en-US"/>
        </w:rPr>
        <w:t xml:space="preserve"> export produktu j, země k, do země i. N je počet zemí, které ještě nebyly odfiltrovány. </w:t>
      </w:r>
      <w:proofErr w:type="spellStart"/>
      <w:proofErr w:type="gramStart"/>
      <w:r>
        <w:rPr>
          <w:lang w:eastAsia="en-US"/>
        </w:rPr>
        <w:t>M</w:t>
      </w:r>
      <w:r>
        <w:rPr>
          <w:vertAlign w:val="subscript"/>
          <w:lang w:eastAsia="en-US"/>
        </w:rPr>
        <w:t>w</w:t>
      </w:r>
      <w:proofErr w:type="spellEnd"/>
      <w:r>
        <w:rPr>
          <w:vertAlign w:val="subscript"/>
          <w:lang w:eastAsia="en-US"/>
        </w:rPr>
        <w:t>,i,j</w:t>
      </w:r>
      <w:r>
        <w:rPr>
          <w:lang w:eastAsia="en-US"/>
        </w:rPr>
        <w:t xml:space="preserve"> je</w:t>
      </w:r>
      <w:proofErr w:type="gramEnd"/>
      <w:r>
        <w:rPr>
          <w:lang w:eastAsia="en-US"/>
        </w:rPr>
        <w:t xml:space="preserve"> celkový import produktu j do země i. Podobně jako v předchozím filtru musí být nastaveny prahové hodnoty</w:t>
      </w:r>
      <w:r w:rsidR="00744260">
        <w:rPr>
          <w:rStyle w:val="Znakapoznpodarou"/>
          <w:lang w:eastAsia="en-US"/>
        </w:rPr>
        <w:footnoteReference w:id="16"/>
      </w:r>
      <w:r>
        <w:rPr>
          <w:lang w:eastAsia="en-US"/>
        </w:rPr>
        <w:t>.</w:t>
      </w:r>
    </w:p>
    <w:p w:rsidR="0032656A" w:rsidRDefault="0032656A" w:rsidP="00E6773E">
      <w:pPr>
        <w:rPr>
          <w:lang w:eastAsia="en-US"/>
        </w:rPr>
      </w:pPr>
    </w:p>
    <w:p w:rsidR="0032656A" w:rsidRDefault="0032656A" w:rsidP="0032656A">
      <w:pPr>
        <w:pStyle w:val="Titulek"/>
      </w:pPr>
      <w:r>
        <w:t xml:space="preserve">Vzorec </w:t>
      </w:r>
      <w:fldSimple w:instr=" SEQ Vzorec \* ARABIC ">
        <w:r w:rsidR="00AA29E9">
          <w:rPr>
            <w:noProof/>
          </w:rPr>
          <w:t>5</w:t>
        </w:r>
      </w:fldSimple>
      <w:r>
        <w:t>:</w:t>
      </w:r>
    </w:p>
    <w:p w:rsidR="00744260" w:rsidRDefault="004C7213" w:rsidP="00E6773E">
      <w:pPr>
        <w:rPr>
          <w:lang w:eastAsia="en-US"/>
        </w:rPr>
      </w:pPr>
      <m:oMath>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k</m:t>
            </m:r>
          </m:sub>
        </m:sSub>
        <m:r>
          <w:rPr>
            <w:rFonts w:ascii="Cambria Math" w:hAnsi="Cambria Math"/>
            <w:lang w:eastAsia="en-US"/>
          </w:rPr>
          <m:t>=0,085</m:t>
        </m:r>
      </m:oMath>
      <w:r w:rsidR="00744260">
        <w:rPr>
          <w:lang w:eastAsia="en-US"/>
        </w:rPr>
        <w:t xml:space="preserve"> , když filtr 1 = 1</w:t>
      </w:r>
    </w:p>
    <w:p w:rsidR="00744260" w:rsidRDefault="004C7213" w:rsidP="00E6773E">
      <w:pPr>
        <w:rPr>
          <w:lang w:eastAsia="en-US"/>
        </w:rPr>
      </w:pPr>
      <m:oMath>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k</m:t>
            </m:r>
          </m:sub>
        </m:sSub>
        <m:r>
          <w:rPr>
            <w:rFonts w:ascii="Cambria Math" w:hAnsi="Cambria Math"/>
            <w:lang w:eastAsia="en-US"/>
          </w:rPr>
          <m:t>=0,529</m:t>
        </m:r>
      </m:oMath>
      <w:r w:rsidR="00744260">
        <w:rPr>
          <w:lang w:eastAsia="en-US"/>
        </w:rPr>
        <w:t xml:space="preserve"> , když filtr 1 = 2</w:t>
      </w:r>
    </w:p>
    <w:p w:rsidR="00744260" w:rsidRPr="00BB1853" w:rsidRDefault="004C7213" w:rsidP="00E6773E">
      <w:pPr>
        <w:rPr>
          <w:lang w:eastAsia="en-US"/>
        </w:rPr>
      </w:pPr>
      <m:oMath>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k</m:t>
            </m:r>
          </m:sub>
        </m:sSub>
        <m:r>
          <w:rPr>
            <w:rFonts w:ascii="Cambria Math" w:hAnsi="Cambria Math"/>
            <w:lang w:eastAsia="en-US"/>
          </w:rPr>
          <m:t>=0,973</m:t>
        </m:r>
      </m:oMath>
      <w:r w:rsidR="00744260">
        <w:rPr>
          <w:lang w:eastAsia="en-US"/>
        </w:rPr>
        <w:t xml:space="preserve"> , když filtr 1 = 3</w:t>
      </w:r>
    </w:p>
    <w:p w:rsidR="00E6773E" w:rsidRDefault="00E6773E" w:rsidP="002327C0">
      <w:pPr>
        <w:rPr>
          <w:lang w:eastAsia="en-US"/>
        </w:rPr>
      </w:pPr>
    </w:p>
    <w:p w:rsidR="00EE1BA7" w:rsidRDefault="00EE1BA7" w:rsidP="002327C0">
      <w:pPr>
        <w:rPr>
          <w:lang w:eastAsia="en-US"/>
        </w:rPr>
      </w:pPr>
    </w:p>
    <w:p w:rsidR="0032656A" w:rsidRDefault="0032656A" w:rsidP="0032656A">
      <w:pPr>
        <w:pStyle w:val="Titulek"/>
      </w:pPr>
      <w:r>
        <w:lastRenderedPageBreak/>
        <w:t xml:space="preserve">Podmínka </w:t>
      </w:r>
      <w:fldSimple w:instr=" SEQ Podmínka \* ARABIC ">
        <w:r w:rsidR="00AA29E9">
          <w:rPr>
            <w:noProof/>
          </w:rPr>
          <w:t>3</w:t>
        </w:r>
      </w:fldSimple>
      <w:r>
        <w:t>:</w:t>
      </w:r>
    </w:p>
    <w:p w:rsidR="00785592" w:rsidRDefault="004C7213" w:rsidP="002327C0">
      <w:pPr>
        <w:rPr>
          <w:lang w:eastAsia="en-US"/>
        </w:rPr>
      </w:pPr>
      <m:oMath>
        <m:sSub>
          <m:sSubPr>
            <m:ctrlPr>
              <w:rPr>
                <w:rFonts w:ascii="Cambria Math" w:hAnsi="Cambria Math"/>
                <w:i/>
                <w:lang w:eastAsia="en-US"/>
              </w:rPr>
            </m:ctrlPr>
          </m:sSubPr>
          <m:e>
            <m:r>
              <w:rPr>
                <w:rFonts w:ascii="Cambria Math" w:hAnsi="Cambria Math"/>
                <w:lang w:eastAsia="en-US"/>
              </w:rPr>
              <m:t>HHI</m:t>
            </m:r>
          </m:e>
          <m:sub>
            <m:r>
              <w:rPr>
                <w:rFonts w:ascii="Cambria Math" w:hAnsi="Cambria Math"/>
                <w:lang w:eastAsia="en-US"/>
              </w:rPr>
              <m:t>i,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k</m:t>
            </m:r>
          </m:sub>
        </m:sSub>
      </m:oMath>
      <w:r w:rsidR="00785592">
        <w:rPr>
          <w:lang w:eastAsia="en-US"/>
        </w:rPr>
        <w:t xml:space="preserve"> </w:t>
      </w:r>
    </w:p>
    <w:p w:rsidR="00785592" w:rsidRDefault="00785592" w:rsidP="002327C0">
      <w:pPr>
        <w:rPr>
          <w:lang w:eastAsia="en-US"/>
        </w:rPr>
      </w:pPr>
    </w:p>
    <w:p w:rsidR="0032656A" w:rsidRDefault="00744260" w:rsidP="002327C0">
      <w:pPr>
        <w:rPr>
          <w:lang w:eastAsia="en-US"/>
        </w:rPr>
      </w:pPr>
      <w:r>
        <w:rPr>
          <w:lang w:eastAsia="en-US"/>
        </w:rPr>
        <w:t>Exportní</w:t>
      </w:r>
      <w:r w:rsidR="0040298E">
        <w:rPr>
          <w:lang w:eastAsia="en-US"/>
        </w:rPr>
        <w:t xml:space="preserve"> příležitosti, kde byl HHI vyšší</w:t>
      </w:r>
      <w:r>
        <w:rPr>
          <w:lang w:eastAsia="en-US"/>
        </w:rPr>
        <w:t xml:space="preserve"> než prahové hodnoty</w:t>
      </w:r>
      <w:r w:rsidR="00F45365">
        <w:rPr>
          <w:lang w:eastAsia="en-US"/>
        </w:rPr>
        <w:t>,</w:t>
      </w:r>
      <w:r>
        <w:rPr>
          <w:lang w:eastAsia="en-US"/>
        </w:rPr>
        <w:t xml:space="preserve"> byly </w:t>
      </w:r>
      <w:r w:rsidR="0040298E">
        <w:rPr>
          <w:lang w:eastAsia="en-US"/>
        </w:rPr>
        <w:t>vyřazeny.</w:t>
      </w:r>
    </w:p>
    <w:p w:rsidR="0032656A" w:rsidRDefault="0032656A" w:rsidP="0032656A">
      <w:pPr>
        <w:tabs>
          <w:tab w:val="left" w:pos="7605"/>
        </w:tabs>
        <w:rPr>
          <w:lang w:eastAsia="en-US"/>
        </w:rPr>
      </w:pPr>
      <w:r>
        <w:rPr>
          <w:lang w:eastAsia="en-US"/>
        </w:rPr>
        <w:t>Druhá část filtru 2 používá podobný předpoklad jak</w:t>
      </w:r>
      <w:r w:rsidR="00785592">
        <w:rPr>
          <w:lang w:eastAsia="en-US"/>
        </w:rPr>
        <w:t>o</w:t>
      </w:r>
      <w:r>
        <w:rPr>
          <w:lang w:eastAsia="en-US"/>
        </w:rPr>
        <w:t xml:space="preserve"> </w:t>
      </w:r>
      <w:proofErr w:type="spellStart"/>
      <w:r>
        <w:rPr>
          <w:lang w:eastAsia="en-US"/>
        </w:rPr>
        <w:t>Cuyvers</w:t>
      </w:r>
      <w:proofErr w:type="spellEnd"/>
      <w:r>
        <w:rPr>
          <w:lang w:eastAsia="en-US"/>
        </w:rPr>
        <w:t xml:space="preserve"> (2004), který </w:t>
      </w:r>
      <w:r w:rsidR="000E3736">
        <w:rPr>
          <w:lang w:eastAsia="en-US"/>
        </w:rPr>
        <w:t>vychází z toho, že pokud geograficky a strukturou obchodu podobné země (Indonésie, Malajsie, Filipíny a Singapur) jsou schopny proniknout na daný trh, potom je i pro Thajsko jednodušší na tento trh proniknout.</w:t>
      </w:r>
      <w:r>
        <w:rPr>
          <w:lang w:eastAsia="en-US"/>
        </w:rPr>
        <w:tab/>
      </w:r>
      <w:r w:rsidR="000E3736">
        <w:rPr>
          <w:lang w:eastAsia="en-US"/>
        </w:rPr>
        <w:t xml:space="preserve"> V případě, že ani podobné země neexportují na daný trh, jedná se o tzv. projevenou absenci obchodu a i pro Thajsko by bylo těžké na tento trh proniknout. V případě České republiky jsme zvolili pro tento ukazatel Německo, které je velkým exportérem a je tudíž přítomno na velkém množství trhů jako exportér a zároveň se jedná o souseda ČR a o zemi s podobnou strukturou exportu. Relativní tržní podíl Německa byl použit jako ukazatel projevené absence obchodu.</w:t>
      </w:r>
    </w:p>
    <w:p w:rsidR="00EE1BA7" w:rsidRDefault="00EE1BA7" w:rsidP="0032656A">
      <w:pPr>
        <w:tabs>
          <w:tab w:val="left" w:pos="7605"/>
        </w:tabs>
        <w:rPr>
          <w:lang w:eastAsia="en-US"/>
        </w:rPr>
      </w:pPr>
    </w:p>
    <w:p w:rsidR="00273636" w:rsidRDefault="00273636" w:rsidP="00273636">
      <w:pPr>
        <w:pStyle w:val="Titulek"/>
      </w:pPr>
      <w:r>
        <w:t xml:space="preserve">Vzorec </w:t>
      </w:r>
      <w:fldSimple w:instr=" SEQ Vzorec \* ARABIC ">
        <w:r w:rsidR="00AA29E9">
          <w:rPr>
            <w:noProof/>
          </w:rPr>
          <w:t>6</w:t>
        </w:r>
      </w:fldSimple>
      <w:r>
        <w:t>:</w:t>
      </w:r>
    </w:p>
    <w:p w:rsidR="00273636" w:rsidRPr="00273636" w:rsidRDefault="00273636" w:rsidP="00273636">
      <w:pPr>
        <w:rPr>
          <w:lang w:eastAsia="en-US"/>
        </w:rPr>
      </w:pPr>
    </w:p>
    <w:p w:rsidR="000E3736" w:rsidRDefault="004C7213" w:rsidP="0032656A">
      <w:pPr>
        <w:tabs>
          <w:tab w:val="left" w:pos="7605"/>
        </w:tabs>
        <w:rPr>
          <w:lang w:eastAsia="en-US"/>
        </w:rPr>
      </w:pPr>
      <m:oMath>
        <m:sSub>
          <m:sSubPr>
            <m:ctrlPr>
              <w:rPr>
                <w:rFonts w:ascii="Cambria Math" w:hAnsi="Cambria Math"/>
                <w:i/>
                <w:sz w:val="24"/>
                <w:szCs w:val="24"/>
                <w:lang w:eastAsia="en-US"/>
              </w:rPr>
            </m:ctrlPr>
          </m:sSubPr>
          <m:e>
            <m:r>
              <w:rPr>
                <w:rFonts w:ascii="Cambria Math" w:hAnsi="Cambria Math"/>
                <w:sz w:val="24"/>
                <w:szCs w:val="24"/>
                <w:lang w:eastAsia="en-US"/>
              </w:rPr>
              <m:t>m</m:t>
            </m:r>
          </m:e>
          <m:sub>
            <m:r>
              <w:rPr>
                <w:rFonts w:ascii="Cambria Math" w:hAnsi="Cambria Math"/>
                <w:sz w:val="24"/>
                <w:szCs w:val="24"/>
                <w:lang w:eastAsia="en-US"/>
              </w:rPr>
              <m:t>i,j</m:t>
            </m:r>
          </m:sub>
        </m:sSub>
        <m:r>
          <w:rPr>
            <w:rFonts w:ascii="Cambria Math" w:hAnsi="Cambria Math"/>
            <w:sz w:val="24"/>
            <w:szCs w:val="24"/>
            <w:lang w:eastAsia="en-US"/>
          </w:rPr>
          <m:t>=</m:t>
        </m:r>
        <m:f>
          <m:fPr>
            <m:ctrlPr>
              <w:rPr>
                <w:rFonts w:ascii="Cambria Math" w:hAnsi="Cambria Math"/>
                <w:i/>
                <w:sz w:val="24"/>
                <w:szCs w:val="24"/>
                <w:lang w:eastAsia="en-US"/>
              </w:rPr>
            </m:ctrlPr>
          </m:fPr>
          <m:num>
            <m:f>
              <m:fPr>
                <m:ctrlPr>
                  <w:rPr>
                    <w:rFonts w:ascii="Cambria Math" w:hAnsi="Cambria Math"/>
                    <w:i/>
                    <w:sz w:val="24"/>
                    <w:szCs w:val="24"/>
                    <w:lang w:eastAsia="en-US"/>
                  </w:rPr>
                </m:ctrlPr>
              </m:fPr>
              <m:num>
                <m:sSub>
                  <m:sSubPr>
                    <m:ctrlPr>
                      <w:rPr>
                        <w:rFonts w:ascii="Cambria Math" w:hAnsi="Cambria Math"/>
                        <w:i/>
                        <w:sz w:val="24"/>
                        <w:szCs w:val="24"/>
                        <w:lang w:eastAsia="en-US"/>
                      </w:rPr>
                    </m:ctrlPr>
                  </m:sSubPr>
                  <m:e>
                    <m:r>
                      <w:rPr>
                        <w:rFonts w:ascii="Cambria Math" w:hAnsi="Cambria Math"/>
                        <w:sz w:val="24"/>
                        <w:szCs w:val="24"/>
                        <w:lang w:eastAsia="en-US"/>
                      </w:rPr>
                      <m:t>X</m:t>
                    </m:r>
                  </m:e>
                  <m:sub>
                    <m:r>
                      <w:rPr>
                        <w:rFonts w:ascii="Cambria Math" w:hAnsi="Cambria Math"/>
                        <w:sz w:val="24"/>
                        <w:szCs w:val="24"/>
                        <w:lang w:eastAsia="en-US"/>
                      </w:rPr>
                      <m:t>G,i,j</m:t>
                    </m:r>
                  </m:sub>
                </m:sSub>
              </m:num>
              <m:den>
                <m:sSub>
                  <m:sSubPr>
                    <m:ctrlPr>
                      <w:rPr>
                        <w:rFonts w:ascii="Cambria Math" w:hAnsi="Cambria Math"/>
                        <w:i/>
                        <w:sz w:val="24"/>
                        <w:szCs w:val="24"/>
                        <w:lang w:eastAsia="en-US"/>
                      </w:rPr>
                    </m:ctrlPr>
                  </m:sSubPr>
                  <m:e>
                    <m:r>
                      <w:rPr>
                        <w:rFonts w:ascii="Cambria Math" w:hAnsi="Cambria Math"/>
                        <w:sz w:val="24"/>
                        <w:szCs w:val="24"/>
                        <w:lang w:eastAsia="en-US"/>
                      </w:rPr>
                      <m:t>X</m:t>
                    </m:r>
                  </m:e>
                  <m:sub>
                    <m:r>
                      <w:rPr>
                        <w:rFonts w:ascii="Cambria Math" w:hAnsi="Cambria Math"/>
                        <w:sz w:val="24"/>
                        <w:szCs w:val="24"/>
                        <w:lang w:eastAsia="en-US"/>
                      </w:rPr>
                      <m:t>G,j</m:t>
                    </m:r>
                  </m:sub>
                </m:sSub>
              </m:den>
            </m:f>
          </m:num>
          <m:den>
            <m:f>
              <m:fPr>
                <m:ctrlPr>
                  <w:rPr>
                    <w:rFonts w:ascii="Cambria Math" w:hAnsi="Cambria Math"/>
                    <w:i/>
                    <w:sz w:val="24"/>
                    <w:szCs w:val="24"/>
                    <w:lang w:eastAsia="en-US"/>
                  </w:rPr>
                </m:ctrlPr>
              </m:fPr>
              <m:num>
                <m:sSub>
                  <m:sSubPr>
                    <m:ctrlPr>
                      <w:rPr>
                        <w:rFonts w:ascii="Cambria Math" w:hAnsi="Cambria Math"/>
                        <w:i/>
                        <w:sz w:val="24"/>
                        <w:szCs w:val="24"/>
                        <w:lang w:eastAsia="en-US"/>
                      </w:rPr>
                    </m:ctrlPr>
                  </m:sSubPr>
                  <m:e>
                    <m:r>
                      <w:rPr>
                        <w:rFonts w:ascii="Cambria Math" w:hAnsi="Cambria Math"/>
                        <w:sz w:val="24"/>
                        <w:szCs w:val="24"/>
                        <w:lang w:eastAsia="en-US"/>
                      </w:rPr>
                      <m:t>X</m:t>
                    </m:r>
                  </m:e>
                  <m:sub>
                    <m:r>
                      <w:rPr>
                        <w:rFonts w:ascii="Cambria Math" w:hAnsi="Cambria Math"/>
                        <w:sz w:val="24"/>
                        <w:szCs w:val="24"/>
                        <w:lang w:eastAsia="en-US"/>
                      </w:rPr>
                      <m:t>w,i,j</m:t>
                    </m:r>
                  </m:sub>
                </m:sSub>
              </m:num>
              <m:den>
                <m:sSub>
                  <m:sSubPr>
                    <m:ctrlPr>
                      <w:rPr>
                        <w:rFonts w:ascii="Cambria Math" w:hAnsi="Cambria Math"/>
                        <w:i/>
                        <w:sz w:val="24"/>
                        <w:szCs w:val="24"/>
                        <w:lang w:eastAsia="en-US"/>
                      </w:rPr>
                    </m:ctrlPr>
                  </m:sSubPr>
                  <m:e>
                    <m:r>
                      <w:rPr>
                        <w:rFonts w:ascii="Cambria Math" w:hAnsi="Cambria Math"/>
                        <w:sz w:val="24"/>
                        <w:szCs w:val="24"/>
                        <w:lang w:eastAsia="en-US"/>
                      </w:rPr>
                      <m:t>X</m:t>
                    </m:r>
                  </m:e>
                  <m:sub>
                    <m:r>
                      <w:rPr>
                        <w:rFonts w:ascii="Cambria Math" w:hAnsi="Cambria Math"/>
                        <w:sz w:val="24"/>
                        <w:szCs w:val="24"/>
                        <w:lang w:eastAsia="en-US"/>
                      </w:rPr>
                      <m:t>w,j</m:t>
                    </m:r>
                  </m:sub>
                </m:sSub>
              </m:den>
            </m:f>
          </m:den>
        </m:f>
      </m:oMath>
      <w:r w:rsidR="00273636">
        <w:rPr>
          <w:lang w:eastAsia="en-US"/>
        </w:rPr>
        <w:t xml:space="preserve"> </w:t>
      </w:r>
    </w:p>
    <w:p w:rsidR="008D78A6" w:rsidRDefault="008D78A6" w:rsidP="002327C0">
      <w:pPr>
        <w:rPr>
          <w:lang w:eastAsia="en-US"/>
        </w:rPr>
      </w:pPr>
    </w:p>
    <w:p w:rsidR="00273636" w:rsidRDefault="00273636" w:rsidP="00273636">
      <w:pPr>
        <w:pStyle w:val="Titulek"/>
      </w:pPr>
      <w:r>
        <w:t xml:space="preserve">Podmínka </w:t>
      </w:r>
      <w:fldSimple w:instr=" SEQ Podmínka \* ARABIC ">
        <w:r w:rsidR="00AA29E9">
          <w:rPr>
            <w:noProof/>
          </w:rPr>
          <w:t>4</w:t>
        </w:r>
      </w:fldSimple>
      <w:r>
        <w:t>:</w:t>
      </w:r>
    </w:p>
    <w:p w:rsidR="00273636" w:rsidRPr="00273636" w:rsidRDefault="00273636" w:rsidP="00273636">
      <w:pPr>
        <w:rPr>
          <w:lang w:eastAsia="en-US"/>
        </w:rPr>
      </w:pPr>
      <w:r w:rsidRPr="00273636">
        <w:rPr>
          <w:lang w:eastAsia="en-US"/>
        </w:rPr>
        <w:t xml:space="preserve">Pokud </w:t>
      </w:r>
      <w:proofErr w:type="gramStart"/>
      <w:r w:rsidRPr="00273636">
        <w:rPr>
          <w:lang w:eastAsia="en-US"/>
        </w:rPr>
        <w:t>m</w:t>
      </w:r>
      <w:r w:rsidRPr="00273636">
        <w:rPr>
          <w:vertAlign w:val="subscript"/>
          <w:lang w:eastAsia="en-US"/>
        </w:rPr>
        <w:t>i,j</w:t>
      </w:r>
      <w:r w:rsidRPr="00273636">
        <w:rPr>
          <w:lang w:eastAsia="en-US"/>
        </w:rPr>
        <w:t xml:space="preserve"> &gt; 0,95</w:t>
      </w:r>
      <w:proofErr w:type="gramEnd"/>
      <w:r w:rsidRPr="00273636">
        <w:rPr>
          <w:lang w:eastAsia="en-US"/>
        </w:rPr>
        <w:t xml:space="preserve"> </w:t>
      </w:r>
      <w:r w:rsidRPr="00273636">
        <w:rPr>
          <w:lang w:eastAsia="en-US"/>
        </w:rPr>
        <w:tab/>
        <w:t>filtr 2b = 1</w:t>
      </w:r>
    </w:p>
    <w:p w:rsidR="00273636" w:rsidRPr="00273636" w:rsidRDefault="00273636" w:rsidP="00273636">
      <w:pPr>
        <w:rPr>
          <w:lang w:eastAsia="en-US"/>
        </w:rPr>
      </w:pPr>
      <w:r w:rsidRPr="00273636">
        <w:rPr>
          <w:lang w:eastAsia="en-US"/>
        </w:rPr>
        <w:t xml:space="preserve">Pokud </w:t>
      </w:r>
      <w:proofErr w:type="gramStart"/>
      <w:r w:rsidRPr="00273636">
        <w:rPr>
          <w:lang w:eastAsia="en-US"/>
        </w:rPr>
        <w:t>m</w:t>
      </w:r>
      <w:r w:rsidRPr="00273636">
        <w:rPr>
          <w:vertAlign w:val="subscript"/>
          <w:lang w:eastAsia="en-US"/>
        </w:rPr>
        <w:t>i,j</w:t>
      </w:r>
      <w:r w:rsidRPr="00273636">
        <w:rPr>
          <w:lang w:eastAsia="en-US"/>
        </w:rPr>
        <w:t xml:space="preserve"> &lt; 0,95</w:t>
      </w:r>
      <w:proofErr w:type="gramEnd"/>
      <w:r w:rsidRPr="00273636">
        <w:rPr>
          <w:lang w:eastAsia="en-US"/>
        </w:rPr>
        <w:tab/>
        <w:t>filtr 2b = 0</w:t>
      </w:r>
    </w:p>
    <w:p w:rsidR="00273636" w:rsidRDefault="00273636" w:rsidP="00273636">
      <w:pPr>
        <w:rPr>
          <w:lang w:eastAsia="en-US"/>
        </w:rPr>
      </w:pPr>
    </w:p>
    <w:p w:rsidR="00273636" w:rsidRDefault="00273636" w:rsidP="00273636">
      <w:pPr>
        <w:rPr>
          <w:lang w:eastAsia="en-US"/>
        </w:rPr>
      </w:pPr>
      <w:r>
        <w:rPr>
          <w:lang w:eastAsia="en-US"/>
        </w:rPr>
        <w:t>Poslední část druhého filtru představuje vzdálenost země k ČR</w:t>
      </w:r>
      <w:r>
        <w:rPr>
          <w:rStyle w:val="Znakapoznpodarou"/>
          <w:lang w:eastAsia="en-US"/>
        </w:rPr>
        <w:footnoteReference w:id="17"/>
      </w:r>
      <w:r>
        <w:rPr>
          <w:lang w:eastAsia="en-US"/>
        </w:rPr>
        <w:t xml:space="preserve"> (hlavního města k Praze). Země jsou rozřazeny do </w:t>
      </w:r>
      <w:r w:rsidR="0040298E">
        <w:rPr>
          <w:lang w:eastAsia="en-US"/>
        </w:rPr>
        <w:t>3 skupin:</w:t>
      </w:r>
    </w:p>
    <w:p w:rsidR="00136FBF" w:rsidRDefault="00136FBF" w:rsidP="00273636">
      <w:pPr>
        <w:rPr>
          <w:lang w:eastAsia="en-US"/>
        </w:rPr>
      </w:pPr>
    </w:p>
    <w:p w:rsidR="0040298E" w:rsidRDefault="0040298E" w:rsidP="0040298E">
      <w:pPr>
        <w:pStyle w:val="Titulek"/>
      </w:pPr>
      <w:r>
        <w:t xml:space="preserve">Podmínka </w:t>
      </w:r>
      <w:fldSimple w:instr=" SEQ Podmínka \* ARABIC ">
        <w:r w:rsidR="00AA29E9">
          <w:rPr>
            <w:noProof/>
          </w:rPr>
          <w:t>5</w:t>
        </w:r>
      </w:fldSimple>
      <w:r>
        <w:t>:</w:t>
      </w:r>
    </w:p>
    <w:p w:rsidR="0040298E" w:rsidRDefault="0040298E" w:rsidP="0040298E">
      <w:pPr>
        <w:rPr>
          <w:lang w:eastAsia="en-US"/>
        </w:rPr>
      </w:pPr>
      <w:r>
        <w:rPr>
          <w:lang w:eastAsia="en-US"/>
        </w:rPr>
        <w:t xml:space="preserve">Pokud je vzdálenost menší než 2500 km, </w:t>
      </w:r>
      <w:r>
        <w:rPr>
          <w:lang w:eastAsia="en-US"/>
        </w:rPr>
        <w:tab/>
      </w:r>
      <w:r>
        <w:rPr>
          <w:lang w:eastAsia="en-US"/>
        </w:rPr>
        <w:tab/>
      </w:r>
      <w:r>
        <w:rPr>
          <w:lang w:eastAsia="en-US"/>
        </w:rPr>
        <w:tab/>
      </w:r>
      <w:r>
        <w:rPr>
          <w:lang w:eastAsia="en-US"/>
        </w:rPr>
        <w:tab/>
        <w:t>filtr 2c = 2</w:t>
      </w:r>
    </w:p>
    <w:p w:rsidR="0040298E" w:rsidRPr="0040298E" w:rsidRDefault="0040298E" w:rsidP="0040298E">
      <w:pPr>
        <w:rPr>
          <w:lang w:eastAsia="en-US"/>
        </w:rPr>
      </w:pPr>
      <w:r>
        <w:rPr>
          <w:lang w:eastAsia="en-US"/>
        </w:rPr>
        <w:t xml:space="preserve">Pokud je vzdálenost větší než 2500 km, </w:t>
      </w:r>
      <w:r>
        <w:rPr>
          <w:lang w:eastAsia="en-US"/>
        </w:rPr>
        <w:tab/>
        <w:t>ale menší než 8500 km,</w:t>
      </w:r>
      <w:r>
        <w:rPr>
          <w:lang w:eastAsia="en-US"/>
        </w:rPr>
        <w:tab/>
      </w:r>
      <w:r>
        <w:rPr>
          <w:lang w:eastAsia="en-US"/>
        </w:rPr>
        <w:tab/>
        <w:t>filtr 2c = 1</w:t>
      </w:r>
    </w:p>
    <w:p w:rsidR="0040298E" w:rsidRDefault="0040298E" w:rsidP="0040298E">
      <w:pPr>
        <w:rPr>
          <w:lang w:eastAsia="en-US"/>
        </w:rPr>
      </w:pPr>
      <w:r>
        <w:rPr>
          <w:lang w:eastAsia="en-US"/>
        </w:rPr>
        <w:t xml:space="preserve">Pokud je vzdálenost větší než 8500 km, </w:t>
      </w:r>
      <w:r>
        <w:rPr>
          <w:lang w:eastAsia="en-US"/>
        </w:rPr>
        <w:tab/>
      </w:r>
      <w:r>
        <w:rPr>
          <w:lang w:eastAsia="en-US"/>
        </w:rPr>
        <w:tab/>
      </w:r>
      <w:r>
        <w:rPr>
          <w:lang w:eastAsia="en-US"/>
        </w:rPr>
        <w:tab/>
      </w:r>
      <w:r>
        <w:rPr>
          <w:lang w:eastAsia="en-US"/>
        </w:rPr>
        <w:tab/>
      </w:r>
      <w:r>
        <w:rPr>
          <w:lang w:eastAsia="en-US"/>
        </w:rPr>
        <w:tab/>
        <w:t>filtr 2c = 0</w:t>
      </w:r>
    </w:p>
    <w:p w:rsidR="0040298E" w:rsidRDefault="0040298E" w:rsidP="0040298E">
      <w:pPr>
        <w:rPr>
          <w:lang w:eastAsia="en-US"/>
        </w:rPr>
      </w:pPr>
    </w:p>
    <w:p w:rsidR="0040298E" w:rsidRDefault="0040298E" w:rsidP="0040298E">
      <w:pPr>
        <w:rPr>
          <w:lang w:eastAsia="en-US"/>
        </w:rPr>
      </w:pPr>
      <w:r>
        <w:rPr>
          <w:lang w:eastAsia="en-US"/>
        </w:rPr>
        <w:t>V dalším kroku byly odfiltrovány exportní příležitosti, kde filtr 2b = 0 a zároveň filtr 2c = 0.</w:t>
      </w:r>
    </w:p>
    <w:p w:rsidR="0040298E" w:rsidRDefault="0040298E" w:rsidP="0040298E">
      <w:pPr>
        <w:rPr>
          <w:lang w:eastAsia="en-US"/>
        </w:rPr>
      </w:pPr>
    </w:p>
    <w:p w:rsidR="002702EC" w:rsidRDefault="00EB08D1" w:rsidP="0040298E">
      <w:pPr>
        <w:rPr>
          <w:lang w:eastAsia="en-US"/>
        </w:rPr>
      </w:pPr>
      <w:r>
        <w:rPr>
          <w:lang w:eastAsia="en-US"/>
        </w:rPr>
        <w:t xml:space="preserve">Cílem třetího filtru bylo najít takové trhy, kde má ČR relativní komparativní výhodu a zohlednit tak, zda je ČR v daném odvětví, kde se nabízí příležitost vývozu do některé země dostatečně konkurenceschopná. </w:t>
      </w:r>
      <w:r w:rsidR="00BC74A3">
        <w:rPr>
          <w:lang w:eastAsia="en-US"/>
        </w:rPr>
        <w:t xml:space="preserve">K tomu byl využit </w:t>
      </w:r>
      <w:proofErr w:type="spellStart"/>
      <w:r w:rsidR="00BC74A3">
        <w:rPr>
          <w:lang w:eastAsia="en-US"/>
        </w:rPr>
        <w:t>Lafayův</w:t>
      </w:r>
      <w:proofErr w:type="spellEnd"/>
      <w:r w:rsidR="00BC74A3">
        <w:rPr>
          <w:lang w:eastAsia="en-US"/>
        </w:rPr>
        <w:t xml:space="preserve"> index, jehož konstrukce je popsána v </w:t>
      </w:r>
      <w:proofErr w:type="gramStart"/>
      <w:r w:rsidR="00BC74A3">
        <w:rPr>
          <w:lang w:eastAsia="en-US"/>
        </w:rPr>
        <w:t xml:space="preserve">kapitole </w:t>
      </w:r>
      <w:r w:rsidR="004C7213">
        <w:rPr>
          <w:lang w:eastAsia="en-US"/>
        </w:rPr>
        <w:fldChar w:fldCharType="begin"/>
      </w:r>
      <w:r w:rsidR="00BC74A3">
        <w:rPr>
          <w:lang w:eastAsia="en-US"/>
        </w:rPr>
        <w:instrText xml:space="preserve"> REF _Ref362250816 \r \h </w:instrText>
      </w:r>
      <w:r w:rsidR="004C7213">
        <w:rPr>
          <w:lang w:eastAsia="en-US"/>
        </w:rPr>
      </w:r>
      <w:r w:rsidR="004C7213">
        <w:rPr>
          <w:lang w:eastAsia="en-US"/>
        </w:rPr>
        <w:fldChar w:fldCharType="separate"/>
      </w:r>
      <w:r w:rsidR="00AA29E9">
        <w:rPr>
          <w:lang w:eastAsia="en-US"/>
        </w:rPr>
        <w:t>2.1</w:t>
      </w:r>
      <w:r w:rsidR="004C7213">
        <w:rPr>
          <w:lang w:eastAsia="en-US"/>
        </w:rPr>
        <w:fldChar w:fldCharType="end"/>
      </w:r>
      <w:r w:rsidR="00BC74A3">
        <w:rPr>
          <w:lang w:eastAsia="en-US"/>
        </w:rPr>
        <w:t>.</w:t>
      </w:r>
      <w:proofErr w:type="gramEnd"/>
      <w:r w:rsidR="00BC74A3">
        <w:rPr>
          <w:lang w:eastAsia="en-US"/>
        </w:rPr>
        <w:t xml:space="preserve"> U každé kombinace země-zboží byl vypočítán rozdíl v hodnotě LFI České republiky a dané země. Čím </w:t>
      </w:r>
      <w:r w:rsidR="00BC74A3">
        <w:rPr>
          <w:lang w:eastAsia="en-US"/>
        </w:rPr>
        <w:lastRenderedPageBreak/>
        <w:t>vyšší je tento rozdíl, tím větší má ČR oproti zkoumané zemi v daném produktu komparativní výhodu. Na základě rozdílu v hodnotě LFI byly exportní příležitosti rozřazeny do 4 kategorií.</w:t>
      </w:r>
    </w:p>
    <w:p w:rsidR="00EE1BA7" w:rsidRDefault="00EE1BA7" w:rsidP="0040298E">
      <w:pPr>
        <w:rPr>
          <w:lang w:eastAsia="en-US"/>
        </w:rPr>
      </w:pPr>
    </w:p>
    <w:p w:rsidR="00055376" w:rsidRDefault="00055376" w:rsidP="00055376">
      <w:pPr>
        <w:pStyle w:val="Titulek"/>
      </w:pPr>
      <w:r>
        <w:t xml:space="preserve">Podmínka </w:t>
      </w:r>
      <w:fldSimple w:instr=" SEQ Podmínka \* ARABIC ">
        <w:r w:rsidR="00AA29E9">
          <w:rPr>
            <w:noProof/>
          </w:rPr>
          <w:t>6</w:t>
        </w:r>
      </w:fldSimple>
      <w:r>
        <w:t>:</w:t>
      </w:r>
    </w:p>
    <w:p w:rsidR="00055376" w:rsidRPr="00055376" w:rsidRDefault="00055376" w:rsidP="00055376">
      <w:pPr>
        <w:rPr>
          <w:lang w:eastAsia="en-US"/>
        </w:rPr>
      </w:pPr>
    </w:p>
    <w:p w:rsidR="002702EC" w:rsidRPr="002702EC" w:rsidRDefault="002702EC" w:rsidP="0040298E">
      <w:pPr>
        <w:rPr>
          <w:i/>
          <w:lang w:eastAsia="en-US"/>
        </w:rPr>
      </w:pPr>
      <w:r w:rsidRPr="002702EC">
        <w:rPr>
          <w:i/>
          <w:lang w:eastAsia="en-US"/>
        </w:rPr>
        <w:t xml:space="preserve">Pokud je </w:t>
      </w:r>
      <m:oMath>
        <m:sSub>
          <m:sSubPr>
            <m:ctrlPr>
              <w:rPr>
                <w:rFonts w:ascii="Cambria Math" w:hAnsi="Cambria Math"/>
                <w:i/>
                <w:lang w:eastAsia="en-US"/>
              </w:rPr>
            </m:ctrlPr>
          </m:sSubPr>
          <m:e>
            <m:r>
              <w:rPr>
                <w:rFonts w:ascii="Cambria Math" w:hAnsi="Cambria Math"/>
                <w:lang w:eastAsia="en-US"/>
              </w:rPr>
              <m:t>LFI</m:t>
            </m:r>
          </m:e>
          <m:sub>
            <m:r>
              <w:rPr>
                <w:rFonts w:ascii="Cambria Math" w:hAnsi="Cambria Math"/>
                <w:lang w:eastAsia="en-US"/>
              </w:rPr>
              <m:t>cze,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LFI</m:t>
            </m:r>
          </m:e>
          <m:sub>
            <m:r>
              <w:rPr>
                <w:rFonts w:ascii="Cambria Math" w:hAnsi="Cambria Math"/>
                <w:lang w:eastAsia="en-US"/>
              </w:rPr>
              <m:t>i,j</m:t>
            </m:r>
          </m:sub>
        </m:sSub>
        <m:r>
          <w:rPr>
            <w:rFonts w:ascii="Cambria Math" w:hAnsi="Cambria Math"/>
            <w:lang w:eastAsia="en-US"/>
          </w:rPr>
          <m:t>&lt;0</m:t>
        </m:r>
      </m:oMath>
      <w:r>
        <w:rPr>
          <w:i/>
          <w:lang w:eastAsia="en-US"/>
        </w:rPr>
        <w:tab/>
      </w:r>
      <w:r>
        <w:rPr>
          <w:i/>
          <w:lang w:eastAsia="en-US"/>
        </w:rPr>
        <w:tab/>
      </w:r>
      <w:r>
        <w:rPr>
          <w:i/>
          <w:lang w:eastAsia="en-US"/>
        </w:rPr>
        <w:tab/>
      </w:r>
      <w:r>
        <w:rPr>
          <w:i/>
          <w:lang w:eastAsia="en-US"/>
        </w:rPr>
        <w:tab/>
      </w:r>
      <w:r>
        <w:rPr>
          <w:i/>
          <w:lang w:eastAsia="en-US"/>
        </w:rPr>
        <w:tab/>
        <w:t xml:space="preserve">filtr 3 = </w:t>
      </w:r>
      <w:r w:rsidRPr="002702EC">
        <w:rPr>
          <w:i/>
          <w:lang w:eastAsia="en-US"/>
        </w:rPr>
        <w:tab/>
      </w:r>
      <w:r>
        <w:rPr>
          <w:i/>
          <w:lang w:eastAsia="en-US"/>
        </w:rPr>
        <w:t>0</w:t>
      </w:r>
      <w:r w:rsidRPr="002702EC">
        <w:rPr>
          <w:i/>
          <w:lang w:eastAsia="en-US"/>
        </w:rPr>
        <w:tab/>
      </w:r>
      <w:r w:rsidRPr="002702EC">
        <w:rPr>
          <w:i/>
          <w:lang w:eastAsia="en-US"/>
        </w:rPr>
        <w:tab/>
      </w:r>
      <w:r w:rsidRPr="002702EC">
        <w:rPr>
          <w:i/>
          <w:lang w:eastAsia="en-US"/>
        </w:rPr>
        <w:tab/>
      </w:r>
    </w:p>
    <w:p w:rsidR="002702EC" w:rsidRPr="002702EC" w:rsidRDefault="002702EC" w:rsidP="0040298E">
      <w:pPr>
        <w:rPr>
          <w:i/>
          <w:lang w:eastAsia="en-US"/>
        </w:rPr>
      </w:pPr>
      <w:r w:rsidRPr="002702EC">
        <w:rPr>
          <w:i/>
          <w:lang w:eastAsia="en-US"/>
        </w:rPr>
        <w:t xml:space="preserve">Pokud je </w:t>
      </w:r>
      <m:oMath>
        <m:sSub>
          <m:sSubPr>
            <m:ctrlPr>
              <w:rPr>
                <w:rFonts w:ascii="Cambria Math" w:hAnsi="Cambria Math"/>
                <w:i/>
                <w:lang w:eastAsia="en-US"/>
              </w:rPr>
            </m:ctrlPr>
          </m:sSubPr>
          <m:e>
            <m:r>
              <w:rPr>
                <w:rFonts w:ascii="Cambria Math" w:hAnsi="Cambria Math"/>
                <w:lang w:eastAsia="en-US"/>
              </w:rPr>
              <m:t>LFI</m:t>
            </m:r>
          </m:e>
          <m:sub>
            <m:r>
              <w:rPr>
                <w:rFonts w:ascii="Cambria Math" w:hAnsi="Cambria Math"/>
                <w:lang w:eastAsia="en-US"/>
              </w:rPr>
              <m:t>cze,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LFI</m:t>
            </m:r>
          </m:e>
          <m:sub>
            <m:r>
              <w:rPr>
                <w:rFonts w:ascii="Cambria Math" w:hAnsi="Cambria Math"/>
                <w:lang w:eastAsia="en-US"/>
              </w:rPr>
              <m:t>i,j</m:t>
            </m:r>
          </m:sub>
        </m:sSub>
        <m:r>
          <w:rPr>
            <w:rFonts w:ascii="Cambria Math" w:hAnsi="Cambria Math"/>
            <w:lang w:eastAsia="en-US"/>
          </w:rPr>
          <m:t xml:space="preserve">≥0 &amp; </m:t>
        </m:r>
        <m:sSub>
          <m:sSubPr>
            <m:ctrlPr>
              <w:rPr>
                <w:rFonts w:ascii="Cambria Math" w:hAnsi="Cambria Math"/>
                <w:i/>
                <w:lang w:eastAsia="en-US"/>
              </w:rPr>
            </m:ctrlPr>
          </m:sSubPr>
          <m:e>
            <m:r>
              <w:rPr>
                <w:rFonts w:ascii="Cambria Math" w:hAnsi="Cambria Math"/>
                <w:lang w:eastAsia="en-US"/>
              </w:rPr>
              <m:t>LFI</m:t>
            </m:r>
          </m:e>
          <m:sub>
            <m:r>
              <w:rPr>
                <w:rFonts w:ascii="Cambria Math" w:hAnsi="Cambria Math"/>
                <w:lang w:eastAsia="en-US"/>
              </w:rPr>
              <m:t>cze,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LFI</m:t>
            </m:r>
          </m:e>
          <m:sub>
            <m:r>
              <w:rPr>
                <w:rFonts w:ascii="Cambria Math" w:hAnsi="Cambria Math"/>
                <w:lang w:eastAsia="en-US"/>
              </w:rPr>
              <m:t>i,j</m:t>
            </m:r>
          </m:sub>
        </m:sSub>
        <m:r>
          <w:rPr>
            <w:rFonts w:ascii="Cambria Math" w:hAnsi="Cambria Math"/>
            <w:lang w:eastAsia="en-US"/>
          </w:rPr>
          <m:t>&lt;0,025</m:t>
        </m:r>
      </m:oMath>
      <w:r w:rsidRPr="002702EC">
        <w:rPr>
          <w:i/>
          <w:lang w:eastAsia="en-US"/>
        </w:rPr>
        <w:t xml:space="preserve"> </w:t>
      </w:r>
      <w:r>
        <w:rPr>
          <w:i/>
          <w:lang w:eastAsia="en-US"/>
        </w:rPr>
        <w:tab/>
        <w:t>filtr 3 = 1</w:t>
      </w:r>
    </w:p>
    <w:p w:rsidR="002702EC" w:rsidRPr="002702EC" w:rsidRDefault="002702EC" w:rsidP="0040298E">
      <w:pPr>
        <w:rPr>
          <w:i/>
          <w:lang w:eastAsia="en-US"/>
        </w:rPr>
      </w:pPr>
      <w:r w:rsidRPr="002702EC">
        <w:rPr>
          <w:i/>
          <w:lang w:eastAsia="en-US"/>
        </w:rPr>
        <w:t xml:space="preserve">Pokud je </w:t>
      </w:r>
      <m:oMath>
        <m:sSub>
          <m:sSubPr>
            <m:ctrlPr>
              <w:rPr>
                <w:rFonts w:ascii="Cambria Math" w:hAnsi="Cambria Math"/>
                <w:i/>
                <w:lang w:eastAsia="en-US"/>
              </w:rPr>
            </m:ctrlPr>
          </m:sSubPr>
          <m:e>
            <m:r>
              <w:rPr>
                <w:rFonts w:ascii="Cambria Math" w:hAnsi="Cambria Math"/>
                <w:lang w:eastAsia="en-US"/>
              </w:rPr>
              <m:t>LFI</m:t>
            </m:r>
          </m:e>
          <m:sub>
            <m:r>
              <w:rPr>
                <w:rFonts w:ascii="Cambria Math" w:hAnsi="Cambria Math"/>
                <w:lang w:eastAsia="en-US"/>
              </w:rPr>
              <m:t>cze,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LFI</m:t>
            </m:r>
          </m:e>
          <m:sub>
            <m:r>
              <w:rPr>
                <w:rFonts w:ascii="Cambria Math" w:hAnsi="Cambria Math"/>
                <w:lang w:eastAsia="en-US"/>
              </w:rPr>
              <m:t>i,j</m:t>
            </m:r>
          </m:sub>
        </m:sSub>
        <m:r>
          <w:rPr>
            <w:rFonts w:ascii="Cambria Math" w:hAnsi="Cambria Math"/>
            <w:lang w:eastAsia="en-US"/>
          </w:rPr>
          <m:t xml:space="preserve">≥ 0,025 &amp; </m:t>
        </m:r>
        <m:sSub>
          <m:sSubPr>
            <m:ctrlPr>
              <w:rPr>
                <w:rFonts w:ascii="Cambria Math" w:hAnsi="Cambria Math"/>
                <w:i/>
                <w:lang w:eastAsia="en-US"/>
              </w:rPr>
            </m:ctrlPr>
          </m:sSubPr>
          <m:e>
            <m:r>
              <w:rPr>
                <w:rFonts w:ascii="Cambria Math" w:hAnsi="Cambria Math"/>
                <w:lang w:eastAsia="en-US"/>
              </w:rPr>
              <m:t>LFI</m:t>
            </m:r>
          </m:e>
          <m:sub>
            <m:r>
              <w:rPr>
                <w:rFonts w:ascii="Cambria Math" w:hAnsi="Cambria Math"/>
                <w:lang w:eastAsia="en-US"/>
              </w:rPr>
              <m:t>cze,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LFI</m:t>
            </m:r>
          </m:e>
          <m:sub>
            <m:r>
              <w:rPr>
                <w:rFonts w:ascii="Cambria Math" w:hAnsi="Cambria Math"/>
                <w:lang w:eastAsia="en-US"/>
              </w:rPr>
              <m:t>i,j</m:t>
            </m:r>
          </m:sub>
        </m:sSub>
        <m:r>
          <w:rPr>
            <w:rFonts w:ascii="Cambria Math" w:hAnsi="Cambria Math"/>
            <w:lang w:eastAsia="en-US"/>
          </w:rPr>
          <m:t>&lt;0,2</m:t>
        </m:r>
      </m:oMath>
      <w:r w:rsidRPr="002702EC">
        <w:rPr>
          <w:i/>
          <w:lang w:eastAsia="en-US"/>
        </w:rPr>
        <w:t xml:space="preserve"> </w:t>
      </w:r>
      <w:r>
        <w:rPr>
          <w:i/>
          <w:lang w:eastAsia="en-US"/>
        </w:rPr>
        <w:tab/>
        <w:t>filtr 3 = 2</w:t>
      </w:r>
    </w:p>
    <w:p w:rsidR="002702EC" w:rsidRDefault="002702EC" w:rsidP="0040298E">
      <w:pPr>
        <w:rPr>
          <w:i/>
          <w:lang w:eastAsia="en-US"/>
        </w:rPr>
      </w:pPr>
      <w:r w:rsidRPr="002702EC">
        <w:rPr>
          <w:i/>
          <w:lang w:eastAsia="en-US"/>
        </w:rPr>
        <w:t xml:space="preserve">Pokud je </w:t>
      </w:r>
      <m:oMath>
        <m:sSub>
          <m:sSubPr>
            <m:ctrlPr>
              <w:rPr>
                <w:rFonts w:ascii="Cambria Math" w:hAnsi="Cambria Math"/>
                <w:i/>
                <w:lang w:eastAsia="en-US"/>
              </w:rPr>
            </m:ctrlPr>
          </m:sSubPr>
          <m:e>
            <m:r>
              <w:rPr>
                <w:rFonts w:ascii="Cambria Math" w:hAnsi="Cambria Math"/>
                <w:lang w:eastAsia="en-US"/>
              </w:rPr>
              <m:t>LFI</m:t>
            </m:r>
          </m:e>
          <m:sub>
            <m:r>
              <w:rPr>
                <w:rFonts w:ascii="Cambria Math" w:hAnsi="Cambria Math"/>
                <w:lang w:eastAsia="en-US"/>
              </w:rPr>
              <m:t>c</m:t>
            </m:r>
            <m:r>
              <w:rPr>
                <w:rFonts w:ascii="Cambria Math" w:hAnsi="Cambria Math"/>
                <w:lang w:eastAsia="en-US"/>
              </w:rPr>
              <m:t>ze,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LFI</m:t>
            </m:r>
          </m:e>
          <m:sub>
            <m:r>
              <w:rPr>
                <w:rFonts w:ascii="Cambria Math" w:hAnsi="Cambria Math"/>
                <w:lang w:eastAsia="en-US"/>
              </w:rPr>
              <m:t>i,j</m:t>
            </m:r>
          </m:sub>
        </m:sSub>
        <m:r>
          <w:rPr>
            <w:rFonts w:ascii="Cambria Math" w:hAnsi="Cambria Math"/>
            <w:lang w:eastAsia="en-US"/>
          </w:rPr>
          <m:t>≥ 0,2</m:t>
        </m:r>
      </m:oMath>
      <w:r w:rsidRPr="002702EC">
        <w:rPr>
          <w:i/>
          <w:lang w:eastAsia="en-US"/>
        </w:rPr>
        <w:t xml:space="preserve"> </w:t>
      </w:r>
      <w:r>
        <w:rPr>
          <w:i/>
          <w:lang w:eastAsia="en-US"/>
        </w:rPr>
        <w:tab/>
      </w:r>
      <w:r>
        <w:rPr>
          <w:i/>
          <w:lang w:eastAsia="en-US"/>
        </w:rPr>
        <w:tab/>
      </w:r>
      <w:r>
        <w:rPr>
          <w:i/>
          <w:lang w:eastAsia="en-US"/>
        </w:rPr>
        <w:tab/>
      </w:r>
      <w:r>
        <w:rPr>
          <w:i/>
          <w:lang w:eastAsia="en-US"/>
        </w:rPr>
        <w:tab/>
        <w:t>filtr 3 = 3</w:t>
      </w:r>
    </w:p>
    <w:p w:rsidR="002702EC" w:rsidRDefault="002702EC" w:rsidP="0040298E">
      <w:pPr>
        <w:rPr>
          <w:i/>
          <w:lang w:eastAsia="en-US"/>
        </w:rPr>
      </w:pPr>
    </w:p>
    <w:p w:rsidR="00055376" w:rsidRDefault="00055376" w:rsidP="0040298E">
      <w:pPr>
        <w:rPr>
          <w:lang w:eastAsia="en-US"/>
        </w:rPr>
      </w:pPr>
      <w:r>
        <w:rPr>
          <w:lang w:eastAsia="en-US"/>
        </w:rPr>
        <w:t>Odstraněny byly exportní příležitosti, kde byl LFI ČR v produktu j nižší než ve sledované zemi (</w:t>
      </w:r>
      <w:r w:rsidR="00F45365">
        <w:rPr>
          <w:lang w:eastAsia="en-US"/>
        </w:rPr>
        <w:t xml:space="preserve">tj. </w:t>
      </w:r>
      <w:r>
        <w:rPr>
          <w:lang w:eastAsia="en-US"/>
        </w:rPr>
        <w:t xml:space="preserve">filtr 3 = 0). </w:t>
      </w:r>
    </w:p>
    <w:p w:rsidR="00055376" w:rsidRDefault="00055376" w:rsidP="0040298E">
      <w:pPr>
        <w:rPr>
          <w:lang w:eastAsia="en-US"/>
        </w:rPr>
      </w:pPr>
    </w:p>
    <w:p w:rsidR="00055376" w:rsidRDefault="00055376" w:rsidP="00F74E73">
      <w:pPr>
        <w:rPr>
          <w:lang w:eastAsia="en-US"/>
        </w:rPr>
      </w:pPr>
      <w:r>
        <w:rPr>
          <w:lang w:eastAsia="en-US"/>
        </w:rPr>
        <w:t xml:space="preserve">Do této doby metodologie nijak nezohledňovala, zda se jedná o exportní příležitost, která je již využitá (ČR na daný trh již vyváží) nebo zda se jedná o novou exportní příležitost. </w:t>
      </w:r>
      <w:r w:rsidR="00F74E73">
        <w:rPr>
          <w:lang w:eastAsia="en-US"/>
        </w:rPr>
        <w:t>Proto f</w:t>
      </w:r>
      <w:r>
        <w:rPr>
          <w:lang w:eastAsia="en-US"/>
        </w:rPr>
        <w:t xml:space="preserve">iltr 4 rozřazuje exportní příležitosti podle důležitosti trhu (stejně jako </w:t>
      </w:r>
      <w:proofErr w:type="spellStart"/>
      <w:r>
        <w:rPr>
          <w:lang w:eastAsia="en-US"/>
        </w:rPr>
        <w:t>Paerson</w:t>
      </w:r>
      <w:proofErr w:type="spellEnd"/>
      <w:r>
        <w:rPr>
          <w:lang w:eastAsia="en-US"/>
        </w:rPr>
        <w:t xml:space="preserve"> </w:t>
      </w:r>
      <w:proofErr w:type="spellStart"/>
      <w:r>
        <w:rPr>
          <w:lang w:eastAsia="en-US"/>
        </w:rPr>
        <w:t>et</w:t>
      </w:r>
      <w:proofErr w:type="spellEnd"/>
      <w:r>
        <w:rPr>
          <w:lang w:eastAsia="en-US"/>
        </w:rPr>
        <w:t xml:space="preserve"> </w:t>
      </w:r>
      <w:proofErr w:type="spellStart"/>
      <w:r>
        <w:rPr>
          <w:lang w:eastAsia="en-US"/>
        </w:rPr>
        <w:t>al</w:t>
      </w:r>
      <w:proofErr w:type="spellEnd"/>
      <w:r>
        <w:rPr>
          <w:lang w:eastAsia="en-US"/>
        </w:rPr>
        <w:t>. 2010 v případě JAR). Stupe</w:t>
      </w:r>
      <w:r w:rsidR="00F74E73">
        <w:rPr>
          <w:lang w:eastAsia="en-US"/>
        </w:rPr>
        <w:t xml:space="preserve">ň </w:t>
      </w:r>
      <w:r>
        <w:rPr>
          <w:lang w:eastAsia="en-US"/>
        </w:rPr>
        <w:t>důležitosti exportní země n, pro produkt j, do země i byl spočítán následujícím způsobem:</w:t>
      </w:r>
    </w:p>
    <w:p w:rsidR="00451950" w:rsidRDefault="00451950" w:rsidP="0040298E">
      <w:pPr>
        <w:rPr>
          <w:lang w:eastAsia="en-US"/>
        </w:rPr>
      </w:pPr>
    </w:p>
    <w:p w:rsidR="00451950" w:rsidRDefault="00451950" w:rsidP="00451950">
      <w:pPr>
        <w:pStyle w:val="Titulek"/>
      </w:pPr>
      <w:r>
        <w:t xml:space="preserve">Vzorec </w:t>
      </w:r>
      <w:fldSimple w:instr=" SEQ Vzorec \* ARABIC ">
        <w:r w:rsidR="00AA29E9">
          <w:rPr>
            <w:noProof/>
          </w:rPr>
          <w:t>7</w:t>
        </w:r>
      </w:fldSimple>
      <w:r>
        <w:t>:</w:t>
      </w:r>
    </w:p>
    <w:p w:rsidR="002702EC" w:rsidRPr="00451950" w:rsidRDefault="004C7213" w:rsidP="0040298E">
      <w:pPr>
        <w:rPr>
          <w:i/>
          <w:sz w:val="24"/>
          <w:szCs w:val="24"/>
          <w:lang w:eastAsia="en-US"/>
        </w:rPr>
      </w:pPr>
      <m:oMath>
        <m:sSub>
          <m:sSubPr>
            <m:ctrlPr>
              <w:rPr>
                <w:rFonts w:ascii="Cambria Math" w:hAnsi="Cambria Math"/>
                <w:i/>
                <w:sz w:val="24"/>
                <w:szCs w:val="24"/>
                <w:lang w:eastAsia="en-US"/>
              </w:rPr>
            </m:ctrlPr>
          </m:sSubPr>
          <m:e>
            <m:r>
              <w:rPr>
                <w:rFonts w:ascii="Cambria Math" w:hAnsi="Cambria Math"/>
                <w:sz w:val="24"/>
                <w:szCs w:val="24"/>
                <w:lang w:eastAsia="en-US"/>
              </w:rPr>
              <m:t>MI</m:t>
            </m:r>
          </m:e>
          <m:sub>
            <m:r>
              <w:rPr>
                <w:rFonts w:ascii="Cambria Math" w:hAnsi="Cambria Math"/>
                <w:sz w:val="24"/>
                <w:szCs w:val="24"/>
                <w:lang w:eastAsia="en-US"/>
              </w:rPr>
              <m:t>n,i,j</m:t>
            </m:r>
          </m:sub>
        </m:sSub>
        <m:r>
          <w:rPr>
            <w:rFonts w:ascii="Cambria Math" w:hAnsi="Cambria Math"/>
            <w:sz w:val="24"/>
            <w:szCs w:val="24"/>
            <w:lang w:eastAsia="en-US"/>
          </w:rPr>
          <m:t>=</m:t>
        </m:r>
        <m:f>
          <m:fPr>
            <m:ctrlPr>
              <w:rPr>
                <w:rFonts w:ascii="Cambria Math" w:hAnsi="Cambria Math"/>
                <w:i/>
                <w:sz w:val="24"/>
                <w:szCs w:val="24"/>
                <w:lang w:eastAsia="en-US"/>
              </w:rPr>
            </m:ctrlPr>
          </m:fPr>
          <m:num>
            <m:f>
              <m:fPr>
                <m:ctrlPr>
                  <w:rPr>
                    <w:rFonts w:ascii="Cambria Math" w:hAnsi="Cambria Math"/>
                    <w:i/>
                    <w:sz w:val="24"/>
                    <w:szCs w:val="24"/>
                    <w:lang w:eastAsia="en-US"/>
                  </w:rPr>
                </m:ctrlPr>
              </m:fPr>
              <m:num>
                <m:sSub>
                  <m:sSubPr>
                    <m:ctrlPr>
                      <w:rPr>
                        <w:rFonts w:ascii="Cambria Math" w:hAnsi="Cambria Math"/>
                        <w:i/>
                        <w:sz w:val="24"/>
                        <w:szCs w:val="24"/>
                        <w:lang w:eastAsia="en-US"/>
                      </w:rPr>
                    </m:ctrlPr>
                  </m:sSubPr>
                  <m:e>
                    <m:r>
                      <w:rPr>
                        <w:rFonts w:ascii="Cambria Math" w:hAnsi="Cambria Math"/>
                        <w:sz w:val="24"/>
                        <w:szCs w:val="24"/>
                        <w:lang w:eastAsia="en-US"/>
                      </w:rPr>
                      <m:t>X</m:t>
                    </m:r>
                  </m:e>
                  <m:sub>
                    <m:r>
                      <w:rPr>
                        <w:rFonts w:ascii="Cambria Math" w:hAnsi="Cambria Math"/>
                        <w:sz w:val="24"/>
                        <w:szCs w:val="24"/>
                        <w:lang w:eastAsia="en-US"/>
                      </w:rPr>
                      <m:t>n,i,j</m:t>
                    </m:r>
                  </m:sub>
                </m:sSub>
              </m:num>
              <m:den>
                <m:sSub>
                  <m:sSubPr>
                    <m:ctrlPr>
                      <w:rPr>
                        <w:rFonts w:ascii="Cambria Math" w:hAnsi="Cambria Math"/>
                        <w:i/>
                        <w:sz w:val="24"/>
                        <w:szCs w:val="24"/>
                        <w:lang w:eastAsia="en-US"/>
                      </w:rPr>
                    </m:ctrlPr>
                  </m:sSubPr>
                  <m:e>
                    <m:r>
                      <w:rPr>
                        <w:rFonts w:ascii="Cambria Math" w:hAnsi="Cambria Math"/>
                        <w:sz w:val="24"/>
                        <w:szCs w:val="24"/>
                        <w:lang w:eastAsia="en-US"/>
                      </w:rPr>
                      <m:t>X</m:t>
                    </m:r>
                  </m:e>
                  <m:sub>
                    <m:r>
                      <w:rPr>
                        <w:rFonts w:ascii="Cambria Math" w:hAnsi="Cambria Math"/>
                        <w:sz w:val="24"/>
                        <w:szCs w:val="24"/>
                        <w:lang w:eastAsia="en-US"/>
                      </w:rPr>
                      <m:t>w,i,j</m:t>
                    </m:r>
                  </m:sub>
                </m:sSub>
              </m:den>
            </m:f>
          </m:num>
          <m:den>
            <m:f>
              <m:fPr>
                <m:ctrlPr>
                  <w:rPr>
                    <w:rFonts w:ascii="Cambria Math" w:hAnsi="Cambria Math"/>
                    <w:i/>
                    <w:sz w:val="24"/>
                    <w:szCs w:val="24"/>
                    <w:lang w:eastAsia="en-US"/>
                  </w:rPr>
                </m:ctrlPr>
              </m:fPr>
              <m:num>
                <m:sSub>
                  <m:sSubPr>
                    <m:ctrlPr>
                      <w:rPr>
                        <w:rFonts w:ascii="Cambria Math" w:hAnsi="Cambria Math"/>
                        <w:i/>
                        <w:sz w:val="24"/>
                        <w:szCs w:val="24"/>
                        <w:lang w:eastAsia="en-US"/>
                      </w:rPr>
                    </m:ctrlPr>
                  </m:sSubPr>
                  <m:e>
                    <m:r>
                      <w:rPr>
                        <w:rFonts w:ascii="Cambria Math" w:hAnsi="Cambria Math"/>
                        <w:sz w:val="24"/>
                        <w:szCs w:val="24"/>
                        <w:lang w:eastAsia="en-US"/>
                      </w:rPr>
                      <m:t>X</m:t>
                    </m:r>
                  </m:e>
                  <m:sub>
                    <m:r>
                      <w:rPr>
                        <w:rFonts w:ascii="Cambria Math" w:hAnsi="Cambria Math"/>
                        <w:sz w:val="24"/>
                        <w:szCs w:val="24"/>
                        <w:lang w:eastAsia="en-US"/>
                      </w:rPr>
                      <m:t>n,j</m:t>
                    </m:r>
                  </m:sub>
                </m:sSub>
              </m:num>
              <m:den>
                <m:sSub>
                  <m:sSubPr>
                    <m:ctrlPr>
                      <w:rPr>
                        <w:rFonts w:ascii="Cambria Math" w:hAnsi="Cambria Math"/>
                        <w:i/>
                        <w:sz w:val="24"/>
                        <w:szCs w:val="24"/>
                        <w:lang w:eastAsia="en-US"/>
                      </w:rPr>
                    </m:ctrlPr>
                  </m:sSubPr>
                  <m:e>
                    <m:r>
                      <w:rPr>
                        <w:rFonts w:ascii="Cambria Math" w:hAnsi="Cambria Math"/>
                        <w:sz w:val="24"/>
                        <w:szCs w:val="24"/>
                        <w:lang w:eastAsia="en-US"/>
                      </w:rPr>
                      <m:t>X</m:t>
                    </m:r>
                  </m:e>
                  <m:sub>
                    <m:r>
                      <w:rPr>
                        <w:rFonts w:ascii="Cambria Math" w:hAnsi="Cambria Math"/>
                        <w:sz w:val="24"/>
                        <w:szCs w:val="24"/>
                        <w:lang w:eastAsia="en-US"/>
                      </w:rPr>
                      <m:t>w,j</m:t>
                    </m:r>
                  </m:sub>
                </m:sSub>
              </m:den>
            </m:f>
          </m:den>
        </m:f>
      </m:oMath>
      <w:r w:rsidR="002702EC" w:rsidRPr="00451950">
        <w:rPr>
          <w:i/>
          <w:sz w:val="24"/>
          <w:szCs w:val="24"/>
          <w:lang w:eastAsia="en-US"/>
        </w:rPr>
        <w:tab/>
      </w:r>
      <w:r w:rsidR="002702EC" w:rsidRPr="00451950">
        <w:rPr>
          <w:i/>
          <w:sz w:val="24"/>
          <w:szCs w:val="24"/>
          <w:lang w:eastAsia="en-US"/>
        </w:rPr>
        <w:tab/>
      </w:r>
    </w:p>
    <w:p w:rsidR="0040298E" w:rsidRPr="002702EC" w:rsidRDefault="0040298E" w:rsidP="0040298E">
      <w:pPr>
        <w:rPr>
          <w:i/>
          <w:lang w:eastAsia="en-US"/>
        </w:rPr>
      </w:pPr>
    </w:p>
    <w:p w:rsidR="00136FBF" w:rsidRDefault="00451950" w:rsidP="00273636">
      <w:pPr>
        <w:rPr>
          <w:lang w:eastAsia="en-US"/>
        </w:rPr>
      </w:pPr>
      <w:r>
        <w:rPr>
          <w:lang w:eastAsia="en-US"/>
        </w:rPr>
        <w:t>K určení, zda má ČR relativně velký nebo malý tržní podíl v exportu produktu j do země i, byl porovnán stupeň tržní důležitosti ČR se stupněm důležitosti šesti největších exportérů produktu j do země i</w:t>
      </w:r>
      <w:r w:rsidR="006A462C">
        <w:rPr>
          <w:lang w:eastAsia="en-US"/>
        </w:rPr>
        <w:t xml:space="preserve"> (</w:t>
      </w:r>
      <w:proofErr w:type="gramStart"/>
      <w:r w:rsidR="006A462C">
        <w:rPr>
          <w:lang w:eastAsia="en-US"/>
        </w:rPr>
        <w:t>MI</w:t>
      </w:r>
      <w:r w:rsidR="006A462C" w:rsidRPr="006A462C">
        <w:rPr>
          <w:vertAlign w:val="subscript"/>
          <w:lang w:eastAsia="en-US"/>
        </w:rPr>
        <w:t>top</w:t>
      </w:r>
      <w:r w:rsidR="006A462C">
        <w:rPr>
          <w:vertAlign w:val="subscript"/>
          <w:lang w:eastAsia="en-US"/>
        </w:rPr>
        <w:t>6,i,j</w:t>
      </w:r>
      <w:r w:rsidR="006A462C">
        <w:rPr>
          <w:lang w:eastAsia="en-US"/>
        </w:rPr>
        <w:t xml:space="preserve">). </w:t>
      </w:r>
      <w:r w:rsidR="0023385F">
        <w:rPr>
          <w:lang w:eastAsia="en-US"/>
        </w:rPr>
        <w:t>Podle</w:t>
      </w:r>
      <w:proofErr w:type="gramEnd"/>
      <w:r w:rsidR="0023385F">
        <w:rPr>
          <w:lang w:eastAsia="en-US"/>
        </w:rPr>
        <w:t xml:space="preserve"> výsledného rozdílu jsou exportní příležitosti rozděleny do 4 skupin následujícím způsobem:</w:t>
      </w:r>
    </w:p>
    <w:p w:rsidR="00136FBF" w:rsidRDefault="00136FBF" w:rsidP="00273636">
      <w:pPr>
        <w:rPr>
          <w:lang w:eastAsia="en-US"/>
        </w:rPr>
      </w:pPr>
    </w:p>
    <w:p w:rsidR="0023385F" w:rsidRDefault="0023385F" w:rsidP="0023385F">
      <w:pPr>
        <w:pStyle w:val="Titulek"/>
      </w:pPr>
      <w:r>
        <w:t xml:space="preserve">Podmínka </w:t>
      </w:r>
      <w:fldSimple w:instr=" SEQ Podmínka \* ARABIC ">
        <w:r w:rsidR="00AA29E9">
          <w:rPr>
            <w:noProof/>
          </w:rPr>
          <w:t>7</w:t>
        </w:r>
      </w:fldSimple>
      <w:r>
        <w:t>:</w:t>
      </w:r>
    </w:p>
    <w:p w:rsidR="006A462C" w:rsidRPr="00E57D9B" w:rsidRDefault="006A462C" w:rsidP="006A462C">
      <w:pPr>
        <w:rPr>
          <w:i/>
          <w:lang w:val="de-DE" w:eastAsia="en-US"/>
        </w:rPr>
      </w:pPr>
      <w:r w:rsidRPr="00E57D9B">
        <w:rPr>
          <w:i/>
          <w:lang w:eastAsia="en-US"/>
        </w:rPr>
        <w:t xml:space="preserve">Pokud je </w:t>
      </w:r>
      <m:oMath>
        <m:sSub>
          <m:sSubPr>
            <m:ctrlPr>
              <w:rPr>
                <w:rFonts w:ascii="Cambria Math" w:hAnsi="Cambria Math"/>
                <w:i/>
                <w:lang w:eastAsia="en-US"/>
              </w:rPr>
            </m:ctrlPr>
          </m:sSubPr>
          <m:e>
            <m:r>
              <w:rPr>
                <w:rFonts w:ascii="Cambria Math" w:hAnsi="Cambria Math"/>
                <w:lang w:eastAsia="en-US"/>
              </w:rPr>
              <m:t>MI</m:t>
            </m:r>
          </m:e>
          <m:sub>
            <m:r>
              <w:rPr>
                <w:rFonts w:ascii="Cambria Math" w:hAnsi="Cambria Math"/>
                <w:lang w:eastAsia="en-US"/>
              </w:rPr>
              <m:t>top6,i,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MI</m:t>
            </m:r>
          </m:e>
          <m:sub>
            <m:r>
              <w:rPr>
                <w:rFonts w:ascii="Cambria Math" w:hAnsi="Cambria Math"/>
                <w:lang w:eastAsia="en-US"/>
              </w:rPr>
              <m:t>cze,i,j</m:t>
            </m:r>
          </m:sub>
        </m:sSub>
        <m:r>
          <w:rPr>
            <w:rFonts w:ascii="Cambria Math" w:hAnsi="Cambria Math"/>
            <w:lang w:eastAsia="en-US"/>
          </w:rPr>
          <m:t>≥2,</m:t>
        </m:r>
        <m:r>
          <w:rPr>
            <w:rFonts w:ascii="Cambria Math" w:hAnsi="Cambria Math"/>
            <w:lang w:val="de-DE" w:eastAsia="en-US"/>
          </w:rPr>
          <m:t>35</m:t>
        </m:r>
      </m:oMath>
      <w:r w:rsidR="00E57D9B" w:rsidRPr="00E57D9B">
        <w:rPr>
          <w:i/>
          <w:lang w:val="de-DE" w:eastAsia="en-US"/>
        </w:rPr>
        <w:tab/>
      </w:r>
      <w:r w:rsidR="00E57D9B" w:rsidRPr="00E57D9B">
        <w:rPr>
          <w:i/>
          <w:lang w:val="de-DE" w:eastAsia="en-US"/>
        </w:rPr>
        <w:tab/>
      </w:r>
      <w:r w:rsidR="00E57D9B" w:rsidRPr="00E57D9B">
        <w:rPr>
          <w:i/>
          <w:lang w:val="de-DE" w:eastAsia="en-US"/>
        </w:rPr>
        <w:tab/>
      </w:r>
      <w:r w:rsidR="00E57D9B" w:rsidRPr="00E57D9B">
        <w:rPr>
          <w:i/>
          <w:lang w:val="de-DE" w:eastAsia="en-US"/>
        </w:rPr>
        <w:tab/>
      </w:r>
      <w:r w:rsidR="00E57D9B" w:rsidRPr="00E57D9B">
        <w:rPr>
          <w:i/>
          <w:lang w:val="de-DE" w:eastAsia="en-US"/>
        </w:rPr>
        <w:tab/>
        <w:t>filtr 4 = 0</w:t>
      </w:r>
    </w:p>
    <w:p w:rsidR="006A462C" w:rsidRPr="00E57D9B" w:rsidRDefault="006A462C" w:rsidP="006A462C">
      <w:pPr>
        <w:rPr>
          <w:i/>
          <w:lang w:val="de-DE" w:eastAsia="en-US"/>
        </w:rPr>
      </w:pPr>
      <w:r w:rsidRPr="00E57D9B">
        <w:rPr>
          <w:i/>
          <w:lang w:eastAsia="en-US"/>
        </w:rPr>
        <w:t xml:space="preserve">Pokud je </w:t>
      </w:r>
      <m:oMath>
        <m:sSub>
          <m:sSubPr>
            <m:ctrlPr>
              <w:rPr>
                <w:rFonts w:ascii="Cambria Math" w:hAnsi="Cambria Math"/>
                <w:i/>
                <w:lang w:eastAsia="en-US"/>
              </w:rPr>
            </m:ctrlPr>
          </m:sSubPr>
          <m:e>
            <m:r>
              <w:rPr>
                <w:rFonts w:ascii="Cambria Math" w:hAnsi="Cambria Math"/>
                <w:lang w:eastAsia="en-US"/>
              </w:rPr>
              <m:t>MI</m:t>
            </m:r>
          </m:e>
          <m:sub>
            <m:r>
              <w:rPr>
                <w:rFonts w:ascii="Cambria Math" w:hAnsi="Cambria Math"/>
                <w:lang w:eastAsia="en-US"/>
              </w:rPr>
              <m:t>top6,i,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MI</m:t>
            </m:r>
          </m:e>
          <m:sub>
            <m:r>
              <w:rPr>
                <w:rFonts w:ascii="Cambria Math" w:hAnsi="Cambria Math"/>
                <w:lang w:eastAsia="en-US"/>
              </w:rPr>
              <m:t>cze,i,j</m:t>
            </m:r>
          </m:sub>
        </m:sSub>
        <m:r>
          <w:rPr>
            <w:rFonts w:ascii="Cambria Math" w:hAnsi="Cambria Math"/>
            <w:lang w:eastAsia="en-US"/>
          </w:rPr>
          <m:t xml:space="preserve">≥1,6 &amp; </m:t>
        </m:r>
        <m:sSub>
          <m:sSubPr>
            <m:ctrlPr>
              <w:rPr>
                <w:rFonts w:ascii="Cambria Math" w:hAnsi="Cambria Math"/>
                <w:i/>
                <w:lang w:eastAsia="en-US"/>
              </w:rPr>
            </m:ctrlPr>
          </m:sSubPr>
          <m:e>
            <m:r>
              <w:rPr>
                <w:rFonts w:ascii="Cambria Math" w:hAnsi="Cambria Math"/>
                <w:lang w:eastAsia="en-US"/>
              </w:rPr>
              <m:t>MI</m:t>
            </m:r>
          </m:e>
          <m:sub>
            <m:r>
              <w:rPr>
                <w:rFonts w:ascii="Cambria Math" w:hAnsi="Cambria Math"/>
                <w:lang w:eastAsia="en-US"/>
              </w:rPr>
              <m:t>top6,i,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MI</m:t>
            </m:r>
          </m:e>
          <m:sub>
            <m:r>
              <w:rPr>
                <w:rFonts w:ascii="Cambria Math" w:hAnsi="Cambria Math"/>
                <w:lang w:eastAsia="en-US"/>
              </w:rPr>
              <m:t>cze,i,j</m:t>
            </m:r>
          </m:sub>
        </m:sSub>
        <m:r>
          <w:rPr>
            <w:rFonts w:ascii="Cambria Math" w:hAnsi="Cambria Math"/>
            <w:lang w:eastAsia="en-US"/>
          </w:rPr>
          <m:t>&lt;2,35</m:t>
        </m:r>
      </m:oMath>
      <w:r w:rsidR="00E57D9B" w:rsidRPr="00E57D9B">
        <w:rPr>
          <w:i/>
          <w:lang w:eastAsia="en-US"/>
        </w:rPr>
        <w:tab/>
        <w:t>filtr 4 = 1</w:t>
      </w:r>
    </w:p>
    <w:p w:rsidR="006A462C" w:rsidRPr="00E57D9B" w:rsidRDefault="006A462C" w:rsidP="006A462C">
      <w:pPr>
        <w:rPr>
          <w:i/>
          <w:lang w:val="de-DE" w:eastAsia="en-US"/>
        </w:rPr>
      </w:pPr>
      <w:r w:rsidRPr="00E57D9B">
        <w:rPr>
          <w:i/>
          <w:lang w:eastAsia="en-US"/>
        </w:rPr>
        <w:t xml:space="preserve">Pokud je </w:t>
      </w:r>
      <m:oMath>
        <m:sSub>
          <m:sSubPr>
            <m:ctrlPr>
              <w:rPr>
                <w:rFonts w:ascii="Cambria Math" w:hAnsi="Cambria Math"/>
                <w:i/>
                <w:lang w:eastAsia="en-US"/>
              </w:rPr>
            </m:ctrlPr>
          </m:sSubPr>
          <m:e>
            <m:r>
              <w:rPr>
                <w:rFonts w:ascii="Cambria Math" w:hAnsi="Cambria Math"/>
                <w:lang w:eastAsia="en-US"/>
              </w:rPr>
              <m:t>MI</m:t>
            </m:r>
          </m:e>
          <m:sub>
            <m:r>
              <w:rPr>
                <w:rFonts w:ascii="Cambria Math" w:hAnsi="Cambria Math"/>
                <w:lang w:eastAsia="en-US"/>
              </w:rPr>
              <m:t>top6,i,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MI</m:t>
            </m:r>
          </m:e>
          <m:sub>
            <m:r>
              <w:rPr>
                <w:rFonts w:ascii="Cambria Math" w:hAnsi="Cambria Math"/>
                <w:lang w:eastAsia="en-US"/>
              </w:rPr>
              <m:t>cze,i,j</m:t>
            </m:r>
          </m:sub>
        </m:sSub>
        <m:r>
          <w:rPr>
            <w:rFonts w:ascii="Cambria Math" w:hAnsi="Cambria Math"/>
            <w:lang w:eastAsia="en-US"/>
          </w:rPr>
          <m:t xml:space="preserve">≥0,9 &amp; </m:t>
        </m:r>
        <m:sSub>
          <m:sSubPr>
            <m:ctrlPr>
              <w:rPr>
                <w:rFonts w:ascii="Cambria Math" w:hAnsi="Cambria Math"/>
                <w:i/>
                <w:lang w:eastAsia="en-US"/>
              </w:rPr>
            </m:ctrlPr>
          </m:sSubPr>
          <m:e>
            <m:r>
              <w:rPr>
                <w:rFonts w:ascii="Cambria Math" w:hAnsi="Cambria Math"/>
                <w:lang w:eastAsia="en-US"/>
              </w:rPr>
              <m:t>MI</m:t>
            </m:r>
          </m:e>
          <m:sub>
            <m:r>
              <w:rPr>
                <w:rFonts w:ascii="Cambria Math" w:hAnsi="Cambria Math"/>
                <w:lang w:eastAsia="en-US"/>
              </w:rPr>
              <m:t>top6,i,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MI</m:t>
            </m:r>
          </m:e>
          <m:sub>
            <m:r>
              <w:rPr>
                <w:rFonts w:ascii="Cambria Math" w:hAnsi="Cambria Math"/>
                <w:lang w:eastAsia="en-US"/>
              </w:rPr>
              <m:t>cze,i,j</m:t>
            </m:r>
          </m:sub>
        </m:sSub>
        <m:r>
          <w:rPr>
            <w:rFonts w:ascii="Cambria Math" w:hAnsi="Cambria Math"/>
            <w:lang w:eastAsia="en-US"/>
          </w:rPr>
          <m:t>&lt;1,6</m:t>
        </m:r>
      </m:oMath>
      <w:r w:rsidR="00E57D9B" w:rsidRPr="00E57D9B">
        <w:rPr>
          <w:i/>
          <w:lang w:eastAsia="en-US"/>
        </w:rPr>
        <w:tab/>
        <w:t>filtr 4 = 2</w:t>
      </w:r>
    </w:p>
    <w:p w:rsidR="006A462C" w:rsidRPr="00E57D9B" w:rsidRDefault="006A462C" w:rsidP="006A462C">
      <w:pPr>
        <w:rPr>
          <w:i/>
          <w:lang w:val="de-DE" w:eastAsia="en-US"/>
        </w:rPr>
      </w:pPr>
      <w:r w:rsidRPr="00E57D9B">
        <w:rPr>
          <w:i/>
          <w:lang w:eastAsia="en-US"/>
        </w:rPr>
        <w:t xml:space="preserve">Pokud je </w:t>
      </w:r>
      <m:oMath>
        <m:sSub>
          <m:sSubPr>
            <m:ctrlPr>
              <w:rPr>
                <w:rFonts w:ascii="Cambria Math" w:hAnsi="Cambria Math"/>
                <w:i/>
                <w:lang w:eastAsia="en-US"/>
              </w:rPr>
            </m:ctrlPr>
          </m:sSubPr>
          <m:e>
            <m:r>
              <w:rPr>
                <w:rFonts w:ascii="Cambria Math" w:hAnsi="Cambria Math"/>
                <w:lang w:eastAsia="en-US"/>
              </w:rPr>
              <m:t>MI</m:t>
            </m:r>
          </m:e>
          <m:sub>
            <m:r>
              <w:rPr>
                <w:rFonts w:ascii="Cambria Math" w:hAnsi="Cambria Math"/>
                <w:lang w:eastAsia="en-US"/>
              </w:rPr>
              <m:t>top6,i,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MI</m:t>
            </m:r>
          </m:e>
          <m:sub>
            <m:r>
              <w:rPr>
                <w:rFonts w:ascii="Cambria Math" w:hAnsi="Cambria Math"/>
                <w:lang w:eastAsia="en-US"/>
              </w:rPr>
              <m:t>cze,i,j</m:t>
            </m:r>
          </m:sub>
        </m:sSub>
        <m:r>
          <w:rPr>
            <w:rFonts w:ascii="Cambria Math" w:hAnsi="Cambria Math"/>
            <w:lang w:eastAsia="en-US"/>
          </w:rPr>
          <m:t>&lt;0,9</m:t>
        </m:r>
      </m:oMath>
      <w:r w:rsidR="00E57D9B" w:rsidRPr="00E57D9B">
        <w:rPr>
          <w:i/>
          <w:lang w:eastAsia="en-US"/>
        </w:rPr>
        <w:tab/>
      </w:r>
      <w:r w:rsidR="00E57D9B" w:rsidRPr="00E57D9B">
        <w:rPr>
          <w:i/>
          <w:lang w:eastAsia="en-US"/>
        </w:rPr>
        <w:tab/>
      </w:r>
      <w:r w:rsidR="00E57D9B" w:rsidRPr="00E57D9B">
        <w:rPr>
          <w:i/>
          <w:lang w:eastAsia="en-US"/>
        </w:rPr>
        <w:tab/>
      </w:r>
      <w:r w:rsidR="00E57D9B" w:rsidRPr="00E57D9B">
        <w:rPr>
          <w:i/>
          <w:lang w:eastAsia="en-US"/>
        </w:rPr>
        <w:tab/>
      </w:r>
      <w:r w:rsidR="00E57D9B" w:rsidRPr="00E57D9B">
        <w:rPr>
          <w:i/>
          <w:lang w:eastAsia="en-US"/>
        </w:rPr>
        <w:tab/>
        <w:t>filtr 4 = 3</w:t>
      </w:r>
    </w:p>
    <w:p w:rsidR="00273636" w:rsidRDefault="00273636" w:rsidP="00273636">
      <w:pPr>
        <w:rPr>
          <w:lang w:eastAsia="en-US"/>
        </w:rPr>
      </w:pPr>
    </w:p>
    <w:p w:rsidR="00E57D9B" w:rsidRDefault="00E57D9B" w:rsidP="00273636">
      <w:pPr>
        <w:rPr>
          <w:lang w:eastAsia="en-US"/>
        </w:rPr>
      </w:pPr>
      <w:r>
        <w:rPr>
          <w:lang w:eastAsia="en-US"/>
        </w:rPr>
        <w:t>Filtr 5 má za cíl roztřídit exportní příležitosti podle perspektivy odvětví pro českou ekonomiku.</w:t>
      </w:r>
      <w:r w:rsidR="0044337C">
        <w:rPr>
          <w:lang w:eastAsia="en-US"/>
        </w:rPr>
        <w:t xml:space="preserve"> K tomu posloužil index PRODY, jehož konstrukce je popsána v </w:t>
      </w:r>
      <w:proofErr w:type="gramStart"/>
      <w:r w:rsidR="0044337C">
        <w:rPr>
          <w:lang w:eastAsia="en-US"/>
        </w:rPr>
        <w:t xml:space="preserve">kapitole </w:t>
      </w:r>
      <w:r w:rsidR="004C7213">
        <w:rPr>
          <w:lang w:eastAsia="en-US"/>
        </w:rPr>
        <w:fldChar w:fldCharType="begin"/>
      </w:r>
      <w:r w:rsidR="0044337C">
        <w:rPr>
          <w:lang w:eastAsia="en-US"/>
        </w:rPr>
        <w:instrText xml:space="preserve"> REF _Ref362268659 \r \h </w:instrText>
      </w:r>
      <w:r w:rsidR="004C7213">
        <w:rPr>
          <w:lang w:eastAsia="en-US"/>
        </w:rPr>
      </w:r>
      <w:r w:rsidR="004C7213">
        <w:rPr>
          <w:lang w:eastAsia="en-US"/>
        </w:rPr>
        <w:fldChar w:fldCharType="separate"/>
      </w:r>
      <w:r w:rsidR="00AA29E9">
        <w:rPr>
          <w:lang w:eastAsia="en-US"/>
        </w:rPr>
        <w:t>2.1</w:t>
      </w:r>
      <w:r w:rsidR="004C7213">
        <w:rPr>
          <w:lang w:eastAsia="en-US"/>
        </w:rPr>
        <w:fldChar w:fldCharType="end"/>
      </w:r>
      <w:r w:rsidR="0044337C">
        <w:rPr>
          <w:lang w:eastAsia="en-US"/>
        </w:rPr>
        <w:t>. a v příloze</w:t>
      </w:r>
      <w:proofErr w:type="gramEnd"/>
      <w:r w:rsidR="0044337C">
        <w:rPr>
          <w:lang w:eastAsia="en-US"/>
        </w:rPr>
        <w:t xml:space="preserve"> </w:t>
      </w:r>
      <w:r w:rsidR="004C7213">
        <w:rPr>
          <w:lang w:eastAsia="en-US"/>
        </w:rPr>
        <w:fldChar w:fldCharType="begin"/>
      </w:r>
      <w:r w:rsidR="0044337C">
        <w:rPr>
          <w:lang w:eastAsia="en-US"/>
        </w:rPr>
        <w:instrText xml:space="preserve"> REF _Ref362268691 \r \h </w:instrText>
      </w:r>
      <w:r w:rsidR="004C7213">
        <w:rPr>
          <w:lang w:eastAsia="en-US"/>
        </w:rPr>
      </w:r>
      <w:r w:rsidR="004C7213">
        <w:rPr>
          <w:lang w:eastAsia="en-US"/>
        </w:rPr>
        <w:fldChar w:fldCharType="separate"/>
      </w:r>
      <w:r w:rsidR="00AA29E9">
        <w:rPr>
          <w:lang w:eastAsia="en-US"/>
        </w:rPr>
        <w:t>6.1</w:t>
      </w:r>
      <w:r w:rsidR="004C7213">
        <w:rPr>
          <w:lang w:eastAsia="en-US"/>
        </w:rPr>
        <w:fldChar w:fldCharType="end"/>
      </w:r>
      <w:r w:rsidR="0044337C">
        <w:rPr>
          <w:lang w:eastAsia="en-US"/>
        </w:rPr>
        <w:t xml:space="preserve">. </w:t>
      </w:r>
      <w:r>
        <w:rPr>
          <w:lang w:eastAsia="en-US"/>
        </w:rPr>
        <w:t xml:space="preserve">Filtr </w:t>
      </w:r>
      <w:r w:rsidR="00CA122E">
        <w:rPr>
          <w:lang w:eastAsia="en-US"/>
        </w:rPr>
        <w:t>opět roztřídil</w:t>
      </w:r>
      <w:r>
        <w:rPr>
          <w:lang w:eastAsia="en-US"/>
        </w:rPr>
        <w:t xml:space="preserve"> příležitosti do 4 kategorií</w:t>
      </w:r>
      <w:r w:rsidR="00B10C2A">
        <w:rPr>
          <w:lang w:eastAsia="en-US"/>
        </w:rPr>
        <w:t>, a to</w:t>
      </w:r>
      <w:r>
        <w:rPr>
          <w:lang w:eastAsia="en-US"/>
        </w:rPr>
        <w:t xml:space="preserve"> následujícím způsobem:</w:t>
      </w:r>
    </w:p>
    <w:p w:rsidR="00EE1BA7" w:rsidRDefault="00EE1BA7" w:rsidP="00273636">
      <w:pPr>
        <w:rPr>
          <w:lang w:eastAsia="en-US"/>
        </w:rPr>
      </w:pPr>
    </w:p>
    <w:p w:rsidR="00E378EB" w:rsidRDefault="00E378EB" w:rsidP="00273636">
      <w:pPr>
        <w:rPr>
          <w:lang w:eastAsia="en-US"/>
        </w:rPr>
      </w:pPr>
    </w:p>
    <w:p w:rsidR="0044337C" w:rsidRDefault="0044337C" w:rsidP="00E378EB">
      <w:pPr>
        <w:pStyle w:val="Titulek"/>
      </w:pPr>
      <w:r>
        <w:lastRenderedPageBreak/>
        <w:t xml:space="preserve">Podmínka </w:t>
      </w:r>
      <w:fldSimple w:instr=" SEQ Podmínka \* ARABIC ">
        <w:r w:rsidR="00AA29E9">
          <w:rPr>
            <w:noProof/>
          </w:rPr>
          <w:t>8</w:t>
        </w:r>
      </w:fldSimple>
      <w:r>
        <w:t>:</w:t>
      </w:r>
    </w:p>
    <w:p w:rsidR="0044337C" w:rsidRPr="00F74E73" w:rsidRDefault="0044337C" w:rsidP="0044337C">
      <w:pPr>
        <w:rPr>
          <w:lang w:eastAsia="en-US"/>
        </w:rPr>
      </w:pPr>
      <w:r>
        <w:rPr>
          <w:lang w:eastAsia="en-US"/>
        </w:rPr>
        <w:t xml:space="preserve">Pokud je </w:t>
      </w:r>
      <w:proofErr w:type="spellStart"/>
      <w:r>
        <w:rPr>
          <w:lang w:eastAsia="en-US"/>
        </w:rPr>
        <w:t>PRODY</w:t>
      </w:r>
      <w:r>
        <w:rPr>
          <w:vertAlign w:val="subscript"/>
          <w:lang w:eastAsia="en-US"/>
        </w:rPr>
        <w:t>j</w:t>
      </w:r>
      <w:proofErr w:type="spellEnd"/>
      <w:r w:rsidR="008508A7">
        <w:rPr>
          <w:lang w:eastAsia="en-US"/>
        </w:rPr>
        <w:t xml:space="preserve"> &lt; 10000</w:t>
      </w:r>
      <w:r w:rsidR="00F74E73" w:rsidRPr="00F74E73">
        <w:rPr>
          <w:lang w:eastAsia="en-US"/>
        </w:rPr>
        <w:t>,</w:t>
      </w:r>
      <w:r w:rsidR="00F74E73" w:rsidRPr="00F74E73">
        <w:rPr>
          <w:lang w:eastAsia="en-US"/>
        </w:rPr>
        <w:tab/>
      </w:r>
      <w:r w:rsidR="008508A7">
        <w:rPr>
          <w:lang w:eastAsia="en-US"/>
        </w:rPr>
        <w:tab/>
      </w:r>
      <w:r w:rsidR="008508A7">
        <w:rPr>
          <w:lang w:eastAsia="en-US"/>
        </w:rPr>
        <w:tab/>
      </w:r>
      <w:r w:rsidR="008508A7">
        <w:rPr>
          <w:lang w:eastAsia="en-US"/>
        </w:rPr>
        <w:tab/>
      </w:r>
      <w:r w:rsidR="008508A7">
        <w:rPr>
          <w:lang w:eastAsia="en-US"/>
        </w:rPr>
        <w:tab/>
      </w:r>
      <w:r w:rsidR="008508A7">
        <w:rPr>
          <w:lang w:eastAsia="en-US"/>
        </w:rPr>
        <w:tab/>
      </w:r>
      <w:r w:rsidR="00F74E73">
        <w:rPr>
          <w:lang w:eastAsia="en-US"/>
        </w:rPr>
        <w:t>filtr 5 = 0</w:t>
      </w:r>
    </w:p>
    <w:p w:rsidR="0044337C" w:rsidRPr="00F74E73" w:rsidRDefault="0044337C" w:rsidP="0044337C">
      <w:pPr>
        <w:rPr>
          <w:lang w:eastAsia="en-US"/>
        </w:rPr>
      </w:pPr>
      <w:r w:rsidRPr="00F74E73">
        <w:rPr>
          <w:lang w:eastAsia="en-US"/>
        </w:rPr>
        <w:t xml:space="preserve">Pokud je </w:t>
      </w:r>
      <w:proofErr w:type="spellStart"/>
      <w:r w:rsidRPr="00F74E73">
        <w:rPr>
          <w:lang w:eastAsia="en-US"/>
        </w:rPr>
        <w:t>PRODY</w:t>
      </w:r>
      <w:r w:rsidRPr="00F74E73">
        <w:rPr>
          <w:vertAlign w:val="subscript"/>
          <w:lang w:eastAsia="en-US"/>
        </w:rPr>
        <w:t>j</w:t>
      </w:r>
      <w:proofErr w:type="spellEnd"/>
      <w:r w:rsidRPr="00F74E73">
        <w:rPr>
          <w:lang w:eastAsia="en-US"/>
        </w:rPr>
        <w:t xml:space="preserve"> </w:t>
      </w:r>
      <w:r w:rsidRPr="00F74E73">
        <w:rPr>
          <w:rFonts w:cs="Calibri"/>
          <w:lang w:eastAsia="en-US"/>
        </w:rPr>
        <w:t>≥</w:t>
      </w:r>
      <w:r w:rsidR="008508A7">
        <w:rPr>
          <w:lang w:eastAsia="en-US"/>
        </w:rPr>
        <w:t xml:space="preserve"> 10000</w:t>
      </w:r>
      <w:r w:rsidRPr="00F74E73">
        <w:rPr>
          <w:lang w:eastAsia="en-US"/>
        </w:rPr>
        <w:t xml:space="preserve"> &amp; </w:t>
      </w:r>
      <w:proofErr w:type="spellStart"/>
      <w:r w:rsidRPr="00F74E73">
        <w:rPr>
          <w:lang w:eastAsia="en-US"/>
        </w:rPr>
        <w:t>PRODY</w:t>
      </w:r>
      <w:r w:rsidRPr="00F74E73">
        <w:rPr>
          <w:vertAlign w:val="subscript"/>
          <w:lang w:eastAsia="en-US"/>
        </w:rPr>
        <w:t>j</w:t>
      </w:r>
      <w:proofErr w:type="spellEnd"/>
      <w:r w:rsidR="008508A7">
        <w:rPr>
          <w:lang w:eastAsia="en-US"/>
        </w:rPr>
        <w:t xml:space="preserve"> &lt; 18000</w:t>
      </w:r>
      <w:r w:rsidR="008508A7">
        <w:rPr>
          <w:lang w:eastAsia="en-US"/>
        </w:rPr>
        <w:tab/>
      </w:r>
      <w:r w:rsidR="008508A7">
        <w:rPr>
          <w:lang w:eastAsia="en-US"/>
        </w:rPr>
        <w:tab/>
      </w:r>
      <w:r w:rsidR="008508A7">
        <w:rPr>
          <w:lang w:eastAsia="en-US"/>
        </w:rPr>
        <w:tab/>
      </w:r>
      <w:r w:rsidR="008508A7">
        <w:rPr>
          <w:lang w:eastAsia="en-US"/>
        </w:rPr>
        <w:tab/>
      </w:r>
      <w:r w:rsidR="00F74E73">
        <w:rPr>
          <w:lang w:eastAsia="en-US"/>
        </w:rPr>
        <w:t>filtr 5 = 1</w:t>
      </w:r>
    </w:p>
    <w:p w:rsidR="0044337C" w:rsidRPr="00F74E73" w:rsidRDefault="0044337C" w:rsidP="0044337C">
      <w:pPr>
        <w:rPr>
          <w:lang w:eastAsia="en-US"/>
        </w:rPr>
      </w:pPr>
      <w:r w:rsidRPr="00F74E73">
        <w:rPr>
          <w:lang w:eastAsia="en-US"/>
        </w:rPr>
        <w:t xml:space="preserve">Pokud je </w:t>
      </w:r>
      <w:proofErr w:type="spellStart"/>
      <w:r w:rsidRPr="00F74E73">
        <w:rPr>
          <w:lang w:eastAsia="en-US"/>
        </w:rPr>
        <w:t>PRODY</w:t>
      </w:r>
      <w:r w:rsidRPr="00F74E73">
        <w:rPr>
          <w:vertAlign w:val="subscript"/>
          <w:lang w:eastAsia="en-US"/>
        </w:rPr>
        <w:t>j</w:t>
      </w:r>
      <w:proofErr w:type="spellEnd"/>
      <w:r w:rsidRPr="00F74E73">
        <w:rPr>
          <w:lang w:eastAsia="en-US"/>
        </w:rPr>
        <w:t xml:space="preserve"> </w:t>
      </w:r>
      <w:r w:rsidRPr="00F74E73">
        <w:rPr>
          <w:rFonts w:cs="Calibri"/>
          <w:lang w:eastAsia="en-US"/>
        </w:rPr>
        <w:t>≥</w:t>
      </w:r>
      <w:r w:rsidR="008508A7">
        <w:rPr>
          <w:lang w:eastAsia="en-US"/>
        </w:rPr>
        <w:t xml:space="preserve"> 18000</w:t>
      </w:r>
      <w:r w:rsidR="00CA122E">
        <w:rPr>
          <w:lang w:eastAsia="en-US"/>
        </w:rPr>
        <w:t xml:space="preserve"> &amp; </w:t>
      </w:r>
      <w:proofErr w:type="spellStart"/>
      <w:r w:rsidR="00CA122E">
        <w:rPr>
          <w:lang w:eastAsia="en-US"/>
        </w:rPr>
        <w:t>PRODY</w:t>
      </w:r>
      <w:r w:rsidRPr="00F74E73">
        <w:rPr>
          <w:vertAlign w:val="subscript"/>
          <w:lang w:eastAsia="en-US"/>
        </w:rPr>
        <w:t>j</w:t>
      </w:r>
      <w:proofErr w:type="spellEnd"/>
      <w:r w:rsidR="008508A7">
        <w:rPr>
          <w:lang w:eastAsia="en-US"/>
        </w:rPr>
        <w:t xml:space="preserve"> &lt; 26000</w:t>
      </w:r>
      <w:r w:rsidR="008508A7">
        <w:rPr>
          <w:lang w:eastAsia="en-US"/>
        </w:rPr>
        <w:tab/>
      </w:r>
      <w:r w:rsidR="008508A7">
        <w:rPr>
          <w:lang w:eastAsia="en-US"/>
        </w:rPr>
        <w:tab/>
      </w:r>
      <w:r w:rsidR="008508A7">
        <w:rPr>
          <w:lang w:eastAsia="en-US"/>
        </w:rPr>
        <w:tab/>
      </w:r>
      <w:r w:rsidR="008508A7">
        <w:rPr>
          <w:lang w:eastAsia="en-US"/>
        </w:rPr>
        <w:tab/>
      </w:r>
      <w:r w:rsidR="00F74E73">
        <w:rPr>
          <w:lang w:eastAsia="en-US"/>
        </w:rPr>
        <w:t>filtr 5 = 2</w:t>
      </w:r>
    </w:p>
    <w:p w:rsidR="0044337C" w:rsidRPr="00F74E73" w:rsidRDefault="0044337C" w:rsidP="0044337C">
      <w:pPr>
        <w:rPr>
          <w:lang w:eastAsia="en-US"/>
        </w:rPr>
      </w:pPr>
      <w:r w:rsidRPr="00F74E73">
        <w:rPr>
          <w:lang w:eastAsia="en-US"/>
        </w:rPr>
        <w:t xml:space="preserve">Pokud je </w:t>
      </w:r>
      <w:proofErr w:type="spellStart"/>
      <w:r w:rsidRPr="00F74E73">
        <w:rPr>
          <w:lang w:eastAsia="en-US"/>
        </w:rPr>
        <w:t>PRODY</w:t>
      </w:r>
      <w:r w:rsidRPr="00F74E73">
        <w:rPr>
          <w:vertAlign w:val="subscript"/>
          <w:lang w:eastAsia="en-US"/>
        </w:rPr>
        <w:t>j</w:t>
      </w:r>
      <w:proofErr w:type="spellEnd"/>
      <w:r w:rsidRPr="00F74E73">
        <w:rPr>
          <w:lang w:eastAsia="en-US"/>
        </w:rPr>
        <w:t xml:space="preserve"> </w:t>
      </w:r>
      <w:r w:rsidRPr="00F74E73">
        <w:rPr>
          <w:rFonts w:cs="Calibri"/>
          <w:lang w:eastAsia="en-US"/>
        </w:rPr>
        <w:t>≥</w:t>
      </w:r>
      <w:r w:rsidR="008508A7">
        <w:rPr>
          <w:lang w:eastAsia="en-US"/>
        </w:rPr>
        <w:t xml:space="preserve"> 26000</w:t>
      </w:r>
      <w:r w:rsidR="008508A7">
        <w:rPr>
          <w:lang w:eastAsia="en-US"/>
        </w:rPr>
        <w:tab/>
      </w:r>
      <w:r w:rsidR="008508A7">
        <w:rPr>
          <w:lang w:eastAsia="en-US"/>
        </w:rPr>
        <w:tab/>
      </w:r>
      <w:r w:rsidR="008508A7">
        <w:rPr>
          <w:lang w:eastAsia="en-US"/>
        </w:rPr>
        <w:tab/>
      </w:r>
      <w:r w:rsidR="008508A7">
        <w:rPr>
          <w:lang w:eastAsia="en-US"/>
        </w:rPr>
        <w:tab/>
      </w:r>
      <w:r w:rsidR="008508A7">
        <w:rPr>
          <w:lang w:eastAsia="en-US"/>
        </w:rPr>
        <w:tab/>
      </w:r>
      <w:r w:rsidR="008508A7">
        <w:rPr>
          <w:lang w:eastAsia="en-US"/>
        </w:rPr>
        <w:tab/>
      </w:r>
      <w:r w:rsidR="00F74E73">
        <w:rPr>
          <w:lang w:eastAsia="en-US"/>
        </w:rPr>
        <w:t>filtr 5 = 3</w:t>
      </w:r>
    </w:p>
    <w:p w:rsidR="00B10C2A" w:rsidRDefault="00B10C2A" w:rsidP="00273636">
      <w:pPr>
        <w:rPr>
          <w:lang w:eastAsia="en-US"/>
        </w:rPr>
      </w:pPr>
    </w:p>
    <w:p w:rsidR="00B10C2A" w:rsidRDefault="00F74E73" w:rsidP="00273636">
      <w:pPr>
        <w:rPr>
          <w:lang w:eastAsia="en-US"/>
        </w:rPr>
      </w:pPr>
      <w:r>
        <w:rPr>
          <w:lang w:eastAsia="en-US"/>
        </w:rPr>
        <w:t>Čtvrtý a pátý filtr neeliminoval zatím žádné exportní příležitosti, ale pouze sloužil k rozřazení příležitostí podle důležitosti a podle sofistikovanosti exportu. V posledním kroku eliminace exportních pří</w:t>
      </w:r>
      <w:r w:rsidR="00F45365">
        <w:rPr>
          <w:lang w:eastAsia="en-US"/>
        </w:rPr>
        <w:t>ležitostí však tyto filtry byly</w:t>
      </w:r>
      <w:r>
        <w:rPr>
          <w:lang w:eastAsia="en-US"/>
        </w:rPr>
        <w:t xml:space="preserve"> použity v kombinaci s ostatními hodnotami předchozích filtrů. Jedná se o finální očištění méně zajímavých exportních příležitostí, které vykazují ve více charakteristikách nižší potenciál než jiné exportní příležitosti.</w:t>
      </w:r>
      <w:r w:rsidR="00CA122E">
        <w:rPr>
          <w:lang w:eastAsia="en-US"/>
        </w:rPr>
        <w:t xml:space="preserve"> Eliminac</w:t>
      </w:r>
      <w:r w:rsidR="004E01D5">
        <w:rPr>
          <w:lang w:eastAsia="en-US"/>
        </w:rPr>
        <w:t>e proběhla tak, že byly</w:t>
      </w:r>
      <w:r w:rsidR="00CA122E">
        <w:rPr>
          <w:lang w:eastAsia="en-US"/>
        </w:rPr>
        <w:t xml:space="preserve"> sečteny hodnoty, které exportním příležitostem přiřadily filtry 1, </w:t>
      </w:r>
      <w:r w:rsidR="004E01D5">
        <w:rPr>
          <w:lang w:eastAsia="en-US"/>
        </w:rPr>
        <w:t>3, 4 a 5 a pokud b</w:t>
      </w:r>
      <w:r w:rsidR="008508A7">
        <w:rPr>
          <w:lang w:eastAsia="en-US"/>
        </w:rPr>
        <w:t>yla výsledná hodnota nižší než 8</w:t>
      </w:r>
      <w:r w:rsidR="004E01D5">
        <w:rPr>
          <w:lang w:eastAsia="en-US"/>
        </w:rPr>
        <w:t>, tak byla exportní příležitost vyřazena.</w:t>
      </w:r>
    </w:p>
    <w:p w:rsidR="004E01D5" w:rsidRPr="00273636" w:rsidRDefault="004E01D5" w:rsidP="00273636">
      <w:pPr>
        <w:rPr>
          <w:lang w:eastAsia="en-US"/>
        </w:rPr>
      </w:pPr>
    </w:p>
    <w:p w:rsidR="002327C0" w:rsidRDefault="002327C0" w:rsidP="002327C0">
      <w:pPr>
        <w:pStyle w:val="Nadpis3"/>
        <w:rPr>
          <w:lang w:eastAsia="en-US"/>
        </w:rPr>
      </w:pPr>
      <w:bookmarkStart w:id="15" w:name="_Toc376424885"/>
      <w:r>
        <w:rPr>
          <w:lang w:eastAsia="en-US"/>
        </w:rPr>
        <w:t xml:space="preserve">Konstrukce indexu </w:t>
      </w:r>
      <w:r w:rsidR="004F2B53">
        <w:rPr>
          <w:lang w:eastAsia="en-US"/>
        </w:rPr>
        <w:t>exportní příležitosti</w:t>
      </w:r>
      <w:bookmarkEnd w:id="15"/>
      <w:r w:rsidR="004F2B53">
        <w:rPr>
          <w:lang w:eastAsia="en-US"/>
        </w:rPr>
        <w:t xml:space="preserve"> </w:t>
      </w:r>
    </w:p>
    <w:p w:rsidR="00DE4FC5" w:rsidRDefault="00DE4FC5" w:rsidP="00DE4FC5">
      <w:pPr>
        <w:rPr>
          <w:lang w:eastAsia="en-US"/>
        </w:rPr>
      </w:pPr>
      <w:r>
        <w:rPr>
          <w:lang w:eastAsia="en-US"/>
        </w:rPr>
        <w:t>Ve vypracovaném softwaru se výsledný index exportních příležitostí skládá z více kritérií, kde uživatel může přiřadit různým kritériím různou váhu. Nejdříve si uživatel může na</w:t>
      </w:r>
      <w:r w:rsidR="009D7EF4">
        <w:rPr>
          <w:lang w:eastAsia="en-US"/>
        </w:rPr>
        <w:t>stavit maximální akceptovatelné teritoriální riziko, podle kterého se odfiltrují země, které toto kritérium</w:t>
      </w:r>
      <w:r>
        <w:rPr>
          <w:lang w:eastAsia="en-US"/>
        </w:rPr>
        <w:t xml:space="preserve"> nesplňují. Uživatel může dále nastavit filtr, zda se zajímá o veškeré exportní příležitosti nebo například jen o konkrétní odvětví. </w:t>
      </w:r>
      <w:r w:rsidR="008C6755">
        <w:rPr>
          <w:lang w:eastAsia="en-US"/>
        </w:rPr>
        <w:t xml:space="preserve">Export </w:t>
      </w:r>
      <w:proofErr w:type="spellStart"/>
      <w:r w:rsidR="008C6755">
        <w:rPr>
          <w:lang w:eastAsia="en-US"/>
        </w:rPr>
        <w:t>Decision</w:t>
      </w:r>
      <w:proofErr w:type="spellEnd"/>
      <w:r>
        <w:rPr>
          <w:lang w:eastAsia="en-US"/>
        </w:rPr>
        <w:t xml:space="preserve"> Support Model následně přiřadí každé zemi počet exportních příležitostí. Počet příležitostí </w:t>
      </w:r>
      <w:r w:rsidR="00DC7446">
        <w:rPr>
          <w:lang w:eastAsia="en-US"/>
        </w:rPr>
        <w:t xml:space="preserve">v každé zemi </w:t>
      </w:r>
      <w:r>
        <w:rPr>
          <w:lang w:eastAsia="en-US"/>
        </w:rPr>
        <w:t xml:space="preserve">je poté </w:t>
      </w:r>
      <w:r w:rsidR="00DC7446">
        <w:rPr>
          <w:lang w:eastAsia="en-US"/>
        </w:rPr>
        <w:t>transformo</w:t>
      </w:r>
      <w:r w:rsidR="00314CE0">
        <w:rPr>
          <w:lang w:eastAsia="en-US"/>
        </w:rPr>
        <w:t>ván na škálu 0-1, což je hodnota</w:t>
      </w:r>
      <w:r w:rsidR="00DC7446">
        <w:rPr>
          <w:lang w:eastAsia="en-US"/>
        </w:rPr>
        <w:t xml:space="preserve"> dílčího indexu z </w:t>
      </w:r>
      <w:r w:rsidR="008C6755">
        <w:rPr>
          <w:lang w:eastAsia="en-US"/>
        </w:rPr>
        <w:t>EDSM</w:t>
      </w:r>
      <w:r w:rsidR="00DC7446">
        <w:rPr>
          <w:lang w:eastAsia="en-US"/>
        </w:rPr>
        <w:t>. Stejným způsobem je transformován index snadného podnikání, očekávaný ekonomický růst země a index ekonomické komplexity. Výsledný index exportních příležitostí je váženým průměrem těchto dílčích indexů, přičemž v software může uživatel těmto indexům přiřadit libovolné váhy.</w:t>
      </w:r>
    </w:p>
    <w:p w:rsidR="00DC7446" w:rsidRPr="00DE4FC5" w:rsidRDefault="00DC7446" w:rsidP="00DE4FC5">
      <w:pPr>
        <w:rPr>
          <w:lang w:eastAsia="en-US"/>
        </w:rPr>
      </w:pPr>
    </w:p>
    <w:p w:rsidR="008E2C35" w:rsidRDefault="008E2C35" w:rsidP="008E2C35">
      <w:pPr>
        <w:pStyle w:val="Nadpis2"/>
      </w:pPr>
      <w:bookmarkStart w:id="16" w:name="_Toc376424886"/>
      <w:r>
        <w:t>Výsledky</w:t>
      </w:r>
      <w:bookmarkEnd w:id="16"/>
    </w:p>
    <w:p w:rsidR="00F9037C" w:rsidRDefault="00F9037C" w:rsidP="00F9037C">
      <w:pPr>
        <w:rPr>
          <w:lang w:eastAsia="en-US"/>
        </w:rPr>
      </w:pPr>
    </w:p>
    <w:p w:rsidR="00F9037C" w:rsidRDefault="00DC7446" w:rsidP="00F9037C">
      <w:pPr>
        <w:rPr>
          <w:lang w:eastAsia="en-US"/>
        </w:rPr>
      </w:pPr>
      <w:r>
        <w:rPr>
          <w:lang w:eastAsia="en-US"/>
        </w:rPr>
        <w:t>Výsledky modelu jsou v konečném důsledku různé, v závislosti na tom, kdo se o ex</w:t>
      </w:r>
      <w:r w:rsidR="00A35F85">
        <w:rPr>
          <w:lang w:eastAsia="en-US"/>
        </w:rPr>
        <w:t>portní příležitosti zajímá</w:t>
      </w:r>
      <w:r w:rsidR="009D7EF4">
        <w:rPr>
          <w:lang w:eastAsia="en-US"/>
        </w:rPr>
        <w:t>.</w:t>
      </w:r>
      <w:r>
        <w:rPr>
          <w:lang w:eastAsia="en-US"/>
        </w:rPr>
        <w:t xml:space="preserve"> Následující mapa ilustruje </w:t>
      </w:r>
      <w:r w:rsidR="00E63A71">
        <w:rPr>
          <w:lang w:eastAsia="en-US"/>
        </w:rPr>
        <w:t>hodnotu indexu exportních příležitostí v</w:t>
      </w:r>
      <w:r>
        <w:rPr>
          <w:lang w:eastAsia="en-US"/>
        </w:rPr>
        <w:t xml:space="preserve"> zemí</w:t>
      </w:r>
      <w:r w:rsidR="00E63A71">
        <w:rPr>
          <w:lang w:eastAsia="en-US"/>
        </w:rPr>
        <w:t>ch</w:t>
      </w:r>
      <w:r>
        <w:rPr>
          <w:lang w:eastAsia="en-US"/>
        </w:rPr>
        <w:t xml:space="preserve"> cel</w:t>
      </w:r>
      <w:r w:rsidR="00E63A71">
        <w:rPr>
          <w:lang w:eastAsia="en-US"/>
        </w:rPr>
        <w:t>ého světa</w:t>
      </w:r>
      <w:r>
        <w:rPr>
          <w:lang w:eastAsia="en-US"/>
        </w:rPr>
        <w:t xml:space="preserve"> při ignoraci </w:t>
      </w:r>
      <w:r w:rsidR="009D7EF4">
        <w:rPr>
          <w:lang w:eastAsia="en-US"/>
        </w:rPr>
        <w:t xml:space="preserve">teritoriálního </w:t>
      </w:r>
      <w:r>
        <w:rPr>
          <w:lang w:eastAsia="en-US"/>
        </w:rPr>
        <w:t>rizik</w:t>
      </w:r>
      <w:r w:rsidR="009D7EF4">
        <w:rPr>
          <w:lang w:eastAsia="en-US"/>
        </w:rPr>
        <w:t>a</w:t>
      </w:r>
      <w:r>
        <w:rPr>
          <w:lang w:eastAsia="en-US"/>
        </w:rPr>
        <w:t xml:space="preserve"> </w:t>
      </w:r>
      <w:r w:rsidR="00E63A71">
        <w:rPr>
          <w:lang w:eastAsia="en-US"/>
        </w:rPr>
        <w:t xml:space="preserve">a 100% váze přiřazené </w:t>
      </w:r>
      <w:r w:rsidR="008C6755">
        <w:rPr>
          <w:lang w:eastAsia="en-US"/>
        </w:rPr>
        <w:t>EDSM</w:t>
      </w:r>
      <w:r w:rsidR="00E63A71">
        <w:rPr>
          <w:lang w:eastAsia="en-US"/>
        </w:rPr>
        <w:t xml:space="preserve"> (index tak de facto kopíruje </w:t>
      </w:r>
      <w:r w:rsidR="00B900BE">
        <w:rPr>
          <w:lang w:eastAsia="en-US"/>
        </w:rPr>
        <w:t xml:space="preserve">frekvenci exportních příležitostí v jednotlivých zemích dle </w:t>
      </w:r>
      <w:r w:rsidR="008C6755">
        <w:rPr>
          <w:lang w:eastAsia="en-US"/>
        </w:rPr>
        <w:t>EDSM</w:t>
      </w:r>
      <w:r w:rsidR="00B900BE">
        <w:rPr>
          <w:lang w:eastAsia="en-US"/>
        </w:rPr>
        <w:t>).</w:t>
      </w:r>
    </w:p>
    <w:p w:rsidR="00B900BE" w:rsidRDefault="00B900BE" w:rsidP="00F9037C">
      <w:pPr>
        <w:rPr>
          <w:lang w:eastAsia="en-US"/>
        </w:rPr>
      </w:pPr>
    </w:p>
    <w:p w:rsidR="00EE1BA7" w:rsidRDefault="00EE1BA7" w:rsidP="00F9037C">
      <w:pPr>
        <w:rPr>
          <w:lang w:eastAsia="en-US"/>
        </w:rPr>
      </w:pPr>
    </w:p>
    <w:p w:rsidR="00EE1BA7" w:rsidRDefault="00EE1BA7" w:rsidP="00F9037C">
      <w:pPr>
        <w:rPr>
          <w:lang w:eastAsia="en-US"/>
        </w:rPr>
      </w:pPr>
    </w:p>
    <w:p w:rsidR="00EE1BA7" w:rsidRDefault="00EE1BA7" w:rsidP="00F9037C">
      <w:pPr>
        <w:rPr>
          <w:lang w:eastAsia="en-US"/>
        </w:rPr>
      </w:pPr>
    </w:p>
    <w:p w:rsidR="00EE1BA7" w:rsidRDefault="00EE1BA7" w:rsidP="00F9037C">
      <w:pPr>
        <w:rPr>
          <w:lang w:eastAsia="en-US"/>
        </w:rPr>
      </w:pPr>
    </w:p>
    <w:p w:rsidR="00EE1BA7" w:rsidRDefault="00EE1BA7" w:rsidP="00F9037C">
      <w:pPr>
        <w:rPr>
          <w:lang w:eastAsia="en-US"/>
        </w:rPr>
      </w:pPr>
    </w:p>
    <w:p w:rsidR="00EE1BA7" w:rsidRDefault="00EE1BA7" w:rsidP="00F9037C">
      <w:pPr>
        <w:rPr>
          <w:lang w:eastAsia="en-US"/>
        </w:rPr>
      </w:pPr>
    </w:p>
    <w:p w:rsidR="00EE1BA7" w:rsidRDefault="00EE1BA7" w:rsidP="00F9037C">
      <w:pPr>
        <w:rPr>
          <w:lang w:eastAsia="en-US"/>
        </w:rPr>
      </w:pPr>
    </w:p>
    <w:p w:rsidR="00EE1BA7" w:rsidRDefault="00EE1BA7" w:rsidP="00F9037C">
      <w:pPr>
        <w:rPr>
          <w:lang w:eastAsia="en-US"/>
        </w:rPr>
      </w:pPr>
    </w:p>
    <w:p w:rsidR="00EE1BA7" w:rsidRDefault="00EE1BA7" w:rsidP="00B900BE">
      <w:pPr>
        <w:pStyle w:val="Titulek"/>
        <w:sectPr w:rsidR="00EE1BA7" w:rsidSect="00511A30">
          <w:pgSz w:w="11906" w:h="16838" w:code="9"/>
          <w:pgMar w:top="1418" w:right="1418" w:bottom="1134" w:left="1418" w:header="709" w:footer="709" w:gutter="0"/>
          <w:cols w:space="708"/>
          <w:titlePg/>
          <w:docGrid w:linePitch="360"/>
        </w:sectPr>
      </w:pPr>
    </w:p>
    <w:p w:rsidR="00B900BE" w:rsidRDefault="00B900BE" w:rsidP="00B900BE">
      <w:pPr>
        <w:pStyle w:val="Titulek"/>
      </w:pPr>
      <w:r>
        <w:lastRenderedPageBreak/>
        <w:t xml:space="preserve">Obrázek </w:t>
      </w:r>
      <w:fldSimple w:instr=" SEQ Obrázek \* ARABIC ">
        <w:r w:rsidR="00AA29E9">
          <w:rPr>
            <w:noProof/>
          </w:rPr>
          <w:t>8</w:t>
        </w:r>
      </w:fldSimple>
      <w:r>
        <w:t>: Mapa světa podle indexu exportních příležitostí (čím tmavší, tím více příležitostí)</w:t>
      </w:r>
    </w:p>
    <w:p w:rsidR="000F272E" w:rsidRDefault="000F272E" w:rsidP="00F9037C">
      <w:pPr>
        <w:rPr>
          <w:lang w:eastAsia="en-US"/>
        </w:rPr>
      </w:pPr>
      <w:r w:rsidRPr="000F272E">
        <w:rPr>
          <w:noProof/>
        </w:rPr>
        <w:drawing>
          <wp:inline distT="0" distB="0" distL="0" distR="0">
            <wp:extent cx="5972810" cy="2404745"/>
            <wp:effectExtent l="19050" t="0" r="8890" b="0"/>
            <wp:docPr id="21" name="Objek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934472" cy="3597276"/>
                      <a:chOff x="0" y="0"/>
                      <a:chExt cx="8934472" cy="3597276"/>
                    </a:xfrm>
                  </a:grpSpPr>
                  <a:grpSp>
                    <a:nvGrpSpPr>
                      <a:cNvPr id="182" name="Skupina 181"/>
                      <a:cNvGrpSpPr/>
                    </a:nvGrpSpPr>
                    <a:grpSpPr>
                      <a:xfrm>
                        <a:off x="0" y="0"/>
                        <a:ext cx="8934472" cy="3597276"/>
                        <a:chOff x="0" y="0"/>
                        <a:chExt cx="8934472" cy="3597276"/>
                      </a:xfrm>
                    </a:grpSpPr>
                    <a:grpSp>
                      <a:nvGrpSpPr>
                        <a:cNvPr id="3" name="Group 190" descr="© INSCALE GmbH, 15.06.2010"/>
                        <a:cNvGrpSpPr>
                          <a:grpSpLocks/>
                        </a:cNvGrpSpPr>
                      </a:nvGrpSpPr>
                      <a:grpSpPr bwMode="auto">
                        <a:xfrm>
                          <a:off x="0" y="0"/>
                          <a:ext cx="8934472" cy="3597276"/>
                          <a:chOff x="0" y="0"/>
                          <a:chExt cx="5628" cy="2746"/>
                        </a:xfrm>
                      </a:grpSpPr>
                      <a:grpSp>
                        <a:nvGrpSpPr>
                          <a:cNvPr id="5" name="Group 188"/>
                          <a:cNvGrpSpPr>
                            <a:grpSpLocks/>
                          </a:cNvGrpSpPr>
                        </a:nvGrpSpPr>
                        <a:grpSpPr bwMode="auto">
                          <a:xfrm>
                            <a:off x="0" y="0"/>
                            <a:ext cx="5628" cy="2746"/>
                            <a:chOff x="0" y="0"/>
                            <a:chExt cx="5628" cy="2746"/>
                          </a:xfrm>
                        </a:grpSpPr>
                        <a:sp>
                          <a:nvSpPr>
                            <a:cNvPr id="7" name="Zimbabwe" descr="© INSCALE GmbH, 15.06.2010"/>
                            <a:cNvSpPr>
                              <a:spLocks/>
                            </a:cNvSpPr>
                          </a:nvSpPr>
                          <a:spPr bwMode="gray">
                            <a:xfrm>
                              <a:off x="3043" y="1930"/>
                              <a:ext cx="141" cy="141"/>
                            </a:xfrm>
                            <a:custGeom>
                              <a:avLst/>
                              <a:gdLst>
                                <a:gd name="T0" fmla="*/ 2147483647 w 552"/>
                                <a:gd name="T1" fmla="*/ 2147483647 h 552"/>
                                <a:gd name="T2" fmla="*/ 2147483647 w 552"/>
                                <a:gd name="T3" fmla="*/ 2147483647 h 552"/>
                                <a:gd name="T4" fmla="*/ 2147483647 w 552"/>
                                <a:gd name="T5" fmla="*/ 2147483647 h 552"/>
                                <a:gd name="T6" fmla="*/ 2147483647 w 552"/>
                                <a:gd name="T7" fmla="*/ 2147483647 h 552"/>
                                <a:gd name="T8" fmla="*/ 2147483647 w 552"/>
                                <a:gd name="T9" fmla="*/ 2147483647 h 552"/>
                                <a:gd name="T10" fmla="*/ 2147483647 w 552"/>
                                <a:gd name="T11" fmla="*/ 2147483647 h 552"/>
                                <a:gd name="T12" fmla="*/ 2147483647 w 552"/>
                                <a:gd name="T13" fmla="*/ 2147483647 h 552"/>
                                <a:gd name="T14" fmla="*/ 2147483647 w 552"/>
                                <a:gd name="T15" fmla="*/ 2147483647 h 552"/>
                                <a:gd name="T16" fmla="*/ 2147483647 w 552"/>
                                <a:gd name="T17" fmla="*/ 2147483647 h 552"/>
                                <a:gd name="T18" fmla="*/ 2147483647 w 552"/>
                                <a:gd name="T19" fmla="*/ 2147483647 h 552"/>
                                <a:gd name="T20" fmla="*/ 2147483647 w 552"/>
                                <a:gd name="T21" fmla="*/ 2147483647 h 552"/>
                                <a:gd name="T22" fmla="*/ 2147483647 w 552"/>
                                <a:gd name="T23" fmla="*/ 2147483647 h 552"/>
                                <a:gd name="T24" fmla="*/ 2147483647 w 552"/>
                                <a:gd name="T25" fmla="*/ 2147483647 h 552"/>
                                <a:gd name="T26" fmla="*/ 2147483647 w 552"/>
                                <a:gd name="T27" fmla="*/ 2147483647 h 552"/>
                                <a:gd name="T28" fmla="*/ 2147483647 w 552"/>
                                <a:gd name="T29" fmla="*/ 2147483647 h 552"/>
                                <a:gd name="T30" fmla="*/ 2147483647 w 552"/>
                                <a:gd name="T31" fmla="*/ 2147483647 h 552"/>
                                <a:gd name="T32" fmla="*/ 2147483647 w 552"/>
                                <a:gd name="T33" fmla="*/ 2147483647 h 552"/>
                                <a:gd name="T34" fmla="*/ 2147483647 w 552"/>
                                <a:gd name="T35" fmla="*/ 2147483647 h 552"/>
                                <a:gd name="T36" fmla="*/ 2147483647 w 552"/>
                                <a:gd name="T37" fmla="*/ 2147483647 h 552"/>
                                <a:gd name="T38" fmla="*/ 2147483647 w 552"/>
                                <a:gd name="T39" fmla="*/ 2147483647 h 552"/>
                                <a:gd name="T40" fmla="*/ 2147483647 w 552"/>
                                <a:gd name="T41" fmla="*/ 2147483647 h 552"/>
                                <a:gd name="T42" fmla="*/ 2147483647 w 552"/>
                                <a:gd name="T43" fmla="*/ 2147483647 h 552"/>
                                <a:gd name="T44" fmla="*/ 2147483647 w 552"/>
                                <a:gd name="T45" fmla="*/ 2147483647 h 552"/>
                                <a:gd name="T46" fmla="*/ 2147483647 w 552"/>
                                <a:gd name="T47" fmla="*/ 2147483647 h 552"/>
                                <a:gd name="T48" fmla="*/ 2147483647 w 552"/>
                                <a:gd name="T49" fmla="*/ 2147483647 h 552"/>
                                <a:gd name="T50" fmla="*/ 2147483647 w 552"/>
                                <a:gd name="T51" fmla="*/ 2147483647 h 552"/>
                                <a:gd name="T52" fmla="*/ 2147483647 w 552"/>
                                <a:gd name="T53" fmla="*/ 2147483647 h 552"/>
                                <a:gd name="T54" fmla="*/ 2147483647 w 552"/>
                                <a:gd name="T55" fmla="*/ 2147483647 h 552"/>
                                <a:gd name="T56" fmla="*/ 2147483647 w 552"/>
                                <a:gd name="T57" fmla="*/ 2147483647 h 552"/>
                                <a:gd name="T58" fmla="*/ 2147483647 w 552"/>
                                <a:gd name="T59" fmla="*/ 2147483647 h 552"/>
                                <a:gd name="T60" fmla="*/ 2147483647 w 552"/>
                                <a:gd name="T61" fmla="*/ 2147483647 h 552"/>
                                <a:gd name="T62" fmla="*/ 2147483647 w 552"/>
                                <a:gd name="T63" fmla="*/ 2147483647 h 552"/>
                                <a:gd name="T64" fmla="*/ 2147483647 w 552"/>
                                <a:gd name="T65" fmla="*/ 2147483647 h 552"/>
                                <a:gd name="T66" fmla="*/ 2147483647 w 552"/>
                                <a:gd name="T67" fmla="*/ 2147483647 h 552"/>
                                <a:gd name="T68" fmla="*/ 2147483647 w 552"/>
                                <a:gd name="T69" fmla="*/ 2147483647 h 552"/>
                                <a:gd name="T70" fmla="*/ 2147483647 w 552"/>
                                <a:gd name="T71" fmla="*/ 2147483647 h 552"/>
                                <a:gd name="T72" fmla="*/ 2147483647 w 552"/>
                                <a:gd name="T73" fmla="*/ 2147483647 h 552"/>
                                <a:gd name="T74" fmla="*/ 2147483647 w 552"/>
                                <a:gd name="T75" fmla="*/ 0 h 552"/>
                                <a:gd name="T76" fmla="*/ 2147483647 w 552"/>
                                <a:gd name="T77" fmla="*/ 2147483647 h 552"/>
                                <a:gd name="T78" fmla="*/ 2147483647 w 552"/>
                                <a:gd name="T79" fmla="*/ 2147483647 h 552"/>
                                <a:gd name="T80" fmla="*/ 2147483647 w 552"/>
                                <a:gd name="T81" fmla="*/ 2147483647 h 552"/>
                                <a:gd name="T82" fmla="*/ 2147483647 w 552"/>
                                <a:gd name="T83" fmla="*/ 2147483647 h 552"/>
                                <a:gd name="T84" fmla="*/ 2147483647 w 552"/>
                                <a:gd name="T85" fmla="*/ 2147483647 h 552"/>
                                <a:gd name="T86" fmla="*/ 2147483647 w 552"/>
                                <a:gd name="T87" fmla="*/ 2147483647 h 552"/>
                                <a:gd name="T88" fmla="*/ 2147483647 w 552"/>
                                <a:gd name="T89" fmla="*/ 2147483647 h 552"/>
                                <a:gd name="T90" fmla="*/ 2147483647 w 552"/>
                                <a:gd name="T91" fmla="*/ 2147483647 h 552"/>
                                <a:gd name="T92" fmla="*/ 2147483647 w 552"/>
                                <a:gd name="T93" fmla="*/ 2147483647 h 552"/>
                                <a:gd name="T94" fmla="*/ 2147483647 w 552"/>
                                <a:gd name="T95" fmla="*/ 2147483647 h 552"/>
                                <a:gd name="T96" fmla="*/ 2147483647 w 552"/>
                                <a:gd name="T97" fmla="*/ 2147483647 h 552"/>
                                <a:gd name="T98" fmla="*/ 2147483647 w 552"/>
                                <a:gd name="T99" fmla="*/ 2147483647 h 552"/>
                                <a:gd name="T100" fmla="*/ 2147483647 w 552"/>
                                <a:gd name="T101" fmla="*/ 2147483647 h 552"/>
                                <a:gd name="T102" fmla="*/ 2147483647 w 552"/>
                                <a:gd name="T103" fmla="*/ 2147483647 h 552"/>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w 552"/>
                                <a:gd name="T157" fmla="*/ 0 h 552"/>
                                <a:gd name="T158" fmla="*/ 552 w 552"/>
                                <a:gd name="T159" fmla="*/ 552 h 552"/>
                              </a:gdLst>
                              <a:ahLst/>
                              <a:cxnLst>
                                <a:cxn ang="T104">
                                  <a:pos x="T0" y="T1"/>
                                </a:cxn>
                                <a:cxn ang="T105">
                                  <a:pos x="T2" y="T3"/>
                                </a:cxn>
                                <a:cxn ang="T106">
                                  <a:pos x="T4" y="T5"/>
                                </a:cxn>
                                <a:cxn ang="T107">
                                  <a:pos x="T6" y="T7"/>
                                </a:cxn>
                                <a:cxn ang="T108">
                                  <a:pos x="T8" y="T9"/>
                                </a:cxn>
                                <a:cxn ang="T109">
                                  <a:pos x="T10" y="T11"/>
                                </a:cxn>
                                <a:cxn ang="T110">
                                  <a:pos x="T12" y="T13"/>
                                </a:cxn>
                                <a:cxn ang="T111">
                                  <a:pos x="T14" y="T15"/>
                                </a:cxn>
                                <a:cxn ang="T112">
                                  <a:pos x="T16" y="T17"/>
                                </a:cxn>
                                <a:cxn ang="T113">
                                  <a:pos x="T18" y="T19"/>
                                </a:cxn>
                                <a:cxn ang="T114">
                                  <a:pos x="T20" y="T21"/>
                                </a:cxn>
                                <a:cxn ang="T115">
                                  <a:pos x="T22" y="T23"/>
                                </a:cxn>
                                <a:cxn ang="T116">
                                  <a:pos x="T24" y="T25"/>
                                </a:cxn>
                                <a:cxn ang="T117">
                                  <a:pos x="T26" y="T27"/>
                                </a:cxn>
                                <a:cxn ang="T118">
                                  <a:pos x="T28" y="T29"/>
                                </a:cxn>
                                <a:cxn ang="T119">
                                  <a:pos x="T30" y="T31"/>
                                </a:cxn>
                                <a:cxn ang="T120">
                                  <a:pos x="T32" y="T33"/>
                                </a:cxn>
                                <a:cxn ang="T121">
                                  <a:pos x="T34" y="T35"/>
                                </a:cxn>
                                <a:cxn ang="T122">
                                  <a:pos x="T36" y="T37"/>
                                </a:cxn>
                                <a:cxn ang="T123">
                                  <a:pos x="T38" y="T39"/>
                                </a:cxn>
                                <a:cxn ang="T124">
                                  <a:pos x="T40" y="T41"/>
                                </a:cxn>
                                <a:cxn ang="T125">
                                  <a:pos x="T42" y="T43"/>
                                </a:cxn>
                                <a:cxn ang="T126">
                                  <a:pos x="T44" y="T45"/>
                                </a:cxn>
                                <a:cxn ang="T127">
                                  <a:pos x="T46" y="T47"/>
                                </a:cxn>
                                <a:cxn ang="T128">
                                  <a:pos x="T48" y="T49"/>
                                </a:cxn>
                                <a:cxn ang="T129">
                                  <a:pos x="T50" y="T51"/>
                                </a:cxn>
                                <a:cxn ang="T130">
                                  <a:pos x="T52" y="T53"/>
                                </a:cxn>
                                <a:cxn ang="T131">
                                  <a:pos x="T54" y="T55"/>
                                </a:cxn>
                                <a:cxn ang="T132">
                                  <a:pos x="T56" y="T57"/>
                                </a:cxn>
                                <a:cxn ang="T133">
                                  <a:pos x="T58" y="T59"/>
                                </a:cxn>
                                <a:cxn ang="T134">
                                  <a:pos x="T60" y="T61"/>
                                </a:cxn>
                                <a:cxn ang="T135">
                                  <a:pos x="T62" y="T63"/>
                                </a:cxn>
                                <a:cxn ang="T136">
                                  <a:pos x="T64" y="T65"/>
                                </a:cxn>
                                <a:cxn ang="T137">
                                  <a:pos x="T66" y="T67"/>
                                </a:cxn>
                                <a:cxn ang="T138">
                                  <a:pos x="T68" y="T69"/>
                                </a:cxn>
                                <a:cxn ang="T139">
                                  <a:pos x="T70" y="T71"/>
                                </a:cxn>
                                <a:cxn ang="T140">
                                  <a:pos x="T72" y="T73"/>
                                </a:cxn>
                                <a:cxn ang="T141">
                                  <a:pos x="T74" y="T75"/>
                                </a:cxn>
                                <a:cxn ang="T142">
                                  <a:pos x="T76" y="T77"/>
                                </a:cxn>
                                <a:cxn ang="T143">
                                  <a:pos x="T78" y="T79"/>
                                </a:cxn>
                                <a:cxn ang="T144">
                                  <a:pos x="T80" y="T81"/>
                                </a:cxn>
                                <a:cxn ang="T145">
                                  <a:pos x="T82" y="T83"/>
                                </a:cxn>
                                <a:cxn ang="T146">
                                  <a:pos x="T84" y="T85"/>
                                </a:cxn>
                                <a:cxn ang="T147">
                                  <a:pos x="T86" y="T87"/>
                                </a:cxn>
                                <a:cxn ang="T148">
                                  <a:pos x="T88" y="T89"/>
                                </a:cxn>
                                <a:cxn ang="T149">
                                  <a:pos x="T90" y="T91"/>
                                </a:cxn>
                                <a:cxn ang="T150">
                                  <a:pos x="T92" y="T93"/>
                                </a:cxn>
                                <a:cxn ang="T151">
                                  <a:pos x="T94" y="T95"/>
                                </a:cxn>
                                <a:cxn ang="T152">
                                  <a:pos x="T96" y="T97"/>
                                </a:cxn>
                                <a:cxn ang="T153">
                                  <a:pos x="T98" y="T99"/>
                                </a:cxn>
                                <a:cxn ang="T154">
                                  <a:pos x="T100" y="T101"/>
                                </a:cxn>
                                <a:cxn ang="T155">
                                  <a:pos x="T102" y="T103"/>
                                </a:cxn>
                              </a:cxnLst>
                              <a:rect l="T156" t="T157" r="T158" b="T159"/>
                              <a:pathLst>
                                <a:path w="552" h="552">
                                  <a:moveTo>
                                    <a:pt x="18" y="204"/>
                                  </a:moveTo>
                                  <a:lnTo>
                                    <a:pt x="18" y="234"/>
                                  </a:lnTo>
                                  <a:lnTo>
                                    <a:pt x="30" y="234"/>
                                  </a:lnTo>
                                  <a:lnTo>
                                    <a:pt x="36" y="240"/>
                                  </a:lnTo>
                                  <a:lnTo>
                                    <a:pt x="48" y="264"/>
                                  </a:lnTo>
                                  <a:lnTo>
                                    <a:pt x="54" y="270"/>
                                  </a:lnTo>
                                  <a:lnTo>
                                    <a:pt x="54" y="294"/>
                                  </a:lnTo>
                                  <a:lnTo>
                                    <a:pt x="72" y="330"/>
                                  </a:lnTo>
                                  <a:lnTo>
                                    <a:pt x="84" y="336"/>
                                  </a:lnTo>
                                  <a:lnTo>
                                    <a:pt x="102" y="354"/>
                                  </a:lnTo>
                                  <a:lnTo>
                                    <a:pt x="132" y="354"/>
                                  </a:lnTo>
                                  <a:lnTo>
                                    <a:pt x="138" y="360"/>
                                  </a:lnTo>
                                  <a:lnTo>
                                    <a:pt x="138" y="390"/>
                                  </a:lnTo>
                                  <a:lnTo>
                                    <a:pt x="168" y="390"/>
                                  </a:lnTo>
                                  <a:lnTo>
                                    <a:pt x="174" y="414"/>
                                  </a:lnTo>
                                  <a:lnTo>
                                    <a:pt x="168" y="420"/>
                                  </a:lnTo>
                                  <a:lnTo>
                                    <a:pt x="168" y="450"/>
                                  </a:lnTo>
                                  <a:lnTo>
                                    <a:pt x="186" y="450"/>
                                  </a:lnTo>
                                  <a:lnTo>
                                    <a:pt x="186" y="480"/>
                                  </a:lnTo>
                                  <a:lnTo>
                                    <a:pt x="198" y="480"/>
                                  </a:lnTo>
                                  <a:lnTo>
                                    <a:pt x="216" y="486"/>
                                  </a:lnTo>
                                  <a:lnTo>
                                    <a:pt x="228" y="486"/>
                                  </a:lnTo>
                                  <a:lnTo>
                                    <a:pt x="246" y="492"/>
                                  </a:lnTo>
                                  <a:lnTo>
                                    <a:pt x="264" y="510"/>
                                  </a:lnTo>
                                  <a:lnTo>
                                    <a:pt x="270" y="522"/>
                                  </a:lnTo>
                                  <a:lnTo>
                                    <a:pt x="270" y="528"/>
                                  </a:lnTo>
                                  <a:lnTo>
                                    <a:pt x="252" y="528"/>
                                  </a:lnTo>
                                  <a:lnTo>
                                    <a:pt x="312" y="528"/>
                                  </a:lnTo>
                                  <a:lnTo>
                                    <a:pt x="324" y="534"/>
                                  </a:lnTo>
                                  <a:lnTo>
                                    <a:pt x="330" y="534"/>
                                  </a:lnTo>
                                  <a:lnTo>
                                    <a:pt x="342" y="540"/>
                                  </a:lnTo>
                                  <a:lnTo>
                                    <a:pt x="402" y="540"/>
                                  </a:lnTo>
                                  <a:lnTo>
                                    <a:pt x="420" y="552"/>
                                  </a:lnTo>
                                  <a:lnTo>
                                    <a:pt x="486" y="468"/>
                                  </a:lnTo>
                                  <a:lnTo>
                                    <a:pt x="504" y="462"/>
                                  </a:lnTo>
                                  <a:lnTo>
                                    <a:pt x="492" y="444"/>
                                  </a:lnTo>
                                  <a:lnTo>
                                    <a:pt x="504" y="432"/>
                                  </a:lnTo>
                                  <a:lnTo>
                                    <a:pt x="504" y="402"/>
                                  </a:lnTo>
                                  <a:lnTo>
                                    <a:pt x="516" y="396"/>
                                  </a:lnTo>
                                  <a:lnTo>
                                    <a:pt x="528" y="384"/>
                                  </a:lnTo>
                                  <a:lnTo>
                                    <a:pt x="528" y="372"/>
                                  </a:lnTo>
                                  <a:lnTo>
                                    <a:pt x="540" y="360"/>
                                  </a:lnTo>
                                  <a:lnTo>
                                    <a:pt x="546" y="348"/>
                                  </a:lnTo>
                                  <a:lnTo>
                                    <a:pt x="546" y="342"/>
                                  </a:lnTo>
                                  <a:lnTo>
                                    <a:pt x="522" y="318"/>
                                  </a:lnTo>
                                  <a:lnTo>
                                    <a:pt x="522" y="306"/>
                                  </a:lnTo>
                                  <a:lnTo>
                                    <a:pt x="540" y="288"/>
                                  </a:lnTo>
                                  <a:lnTo>
                                    <a:pt x="522" y="264"/>
                                  </a:lnTo>
                                  <a:lnTo>
                                    <a:pt x="540" y="252"/>
                                  </a:lnTo>
                                  <a:lnTo>
                                    <a:pt x="540" y="240"/>
                                  </a:lnTo>
                                  <a:lnTo>
                                    <a:pt x="546" y="240"/>
                                  </a:lnTo>
                                  <a:lnTo>
                                    <a:pt x="546" y="234"/>
                                  </a:lnTo>
                                  <a:lnTo>
                                    <a:pt x="552" y="228"/>
                                  </a:lnTo>
                                  <a:lnTo>
                                    <a:pt x="552" y="216"/>
                                  </a:lnTo>
                                  <a:lnTo>
                                    <a:pt x="540" y="192"/>
                                  </a:lnTo>
                                  <a:lnTo>
                                    <a:pt x="540" y="180"/>
                                  </a:lnTo>
                                  <a:lnTo>
                                    <a:pt x="546" y="174"/>
                                  </a:lnTo>
                                  <a:lnTo>
                                    <a:pt x="546" y="168"/>
                                  </a:lnTo>
                                  <a:lnTo>
                                    <a:pt x="552" y="162"/>
                                  </a:lnTo>
                                  <a:lnTo>
                                    <a:pt x="540" y="150"/>
                                  </a:lnTo>
                                  <a:lnTo>
                                    <a:pt x="552" y="138"/>
                                  </a:lnTo>
                                  <a:lnTo>
                                    <a:pt x="540" y="120"/>
                                  </a:lnTo>
                                  <a:lnTo>
                                    <a:pt x="546" y="114"/>
                                  </a:lnTo>
                                  <a:lnTo>
                                    <a:pt x="552" y="102"/>
                                  </a:lnTo>
                                  <a:lnTo>
                                    <a:pt x="552" y="96"/>
                                  </a:lnTo>
                                  <a:lnTo>
                                    <a:pt x="540" y="84"/>
                                  </a:lnTo>
                                  <a:lnTo>
                                    <a:pt x="528" y="84"/>
                                  </a:lnTo>
                                  <a:lnTo>
                                    <a:pt x="510" y="66"/>
                                  </a:lnTo>
                                  <a:lnTo>
                                    <a:pt x="498" y="66"/>
                                  </a:lnTo>
                                  <a:lnTo>
                                    <a:pt x="486" y="72"/>
                                  </a:lnTo>
                                  <a:lnTo>
                                    <a:pt x="480" y="72"/>
                                  </a:lnTo>
                                  <a:lnTo>
                                    <a:pt x="462" y="48"/>
                                  </a:lnTo>
                                  <a:lnTo>
                                    <a:pt x="444" y="48"/>
                                  </a:lnTo>
                                  <a:lnTo>
                                    <a:pt x="432" y="30"/>
                                  </a:lnTo>
                                  <a:lnTo>
                                    <a:pt x="372" y="30"/>
                                  </a:lnTo>
                                  <a:lnTo>
                                    <a:pt x="366" y="0"/>
                                  </a:lnTo>
                                  <a:lnTo>
                                    <a:pt x="330" y="0"/>
                                  </a:lnTo>
                                  <a:lnTo>
                                    <a:pt x="294" y="12"/>
                                  </a:lnTo>
                                  <a:lnTo>
                                    <a:pt x="282" y="24"/>
                                  </a:lnTo>
                                  <a:lnTo>
                                    <a:pt x="258" y="36"/>
                                  </a:lnTo>
                                  <a:lnTo>
                                    <a:pt x="258" y="72"/>
                                  </a:lnTo>
                                  <a:lnTo>
                                    <a:pt x="252" y="78"/>
                                  </a:lnTo>
                                  <a:lnTo>
                                    <a:pt x="240" y="78"/>
                                  </a:lnTo>
                                  <a:lnTo>
                                    <a:pt x="228" y="84"/>
                                  </a:lnTo>
                                  <a:lnTo>
                                    <a:pt x="210" y="90"/>
                                  </a:lnTo>
                                  <a:lnTo>
                                    <a:pt x="198" y="96"/>
                                  </a:lnTo>
                                  <a:lnTo>
                                    <a:pt x="192" y="102"/>
                                  </a:lnTo>
                                  <a:lnTo>
                                    <a:pt x="180" y="126"/>
                                  </a:lnTo>
                                  <a:lnTo>
                                    <a:pt x="174" y="132"/>
                                  </a:lnTo>
                                  <a:lnTo>
                                    <a:pt x="174" y="138"/>
                                  </a:lnTo>
                                  <a:lnTo>
                                    <a:pt x="168" y="144"/>
                                  </a:lnTo>
                                  <a:lnTo>
                                    <a:pt x="162" y="156"/>
                                  </a:lnTo>
                                  <a:lnTo>
                                    <a:pt x="132" y="186"/>
                                  </a:lnTo>
                                  <a:lnTo>
                                    <a:pt x="108" y="198"/>
                                  </a:lnTo>
                                  <a:lnTo>
                                    <a:pt x="90" y="198"/>
                                  </a:lnTo>
                                  <a:lnTo>
                                    <a:pt x="90" y="192"/>
                                  </a:lnTo>
                                  <a:lnTo>
                                    <a:pt x="78" y="180"/>
                                  </a:lnTo>
                                  <a:lnTo>
                                    <a:pt x="66" y="180"/>
                                  </a:lnTo>
                                  <a:lnTo>
                                    <a:pt x="66" y="192"/>
                                  </a:lnTo>
                                  <a:lnTo>
                                    <a:pt x="54" y="192"/>
                                  </a:lnTo>
                                  <a:lnTo>
                                    <a:pt x="42" y="180"/>
                                  </a:lnTo>
                                  <a:lnTo>
                                    <a:pt x="42" y="174"/>
                                  </a:lnTo>
                                  <a:lnTo>
                                    <a:pt x="0" y="174"/>
                                  </a:lnTo>
                                  <a:lnTo>
                                    <a:pt x="6" y="192"/>
                                  </a:lnTo>
                                  <a:lnTo>
                                    <a:pt x="18" y="204"/>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8" name="Zambia" descr="© INSCALE GmbH, 15.06.2010"/>
                            <a:cNvSpPr>
                              <a:spLocks/>
                            </a:cNvSpPr>
                          </a:nvSpPr>
                          <a:spPr bwMode="gray">
                            <a:xfrm>
                              <a:off x="2986" y="1776"/>
                              <a:ext cx="213" cy="204"/>
                            </a:xfrm>
                            <a:custGeom>
                              <a:avLst/>
                              <a:gdLst>
                                <a:gd name="T0" fmla="*/ 2147483647 w 834"/>
                                <a:gd name="T1" fmla="*/ 2147483647 h 798"/>
                                <a:gd name="T2" fmla="*/ 2147483647 w 834"/>
                                <a:gd name="T3" fmla="*/ 2147483647 h 798"/>
                                <a:gd name="T4" fmla="*/ 2147483647 w 834"/>
                                <a:gd name="T5" fmla="*/ 2147483647 h 798"/>
                                <a:gd name="T6" fmla="*/ 2147483647 w 834"/>
                                <a:gd name="T7" fmla="*/ 2147483647 h 798"/>
                                <a:gd name="T8" fmla="*/ 2147483647 w 834"/>
                                <a:gd name="T9" fmla="*/ 2147483647 h 798"/>
                                <a:gd name="T10" fmla="*/ 2147483647 w 834"/>
                                <a:gd name="T11" fmla="*/ 2147483647 h 798"/>
                                <a:gd name="T12" fmla="*/ 2147483647 w 834"/>
                                <a:gd name="T13" fmla="*/ 2147483647 h 798"/>
                                <a:gd name="T14" fmla="*/ 2147483647 w 834"/>
                                <a:gd name="T15" fmla="*/ 2147483647 h 798"/>
                                <a:gd name="T16" fmla="*/ 2147483647 w 834"/>
                                <a:gd name="T17" fmla="*/ 2147483647 h 798"/>
                                <a:gd name="T18" fmla="*/ 2147483647 w 834"/>
                                <a:gd name="T19" fmla="*/ 2147483647 h 798"/>
                                <a:gd name="T20" fmla="*/ 2147483647 w 834"/>
                                <a:gd name="T21" fmla="*/ 2147483647 h 798"/>
                                <a:gd name="T22" fmla="*/ 2147483647 w 834"/>
                                <a:gd name="T23" fmla="*/ 2147483647 h 798"/>
                                <a:gd name="T24" fmla="*/ 2147483647 w 834"/>
                                <a:gd name="T25" fmla="*/ 2147483647 h 798"/>
                                <a:gd name="T26" fmla="*/ 2147483647 w 834"/>
                                <a:gd name="T27" fmla="*/ 2147483647 h 798"/>
                                <a:gd name="T28" fmla="*/ 2147483647 w 834"/>
                                <a:gd name="T29" fmla="*/ 2147483647 h 798"/>
                                <a:gd name="T30" fmla="*/ 2147483647 w 834"/>
                                <a:gd name="T31" fmla="*/ 2147483647 h 798"/>
                                <a:gd name="T32" fmla="*/ 2147483647 w 834"/>
                                <a:gd name="T33" fmla="*/ 2147483647 h 798"/>
                                <a:gd name="T34" fmla="*/ 2147483647 w 834"/>
                                <a:gd name="T35" fmla="*/ 2147483647 h 798"/>
                                <a:gd name="T36" fmla="*/ 2147483647 w 834"/>
                                <a:gd name="T37" fmla="*/ 2147483647 h 798"/>
                                <a:gd name="T38" fmla="*/ 2147483647 w 834"/>
                                <a:gd name="T39" fmla="*/ 2147483647 h 798"/>
                                <a:gd name="T40" fmla="*/ 2147483647 w 834"/>
                                <a:gd name="T41" fmla="*/ 2147483647 h 798"/>
                                <a:gd name="T42" fmla="*/ 2147483647 w 834"/>
                                <a:gd name="T43" fmla="*/ 2147483647 h 798"/>
                                <a:gd name="T44" fmla="*/ 2147483647 w 834"/>
                                <a:gd name="T45" fmla="*/ 2147483647 h 798"/>
                                <a:gd name="T46" fmla="*/ 2147483647 w 834"/>
                                <a:gd name="T47" fmla="*/ 2147483647 h 798"/>
                                <a:gd name="T48" fmla="*/ 2147483647 w 834"/>
                                <a:gd name="T49" fmla="*/ 2147483647 h 798"/>
                                <a:gd name="T50" fmla="*/ 2147483647 w 834"/>
                                <a:gd name="T51" fmla="*/ 2147483647 h 798"/>
                                <a:gd name="T52" fmla="*/ 2147483647 w 834"/>
                                <a:gd name="T53" fmla="*/ 2147483647 h 798"/>
                                <a:gd name="T54" fmla="*/ 2147483647 w 834"/>
                                <a:gd name="T55" fmla="*/ 2147483647 h 798"/>
                                <a:gd name="T56" fmla="*/ 2147483647 w 834"/>
                                <a:gd name="T57" fmla="*/ 2147483647 h 798"/>
                                <a:gd name="T58" fmla="*/ 2147483647 w 834"/>
                                <a:gd name="T59" fmla="*/ 2147483647 h 798"/>
                                <a:gd name="T60" fmla="*/ 2147483647 w 834"/>
                                <a:gd name="T61" fmla="*/ 2147483647 h 798"/>
                                <a:gd name="T62" fmla="*/ 2147483647 w 834"/>
                                <a:gd name="T63" fmla="*/ 2147483647 h 798"/>
                                <a:gd name="T64" fmla="*/ 2147483647 w 834"/>
                                <a:gd name="T65" fmla="*/ 2147483647 h 798"/>
                                <a:gd name="T66" fmla="*/ 2147483647 w 834"/>
                                <a:gd name="T67" fmla="*/ 2147483647 h 798"/>
                                <a:gd name="T68" fmla="*/ 2147483647 w 834"/>
                                <a:gd name="T69" fmla="*/ 2147483647 h 798"/>
                                <a:gd name="T70" fmla="*/ 2147483647 w 834"/>
                                <a:gd name="T71" fmla="*/ 2147483647 h 798"/>
                                <a:gd name="T72" fmla="*/ 2147483647 w 834"/>
                                <a:gd name="T73" fmla="*/ 2147483647 h 798"/>
                                <a:gd name="T74" fmla="*/ 2147483647 w 834"/>
                                <a:gd name="T75" fmla="*/ 2147483647 h 798"/>
                                <a:gd name="T76" fmla="*/ 2147483647 w 834"/>
                                <a:gd name="T77" fmla="*/ 2147483647 h 798"/>
                                <a:gd name="T78" fmla="*/ 2147483647 w 834"/>
                                <a:gd name="T79" fmla="*/ 2147483647 h 798"/>
                                <a:gd name="T80" fmla="*/ 2147483647 w 834"/>
                                <a:gd name="T81" fmla="*/ 2147483647 h 798"/>
                                <a:gd name="T82" fmla="*/ 2147483647 w 834"/>
                                <a:gd name="T83" fmla="*/ 2147483647 h 798"/>
                                <a:gd name="T84" fmla="*/ 2147483647 w 834"/>
                                <a:gd name="T85" fmla="*/ 2147483647 h 798"/>
                                <a:gd name="T86" fmla="*/ 2147483647 w 834"/>
                                <a:gd name="T87" fmla="*/ 2147483647 h 798"/>
                                <a:gd name="T88" fmla="*/ 2147483647 w 834"/>
                                <a:gd name="T89" fmla="*/ 2147483647 h 798"/>
                                <a:gd name="T90" fmla="*/ 2147483647 w 834"/>
                                <a:gd name="T91" fmla="*/ 2147483647 h 798"/>
                                <a:gd name="T92" fmla="*/ 2147483647 w 834"/>
                                <a:gd name="T93" fmla="*/ 2147483647 h 798"/>
                                <a:gd name="T94" fmla="*/ 2147483647 w 834"/>
                                <a:gd name="T95" fmla="*/ 2147483647 h 798"/>
                                <a:gd name="T96" fmla="*/ 2147483647 w 834"/>
                                <a:gd name="T97" fmla="*/ 2147483647 h 798"/>
                                <a:gd name="T98" fmla="*/ 2147483647 w 834"/>
                                <a:gd name="T99" fmla="*/ 2147483647 h 798"/>
                                <a:gd name="T100" fmla="*/ 2147483647 w 834"/>
                                <a:gd name="T101" fmla="*/ 2147483647 h 798"/>
                                <a:gd name="T102" fmla="*/ 2147483647 w 834"/>
                                <a:gd name="T103" fmla="*/ 2147483647 h 798"/>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w 834"/>
                                <a:gd name="T157" fmla="*/ 0 h 798"/>
                                <a:gd name="T158" fmla="*/ 834 w 834"/>
                                <a:gd name="T159" fmla="*/ 798 h 798"/>
                              </a:gdLst>
                              <a:ahLst/>
                              <a:cxnLst>
                                <a:cxn ang="T104">
                                  <a:pos x="T0" y="T1"/>
                                </a:cxn>
                                <a:cxn ang="T105">
                                  <a:pos x="T2" y="T3"/>
                                </a:cxn>
                                <a:cxn ang="T106">
                                  <a:pos x="T4" y="T5"/>
                                </a:cxn>
                                <a:cxn ang="T107">
                                  <a:pos x="T6" y="T7"/>
                                </a:cxn>
                                <a:cxn ang="T108">
                                  <a:pos x="T8" y="T9"/>
                                </a:cxn>
                                <a:cxn ang="T109">
                                  <a:pos x="T10" y="T11"/>
                                </a:cxn>
                                <a:cxn ang="T110">
                                  <a:pos x="T12" y="T13"/>
                                </a:cxn>
                                <a:cxn ang="T111">
                                  <a:pos x="T14" y="T15"/>
                                </a:cxn>
                                <a:cxn ang="T112">
                                  <a:pos x="T16" y="T17"/>
                                </a:cxn>
                                <a:cxn ang="T113">
                                  <a:pos x="T18" y="T19"/>
                                </a:cxn>
                                <a:cxn ang="T114">
                                  <a:pos x="T20" y="T21"/>
                                </a:cxn>
                                <a:cxn ang="T115">
                                  <a:pos x="T22" y="T23"/>
                                </a:cxn>
                                <a:cxn ang="T116">
                                  <a:pos x="T24" y="T25"/>
                                </a:cxn>
                                <a:cxn ang="T117">
                                  <a:pos x="T26" y="T27"/>
                                </a:cxn>
                                <a:cxn ang="T118">
                                  <a:pos x="T28" y="T29"/>
                                </a:cxn>
                                <a:cxn ang="T119">
                                  <a:pos x="T30" y="T31"/>
                                </a:cxn>
                                <a:cxn ang="T120">
                                  <a:pos x="T32" y="T33"/>
                                </a:cxn>
                                <a:cxn ang="T121">
                                  <a:pos x="T34" y="T35"/>
                                </a:cxn>
                                <a:cxn ang="T122">
                                  <a:pos x="T36" y="T37"/>
                                </a:cxn>
                                <a:cxn ang="T123">
                                  <a:pos x="T38" y="T39"/>
                                </a:cxn>
                                <a:cxn ang="T124">
                                  <a:pos x="T40" y="T41"/>
                                </a:cxn>
                                <a:cxn ang="T125">
                                  <a:pos x="T42" y="T43"/>
                                </a:cxn>
                                <a:cxn ang="T126">
                                  <a:pos x="T44" y="T45"/>
                                </a:cxn>
                                <a:cxn ang="T127">
                                  <a:pos x="T46" y="T47"/>
                                </a:cxn>
                                <a:cxn ang="T128">
                                  <a:pos x="T48" y="T49"/>
                                </a:cxn>
                                <a:cxn ang="T129">
                                  <a:pos x="T50" y="T51"/>
                                </a:cxn>
                                <a:cxn ang="T130">
                                  <a:pos x="T52" y="T53"/>
                                </a:cxn>
                                <a:cxn ang="T131">
                                  <a:pos x="T54" y="T55"/>
                                </a:cxn>
                                <a:cxn ang="T132">
                                  <a:pos x="T56" y="T57"/>
                                </a:cxn>
                                <a:cxn ang="T133">
                                  <a:pos x="T58" y="T59"/>
                                </a:cxn>
                                <a:cxn ang="T134">
                                  <a:pos x="T60" y="T61"/>
                                </a:cxn>
                                <a:cxn ang="T135">
                                  <a:pos x="T62" y="T63"/>
                                </a:cxn>
                                <a:cxn ang="T136">
                                  <a:pos x="T64" y="T65"/>
                                </a:cxn>
                                <a:cxn ang="T137">
                                  <a:pos x="T66" y="T67"/>
                                </a:cxn>
                                <a:cxn ang="T138">
                                  <a:pos x="T68" y="T69"/>
                                </a:cxn>
                                <a:cxn ang="T139">
                                  <a:pos x="T70" y="T71"/>
                                </a:cxn>
                                <a:cxn ang="T140">
                                  <a:pos x="T72" y="T73"/>
                                </a:cxn>
                                <a:cxn ang="T141">
                                  <a:pos x="T74" y="T75"/>
                                </a:cxn>
                                <a:cxn ang="T142">
                                  <a:pos x="T76" y="T77"/>
                                </a:cxn>
                                <a:cxn ang="T143">
                                  <a:pos x="T78" y="T79"/>
                                </a:cxn>
                                <a:cxn ang="T144">
                                  <a:pos x="T80" y="T81"/>
                                </a:cxn>
                                <a:cxn ang="T145">
                                  <a:pos x="T82" y="T83"/>
                                </a:cxn>
                                <a:cxn ang="T146">
                                  <a:pos x="T84" y="T85"/>
                                </a:cxn>
                                <a:cxn ang="T147">
                                  <a:pos x="T86" y="T87"/>
                                </a:cxn>
                                <a:cxn ang="T148">
                                  <a:pos x="T88" y="T89"/>
                                </a:cxn>
                                <a:cxn ang="T149">
                                  <a:pos x="T90" y="T91"/>
                                </a:cxn>
                                <a:cxn ang="T150">
                                  <a:pos x="T92" y="T93"/>
                                </a:cxn>
                                <a:cxn ang="T151">
                                  <a:pos x="T94" y="T95"/>
                                </a:cxn>
                                <a:cxn ang="T152">
                                  <a:pos x="T96" y="T97"/>
                                </a:cxn>
                                <a:cxn ang="T153">
                                  <a:pos x="T98" y="T99"/>
                                </a:cxn>
                                <a:cxn ang="T154">
                                  <a:pos x="T100" y="T101"/>
                                </a:cxn>
                                <a:cxn ang="T155">
                                  <a:pos x="T102" y="T103"/>
                                </a:cxn>
                              </a:cxnLst>
                              <a:rect l="T156" t="T157" r="T158" b="T159"/>
                              <a:pathLst>
                                <a:path w="834" h="798">
                                  <a:moveTo>
                                    <a:pt x="822" y="186"/>
                                  </a:moveTo>
                                  <a:lnTo>
                                    <a:pt x="822" y="162"/>
                                  </a:lnTo>
                                  <a:lnTo>
                                    <a:pt x="816" y="168"/>
                                  </a:lnTo>
                                  <a:lnTo>
                                    <a:pt x="810" y="168"/>
                                  </a:lnTo>
                                  <a:lnTo>
                                    <a:pt x="810" y="126"/>
                                  </a:lnTo>
                                  <a:lnTo>
                                    <a:pt x="798" y="114"/>
                                  </a:lnTo>
                                  <a:lnTo>
                                    <a:pt x="786" y="114"/>
                                  </a:lnTo>
                                  <a:lnTo>
                                    <a:pt x="786" y="102"/>
                                  </a:lnTo>
                                  <a:lnTo>
                                    <a:pt x="768" y="90"/>
                                  </a:lnTo>
                                  <a:lnTo>
                                    <a:pt x="750" y="90"/>
                                  </a:lnTo>
                                  <a:lnTo>
                                    <a:pt x="750" y="72"/>
                                  </a:lnTo>
                                  <a:lnTo>
                                    <a:pt x="738" y="78"/>
                                  </a:lnTo>
                                  <a:lnTo>
                                    <a:pt x="726" y="78"/>
                                  </a:lnTo>
                                  <a:lnTo>
                                    <a:pt x="708" y="60"/>
                                  </a:lnTo>
                                  <a:lnTo>
                                    <a:pt x="690" y="60"/>
                                  </a:lnTo>
                                  <a:lnTo>
                                    <a:pt x="684" y="54"/>
                                  </a:lnTo>
                                  <a:lnTo>
                                    <a:pt x="684" y="36"/>
                                  </a:lnTo>
                                  <a:lnTo>
                                    <a:pt x="672" y="42"/>
                                  </a:lnTo>
                                  <a:lnTo>
                                    <a:pt x="654" y="42"/>
                                  </a:lnTo>
                                  <a:lnTo>
                                    <a:pt x="648" y="54"/>
                                  </a:lnTo>
                                  <a:lnTo>
                                    <a:pt x="642" y="60"/>
                                  </a:lnTo>
                                  <a:lnTo>
                                    <a:pt x="636" y="60"/>
                                  </a:lnTo>
                                  <a:lnTo>
                                    <a:pt x="624" y="48"/>
                                  </a:lnTo>
                                  <a:lnTo>
                                    <a:pt x="624" y="36"/>
                                  </a:lnTo>
                                  <a:lnTo>
                                    <a:pt x="618" y="30"/>
                                  </a:lnTo>
                                  <a:lnTo>
                                    <a:pt x="606" y="30"/>
                                  </a:lnTo>
                                  <a:lnTo>
                                    <a:pt x="600" y="24"/>
                                  </a:lnTo>
                                  <a:lnTo>
                                    <a:pt x="594" y="24"/>
                                  </a:lnTo>
                                  <a:lnTo>
                                    <a:pt x="594" y="6"/>
                                  </a:lnTo>
                                  <a:lnTo>
                                    <a:pt x="600" y="0"/>
                                  </a:lnTo>
                                  <a:lnTo>
                                    <a:pt x="576" y="12"/>
                                  </a:lnTo>
                                  <a:lnTo>
                                    <a:pt x="558" y="12"/>
                                  </a:lnTo>
                                  <a:lnTo>
                                    <a:pt x="546" y="18"/>
                                  </a:lnTo>
                                  <a:lnTo>
                                    <a:pt x="528" y="18"/>
                                  </a:lnTo>
                                  <a:lnTo>
                                    <a:pt x="510" y="24"/>
                                  </a:lnTo>
                                  <a:lnTo>
                                    <a:pt x="498" y="24"/>
                                  </a:lnTo>
                                  <a:lnTo>
                                    <a:pt x="498" y="54"/>
                                  </a:lnTo>
                                  <a:lnTo>
                                    <a:pt x="480" y="72"/>
                                  </a:lnTo>
                                  <a:lnTo>
                                    <a:pt x="468" y="78"/>
                                  </a:lnTo>
                                  <a:lnTo>
                                    <a:pt x="462" y="84"/>
                                  </a:lnTo>
                                  <a:lnTo>
                                    <a:pt x="456" y="84"/>
                                  </a:lnTo>
                                  <a:lnTo>
                                    <a:pt x="468" y="96"/>
                                  </a:lnTo>
                                  <a:lnTo>
                                    <a:pt x="468" y="102"/>
                                  </a:lnTo>
                                  <a:lnTo>
                                    <a:pt x="474" y="108"/>
                                  </a:lnTo>
                                  <a:lnTo>
                                    <a:pt x="474" y="114"/>
                                  </a:lnTo>
                                  <a:lnTo>
                                    <a:pt x="480" y="120"/>
                                  </a:lnTo>
                                  <a:lnTo>
                                    <a:pt x="480" y="144"/>
                                  </a:lnTo>
                                  <a:lnTo>
                                    <a:pt x="486" y="162"/>
                                  </a:lnTo>
                                  <a:lnTo>
                                    <a:pt x="486" y="216"/>
                                  </a:lnTo>
                                  <a:lnTo>
                                    <a:pt x="474" y="228"/>
                                  </a:lnTo>
                                  <a:lnTo>
                                    <a:pt x="468" y="240"/>
                                  </a:lnTo>
                                  <a:lnTo>
                                    <a:pt x="462" y="258"/>
                                  </a:lnTo>
                                  <a:lnTo>
                                    <a:pt x="456" y="270"/>
                                  </a:lnTo>
                                  <a:lnTo>
                                    <a:pt x="456" y="294"/>
                                  </a:lnTo>
                                  <a:lnTo>
                                    <a:pt x="468" y="306"/>
                                  </a:lnTo>
                                  <a:lnTo>
                                    <a:pt x="474" y="306"/>
                                  </a:lnTo>
                                  <a:lnTo>
                                    <a:pt x="474" y="312"/>
                                  </a:lnTo>
                                  <a:lnTo>
                                    <a:pt x="480" y="312"/>
                                  </a:lnTo>
                                  <a:lnTo>
                                    <a:pt x="510" y="342"/>
                                  </a:lnTo>
                                  <a:lnTo>
                                    <a:pt x="522" y="348"/>
                                  </a:lnTo>
                                  <a:lnTo>
                                    <a:pt x="528" y="348"/>
                                  </a:lnTo>
                                  <a:lnTo>
                                    <a:pt x="534" y="342"/>
                                  </a:lnTo>
                                  <a:lnTo>
                                    <a:pt x="534" y="324"/>
                                  </a:lnTo>
                                  <a:lnTo>
                                    <a:pt x="558" y="324"/>
                                  </a:lnTo>
                                  <a:lnTo>
                                    <a:pt x="558" y="372"/>
                                  </a:lnTo>
                                  <a:lnTo>
                                    <a:pt x="552" y="408"/>
                                  </a:lnTo>
                                  <a:lnTo>
                                    <a:pt x="546" y="426"/>
                                  </a:lnTo>
                                  <a:lnTo>
                                    <a:pt x="540" y="426"/>
                                  </a:lnTo>
                                  <a:lnTo>
                                    <a:pt x="540" y="420"/>
                                  </a:lnTo>
                                  <a:lnTo>
                                    <a:pt x="534" y="408"/>
                                  </a:lnTo>
                                  <a:lnTo>
                                    <a:pt x="516" y="420"/>
                                  </a:lnTo>
                                  <a:lnTo>
                                    <a:pt x="498" y="420"/>
                                  </a:lnTo>
                                  <a:lnTo>
                                    <a:pt x="498" y="408"/>
                                  </a:lnTo>
                                  <a:lnTo>
                                    <a:pt x="492" y="396"/>
                                  </a:lnTo>
                                  <a:lnTo>
                                    <a:pt x="492" y="384"/>
                                  </a:lnTo>
                                  <a:lnTo>
                                    <a:pt x="480" y="372"/>
                                  </a:lnTo>
                                  <a:lnTo>
                                    <a:pt x="468" y="372"/>
                                  </a:lnTo>
                                  <a:lnTo>
                                    <a:pt x="462" y="360"/>
                                  </a:lnTo>
                                  <a:lnTo>
                                    <a:pt x="462" y="354"/>
                                  </a:lnTo>
                                  <a:lnTo>
                                    <a:pt x="456" y="342"/>
                                  </a:lnTo>
                                  <a:lnTo>
                                    <a:pt x="450" y="336"/>
                                  </a:lnTo>
                                  <a:lnTo>
                                    <a:pt x="444" y="336"/>
                                  </a:lnTo>
                                  <a:lnTo>
                                    <a:pt x="438" y="342"/>
                                  </a:lnTo>
                                  <a:lnTo>
                                    <a:pt x="426" y="342"/>
                                  </a:lnTo>
                                  <a:lnTo>
                                    <a:pt x="426" y="330"/>
                                  </a:lnTo>
                                  <a:lnTo>
                                    <a:pt x="420" y="324"/>
                                  </a:lnTo>
                                  <a:lnTo>
                                    <a:pt x="390" y="324"/>
                                  </a:lnTo>
                                  <a:lnTo>
                                    <a:pt x="390" y="312"/>
                                  </a:lnTo>
                                  <a:lnTo>
                                    <a:pt x="396" y="312"/>
                                  </a:lnTo>
                                  <a:lnTo>
                                    <a:pt x="396" y="300"/>
                                  </a:lnTo>
                                  <a:lnTo>
                                    <a:pt x="384" y="300"/>
                                  </a:lnTo>
                                  <a:lnTo>
                                    <a:pt x="378" y="294"/>
                                  </a:lnTo>
                                  <a:lnTo>
                                    <a:pt x="378" y="282"/>
                                  </a:lnTo>
                                  <a:lnTo>
                                    <a:pt x="366" y="270"/>
                                  </a:lnTo>
                                  <a:lnTo>
                                    <a:pt x="360" y="270"/>
                                  </a:lnTo>
                                  <a:lnTo>
                                    <a:pt x="354" y="276"/>
                                  </a:lnTo>
                                  <a:lnTo>
                                    <a:pt x="354" y="294"/>
                                  </a:lnTo>
                                  <a:lnTo>
                                    <a:pt x="348" y="300"/>
                                  </a:lnTo>
                                  <a:lnTo>
                                    <a:pt x="348" y="306"/>
                                  </a:lnTo>
                                  <a:lnTo>
                                    <a:pt x="330" y="306"/>
                                  </a:lnTo>
                                  <a:lnTo>
                                    <a:pt x="300" y="300"/>
                                  </a:lnTo>
                                  <a:lnTo>
                                    <a:pt x="264" y="294"/>
                                  </a:lnTo>
                                  <a:lnTo>
                                    <a:pt x="246" y="282"/>
                                  </a:lnTo>
                                  <a:lnTo>
                                    <a:pt x="240" y="276"/>
                                  </a:lnTo>
                                  <a:lnTo>
                                    <a:pt x="234" y="264"/>
                                  </a:lnTo>
                                  <a:lnTo>
                                    <a:pt x="234" y="246"/>
                                  </a:lnTo>
                                  <a:lnTo>
                                    <a:pt x="192" y="252"/>
                                  </a:lnTo>
                                  <a:lnTo>
                                    <a:pt x="198" y="258"/>
                                  </a:lnTo>
                                  <a:lnTo>
                                    <a:pt x="198" y="264"/>
                                  </a:lnTo>
                                  <a:lnTo>
                                    <a:pt x="180" y="264"/>
                                  </a:lnTo>
                                  <a:lnTo>
                                    <a:pt x="174" y="258"/>
                                  </a:lnTo>
                                  <a:lnTo>
                                    <a:pt x="174" y="228"/>
                                  </a:lnTo>
                                  <a:lnTo>
                                    <a:pt x="156" y="228"/>
                                  </a:lnTo>
                                  <a:lnTo>
                                    <a:pt x="150" y="216"/>
                                  </a:lnTo>
                                  <a:lnTo>
                                    <a:pt x="144" y="234"/>
                                  </a:lnTo>
                                  <a:lnTo>
                                    <a:pt x="144" y="240"/>
                                  </a:lnTo>
                                  <a:lnTo>
                                    <a:pt x="156" y="252"/>
                                  </a:lnTo>
                                  <a:lnTo>
                                    <a:pt x="156" y="270"/>
                                  </a:lnTo>
                                  <a:lnTo>
                                    <a:pt x="150" y="276"/>
                                  </a:lnTo>
                                  <a:lnTo>
                                    <a:pt x="144" y="276"/>
                                  </a:lnTo>
                                  <a:lnTo>
                                    <a:pt x="144" y="330"/>
                                  </a:lnTo>
                                  <a:lnTo>
                                    <a:pt x="156" y="342"/>
                                  </a:lnTo>
                                  <a:lnTo>
                                    <a:pt x="138" y="348"/>
                                  </a:lnTo>
                                  <a:lnTo>
                                    <a:pt x="138" y="354"/>
                                  </a:lnTo>
                                  <a:lnTo>
                                    <a:pt x="144" y="360"/>
                                  </a:lnTo>
                                  <a:lnTo>
                                    <a:pt x="144" y="384"/>
                                  </a:lnTo>
                                  <a:lnTo>
                                    <a:pt x="132" y="396"/>
                                  </a:lnTo>
                                  <a:lnTo>
                                    <a:pt x="126" y="396"/>
                                  </a:lnTo>
                                  <a:lnTo>
                                    <a:pt x="0" y="390"/>
                                  </a:lnTo>
                                  <a:lnTo>
                                    <a:pt x="0" y="642"/>
                                  </a:lnTo>
                                  <a:lnTo>
                                    <a:pt x="6" y="654"/>
                                  </a:lnTo>
                                  <a:lnTo>
                                    <a:pt x="6" y="672"/>
                                  </a:lnTo>
                                  <a:lnTo>
                                    <a:pt x="96" y="762"/>
                                  </a:lnTo>
                                  <a:lnTo>
                                    <a:pt x="114" y="768"/>
                                  </a:lnTo>
                                  <a:lnTo>
                                    <a:pt x="138" y="756"/>
                                  </a:lnTo>
                                  <a:lnTo>
                                    <a:pt x="144" y="756"/>
                                  </a:lnTo>
                                  <a:lnTo>
                                    <a:pt x="150" y="750"/>
                                  </a:lnTo>
                                  <a:lnTo>
                                    <a:pt x="168" y="750"/>
                                  </a:lnTo>
                                  <a:lnTo>
                                    <a:pt x="174" y="756"/>
                                  </a:lnTo>
                                  <a:lnTo>
                                    <a:pt x="174" y="762"/>
                                  </a:lnTo>
                                  <a:lnTo>
                                    <a:pt x="204" y="756"/>
                                  </a:lnTo>
                                  <a:lnTo>
                                    <a:pt x="222" y="774"/>
                                  </a:lnTo>
                                  <a:lnTo>
                                    <a:pt x="264" y="774"/>
                                  </a:lnTo>
                                  <a:lnTo>
                                    <a:pt x="264" y="780"/>
                                  </a:lnTo>
                                  <a:lnTo>
                                    <a:pt x="276" y="792"/>
                                  </a:lnTo>
                                  <a:lnTo>
                                    <a:pt x="288" y="792"/>
                                  </a:lnTo>
                                  <a:lnTo>
                                    <a:pt x="288" y="780"/>
                                  </a:lnTo>
                                  <a:lnTo>
                                    <a:pt x="300" y="780"/>
                                  </a:lnTo>
                                  <a:lnTo>
                                    <a:pt x="312" y="792"/>
                                  </a:lnTo>
                                  <a:lnTo>
                                    <a:pt x="312" y="798"/>
                                  </a:lnTo>
                                  <a:lnTo>
                                    <a:pt x="330" y="798"/>
                                  </a:lnTo>
                                  <a:lnTo>
                                    <a:pt x="354" y="786"/>
                                  </a:lnTo>
                                  <a:lnTo>
                                    <a:pt x="384" y="756"/>
                                  </a:lnTo>
                                  <a:lnTo>
                                    <a:pt x="390" y="744"/>
                                  </a:lnTo>
                                  <a:lnTo>
                                    <a:pt x="396" y="738"/>
                                  </a:lnTo>
                                  <a:lnTo>
                                    <a:pt x="396" y="732"/>
                                  </a:lnTo>
                                  <a:lnTo>
                                    <a:pt x="402" y="726"/>
                                  </a:lnTo>
                                  <a:lnTo>
                                    <a:pt x="414" y="702"/>
                                  </a:lnTo>
                                  <a:lnTo>
                                    <a:pt x="420" y="696"/>
                                  </a:lnTo>
                                  <a:lnTo>
                                    <a:pt x="432" y="690"/>
                                  </a:lnTo>
                                  <a:lnTo>
                                    <a:pt x="450" y="684"/>
                                  </a:lnTo>
                                  <a:lnTo>
                                    <a:pt x="462" y="678"/>
                                  </a:lnTo>
                                  <a:lnTo>
                                    <a:pt x="474" y="678"/>
                                  </a:lnTo>
                                  <a:lnTo>
                                    <a:pt x="480" y="672"/>
                                  </a:lnTo>
                                  <a:lnTo>
                                    <a:pt x="480" y="636"/>
                                  </a:lnTo>
                                  <a:lnTo>
                                    <a:pt x="504" y="624"/>
                                  </a:lnTo>
                                  <a:lnTo>
                                    <a:pt x="516" y="612"/>
                                  </a:lnTo>
                                  <a:lnTo>
                                    <a:pt x="552" y="600"/>
                                  </a:lnTo>
                                  <a:lnTo>
                                    <a:pt x="588" y="600"/>
                                  </a:lnTo>
                                  <a:lnTo>
                                    <a:pt x="588" y="576"/>
                                  </a:lnTo>
                                  <a:lnTo>
                                    <a:pt x="570" y="558"/>
                                  </a:lnTo>
                                  <a:lnTo>
                                    <a:pt x="582" y="546"/>
                                  </a:lnTo>
                                  <a:lnTo>
                                    <a:pt x="612" y="546"/>
                                  </a:lnTo>
                                  <a:lnTo>
                                    <a:pt x="630" y="528"/>
                                  </a:lnTo>
                                  <a:lnTo>
                                    <a:pt x="642" y="528"/>
                                  </a:lnTo>
                                  <a:lnTo>
                                    <a:pt x="654" y="522"/>
                                  </a:lnTo>
                                  <a:lnTo>
                                    <a:pt x="672" y="522"/>
                                  </a:lnTo>
                                  <a:lnTo>
                                    <a:pt x="690" y="516"/>
                                  </a:lnTo>
                                  <a:lnTo>
                                    <a:pt x="702" y="510"/>
                                  </a:lnTo>
                                  <a:lnTo>
                                    <a:pt x="708" y="510"/>
                                  </a:lnTo>
                                  <a:lnTo>
                                    <a:pt x="732" y="498"/>
                                  </a:lnTo>
                                  <a:lnTo>
                                    <a:pt x="750" y="486"/>
                                  </a:lnTo>
                                  <a:lnTo>
                                    <a:pt x="762" y="480"/>
                                  </a:lnTo>
                                  <a:lnTo>
                                    <a:pt x="780" y="474"/>
                                  </a:lnTo>
                                  <a:lnTo>
                                    <a:pt x="786" y="468"/>
                                  </a:lnTo>
                                  <a:lnTo>
                                    <a:pt x="792" y="468"/>
                                  </a:lnTo>
                                  <a:lnTo>
                                    <a:pt x="780" y="462"/>
                                  </a:lnTo>
                                  <a:lnTo>
                                    <a:pt x="768" y="450"/>
                                  </a:lnTo>
                                  <a:lnTo>
                                    <a:pt x="756" y="444"/>
                                  </a:lnTo>
                                  <a:lnTo>
                                    <a:pt x="756" y="438"/>
                                  </a:lnTo>
                                  <a:lnTo>
                                    <a:pt x="762" y="432"/>
                                  </a:lnTo>
                                  <a:lnTo>
                                    <a:pt x="768" y="420"/>
                                  </a:lnTo>
                                  <a:lnTo>
                                    <a:pt x="774" y="414"/>
                                  </a:lnTo>
                                  <a:lnTo>
                                    <a:pt x="780" y="402"/>
                                  </a:lnTo>
                                  <a:lnTo>
                                    <a:pt x="774" y="366"/>
                                  </a:lnTo>
                                  <a:lnTo>
                                    <a:pt x="780" y="366"/>
                                  </a:lnTo>
                                  <a:lnTo>
                                    <a:pt x="786" y="360"/>
                                  </a:lnTo>
                                  <a:lnTo>
                                    <a:pt x="798" y="354"/>
                                  </a:lnTo>
                                  <a:lnTo>
                                    <a:pt x="816" y="336"/>
                                  </a:lnTo>
                                  <a:lnTo>
                                    <a:pt x="816" y="330"/>
                                  </a:lnTo>
                                  <a:lnTo>
                                    <a:pt x="804" y="330"/>
                                  </a:lnTo>
                                  <a:lnTo>
                                    <a:pt x="804" y="258"/>
                                  </a:lnTo>
                                  <a:lnTo>
                                    <a:pt x="810" y="240"/>
                                  </a:lnTo>
                                  <a:lnTo>
                                    <a:pt x="798" y="234"/>
                                  </a:lnTo>
                                  <a:lnTo>
                                    <a:pt x="798" y="216"/>
                                  </a:lnTo>
                                  <a:lnTo>
                                    <a:pt x="804" y="216"/>
                                  </a:lnTo>
                                  <a:lnTo>
                                    <a:pt x="810" y="210"/>
                                  </a:lnTo>
                                  <a:lnTo>
                                    <a:pt x="834" y="198"/>
                                  </a:lnTo>
                                  <a:lnTo>
                                    <a:pt x="834" y="186"/>
                                  </a:lnTo>
                                  <a:lnTo>
                                    <a:pt x="822" y="186"/>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9" name="Yemen" descr="© INSCALE GmbH, 15.06.2010"/>
                            <a:cNvSpPr>
                              <a:spLocks/>
                            </a:cNvSpPr>
                          </a:nvSpPr>
                          <a:spPr bwMode="gray">
                            <a:xfrm>
                              <a:off x="3357" y="1216"/>
                              <a:ext cx="187" cy="128"/>
                            </a:xfrm>
                            <a:custGeom>
                              <a:avLst/>
                              <a:gdLst>
                                <a:gd name="T0" fmla="*/ 2147483647 w 732"/>
                                <a:gd name="T1" fmla="*/ 2147483647 h 498"/>
                                <a:gd name="T2" fmla="*/ 2147483647 w 732"/>
                                <a:gd name="T3" fmla="*/ 2147483647 h 498"/>
                                <a:gd name="T4" fmla="*/ 2147483647 w 732"/>
                                <a:gd name="T5" fmla="*/ 2147483647 h 498"/>
                                <a:gd name="T6" fmla="*/ 2147483647 w 732"/>
                                <a:gd name="T7" fmla="*/ 2147483647 h 498"/>
                                <a:gd name="T8" fmla="*/ 2147483647 w 732"/>
                                <a:gd name="T9" fmla="*/ 2147483647 h 498"/>
                                <a:gd name="T10" fmla="*/ 2147483647 w 732"/>
                                <a:gd name="T11" fmla="*/ 2147483647 h 498"/>
                                <a:gd name="T12" fmla="*/ 2147483647 w 732"/>
                                <a:gd name="T13" fmla="*/ 2147483647 h 498"/>
                                <a:gd name="T14" fmla="*/ 2147483647 w 732"/>
                                <a:gd name="T15" fmla="*/ 2147483647 h 498"/>
                                <a:gd name="T16" fmla="*/ 2147483647 w 732"/>
                                <a:gd name="T17" fmla="*/ 2147483647 h 498"/>
                                <a:gd name="T18" fmla="*/ 2147483647 w 732"/>
                                <a:gd name="T19" fmla="*/ 2147483647 h 498"/>
                                <a:gd name="T20" fmla="*/ 2147483647 w 732"/>
                                <a:gd name="T21" fmla="*/ 2147483647 h 498"/>
                                <a:gd name="T22" fmla="*/ 2147483647 w 732"/>
                                <a:gd name="T23" fmla="*/ 2147483647 h 498"/>
                                <a:gd name="T24" fmla="*/ 2147483647 w 732"/>
                                <a:gd name="T25" fmla="*/ 2147483647 h 498"/>
                                <a:gd name="T26" fmla="*/ 2147483647 w 732"/>
                                <a:gd name="T27" fmla="*/ 2147483647 h 498"/>
                                <a:gd name="T28" fmla="*/ 2147483647 w 732"/>
                                <a:gd name="T29" fmla="*/ 2147483647 h 498"/>
                                <a:gd name="T30" fmla="*/ 0 w 732"/>
                                <a:gd name="T31" fmla="*/ 2147483647 h 498"/>
                                <a:gd name="T32" fmla="*/ 2147483647 w 732"/>
                                <a:gd name="T33" fmla="*/ 2147483647 h 498"/>
                                <a:gd name="T34" fmla="*/ 2147483647 w 732"/>
                                <a:gd name="T35" fmla="*/ 2147483647 h 498"/>
                                <a:gd name="T36" fmla="*/ 2147483647 w 732"/>
                                <a:gd name="T37" fmla="*/ 2147483647 h 498"/>
                                <a:gd name="T38" fmla="*/ 2147483647 w 732"/>
                                <a:gd name="T39" fmla="*/ 2147483647 h 498"/>
                                <a:gd name="T40" fmla="*/ 2147483647 w 732"/>
                                <a:gd name="T41" fmla="*/ 2147483647 h 498"/>
                                <a:gd name="T42" fmla="*/ 2147483647 w 732"/>
                                <a:gd name="T43" fmla="*/ 2147483647 h 498"/>
                                <a:gd name="T44" fmla="*/ 2147483647 w 732"/>
                                <a:gd name="T45" fmla="*/ 2147483647 h 498"/>
                                <a:gd name="T46" fmla="*/ 2147483647 w 732"/>
                                <a:gd name="T47" fmla="*/ 2147483647 h 498"/>
                                <a:gd name="T48" fmla="*/ 2147483647 w 732"/>
                                <a:gd name="T49" fmla="*/ 2147483647 h 498"/>
                                <a:gd name="T50" fmla="*/ 2147483647 w 732"/>
                                <a:gd name="T51" fmla="*/ 2147483647 h 498"/>
                                <a:gd name="T52" fmla="*/ 2147483647 w 732"/>
                                <a:gd name="T53" fmla="*/ 2147483647 h 498"/>
                                <a:gd name="T54" fmla="*/ 2147483647 w 732"/>
                                <a:gd name="T55" fmla="*/ 2147483647 h 498"/>
                                <a:gd name="T56" fmla="*/ 2147483647 w 732"/>
                                <a:gd name="T57" fmla="*/ 2147483647 h 498"/>
                                <a:gd name="T58" fmla="*/ 2147483647 w 732"/>
                                <a:gd name="T59" fmla="*/ 2147483647 h 498"/>
                                <a:gd name="T60" fmla="*/ 2147483647 w 732"/>
                                <a:gd name="T61" fmla="*/ 2147483647 h 498"/>
                                <a:gd name="T62" fmla="*/ 2147483647 w 732"/>
                                <a:gd name="T63" fmla="*/ 2147483647 h 498"/>
                                <a:gd name="T64" fmla="*/ 2147483647 w 732"/>
                                <a:gd name="T65" fmla="*/ 2147483647 h 498"/>
                                <a:gd name="T66" fmla="*/ 2147483647 w 732"/>
                                <a:gd name="T67" fmla="*/ 2147483647 h 498"/>
                                <a:gd name="T68" fmla="*/ 2147483647 w 732"/>
                                <a:gd name="T69" fmla="*/ 2147483647 h 498"/>
                                <a:gd name="T70" fmla="*/ 2147483647 w 732"/>
                                <a:gd name="T71" fmla="*/ 2147483647 h 498"/>
                                <a:gd name="T72" fmla="*/ 2147483647 w 732"/>
                                <a:gd name="T73" fmla="*/ 2147483647 h 498"/>
                                <a:gd name="T74" fmla="*/ 2147483647 w 732"/>
                                <a:gd name="T75" fmla="*/ 2147483647 h 498"/>
                                <a:gd name="T76" fmla="*/ 2147483647 w 732"/>
                                <a:gd name="T77" fmla="*/ 0 h 498"/>
                                <a:gd name="T78" fmla="*/ 2147483647 w 732"/>
                                <a:gd name="T79" fmla="*/ 2147483647 h 498"/>
                                <a:gd name="T80" fmla="*/ 2147483647 w 732"/>
                                <a:gd name="T81" fmla="*/ 2147483647 h 498"/>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w 732"/>
                                <a:gd name="T124" fmla="*/ 0 h 498"/>
                                <a:gd name="T125" fmla="*/ 732 w 732"/>
                                <a:gd name="T126" fmla="*/ 498 h 498"/>
                              </a:gdLst>
                              <a:ahLst/>
                              <a:cxnLst>
                                <a:cxn ang="T82">
                                  <a:pos x="T0" y="T1"/>
                                </a:cxn>
                                <a:cxn ang="T83">
                                  <a:pos x="T2" y="T3"/>
                                </a:cxn>
                                <a:cxn ang="T84">
                                  <a:pos x="T4" y="T5"/>
                                </a:cxn>
                                <a:cxn ang="T85">
                                  <a:pos x="T6" y="T7"/>
                                </a:cxn>
                                <a:cxn ang="T86">
                                  <a:pos x="T8" y="T9"/>
                                </a:cxn>
                                <a:cxn ang="T87">
                                  <a:pos x="T10" y="T11"/>
                                </a:cxn>
                                <a:cxn ang="T88">
                                  <a:pos x="T12" y="T13"/>
                                </a:cxn>
                                <a:cxn ang="T89">
                                  <a:pos x="T14" y="T15"/>
                                </a:cxn>
                                <a:cxn ang="T90">
                                  <a:pos x="T16" y="T17"/>
                                </a:cxn>
                                <a:cxn ang="T91">
                                  <a:pos x="T18" y="T19"/>
                                </a:cxn>
                                <a:cxn ang="T92">
                                  <a:pos x="T20" y="T21"/>
                                </a:cxn>
                                <a:cxn ang="T93">
                                  <a:pos x="T22" y="T23"/>
                                </a:cxn>
                                <a:cxn ang="T94">
                                  <a:pos x="T24" y="T25"/>
                                </a:cxn>
                                <a:cxn ang="T95">
                                  <a:pos x="T26" y="T27"/>
                                </a:cxn>
                                <a:cxn ang="T96">
                                  <a:pos x="T28" y="T29"/>
                                </a:cxn>
                                <a:cxn ang="T97">
                                  <a:pos x="T30" y="T31"/>
                                </a:cxn>
                                <a:cxn ang="T98">
                                  <a:pos x="T32" y="T33"/>
                                </a:cxn>
                                <a:cxn ang="T99">
                                  <a:pos x="T34" y="T35"/>
                                </a:cxn>
                                <a:cxn ang="T100">
                                  <a:pos x="T36" y="T37"/>
                                </a:cxn>
                                <a:cxn ang="T101">
                                  <a:pos x="T38" y="T39"/>
                                </a:cxn>
                                <a:cxn ang="T102">
                                  <a:pos x="T40" y="T41"/>
                                </a:cxn>
                                <a:cxn ang="T103">
                                  <a:pos x="T42" y="T43"/>
                                </a:cxn>
                                <a:cxn ang="T104">
                                  <a:pos x="T44" y="T45"/>
                                </a:cxn>
                                <a:cxn ang="T105">
                                  <a:pos x="T46" y="T47"/>
                                </a:cxn>
                                <a:cxn ang="T106">
                                  <a:pos x="T48" y="T49"/>
                                </a:cxn>
                                <a:cxn ang="T107">
                                  <a:pos x="T50" y="T51"/>
                                </a:cxn>
                                <a:cxn ang="T108">
                                  <a:pos x="T52" y="T53"/>
                                </a:cxn>
                                <a:cxn ang="T109">
                                  <a:pos x="T54" y="T55"/>
                                </a:cxn>
                                <a:cxn ang="T110">
                                  <a:pos x="T56" y="T57"/>
                                </a:cxn>
                                <a:cxn ang="T111">
                                  <a:pos x="T58" y="T59"/>
                                </a:cxn>
                                <a:cxn ang="T112">
                                  <a:pos x="T60" y="T61"/>
                                </a:cxn>
                                <a:cxn ang="T113">
                                  <a:pos x="T62" y="T63"/>
                                </a:cxn>
                                <a:cxn ang="T114">
                                  <a:pos x="T64" y="T65"/>
                                </a:cxn>
                                <a:cxn ang="T115">
                                  <a:pos x="T66" y="T67"/>
                                </a:cxn>
                                <a:cxn ang="T116">
                                  <a:pos x="T68" y="T69"/>
                                </a:cxn>
                                <a:cxn ang="T117">
                                  <a:pos x="T70" y="T71"/>
                                </a:cxn>
                                <a:cxn ang="T118">
                                  <a:pos x="T72" y="T73"/>
                                </a:cxn>
                                <a:cxn ang="T119">
                                  <a:pos x="T74" y="T75"/>
                                </a:cxn>
                                <a:cxn ang="T120">
                                  <a:pos x="T76" y="T77"/>
                                </a:cxn>
                                <a:cxn ang="T121">
                                  <a:pos x="T78" y="T79"/>
                                </a:cxn>
                                <a:cxn ang="T122">
                                  <a:pos x="T80" y="T81"/>
                                </a:cxn>
                              </a:cxnLst>
                              <a:rect l="T123" t="T124" r="T125" b="T126"/>
                              <a:pathLst>
                                <a:path w="732" h="498">
                                  <a:moveTo>
                                    <a:pt x="468" y="24"/>
                                  </a:moveTo>
                                  <a:lnTo>
                                    <a:pt x="450" y="30"/>
                                  </a:lnTo>
                                  <a:lnTo>
                                    <a:pt x="420" y="36"/>
                                  </a:lnTo>
                                  <a:lnTo>
                                    <a:pt x="390" y="54"/>
                                  </a:lnTo>
                                  <a:lnTo>
                                    <a:pt x="372" y="72"/>
                                  </a:lnTo>
                                  <a:lnTo>
                                    <a:pt x="366" y="84"/>
                                  </a:lnTo>
                                  <a:lnTo>
                                    <a:pt x="354" y="96"/>
                                  </a:lnTo>
                                  <a:lnTo>
                                    <a:pt x="348" y="108"/>
                                  </a:lnTo>
                                  <a:lnTo>
                                    <a:pt x="342" y="114"/>
                                  </a:lnTo>
                                  <a:lnTo>
                                    <a:pt x="336" y="126"/>
                                  </a:lnTo>
                                  <a:lnTo>
                                    <a:pt x="336" y="144"/>
                                  </a:lnTo>
                                  <a:lnTo>
                                    <a:pt x="330" y="150"/>
                                  </a:lnTo>
                                  <a:lnTo>
                                    <a:pt x="324" y="162"/>
                                  </a:lnTo>
                                  <a:lnTo>
                                    <a:pt x="312" y="162"/>
                                  </a:lnTo>
                                  <a:lnTo>
                                    <a:pt x="300" y="156"/>
                                  </a:lnTo>
                                  <a:lnTo>
                                    <a:pt x="294" y="144"/>
                                  </a:lnTo>
                                  <a:lnTo>
                                    <a:pt x="288" y="138"/>
                                  </a:lnTo>
                                  <a:lnTo>
                                    <a:pt x="210" y="138"/>
                                  </a:lnTo>
                                  <a:lnTo>
                                    <a:pt x="204" y="132"/>
                                  </a:lnTo>
                                  <a:lnTo>
                                    <a:pt x="192" y="126"/>
                                  </a:lnTo>
                                  <a:lnTo>
                                    <a:pt x="102" y="126"/>
                                  </a:lnTo>
                                  <a:lnTo>
                                    <a:pt x="96" y="132"/>
                                  </a:lnTo>
                                  <a:lnTo>
                                    <a:pt x="72" y="138"/>
                                  </a:lnTo>
                                  <a:lnTo>
                                    <a:pt x="54" y="120"/>
                                  </a:lnTo>
                                  <a:lnTo>
                                    <a:pt x="48" y="120"/>
                                  </a:lnTo>
                                  <a:lnTo>
                                    <a:pt x="42" y="126"/>
                                  </a:lnTo>
                                  <a:lnTo>
                                    <a:pt x="36" y="138"/>
                                  </a:lnTo>
                                  <a:lnTo>
                                    <a:pt x="36" y="186"/>
                                  </a:lnTo>
                                  <a:lnTo>
                                    <a:pt x="30" y="192"/>
                                  </a:lnTo>
                                  <a:lnTo>
                                    <a:pt x="24" y="204"/>
                                  </a:lnTo>
                                  <a:lnTo>
                                    <a:pt x="12" y="216"/>
                                  </a:lnTo>
                                  <a:lnTo>
                                    <a:pt x="0" y="252"/>
                                  </a:lnTo>
                                  <a:lnTo>
                                    <a:pt x="0" y="258"/>
                                  </a:lnTo>
                                  <a:lnTo>
                                    <a:pt x="18" y="276"/>
                                  </a:lnTo>
                                  <a:lnTo>
                                    <a:pt x="24" y="288"/>
                                  </a:lnTo>
                                  <a:lnTo>
                                    <a:pt x="36" y="294"/>
                                  </a:lnTo>
                                  <a:lnTo>
                                    <a:pt x="24" y="408"/>
                                  </a:lnTo>
                                  <a:lnTo>
                                    <a:pt x="54" y="444"/>
                                  </a:lnTo>
                                  <a:lnTo>
                                    <a:pt x="54" y="456"/>
                                  </a:lnTo>
                                  <a:lnTo>
                                    <a:pt x="60" y="468"/>
                                  </a:lnTo>
                                  <a:lnTo>
                                    <a:pt x="78" y="486"/>
                                  </a:lnTo>
                                  <a:lnTo>
                                    <a:pt x="90" y="492"/>
                                  </a:lnTo>
                                  <a:lnTo>
                                    <a:pt x="114" y="498"/>
                                  </a:lnTo>
                                  <a:lnTo>
                                    <a:pt x="132" y="498"/>
                                  </a:lnTo>
                                  <a:lnTo>
                                    <a:pt x="150" y="492"/>
                                  </a:lnTo>
                                  <a:lnTo>
                                    <a:pt x="162" y="486"/>
                                  </a:lnTo>
                                  <a:lnTo>
                                    <a:pt x="168" y="480"/>
                                  </a:lnTo>
                                  <a:lnTo>
                                    <a:pt x="186" y="444"/>
                                  </a:lnTo>
                                  <a:lnTo>
                                    <a:pt x="198" y="432"/>
                                  </a:lnTo>
                                  <a:lnTo>
                                    <a:pt x="210" y="432"/>
                                  </a:lnTo>
                                  <a:lnTo>
                                    <a:pt x="228" y="438"/>
                                  </a:lnTo>
                                  <a:lnTo>
                                    <a:pt x="270" y="438"/>
                                  </a:lnTo>
                                  <a:lnTo>
                                    <a:pt x="324" y="432"/>
                                  </a:lnTo>
                                  <a:lnTo>
                                    <a:pt x="366" y="426"/>
                                  </a:lnTo>
                                  <a:lnTo>
                                    <a:pt x="390" y="414"/>
                                  </a:lnTo>
                                  <a:lnTo>
                                    <a:pt x="402" y="402"/>
                                  </a:lnTo>
                                  <a:lnTo>
                                    <a:pt x="414" y="384"/>
                                  </a:lnTo>
                                  <a:lnTo>
                                    <a:pt x="426" y="372"/>
                                  </a:lnTo>
                                  <a:lnTo>
                                    <a:pt x="450" y="360"/>
                                  </a:lnTo>
                                  <a:lnTo>
                                    <a:pt x="462" y="348"/>
                                  </a:lnTo>
                                  <a:lnTo>
                                    <a:pt x="474" y="342"/>
                                  </a:lnTo>
                                  <a:lnTo>
                                    <a:pt x="486" y="330"/>
                                  </a:lnTo>
                                  <a:lnTo>
                                    <a:pt x="504" y="324"/>
                                  </a:lnTo>
                                  <a:lnTo>
                                    <a:pt x="528" y="312"/>
                                  </a:lnTo>
                                  <a:lnTo>
                                    <a:pt x="546" y="306"/>
                                  </a:lnTo>
                                  <a:lnTo>
                                    <a:pt x="558" y="294"/>
                                  </a:lnTo>
                                  <a:lnTo>
                                    <a:pt x="594" y="276"/>
                                  </a:lnTo>
                                  <a:lnTo>
                                    <a:pt x="666" y="276"/>
                                  </a:lnTo>
                                  <a:lnTo>
                                    <a:pt x="666" y="270"/>
                                  </a:lnTo>
                                  <a:lnTo>
                                    <a:pt x="672" y="264"/>
                                  </a:lnTo>
                                  <a:lnTo>
                                    <a:pt x="684" y="240"/>
                                  </a:lnTo>
                                  <a:lnTo>
                                    <a:pt x="690" y="222"/>
                                  </a:lnTo>
                                  <a:lnTo>
                                    <a:pt x="702" y="210"/>
                                  </a:lnTo>
                                  <a:lnTo>
                                    <a:pt x="708" y="198"/>
                                  </a:lnTo>
                                  <a:lnTo>
                                    <a:pt x="720" y="192"/>
                                  </a:lnTo>
                                  <a:lnTo>
                                    <a:pt x="720" y="186"/>
                                  </a:lnTo>
                                  <a:lnTo>
                                    <a:pt x="732" y="186"/>
                                  </a:lnTo>
                                  <a:lnTo>
                                    <a:pt x="648" y="0"/>
                                  </a:lnTo>
                                  <a:lnTo>
                                    <a:pt x="630" y="0"/>
                                  </a:lnTo>
                                  <a:lnTo>
                                    <a:pt x="588" y="6"/>
                                  </a:lnTo>
                                  <a:lnTo>
                                    <a:pt x="540" y="18"/>
                                  </a:lnTo>
                                  <a:lnTo>
                                    <a:pt x="492" y="24"/>
                                  </a:lnTo>
                                  <a:lnTo>
                                    <a:pt x="468" y="24"/>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0" name="Western Sahara" descr="© INSCALE GmbH, 15.06.2010"/>
                            <a:cNvSpPr>
                              <a:spLocks/>
                            </a:cNvSpPr>
                          </a:nvSpPr>
                          <a:spPr bwMode="gray">
                            <a:xfrm>
                              <a:off x="2288" y="1038"/>
                              <a:ext cx="153" cy="131"/>
                            </a:xfrm>
                            <a:custGeom>
                              <a:avLst/>
                              <a:gdLst>
                                <a:gd name="T0" fmla="*/ 2147483647 w 600"/>
                                <a:gd name="T1" fmla="*/ 0 h 510"/>
                                <a:gd name="T2" fmla="*/ 2147483647 w 600"/>
                                <a:gd name="T3" fmla="*/ 0 h 510"/>
                                <a:gd name="T4" fmla="*/ 2147483647 w 600"/>
                                <a:gd name="T5" fmla="*/ 2147483647 h 510"/>
                                <a:gd name="T6" fmla="*/ 2147483647 w 600"/>
                                <a:gd name="T7" fmla="*/ 2147483647 h 510"/>
                                <a:gd name="T8" fmla="*/ 2147483647 w 600"/>
                                <a:gd name="T9" fmla="*/ 2147483647 h 510"/>
                                <a:gd name="T10" fmla="*/ 2147483647 w 600"/>
                                <a:gd name="T11" fmla="*/ 2147483647 h 510"/>
                                <a:gd name="T12" fmla="*/ 2147483647 w 600"/>
                                <a:gd name="T13" fmla="*/ 2147483647 h 510"/>
                                <a:gd name="T14" fmla="*/ 2147483647 w 600"/>
                                <a:gd name="T15" fmla="*/ 2147483647 h 510"/>
                                <a:gd name="T16" fmla="*/ 2147483647 w 600"/>
                                <a:gd name="T17" fmla="*/ 2147483647 h 510"/>
                                <a:gd name="T18" fmla="*/ 2147483647 w 600"/>
                                <a:gd name="T19" fmla="*/ 2147483647 h 510"/>
                                <a:gd name="T20" fmla="*/ 2147483647 w 600"/>
                                <a:gd name="T21" fmla="*/ 2147483647 h 510"/>
                                <a:gd name="T22" fmla="*/ 2147483647 w 600"/>
                                <a:gd name="T23" fmla="*/ 2147483647 h 510"/>
                                <a:gd name="T24" fmla="*/ 2147483647 w 600"/>
                                <a:gd name="T25" fmla="*/ 2147483647 h 510"/>
                                <a:gd name="T26" fmla="*/ 2147483647 w 600"/>
                                <a:gd name="T27" fmla="*/ 2147483647 h 510"/>
                                <a:gd name="T28" fmla="*/ 2147483647 w 600"/>
                                <a:gd name="T29" fmla="*/ 2147483647 h 510"/>
                                <a:gd name="T30" fmla="*/ 2147483647 w 600"/>
                                <a:gd name="T31" fmla="*/ 2147483647 h 510"/>
                                <a:gd name="T32" fmla="*/ 2147483647 w 600"/>
                                <a:gd name="T33" fmla="*/ 2147483647 h 510"/>
                                <a:gd name="T34" fmla="*/ 2147483647 w 600"/>
                                <a:gd name="T35" fmla="*/ 2147483647 h 510"/>
                                <a:gd name="T36" fmla="*/ 2147483647 w 600"/>
                                <a:gd name="T37" fmla="*/ 2147483647 h 510"/>
                                <a:gd name="T38" fmla="*/ 2147483647 w 600"/>
                                <a:gd name="T39" fmla="*/ 2147483647 h 510"/>
                                <a:gd name="T40" fmla="*/ 2147483647 w 600"/>
                                <a:gd name="T41" fmla="*/ 2147483647 h 510"/>
                                <a:gd name="T42" fmla="*/ 2147483647 w 600"/>
                                <a:gd name="T43" fmla="*/ 2147483647 h 510"/>
                                <a:gd name="T44" fmla="*/ 2147483647 w 600"/>
                                <a:gd name="T45" fmla="*/ 2147483647 h 510"/>
                                <a:gd name="T46" fmla="*/ 2147483647 w 600"/>
                                <a:gd name="T47" fmla="*/ 2147483647 h 510"/>
                                <a:gd name="T48" fmla="*/ 2147483647 w 600"/>
                                <a:gd name="T49" fmla="*/ 2147483647 h 510"/>
                                <a:gd name="T50" fmla="*/ 2147483647 w 600"/>
                                <a:gd name="T51" fmla="*/ 2147483647 h 510"/>
                                <a:gd name="T52" fmla="*/ 2147483647 w 600"/>
                                <a:gd name="T53" fmla="*/ 2147483647 h 510"/>
                                <a:gd name="T54" fmla="*/ 2147483647 w 600"/>
                                <a:gd name="T55" fmla="*/ 2147483647 h 510"/>
                                <a:gd name="T56" fmla="*/ 2147483647 w 600"/>
                                <a:gd name="T57" fmla="*/ 2147483647 h 510"/>
                                <a:gd name="T58" fmla="*/ 2147483647 w 600"/>
                                <a:gd name="T59" fmla="*/ 2147483647 h 510"/>
                                <a:gd name="T60" fmla="*/ 2147483647 w 600"/>
                                <a:gd name="T61" fmla="*/ 2147483647 h 510"/>
                                <a:gd name="T62" fmla="*/ 2147483647 w 600"/>
                                <a:gd name="T63" fmla="*/ 2147483647 h 510"/>
                                <a:gd name="T64" fmla="*/ 2147483647 w 600"/>
                                <a:gd name="T65" fmla="*/ 2147483647 h 510"/>
                                <a:gd name="T66" fmla="*/ 2147483647 w 600"/>
                                <a:gd name="T67" fmla="*/ 2147483647 h 510"/>
                                <a:gd name="T68" fmla="*/ 2147483647 w 600"/>
                                <a:gd name="T69" fmla="*/ 2147483647 h 510"/>
                                <a:gd name="T70" fmla="*/ 2147483647 w 600"/>
                                <a:gd name="T71" fmla="*/ 2147483647 h 510"/>
                                <a:gd name="T72" fmla="*/ 2147483647 w 600"/>
                                <a:gd name="T73" fmla="*/ 2147483647 h 510"/>
                                <a:gd name="T74" fmla="*/ 2147483647 w 600"/>
                                <a:gd name="T75" fmla="*/ 2147483647 h 510"/>
                                <a:gd name="T76" fmla="*/ 2147483647 w 600"/>
                                <a:gd name="T77" fmla="*/ 2147483647 h 510"/>
                                <a:gd name="T78" fmla="*/ 0 w 600"/>
                                <a:gd name="T79" fmla="*/ 2147483647 h 510"/>
                                <a:gd name="T80" fmla="*/ 0 w 600"/>
                                <a:gd name="T81" fmla="*/ 2147483647 h 510"/>
                                <a:gd name="T82" fmla="*/ 2147483647 w 600"/>
                                <a:gd name="T83" fmla="*/ 2147483647 h 510"/>
                                <a:gd name="T84" fmla="*/ 2147483647 w 600"/>
                                <a:gd name="T85" fmla="*/ 2147483647 h 510"/>
                                <a:gd name="T86" fmla="*/ 2147483647 w 600"/>
                                <a:gd name="T87" fmla="*/ 2147483647 h 510"/>
                                <a:gd name="T88" fmla="*/ 2147483647 w 600"/>
                                <a:gd name="T89" fmla="*/ 2147483647 h 510"/>
                                <a:gd name="T90" fmla="*/ 2147483647 w 600"/>
                                <a:gd name="T91" fmla="*/ 2147483647 h 510"/>
                                <a:gd name="T92" fmla="*/ 2147483647 w 600"/>
                                <a:gd name="T93" fmla="*/ 2147483647 h 510"/>
                                <a:gd name="T94" fmla="*/ 2147483647 w 600"/>
                                <a:gd name="T95" fmla="*/ 2147483647 h 510"/>
                                <a:gd name="T96" fmla="*/ 2147483647 w 600"/>
                                <a:gd name="T97" fmla="*/ 2147483647 h 510"/>
                                <a:gd name="T98" fmla="*/ 2147483647 w 600"/>
                                <a:gd name="T99" fmla="*/ 2147483647 h 510"/>
                                <a:gd name="T100" fmla="*/ 2147483647 w 600"/>
                                <a:gd name="T101" fmla="*/ 2147483647 h 510"/>
                                <a:gd name="T102" fmla="*/ 2147483647 w 600"/>
                                <a:gd name="T103" fmla="*/ 2147483647 h 510"/>
                                <a:gd name="T104" fmla="*/ 2147483647 w 600"/>
                                <a:gd name="T105" fmla="*/ 2147483647 h 510"/>
                                <a:gd name="T106" fmla="*/ 2147483647 w 600"/>
                                <a:gd name="T107" fmla="*/ 2147483647 h 510"/>
                                <a:gd name="T108" fmla="*/ 2147483647 w 600"/>
                                <a:gd name="T109" fmla="*/ 2147483647 h 510"/>
                                <a:gd name="T110" fmla="*/ 2147483647 w 600"/>
                                <a:gd name="T111" fmla="*/ 2147483647 h 510"/>
                                <a:gd name="T112" fmla="*/ 2147483647 w 600"/>
                                <a:gd name="T113" fmla="*/ 0 h 510"/>
                                <a:gd name="T114" fmla="*/ 2147483647 w 600"/>
                                <a:gd name="T115" fmla="*/ 0 h 510"/>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w 600"/>
                                <a:gd name="T175" fmla="*/ 0 h 510"/>
                                <a:gd name="T176" fmla="*/ 600 w 600"/>
                                <a:gd name="T177" fmla="*/ 510 h 510"/>
                              </a:gdLst>
                              <a:ahLst/>
                              <a:cxnLst>
                                <a:cxn ang="T116">
                                  <a:pos x="T0" y="T1"/>
                                </a:cxn>
                                <a:cxn ang="T117">
                                  <a:pos x="T2" y="T3"/>
                                </a:cxn>
                                <a:cxn ang="T118">
                                  <a:pos x="T4" y="T5"/>
                                </a:cxn>
                                <a:cxn ang="T119">
                                  <a:pos x="T6" y="T7"/>
                                </a:cxn>
                                <a:cxn ang="T120">
                                  <a:pos x="T8" y="T9"/>
                                </a:cxn>
                                <a:cxn ang="T121">
                                  <a:pos x="T10" y="T11"/>
                                </a:cxn>
                                <a:cxn ang="T122">
                                  <a:pos x="T12" y="T13"/>
                                </a:cxn>
                                <a:cxn ang="T123">
                                  <a:pos x="T14" y="T15"/>
                                </a:cxn>
                                <a:cxn ang="T124">
                                  <a:pos x="T16" y="T17"/>
                                </a:cxn>
                                <a:cxn ang="T125">
                                  <a:pos x="T18" y="T19"/>
                                </a:cxn>
                                <a:cxn ang="T126">
                                  <a:pos x="T20" y="T21"/>
                                </a:cxn>
                                <a:cxn ang="T127">
                                  <a:pos x="T22" y="T23"/>
                                </a:cxn>
                                <a:cxn ang="T128">
                                  <a:pos x="T24" y="T25"/>
                                </a:cxn>
                                <a:cxn ang="T129">
                                  <a:pos x="T26" y="T27"/>
                                </a:cxn>
                                <a:cxn ang="T130">
                                  <a:pos x="T28" y="T29"/>
                                </a:cxn>
                                <a:cxn ang="T131">
                                  <a:pos x="T30" y="T31"/>
                                </a:cxn>
                                <a:cxn ang="T132">
                                  <a:pos x="T32" y="T33"/>
                                </a:cxn>
                                <a:cxn ang="T133">
                                  <a:pos x="T34" y="T35"/>
                                </a:cxn>
                                <a:cxn ang="T134">
                                  <a:pos x="T36" y="T37"/>
                                </a:cxn>
                                <a:cxn ang="T135">
                                  <a:pos x="T38" y="T39"/>
                                </a:cxn>
                                <a:cxn ang="T136">
                                  <a:pos x="T40" y="T41"/>
                                </a:cxn>
                                <a:cxn ang="T137">
                                  <a:pos x="T42" y="T43"/>
                                </a:cxn>
                                <a:cxn ang="T138">
                                  <a:pos x="T44" y="T45"/>
                                </a:cxn>
                                <a:cxn ang="T139">
                                  <a:pos x="T46" y="T47"/>
                                </a:cxn>
                                <a:cxn ang="T140">
                                  <a:pos x="T48" y="T49"/>
                                </a:cxn>
                                <a:cxn ang="T141">
                                  <a:pos x="T50" y="T51"/>
                                </a:cxn>
                                <a:cxn ang="T142">
                                  <a:pos x="T52" y="T53"/>
                                </a:cxn>
                                <a:cxn ang="T143">
                                  <a:pos x="T54" y="T55"/>
                                </a:cxn>
                                <a:cxn ang="T144">
                                  <a:pos x="T56" y="T57"/>
                                </a:cxn>
                                <a:cxn ang="T145">
                                  <a:pos x="T58" y="T59"/>
                                </a:cxn>
                                <a:cxn ang="T146">
                                  <a:pos x="T60" y="T61"/>
                                </a:cxn>
                                <a:cxn ang="T147">
                                  <a:pos x="T62" y="T63"/>
                                </a:cxn>
                                <a:cxn ang="T148">
                                  <a:pos x="T64" y="T65"/>
                                </a:cxn>
                                <a:cxn ang="T149">
                                  <a:pos x="T66" y="T67"/>
                                </a:cxn>
                                <a:cxn ang="T150">
                                  <a:pos x="T68" y="T69"/>
                                </a:cxn>
                                <a:cxn ang="T151">
                                  <a:pos x="T70" y="T71"/>
                                </a:cxn>
                                <a:cxn ang="T152">
                                  <a:pos x="T72" y="T73"/>
                                </a:cxn>
                                <a:cxn ang="T153">
                                  <a:pos x="T74" y="T75"/>
                                </a:cxn>
                                <a:cxn ang="T154">
                                  <a:pos x="T76" y="T77"/>
                                </a:cxn>
                                <a:cxn ang="T155">
                                  <a:pos x="T78" y="T79"/>
                                </a:cxn>
                                <a:cxn ang="T156">
                                  <a:pos x="T80" y="T81"/>
                                </a:cxn>
                                <a:cxn ang="T157">
                                  <a:pos x="T82" y="T83"/>
                                </a:cxn>
                                <a:cxn ang="T158">
                                  <a:pos x="T84" y="T85"/>
                                </a:cxn>
                                <a:cxn ang="T159">
                                  <a:pos x="T86" y="T87"/>
                                </a:cxn>
                                <a:cxn ang="T160">
                                  <a:pos x="T88" y="T89"/>
                                </a:cxn>
                                <a:cxn ang="T161">
                                  <a:pos x="T90" y="T91"/>
                                </a:cxn>
                                <a:cxn ang="T162">
                                  <a:pos x="T92" y="T93"/>
                                </a:cxn>
                                <a:cxn ang="T163">
                                  <a:pos x="T94" y="T95"/>
                                </a:cxn>
                                <a:cxn ang="T164">
                                  <a:pos x="T96" y="T97"/>
                                </a:cxn>
                                <a:cxn ang="T165">
                                  <a:pos x="T98" y="T99"/>
                                </a:cxn>
                                <a:cxn ang="T166">
                                  <a:pos x="T100" y="T101"/>
                                </a:cxn>
                                <a:cxn ang="T167">
                                  <a:pos x="T102" y="T103"/>
                                </a:cxn>
                                <a:cxn ang="T168">
                                  <a:pos x="T104" y="T105"/>
                                </a:cxn>
                                <a:cxn ang="T169">
                                  <a:pos x="T106" y="T107"/>
                                </a:cxn>
                                <a:cxn ang="T170">
                                  <a:pos x="T108" y="T109"/>
                                </a:cxn>
                                <a:cxn ang="T171">
                                  <a:pos x="T110" y="T111"/>
                                </a:cxn>
                                <a:cxn ang="T172">
                                  <a:pos x="T112" y="T113"/>
                                </a:cxn>
                                <a:cxn ang="T173">
                                  <a:pos x="T114" y="T115"/>
                                </a:cxn>
                              </a:cxnLst>
                              <a:rect l="T174" t="T175" r="T176" b="T177"/>
                              <a:pathLst>
                                <a:path w="600" h="510">
                                  <a:moveTo>
                                    <a:pt x="546" y="0"/>
                                  </a:moveTo>
                                  <a:lnTo>
                                    <a:pt x="288" y="0"/>
                                  </a:lnTo>
                                  <a:lnTo>
                                    <a:pt x="282" y="6"/>
                                  </a:lnTo>
                                  <a:lnTo>
                                    <a:pt x="270" y="30"/>
                                  </a:lnTo>
                                  <a:lnTo>
                                    <a:pt x="270" y="42"/>
                                  </a:lnTo>
                                  <a:lnTo>
                                    <a:pt x="264" y="54"/>
                                  </a:lnTo>
                                  <a:lnTo>
                                    <a:pt x="264" y="66"/>
                                  </a:lnTo>
                                  <a:lnTo>
                                    <a:pt x="234" y="96"/>
                                  </a:lnTo>
                                  <a:lnTo>
                                    <a:pt x="198" y="96"/>
                                  </a:lnTo>
                                  <a:lnTo>
                                    <a:pt x="186" y="108"/>
                                  </a:lnTo>
                                  <a:lnTo>
                                    <a:pt x="186" y="144"/>
                                  </a:lnTo>
                                  <a:lnTo>
                                    <a:pt x="156" y="174"/>
                                  </a:lnTo>
                                  <a:lnTo>
                                    <a:pt x="156" y="186"/>
                                  </a:lnTo>
                                  <a:lnTo>
                                    <a:pt x="168" y="210"/>
                                  </a:lnTo>
                                  <a:lnTo>
                                    <a:pt x="168" y="222"/>
                                  </a:lnTo>
                                  <a:lnTo>
                                    <a:pt x="156" y="246"/>
                                  </a:lnTo>
                                  <a:lnTo>
                                    <a:pt x="144" y="252"/>
                                  </a:lnTo>
                                  <a:lnTo>
                                    <a:pt x="138" y="252"/>
                                  </a:lnTo>
                                  <a:lnTo>
                                    <a:pt x="132" y="258"/>
                                  </a:lnTo>
                                  <a:lnTo>
                                    <a:pt x="126" y="270"/>
                                  </a:lnTo>
                                  <a:lnTo>
                                    <a:pt x="114" y="282"/>
                                  </a:lnTo>
                                  <a:lnTo>
                                    <a:pt x="102" y="288"/>
                                  </a:lnTo>
                                  <a:lnTo>
                                    <a:pt x="96" y="294"/>
                                  </a:lnTo>
                                  <a:lnTo>
                                    <a:pt x="84" y="300"/>
                                  </a:lnTo>
                                  <a:lnTo>
                                    <a:pt x="78" y="306"/>
                                  </a:lnTo>
                                  <a:lnTo>
                                    <a:pt x="78" y="318"/>
                                  </a:lnTo>
                                  <a:lnTo>
                                    <a:pt x="90" y="324"/>
                                  </a:lnTo>
                                  <a:lnTo>
                                    <a:pt x="78" y="330"/>
                                  </a:lnTo>
                                  <a:lnTo>
                                    <a:pt x="60" y="366"/>
                                  </a:lnTo>
                                  <a:lnTo>
                                    <a:pt x="60" y="384"/>
                                  </a:lnTo>
                                  <a:lnTo>
                                    <a:pt x="48" y="384"/>
                                  </a:lnTo>
                                  <a:lnTo>
                                    <a:pt x="48" y="390"/>
                                  </a:lnTo>
                                  <a:lnTo>
                                    <a:pt x="54" y="396"/>
                                  </a:lnTo>
                                  <a:lnTo>
                                    <a:pt x="54" y="408"/>
                                  </a:lnTo>
                                  <a:lnTo>
                                    <a:pt x="48" y="420"/>
                                  </a:lnTo>
                                  <a:lnTo>
                                    <a:pt x="36" y="426"/>
                                  </a:lnTo>
                                  <a:lnTo>
                                    <a:pt x="24" y="426"/>
                                  </a:lnTo>
                                  <a:lnTo>
                                    <a:pt x="18" y="432"/>
                                  </a:lnTo>
                                  <a:lnTo>
                                    <a:pt x="6" y="456"/>
                                  </a:lnTo>
                                  <a:lnTo>
                                    <a:pt x="0" y="462"/>
                                  </a:lnTo>
                                  <a:lnTo>
                                    <a:pt x="0" y="510"/>
                                  </a:lnTo>
                                  <a:lnTo>
                                    <a:pt x="276" y="510"/>
                                  </a:lnTo>
                                  <a:lnTo>
                                    <a:pt x="282" y="408"/>
                                  </a:lnTo>
                                  <a:lnTo>
                                    <a:pt x="276" y="396"/>
                                  </a:lnTo>
                                  <a:lnTo>
                                    <a:pt x="276" y="378"/>
                                  </a:lnTo>
                                  <a:lnTo>
                                    <a:pt x="282" y="366"/>
                                  </a:lnTo>
                                  <a:lnTo>
                                    <a:pt x="306" y="354"/>
                                  </a:lnTo>
                                  <a:lnTo>
                                    <a:pt x="336" y="354"/>
                                  </a:lnTo>
                                  <a:lnTo>
                                    <a:pt x="348" y="348"/>
                                  </a:lnTo>
                                  <a:lnTo>
                                    <a:pt x="354" y="342"/>
                                  </a:lnTo>
                                  <a:lnTo>
                                    <a:pt x="354" y="150"/>
                                  </a:lnTo>
                                  <a:lnTo>
                                    <a:pt x="366" y="144"/>
                                  </a:lnTo>
                                  <a:lnTo>
                                    <a:pt x="366" y="132"/>
                                  </a:lnTo>
                                  <a:lnTo>
                                    <a:pt x="588" y="126"/>
                                  </a:lnTo>
                                  <a:lnTo>
                                    <a:pt x="588" y="90"/>
                                  </a:lnTo>
                                  <a:lnTo>
                                    <a:pt x="594" y="84"/>
                                  </a:lnTo>
                                  <a:lnTo>
                                    <a:pt x="600" y="0"/>
                                  </a:lnTo>
                                  <a:lnTo>
                                    <a:pt x="546" y="0"/>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1" name="West Bank" descr="© INSCALE GmbH, 15.06.2010"/>
                            <a:cNvSpPr>
                              <a:spLocks/>
                            </a:cNvSpPr>
                          </a:nvSpPr>
                          <a:spPr bwMode="gray">
                            <a:xfrm>
                              <a:off x="3204" y="939"/>
                              <a:ext cx="11" cy="24"/>
                            </a:xfrm>
                            <a:custGeom>
                              <a:avLst/>
                              <a:gdLst>
                                <a:gd name="T0" fmla="*/ 2147483647 w 42"/>
                                <a:gd name="T1" fmla="*/ 2147483647 h 96"/>
                                <a:gd name="T2" fmla="*/ 2147483647 w 42"/>
                                <a:gd name="T3" fmla="*/ 2147483647 h 96"/>
                                <a:gd name="T4" fmla="*/ 2147483647 w 42"/>
                                <a:gd name="T5" fmla="*/ 2147483647 h 96"/>
                                <a:gd name="T6" fmla="*/ 2147483647 w 42"/>
                                <a:gd name="T7" fmla="*/ 0 h 96"/>
                                <a:gd name="T8" fmla="*/ 2147483647 w 42"/>
                                <a:gd name="T9" fmla="*/ 0 h 96"/>
                                <a:gd name="T10" fmla="*/ 0 w 42"/>
                                <a:gd name="T11" fmla="*/ 2147483647 h 96"/>
                                <a:gd name="T12" fmla="*/ 0 w 42"/>
                                <a:gd name="T13" fmla="*/ 2147483647 h 96"/>
                                <a:gd name="T14" fmla="*/ 2147483647 w 42"/>
                                <a:gd name="T15" fmla="*/ 2147483647 h 96"/>
                                <a:gd name="T16" fmla="*/ 2147483647 w 42"/>
                                <a:gd name="T17" fmla="*/ 2147483647 h 96"/>
                                <a:gd name="T18" fmla="*/ 2147483647 w 42"/>
                                <a:gd name="T19" fmla="*/ 2147483647 h 96"/>
                                <a:gd name="T20" fmla="*/ 2147483647 w 42"/>
                                <a:gd name="T21" fmla="*/ 2147483647 h 96"/>
                                <a:gd name="T22" fmla="*/ 2147483647 w 42"/>
                                <a:gd name="T23" fmla="*/ 2147483647 h 9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w 42"/>
                                <a:gd name="T37" fmla="*/ 0 h 96"/>
                                <a:gd name="T38" fmla="*/ 42 w 42"/>
                                <a:gd name="T39" fmla="*/ 96 h 9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T36" t="T37" r="T38" b="T39"/>
                              <a:pathLst>
                                <a:path w="42" h="96">
                                  <a:moveTo>
                                    <a:pt x="24" y="78"/>
                                  </a:moveTo>
                                  <a:lnTo>
                                    <a:pt x="30" y="84"/>
                                  </a:lnTo>
                                  <a:lnTo>
                                    <a:pt x="42" y="72"/>
                                  </a:lnTo>
                                  <a:lnTo>
                                    <a:pt x="36" y="0"/>
                                  </a:lnTo>
                                  <a:lnTo>
                                    <a:pt x="18" y="0"/>
                                  </a:lnTo>
                                  <a:lnTo>
                                    <a:pt x="0" y="18"/>
                                  </a:lnTo>
                                  <a:lnTo>
                                    <a:pt x="0" y="90"/>
                                  </a:lnTo>
                                  <a:lnTo>
                                    <a:pt x="6" y="96"/>
                                  </a:lnTo>
                                  <a:lnTo>
                                    <a:pt x="12" y="90"/>
                                  </a:lnTo>
                                  <a:lnTo>
                                    <a:pt x="18" y="90"/>
                                  </a:lnTo>
                                  <a:lnTo>
                                    <a:pt x="18" y="84"/>
                                  </a:lnTo>
                                  <a:lnTo>
                                    <a:pt x="24" y="78"/>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2" name="Uzbekistan" descr="© INSCALE GmbH, 15.06.2010"/>
                            <a:cNvSpPr>
                              <a:spLocks/>
                            </a:cNvSpPr>
                          </a:nvSpPr>
                          <a:spPr bwMode="gray">
                            <a:xfrm>
                              <a:off x="3521" y="672"/>
                              <a:ext cx="303" cy="170"/>
                            </a:xfrm>
                            <a:custGeom>
                              <a:avLst/>
                              <a:gdLst>
                                <a:gd name="T0" fmla="*/ 2147483647 w 1182"/>
                                <a:gd name="T1" fmla="*/ 2147483647 h 666"/>
                                <a:gd name="T2" fmla="*/ 2147483647 w 1182"/>
                                <a:gd name="T3" fmla="*/ 2147483647 h 666"/>
                                <a:gd name="T4" fmla="*/ 2147483647 w 1182"/>
                                <a:gd name="T5" fmla="*/ 2147483647 h 666"/>
                                <a:gd name="T6" fmla="*/ 2147483647 w 1182"/>
                                <a:gd name="T7" fmla="*/ 2147483647 h 666"/>
                                <a:gd name="T8" fmla="*/ 2147483647 w 1182"/>
                                <a:gd name="T9" fmla="*/ 2147483647 h 666"/>
                                <a:gd name="T10" fmla="*/ 2147483647 w 1182"/>
                                <a:gd name="T11" fmla="*/ 2147483647 h 666"/>
                                <a:gd name="T12" fmla="*/ 2147483647 w 1182"/>
                                <a:gd name="T13" fmla="*/ 2147483647 h 666"/>
                                <a:gd name="T14" fmla="*/ 2147483647 w 1182"/>
                                <a:gd name="T15" fmla="*/ 2147483647 h 666"/>
                                <a:gd name="T16" fmla="*/ 2147483647 w 1182"/>
                                <a:gd name="T17" fmla="*/ 2147483647 h 666"/>
                                <a:gd name="T18" fmla="*/ 2147483647 w 1182"/>
                                <a:gd name="T19" fmla="*/ 2147483647 h 666"/>
                                <a:gd name="T20" fmla="*/ 2147483647 w 1182"/>
                                <a:gd name="T21" fmla="*/ 2147483647 h 666"/>
                                <a:gd name="T22" fmla="*/ 2147483647 w 1182"/>
                                <a:gd name="T23" fmla="*/ 2147483647 h 666"/>
                                <a:gd name="T24" fmla="*/ 2147483647 w 1182"/>
                                <a:gd name="T25" fmla="*/ 2147483647 h 666"/>
                                <a:gd name="T26" fmla="*/ 2147483647 w 1182"/>
                                <a:gd name="T27" fmla="*/ 2147483647 h 666"/>
                                <a:gd name="T28" fmla="*/ 2147483647 w 1182"/>
                                <a:gd name="T29" fmla="*/ 2147483647 h 666"/>
                                <a:gd name="T30" fmla="*/ 2147483647 w 1182"/>
                                <a:gd name="T31" fmla="*/ 2147483647 h 666"/>
                                <a:gd name="T32" fmla="*/ 2147483647 w 1182"/>
                                <a:gd name="T33" fmla="*/ 2147483647 h 666"/>
                                <a:gd name="T34" fmla="*/ 2147483647 w 1182"/>
                                <a:gd name="T35" fmla="*/ 2147483647 h 666"/>
                                <a:gd name="T36" fmla="*/ 2147483647 w 1182"/>
                                <a:gd name="T37" fmla="*/ 2147483647 h 666"/>
                                <a:gd name="T38" fmla="*/ 2147483647 w 1182"/>
                                <a:gd name="T39" fmla="*/ 2147483647 h 666"/>
                                <a:gd name="T40" fmla="*/ 2147483647 w 1182"/>
                                <a:gd name="T41" fmla="*/ 2147483647 h 666"/>
                                <a:gd name="T42" fmla="*/ 2147483647 w 1182"/>
                                <a:gd name="T43" fmla="*/ 2147483647 h 666"/>
                                <a:gd name="T44" fmla="*/ 2147483647 w 1182"/>
                                <a:gd name="T45" fmla="*/ 2147483647 h 666"/>
                                <a:gd name="T46" fmla="*/ 2147483647 w 1182"/>
                                <a:gd name="T47" fmla="*/ 2147483647 h 666"/>
                                <a:gd name="T48" fmla="*/ 2147483647 w 1182"/>
                                <a:gd name="T49" fmla="*/ 2147483647 h 666"/>
                                <a:gd name="T50" fmla="*/ 2147483647 w 1182"/>
                                <a:gd name="T51" fmla="*/ 2147483647 h 666"/>
                                <a:gd name="T52" fmla="*/ 2147483647 w 1182"/>
                                <a:gd name="T53" fmla="*/ 2147483647 h 666"/>
                                <a:gd name="T54" fmla="*/ 2147483647 w 1182"/>
                                <a:gd name="T55" fmla="*/ 2147483647 h 666"/>
                                <a:gd name="T56" fmla="*/ 2147483647 w 1182"/>
                                <a:gd name="T57" fmla="*/ 2147483647 h 666"/>
                                <a:gd name="T58" fmla="*/ 2147483647 w 1182"/>
                                <a:gd name="T59" fmla="*/ 2147483647 h 666"/>
                                <a:gd name="T60" fmla="*/ 2147483647 w 1182"/>
                                <a:gd name="T61" fmla="*/ 2147483647 h 666"/>
                                <a:gd name="T62" fmla="*/ 2147483647 w 1182"/>
                                <a:gd name="T63" fmla="*/ 2147483647 h 666"/>
                                <a:gd name="T64" fmla="*/ 2147483647 w 1182"/>
                                <a:gd name="T65" fmla="*/ 2147483647 h 666"/>
                                <a:gd name="T66" fmla="*/ 2147483647 w 1182"/>
                                <a:gd name="T67" fmla="*/ 2147483647 h 666"/>
                                <a:gd name="T68" fmla="*/ 2147483647 w 1182"/>
                                <a:gd name="T69" fmla="*/ 2147483647 h 666"/>
                                <a:gd name="T70" fmla="*/ 2147483647 w 1182"/>
                                <a:gd name="T71" fmla="*/ 2147483647 h 666"/>
                                <a:gd name="T72" fmla="*/ 2147483647 w 1182"/>
                                <a:gd name="T73" fmla="*/ 2147483647 h 666"/>
                                <a:gd name="T74" fmla="*/ 2147483647 w 1182"/>
                                <a:gd name="T75" fmla="*/ 2147483647 h 666"/>
                                <a:gd name="T76" fmla="*/ 2147483647 w 1182"/>
                                <a:gd name="T77" fmla="*/ 2147483647 h 666"/>
                                <a:gd name="T78" fmla="*/ 2147483647 w 1182"/>
                                <a:gd name="T79" fmla="*/ 2147483647 h 666"/>
                                <a:gd name="T80" fmla="*/ 2147483647 w 1182"/>
                                <a:gd name="T81" fmla="*/ 2147483647 h 666"/>
                                <a:gd name="T82" fmla="*/ 2147483647 w 1182"/>
                                <a:gd name="T83" fmla="*/ 2147483647 h 666"/>
                                <a:gd name="T84" fmla="*/ 2147483647 w 1182"/>
                                <a:gd name="T85" fmla="*/ 2147483647 h 666"/>
                                <a:gd name="T86" fmla="*/ 2147483647 w 1182"/>
                                <a:gd name="T87" fmla="*/ 2147483647 h 666"/>
                                <a:gd name="T88" fmla="*/ 2147483647 w 1182"/>
                                <a:gd name="T89" fmla="*/ 2147483647 h 666"/>
                                <a:gd name="T90" fmla="*/ 2147483647 w 1182"/>
                                <a:gd name="T91" fmla="*/ 2147483647 h 666"/>
                                <a:gd name="T92" fmla="*/ 2147483647 w 1182"/>
                                <a:gd name="T93" fmla="*/ 2147483647 h 666"/>
                                <a:gd name="T94" fmla="*/ 2147483647 w 1182"/>
                                <a:gd name="T95" fmla="*/ 2147483647 h 666"/>
                                <a:gd name="T96" fmla="*/ 2147483647 w 1182"/>
                                <a:gd name="T97" fmla="*/ 2147483647 h 666"/>
                                <a:gd name="T98" fmla="*/ 2147483647 w 1182"/>
                                <a:gd name="T99" fmla="*/ 2147483647 h 666"/>
                                <a:gd name="T100" fmla="*/ 2147483647 w 1182"/>
                                <a:gd name="T101" fmla="*/ 2147483647 h 666"/>
                                <a:gd name="T102" fmla="*/ 2147483647 w 1182"/>
                                <a:gd name="T103" fmla="*/ 2147483647 h 666"/>
                                <a:gd name="T104" fmla="*/ 2147483647 w 1182"/>
                                <a:gd name="T105" fmla="*/ 2147483647 h 666"/>
                                <a:gd name="T106" fmla="*/ 2147483647 w 1182"/>
                                <a:gd name="T107" fmla="*/ 2147483647 h 666"/>
                                <a:gd name="T108" fmla="*/ 2147483647 w 1182"/>
                                <a:gd name="T109" fmla="*/ 2147483647 h 666"/>
                                <a:gd name="T110" fmla="*/ 2147483647 w 1182"/>
                                <a:gd name="T111" fmla="*/ 2147483647 h 666"/>
                                <a:gd name="T112" fmla="*/ 2147483647 w 1182"/>
                                <a:gd name="T113" fmla="*/ 2147483647 h 666"/>
                                <a:gd name="T114" fmla="*/ 2147483647 w 1182"/>
                                <a:gd name="T115" fmla="*/ 2147483647 h 66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w 1182"/>
                                <a:gd name="T175" fmla="*/ 0 h 666"/>
                                <a:gd name="T176" fmla="*/ 1182 w 1182"/>
                                <a:gd name="T177" fmla="*/ 666 h 666"/>
                              </a:gdLst>
                              <a:ahLst/>
                              <a:cxnLst>
                                <a:cxn ang="T116">
                                  <a:pos x="T0" y="T1"/>
                                </a:cxn>
                                <a:cxn ang="T117">
                                  <a:pos x="T2" y="T3"/>
                                </a:cxn>
                                <a:cxn ang="T118">
                                  <a:pos x="T4" y="T5"/>
                                </a:cxn>
                                <a:cxn ang="T119">
                                  <a:pos x="T6" y="T7"/>
                                </a:cxn>
                                <a:cxn ang="T120">
                                  <a:pos x="T8" y="T9"/>
                                </a:cxn>
                                <a:cxn ang="T121">
                                  <a:pos x="T10" y="T11"/>
                                </a:cxn>
                                <a:cxn ang="T122">
                                  <a:pos x="T12" y="T13"/>
                                </a:cxn>
                                <a:cxn ang="T123">
                                  <a:pos x="T14" y="T15"/>
                                </a:cxn>
                                <a:cxn ang="T124">
                                  <a:pos x="T16" y="T17"/>
                                </a:cxn>
                                <a:cxn ang="T125">
                                  <a:pos x="T18" y="T19"/>
                                </a:cxn>
                                <a:cxn ang="T126">
                                  <a:pos x="T20" y="T21"/>
                                </a:cxn>
                                <a:cxn ang="T127">
                                  <a:pos x="T22" y="T23"/>
                                </a:cxn>
                                <a:cxn ang="T128">
                                  <a:pos x="T24" y="T25"/>
                                </a:cxn>
                                <a:cxn ang="T129">
                                  <a:pos x="T26" y="T27"/>
                                </a:cxn>
                                <a:cxn ang="T130">
                                  <a:pos x="T28" y="T29"/>
                                </a:cxn>
                                <a:cxn ang="T131">
                                  <a:pos x="T30" y="T31"/>
                                </a:cxn>
                                <a:cxn ang="T132">
                                  <a:pos x="T32" y="T33"/>
                                </a:cxn>
                                <a:cxn ang="T133">
                                  <a:pos x="T34" y="T35"/>
                                </a:cxn>
                                <a:cxn ang="T134">
                                  <a:pos x="T36" y="T37"/>
                                </a:cxn>
                                <a:cxn ang="T135">
                                  <a:pos x="T38" y="T39"/>
                                </a:cxn>
                                <a:cxn ang="T136">
                                  <a:pos x="T40" y="T41"/>
                                </a:cxn>
                                <a:cxn ang="T137">
                                  <a:pos x="T42" y="T43"/>
                                </a:cxn>
                                <a:cxn ang="T138">
                                  <a:pos x="T44" y="T45"/>
                                </a:cxn>
                                <a:cxn ang="T139">
                                  <a:pos x="T46" y="T47"/>
                                </a:cxn>
                                <a:cxn ang="T140">
                                  <a:pos x="T48" y="T49"/>
                                </a:cxn>
                                <a:cxn ang="T141">
                                  <a:pos x="T50" y="T51"/>
                                </a:cxn>
                                <a:cxn ang="T142">
                                  <a:pos x="T52" y="T53"/>
                                </a:cxn>
                                <a:cxn ang="T143">
                                  <a:pos x="T54" y="T55"/>
                                </a:cxn>
                                <a:cxn ang="T144">
                                  <a:pos x="T56" y="T57"/>
                                </a:cxn>
                                <a:cxn ang="T145">
                                  <a:pos x="T58" y="T59"/>
                                </a:cxn>
                                <a:cxn ang="T146">
                                  <a:pos x="T60" y="T61"/>
                                </a:cxn>
                                <a:cxn ang="T147">
                                  <a:pos x="T62" y="T63"/>
                                </a:cxn>
                                <a:cxn ang="T148">
                                  <a:pos x="T64" y="T65"/>
                                </a:cxn>
                                <a:cxn ang="T149">
                                  <a:pos x="T66" y="T67"/>
                                </a:cxn>
                                <a:cxn ang="T150">
                                  <a:pos x="T68" y="T69"/>
                                </a:cxn>
                                <a:cxn ang="T151">
                                  <a:pos x="T70" y="T71"/>
                                </a:cxn>
                                <a:cxn ang="T152">
                                  <a:pos x="T72" y="T73"/>
                                </a:cxn>
                                <a:cxn ang="T153">
                                  <a:pos x="T74" y="T75"/>
                                </a:cxn>
                                <a:cxn ang="T154">
                                  <a:pos x="T76" y="T77"/>
                                </a:cxn>
                                <a:cxn ang="T155">
                                  <a:pos x="T78" y="T79"/>
                                </a:cxn>
                                <a:cxn ang="T156">
                                  <a:pos x="T80" y="T81"/>
                                </a:cxn>
                                <a:cxn ang="T157">
                                  <a:pos x="T82" y="T83"/>
                                </a:cxn>
                                <a:cxn ang="T158">
                                  <a:pos x="T84" y="T85"/>
                                </a:cxn>
                                <a:cxn ang="T159">
                                  <a:pos x="T86" y="T87"/>
                                </a:cxn>
                                <a:cxn ang="T160">
                                  <a:pos x="T88" y="T89"/>
                                </a:cxn>
                                <a:cxn ang="T161">
                                  <a:pos x="T90" y="T91"/>
                                </a:cxn>
                                <a:cxn ang="T162">
                                  <a:pos x="T92" y="T93"/>
                                </a:cxn>
                                <a:cxn ang="T163">
                                  <a:pos x="T94" y="T95"/>
                                </a:cxn>
                                <a:cxn ang="T164">
                                  <a:pos x="T96" y="T97"/>
                                </a:cxn>
                                <a:cxn ang="T165">
                                  <a:pos x="T98" y="T99"/>
                                </a:cxn>
                                <a:cxn ang="T166">
                                  <a:pos x="T100" y="T101"/>
                                </a:cxn>
                                <a:cxn ang="T167">
                                  <a:pos x="T102" y="T103"/>
                                </a:cxn>
                                <a:cxn ang="T168">
                                  <a:pos x="T104" y="T105"/>
                                </a:cxn>
                                <a:cxn ang="T169">
                                  <a:pos x="T106" y="T107"/>
                                </a:cxn>
                                <a:cxn ang="T170">
                                  <a:pos x="T108" y="T109"/>
                                </a:cxn>
                                <a:cxn ang="T171">
                                  <a:pos x="T110" y="T111"/>
                                </a:cxn>
                                <a:cxn ang="T172">
                                  <a:pos x="T112" y="T113"/>
                                </a:cxn>
                                <a:cxn ang="T173">
                                  <a:pos x="T114" y="T115"/>
                                </a:cxn>
                              </a:cxnLst>
                              <a:rect l="T174" t="T175" r="T176" b="T177"/>
                              <a:pathLst>
                                <a:path w="1182" h="666">
                                  <a:moveTo>
                                    <a:pt x="1152" y="372"/>
                                  </a:moveTo>
                                  <a:lnTo>
                                    <a:pt x="1146" y="360"/>
                                  </a:lnTo>
                                  <a:lnTo>
                                    <a:pt x="1122" y="360"/>
                                  </a:lnTo>
                                  <a:lnTo>
                                    <a:pt x="1116" y="342"/>
                                  </a:lnTo>
                                  <a:lnTo>
                                    <a:pt x="1098" y="342"/>
                                  </a:lnTo>
                                  <a:lnTo>
                                    <a:pt x="1080" y="318"/>
                                  </a:lnTo>
                                  <a:lnTo>
                                    <a:pt x="1080" y="330"/>
                                  </a:lnTo>
                                  <a:lnTo>
                                    <a:pt x="1068" y="330"/>
                                  </a:lnTo>
                                  <a:lnTo>
                                    <a:pt x="1068" y="342"/>
                                  </a:lnTo>
                                  <a:lnTo>
                                    <a:pt x="1032" y="342"/>
                                  </a:lnTo>
                                  <a:lnTo>
                                    <a:pt x="1020" y="330"/>
                                  </a:lnTo>
                                  <a:lnTo>
                                    <a:pt x="990" y="318"/>
                                  </a:lnTo>
                                  <a:lnTo>
                                    <a:pt x="1038" y="270"/>
                                  </a:lnTo>
                                  <a:lnTo>
                                    <a:pt x="1038" y="264"/>
                                  </a:lnTo>
                                  <a:lnTo>
                                    <a:pt x="1032" y="264"/>
                                  </a:lnTo>
                                  <a:lnTo>
                                    <a:pt x="1032" y="258"/>
                                  </a:lnTo>
                                  <a:lnTo>
                                    <a:pt x="1002" y="276"/>
                                  </a:lnTo>
                                  <a:lnTo>
                                    <a:pt x="978" y="276"/>
                                  </a:lnTo>
                                  <a:lnTo>
                                    <a:pt x="966" y="300"/>
                                  </a:lnTo>
                                  <a:lnTo>
                                    <a:pt x="960" y="300"/>
                                  </a:lnTo>
                                  <a:lnTo>
                                    <a:pt x="954" y="306"/>
                                  </a:lnTo>
                                  <a:lnTo>
                                    <a:pt x="942" y="306"/>
                                  </a:lnTo>
                                  <a:lnTo>
                                    <a:pt x="930" y="312"/>
                                  </a:lnTo>
                                  <a:lnTo>
                                    <a:pt x="918" y="324"/>
                                  </a:lnTo>
                                  <a:lnTo>
                                    <a:pt x="918" y="342"/>
                                  </a:lnTo>
                                  <a:lnTo>
                                    <a:pt x="912" y="342"/>
                                  </a:lnTo>
                                  <a:lnTo>
                                    <a:pt x="906" y="348"/>
                                  </a:lnTo>
                                  <a:lnTo>
                                    <a:pt x="894" y="354"/>
                                  </a:lnTo>
                                  <a:lnTo>
                                    <a:pt x="882" y="366"/>
                                  </a:lnTo>
                                  <a:lnTo>
                                    <a:pt x="882" y="378"/>
                                  </a:lnTo>
                                  <a:lnTo>
                                    <a:pt x="888" y="384"/>
                                  </a:lnTo>
                                  <a:lnTo>
                                    <a:pt x="888" y="396"/>
                                  </a:lnTo>
                                  <a:lnTo>
                                    <a:pt x="882" y="390"/>
                                  </a:lnTo>
                                  <a:lnTo>
                                    <a:pt x="870" y="390"/>
                                  </a:lnTo>
                                  <a:lnTo>
                                    <a:pt x="858" y="384"/>
                                  </a:lnTo>
                                  <a:lnTo>
                                    <a:pt x="852" y="384"/>
                                  </a:lnTo>
                                  <a:lnTo>
                                    <a:pt x="852" y="372"/>
                                  </a:lnTo>
                                  <a:lnTo>
                                    <a:pt x="858" y="366"/>
                                  </a:lnTo>
                                  <a:lnTo>
                                    <a:pt x="858" y="348"/>
                                  </a:lnTo>
                                  <a:lnTo>
                                    <a:pt x="840" y="342"/>
                                  </a:lnTo>
                                  <a:lnTo>
                                    <a:pt x="762" y="342"/>
                                  </a:lnTo>
                                  <a:lnTo>
                                    <a:pt x="732" y="282"/>
                                  </a:lnTo>
                                  <a:lnTo>
                                    <a:pt x="726" y="276"/>
                                  </a:lnTo>
                                  <a:lnTo>
                                    <a:pt x="714" y="276"/>
                                  </a:lnTo>
                                  <a:lnTo>
                                    <a:pt x="708" y="282"/>
                                  </a:lnTo>
                                  <a:lnTo>
                                    <a:pt x="702" y="282"/>
                                  </a:lnTo>
                                  <a:lnTo>
                                    <a:pt x="696" y="276"/>
                                  </a:lnTo>
                                  <a:lnTo>
                                    <a:pt x="696" y="234"/>
                                  </a:lnTo>
                                  <a:lnTo>
                                    <a:pt x="690" y="216"/>
                                  </a:lnTo>
                                  <a:lnTo>
                                    <a:pt x="690" y="204"/>
                                  </a:lnTo>
                                  <a:lnTo>
                                    <a:pt x="660" y="204"/>
                                  </a:lnTo>
                                  <a:lnTo>
                                    <a:pt x="654" y="192"/>
                                  </a:lnTo>
                                  <a:lnTo>
                                    <a:pt x="642" y="186"/>
                                  </a:lnTo>
                                  <a:lnTo>
                                    <a:pt x="636" y="168"/>
                                  </a:lnTo>
                                  <a:lnTo>
                                    <a:pt x="618" y="150"/>
                                  </a:lnTo>
                                  <a:lnTo>
                                    <a:pt x="612" y="138"/>
                                  </a:lnTo>
                                  <a:lnTo>
                                    <a:pt x="600" y="138"/>
                                  </a:lnTo>
                                  <a:lnTo>
                                    <a:pt x="576" y="150"/>
                                  </a:lnTo>
                                  <a:lnTo>
                                    <a:pt x="570" y="156"/>
                                  </a:lnTo>
                                  <a:lnTo>
                                    <a:pt x="552" y="156"/>
                                  </a:lnTo>
                                  <a:lnTo>
                                    <a:pt x="534" y="150"/>
                                  </a:lnTo>
                                  <a:lnTo>
                                    <a:pt x="474" y="150"/>
                                  </a:lnTo>
                                  <a:lnTo>
                                    <a:pt x="456" y="156"/>
                                  </a:lnTo>
                                  <a:lnTo>
                                    <a:pt x="420" y="156"/>
                                  </a:lnTo>
                                  <a:lnTo>
                                    <a:pt x="414" y="162"/>
                                  </a:lnTo>
                                  <a:lnTo>
                                    <a:pt x="408" y="162"/>
                                  </a:lnTo>
                                  <a:lnTo>
                                    <a:pt x="330" y="90"/>
                                  </a:lnTo>
                                  <a:lnTo>
                                    <a:pt x="264" y="54"/>
                                  </a:lnTo>
                                  <a:lnTo>
                                    <a:pt x="270" y="66"/>
                                  </a:lnTo>
                                  <a:lnTo>
                                    <a:pt x="270" y="90"/>
                                  </a:lnTo>
                                  <a:lnTo>
                                    <a:pt x="264" y="102"/>
                                  </a:lnTo>
                                  <a:lnTo>
                                    <a:pt x="258" y="108"/>
                                  </a:lnTo>
                                  <a:lnTo>
                                    <a:pt x="240" y="108"/>
                                  </a:lnTo>
                                  <a:lnTo>
                                    <a:pt x="228" y="102"/>
                                  </a:lnTo>
                                  <a:lnTo>
                                    <a:pt x="222" y="96"/>
                                  </a:lnTo>
                                  <a:lnTo>
                                    <a:pt x="222" y="78"/>
                                  </a:lnTo>
                                  <a:lnTo>
                                    <a:pt x="210" y="54"/>
                                  </a:lnTo>
                                  <a:lnTo>
                                    <a:pt x="216" y="36"/>
                                  </a:lnTo>
                                  <a:lnTo>
                                    <a:pt x="162" y="12"/>
                                  </a:lnTo>
                                  <a:lnTo>
                                    <a:pt x="156" y="30"/>
                                  </a:lnTo>
                                  <a:lnTo>
                                    <a:pt x="168" y="36"/>
                                  </a:lnTo>
                                  <a:lnTo>
                                    <a:pt x="174" y="48"/>
                                  </a:lnTo>
                                  <a:lnTo>
                                    <a:pt x="174" y="72"/>
                                  </a:lnTo>
                                  <a:lnTo>
                                    <a:pt x="168" y="78"/>
                                  </a:lnTo>
                                  <a:lnTo>
                                    <a:pt x="156" y="84"/>
                                  </a:lnTo>
                                  <a:lnTo>
                                    <a:pt x="150" y="84"/>
                                  </a:lnTo>
                                  <a:lnTo>
                                    <a:pt x="144" y="78"/>
                                  </a:lnTo>
                                  <a:lnTo>
                                    <a:pt x="144" y="60"/>
                                  </a:lnTo>
                                  <a:lnTo>
                                    <a:pt x="132" y="48"/>
                                  </a:lnTo>
                                  <a:lnTo>
                                    <a:pt x="132" y="42"/>
                                  </a:lnTo>
                                  <a:lnTo>
                                    <a:pt x="144" y="30"/>
                                  </a:lnTo>
                                  <a:lnTo>
                                    <a:pt x="150" y="6"/>
                                  </a:lnTo>
                                  <a:lnTo>
                                    <a:pt x="144" y="0"/>
                                  </a:lnTo>
                                  <a:lnTo>
                                    <a:pt x="0" y="42"/>
                                  </a:lnTo>
                                  <a:lnTo>
                                    <a:pt x="48" y="324"/>
                                  </a:lnTo>
                                  <a:lnTo>
                                    <a:pt x="60" y="324"/>
                                  </a:lnTo>
                                  <a:lnTo>
                                    <a:pt x="72" y="336"/>
                                  </a:lnTo>
                                  <a:lnTo>
                                    <a:pt x="138" y="336"/>
                                  </a:lnTo>
                                  <a:lnTo>
                                    <a:pt x="132" y="324"/>
                                  </a:lnTo>
                                  <a:lnTo>
                                    <a:pt x="120" y="318"/>
                                  </a:lnTo>
                                  <a:lnTo>
                                    <a:pt x="114" y="300"/>
                                  </a:lnTo>
                                  <a:lnTo>
                                    <a:pt x="114" y="288"/>
                                  </a:lnTo>
                                  <a:lnTo>
                                    <a:pt x="132" y="270"/>
                                  </a:lnTo>
                                  <a:lnTo>
                                    <a:pt x="144" y="264"/>
                                  </a:lnTo>
                                  <a:lnTo>
                                    <a:pt x="156" y="264"/>
                                  </a:lnTo>
                                  <a:lnTo>
                                    <a:pt x="162" y="258"/>
                                  </a:lnTo>
                                  <a:lnTo>
                                    <a:pt x="168" y="258"/>
                                  </a:lnTo>
                                  <a:lnTo>
                                    <a:pt x="168" y="246"/>
                                  </a:lnTo>
                                  <a:lnTo>
                                    <a:pt x="174" y="240"/>
                                  </a:lnTo>
                                  <a:lnTo>
                                    <a:pt x="180" y="240"/>
                                  </a:lnTo>
                                  <a:lnTo>
                                    <a:pt x="186" y="246"/>
                                  </a:lnTo>
                                  <a:lnTo>
                                    <a:pt x="198" y="246"/>
                                  </a:lnTo>
                                  <a:lnTo>
                                    <a:pt x="204" y="252"/>
                                  </a:lnTo>
                                  <a:lnTo>
                                    <a:pt x="174" y="222"/>
                                  </a:lnTo>
                                  <a:lnTo>
                                    <a:pt x="204" y="228"/>
                                  </a:lnTo>
                                  <a:lnTo>
                                    <a:pt x="210" y="216"/>
                                  </a:lnTo>
                                  <a:lnTo>
                                    <a:pt x="228" y="240"/>
                                  </a:lnTo>
                                  <a:lnTo>
                                    <a:pt x="252" y="240"/>
                                  </a:lnTo>
                                  <a:lnTo>
                                    <a:pt x="252" y="252"/>
                                  </a:lnTo>
                                  <a:lnTo>
                                    <a:pt x="264" y="258"/>
                                  </a:lnTo>
                                  <a:lnTo>
                                    <a:pt x="300" y="258"/>
                                  </a:lnTo>
                                  <a:lnTo>
                                    <a:pt x="306" y="264"/>
                                  </a:lnTo>
                                  <a:lnTo>
                                    <a:pt x="312" y="276"/>
                                  </a:lnTo>
                                  <a:lnTo>
                                    <a:pt x="312" y="288"/>
                                  </a:lnTo>
                                  <a:lnTo>
                                    <a:pt x="324" y="294"/>
                                  </a:lnTo>
                                  <a:lnTo>
                                    <a:pt x="312" y="306"/>
                                  </a:lnTo>
                                  <a:lnTo>
                                    <a:pt x="312" y="318"/>
                                  </a:lnTo>
                                  <a:lnTo>
                                    <a:pt x="330" y="336"/>
                                  </a:lnTo>
                                  <a:lnTo>
                                    <a:pt x="360" y="336"/>
                                  </a:lnTo>
                                  <a:lnTo>
                                    <a:pt x="414" y="342"/>
                                  </a:lnTo>
                                  <a:lnTo>
                                    <a:pt x="414" y="336"/>
                                  </a:lnTo>
                                  <a:lnTo>
                                    <a:pt x="450" y="354"/>
                                  </a:lnTo>
                                  <a:lnTo>
                                    <a:pt x="468" y="384"/>
                                  </a:lnTo>
                                  <a:lnTo>
                                    <a:pt x="486" y="402"/>
                                  </a:lnTo>
                                  <a:lnTo>
                                    <a:pt x="486" y="408"/>
                                  </a:lnTo>
                                  <a:lnTo>
                                    <a:pt x="492" y="414"/>
                                  </a:lnTo>
                                  <a:lnTo>
                                    <a:pt x="510" y="450"/>
                                  </a:lnTo>
                                  <a:lnTo>
                                    <a:pt x="522" y="462"/>
                                  </a:lnTo>
                                  <a:lnTo>
                                    <a:pt x="534" y="468"/>
                                  </a:lnTo>
                                  <a:lnTo>
                                    <a:pt x="552" y="468"/>
                                  </a:lnTo>
                                  <a:lnTo>
                                    <a:pt x="564" y="474"/>
                                  </a:lnTo>
                                  <a:lnTo>
                                    <a:pt x="570" y="474"/>
                                  </a:lnTo>
                                  <a:lnTo>
                                    <a:pt x="582" y="486"/>
                                  </a:lnTo>
                                  <a:lnTo>
                                    <a:pt x="588" y="498"/>
                                  </a:lnTo>
                                  <a:lnTo>
                                    <a:pt x="594" y="504"/>
                                  </a:lnTo>
                                  <a:lnTo>
                                    <a:pt x="624" y="522"/>
                                  </a:lnTo>
                                  <a:lnTo>
                                    <a:pt x="648" y="522"/>
                                  </a:lnTo>
                                  <a:lnTo>
                                    <a:pt x="666" y="534"/>
                                  </a:lnTo>
                                  <a:lnTo>
                                    <a:pt x="690" y="546"/>
                                  </a:lnTo>
                                  <a:lnTo>
                                    <a:pt x="696" y="552"/>
                                  </a:lnTo>
                                  <a:lnTo>
                                    <a:pt x="708" y="558"/>
                                  </a:lnTo>
                                  <a:lnTo>
                                    <a:pt x="720" y="570"/>
                                  </a:lnTo>
                                  <a:lnTo>
                                    <a:pt x="732" y="570"/>
                                  </a:lnTo>
                                  <a:lnTo>
                                    <a:pt x="744" y="582"/>
                                  </a:lnTo>
                                  <a:lnTo>
                                    <a:pt x="750" y="582"/>
                                  </a:lnTo>
                                  <a:lnTo>
                                    <a:pt x="774" y="576"/>
                                  </a:lnTo>
                                  <a:lnTo>
                                    <a:pt x="822" y="606"/>
                                  </a:lnTo>
                                  <a:lnTo>
                                    <a:pt x="816" y="612"/>
                                  </a:lnTo>
                                  <a:lnTo>
                                    <a:pt x="816" y="630"/>
                                  </a:lnTo>
                                  <a:lnTo>
                                    <a:pt x="828" y="642"/>
                                  </a:lnTo>
                                  <a:lnTo>
                                    <a:pt x="828" y="654"/>
                                  </a:lnTo>
                                  <a:lnTo>
                                    <a:pt x="840" y="654"/>
                                  </a:lnTo>
                                  <a:lnTo>
                                    <a:pt x="852" y="642"/>
                                  </a:lnTo>
                                  <a:lnTo>
                                    <a:pt x="870" y="666"/>
                                  </a:lnTo>
                                  <a:lnTo>
                                    <a:pt x="882" y="660"/>
                                  </a:lnTo>
                                  <a:lnTo>
                                    <a:pt x="894" y="660"/>
                                  </a:lnTo>
                                  <a:lnTo>
                                    <a:pt x="900" y="666"/>
                                  </a:lnTo>
                                  <a:lnTo>
                                    <a:pt x="906" y="666"/>
                                  </a:lnTo>
                                  <a:lnTo>
                                    <a:pt x="900" y="666"/>
                                  </a:lnTo>
                                  <a:lnTo>
                                    <a:pt x="900" y="642"/>
                                  </a:lnTo>
                                  <a:lnTo>
                                    <a:pt x="906" y="636"/>
                                  </a:lnTo>
                                  <a:lnTo>
                                    <a:pt x="912" y="624"/>
                                  </a:lnTo>
                                  <a:lnTo>
                                    <a:pt x="924" y="618"/>
                                  </a:lnTo>
                                  <a:lnTo>
                                    <a:pt x="930" y="606"/>
                                  </a:lnTo>
                                  <a:lnTo>
                                    <a:pt x="930" y="588"/>
                                  </a:lnTo>
                                  <a:lnTo>
                                    <a:pt x="918" y="576"/>
                                  </a:lnTo>
                                  <a:lnTo>
                                    <a:pt x="906" y="570"/>
                                  </a:lnTo>
                                  <a:lnTo>
                                    <a:pt x="900" y="564"/>
                                  </a:lnTo>
                                  <a:lnTo>
                                    <a:pt x="900" y="546"/>
                                  </a:lnTo>
                                  <a:lnTo>
                                    <a:pt x="906" y="540"/>
                                  </a:lnTo>
                                  <a:lnTo>
                                    <a:pt x="906" y="534"/>
                                  </a:lnTo>
                                  <a:lnTo>
                                    <a:pt x="894" y="522"/>
                                  </a:lnTo>
                                  <a:lnTo>
                                    <a:pt x="882" y="522"/>
                                  </a:lnTo>
                                  <a:lnTo>
                                    <a:pt x="876" y="516"/>
                                  </a:lnTo>
                                  <a:lnTo>
                                    <a:pt x="870" y="516"/>
                                  </a:lnTo>
                                  <a:lnTo>
                                    <a:pt x="858" y="504"/>
                                  </a:lnTo>
                                  <a:lnTo>
                                    <a:pt x="840" y="504"/>
                                  </a:lnTo>
                                  <a:lnTo>
                                    <a:pt x="840" y="486"/>
                                  </a:lnTo>
                                  <a:lnTo>
                                    <a:pt x="846" y="480"/>
                                  </a:lnTo>
                                  <a:lnTo>
                                    <a:pt x="894" y="480"/>
                                  </a:lnTo>
                                  <a:lnTo>
                                    <a:pt x="918" y="468"/>
                                  </a:lnTo>
                                  <a:lnTo>
                                    <a:pt x="918" y="456"/>
                                  </a:lnTo>
                                  <a:lnTo>
                                    <a:pt x="912" y="456"/>
                                  </a:lnTo>
                                  <a:lnTo>
                                    <a:pt x="930" y="444"/>
                                  </a:lnTo>
                                  <a:lnTo>
                                    <a:pt x="906" y="420"/>
                                  </a:lnTo>
                                  <a:lnTo>
                                    <a:pt x="948" y="420"/>
                                  </a:lnTo>
                                  <a:lnTo>
                                    <a:pt x="948" y="414"/>
                                  </a:lnTo>
                                  <a:lnTo>
                                    <a:pt x="936" y="402"/>
                                  </a:lnTo>
                                  <a:lnTo>
                                    <a:pt x="936" y="390"/>
                                  </a:lnTo>
                                  <a:lnTo>
                                    <a:pt x="942" y="384"/>
                                  </a:lnTo>
                                  <a:lnTo>
                                    <a:pt x="942" y="372"/>
                                  </a:lnTo>
                                  <a:lnTo>
                                    <a:pt x="954" y="372"/>
                                  </a:lnTo>
                                  <a:lnTo>
                                    <a:pt x="972" y="390"/>
                                  </a:lnTo>
                                  <a:lnTo>
                                    <a:pt x="978" y="390"/>
                                  </a:lnTo>
                                  <a:lnTo>
                                    <a:pt x="984" y="378"/>
                                  </a:lnTo>
                                  <a:lnTo>
                                    <a:pt x="996" y="372"/>
                                  </a:lnTo>
                                  <a:lnTo>
                                    <a:pt x="1002" y="360"/>
                                  </a:lnTo>
                                  <a:lnTo>
                                    <a:pt x="1020" y="360"/>
                                  </a:lnTo>
                                  <a:lnTo>
                                    <a:pt x="1032" y="366"/>
                                  </a:lnTo>
                                  <a:lnTo>
                                    <a:pt x="1038" y="372"/>
                                  </a:lnTo>
                                  <a:lnTo>
                                    <a:pt x="1014" y="408"/>
                                  </a:lnTo>
                                  <a:lnTo>
                                    <a:pt x="1026" y="408"/>
                                  </a:lnTo>
                                  <a:lnTo>
                                    <a:pt x="1032" y="414"/>
                                  </a:lnTo>
                                  <a:lnTo>
                                    <a:pt x="1044" y="414"/>
                                  </a:lnTo>
                                  <a:lnTo>
                                    <a:pt x="1050" y="420"/>
                                  </a:lnTo>
                                  <a:lnTo>
                                    <a:pt x="1056" y="420"/>
                                  </a:lnTo>
                                  <a:lnTo>
                                    <a:pt x="1068" y="414"/>
                                  </a:lnTo>
                                  <a:lnTo>
                                    <a:pt x="1086" y="414"/>
                                  </a:lnTo>
                                  <a:lnTo>
                                    <a:pt x="1092" y="420"/>
                                  </a:lnTo>
                                  <a:lnTo>
                                    <a:pt x="1098" y="420"/>
                                  </a:lnTo>
                                  <a:lnTo>
                                    <a:pt x="1104" y="426"/>
                                  </a:lnTo>
                                  <a:lnTo>
                                    <a:pt x="1110" y="426"/>
                                  </a:lnTo>
                                  <a:lnTo>
                                    <a:pt x="1128" y="408"/>
                                  </a:lnTo>
                                  <a:lnTo>
                                    <a:pt x="1146" y="402"/>
                                  </a:lnTo>
                                  <a:lnTo>
                                    <a:pt x="1146" y="396"/>
                                  </a:lnTo>
                                  <a:lnTo>
                                    <a:pt x="1158" y="396"/>
                                  </a:lnTo>
                                  <a:lnTo>
                                    <a:pt x="1170" y="390"/>
                                  </a:lnTo>
                                  <a:lnTo>
                                    <a:pt x="1182" y="378"/>
                                  </a:lnTo>
                                  <a:lnTo>
                                    <a:pt x="1182" y="366"/>
                                  </a:lnTo>
                                  <a:lnTo>
                                    <a:pt x="1170" y="366"/>
                                  </a:lnTo>
                                  <a:lnTo>
                                    <a:pt x="1158" y="372"/>
                                  </a:lnTo>
                                  <a:lnTo>
                                    <a:pt x="1152" y="372"/>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3" name="Vietnam" descr="© INSCALE GmbH, 15.06.2010"/>
                            <a:cNvSpPr>
                              <a:spLocks/>
                            </a:cNvSpPr>
                          </a:nvSpPr>
                          <a:spPr bwMode="gray">
                            <a:xfrm>
                              <a:off x="4413" y="1126"/>
                              <a:ext cx="155" cy="305"/>
                            </a:xfrm>
                            <a:custGeom>
                              <a:avLst/>
                              <a:gdLst>
                                <a:gd name="T0" fmla="*/ 2147483647 w 606"/>
                                <a:gd name="T1" fmla="*/ 2147483647 h 1194"/>
                                <a:gd name="T2" fmla="*/ 2147483647 w 606"/>
                                <a:gd name="T3" fmla="*/ 2147483647 h 1194"/>
                                <a:gd name="T4" fmla="*/ 2147483647 w 606"/>
                                <a:gd name="T5" fmla="*/ 2147483647 h 1194"/>
                                <a:gd name="T6" fmla="*/ 2147483647 w 606"/>
                                <a:gd name="T7" fmla="*/ 2147483647 h 1194"/>
                                <a:gd name="T8" fmla="*/ 2147483647 w 606"/>
                                <a:gd name="T9" fmla="*/ 2147483647 h 1194"/>
                                <a:gd name="T10" fmla="*/ 2147483647 w 606"/>
                                <a:gd name="T11" fmla="*/ 2147483647 h 1194"/>
                                <a:gd name="T12" fmla="*/ 2147483647 w 606"/>
                                <a:gd name="T13" fmla="*/ 2147483647 h 1194"/>
                                <a:gd name="T14" fmla="*/ 2147483647 w 606"/>
                                <a:gd name="T15" fmla="*/ 2147483647 h 1194"/>
                                <a:gd name="T16" fmla="*/ 2147483647 w 606"/>
                                <a:gd name="T17" fmla="*/ 2147483647 h 1194"/>
                                <a:gd name="T18" fmla="*/ 2147483647 w 606"/>
                                <a:gd name="T19" fmla="*/ 2147483647 h 1194"/>
                                <a:gd name="T20" fmla="*/ 2147483647 w 606"/>
                                <a:gd name="T21" fmla="*/ 2147483647 h 1194"/>
                                <a:gd name="T22" fmla="*/ 2147483647 w 606"/>
                                <a:gd name="T23" fmla="*/ 2147483647 h 1194"/>
                                <a:gd name="T24" fmla="*/ 2147483647 w 606"/>
                                <a:gd name="T25" fmla="*/ 2147483647 h 1194"/>
                                <a:gd name="T26" fmla="*/ 2147483647 w 606"/>
                                <a:gd name="T27" fmla="*/ 2147483647 h 1194"/>
                                <a:gd name="T28" fmla="*/ 2147483647 w 606"/>
                                <a:gd name="T29" fmla="*/ 2147483647 h 1194"/>
                                <a:gd name="T30" fmla="*/ 2147483647 w 606"/>
                                <a:gd name="T31" fmla="*/ 2147483647 h 1194"/>
                                <a:gd name="T32" fmla="*/ 2147483647 w 606"/>
                                <a:gd name="T33" fmla="*/ 2147483647 h 1194"/>
                                <a:gd name="T34" fmla="*/ 2147483647 w 606"/>
                                <a:gd name="T35" fmla="*/ 2147483647 h 1194"/>
                                <a:gd name="T36" fmla="*/ 2147483647 w 606"/>
                                <a:gd name="T37" fmla="*/ 2147483647 h 1194"/>
                                <a:gd name="T38" fmla="*/ 2147483647 w 606"/>
                                <a:gd name="T39" fmla="*/ 2147483647 h 1194"/>
                                <a:gd name="T40" fmla="*/ 2147483647 w 606"/>
                                <a:gd name="T41" fmla="*/ 2147483647 h 1194"/>
                                <a:gd name="T42" fmla="*/ 2147483647 w 606"/>
                                <a:gd name="T43" fmla="*/ 2147483647 h 1194"/>
                                <a:gd name="T44" fmla="*/ 2147483647 w 606"/>
                                <a:gd name="T45" fmla="*/ 2147483647 h 1194"/>
                                <a:gd name="T46" fmla="*/ 2147483647 w 606"/>
                                <a:gd name="T47" fmla="*/ 2147483647 h 1194"/>
                                <a:gd name="T48" fmla="*/ 2147483647 w 606"/>
                                <a:gd name="T49" fmla="*/ 2147483647 h 1194"/>
                                <a:gd name="T50" fmla="*/ 2147483647 w 606"/>
                                <a:gd name="T51" fmla="*/ 2147483647 h 1194"/>
                                <a:gd name="T52" fmla="*/ 2147483647 w 606"/>
                                <a:gd name="T53" fmla="*/ 2147483647 h 1194"/>
                                <a:gd name="T54" fmla="*/ 2147483647 w 606"/>
                                <a:gd name="T55" fmla="*/ 2147483647 h 1194"/>
                                <a:gd name="T56" fmla="*/ 2147483647 w 606"/>
                                <a:gd name="T57" fmla="*/ 2147483647 h 1194"/>
                                <a:gd name="T58" fmla="*/ 2147483647 w 606"/>
                                <a:gd name="T59" fmla="*/ 2147483647 h 1194"/>
                                <a:gd name="T60" fmla="*/ 2147483647 w 606"/>
                                <a:gd name="T61" fmla="*/ 2147483647 h 1194"/>
                                <a:gd name="T62" fmla="*/ 2147483647 w 606"/>
                                <a:gd name="T63" fmla="*/ 2147483647 h 1194"/>
                                <a:gd name="T64" fmla="*/ 2147483647 w 606"/>
                                <a:gd name="T65" fmla="*/ 2147483647 h 1194"/>
                                <a:gd name="T66" fmla="*/ 2147483647 w 606"/>
                                <a:gd name="T67" fmla="*/ 2147483647 h 1194"/>
                                <a:gd name="T68" fmla="*/ 2147483647 w 606"/>
                                <a:gd name="T69" fmla="*/ 2147483647 h 1194"/>
                                <a:gd name="T70" fmla="*/ 2147483647 w 606"/>
                                <a:gd name="T71" fmla="*/ 2147483647 h 1194"/>
                                <a:gd name="T72" fmla="*/ 2147483647 w 606"/>
                                <a:gd name="T73" fmla="*/ 2147483647 h 1194"/>
                                <a:gd name="T74" fmla="*/ 2147483647 w 606"/>
                                <a:gd name="T75" fmla="*/ 2147483647 h 1194"/>
                                <a:gd name="T76" fmla="*/ 2147483647 w 606"/>
                                <a:gd name="T77" fmla="*/ 2147483647 h 1194"/>
                                <a:gd name="T78" fmla="*/ 2147483647 w 606"/>
                                <a:gd name="T79" fmla="*/ 2147483647 h 1194"/>
                                <a:gd name="T80" fmla="*/ 2147483647 w 606"/>
                                <a:gd name="T81" fmla="*/ 2147483647 h 1194"/>
                                <a:gd name="T82" fmla="*/ 2147483647 w 606"/>
                                <a:gd name="T83" fmla="*/ 2147483647 h 1194"/>
                                <a:gd name="T84" fmla="*/ 2147483647 w 606"/>
                                <a:gd name="T85" fmla="*/ 2147483647 h 1194"/>
                                <a:gd name="T86" fmla="*/ 2147483647 w 606"/>
                                <a:gd name="T87" fmla="*/ 2147483647 h 1194"/>
                                <a:gd name="T88" fmla="*/ 2147483647 w 606"/>
                                <a:gd name="T89" fmla="*/ 2147483647 h 1194"/>
                                <a:gd name="T90" fmla="*/ 2147483647 w 606"/>
                                <a:gd name="T91" fmla="*/ 2147483647 h 1194"/>
                                <a:gd name="T92" fmla="*/ 2147483647 w 606"/>
                                <a:gd name="T93" fmla="*/ 2147483647 h 1194"/>
                                <a:gd name="T94" fmla="*/ 2147483647 w 606"/>
                                <a:gd name="T95" fmla="*/ 2147483647 h 1194"/>
                                <a:gd name="T96" fmla="*/ 2147483647 w 606"/>
                                <a:gd name="T97" fmla="*/ 2147483647 h 1194"/>
                                <a:gd name="T98" fmla="*/ 2147483647 w 606"/>
                                <a:gd name="T99" fmla="*/ 2147483647 h 1194"/>
                                <a:gd name="T100" fmla="*/ 2147483647 w 606"/>
                                <a:gd name="T101" fmla="*/ 2147483647 h 1194"/>
                                <a:gd name="T102" fmla="*/ 2147483647 w 606"/>
                                <a:gd name="T103" fmla="*/ 2147483647 h 1194"/>
                                <a:gd name="T104" fmla="*/ 2147483647 w 606"/>
                                <a:gd name="T105" fmla="*/ 2147483647 h 1194"/>
                                <a:gd name="T106" fmla="*/ 2147483647 w 606"/>
                                <a:gd name="T107" fmla="*/ 2147483647 h 1194"/>
                                <a:gd name="T108" fmla="*/ 2147483647 w 606"/>
                                <a:gd name="T109" fmla="*/ 2147483647 h 1194"/>
                                <a:gd name="T110" fmla="*/ 2147483647 w 606"/>
                                <a:gd name="T111" fmla="*/ 2147483647 h 1194"/>
                                <a:gd name="T112" fmla="*/ 2147483647 w 606"/>
                                <a:gd name="T113" fmla="*/ 2147483647 h 1194"/>
                                <a:gd name="T114" fmla="*/ 2147483647 w 606"/>
                                <a:gd name="T115" fmla="*/ 2147483647 h 1194"/>
                                <a:gd name="T116" fmla="*/ 2147483647 w 606"/>
                                <a:gd name="T117" fmla="*/ 2147483647 h 1194"/>
                                <a:gd name="T118" fmla="*/ 2147483647 w 606"/>
                                <a:gd name="T119" fmla="*/ 2147483647 h 1194"/>
                                <a:gd name="T120" fmla="*/ 2147483647 w 606"/>
                                <a:gd name="T121" fmla="*/ 2147483647 h 1194"/>
                                <a:gd name="T122" fmla="*/ 2147483647 w 606"/>
                                <a:gd name="T123" fmla="*/ 2147483647 h 1194"/>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 name="T186" fmla="*/ 0 w 606"/>
                                <a:gd name="T187" fmla="*/ 0 h 1194"/>
                                <a:gd name="T188" fmla="*/ 606 w 606"/>
                                <a:gd name="T189" fmla="*/ 1194 h 1194"/>
                              </a:gdLst>
                              <a:ahLst/>
                              <a:cxnLst>
                                <a:cxn ang="T124">
                                  <a:pos x="T0" y="T1"/>
                                </a:cxn>
                                <a:cxn ang="T125">
                                  <a:pos x="T2" y="T3"/>
                                </a:cxn>
                                <a:cxn ang="T126">
                                  <a:pos x="T4" y="T5"/>
                                </a:cxn>
                                <a:cxn ang="T127">
                                  <a:pos x="T6" y="T7"/>
                                </a:cxn>
                                <a:cxn ang="T128">
                                  <a:pos x="T8" y="T9"/>
                                </a:cxn>
                                <a:cxn ang="T129">
                                  <a:pos x="T10" y="T11"/>
                                </a:cxn>
                                <a:cxn ang="T130">
                                  <a:pos x="T12" y="T13"/>
                                </a:cxn>
                                <a:cxn ang="T131">
                                  <a:pos x="T14" y="T15"/>
                                </a:cxn>
                                <a:cxn ang="T132">
                                  <a:pos x="T16" y="T17"/>
                                </a:cxn>
                                <a:cxn ang="T133">
                                  <a:pos x="T18" y="T19"/>
                                </a:cxn>
                                <a:cxn ang="T134">
                                  <a:pos x="T20" y="T21"/>
                                </a:cxn>
                                <a:cxn ang="T135">
                                  <a:pos x="T22" y="T23"/>
                                </a:cxn>
                                <a:cxn ang="T136">
                                  <a:pos x="T24" y="T25"/>
                                </a:cxn>
                                <a:cxn ang="T137">
                                  <a:pos x="T26" y="T27"/>
                                </a:cxn>
                                <a:cxn ang="T138">
                                  <a:pos x="T28" y="T29"/>
                                </a:cxn>
                                <a:cxn ang="T139">
                                  <a:pos x="T30" y="T31"/>
                                </a:cxn>
                                <a:cxn ang="T140">
                                  <a:pos x="T32" y="T33"/>
                                </a:cxn>
                                <a:cxn ang="T141">
                                  <a:pos x="T34" y="T35"/>
                                </a:cxn>
                                <a:cxn ang="T142">
                                  <a:pos x="T36" y="T37"/>
                                </a:cxn>
                                <a:cxn ang="T143">
                                  <a:pos x="T38" y="T39"/>
                                </a:cxn>
                                <a:cxn ang="T144">
                                  <a:pos x="T40" y="T41"/>
                                </a:cxn>
                                <a:cxn ang="T145">
                                  <a:pos x="T42" y="T43"/>
                                </a:cxn>
                                <a:cxn ang="T146">
                                  <a:pos x="T44" y="T45"/>
                                </a:cxn>
                                <a:cxn ang="T147">
                                  <a:pos x="T46" y="T47"/>
                                </a:cxn>
                                <a:cxn ang="T148">
                                  <a:pos x="T48" y="T49"/>
                                </a:cxn>
                                <a:cxn ang="T149">
                                  <a:pos x="T50" y="T51"/>
                                </a:cxn>
                                <a:cxn ang="T150">
                                  <a:pos x="T52" y="T53"/>
                                </a:cxn>
                                <a:cxn ang="T151">
                                  <a:pos x="T54" y="T55"/>
                                </a:cxn>
                                <a:cxn ang="T152">
                                  <a:pos x="T56" y="T57"/>
                                </a:cxn>
                                <a:cxn ang="T153">
                                  <a:pos x="T58" y="T59"/>
                                </a:cxn>
                                <a:cxn ang="T154">
                                  <a:pos x="T60" y="T61"/>
                                </a:cxn>
                                <a:cxn ang="T155">
                                  <a:pos x="T62" y="T63"/>
                                </a:cxn>
                                <a:cxn ang="T156">
                                  <a:pos x="T64" y="T65"/>
                                </a:cxn>
                                <a:cxn ang="T157">
                                  <a:pos x="T66" y="T67"/>
                                </a:cxn>
                                <a:cxn ang="T158">
                                  <a:pos x="T68" y="T69"/>
                                </a:cxn>
                                <a:cxn ang="T159">
                                  <a:pos x="T70" y="T71"/>
                                </a:cxn>
                                <a:cxn ang="T160">
                                  <a:pos x="T72" y="T73"/>
                                </a:cxn>
                                <a:cxn ang="T161">
                                  <a:pos x="T74" y="T75"/>
                                </a:cxn>
                                <a:cxn ang="T162">
                                  <a:pos x="T76" y="T77"/>
                                </a:cxn>
                                <a:cxn ang="T163">
                                  <a:pos x="T78" y="T79"/>
                                </a:cxn>
                                <a:cxn ang="T164">
                                  <a:pos x="T80" y="T81"/>
                                </a:cxn>
                                <a:cxn ang="T165">
                                  <a:pos x="T82" y="T83"/>
                                </a:cxn>
                                <a:cxn ang="T166">
                                  <a:pos x="T84" y="T85"/>
                                </a:cxn>
                                <a:cxn ang="T167">
                                  <a:pos x="T86" y="T87"/>
                                </a:cxn>
                                <a:cxn ang="T168">
                                  <a:pos x="T88" y="T89"/>
                                </a:cxn>
                                <a:cxn ang="T169">
                                  <a:pos x="T90" y="T91"/>
                                </a:cxn>
                                <a:cxn ang="T170">
                                  <a:pos x="T92" y="T93"/>
                                </a:cxn>
                                <a:cxn ang="T171">
                                  <a:pos x="T94" y="T95"/>
                                </a:cxn>
                                <a:cxn ang="T172">
                                  <a:pos x="T96" y="T97"/>
                                </a:cxn>
                                <a:cxn ang="T173">
                                  <a:pos x="T98" y="T99"/>
                                </a:cxn>
                                <a:cxn ang="T174">
                                  <a:pos x="T100" y="T101"/>
                                </a:cxn>
                                <a:cxn ang="T175">
                                  <a:pos x="T102" y="T103"/>
                                </a:cxn>
                                <a:cxn ang="T176">
                                  <a:pos x="T104" y="T105"/>
                                </a:cxn>
                                <a:cxn ang="T177">
                                  <a:pos x="T106" y="T107"/>
                                </a:cxn>
                                <a:cxn ang="T178">
                                  <a:pos x="T108" y="T109"/>
                                </a:cxn>
                                <a:cxn ang="T179">
                                  <a:pos x="T110" y="T111"/>
                                </a:cxn>
                                <a:cxn ang="T180">
                                  <a:pos x="T112" y="T113"/>
                                </a:cxn>
                                <a:cxn ang="T181">
                                  <a:pos x="T114" y="T115"/>
                                </a:cxn>
                                <a:cxn ang="T182">
                                  <a:pos x="T116" y="T117"/>
                                </a:cxn>
                                <a:cxn ang="T183">
                                  <a:pos x="T118" y="T119"/>
                                </a:cxn>
                                <a:cxn ang="T184">
                                  <a:pos x="T120" y="T121"/>
                                </a:cxn>
                                <a:cxn ang="T185">
                                  <a:pos x="T122" y="T123"/>
                                </a:cxn>
                              </a:cxnLst>
                              <a:rect l="T186" t="T187" r="T188" b="T189"/>
                              <a:pathLst>
                                <a:path w="606" h="1194">
                                  <a:moveTo>
                                    <a:pt x="6" y="48"/>
                                  </a:moveTo>
                                  <a:lnTo>
                                    <a:pt x="0" y="60"/>
                                  </a:lnTo>
                                  <a:lnTo>
                                    <a:pt x="0" y="72"/>
                                  </a:lnTo>
                                  <a:lnTo>
                                    <a:pt x="12" y="96"/>
                                  </a:lnTo>
                                  <a:lnTo>
                                    <a:pt x="18" y="102"/>
                                  </a:lnTo>
                                  <a:lnTo>
                                    <a:pt x="24" y="114"/>
                                  </a:lnTo>
                                  <a:lnTo>
                                    <a:pt x="36" y="120"/>
                                  </a:lnTo>
                                  <a:lnTo>
                                    <a:pt x="42" y="132"/>
                                  </a:lnTo>
                                  <a:lnTo>
                                    <a:pt x="48" y="126"/>
                                  </a:lnTo>
                                  <a:lnTo>
                                    <a:pt x="54" y="126"/>
                                  </a:lnTo>
                                  <a:lnTo>
                                    <a:pt x="54" y="156"/>
                                  </a:lnTo>
                                  <a:lnTo>
                                    <a:pt x="66" y="180"/>
                                  </a:lnTo>
                                  <a:lnTo>
                                    <a:pt x="84" y="198"/>
                                  </a:lnTo>
                                  <a:lnTo>
                                    <a:pt x="90" y="210"/>
                                  </a:lnTo>
                                  <a:lnTo>
                                    <a:pt x="108" y="210"/>
                                  </a:lnTo>
                                  <a:lnTo>
                                    <a:pt x="108" y="216"/>
                                  </a:lnTo>
                                  <a:lnTo>
                                    <a:pt x="120" y="228"/>
                                  </a:lnTo>
                                  <a:lnTo>
                                    <a:pt x="126" y="222"/>
                                  </a:lnTo>
                                  <a:lnTo>
                                    <a:pt x="132" y="210"/>
                                  </a:lnTo>
                                  <a:lnTo>
                                    <a:pt x="132" y="204"/>
                                  </a:lnTo>
                                  <a:lnTo>
                                    <a:pt x="138" y="192"/>
                                  </a:lnTo>
                                  <a:lnTo>
                                    <a:pt x="150" y="192"/>
                                  </a:lnTo>
                                  <a:lnTo>
                                    <a:pt x="162" y="198"/>
                                  </a:lnTo>
                                  <a:lnTo>
                                    <a:pt x="186" y="222"/>
                                  </a:lnTo>
                                  <a:lnTo>
                                    <a:pt x="180" y="222"/>
                                  </a:lnTo>
                                  <a:lnTo>
                                    <a:pt x="174" y="228"/>
                                  </a:lnTo>
                                  <a:lnTo>
                                    <a:pt x="174" y="234"/>
                                  </a:lnTo>
                                  <a:lnTo>
                                    <a:pt x="198" y="246"/>
                                  </a:lnTo>
                                  <a:lnTo>
                                    <a:pt x="216" y="252"/>
                                  </a:lnTo>
                                  <a:lnTo>
                                    <a:pt x="228" y="258"/>
                                  </a:lnTo>
                                  <a:lnTo>
                                    <a:pt x="228" y="270"/>
                                  </a:lnTo>
                                  <a:lnTo>
                                    <a:pt x="222" y="282"/>
                                  </a:lnTo>
                                  <a:lnTo>
                                    <a:pt x="210" y="288"/>
                                  </a:lnTo>
                                  <a:lnTo>
                                    <a:pt x="204" y="300"/>
                                  </a:lnTo>
                                  <a:lnTo>
                                    <a:pt x="198" y="306"/>
                                  </a:lnTo>
                                  <a:lnTo>
                                    <a:pt x="180" y="306"/>
                                  </a:lnTo>
                                  <a:lnTo>
                                    <a:pt x="174" y="300"/>
                                  </a:lnTo>
                                  <a:lnTo>
                                    <a:pt x="150" y="300"/>
                                  </a:lnTo>
                                  <a:lnTo>
                                    <a:pt x="156" y="306"/>
                                  </a:lnTo>
                                  <a:lnTo>
                                    <a:pt x="156" y="324"/>
                                  </a:lnTo>
                                  <a:lnTo>
                                    <a:pt x="168" y="330"/>
                                  </a:lnTo>
                                  <a:lnTo>
                                    <a:pt x="174" y="336"/>
                                  </a:lnTo>
                                  <a:lnTo>
                                    <a:pt x="210" y="354"/>
                                  </a:lnTo>
                                  <a:lnTo>
                                    <a:pt x="222" y="366"/>
                                  </a:lnTo>
                                  <a:lnTo>
                                    <a:pt x="234" y="372"/>
                                  </a:lnTo>
                                  <a:lnTo>
                                    <a:pt x="240" y="378"/>
                                  </a:lnTo>
                                  <a:lnTo>
                                    <a:pt x="252" y="378"/>
                                  </a:lnTo>
                                  <a:lnTo>
                                    <a:pt x="252" y="408"/>
                                  </a:lnTo>
                                  <a:lnTo>
                                    <a:pt x="258" y="414"/>
                                  </a:lnTo>
                                  <a:lnTo>
                                    <a:pt x="270" y="414"/>
                                  </a:lnTo>
                                  <a:lnTo>
                                    <a:pt x="282" y="420"/>
                                  </a:lnTo>
                                  <a:lnTo>
                                    <a:pt x="288" y="426"/>
                                  </a:lnTo>
                                  <a:lnTo>
                                    <a:pt x="294" y="426"/>
                                  </a:lnTo>
                                  <a:lnTo>
                                    <a:pt x="294" y="450"/>
                                  </a:lnTo>
                                  <a:lnTo>
                                    <a:pt x="306" y="474"/>
                                  </a:lnTo>
                                  <a:lnTo>
                                    <a:pt x="324" y="486"/>
                                  </a:lnTo>
                                  <a:lnTo>
                                    <a:pt x="342" y="504"/>
                                  </a:lnTo>
                                  <a:lnTo>
                                    <a:pt x="348" y="522"/>
                                  </a:lnTo>
                                  <a:lnTo>
                                    <a:pt x="366" y="522"/>
                                  </a:lnTo>
                                  <a:lnTo>
                                    <a:pt x="366" y="528"/>
                                  </a:lnTo>
                                  <a:lnTo>
                                    <a:pt x="372" y="534"/>
                                  </a:lnTo>
                                  <a:lnTo>
                                    <a:pt x="384" y="558"/>
                                  </a:lnTo>
                                  <a:lnTo>
                                    <a:pt x="396" y="570"/>
                                  </a:lnTo>
                                  <a:lnTo>
                                    <a:pt x="408" y="570"/>
                                  </a:lnTo>
                                  <a:lnTo>
                                    <a:pt x="414" y="576"/>
                                  </a:lnTo>
                                  <a:lnTo>
                                    <a:pt x="426" y="582"/>
                                  </a:lnTo>
                                  <a:lnTo>
                                    <a:pt x="432" y="588"/>
                                  </a:lnTo>
                                  <a:lnTo>
                                    <a:pt x="432" y="600"/>
                                  </a:lnTo>
                                  <a:lnTo>
                                    <a:pt x="426" y="606"/>
                                  </a:lnTo>
                                  <a:lnTo>
                                    <a:pt x="420" y="606"/>
                                  </a:lnTo>
                                  <a:lnTo>
                                    <a:pt x="414" y="612"/>
                                  </a:lnTo>
                                  <a:lnTo>
                                    <a:pt x="408" y="612"/>
                                  </a:lnTo>
                                  <a:lnTo>
                                    <a:pt x="432" y="636"/>
                                  </a:lnTo>
                                  <a:lnTo>
                                    <a:pt x="456" y="648"/>
                                  </a:lnTo>
                                  <a:lnTo>
                                    <a:pt x="462" y="654"/>
                                  </a:lnTo>
                                  <a:lnTo>
                                    <a:pt x="468" y="654"/>
                                  </a:lnTo>
                                  <a:lnTo>
                                    <a:pt x="450" y="690"/>
                                  </a:lnTo>
                                  <a:lnTo>
                                    <a:pt x="456" y="690"/>
                                  </a:lnTo>
                                  <a:lnTo>
                                    <a:pt x="468" y="702"/>
                                  </a:lnTo>
                                  <a:lnTo>
                                    <a:pt x="468" y="708"/>
                                  </a:lnTo>
                                  <a:lnTo>
                                    <a:pt x="456" y="720"/>
                                  </a:lnTo>
                                  <a:lnTo>
                                    <a:pt x="450" y="720"/>
                                  </a:lnTo>
                                  <a:lnTo>
                                    <a:pt x="450" y="762"/>
                                  </a:lnTo>
                                  <a:lnTo>
                                    <a:pt x="456" y="762"/>
                                  </a:lnTo>
                                  <a:lnTo>
                                    <a:pt x="468" y="774"/>
                                  </a:lnTo>
                                  <a:lnTo>
                                    <a:pt x="480" y="798"/>
                                  </a:lnTo>
                                  <a:lnTo>
                                    <a:pt x="480" y="804"/>
                                  </a:lnTo>
                                  <a:lnTo>
                                    <a:pt x="468" y="816"/>
                                  </a:lnTo>
                                  <a:lnTo>
                                    <a:pt x="462" y="816"/>
                                  </a:lnTo>
                                  <a:lnTo>
                                    <a:pt x="462" y="828"/>
                                  </a:lnTo>
                                  <a:lnTo>
                                    <a:pt x="468" y="834"/>
                                  </a:lnTo>
                                  <a:lnTo>
                                    <a:pt x="468" y="864"/>
                                  </a:lnTo>
                                  <a:lnTo>
                                    <a:pt x="474" y="870"/>
                                  </a:lnTo>
                                  <a:lnTo>
                                    <a:pt x="474" y="900"/>
                                  </a:lnTo>
                                  <a:lnTo>
                                    <a:pt x="462" y="894"/>
                                  </a:lnTo>
                                  <a:lnTo>
                                    <a:pt x="444" y="894"/>
                                  </a:lnTo>
                                  <a:lnTo>
                                    <a:pt x="438" y="900"/>
                                  </a:lnTo>
                                  <a:lnTo>
                                    <a:pt x="438" y="918"/>
                                  </a:lnTo>
                                  <a:lnTo>
                                    <a:pt x="408" y="918"/>
                                  </a:lnTo>
                                  <a:lnTo>
                                    <a:pt x="408" y="942"/>
                                  </a:lnTo>
                                  <a:lnTo>
                                    <a:pt x="366" y="942"/>
                                  </a:lnTo>
                                  <a:lnTo>
                                    <a:pt x="366" y="966"/>
                                  </a:lnTo>
                                  <a:lnTo>
                                    <a:pt x="378" y="990"/>
                                  </a:lnTo>
                                  <a:lnTo>
                                    <a:pt x="396" y="1008"/>
                                  </a:lnTo>
                                  <a:lnTo>
                                    <a:pt x="396" y="1020"/>
                                  </a:lnTo>
                                  <a:lnTo>
                                    <a:pt x="390" y="1014"/>
                                  </a:lnTo>
                                  <a:lnTo>
                                    <a:pt x="378" y="1008"/>
                                  </a:lnTo>
                                  <a:lnTo>
                                    <a:pt x="372" y="1002"/>
                                  </a:lnTo>
                                  <a:lnTo>
                                    <a:pt x="360" y="996"/>
                                  </a:lnTo>
                                  <a:lnTo>
                                    <a:pt x="348" y="996"/>
                                  </a:lnTo>
                                  <a:lnTo>
                                    <a:pt x="342" y="1002"/>
                                  </a:lnTo>
                                  <a:lnTo>
                                    <a:pt x="342" y="1008"/>
                                  </a:lnTo>
                                  <a:lnTo>
                                    <a:pt x="306" y="1008"/>
                                  </a:lnTo>
                                  <a:lnTo>
                                    <a:pt x="312" y="1014"/>
                                  </a:lnTo>
                                  <a:lnTo>
                                    <a:pt x="318" y="1014"/>
                                  </a:lnTo>
                                  <a:lnTo>
                                    <a:pt x="324" y="1020"/>
                                  </a:lnTo>
                                  <a:lnTo>
                                    <a:pt x="324" y="1026"/>
                                  </a:lnTo>
                                  <a:lnTo>
                                    <a:pt x="312" y="1032"/>
                                  </a:lnTo>
                                  <a:lnTo>
                                    <a:pt x="294" y="1032"/>
                                  </a:lnTo>
                                  <a:lnTo>
                                    <a:pt x="276" y="1038"/>
                                  </a:lnTo>
                                  <a:lnTo>
                                    <a:pt x="270" y="1050"/>
                                  </a:lnTo>
                                  <a:lnTo>
                                    <a:pt x="270" y="1056"/>
                                  </a:lnTo>
                                  <a:lnTo>
                                    <a:pt x="288" y="1074"/>
                                  </a:lnTo>
                                  <a:lnTo>
                                    <a:pt x="300" y="1080"/>
                                  </a:lnTo>
                                  <a:lnTo>
                                    <a:pt x="306" y="1086"/>
                                  </a:lnTo>
                                  <a:lnTo>
                                    <a:pt x="312" y="1086"/>
                                  </a:lnTo>
                                  <a:lnTo>
                                    <a:pt x="294" y="1104"/>
                                  </a:lnTo>
                                  <a:lnTo>
                                    <a:pt x="294" y="1110"/>
                                  </a:lnTo>
                                  <a:lnTo>
                                    <a:pt x="300" y="1116"/>
                                  </a:lnTo>
                                  <a:lnTo>
                                    <a:pt x="300" y="1128"/>
                                  </a:lnTo>
                                  <a:lnTo>
                                    <a:pt x="306" y="1140"/>
                                  </a:lnTo>
                                  <a:lnTo>
                                    <a:pt x="306" y="1152"/>
                                  </a:lnTo>
                                  <a:lnTo>
                                    <a:pt x="312" y="1158"/>
                                  </a:lnTo>
                                  <a:lnTo>
                                    <a:pt x="294" y="1176"/>
                                  </a:lnTo>
                                  <a:lnTo>
                                    <a:pt x="294" y="1188"/>
                                  </a:lnTo>
                                  <a:lnTo>
                                    <a:pt x="306" y="1194"/>
                                  </a:lnTo>
                                  <a:lnTo>
                                    <a:pt x="318" y="1194"/>
                                  </a:lnTo>
                                  <a:lnTo>
                                    <a:pt x="330" y="1188"/>
                                  </a:lnTo>
                                  <a:lnTo>
                                    <a:pt x="354" y="1164"/>
                                  </a:lnTo>
                                  <a:lnTo>
                                    <a:pt x="366" y="1158"/>
                                  </a:lnTo>
                                  <a:lnTo>
                                    <a:pt x="378" y="1158"/>
                                  </a:lnTo>
                                  <a:lnTo>
                                    <a:pt x="384" y="1134"/>
                                  </a:lnTo>
                                  <a:lnTo>
                                    <a:pt x="384" y="1110"/>
                                  </a:lnTo>
                                  <a:lnTo>
                                    <a:pt x="396" y="1110"/>
                                  </a:lnTo>
                                  <a:lnTo>
                                    <a:pt x="402" y="1116"/>
                                  </a:lnTo>
                                  <a:lnTo>
                                    <a:pt x="414" y="1116"/>
                                  </a:lnTo>
                                  <a:lnTo>
                                    <a:pt x="426" y="1104"/>
                                  </a:lnTo>
                                  <a:lnTo>
                                    <a:pt x="426" y="1092"/>
                                  </a:lnTo>
                                  <a:lnTo>
                                    <a:pt x="420" y="1086"/>
                                  </a:lnTo>
                                  <a:lnTo>
                                    <a:pt x="414" y="1074"/>
                                  </a:lnTo>
                                  <a:lnTo>
                                    <a:pt x="408" y="1068"/>
                                  </a:lnTo>
                                  <a:lnTo>
                                    <a:pt x="408" y="1062"/>
                                  </a:lnTo>
                                  <a:lnTo>
                                    <a:pt x="414" y="1056"/>
                                  </a:lnTo>
                                  <a:lnTo>
                                    <a:pt x="426" y="1056"/>
                                  </a:lnTo>
                                  <a:lnTo>
                                    <a:pt x="438" y="1050"/>
                                  </a:lnTo>
                                  <a:lnTo>
                                    <a:pt x="444" y="1044"/>
                                  </a:lnTo>
                                  <a:lnTo>
                                    <a:pt x="450" y="1044"/>
                                  </a:lnTo>
                                  <a:lnTo>
                                    <a:pt x="456" y="1050"/>
                                  </a:lnTo>
                                  <a:lnTo>
                                    <a:pt x="468" y="1050"/>
                                  </a:lnTo>
                                  <a:lnTo>
                                    <a:pt x="480" y="1044"/>
                                  </a:lnTo>
                                  <a:lnTo>
                                    <a:pt x="498" y="1038"/>
                                  </a:lnTo>
                                  <a:lnTo>
                                    <a:pt x="546" y="1014"/>
                                  </a:lnTo>
                                  <a:lnTo>
                                    <a:pt x="582" y="978"/>
                                  </a:lnTo>
                                  <a:lnTo>
                                    <a:pt x="588" y="960"/>
                                  </a:lnTo>
                                  <a:lnTo>
                                    <a:pt x="594" y="936"/>
                                  </a:lnTo>
                                  <a:lnTo>
                                    <a:pt x="606" y="876"/>
                                  </a:lnTo>
                                  <a:lnTo>
                                    <a:pt x="606" y="846"/>
                                  </a:lnTo>
                                  <a:lnTo>
                                    <a:pt x="600" y="834"/>
                                  </a:lnTo>
                                  <a:lnTo>
                                    <a:pt x="576" y="810"/>
                                  </a:lnTo>
                                  <a:lnTo>
                                    <a:pt x="594" y="804"/>
                                  </a:lnTo>
                                  <a:lnTo>
                                    <a:pt x="594" y="774"/>
                                  </a:lnTo>
                                  <a:lnTo>
                                    <a:pt x="588" y="756"/>
                                  </a:lnTo>
                                  <a:lnTo>
                                    <a:pt x="588" y="744"/>
                                  </a:lnTo>
                                  <a:lnTo>
                                    <a:pt x="570" y="708"/>
                                  </a:lnTo>
                                  <a:lnTo>
                                    <a:pt x="564" y="690"/>
                                  </a:lnTo>
                                  <a:lnTo>
                                    <a:pt x="558" y="684"/>
                                  </a:lnTo>
                                  <a:lnTo>
                                    <a:pt x="552" y="672"/>
                                  </a:lnTo>
                                  <a:lnTo>
                                    <a:pt x="558" y="666"/>
                                  </a:lnTo>
                                  <a:lnTo>
                                    <a:pt x="558" y="642"/>
                                  </a:lnTo>
                                  <a:lnTo>
                                    <a:pt x="522" y="606"/>
                                  </a:lnTo>
                                  <a:lnTo>
                                    <a:pt x="486" y="576"/>
                                  </a:lnTo>
                                  <a:lnTo>
                                    <a:pt x="456" y="552"/>
                                  </a:lnTo>
                                  <a:lnTo>
                                    <a:pt x="432" y="534"/>
                                  </a:lnTo>
                                  <a:lnTo>
                                    <a:pt x="420" y="528"/>
                                  </a:lnTo>
                                  <a:lnTo>
                                    <a:pt x="402" y="516"/>
                                  </a:lnTo>
                                  <a:lnTo>
                                    <a:pt x="390" y="510"/>
                                  </a:lnTo>
                                  <a:lnTo>
                                    <a:pt x="384" y="504"/>
                                  </a:lnTo>
                                  <a:lnTo>
                                    <a:pt x="384" y="468"/>
                                  </a:lnTo>
                                  <a:lnTo>
                                    <a:pt x="336" y="420"/>
                                  </a:lnTo>
                                  <a:lnTo>
                                    <a:pt x="306" y="384"/>
                                  </a:lnTo>
                                  <a:lnTo>
                                    <a:pt x="288" y="354"/>
                                  </a:lnTo>
                                  <a:lnTo>
                                    <a:pt x="282" y="336"/>
                                  </a:lnTo>
                                  <a:lnTo>
                                    <a:pt x="282" y="318"/>
                                  </a:lnTo>
                                  <a:lnTo>
                                    <a:pt x="276" y="306"/>
                                  </a:lnTo>
                                  <a:lnTo>
                                    <a:pt x="276" y="282"/>
                                  </a:lnTo>
                                  <a:lnTo>
                                    <a:pt x="282" y="276"/>
                                  </a:lnTo>
                                  <a:lnTo>
                                    <a:pt x="294" y="252"/>
                                  </a:lnTo>
                                  <a:lnTo>
                                    <a:pt x="294" y="240"/>
                                  </a:lnTo>
                                  <a:lnTo>
                                    <a:pt x="300" y="240"/>
                                  </a:lnTo>
                                  <a:lnTo>
                                    <a:pt x="312" y="228"/>
                                  </a:lnTo>
                                  <a:lnTo>
                                    <a:pt x="324" y="222"/>
                                  </a:lnTo>
                                  <a:lnTo>
                                    <a:pt x="336" y="210"/>
                                  </a:lnTo>
                                  <a:lnTo>
                                    <a:pt x="336" y="204"/>
                                  </a:lnTo>
                                  <a:lnTo>
                                    <a:pt x="342" y="198"/>
                                  </a:lnTo>
                                  <a:lnTo>
                                    <a:pt x="372" y="198"/>
                                  </a:lnTo>
                                  <a:lnTo>
                                    <a:pt x="384" y="186"/>
                                  </a:lnTo>
                                  <a:lnTo>
                                    <a:pt x="390" y="174"/>
                                  </a:lnTo>
                                  <a:lnTo>
                                    <a:pt x="390" y="156"/>
                                  </a:lnTo>
                                  <a:lnTo>
                                    <a:pt x="396" y="144"/>
                                  </a:lnTo>
                                  <a:lnTo>
                                    <a:pt x="390" y="144"/>
                                  </a:lnTo>
                                  <a:lnTo>
                                    <a:pt x="384" y="138"/>
                                  </a:lnTo>
                                  <a:lnTo>
                                    <a:pt x="354" y="138"/>
                                  </a:lnTo>
                                  <a:lnTo>
                                    <a:pt x="342" y="132"/>
                                  </a:lnTo>
                                  <a:lnTo>
                                    <a:pt x="336" y="120"/>
                                  </a:lnTo>
                                  <a:lnTo>
                                    <a:pt x="330" y="114"/>
                                  </a:lnTo>
                                  <a:lnTo>
                                    <a:pt x="312" y="114"/>
                                  </a:lnTo>
                                  <a:lnTo>
                                    <a:pt x="312" y="96"/>
                                  </a:lnTo>
                                  <a:lnTo>
                                    <a:pt x="300" y="90"/>
                                  </a:lnTo>
                                  <a:lnTo>
                                    <a:pt x="294" y="72"/>
                                  </a:lnTo>
                                  <a:lnTo>
                                    <a:pt x="312" y="54"/>
                                  </a:lnTo>
                                  <a:lnTo>
                                    <a:pt x="312" y="48"/>
                                  </a:lnTo>
                                  <a:lnTo>
                                    <a:pt x="306" y="42"/>
                                  </a:lnTo>
                                  <a:lnTo>
                                    <a:pt x="276" y="42"/>
                                  </a:lnTo>
                                  <a:lnTo>
                                    <a:pt x="264" y="30"/>
                                  </a:lnTo>
                                  <a:lnTo>
                                    <a:pt x="234" y="36"/>
                                  </a:lnTo>
                                  <a:lnTo>
                                    <a:pt x="204" y="0"/>
                                  </a:lnTo>
                                  <a:lnTo>
                                    <a:pt x="198" y="0"/>
                                  </a:lnTo>
                                  <a:lnTo>
                                    <a:pt x="192" y="6"/>
                                  </a:lnTo>
                                  <a:lnTo>
                                    <a:pt x="180" y="12"/>
                                  </a:lnTo>
                                  <a:lnTo>
                                    <a:pt x="174" y="18"/>
                                  </a:lnTo>
                                  <a:lnTo>
                                    <a:pt x="174" y="30"/>
                                  </a:lnTo>
                                  <a:lnTo>
                                    <a:pt x="168" y="42"/>
                                  </a:lnTo>
                                  <a:lnTo>
                                    <a:pt x="168" y="48"/>
                                  </a:lnTo>
                                  <a:lnTo>
                                    <a:pt x="150" y="48"/>
                                  </a:lnTo>
                                  <a:lnTo>
                                    <a:pt x="144" y="54"/>
                                  </a:lnTo>
                                  <a:lnTo>
                                    <a:pt x="138" y="48"/>
                                  </a:lnTo>
                                  <a:lnTo>
                                    <a:pt x="120" y="48"/>
                                  </a:lnTo>
                                  <a:lnTo>
                                    <a:pt x="132" y="60"/>
                                  </a:lnTo>
                                  <a:lnTo>
                                    <a:pt x="132" y="72"/>
                                  </a:lnTo>
                                  <a:lnTo>
                                    <a:pt x="114" y="72"/>
                                  </a:lnTo>
                                  <a:lnTo>
                                    <a:pt x="108" y="66"/>
                                  </a:lnTo>
                                  <a:lnTo>
                                    <a:pt x="96" y="48"/>
                                  </a:lnTo>
                                  <a:lnTo>
                                    <a:pt x="90" y="48"/>
                                  </a:lnTo>
                                  <a:lnTo>
                                    <a:pt x="90" y="66"/>
                                  </a:lnTo>
                                  <a:lnTo>
                                    <a:pt x="72" y="48"/>
                                  </a:lnTo>
                                  <a:lnTo>
                                    <a:pt x="66" y="54"/>
                                  </a:lnTo>
                                  <a:lnTo>
                                    <a:pt x="60" y="66"/>
                                  </a:lnTo>
                                  <a:lnTo>
                                    <a:pt x="54" y="72"/>
                                  </a:lnTo>
                                  <a:lnTo>
                                    <a:pt x="42" y="72"/>
                                  </a:lnTo>
                                  <a:lnTo>
                                    <a:pt x="18" y="48"/>
                                  </a:lnTo>
                                  <a:lnTo>
                                    <a:pt x="6" y="48"/>
                                  </a:lnTo>
                                  <a:close/>
                                </a:path>
                              </a:pathLst>
                            </a:custGeom>
                            <a:solidFill>
                              <a:srgbClr val="33334B"/>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4" name="Venezuela" descr="© INSCALE GmbH, 15.06.2010"/>
                            <a:cNvSpPr>
                              <a:spLocks noEditPoints="1"/>
                            </a:cNvSpPr>
                          </a:nvSpPr>
                          <a:spPr bwMode="gray">
                            <a:xfrm>
                              <a:off x="1258" y="1357"/>
                              <a:ext cx="244" cy="238"/>
                            </a:xfrm>
                            <a:custGeom>
                              <a:avLst/>
                              <a:gdLst>
                                <a:gd name="T0" fmla="*/ 2147483647 w 954"/>
                                <a:gd name="T1" fmla="*/ 2147483647 h 930"/>
                                <a:gd name="T2" fmla="*/ 2147483647 w 954"/>
                                <a:gd name="T3" fmla="*/ 2147483647 h 930"/>
                                <a:gd name="T4" fmla="*/ 2147483647 w 954"/>
                                <a:gd name="T5" fmla="*/ 2147483647 h 930"/>
                                <a:gd name="T6" fmla="*/ 2147483647 w 954"/>
                                <a:gd name="T7" fmla="*/ 2147483647 h 930"/>
                                <a:gd name="T8" fmla="*/ 2147483647 w 954"/>
                                <a:gd name="T9" fmla="*/ 2147483647 h 930"/>
                                <a:gd name="T10" fmla="*/ 2147483647 w 954"/>
                                <a:gd name="T11" fmla="*/ 2147483647 h 930"/>
                                <a:gd name="T12" fmla="*/ 2147483647 w 954"/>
                                <a:gd name="T13" fmla="*/ 2147483647 h 930"/>
                                <a:gd name="T14" fmla="*/ 2147483647 w 954"/>
                                <a:gd name="T15" fmla="*/ 2147483647 h 930"/>
                                <a:gd name="T16" fmla="*/ 2147483647 w 954"/>
                                <a:gd name="T17" fmla="*/ 2147483647 h 930"/>
                                <a:gd name="T18" fmla="*/ 2147483647 w 954"/>
                                <a:gd name="T19" fmla="*/ 2147483647 h 930"/>
                                <a:gd name="T20" fmla="*/ 2147483647 w 954"/>
                                <a:gd name="T21" fmla="*/ 2147483647 h 930"/>
                                <a:gd name="T22" fmla="*/ 2147483647 w 954"/>
                                <a:gd name="T23" fmla="*/ 2147483647 h 930"/>
                                <a:gd name="T24" fmla="*/ 2147483647 w 954"/>
                                <a:gd name="T25" fmla="*/ 2147483647 h 930"/>
                                <a:gd name="T26" fmla="*/ 2147483647 w 954"/>
                                <a:gd name="T27" fmla="*/ 2147483647 h 930"/>
                                <a:gd name="T28" fmla="*/ 2147483647 w 954"/>
                                <a:gd name="T29" fmla="*/ 2147483647 h 930"/>
                                <a:gd name="T30" fmla="*/ 2147483647 w 954"/>
                                <a:gd name="T31" fmla="*/ 2147483647 h 930"/>
                                <a:gd name="T32" fmla="*/ 2147483647 w 954"/>
                                <a:gd name="T33" fmla="*/ 2147483647 h 930"/>
                                <a:gd name="T34" fmla="*/ 2147483647 w 954"/>
                                <a:gd name="T35" fmla="*/ 2147483647 h 930"/>
                                <a:gd name="T36" fmla="*/ 2147483647 w 954"/>
                                <a:gd name="T37" fmla="*/ 2147483647 h 930"/>
                                <a:gd name="T38" fmla="*/ 2147483647 w 954"/>
                                <a:gd name="T39" fmla="*/ 2147483647 h 930"/>
                                <a:gd name="T40" fmla="*/ 2147483647 w 954"/>
                                <a:gd name="T41" fmla="*/ 2147483647 h 930"/>
                                <a:gd name="T42" fmla="*/ 2147483647 w 954"/>
                                <a:gd name="T43" fmla="*/ 2147483647 h 930"/>
                                <a:gd name="T44" fmla="*/ 2147483647 w 954"/>
                                <a:gd name="T45" fmla="*/ 2147483647 h 930"/>
                                <a:gd name="T46" fmla="*/ 2147483647 w 954"/>
                                <a:gd name="T47" fmla="*/ 2147483647 h 930"/>
                                <a:gd name="T48" fmla="*/ 2147483647 w 954"/>
                                <a:gd name="T49" fmla="*/ 2147483647 h 930"/>
                                <a:gd name="T50" fmla="*/ 0 w 954"/>
                                <a:gd name="T51" fmla="*/ 2147483647 h 930"/>
                                <a:gd name="T52" fmla="*/ 2147483647 w 954"/>
                                <a:gd name="T53" fmla="*/ 2147483647 h 930"/>
                                <a:gd name="T54" fmla="*/ 2147483647 w 954"/>
                                <a:gd name="T55" fmla="*/ 2147483647 h 930"/>
                                <a:gd name="T56" fmla="*/ 2147483647 w 954"/>
                                <a:gd name="T57" fmla="*/ 2147483647 h 930"/>
                                <a:gd name="T58" fmla="*/ 2147483647 w 954"/>
                                <a:gd name="T59" fmla="*/ 2147483647 h 930"/>
                                <a:gd name="T60" fmla="*/ 2147483647 w 954"/>
                                <a:gd name="T61" fmla="*/ 2147483647 h 930"/>
                                <a:gd name="T62" fmla="*/ 2147483647 w 954"/>
                                <a:gd name="T63" fmla="*/ 2147483647 h 930"/>
                                <a:gd name="T64" fmla="*/ 2147483647 w 954"/>
                                <a:gd name="T65" fmla="*/ 2147483647 h 930"/>
                                <a:gd name="T66" fmla="*/ 2147483647 w 954"/>
                                <a:gd name="T67" fmla="*/ 2147483647 h 930"/>
                                <a:gd name="T68" fmla="*/ 2147483647 w 954"/>
                                <a:gd name="T69" fmla="*/ 2147483647 h 930"/>
                                <a:gd name="T70" fmla="*/ 2147483647 w 954"/>
                                <a:gd name="T71" fmla="*/ 2147483647 h 930"/>
                                <a:gd name="T72" fmla="*/ 2147483647 w 954"/>
                                <a:gd name="T73" fmla="*/ 2147483647 h 930"/>
                                <a:gd name="T74" fmla="*/ 2147483647 w 954"/>
                                <a:gd name="T75" fmla="*/ 2147483647 h 930"/>
                                <a:gd name="T76" fmla="*/ 2147483647 w 954"/>
                                <a:gd name="T77" fmla="*/ 2147483647 h 930"/>
                                <a:gd name="T78" fmla="*/ 2147483647 w 954"/>
                                <a:gd name="T79" fmla="*/ 2147483647 h 930"/>
                                <a:gd name="T80" fmla="*/ 2147483647 w 954"/>
                                <a:gd name="T81" fmla="*/ 2147483647 h 930"/>
                                <a:gd name="T82" fmla="*/ 2147483647 w 954"/>
                                <a:gd name="T83" fmla="*/ 2147483647 h 930"/>
                                <a:gd name="T84" fmla="*/ 2147483647 w 954"/>
                                <a:gd name="T85" fmla="*/ 2147483647 h 930"/>
                                <a:gd name="T86" fmla="*/ 2147483647 w 954"/>
                                <a:gd name="T87" fmla="*/ 2147483647 h 930"/>
                                <a:gd name="T88" fmla="*/ 2147483647 w 954"/>
                                <a:gd name="T89" fmla="*/ 2147483647 h 930"/>
                                <a:gd name="T90" fmla="*/ 2147483647 w 954"/>
                                <a:gd name="T91" fmla="*/ 2147483647 h 930"/>
                                <a:gd name="T92" fmla="*/ 2147483647 w 954"/>
                                <a:gd name="T93" fmla="*/ 2147483647 h 930"/>
                                <a:gd name="T94" fmla="*/ 2147483647 w 954"/>
                                <a:gd name="T95" fmla="*/ 2147483647 h 930"/>
                                <a:gd name="T96" fmla="*/ 2147483647 w 954"/>
                                <a:gd name="T97" fmla="*/ 2147483647 h 930"/>
                                <a:gd name="T98" fmla="*/ 2147483647 w 954"/>
                                <a:gd name="T99" fmla="*/ 2147483647 h 930"/>
                                <a:gd name="T100" fmla="*/ 2147483647 w 954"/>
                                <a:gd name="T101" fmla="*/ 2147483647 h 930"/>
                                <a:gd name="T102" fmla="*/ 2147483647 w 954"/>
                                <a:gd name="T103" fmla="*/ 2147483647 h 930"/>
                                <a:gd name="T104" fmla="*/ 2147483647 w 954"/>
                                <a:gd name="T105" fmla="*/ 2147483647 h 930"/>
                                <a:gd name="T106" fmla="*/ 2147483647 w 954"/>
                                <a:gd name="T107" fmla="*/ 2147483647 h 930"/>
                                <a:gd name="T108" fmla="*/ 2147483647 w 954"/>
                                <a:gd name="T109" fmla="*/ 2147483647 h 930"/>
                                <a:gd name="T110" fmla="*/ 2147483647 w 954"/>
                                <a:gd name="T111" fmla="*/ 2147483647 h 930"/>
                                <a:gd name="T112" fmla="*/ 2147483647 w 954"/>
                                <a:gd name="T113" fmla="*/ 2147483647 h 930"/>
                                <a:gd name="T114" fmla="*/ 2147483647 w 954"/>
                                <a:gd name="T115" fmla="*/ 2147483647 h 930"/>
                                <a:gd name="T116" fmla="*/ 2147483647 w 954"/>
                                <a:gd name="T117" fmla="*/ 2147483647 h 930"/>
                                <a:gd name="T118" fmla="*/ 2147483647 w 954"/>
                                <a:gd name="T119" fmla="*/ 2147483647 h 930"/>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w 954"/>
                                <a:gd name="T181" fmla="*/ 0 h 930"/>
                                <a:gd name="T182" fmla="*/ 954 w 954"/>
                                <a:gd name="T183" fmla="*/ 930 h 930"/>
                              </a:gdLst>
                              <a:ahLst/>
                              <a:cxnLst>
                                <a:cxn ang="T120">
                                  <a:pos x="T0" y="T1"/>
                                </a:cxn>
                                <a:cxn ang="T121">
                                  <a:pos x="T2" y="T3"/>
                                </a:cxn>
                                <a:cxn ang="T122">
                                  <a:pos x="T4" y="T5"/>
                                </a:cxn>
                                <a:cxn ang="T123">
                                  <a:pos x="T6" y="T7"/>
                                </a:cxn>
                                <a:cxn ang="T124">
                                  <a:pos x="T8" y="T9"/>
                                </a:cxn>
                                <a:cxn ang="T125">
                                  <a:pos x="T10" y="T11"/>
                                </a:cxn>
                                <a:cxn ang="T126">
                                  <a:pos x="T12" y="T13"/>
                                </a:cxn>
                                <a:cxn ang="T127">
                                  <a:pos x="T14" y="T15"/>
                                </a:cxn>
                                <a:cxn ang="T128">
                                  <a:pos x="T16" y="T17"/>
                                </a:cxn>
                                <a:cxn ang="T129">
                                  <a:pos x="T18" y="T19"/>
                                </a:cxn>
                                <a:cxn ang="T130">
                                  <a:pos x="T20" y="T21"/>
                                </a:cxn>
                                <a:cxn ang="T131">
                                  <a:pos x="T22" y="T23"/>
                                </a:cxn>
                                <a:cxn ang="T132">
                                  <a:pos x="T24" y="T25"/>
                                </a:cxn>
                                <a:cxn ang="T133">
                                  <a:pos x="T26" y="T27"/>
                                </a:cxn>
                                <a:cxn ang="T134">
                                  <a:pos x="T28" y="T29"/>
                                </a:cxn>
                                <a:cxn ang="T135">
                                  <a:pos x="T30" y="T31"/>
                                </a:cxn>
                                <a:cxn ang="T136">
                                  <a:pos x="T32" y="T33"/>
                                </a:cxn>
                                <a:cxn ang="T137">
                                  <a:pos x="T34" y="T35"/>
                                </a:cxn>
                                <a:cxn ang="T138">
                                  <a:pos x="T36" y="T37"/>
                                </a:cxn>
                                <a:cxn ang="T139">
                                  <a:pos x="T38" y="T39"/>
                                </a:cxn>
                                <a:cxn ang="T140">
                                  <a:pos x="T40" y="T41"/>
                                </a:cxn>
                                <a:cxn ang="T141">
                                  <a:pos x="T42" y="T43"/>
                                </a:cxn>
                                <a:cxn ang="T142">
                                  <a:pos x="T44" y="T45"/>
                                </a:cxn>
                                <a:cxn ang="T143">
                                  <a:pos x="T46" y="T47"/>
                                </a:cxn>
                                <a:cxn ang="T144">
                                  <a:pos x="T48" y="T49"/>
                                </a:cxn>
                                <a:cxn ang="T145">
                                  <a:pos x="T50" y="T51"/>
                                </a:cxn>
                                <a:cxn ang="T146">
                                  <a:pos x="T52" y="T53"/>
                                </a:cxn>
                                <a:cxn ang="T147">
                                  <a:pos x="T54" y="T55"/>
                                </a:cxn>
                                <a:cxn ang="T148">
                                  <a:pos x="T56" y="T57"/>
                                </a:cxn>
                                <a:cxn ang="T149">
                                  <a:pos x="T58" y="T59"/>
                                </a:cxn>
                                <a:cxn ang="T150">
                                  <a:pos x="T60" y="T61"/>
                                </a:cxn>
                                <a:cxn ang="T151">
                                  <a:pos x="T62" y="T63"/>
                                </a:cxn>
                                <a:cxn ang="T152">
                                  <a:pos x="T64" y="T65"/>
                                </a:cxn>
                                <a:cxn ang="T153">
                                  <a:pos x="T66" y="T67"/>
                                </a:cxn>
                                <a:cxn ang="T154">
                                  <a:pos x="T68" y="T69"/>
                                </a:cxn>
                                <a:cxn ang="T155">
                                  <a:pos x="T70" y="T71"/>
                                </a:cxn>
                                <a:cxn ang="T156">
                                  <a:pos x="T72" y="T73"/>
                                </a:cxn>
                                <a:cxn ang="T157">
                                  <a:pos x="T74" y="T75"/>
                                </a:cxn>
                                <a:cxn ang="T158">
                                  <a:pos x="T76" y="T77"/>
                                </a:cxn>
                                <a:cxn ang="T159">
                                  <a:pos x="T78" y="T79"/>
                                </a:cxn>
                                <a:cxn ang="T160">
                                  <a:pos x="T80" y="T81"/>
                                </a:cxn>
                                <a:cxn ang="T161">
                                  <a:pos x="T82" y="T83"/>
                                </a:cxn>
                                <a:cxn ang="T162">
                                  <a:pos x="T84" y="T85"/>
                                </a:cxn>
                                <a:cxn ang="T163">
                                  <a:pos x="T86" y="T87"/>
                                </a:cxn>
                                <a:cxn ang="T164">
                                  <a:pos x="T88" y="T89"/>
                                </a:cxn>
                                <a:cxn ang="T165">
                                  <a:pos x="T90" y="T91"/>
                                </a:cxn>
                                <a:cxn ang="T166">
                                  <a:pos x="T92" y="T93"/>
                                </a:cxn>
                                <a:cxn ang="T167">
                                  <a:pos x="T94" y="T95"/>
                                </a:cxn>
                                <a:cxn ang="T168">
                                  <a:pos x="T96" y="T97"/>
                                </a:cxn>
                                <a:cxn ang="T169">
                                  <a:pos x="T98" y="T99"/>
                                </a:cxn>
                                <a:cxn ang="T170">
                                  <a:pos x="T100" y="T101"/>
                                </a:cxn>
                                <a:cxn ang="T171">
                                  <a:pos x="T102" y="T103"/>
                                </a:cxn>
                                <a:cxn ang="T172">
                                  <a:pos x="T104" y="T105"/>
                                </a:cxn>
                                <a:cxn ang="T173">
                                  <a:pos x="T106" y="T107"/>
                                </a:cxn>
                                <a:cxn ang="T174">
                                  <a:pos x="T108" y="T109"/>
                                </a:cxn>
                                <a:cxn ang="T175">
                                  <a:pos x="T110" y="T111"/>
                                </a:cxn>
                                <a:cxn ang="T176">
                                  <a:pos x="T112" y="T113"/>
                                </a:cxn>
                                <a:cxn ang="T177">
                                  <a:pos x="T114" y="T115"/>
                                </a:cxn>
                                <a:cxn ang="T178">
                                  <a:pos x="T116" y="T117"/>
                                </a:cxn>
                                <a:cxn ang="T179">
                                  <a:pos x="T118" y="T119"/>
                                </a:cxn>
                              </a:cxnLst>
                              <a:rect l="T180" t="T181" r="T182" b="T183"/>
                              <a:pathLst>
                                <a:path w="954" h="930">
                                  <a:moveTo>
                                    <a:pt x="264" y="42"/>
                                  </a:moveTo>
                                  <a:lnTo>
                                    <a:pt x="264" y="12"/>
                                  </a:lnTo>
                                  <a:lnTo>
                                    <a:pt x="252" y="0"/>
                                  </a:lnTo>
                                  <a:lnTo>
                                    <a:pt x="234" y="0"/>
                                  </a:lnTo>
                                  <a:lnTo>
                                    <a:pt x="228" y="6"/>
                                  </a:lnTo>
                                  <a:lnTo>
                                    <a:pt x="228" y="18"/>
                                  </a:lnTo>
                                  <a:lnTo>
                                    <a:pt x="234" y="24"/>
                                  </a:lnTo>
                                  <a:lnTo>
                                    <a:pt x="234" y="36"/>
                                  </a:lnTo>
                                  <a:lnTo>
                                    <a:pt x="240" y="42"/>
                                  </a:lnTo>
                                  <a:lnTo>
                                    <a:pt x="264" y="42"/>
                                  </a:lnTo>
                                  <a:close/>
                                  <a:moveTo>
                                    <a:pt x="936" y="276"/>
                                  </a:moveTo>
                                  <a:lnTo>
                                    <a:pt x="930" y="276"/>
                                  </a:lnTo>
                                  <a:lnTo>
                                    <a:pt x="924" y="282"/>
                                  </a:lnTo>
                                  <a:lnTo>
                                    <a:pt x="912" y="288"/>
                                  </a:lnTo>
                                  <a:lnTo>
                                    <a:pt x="906" y="294"/>
                                  </a:lnTo>
                                  <a:lnTo>
                                    <a:pt x="900" y="288"/>
                                  </a:lnTo>
                                  <a:lnTo>
                                    <a:pt x="888" y="288"/>
                                  </a:lnTo>
                                  <a:lnTo>
                                    <a:pt x="882" y="282"/>
                                  </a:lnTo>
                                  <a:lnTo>
                                    <a:pt x="876" y="282"/>
                                  </a:lnTo>
                                  <a:lnTo>
                                    <a:pt x="852" y="306"/>
                                  </a:lnTo>
                                  <a:lnTo>
                                    <a:pt x="822" y="282"/>
                                  </a:lnTo>
                                  <a:lnTo>
                                    <a:pt x="846" y="282"/>
                                  </a:lnTo>
                                  <a:lnTo>
                                    <a:pt x="858" y="276"/>
                                  </a:lnTo>
                                  <a:lnTo>
                                    <a:pt x="864" y="276"/>
                                  </a:lnTo>
                                  <a:lnTo>
                                    <a:pt x="870" y="264"/>
                                  </a:lnTo>
                                  <a:lnTo>
                                    <a:pt x="870" y="246"/>
                                  </a:lnTo>
                                  <a:lnTo>
                                    <a:pt x="882" y="234"/>
                                  </a:lnTo>
                                  <a:lnTo>
                                    <a:pt x="888" y="222"/>
                                  </a:lnTo>
                                  <a:lnTo>
                                    <a:pt x="876" y="210"/>
                                  </a:lnTo>
                                  <a:lnTo>
                                    <a:pt x="846" y="210"/>
                                  </a:lnTo>
                                  <a:lnTo>
                                    <a:pt x="846" y="204"/>
                                  </a:lnTo>
                                  <a:lnTo>
                                    <a:pt x="840" y="198"/>
                                  </a:lnTo>
                                  <a:lnTo>
                                    <a:pt x="840" y="192"/>
                                  </a:lnTo>
                                  <a:lnTo>
                                    <a:pt x="834" y="186"/>
                                  </a:lnTo>
                                  <a:lnTo>
                                    <a:pt x="828" y="186"/>
                                  </a:lnTo>
                                  <a:lnTo>
                                    <a:pt x="822" y="192"/>
                                  </a:lnTo>
                                  <a:lnTo>
                                    <a:pt x="822" y="210"/>
                                  </a:lnTo>
                                  <a:lnTo>
                                    <a:pt x="816" y="198"/>
                                  </a:lnTo>
                                  <a:lnTo>
                                    <a:pt x="816" y="180"/>
                                  </a:lnTo>
                                  <a:lnTo>
                                    <a:pt x="792" y="180"/>
                                  </a:lnTo>
                                  <a:lnTo>
                                    <a:pt x="786" y="210"/>
                                  </a:lnTo>
                                  <a:lnTo>
                                    <a:pt x="780" y="204"/>
                                  </a:lnTo>
                                  <a:lnTo>
                                    <a:pt x="774" y="192"/>
                                  </a:lnTo>
                                  <a:lnTo>
                                    <a:pt x="774" y="186"/>
                                  </a:lnTo>
                                  <a:lnTo>
                                    <a:pt x="768" y="180"/>
                                  </a:lnTo>
                                  <a:lnTo>
                                    <a:pt x="768" y="156"/>
                                  </a:lnTo>
                                  <a:lnTo>
                                    <a:pt x="738" y="168"/>
                                  </a:lnTo>
                                  <a:lnTo>
                                    <a:pt x="744" y="162"/>
                                  </a:lnTo>
                                  <a:lnTo>
                                    <a:pt x="756" y="156"/>
                                  </a:lnTo>
                                  <a:lnTo>
                                    <a:pt x="762" y="156"/>
                                  </a:lnTo>
                                  <a:lnTo>
                                    <a:pt x="762" y="144"/>
                                  </a:lnTo>
                                  <a:lnTo>
                                    <a:pt x="750" y="138"/>
                                  </a:lnTo>
                                  <a:lnTo>
                                    <a:pt x="744" y="138"/>
                                  </a:lnTo>
                                  <a:lnTo>
                                    <a:pt x="744" y="132"/>
                                  </a:lnTo>
                                  <a:lnTo>
                                    <a:pt x="750" y="132"/>
                                  </a:lnTo>
                                  <a:lnTo>
                                    <a:pt x="762" y="126"/>
                                  </a:lnTo>
                                  <a:lnTo>
                                    <a:pt x="774" y="126"/>
                                  </a:lnTo>
                                  <a:lnTo>
                                    <a:pt x="792" y="120"/>
                                  </a:lnTo>
                                  <a:lnTo>
                                    <a:pt x="804" y="120"/>
                                  </a:lnTo>
                                  <a:lnTo>
                                    <a:pt x="810" y="114"/>
                                  </a:lnTo>
                                  <a:lnTo>
                                    <a:pt x="726" y="114"/>
                                  </a:lnTo>
                                  <a:lnTo>
                                    <a:pt x="690" y="120"/>
                                  </a:lnTo>
                                  <a:lnTo>
                                    <a:pt x="678" y="120"/>
                                  </a:lnTo>
                                  <a:lnTo>
                                    <a:pt x="690" y="132"/>
                                  </a:lnTo>
                                  <a:lnTo>
                                    <a:pt x="678" y="132"/>
                                  </a:lnTo>
                                  <a:lnTo>
                                    <a:pt x="666" y="138"/>
                                  </a:lnTo>
                                  <a:lnTo>
                                    <a:pt x="654" y="138"/>
                                  </a:lnTo>
                                  <a:lnTo>
                                    <a:pt x="642" y="144"/>
                                  </a:lnTo>
                                  <a:lnTo>
                                    <a:pt x="636" y="144"/>
                                  </a:lnTo>
                                  <a:lnTo>
                                    <a:pt x="624" y="150"/>
                                  </a:lnTo>
                                  <a:lnTo>
                                    <a:pt x="606" y="168"/>
                                  </a:lnTo>
                                  <a:lnTo>
                                    <a:pt x="594" y="174"/>
                                  </a:lnTo>
                                  <a:lnTo>
                                    <a:pt x="576" y="174"/>
                                  </a:lnTo>
                                  <a:lnTo>
                                    <a:pt x="564" y="162"/>
                                  </a:lnTo>
                                  <a:lnTo>
                                    <a:pt x="546" y="156"/>
                                  </a:lnTo>
                                  <a:lnTo>
                                    <a:pt x="534" y="144"/>
                                  </a:lnTo>
                                  <a:lnTo>
                                    <a:pt x="522" y="138"/>
                                  </a:lnTo>
                                  <a:lnTo>
                                    <a:pt x="510" y="126"/>
                                  </a:lnTo>
                                  <a:lnTo>
                                    <a:pt x="492" y="126"/>
                                  </a:lnTo>
                                  <a:lnTo>
                                    <a:pt x="450" y="132"/>
                                  </a:lnTo>
                                  <a:lnTo>
                                    <a:pt x="372" y="132"/>
                                  </a:lnTo>
                                  <a:lnTo>
                                    <a:pt x="360" y="120"/>
                                  </a:lnTo>
                                  <a:lnTo>
                                    <a:pt x="354" y="108"/>
                                  </a:lnTo>
                                  <a:lnTo>
                                    <a:pt x="354" y="84"/>
                                  </a:lnTo>
                                  <a:lnTo>
                                    <a:pt x="348" y="72"/>
                                  </a:lnTo>
                                  <a:lnTo>
                                    <a:pt x="336" y="60"/>
                                  </a:lnTo>
                                  <a:lnTo>
                                    <a:pt x="324" y="54"/>
                                  </a:lnTo>
                                  <a:lnTo>
                                    <a:pt x="276" y="54"/>
                                  </a:lnTo>
                                  <a:lnTo>
                                    <a:pt x="240" y="60"/>
                                  </a:lnTo>
                                  <a:lnTo>
                                    <a:pt x="222" y="72"/>
                                  </a:lnTo>
                                  <a:lnTo>
                                    <a:pt x="210" y="78"/>
                                  </a:lnTo>
                                  <a:lnTo>
                                    <a:pt x="204" y="78"/>
                                  </a:lnTo>
                                  <a:lnTo>
                                    <a:pt x="180" y="90"/>
                                  </a:lnTo>
                                  <a:lnTo>
                                    <a:pt x="162" y="96"/>
                                  </a:lnTo>
                                  <a:lnTo>
                                    <a:pt x="144" y="108"/>
                                  </a:lnTo>
                                  <a:lnTo>
                                    <a:pt x="138" y="120"/>
                                  </a:lnTo>
                                  <a:lnTo>
                                    <a:pt x="138" y="144"/>
                                  </a:lnTo>
                                  <a:lnTo>
                                    <a:pt x="150" y="168"/>
                                  </a:lnTo>
                                  <a:lnTo>
                                    <a:pt x="156" y="186"/>
                                  </a:lnTo>
                                  <a:lnTo>
                                    <a:pt x="162" y="198"/>
                                  </a:lnTo>
                                  <a:lnTo>
                                    <a:pt x="156" y="210"/>
                                  </a:lnTo>
                                  <a:lnTo>
                                    <a:pt x="150" y="228"/>
                                  </a:lnTo>
                                  <a:lnTo>
                                    <a:pt x="138" y="234"/>
                                  </a:lnTo>
                                  <a:lnTo>
                                    <a:pt x="132" y="246"/>
                                  </a:lnTo>
                                  <a:lnTo>
                                    <a:pt x="126" y="252"/>
                                  </a:lnTo>
                                  <a:lnTo>
                                    <a:pt x="120" y="252"/>
                                  </a:lnTo>
                                  <a:lnTo>
                                    <a:pt x="126" y="222"/>
                                  </a:lnTo>
                                  <a:lnTo>
                                    <a:pt x="114" y="222"/>
                                  </a:lnTo>
                                  <a:lnTo>
                                    <a:pt x="108" y="216"/>
                                  </a:lnTo>
                                  <a:lnTo>
                                    <a:pt x="96" y="210"/>
                                  </a:lnTo>
                                  <a:lnTo>
                                    <a:pt x="90" y="204"/>
                                  </a:lnTo>
                                  <a:lnTo>
                                    <a:pt x="84" y="192"/>
                                  </a:lnTo>
                                  <a:lnTo>
                                    <a:pt x="96" y="168"/>
                                  </a:lnTo>
                                  <a:lnTo>
                                    <a:pt x="108" y="156"/>
                                  </a:lnTo>
                                  <a:lnTo>
                                    <a:pt x="120" y="132"/>
                                  </a:lnTo>
                                  <a:lnTo>
                                    <a:pt x="120" y="78"/>
                                  </a:lnTo>
                                  <a:lnTo>
                                    <a:pt x="114" y="66"/>
                                  </a:lnTo>
                                  <a:lnTo>
                                    <a:pt x="114" y="54"/>
                                  </a:lnTo>
                                  <a:lnTo>
                                    <a:pt x="108" y="48"/>
                                  </a:lnTo>
                                  <a:lnTo>
                                    <a:pt x="108" y="54"/>
                                  </a:lnTo>
                                  <a:lnTo>
                                    <a:pt x="102" y="66"/>
                                  </a:lnTo>
                                  <a:lnTo>
                                    <a:pt x="90" y="78"/>
                                  </a:lnTo>
                                  <a:lnTo>
                                    <a:pt x="72" y="84"/>
                                  </a:lnTo>
                                  <a:lnTo>
                                    <a:pt x="48" y="108"/>
                                  </a:lnTo>
                                  <a:lnTo>
                                    <a:pt x="36" y="144"/>
                                  </a:lnTo>
                                  <a:lnTo>
                                    <a:pt x="36" y="162"/>
                                  </a:lnTo>
                                  <a:lnTo>
                                    <a:pt x="30" y="168"/>
                                  </a:lnTo>
                                  <a:lnTo>
                                    <a:pt x="30" y="192"/>
                                  </a:lnTo>
                                  <a:lnTo>
                                    <a:pt x="6" y="216"/>
                                  </a:lnTo>
                                  <a:lnTo>
                                    <a:pt x="0" y="228"/>
                                  </a:lnTo>
                                  <a:lnTo>
                                    <a:pt x="0" y="240"/>
                                  </a:lnTo>
                                  <a:lnTo>
                                    <a:pt x="6" y="246"/>
                                  </a:lnTo>
                                  <a:lnTo>
                                    <a:pt x="6" y="240"/>
                                  </a:lnTo>
                                  <a:lnTo>
                                    <a:pt x="18" y="228"/>
                                  </a:lnTo>
                                  <a:lnTo>
                                    <a:pt x="24" y="228"/>
                                  </a:lnTo>
                                  <a:lnTo>
                                    <a:pt x="36" y="240"/>
                                  </a:lnTo>
                                  <a:lnTo>
                                    <a:pt x="42" y="252"/>
                                  </a:lnTo>
                                  <a:lnTo>
                                    <a:pt x="42" y="288"/>
                                  </a:lnTo>
                                  <a:lnTo>
                                    <a:pt x="48" y="294"/>
                                  </a:lnTo>
                                  <a:lnTo>
                                    <a:pt x="60" y="300"/>
                                  </a:lnTo>
                                  <a:lnTo>
                                    <a:pt x="66" y="306"/>
                                  </a:lnTo>
                                  <a:lnTo>
                                    <a:pt x="66" y="318"/>
                                  </a:lnTo>
                                  <a:lnTo>
                                    <a:pt x="54" y="342"/>
                                  </a:lnTo>
                                  <a:lnTo>
                                    <a:pt x="54" y="384"/>
                                  </a:lnTo>
                                  <a:lnTo>
                                    <a:pt x="66" y="384"/>
                                  </a:lnTo>
                                  <a:lnTo>
                                    <a:pt x="66" y="396"/>
                                  </a:lnTo>
                                  <a:lnTo>
                                    <a:pt x="72" y="408"/>
                                  </a:lnTo>
                                  <a:lnTo>
                                    <a:pt x="78" y="414"/>
                                  </a:lnTo>
                                  <a:lnTo>
                                    <a:pt x="102" y="414"/>
                                  </a:lnTo>
                                  <a:lnTo>
                                    <a:pt x="108" y="408"/>
                                  </a:lnTo>
                                  <a:lnTo>
                                    <a:pt x="120" y="408"/>
                                  </a:lnTo>
                                  <a:lnTo>
                                    <a:pt x="132" y="414"/>
                                  </a:lnTo>
                                  <a:lnTo>
                                    <a:pt x="138" y="414"/>
                                  </a:lnTo>
                                  <a:lnTo>
                                    <a:pt x="150" y="420"/>
                                  </a:lnTo>
                                  <a:lnTo>
                                    <a:pt x="162" y="420"/>
                                  </a:lnTo>
                                  <a:lnTo>
                                    <a:pt x="168" y="414"/>
                                  </a:lnTo>
                                  <a:lnTo>
                                    <a:pt x="168" y="408"/>
                                  </a:lnTo>
                                  <a:lnTo>
                                    <a:pt x="180" y="408"/>
                                  </a:lnTo>
                                  <a:lnTo>
                                    <a:pt x="186" y="414"/>
                                  </a:lnTo>
                                  <a:lnTo>
                                    <a:pt x="198" y="420"/>
                                  </a:lnTo>
                                  <a:lnTo>
                                    <a:pt x="222" y="420"/>
                                  </a:lnTo>
                                  <a:lnTo>
                                    <a:pt x="222" y="426"/>
                                  </a:lnTo>
                                  <a:lnTo>
                                    <a:pt x="228" y="432"/>
                                  </a:lnTo>
                                  <a:lnTo>
                                    <a:pt x="234" y="444"/>
                                  </a:lnTo>
                                  <a:lnTo>
                                    <a:pt x="240" y="462"/>
                                  </a:lnTo>
                                  <a:lnTo>
                                    <a:pt x="264" y="486"/>
                                  </a:lnTo>
                                  <a:lnTo>
                                    <a:pt x="288" y="486"/>
                                  </a:lnTo>
                                  <a:lnTo>
                                    <a:pt x="288" y="480"/>
                                  </a:lnTo>
                                  <a:lnTo>
                                    <a:pt x="306" y="480"/>
                                  </a:lnTo>
                                  <a:lnTo>
                                    <a:pt x="312" y="486"/>
                                  </a:lnTo>
                                  <a:lnTo>
                                    <a:pt x="336" y="486"/>
                                  </a:lnTo>
                                  <a:lnTo>
                                    <a:pt x="342" y="480"/>
                                  </a:lnTo>
                                  <a:lnTo>
                                    <a:pt x="366" y="486"/>
                                  </a:lnTo>
                                  <a:lnTo>
                                    <a:pt x="372" y="480"/>
                                  </a:lnTo>
                                  <a:lnTo>
                                    <a:pt x="384" y="474"/>
                                  </a:lnTo>
                                  <a:lnTo>
                                    <a:pt x="402" y="474"/>
                                  </a:lnTo>
                                  <a:lnTo>
                                    <a:pt x="408" y="480"/>
                                  </a:lnTo>
                                  <a:lnTo>
                                    <a:pt x="408" y="492"/>
                                  </a:lnTo>
                                  <a:lnTo>
                                    <a:pt x="390" y="510"/>
                                  </a:lnTo>
                                  <a:lnTo>
                                    <a:pt x="390" y="534"/>
                                  </a:lnTo>
                                  <a:lnTo>
                                    <a:pt x="384" y="540"/>
                                  </a:lnTo>
                                  <a:lnTo>
                                    <a:pt x="378" y="540"/>
                                  </a:lnTo>
                                  <a:lnTo>
                                    <a:pt x="366" y="552"/>
                                  </a:lnTo>
                                  <a:lnTo>
                                    <a:pt x="366" y="576"/>
                                  </a:lnTo>
                                  <a:lnTo>
                                    <a:pt x="372" y="588"/>
                                  </a:lnTo>
                                  <a:lnTo>
                                    <a:pt x="372" y="618"/>
                                  </a:lnTo>
                                  <a:lnTo>
                                    <a:pt x="366" y="630"/>
                                  </a:lnTo>
                                  <a:lnTo>
                                    <a:pt x="366" y="642"/>
                                  </a:lnTo>
                                  <a:lnTo>
                                    <a:pt x="372" y="648"/>
                                  </a:lnTo>
                                  <a:lnTo>
                                    <a:pt x="384" y="648"/>
                                  </a:lnTo>
                                  <a:lnTo>
                                    <a:pt x="384" y="672"/>
                                  </a:lnTo>
                                  <a:lnTo>
                                    <a:pt x="390" y="684"/>
                                  </a:lnTo>
                                  <a:lnTo>
                                    <a:pt x="402" y="690"/>
                                  </a:lnTo>
                                  <a:lnTo>
                                    <a:pt x="408" y="702"/>
                                  </a:lnTo>
                                  <a:lnTo>
                                    <a:pt x="408" y="708"/>
                                  </a:lnTo>
                                  <a:lnTo>
                                    <a:pt x="402" y="720"/>
                                  </a:lnTo>
                                  <a:lnTo>
                                    <a:pt x="372" y="750"/>
                                  </a:lnTo>
                                  <a:lnTo>
                                    <a:pt x="366" y="750"/>
                                  </a:lnTo>
                                  <a:lnTo>
                                    <a:pt x="390" y="762"/>
                                  </a:lnTo>
                                  <a:lnTo>
                                    <a:pt x="402" y="774"/>
                                  </a:lnTo>
                                  <a:lnTo>
                                    <a:pt x="414" y="774"/>
                                  </a:lnTo>
                                  <a:lnTo>
                                    <a:pt x="414" y="798"/>
                                  </a:lnTo>
                                  <a:lnTo>
                                    <a:pt x="420" y="804"/>
                                  </a:lnTo>
                                  <a:lnTo>
                                    <a:pt x="420" y="822"/>
                                  </a:lnTo>
                                  <a:lnTo>
                                    <a:pt x="426" y="828"/>
                                  </a:lnTo>
                                  <a:lnTo>
                                    <a:pt x="426" y="846"/>
                                  </a:lnTo>
                                  <a:lnTo>
                                    <a:pt x="432" y="858"/>
                                  </a:lnTo>
                                  <a:lnTo>
                                    <a:pt x="432" y="876"/>
                                  </a:lnTo>
                                  <a:lnTo>
                                    <a:pt x="444" y="888"/>
                                  </a:lnTo>
                                  <a:lnTo>
                                    <a:pt x="450" y="900"/>
                                  </a:lnTo>
                                  <a:lnTo>
                                    <a:pt x="450" y="906"/>
                                  </a:lnTo>
                                  <a:lnTo>
                                    <a:pt x="462" y="918"/>
                                  </a:lnTo>
                                  <a:lnTo>
                                    <a:pt x="468" y="918"/>
                                  </a:lnTo>
                                  <a:lnTo>
                                    <a:pt x="480" y="924"/>
                                  </a:lnTo>
                                  <a:lnTo>
                                    <a:pt x="486" y="924"/>
                                  </a:lnTo>
                                  <a:lnTo>
                                    <a:pt x="498" y="918"/>
                                  </a:lnTo>
                                  <a:lnTo>
                                    <a:pt x="504" y="912"/>
                                  </a:lnTo>
                                  <a:lnTo>
                                    <a:pt x="516" y="906"/>
                                  </a:lnTo>
                                  <a:lnTo>
                                    <a:pt x="522" y="900"/>
                                  </a:lnTo>
                                  <a:lnTo>
                                    <a:pt x="528" y="906"/>
                                  </a:lnTo>
                                  <a:lnTo>
                                    <a:pt x="528" y="930"/>
                                  </a:lnTo>
                                  <a:lnTo>
                                    <a:pt x="534" y="930"/>
                                  </a:lnTo>
                                  <a:lnTo>
                                    <a:pt x="546" y="918"/>
                                  </a:lnTo>
                                  <a:lnTo>
                                    <a:pt x="558" y="894"/>
                                  </a:lnTo>
                                  <a:lnTo>
                                    <a:pt x="570" y="882"/>
                                  </a:lnTo>
                                  <a:lnTo>
                                    <a:pt x="588" y="882"/>
                                  </a:lnTo>
                                  <a:lnTo>
                                    <a:pt x="594" y="876"/>
                                  </a:lnTo>
                                  <a:lnTo>
                                    <a:pt x="630" y="858"/>
                                  </a:lnTo>
                                  <a:lnTo>
                                    <a:pt x="636" y="846"/>
                                  </a:lnTo>
                                  <a:lnTo>
                                    <a:pt x="636" y="816"/>
                                  </a:lnTo>
                                  <a:lnTo>
                                    <a:pt x="678" y="816"/>
                                  </a:lnTo>
                                  <a:lnTo>
                                    <a:pt x="684" y="810"/>
                                  </a:lnTo>
                                  <a:lnTo>
                                    <a:pt x="690" y="798"/>
                                  </a:lnTo>
                                  <a:lnTo>
                                    <a:pt x="690" y="792"/>
                                  </a:lnTo>
                                  <a:lnTo>
                                    <a:pt x="684" y="786"/>
                                  </a:lnTo>
                                  <a:lnTo>
                                    <a:pt x="636" y="780"/>
                                  </a:lnTo>
                                  <a:lnTo>
                                    <a:pt x="636" y="750"/>
                                  </a:lnTo>
                                  <a:lnTo>
                                    <a:pt x="630" y="738"/>
                                  </a:lnTo>
                                  <a:lnTo>
                                    <a:pt x="618" y="726"/>
                                  </a:lnTo>
                                  <a:lnTo>
                                    <a:pt x="624" y="720"/>
                                  </a:lnTo>
                                  <a:lnTo>
                                    <a:pt x="624" y="690"/>
                                  </a:lnTo>
                                  <a:lnTo>
                                    <a:pt x="618" y="684"/>
                                  </a:lnTo>
                                  <a:lnTo>
                                    <a:pt x="606" y="678"/>
                                  </a:lnTo>
                                  <a:lnTo>
                                    <a:pt x="588" y="660"/>
                                  </a:lnTo>
                                  <a:lnTo>
                                    <a:pt x="588" y="630"/>
                                  </a:lnTo>
                                  <a:lnTo>
                                    <a:pt x="594" y="636"/>
                                  </a:lnTo>
                                  <a:lnTo>
                                    <a:pt x="594" y="642"/>
                                  </a:lnTo>
                                  <a:lnTo>
                                    <a:pt x="636" y="642"/>
                                  </a:lnTo>
                                  <a:lnTo>
                                    <a:pt x="642" y="648"/>
                                  </a:lnTo>
                                  <a:lnTo>
                                    <a:pt x="642" y="666"/>
                                  </a:lnTo>
                                  <a:lnTo>
                                    <a:pt x="654" y="666"/>
                                  </a:lnTo>
                                  <a:lnTo>
                                    <a:pt x="666" y="660"/>
                                  </a:lnTo>
                                  <a:lnTo>
                                    <a:pt x="678" y="666"/>
                                  </a:lnTo>
                                  <a:lnTo>
                                    <a:pt x="684" y="660"/>
                                  </a:lnTo>
                                  <a:lnTo>
                                    <a:pt x="696" y="660"/>
                                  </a:lnTo>
                                  <a:lnTo>
                                    <a:pt x="702" y="666"/>
                                  </a:lnTo>
                                  <a:lnTo>
                                    <a:pt x="708" y="678"/>
                                  </a:lnTo>
                                  <a:lnTo>
                                    <a:pt x="720" y="690"/>
                                  </a:lnTo>
                                  <a:lnTo>
                                    <a:pt x="732" y="696"/>
                                  </a:lnTo>
                                  <a:lnTo>
                                    <a:pt x="738" y="690"/>
                                  </a:lnTo>
                                  <a:lnTo>
                                    <a:pt x="738" y="672"/>
                                  </a:lnTo>
                                  <a:lnTo>
                                    <a:pt x="744" y="660"/>
                                  </a:lnTo>
                                  <a:lnTo>
                                    <a:pt x="744" y="648"/>
                                  </a:lnTo>
                                  <a:lnTo>
                                    <a:pt x="750" y="642"/>
                                  </a:lnTo>
                                  <a:lnTo>
                                    <a:pt x="768" y="642"/>
                                  </a:lnTo>
                                  <a:lnTo>
                                    <a:pt x="774" y="648"/>
                                  </a:lnTo>
                                  <a:lnTo>
                                    <a:pt x="792" y="648"/>
                                  </a:lnTo>
                                  <a:lnTo>
                                    <a:pt x="804" y="642"/>
                                  </a:lnTo>
                                  <a:lnTo>
                                    <a:pt x="828" y="618"/>
                                  </a:lnTo>
                                  <a:lnTo>
                                    <a:pt x="840" y="612"/>
                                  </a:lnTo>
                                  <a:lnTo>
                                    <a:pt x="864" y="612"/>
                                  </a:lnTo>
                                  <a:lnTo>
                                    <a:pt x="864" y="600"/>
                                  </a:lnTo>
                                  <a:lnTo>
                                    <a:pt x="876" y="600"/>
                                  </a:lnTo>
                                  <a:lnTo>
                                    <a:pt x="882" y="594"/>
                                  </a:lnTo>
                                  <a:lnTo>
                                    <a:pt x="882" y="558"/>
                                  </a:lnTo>
                                  <a:lnTo>
                                    <a:pt x="846" y="522"/>
                                  </a:lnTo>
                                  <a:lnTo>
                                    <a:pt x="840" y="510"/>
                                  </a:lnTo>
                                  <a:lnTo>
                                    <a:pt x="834" y="504"/>
                                  </a:lnTo>
                                  <a:lnTo>
                                    <a:pt x="834" y="492"/>
                                  </a:lnTo>
                                  <a:lnTo>
                                    <a:pt x="846" y="486"/>
                                  </a:lnTo>
                                  <a:lnTo>
                                    <a:pt x="852" y="486"/>
                                  </a:lnTo>
                                  <a:lnTo>
                                    <a:pt x="864" y="480"/>
                                  </a:lnTo>
                                  <a:lnTo>
                                    <a:pt x="864" y="462"/>
                                  </a:lnTo>
                                  <a:lnTo>
                                    <a:pt x="846" y="444"/>
                                  </a:lnTo>
                                  <a:lnTo>
                                    <a:pt x="846" y="438"/>
                                  </a:lnTo>
                                  <a:lnTo>
                                    <a:pt x="876" y="438"/>
                                  </a:lnTo>
                                  <a:lnTo>
                                    <a:pt x="888" y="432"/>
                                  </a:lnTo>
                                  <a:lnTo>
                                    <a:pt x="900" y="432"/>
                                  </a:lnTo>
                                  <a:lnTo>
                                    <a:pt x="912" y="426"/>
                                  </a:lnTo>
                                  <a:lnTo>
                                    <a:pt x="918" y="420"/>
                                  </a:lnTo>
                                  <a:lnTo>
                                    <a:pt x="918" y="402"/>
                                  </a:lnTo>
                                  <a:lnTo>
                                    <a:pt x="894" y="402"/>
                                  </a:lnTo>
                                  <a:lnTo>
                                    <a:pt x="894" y="360"/>
                                  </a:lnTo>
                                  <a:lnTo>
                                    <a:pt x="906" y="348"/>
                                  </a:lnTo>
                                  <a:lnTo>
                                    <a:pt x="918" y="348"/>
                                  </a:lnTo>
                                  <a:lnTo>
                                    <a:pt x="924" y="342"/>
                                  </a:lnTo>
                                  <a:lnTo>
                                    <a:pt x="930" y="342"/>
                                  </a:lnTo>
                                  <a:lnTo>
                                    <a:pt x="936" y="336"/>
                                  </a:lnTo>
                                  <a:lnTo>
                                    <a:pt x="954" y="300"/>
                                  </a:lnTo>
                                  <a:lnTo>
                                    <a:pt x="948" y="294"/>
                                  </a:lnTo>
                                  <a:lnTo>
                                    <a:pt x="942" y="282"/>
                                  </a:lnTo>
                                  <a:lnTo>
                                    <a:pt x="936" y="276"/>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5" name="USA (Alaska)" descr="© INSCALE GmbH, 15.06.2010"/>
                            <a:cNvSpPr>
                              <a:spLocks noEditPoints="1"/>
                            </a:cNvSpPr>
                          </a:nvSpPr>
                          <a:spPr bwMode="gray">
                            <a:xfrm>
                              <a:off x="0" y="184"/>
                              <a:ext cx="786" cy="340"/>
                            </a:xfrm>
                            <a:custGeom>
                              <a:avLst/>
                              <a:gdLst>
                                <a:gd name="T0" fmla="*/ 2147483647 w 3072"/>
                                <a:gd name="T1" fmla="*/ 2147483647 h 1332"/>
                                <a:gd name="T2" fmla="*/ 2147483647 w 3072"/>
                                <a:gd name="T3" fmla="*/ 2147483647 h 1332"/>
                                <a:gd name="T4" fmla="*/ 2147483647 w 3072"/>
                                <a:gd name="T5" fmla="*/ 2147483647 h 1332"/>
                                <a:gd name="T6" fmla="*/ 2147483647 w 3072"/>
                                <a:gd name="T7" fmla="*/ 2147483647 h 1332"/>
                                <a:gd name="T8" fmla="*/ 2147483647 w 3072"/>
                                <a:gd name="T9" fmla="*/ 2147483647 h 1332"/>
                                <a:gd name="T10" fmla="*/ 2147483647 w 3072"/>
                                <a:gd name="T11" fmla="*/ 2147483647 h 1332"/>
                                <a:gd name="T12" fmla="*/ 2147483647 w 3072"/>
                                <a:gd name="T13" fmla="*/ 2147483647 h 1332"/>
                                <a:gd name="T14" fmla="*/ 2147483647 w 3072"/>
                                <a:gd name="T15" fmla="*/ 2147483647 h 1332"/>
                                <a:gd name="T16" fmla="*/ 2147483647 w 3072"/>
                                <a:gd name="T17" fmla="*/ 2147483647 h 1332"/>
                                <a:gd name="T18" fmla="*/ 2147483647 w 3072"/>
                                <a:gd name="T19" fmla="*/ 2147483647 h 1332"/>
                                <a:gd name="T20" fmla="*/ 2147483647 w 3072"/>
                                <a:gd name="T21" fmla="*/ 2147483647 h 1332"/>
                                <a:gd name="T22" fmla="*/ 2147483647 w 3072"/>
                                <a:gd name="T23" fmla="*/ 0 h 1332"/>
                                <a:gd name="T24" fmla="*/ 2147483647 w 3072"/>
                                <a:gd name="T25" fmla="*/ 2147483647 h 1332"/>
                                <a:gd name="T26" fmla="*/ 2147483647 w 3072"/>
                                <a:gd name="T27" fmla="*/ 2147483647 h 1332"/>
                                <a:gd name="T28" fmla="*/ 2147483647 w 3072"/>
                                <a:gd name="T29" fmla="*/ 2147483647 h 1332"/>
                                <a:gd name="T30" fmla="*/ 2147483647 w 3072"/>
                                <a:gd name="T31" fmla="*/ 2147483647 h 1332"/>
                                <a:gd name="T32" fmla="*/ 2147483647 w 3072"/>
                                <a:gd name="T33" fmla="*/ 2147483647 h 1332"/>
                                <a:gd name="T34" fmla="*/ 2147483647 w 3072"/>
                                <a:gd name="T35" fmla="*/ 2147483647 h 1332"/>
                                <a:gd name="T36" fmla="*/ 2147483647 w 3072"/>
                                <a:gd name="T37" fmla="*/ 2147483647 h 1332"/>
                                <a:gd name="T38" fmla="*/ 2147483647 w 3072"/>
                                <a:gd name="T39" fmla="*/ 2147483647 h 1332"/>
                                <a:gd name="T40" fmla="*/ 2147483647 w 3072"/>
                                <a:gd name="T41" fmla="*/ 2147483647 h 1332"/>
                                <a:gd name="T42" fmla="*/ 2147483647 w 3072"/>
                                <a:gd name="T43" fmla="*/ 2147483647 h 1332"/>
                                <a:gd name="T44" fmla="*/ 2147483647 w 3072"/>
                                <a:gd name="T45" fmla="*/ 2147483647 h 1332"/>
                                <a:gd name="T46" fmla="*/ 2147483647 w 3072"/>
                                <a:gd name="T47" fmla="*/ 2147483647 h 1332"/>
                                <a:gd name="T48" fmla="*/ 2147483647 w 3072"/>
                                <a:gd name="T49" fmla="*/ 2147483647 h 1332"/>
                                <a:gd name="T50" fmla="*/ 2147483647 w 3072"/>
                                <a:gd name="T51" fmla="*/ 2147483647 h 1332"/>
                                <a:gd name="T52" fmla="*/ 2147483647 w 3072"/>
                                <a:gd name="T53" fmla="*/ 2147483647 h 1332"/>
                                <a:gd name="T54" fmla="*/ 2147483647 w 3072"/>
                                <a:gd name="T55" fmla="*/ 2147483647 h 1332"/>
                                <a:gd name="T56" fmla="*/ 2147483647 w 3072"/>
                                <a:gd name="T57" fmla="*/ 2147483647 h 1332"/>
                                <a:gd name="T58" fmla="*/ 2147483647 w 3072"/>
                                <a:gd name="T59" fmla="*/ 2147483647 h 1332"/>
                                <a:gd name="T60" fmla="*/ 2147483647 w 3072"/>
                                <a:gd name="T61" fmla="*/ 2147483647 h 1332"/>
                                <a:gd name="T62" fmla="*/ 2147483647 w 3072"/>
                                <a:gd name="T63" fmla="*/ 2147483647 h 1332"/>
                                <a:gd name="T64" fmla="*/ 2147483647 w 3072"/>
                                <a:gd name="T65" fmla="*/ 2147483647 h 1332"/>
                                <a:gd name="T66" fmla="*/ 2147483647 w 3072"/>
                                <a:gd name="T67" fmla="*/ 2147483647 h 1332"/>
                                <a:gd name="T68" fmla="*/ 2147483647 w 3072"/>
                                <a:gd name="T69" fmla="*/ 2147483647 h 1332"/>
                                <a:gd name="T70" fmla="*/ 2147483647 w 3072"/>
                                <a:gd name="T71" fmla="*/ 2147483647 h 1332"/>
                                <a:gd name="T72" fmla="*/ 2147483647 w 3072"/>
                                <a:gd name="T73" fmla="*/ 2147483647 h 1332"/>
                                <a:gd name="T74" fmla="*/ 2147483647 w 3072"/>
                                <a:gd name="T75" fmla="*/ 2147483647 h 1332"/>
                                <a:gd name="T76" fmla="*/ 2147483647 w 3072"/>
                                <a:gd name="T77" fmla="*/ 2147483647 h 1332"/>
                                <a:gd name="T78" fmla="*/ 2147483647 w 3072"/>
                                <a:gd name="T79" fmla="*/ 2147483647 h 1332"/>
                                <a:gd name="T80" fmla="*/ 2147483647 w 3072"/>
                                <a:gd name="T81" fmla="*/ 2147483647 h 1332"/>
                                <a:gd name="T82" fmla="*/ 2147483647 w 3072"/>
                                <a:gd name="T83" fmla="*/ 2147483647 h 1332"/>
                                <a:gd name="T84" fmla="*/ 2147483647 w 3072"/>
                                <a:gd name="T85" fmla="*/ 2147483647 h 1332"/>
                                <a:gd name="T86" fmla="*/ 2147483647 w 3072"/>
                                <a:gd name="T87" fmla="*/ 2147483647 h 1332"/>
                                <a:gd name="T88" fmla="*/ 2147483647 w 3072"/>
                                <a:gd name="T89" fmla="*/ 2147483647 h 1332"/>
                                <a:gd name="T90" fmla="*/ 2147483647 w 3072"/>
                                <a:gd name="T91" fmla="*/ 2147483647 h 1332"/>
                                <a:gd name="T92" fmla="*/ 2147483647 w 3072"/>
                                <a:gd name="T93" fmla="*/ 2147483647 h 1332"/>
                                <a:gd name="T94" fmla="*/ 2147483647 w 3072"/>
                                <a:gd name="T95" fmla="*/ 2147483647 h 1332"/>
                                <a:gd name="T96" fmla="*/ 2147483647 w 3072"/>
                                <a:gd name="T97" fmla="*/ 2147483647 h 1332"/>
                                <a:gd name="T98" fmla="*/ 2147483647 w 3072"/>
                                <a:gd name="T99" fmla="*/ 2147483647 h 1332"/>
                                <a:gd name="T100" fmla="*/ 2147483647 w 3072"/>
                                <a:gd name="T101" fmla="*/ 2147483647 h 1332"/>
                                <a:gd name="T102" fmla="*/ 2147483647 w 3072"/>
                                <a:gd name="T103" fmla="*/ 2147483647 h 1332"/>
                                <a:gd name="T104" fmla="*/ 2147483647 w 3072"/>
                                <a:gd name="T105" fmla="*/ 2147483647 h 1332"/>
                                <a:gd name="T106" fmla="*/ 2147483647 w 3072"/>
                                <a:gd name="T107" fmla="*/ 2147483647 h 1332"/>
                                <a:gd name="T108" fmla="*/ 2147483647 w 3072"/>
                                <a:gd name="T109" fmla="*/ 2147483647 h 1332"/>
                                <a:gd name="T110" fmla="*/ 2147483647 w 3072"/>
                                <a:gd name="T111" fmla="*/ 2147483647 h 1332"/>
                                <a:gd name="T112" fmla="*/ 2147483647 w 3072"/>
                                <a:gd name="T113" fmla="*/ 2147483647 h 1332"/>
                                <a:gd name="T114" fmla="*/ 2147483647 w 3072"/>
                                <a:gd name="T115" fmla="*/ 2147483647 h 1332"/>
                                <a:gd name="T116" fmla="*/ 2147483647 w 3072"/>
                                <a:gd name="T117" fmla="*/ 2147483647 h 1332"/>
                                <a:gd name="T118" fmla="*/ 2147483647 w 3072"/>
                                <a:gd name="T119" fmla="*/ 2147483647 h 1332"/>
                                <a:gd name="T120" fmla="*/ 2147483647 w 3072"/>
                                <a:gd name="T121" fmla="*/ 2147483647 h 1332"/>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w 3072"/>
                                <a:gd name="T184" fmla="*/ 0 h 1332"/>
                                <a:gd name="T185" fmla="*/ 3072 w 3072"/>
                                <a:gd name="T186" fmla="*/ 1332 h 1332"/>
                              </a:gdLst>
                              <a:ahLst/>
                              <a:cxnLst>
                                <a:cxn ang="T122">
                                  <a:pos x="T0" y="T1"/>
                                </a:cxn>
                                <a:cxn ang="T123">
                                  <a:pos x="T2" y="T3"/>
                                </a:cxn>
                                <a:cxn ang="T124">
                                  <a:pos x="T4" y="T5"/>
                                </a:cxn>
                                <a:cxn ang="T125">
                                  <a:pos x="T6" y="T7"/>
                                </a:cxn>
                                <a:cxn ang="T126">
                                  <a:pos x="T8" y="T9"/>
                                </a:cxn>
                                <a:cxn ang="T127">
                                  <a:pos x="T10" y="T11"/>
                                </a:cxn>
                                <a:cxn ang="T128">
                                  <a:pos x="T12" y="T13"/>
                                </a:cxn>
                                <a:cxn ang="T129">
                                  <a:pos x="T14" y="T15"/>
                                </a:cxn>
                                <a:cxn ang="T130">
                                  <a:pos x="T16" y="T17"/>
                                </a:cxn>
                                <a:cxn ang="T131">
                                  <a:pos x="T18" y="T19"/>
                                </a:cxn>
                                <a:cxn ang="T132">
                                  <a:pos x="T20" y="T21"/>
                                </a:cxn>
                                <a:cxn ang="T133">
                                  <a:pos x="T22" y="T23"/>
                                </a:cxn>
                                <a:cxn ang="T134">
                                  <a:pos x="T24" y="T25"/>
                                </a:cxn>
                                <a:cxn ang="T135">
                                  <a:pos x="T26" y="T27"/>
                                </a:cxn>
                                <a:cxn ang="T136">
                                  <a:pos x="T28" y="T29"/>
                                </a:cxn>
                                <a:cxn ang="T137">
                                  <a:pos x="T30" y="T31"/>
                                </a:cxn>
                                <a:cxn ang="T138">
                                  <a:pos x="T32" y="T33"/>
                                </a:cxn>
                                <a:cxn ang="T139">
                                  <a:pos x="T34" y="T35"/>
                                </a:cxn>
                                <a:cxn ang="T140">
                                  <a:pos x="T36" y="T37"/>
                                </a:cxn>
                                <a:cxn ang="T141">
                                  <a:pos x="T38" y="T39"/>
                                </a:cxn>
                                <a:cxn ang="T142">
                                  <a:pos x="T40" y="T41"/>
                                </a:cxn>
                                <a:cxn ang="T143">
                                  <a:pos x="T42" y="T43"/>
                                </a:cxn>
                                <a:cxn ang="T144">
                                  <a:pos x="T44" y="T45"/>
                                </a:cxn>
                                <a:cxn ang="T145">
                                  <a:pos x="T46" y="T47"/>
                                </a:cxn>
                                <a:cxn ang="T146">
                                  <a:pos x="T48" y="T49"/>
                                </a:cxn>
                                <a:cxn ang="T147">
                                  <a:pos x="T50" y="T51"/>
                                </a:cxn>
                                <a:cxn ang="T148">
                                  <a:pos x="T52" y="T53"/>
                                </a:cxn>
                                <a:cxn ang="T149">
                                  <a:pos x="T54" y="T55"/>
                                </a:cxn>
                                <a:cxn ang="T150">
                                  <a:pos x="T56" y="T57"/>
                                </a:cxn>
                                <a:cxn ang="T151">
                                  <a:pos x="T58" y="T59"/>
                                </a:cxn>
                                <a:cxn ang="T152">
                                  <a:pos x="T60" y="T61"/>
                                </a:cxn>
                                <a:cxn ang="T153">
                                  <a:pos x="T62" y="T63"/>
                                </a:cxn>
                                <a:cxn ang="T154">
                                  <a:pos x="T64" y="T65"/>
                                </a:cxn>
                                <a:cxn ang="T155">
                                  <a:pos x="T66" y="T67"/>
                                </a:cxn>
                                <a:cxn ang="T156">
                                  <a:pos x="T68" y="T69"/>
                                </a:cxn>
                                <a:cxn ang="T157">
                                  <a:pos x="T70" y="T71"/>
                                </a:cxn>
                                <a:cxn ang="T158">
                                  <a:pos x="T72" y="T73"/>
                                </a:cxn>
                                <a:cxn ang="T159">
                                  <a:pos x="T74" y="T75"/>
                                </a:cxn>
                                <a:cxn ang="T160">
                                  <a:pos x="T76" y="T77"/>
                                </a:cxn>
                                <a:cxn ang="T161">
                                  <a:pos x="T78" y="T79"/>
                                </a:cxn>
                                <a:cxn ang="T162">
                                  <a:pos x="T80" y="T81"/>
                                </a:cxn>
                                <a:cxn ang="T163">
                                  <a:pos x="T82" y="T83"/>
                                </a:cxn>
                                <a:cxn ang="T164">
                                  <a:pos x="T84" y="T85"/>
                                </a:cxn>
                                <a:cxn ang="T165">
                                  <a:pos x="T86" y="T87"/>
                                </a:cxn>
                                <a:cxn ang="T166">
                                  <a:pos x="T88" y="T89"/>
                                </a:cxn>
                                <a:cxn ang="T167">
                                  <a:pos x="T90" y="T91"/>
                                </a:cxn>
                                <a:cxn ang="T168">
                                  <a:pos x="T92" y="T93"/>
                                </a:cxn>
                                <a:cxn ang="T169">
                                  <a:pos x="T94" y="T95"/>
                                </a:cxn>
                                <a:cxn ang="T170">
                                  <a:pos x="T96" y="T97"/>
                                </a:cxn>
                                <a:cxn ang="T171">
                                  <a:pos x="T98" y="T99"/>
                                </a:cxn>
                                <a:cxn ang="T172">
                                  <a:pos x="T100" y="T101"/>
                                </a:cxn>
                                <a:cxn ang="T173">
                                  <a:pos x="T102" y="T103"/>
                                </a:cxn>
                                <a:cxn ang="T174">
                                  <a:pos x="T104" y="T105"/>
                                </a:cxn>
                                <a:cxn ang="T175">
                                  <a:pos x="T106" y="T107"/>
                                </a:cxn>
                                <a:cxn ang="T176">
                                  <a:pos x="T108" y="T109"/>
                                </a:cxn>
                                <a:cxn ang="T177">
                                  <a:pos x="T110" y="T111"/>
                                </a:cxn>
                                <a:cxn ang="T178">
                                  <a:pos x="T112" y="T113"/>
                                </a:cxn>
                                <a:cxn ang="T179">
                                  <a:pos x="T114" y="T115"/>
                                </a:cxn>
                                <a:cxn ang="T180">
                                  <a:pos x="T116" y="T117"/>
                                </a:cxn>
                                <a:cxn ang="T181">
                                  <a:pos x="T118" y="T119"/>
                                </a:cxn>
                                <a:cxn ang="T182">
                                  <a:pos x="T120" y="T121"/>
                                </a:cxn>
                              </a:cxnLst>
                              <a:rect l="T183" t="T184" r="T185" b="T186"/>
                              <a:pathLst>
                                <a:path w="3072" h="1332">
                                  <a:moveTo>
                                    <a:pt x="2454" y="930"/>
                                  </a:moveTo>
                                  <a:lnTo>
                                    <a:pt x="2418" y="966"/>
                                  </a:lnTo>
                                  <a:lnTo>
                                    <a:pt x="2400" y="1002"/>
                                  </a:lnTo>
                                  <a:lnTo>
                                    <a:pt x="2412" y="1002"/>
                                  </a:lnTo>
                                  <a:lnTo>
                                    <a:pt x="2448" y="984"/>
                                  </a:lnTo>
                                  <a:lnTo>
                                    <a:pt x="2460" y="972"/>
                                  </a:lnTo>
                                  <a:lnTo>
                                    <a:pt x="2460" y="954"/>
                                  </a:lnTo>
                                  <a:lnTo>
                                    <a:pt x="2472" y="942"/>
                                  </a:lnTo>
                                  <a:lnTo>
                                    <a:pt x="2460" y="930"/>
                                  </a:lnTo>
                                  <a:lnTo>
                                    <a:pt x="2454" y="930"/>
                                  </a:lnTo>
                                  <a:close/>
                                  <a:moveTo>
                                    <a:pt x="2400" y="930"/>
                                  </a:moveTo>
                                  <a:lnTo>
                                    <a:pt x="2388" y="930"/>
                                  </a:lnTo>
                                  <a:lnTo>
                                    <a:pt x="2376" y="936"/>
                                  </a:lnTo>
                                  <a:lnTo>
                                    <a:pt x="2364" y="948"/>
                                  </a:lnTo>
                                  <a:lnTo>
                                    <a:pt x="2364" y="954"/>
                                  </a:lnTo>
                                  <a:lnTo>
                                    <a:pt x="2370" y="966"/>
                                  </a:lnTo>
                                  <a:lnTo>
                                    <a:pt x="2376" y="972"/>
                                  </a:lnTo>
                                  <a:lnTo>
                                    <a:pt x="2406" y="972"/>
                                  </a:lnTo>
                                  <a:lnTo>
                                    <a:pt x="2412" y="960"/>
                                  </a:lnTo>
                                  <a:lnTo>
                                    <a:pt x="2418" y="954"/>
                                  </a:lnTo>
                                  <a:lnTo>
                                    <a:pt x="2418" y="942"/>
                                  </a:lnTo>
                                  <a:lnTo>
                                    <a:pt x="2406" y="936"/>
                                  </a:lnTo>
                                  <a:lnTo>
                                    <a:pt x="2400" y="930"/>
                                  </a:lnTo>
                                  <a:close/>
                                  <a:moveTo>
                                    <a:pt x="2316" y="1188"/>
                                  </a:moveTo>
                                  <a:lnTo>
                                    <a:pt x="2328" y="1188"/>
                                  </a:lnTo>
                                  <a:lnTo>
                                    <a:pt x="2340" y="1152"/>
                                  </a:lnTo>
                                  <a:lnTo>
                                    <a:pt x="2322" y="1158"/>
                                  </a:lnTo>
                                  <a:lnTo>
                                    <a:pt x="2316" y="1188"/>
                                  </a:lnTo>
                                  <a:close/>
                                  <a:moveTo>
                                    <a:pt x="2388" y="1074"/>
                                  </a:moveTo>
                                  <a:lnTo>
                                    <a:pt x="2370" y="1086"/>
                                  </a:lnTo>
                                  <a:lnTo>
                                    <a:pt x="2382" y="1098"/>
                                  </a:lnTo>
                                  <a:lnTo>
                                    <a:pt x="2388" y="1098"/>
                                  </a:lnTo>
                                  <a:lnTo>
                                    <a:pt x="2382" y="1104"/>
                                  </a:lnTo>
                                  <a:lnTo>
                                    <a:pt x="2376" y="1104"/>
                                  </a:lnTo>
                                  <a:lnTo>
                                    <a:pt x="2364" y="1116"/>
                                  </a:lnTo>
                                  <a:lnTo>
                                    <a:pt x="2358" y="1116"/>
                                  </a:lnTo>
                                  <a:lnTo>
                                    <a:pt x="2352" y="1122"/>
                                  </a:lnTo>
                                  <a:lnTo>
                                    <a:pt x="2352" y="1152"/>
                                  </a:lnTo>
                                  <a:lnTo>
                                    <a:pt x="2358" y="1164"/>
                                  </a:lnTo>
                                  <a:lnTo>
                                    <a:pt x="2358" y="1188"/>
                                  </a:lnTo>
                                  <a:lnTo>
                                    <a:pt x="2370" y="1182"/>
                                  </a:lnTo>
                                  <a:lnTo>
                                    <a:pt x="2376" y="1170"/>
                                  </a:lnTo>
                                  <a:lnTo>
                                    <a:pt x="2388" y="1164"/>
                                  </a:lnTo>
                                  <a:lnTo>
                                    <a:pt x="2394" y="1158"/>
                                  </a:lnTo>
                                  <a:lnTo>
                                    <a:pt x="2394" y="1146"/>
                                  </a:lnTo>
                                  <a:lnTo>
                                    <a:pt x="2382" y="1134"/>
                                  </a:lnTo>
                                  <a:lnTo>
                                    <a:pt x="2394" y="1134"/>
                                  </a:lnTo>
                                  <a:lnTo>
                                    <a:pt x="2412" y="1116"/>
                                  </a:lnTo>
                                  <a:lnTo>
                                    <a:pt x="2412" y="1098"/>
                                  </a:lnTo>
                                  <a:lnTo>
                                    <a:pt x="2388" y="1074"/>
                                  </a:lnTo>
                                  <a:close/>
                                  <a:moveTo>
                                    <a:pt x="2562" y="1080"/>
                                  </a:moveTo>
                                  <a:lnTo>
                                    <a:pt x="2550" y="1080"/>
                                  </a:lnTo>
                                  <a:lnTo>
                                    <a:pt x="2550" y="1074"/>
                                  </a:lnTo>
                                  <a:lnTo>
                                    <a:pt x="2544" y="1068"/>
                                  </a:lnTo>
                                  <a:lnTo>
                                    <a:pt x="2538" y="1068"/>
                                  </a:lnTo>
                                  <a:lnTo>
                                    <a:pt x="2532" y="1062"/>
                                  </a:lnTo>
                                  <a:lnTo>
                                    <a:pt x="2520" y="1056"/>
                                  </a:lnTo>
                                  <a:lnTo>
                                    <a:pt x="2514" y="1050"/>
                                  </a:lnTo>
                                  <a:lnTo>
                                    <a:pt x="2514" y="1044"/>
                                  </a:lnTo>
                                  <a:lnTo>
                                    <a:pt x="2520" y="1032"/>
                                  </a:lnTo>
                                  <a:lnTo>
                                    <a:pt x="2520" y="1020"/>
                                  </a:lnTo>
                                  <a:lnTo>
                                    <a:pt x="2526" y="1008"/>
                                  </a:lnTo>
                                  <a:lnTo>
                                    <a:pt x="2532" y="1002"/>
                                  </a:lnTo>
                                  <a:lnTo>
                                    <a:pt x="2532" y="960"/>
                                  </a:lnTo>
                                  <a:lnTo>
                                    <a:pt x="2550" y="924"/>
                                  </a:lnTo>
                                  <a:lnTo>
                                    <a:pt x="2550" y="906"/>
                                  </a:lnTo>
                                  <a:lnTo>
                                    <a:pt x="2544" y="894"/>
                                  </a:lnTo>
                                  <a:lnTo>
                                    <a:pt x="2526" y="876"/>
                                  </a:lnTo>
                                  <a:lnTo>
                                    <a:pt x="2538" y="864"/>
                                  </a:lnTo>
                                  <a:lnTo>
                                    <a:pt x="2538" y="834"/>
                                  </a:lnTo>
                                  <a:lnTo>
                                    <a:pt x="2544" y="828"/>
                                  </a:lnTo>
                                  <a:lnTo>
                                    <a:pt x="2550" y="828"/>
                                  </a:lnTo>
                                  <a:lnTo>
                                    <a:pt x="2556" y="822"/>
                                  </a:lnTo>
                                  <a:lnTo>
                                    <a:pt x="2550" y="816"/>
                                  </a:lnTo>
                                  <a:lnTo>
                                    <a:pt x="2532" y="810"/>
                                  </a:lnTo>
                                  <a:lnTo>
                                    <a:pt x="2520" y="810"/>
                                  </a:lnTo>
                                  <a:lnTo>
                                    <a:pt x="2502" y="816"/>
                                  </a:lnTo>
                                  <a:lnTo>
                                    <a:pt x="2490" y="816"/>
                                  </a:lnTo>
                                  <a:lnTo>
                                    <a:pt x="2484" y="822"/>
                                  </a:lnTo>
                                  <a:lnTo>
                                    <a:pt x="2478" y="822"/>
                                  </a:lnTo>
                                  <a:lnTo>
                                    <a:pt x="2478" y="834"/>
                                  </a:lnTo>
                                  <a:lnTo>
                                    <a:pt x="2460" y="834"/>
                                  </a:lnTo>
                                  <a:lnTo>
                                    <a:pt x="2454" y="840"/>
                                  </a:lnTo>
                                  <a:lnTo>
                                    <a:pt x="2442" y="846"/>
                                  </a:lnTo>
                                  <a:lnTo>
                                    <a:pt x="2430" y="846"/>
                                  </a:lnTo>
                                  <a:lnTo>
                                    <a:pt x="2418" y="852"/>
                                  </a:lnTo>
                                  <a:lnTo>
                                    <a:pt x="2406" y="852"/>
                                  </a:lnTo>
                                  <a:lnTo>
                                    <a:pt x="2400" y="858"/>
                                  </a:lnTo>
                                  <a:lnTo>
                                    <a:pt x="2394" y="858"/>
                                  </a:lnTo>
                                  <a:lnTo>
                                    <a:pt x="2388" y="864"/>
                                  </a:lnTo>
                                  <a:lnTo>
                                    <a:pt x="2376" y="870"/>
                                  </a:lnTo>
                                  <a:lnTo>
                                    <a:pt x="2370" y="876"/>
                                  </a:lnTo>
                                  <a:lnTo>
                                    <a:pt x="2364" y="876"/>
                                  </a:lnTo>
                                  <a:lnTo>
                                    <a:pt x="2364" y="864"/>
                                  </a:lnTo>
                                  <a:lnTo>
                                    <a:pt x="2382" y="846"/>
                                  </a:lnTo>
                                  <a:lnTo>
                                    <a:pt x="2376" y="840"/>
                                  </a:lnTo>
                                  <a:lnTo>
                                    <a:pt x="2364" y="834"/>
                                  </a:lnTo>
                                  <a:lnTo>
                                    <a:pt x="2358" y="828"/>
                                  </a:lnTo>
                                  <a:lnTo>
                                    <a:pt x="2358" y="810"/>
                                  </a:lnTo>
                                  <a:lnTo>
                                    <a:pt x="2352" y="798"/>
                                  </a:lnTo>
                                  <a:lnTo>
                                    <a:pt x="2352" y="792"/>
                                  </a:lnTo>
                                  <a:lnTo>
                                    <a:pt x="2376" y="768"/>
                                  </a:lnTo>
                                  <a:lnTo>
                                    <a:pt x="2340" y="768"/>
                                  </a:lnTo>
                                  <a:lnTo>
                                    <a:pt x="2328" y="780"/>
                                  </a:lnTo>
                                  <a:lnTo>
                                    <a:pt x="2274" y="780"/>
                                  </a:lnTo>
                                  <a:lnTo>
                                    <a:pt x="2274" y="768"/>
                                  </a:lnTo>
                                  <a:lnTo>
                                    <a:pt x="2280" y="756"/>
                                  </a:lnTo>
                                  <a:lnTo>
                                    <a:pt x="2292" y="750"/>
                                  </a:lnTo>
                                  <a:lnTo>
                                    <a:pt x="2298" y="744"/>
                                  </a:lnTo>
                                  <a:lnTo>
                                    <a:pt x="3072" y="108"/>
                                  </a:lnTo>
                                  <a:lnTo>
                                    <a:pt x="3054" y="108"/>
                                  </a:lnTo>
                                  <a:lnTo>
                                    <a:pt x="3054" y="102"/>
                                  </a:lnTo>
                                  <a:lnTo>
                                    <a:pt x="3048" y="90"/>
                                  </a:lnTo>
                                  <a:lnTo>
                                    <a:pt x="3036" y="84"/>
                                  </a:lnTo>
                                  <a:lnTo>
                                    <a:pt x="3030" y="78"/>
                                  </a:lnTo>
                                  <a:lnTo>
                                    <a:pt x="3012" y="78"/>
                                  </a:lnTo>
                                  <a:lnTo>
                                    <a:pt x="2988" y="84"/>
                                  </a:lnTo>
                                  <a:lnTo>
                                    <a:pt x="2964" y="84"/>
                                  </a:lnTo>
                                  <a:lnTo>
                                    <a:pt x="2928" y="96"/>
                                  </a:lnTo>
                                  <a:lnTo>
                                    <a:pt x="2916" y="96"/>
                                  </a:lnTo>
                                  <a:lnTo>
                                    <a:pt x="2892" y="84"/>
                                  </a:lnTo>
                                  <a:lnTo>
                                    <a:pt x="2886" y="78"/>
                                  </a:lnTo>
                                  <a:lnTo>
                                    <a:pt x="2874" y="72"/>
                                  </a:lnTo>
                                  <a:lnTo>
                                    <a:pt x="2784" y="72"/>
                                  </a:lnTo>
                                  <a:lnTo>
                                    <a:pt x="2772" y="66"/>
                                  </a:lnTo>
                                  <a:lnTo>
                                    <a:pt x="2766" y="60"/>
                                  </a:lnTo>
                                  <a:lnTo>
                                    <a:pt x="2748" y="60"/>
                                  </a:lnTo>
                                  <a:lnTo>
                                    <a:pt x="2736" y="54"/>
                                  </a:lnTo>
                                  <a:lnTo>
                                    <a:pt x="2598" y="54"/>
                                  </a:lnTo>
                                  <a:lnTo>
                                    <a:pt x="2598" y="42"/>
                                  </a:lnTo>
                                  <a:lnTo>
                                    <a:pt x="2604" y="36"/>
                                  </a:lnTo>
                                  <a:lnTo>
                                    <a:pt x="2592" y="36"/>
                                  </a:lnTo>
                                  <a:lnTo>
                                    <a:pt x="2574" y="30"/>
                                  </a:lnTo>
                                  <a:lnTo>
                                    <a:pt x="2562" y="30"/>
                                  </a:lnTo>
                                  <a:lnTo>
                                    <a:pt x="2550" y="24"/>
                                  </a:lnTo>
                                  <a:lnTo>
                                    <a:pt x="2532" y="24"/>
                                  </a:lnTo>
                                  <a:lnTo>
                                    <a:pt x="2520" y="30"/>
                                  </a:lnTo>
                                  <a:lnTo>
                                    <a:pt x="2496" y="30"/>
                                  </a:lnTo>
                                  <a:lnTo>
                                    <a:pt x="2490" y="36"/>
                                  </a:lnTo>
                                  <a:lnTo>
                                    <a:pt x="2484" y="36"/>
                                  </a:lnTo>
                                  <a:lnTo>
                                    <a:pt x="2514" y="0"/>
                                  </a:lnTo>
                                  <a:lnTo>
                                    <a:pt x="2430" y="36"/>
                                  </a:lnTo>
                                  <a:lnTo>
                                    <a:pt x="2460" y="0"/>
                                  </a:lnTo>
                                  <a:lnTo>
                                    <a:pt x="2430" y="0"/>
                                  </a:lnTo>
                                  <a:lnTo>
                                    <a:pt x="2418" y="6"/>
                                  </a:lnTo>
                                  <a:lnTo>
                                    <a:pt x="2412" y="12"/>
                                  </a:lnTo>
                                  <a:lnTo>
                                    <a:pt x="2358" y="30"/>
                                  </a:lnTo>
                                  <a:lnTo>
                                    <a:pt x="2232" y="30"/>
                                  </a:lnTo>
                                  <a:lnTo>
                                    <a:pt x="2214" y="36"/>
                                  </a:lnTo>
                                  <a:lnTo>
                                    <a:pt x="2208" y="42"/>
                                  </a:lnTo>
                                  <a:lnTo>
                                    <a:pt x="2184" y="54"/>
                                  </a:lnTo>
                                  <a:lnTo>
                                    <a:pt x="2172" y="54"/>
                                  </a:lnTo>
                                  <a:lnTo>
                                    <a:pt x="2166" y="60"/>
                                  </a:lnTo>
                                  <a:lnTo>
                                    <a:pt x="2046" y="60"/>
                                  </a:lnTo>
                                  <a:lnTo>
                                    <a:pt x="2004" y="72"/>
                                  </a:lnTo>
                                  <a:lnTo>
                                    <a:pt x="1956" y="102"/>
                                  </a:lnTo>
                                  <a:lnTo>
                                    <a:pt x="1902" y="132"/>
                                  </a:lnTo>
                                  <a:lnTo>
                                    <a:pt x="1854" y="144"/>
                                  </a:lnTo>
                                  <a:lnTo>
                                    <a:pt x="1758" y="156"/>
                                  </a:lnTo>
                                  <a:lnTo>
                                    <a:pt x="1722" y="162"/>
                                  </a:lnTo>
                                  <a:lnTo>
                                    <a:pt x="1704" y="162"/>
                                  </a:lnTo>
                                  <a:lnTo>
                                    <a:pt x="1698" y="168"/>
                                  </a:lnTo>
                                  <a:lnTo>
                                    <a:pt x="1644" y="186"/>
                                  </a:lnTo>
                                  <a:lnTo>
                                    <a:pt x="1632" y="192"/>
                                  </a:lnTo>
                                  <a:lnTo>
                                    <a:pt x="1620" y="192"/>
                                  </a:lnTo>
                                  <a:lnTo>
                                    <a:pt x="1620" y="198"/>
                                  </a:lnTo>
                                  <a:lnTo>
                                    <a:pt x="1626" y="204"/>
                                  </a:lnTo>
                                  <a:lnTo>
                                    <a:pt x="1638" y="210"/>
                                  </a:lnTo>
                                  <a:lnTo>
                                    <a:pt x="1650" y="222"/>
                                  </a:lnTo>
                                  <a:lnTo>
                                    <a:pt x="1656" y="222"/>
                                  </a:lnTo>
                                  <a:lnTo>
                                    <a:pt x="1662" y="234"/>
                                  </a:lnTo>
                                  <a:lnTo>
                                    <a:pt x="1662" y="240"/>
                                  </a:lnTo>
                                  <a:lnTo>
                                    <a:pt x="1668" y="252"/>
                                  </a:lnTo>
                                  <a:lnTo>
                                    <a:pt x="1668" y="264"/>
                                  </a:lnTo>
                                  <a:lnTo>
                                    <a:pt x="1662" y="264"/>
                                  </a:lnTo>
                                  <a:lnTo>
                                    <a:pt x="1650" y="270"/>
                                  </a:lnTo>
                                  <a:lnTo>
                                    <a:pt x="1644" y="282"/>
                                  </a:lnTo>
                                  <a:lnTo>
                                    <a:pt x="1734" y="282"/>
                                  </a:lnTo>
                                  <a:lnTo>
                                    <a:pt x="1704" y="318"/>
                                  </a:lnTo>
                                  <a:lnTo>
                                    <a:pt x="1770" y="318"/>
                                  </a:lnTo>
                                  <a:lnTo>
                                    <a:pt x="1764" y="336"/>
                                  </a:lnTo>
                                  <a:lnTo>
                                    <a:pt x="1710" y="336"/>
                                  </a:lnTo>
                                  <a:lnTo>
                                    <a:pt x="1698" y="348"/>
                                  </a:lnTo>
                                  <a:lnTo>
                                    <a:pt x="1632" y="348"/>
                                  </a:lnTo>
                                  <a:lnTo>
                                    <a:pt x="1614" y="354"/>
                                  </a:lnTo>
                                  <a:lnTo>
                                    <a:pt x="1560" y="354"/>
                                  </a:lnTo>
                                  <a:lnTo>
                                    <a:pt x="1554" y="348"/>
                                  </a:lnTo>
                                  <a:lnTo>
                                    <a:pt x="1548" y="348"/>
                                  </a:lnTo>
                                  <a:lnTo>
                                    <a:pt x="1554" y="342"/>
                                  </a:lnTo>
                                  <a:lnTo>
                                    <a:pt x="1560" y="342"/>
                                  </a:lnTo>
                                  <a:lnTo>
                                    <a:pt x="1572" y="330"/>
                                  </a:lnTo>
                                  <a:lnTo>
                                    <a:pt x="1566" y="324"/>
                                  </a:lnTo>
                                  <a:lnTo>
                                    <a:pt x="1458" y="324"/>
                                  </a:lnTo>
                                  <a:lnTo>
                                    <a:pt x="1452" y="330"/>
                                  </a:lnTo>
                                  <a:lnTo>
                                    <a:pt x="1452" y="348"/>
                                  </a:lnTo>
                                  <a:lnTo>
                                    <a:pt x="1434" y="348"/>
                                  </a:lnTo>
                                  <a:lnTo>
                                    <a:pt x="1422" y="354"/>
                                  </a:lnTo>
                                  <a:lnTo>
                                    <a:pt x="1404" y="354"/>
                                  </a:lnTo>
                                  <a:lnTo>
                                    <a:pt x="1386" y="360"/>
                                  </a:lnTo>
                                  <a:lnTo>
                                    <a:pt x="1338" y="360"/>
                                  </a:lnTo>
                                  <a:lnTo>
                                    <a:pt x="1308" y="366"/>
                                  </a:lnTo>
                                  <a:lnTo>
                                    <a:pt x="1254" y="384"/>
                                  </a:lnTo>
                                  <a:lnTo>
                                    <a:pt x="1254" y="390"/>
                                  </a:lnTo>
                                  <a:lnTo>
                                    <a:pt x="1272" y="396"/>
                                  </a:lnTo>
                                  <a:lnTo>
                                    <a:pt x="1284" y="402"/>
                                  </a:lnTo>
                                  <a:lnTo>
                                    <a:pt x="1314" y="402"/>
                                  </a:lnTo>
                                  <a:lnTo>
                                    <a:pt x="1272" y="420"/>
                                  </a:lnTo>
                                  <a:lnTo>
                                    <a:pt x="1260" y="462"/>
                                  </a:lnTo>
                                  <a:lnTo>
                                    <a:pt x="1272" y="462"/>
                                  </a:lnTo>
                                  <a:lnTo>
                                    <a:pt x="1290" y="468"/>
                                  </a:lnTo>
                                  <a:lnTo>
                                    <a:pt x="1338" y="468"/>
                                  </a:lnTo>
                                  <a:lnTo>
                                    <a:pt x="1350" y="462"/>
                                  </a:lnTo>
                                  <a:lnTo>
                                    <a:pt x="1362" y="462"/>
                                  </a:lnTo>
                                  <a:lnTo>
                                    <a:pt x="1410" y="474"/>
                                  </a:lnTo>
                                  <a:lnTo>
                                    <a:pt x="1422" y="456"/>
                                  </a:lnTo>
                                  <a:lnTo>
                                    <a:pt x="1434" y="474"/>
                                  </a:lnTo>
                                  <a:lnTo>
                                    <a:pt x="1446" y="468"/>
                                  </a:lnTo>
                                  <a:lnTo>
                                    <a:pt x="1452" y="462"/>
                                  </a:lnTo>
                                  <a:lnTo>
                                    <a:pt x="1476" y="450"/>
                                  </a:lnTo>
                                  <a:lnTo>
                                    <a:pt x="1482" y="444"/>
                                  </a:lnTo>
                                  <a:lnTo>
                                    <a:pt x="1494" y="444"/>
                                  </a:lnTo>
                                  <a:lnTo>
                                    <a:pt x="1506" y="450"/>
                                  </a:lnTo>
                                  <a:lnTo>
                                    <a:pt x="1524" y="450"/>
                                  </a:lnTo>
                                  <a:lnTo>
                                    <a:pt x="1536" y="444"/>
                                  </a:lnTo>
                                  <a:lnTo>
                                    <a:pt x="1542" y="438"/>
                                  </a:lnTo>
                                  <a:lnTo>
                                    <a:pt x="1554" y="432"/>
                                  </a:lnTo>
                                  <a:lnTo>
                                    <a:pt x="1560" y="432"/>
                                  </a:lnTo>
                                  <a:lnTo>
                                    <a:pt x="1566" y="426"/>
                                  </a:lnTo>
                                  <a:lnTo>
                                    <a:pt x="1566" y="450"/>
                                  </a:lnTo>
                                  <a:lnTo>
                                    <a:pt x="1560" y="462"/>
                                  </a:lnTo>
                                  <a:lnTo>
                                    <a:pt x="1554" y="468"/>
                                  </a:lnTo>
                                  <a:lnTo>
                                    <a:pt x="1500" y="468"/>
                                  </a:lnTo>
                                  <a:lnTo>
                                    <a:pt x="1506" y="498"/>
                                  </a:lnTo>
                                  <a:lnTo>
                                    <a:pt x="1494" y="504"/>
                                  </a:lnTo>
                                  <a:lnTo>
                                    <a:pt x="1488" y="516"/>
                                  </a:lnTo>
                                  <a:lnTo>
                                    <a:pt x="1476" y="522"/>
                                  </a:lnTo>
                                  <a:lnTo>
                                    <a:pt x="1464" y="534"/>
                                  </a:lnTo>
                                  <a:lnTo>
                                    <a:pt x="1446" y="540"/>
                                  </a:lnTo>
                                  <a:lnTo>
                                    <a:pt x="1380" y="540"/>
                                  </a:lnTo>
                                  <a:lnTo>
                                    <a:pt x="1362" y="522"/>
                                  </a:lnTo>
                                  <a:lnTo>
                                    <a:pt x="1344" y="534"/>
                                  </a:lnTo>
                                  <a:lnTo>
                                    <a:pt x="1344" y="546"/>
                                  </a:lnTo>
                                  <a:lnTo>
                                    <a:pt x="1338" y="546"/>
                                  </a:lnTo>
                                  <a:lnTo>
                                    <a:pt x="1332" y="552"/>
                                  </a:lnTo>
                                  <a:lnTo>
                                    <a:pt x="1320" y="558"/>
                                  </a:lnTo>
                                  <a:lnTo>
                                    <a:pt x="1302" y="564"/>
                                  </a:lnTo>
                                  <a:lnTo>
                                    <a:pt x="1290" y="570"/>
                                  </a:lnTo>
                                  <a:lnTo>
                                    <a:pt x="1266" y="570"/>
                                  </a:lnTo>
                                  <a:lnTo>
                                    <a:pt x="1242" y="558"/>
                                  </a:lnTo>
                                  <a:lnTo>
                                    <a:pt x="1236" y="558"/>
                                  </a:lnTo>
                                  <a:lnTo>
                                    <a:pt x="1140" y="606"/>
                                  </a:lnTo>
                                  <a:lnTo>
                                    <a:pt x="1122" y="624"/>
                                  </a:lnTo>
                                  <a:lnTo>
                                    <a:pt x="1116" y="606"/>
                                  </a:lnTo>
                                  <a:lnTo>
                                    <a:pt x="1080" y="624"/>
                                  </a:lnTo>
                                  <a:lnTo>
                                    <a:pt x="1068" y="624"/>
                                  </a:lnTo>
                                  <a:lnTo>
                                    <a:pt x="1044" y="636"/>
                                  </a:lnTo>
                                  <a:lnTo>
                                    <a:pt x="1020" y="660"/>
                                  </a:lnTo>
                                  <a:lnTo>
                                    <a:pt x="990" y="648"/>
                                  </a:lnTo>
                                  <a:lnTo>
                                    <a:pt x="990" y="672"/>
                                  </a:lnTo>
                                  <a:lnTo>
                                    <a:pt x="984" y="666"/>
                                  </a:lnTo>
                                  <a:lnTo>
                                    <a:pt x="972" y="666"/>
                                  </a:lnTo>
                                  <a:lnTo>
                                    <a:pt x="966" y="672"/>
                                  </a:lnTo>
                                  <a:lnTo>
                                    <a:pt x="966" y="690"/>
                                  </a:lnTo>
                                  <a:lnTo>
                                    <a:pt x="954" y="708"/>
                                  </a:lnTo>
                                  <a:lnTo>
                                    <a:pt x="1014" y="684"/>
                                  </a:lnTo>
                                  <a:lnTo>
                                    <a:pt x="990" y="702"/>
                                  </a:lnTo>
                                  <a:lnTo>
                                    <a:pt x="990" y="714"/>
                                  </a:lnTo>
                                  <a:lnTo>
                                    <a:pt x="972" y="726"/>
                                  </a:lnTo>
                                  <a:lnTo>
                                    <a:pt x="1026" y="726"/>
                                  </a:lnTo>
                                  <a:lnTo>
                                    <a:pt x="1032" y="732"/>
                                  </a:lnTo>
                                  <a:lnTo>
                                    <a:pt x="1032" y="738"/>
                                  </a:lnTo>
                                  <a:lnTo>
                                    <a:pt x="1020" y="744"/>
                                  </a:lnTo>
                                  <a:lnTo>
                                    <a:pt x="984" y="744"/>
                                  </a:lnTo>
                                  <a:lnTo>
                                    <a:pt x="960" y="750"/>
                                  </a:lnTo>
                                  <a:lnTo>
                                    <a:pt x="972" y="738"/>
                                  </a:lnTo>
                                  <a:lnTo>
                                    <a:pt x="960" y="732"/>
                                  </a:lnTo>
                                  <a:lnTo>
                                    <a:pt x="954" y="732"/>
                                  </a:lnTo>
                                  <a:lnTo>
                                    <a:pt x="948" y="738"/>
                                  </a:lnTo>
                                  <a:lnTo>
                                    <a:pt x="936" y="744"/>
                                  </a:lnTo>
                                  <a:lnTo>
                                    <a:pt x="930" y="750"/>
                                  </a:lnTo>
                                  <a:lnTo>
                                    <a:pt x="924" y="750"/>
                                  </a:lnTo>
                                  <a:lnTo>
                                    <a:pt x="918" y="756"/>
                                  </a:lnTo>
                                  <a:lnTo>
                                    <a:pt x="924" y="756"/>
                                  </a:lnTo>
                                  <a:lnTo>
                                    <a:pt x="930" y="762"/>
                                  </a:lnTo>
                                  <a:lnTo>
                                    <a:pt x="930" y="768"/>
                                  </a:lnTo>
                                  <a:lnTo>
                                    <a:pt x="924" y="774"/>
                                  </a:lnTo>
                                  <a:lnTo>
                                    <a:pt x="924" y="780"/>
                                  </a:lnTo>
                                  <a:lnTo>
                                    <a:pt x="918" y="792"/>
                                  </a:lnTo>
                                  <a:lnTo>
                                    <a:pt x="918" y="804"/>
                                  </a:lnTo>
                                  <a:lnTo>
                                    <a:pt x="990" y="804"/>
                                  </a:lnTo>
                                  <a:lnTo>
                                    <a:pt x="1038" y="774"/>
                                  </a:lnTo>
                                  <a:lnTo>
                                    <a:pt x="1104" y="750"/>
                                  </a:lnTo>
                                  <a:lnTo>
                                    <a:pt x="1098" y="750"/>
                                  </a:lnTo>
                                  <a:lnTo>
                                    <a:pt x="1092" y="756"/>
                                  </a:lnTo>
                                  <a:lnTo>
                                    <a:pt x="1080" y="762"/>
                                  </a:lnTo>
                                  <a:lnTo>
                                    <a:pt x="1062" y="768"/>
                                  </a:lnTo>
                                  <a:lnTo>
                                    <a:pt x="1050" y="780"/>
                                  </a:lnTo>
                                  <a:lnTo>
                                    <a:pt x="1038" y="786"/>
                                  </a:lnTo>
                                  <a:lnTo>
                                    <a:pt x="1026" y="798"/>
                                  </a:lnTo>
                                  <a:lnTo>
                                    <a:pt x="1026" y="816"/>
                                  </a:lnTo>
                                  <a:lnTo>
                                    <a:pt x="1020" y="828"/>
                                  </a:lnTo>
                                  <a:lnTo>
                                    <a:pt x="990" y="828"/>
                                  </a:lnTo>
                                  <a:lnTo>
                                    <a:pt x="978" y="834"/>
                                  </a:lnTo>
                                  <a:lnTo>
                                    <a:pt x="972" y="852"/>
                                  </a:lnTo>
                                  <a:lnTo>
                                    <a:pt x="966" y="864"/>
                                  </a:lnTo>
                                  <a:lnTo>
                                    <a:pt x="954" y="870"/>
                                  </a:lnTo>
                                  <a:lnTo>
                                    <a:pt x="942" y="882"/>
                                  </a:lnTo>
                                  <a:lnTo>
                                    <a:pt x="930" y="888"/>
                                  </a:lnTo>
                                  <a:lnTo>
                                    <a:pt x="924" y="894"/>
                                  </a:lnTo>
                                  <a:lnTo>
                                    <a:pt x="978" y="888"/>
                                  </a:lnTo>
                                  <a:lnTo>
                                    <a:pt x="972" y="906"/>
                                  </a:lnTo>
                                  <a:lnTo>
                                    <a:pt x="978" y="894"/>
                                  </a:lnTo>
                                  <a:lnTo>
                                    <a:pt x="990" y="888"/>
                                  </a:lnTo>
                                  <a:lnTo>
                                    <a:pt x="1002" y="876"/>
                                  </a:lnTo>
                                  <a:lnTo>
                                    <a:pt x="1026" y="864"/>
                                  </a:lnTo>
                                  <a:lnTo>
                                    <a:pt x="1038" y="864"/>
                                  </a:lnTo>
                                  <a:lnTo>
                                    <a:pt x="1050" y="870"/>
                                  </a:lnTo>
                                  <a:lnTo>
                                    <a:pt x="1056" y="870"/>
                                  </a:lnTo>
                                  <a:lnTo>
                                    <a:pt x="1056" y="876"/>
                                  </a:lnTo>
                                  <a:lnTo>
                                    <a:pt x="1050" y="876"/>
                                  </a:lnTo>
                                  <a:lnTo>
                                    <a:pt x="1074" y="870"/>
                                  </a:lnTo>
                                  <a:lnTo>
                                    <a:pt x="1068" y="876"/>
                                  </a:lnTo>
                                  <a:lnTo>
                                    <a:pt x="1068" y="906"/>
                                  </a:lnTo>
                                  <a:lnTo>
                                    <a:pt x="1074" y="912"/>
                                  </a:lnTo>
                                  <a:lnTo>
                                    <a:pt x="1092" y="912"/>
                                  </a:lnTo>
                                  <a:lnTo>
                                    <a:pt x="1098" y="900"/>
                                  </a:lnTo>
                                  <a:lnTo>
                                    <a:pt x="1110" y="894"/>
                                  </a:lnTo>
                                  <a:lnTo>
                                    <a:pt x="1116" y="888"/>
                                  </a:lnTo>
                                  <a:lnTo>
                                    <a:pt x="1122" y="876"/>
                                  </a:lnTo>
                                  <a:lnTo>
                                    <a:pt x="1164" y="858"/>
                                  </a:lnTo>
                                  <a:lnTo>
                                    <a:pt x="1176" y="870"/>
                                  </a:lnTo>
                                  <a:lnTo>
                                    <a:pt x="1146" y="870"/>
                                  </a:lnTo>
                                  <a:lnTo>
                                    <a:pt x="1140" y="876"/>
                                  </a:lnTo>
                                  <a:lnTo>
                                    <a:pt x="1140" y="882"/>
                                  </a:lnTo>
                                  <a:lnTo>
                                    <a:pt x="1134" y="888"/>
                                  </a:lnTo>
                                  <a:lnTo>
                                    <a:pt x="1134" y="894"/>
                                  </a:lnTo>
                                  <a:lnTo>
                                    <a:pt x="1152" y="894"/>
                                  </a:lnTo>
                                  <a:lnTo>
                                    <a:pt x="1164" y="888"/>
                                  </a:lnTo>
                                  <a:lnTo>
                                    <a:pt x="1182" y="888"/>
                                  </a:lnTo>
                                  <a:lnTo>
                                    <a:pt x="1200" y="882"/>
                                  </a:lnTo>
                                  <a:lnTo>
                                    <a:pt x="1218" y="882"/>
                                  </a:lnTo>
                                  <a:lnTo>
                                    <a:pt x="1224" y="876"/>
                                  </a:lnTo>
                                  <a:lnTo>
                                    <a:pt x="1230" y="876"/>
                                  </a:lnTo>
                                  <a:lnTo>
                                    <a:pt x="1272" y="858"/>
                                  </a:lnTo>
                                  <a:lnTo>
                                    <a:pt x="1224" y="882"/>
                                  </a:lnTo>
                                  <a:lnTo>
                                    <a:pt x="1224" y="894"/>
                                  </a:lnTo>
                                  <a:lnTo>
                                    <a:pt x="1212" y="894"/>
                                  </a:lnTo>
                                  <a:lnTo>
                                    <a:pt x="1200" y="900"/>
                                  </a:lnTo>
                                  <a:lnTo>
                                    <a:pt x="1188" y="900"/>
                                  </a:lnTo>
                                  <a:lnTo>
                                    <a:pt x="1176" y="906"/>
                                  </a:lnTo>
                                  <a:lnTo>
                                    <a:pt x="1170" y="912"/>
                                  </a:lnTo>
                                  <a:lnTo>
                                    <a:pt x="1158" y="918"/>
                                  </a:lnTo>
                                  <a:lnTo>
                                    <a:pt x="1152" y="930"/>
                                  </a:lnTo>
                                  <a:lnTo>
                                    <a:pt x="1122" y="930"/>
                                  </a:lnTo>
                                  <a:lnTo>
                                    <a:pt x="1086" y="960"/>
                                  </a:lnTo>
                                  <a:lnTo>
                                    <a:pt x="1086" y="978"/>
                                  </a:lnTo>
                                  <a:lnTo>
                                    <a:pt x="1038" y="978"/>
                                  </a:lnTo>
                                  <a:lnTo>
                                    <a:pt x="1032" y="984"/>
                                  </a:lnTo>
                                  <a:lnTo>
                                    <a:pt x="1020" y="984"/>
                                  </a:lnTo>
                                  <a:lnTo>
                                    <a:pt x="1002" y="990"/>
                                  </a:lnTo>
                                  <a:lnTo>
                                    <a:pt x="990" y="996"/>
                                  </a:lnTo>
                                  <a:lnTo>
                                    <a:pt x="978" y="996"/>
                                  </a:lnTo>
                                  <a:lnTo>
                                    <a:pt x="966" y="1008"/>
                                  </a:lnTo>
                                  <a:lnTo>
                                    <a:pt x="966" y="1020"/>
                                  </a:lnTo>
                                  <a:lnTo>
                                    <a:pt x="960" y="1026"/>
                                  </a:lnTo>
                                  <a:lnTo>
                                    <a:pt x="960" y="1038"/>
                                  </a:lnTo>
                                  <a:lnTo>
                                    <a:pt x="876" y="1038"/>
                                  </a:lnTo>
                                  <a:lnTo>
                                    <a:pt x="858" y="1044"/>
                                  </a:lnTo>
                                  <a:lnTo>
                                    <a:pt x="828" y="1062"/>
                                  </a:lnTo>
                                  <a:lnTo>
                                    <a:pt x="804" y="1080"/>
                                  </a:lnTo>
                                  <a:lnTo>
                                    <a:pt x="780" y="1092"/>
                                  </a:lnTo>
                                  <a:lnTo>
                                    <a:pt x="774" y="1098"/>
                                  </a:lnTo>
                                  <a:lnTo>
                                    <a:pt x="750" y="1104"/>
                                  </a:lnTo>
                                  <a:lnTo>
                                    <a:pt x="738" y="1122"/>
                                  </a:lnTo>
                                  <a:lnTo>
                                    <a:pt x="732" y="1104"/>
                                  </a:lnTo>
                                  <a:lnTo>
                                    <a:pt x="672" y="1104"/>
                                  </a:lnTo>
                                  <a:lnTo>
                                    <a:pt x="648" y="1116"/>
                                  </a:lnTo>
                                  <a:lnTo>
                                    <a:pt x="630" y="1122"/>
                                  </a:lnTo>
                                  <a:lnTo>
                                    <a:pt x="624" y="1128"/>
                                  </a:lnTo>
                                  <a:lnTo>
                                    <a:pt x="606" y="1128"/>
                                  </a:lnTo>
                                  <a:lnTo>
                                    <a:pt x="606" y="1140"/>
                                  </a:lnTo>
                                  <a:lnTo>
                                    <a:pt x="576" y="1146"/>
                                  </a:lnTo>
                                  <a:lnTo>
                                    <a:pt x="564" y="1152"/>
                                  </a:lnTo>
                                  <a:lnTo>
                                    <a:pt x="540" y="1152"/>
                                  </a:lnTo>
                                  <a:lnTo>
                                    <a:pt x="516" y="1170"/>
                                  </a:lnTo>
                                  <a:lnTo>
                                    <a:pt x="522" y="1182"/>
                                  </a:lnTo>
                                  <a:lnTo>
                                    <a:pt x="540" y="1164"/>
                                  </a:lnTo>
                                  <a:lnTo>
                                    <a:pt x="558" y="1176"/>
                                  </a:lnTo>
                                  <a:lnTo>
                                    <a:pt x="582" y="1158"/>
                                  </a:lnTo>
                                  <a:lnTo>
                                    <a:pt x="582" y="1170"/>
                                  </a:lnTo>
                                  <a:lnTo>
                                    <a:pt x="594" y="1170"/>
                                  </a:lnTo>
                                  <a:lnTo>
                                    <a:pt x="606" y="1164"/>
                                  </a:lnTo>
                                  <a:lnTo>
                                    <a:pt x="618" y="1164"/>
                                  </a:lnTo>
                                  <a:lnTo>
                                    <a:pt x="642" y="1140"/>
                                  </a:lnTo>
                                  <a:lnTo>
                                    <a:pt x="654" y="1134"/>
                                  </a:lnTo>
                                  <a:lnTo>
                                    <a:pt x="666" y="1122"/>
                                  </a:lnTo>
                                  <a:lnTo>
                                    <a:pt x="684" y="1122"/>
                                  </a:lnTo>
                                  <a:lnTo>
                                    <a:pt x="684" y="1134"/>
                                  </a:lnTo>
                                  <a:lnTo>
                                    <a:pt x="690" y="1140"/>
                                  </a:lnTo>
                                  <a:lnTo>
                                    <a:pt x="708" y="1140"/>
                                  </a:lnTo>
                                  <a:lnTo>
                                    <a:pt x="732" y="1128"/>
                                  </a:lnTo>
                                  <a:lnTo>
                                    <a:pt x="744" y="1128"/>
                                  </a:lnTo>
                                  <a:lnTo>
                                    <a:pt x="756" y="1122"/>
                                  </a:lnTo>
                                  <a:lnTo>
                                    <a:pt x="762" y="1116"/>
                                  </a:lnTo>
                                  <a:lnTo>
                                    <a:pt x="768" y="1116"/>
                                  </a:lnTo>
                                  <a:lnTo>
                                    <a:pt x="804" y="1128"/>
                                  </a:lnTo>
                                  <a:lnTo>
                                    <a:pt x="822" y="1110"/>
                                  </a:lnTo>
                                  <a:lnTo>
                                    <a:pt x="834" y="1110"/>
                                  </a:lnTo>
                                  <a:lnTo>
                                    <a:pt x="852" y="1104"/>
                                  </a:lnTo>
                                  <a:lnTo>
                                    <a:pt x="870" y="1104"/>
                                  </a:lnTo>
                                  <a:lnTo>
                                    <a:pt x="894" y="1092"/>
                                  </a:lnTo>
                                  <a:lnTo>
                                    <a:pt x="918" y="1068"/>
                                  </a:lnTo>
                                  <a:lnTo>
                                    <a:pt x="942" y="1056"/>
                                  </a:lnTo>
                                  <a:lnTo>
                                    <a:pt x="972" y="1056"/>
                                  </a:lnTo>
                                  <a:lnTo>
                                    <a:pt x="978" y="1044"/>
                                  </a:lnTo>
                                  <a:lnTo>
                                    <a:pt x="1014" y="1044"/>
                                  </a:lnTo>
                                  <a:lnTo>
                                    <a:pt x="1026" y="1038"/>
                                  </a:lnTo>
                                  <a:lnTo>
                                    <a:pt x="1032" y="1038"/>
                                  </a:lnTo>
                                  <a:lnTo>
                                    <a:pt x="1038" y="1032"/>
                                  </a:lnTo>
                                  <a:lnTo>
                                    <a:pt x="1050" y="1032"/>
                                  </a:lnTo>
                                  <a:lnTo>
                                    <a:pt x="1086" y="1020"/>
                                  </a:lnTo>
                                  <a:lnTo>
                                    <a:pt x="1110" y="1008"/>
                                  </a:lnTo>
                                  <a:lnTo>
                                    <a:pt x="1122" y="996"/>
                                  </a:lnTo>
                                  <a:lnTo>
                                    <a:pt x="1134" y="990"/>
                                  </a:lnTo>
                                  <a:lnTo>
                                    <a:pt x="1140" y="984"/>
                                  </a:lnTo>
                                  <a:lnTo>
                                    <a:pt x="1206" y="972"/>
                                  </a:lnTo>
                                  <a:lnTo>
                                    <a:pt x="1260" y="942"/>
                                  </a:lnTo>
                                  <a:lnTo>
                                    <a:pt x="1296" y="942"/>
                                  </a:lnTo>
                                  <a:lnTo>
                                    <a:pt x="1314" y="936"/>
                                  </a:lnTo>
                                  <a:lnTo>
                                    <a:pt x="1326" y="936"/>
                                  </a:lnTo>
                                  <a:lnTo>
                                    <a:pt x="1338" y="930"/>
                                  </a:lnTo>
                                  <a:lnTo>
                                    <a:pt x="1368" y="900"/>
                                  </a:lnTo>
                                  <a:lnTo>
                                    <a:pt x="1380" y="900"/>
                                  </a:lnTo>
                                  <a:lnTo>
                                    <a:pt x="1404" y="888"/>
                                  </a:lnTo>
                                  <a:lnTo>
                                    <a:pt x="1416" y="888"/>
                                  </a:lnTo>
                                  <a:lnTo>
                                    <a:pt x="1428" y="882"/>
                                  </a:lnTo>
                                  <a:lnTo>
                                    <a:pt x="1434" y="876"/>
                                  </a:lnTo>
                                  <a:lnTo>
                                    <a:pt x="1434" y="864"/>
                                  </a:lnTo>
                                  <a:lnTo>
                                    <a:pt x="1422" y="864"/>
                                  </a:lnTo>
                                  <a:lnTo>
                                    <a:pt x="1428" y="858"/>
                                  </a:lnTo>
                                  <a:lnTo>
                                    <a:pt x="1452" y="846"/>
                                  </a:lnTo>
                                  <a:lnTo>
                                    <a:pt x="1458" y="840"/>
                                  </a:lnTo>
                                  <a:lnTo>
                                    <a:pt x="1470" y="834"/>
                                  </a:lnTo>
                                  <a:lnTo>
                                    <a:pt x="1476" y="828"/>
                                  </a:lnTo>
                                  <a:lnTo>
                                    <a:pt x="1488" y="828"/>
                                  </a:lnTo>
                                  <a:lnTo>
                                    <a:pt x="1500" y="822"/>
                                  </a:lnTo>
                                  <a:lnTo>
                                    <a:pt x="1512" y="822"/>
                                  </a:lnTo>
                                  <a:lnTo>
                                    <a:pt x="1518" y="816"/>
                                  </a:lnTo>
                                  <a:lnTo>
                                    <a:pt x="1524" y="816"/>
                                  </a:lnTo>
                                  <a:lnTo>
                                    <a:pt x="1596" y="786"/>
                                  </a:lnTo>
                                  <a:lnTo>
                                    <a:pt x="1590" y="768"/>
                                  </a:lnTo>
                                  <a:lnTo>
                                    <a:pt x="1602" y="768"/>
                                  </a:lnTo>
                                  <a:lnTo>
                                    <a:pt x="1608" y="774"/>
                                  </a:lnTo>
                                  <a:lnTo>
                                    <a:pt x="1626" y="774"/>
                                  </a:lnTo>
                                  <a:lnTo>
                                    <a:pt x="1638" y="762"/>
                                  </a:lnTo>
                                  <a:lnTo>
                                    <a:pt x="1650" y="762"/>
                                  </a:lnTo>
                                  <a:lnTo>
                                    <a:pt x="1674" y="750"/>
                                  </a:lnTo>
                                  <a:lnTo>
                                    <a:pt x="1680" y="744"/>
                                  </a:lnTo>
                                  <a:lnTo>
                                    <a:pt x="1704" y="732"/>
                                  </a:lnTo>
                                  <a:lnTo>
                                    <a:pt x="1740" y="720"/>
                                  </a:lnTo>
                                  <a:lnTo>
                                    <a:pt x="1770" y="708"/>
                                  </a:lnTo>
                                  <a:lnTo>
                                    <a:pt x="1794" y="702"/>
                                  </a:lnTo>
                                  <a:lnTo>
                                    <a:pt x="1812" y="702"/>
                                  </a:lnTo>
                                  <a:lnTo>
                                    <a:pt x="1818" y="708"/>
                                  </a:lnTo>
                                  <a:lnTo>
                                    <a:pt x="1842" y="720"/>
                                  </a:lnTo>
                                  <a:lnTo>
                                    <a:pt x="1848" y="726"/>
                                  </a:lnTo>
                                  <a:lnTo>
                                    <a:pt x="1812" y="726"/>
                                  </a:lnTo>
                                  <a:lnTo>
                                    <a:pt x="1794" y="714"/>
                                  </a:lnTo>
                                  <a:lnTo>
                                    <a:pt x="1758" y="738"/>
                                  </a:lnTo>
                                  <a:lnTo>
                                    <a:pt x="1728" y="738"/>
                                  </a:lnTo>
                                  <a:lnTo>
                                    <a:pt x="1722" y="744"/>
                                  </a:lnTo>
                                  <a:lnTo>
                                    <a:pt x="1710" y="750"/>
                                  </a:lnTo>
                                  <a:lnTo>
                                    <a:pt x="1704" y="762"/>
                                  </a:lnTo>
                                  <a:lnTo>
                                    <a:pt x="1692" y="768"/>
                                  </a:lnTo>
                                  <a:lnTo>
                                    <a:pt x="1686" y="774"/>
                                  </a:lnTo>
                                  <a:lnTo>
                                    <a:pt x="1680" y="774"/>
                                  </a:lnTo>
                                  <a:lnTo>
                                    <a:pt x="1668" y="780"/>
                                  </a:lnTo>
                                  <a:lnTo>
                                    <a:pt x="1656" y="780"/>
                                  </a:lnTo>
                                  <a:lnTo>
                                    <a:pt x="1638" y="786"/>
                                  </a:lnTo>
                                  <a:lnTo>
                                    <a:pt x="1614" y="798"/>
                                  </a:lnTo>
                                  <a:lnTo>
                                    <a:pt x="1614" y="804"/>
                                  </a:lnTo>
                                  <a:lnTo>
                                    <a:pt x="1620" y="810"/>
                                  </a:lnTo>
                                  <a:lnTo>
                                    <a:pt x="1632" y="816"/>
                                  </a:lnTo>
                                  <a:lnTo>
                                    <a:pt x="1650" y="816"/>
                                  </a:lnTo>
                                  <a:lnTo>
                                    <a:pt x="1644" y="816"/>
                                  </a:lnTo>
                                  <a:lnTo>
                                    <a:pt x="1638" y="822"/>
                                  </a:lnTo>
                                  <a:lnTo>
                                    <a:pt x="1632" y="822"/>
                                  </a:lnTo>
                                  <a:lnTo>
                                    <a:pt x="1620" y="828"/>
                                  </a:lnTo>
                                  <a:lnTo>
                                    <a:pt x="1572" y="828"/>
                                  </a:lnTo>
                                  <a:lnTo>
                                    <a:pt x="1566" y="834"/>
                                  </a:lnTo>
                                  <a:lnTo>
                                    <a:pt x="1560" y="834"/>
                                  </a:lnTo>
                                  <a:lnTo>
                                    <a:pt x="1560" y="846"/>
                                  </a:lnTo>
                                  <a:lnTo>
                                    <a:pt x="1572" y="858"/>
                                  </a:lnTo>
                                  <a:lnTo>
                                    <a:pt x="1584" y="858"/>
                                  </a:lnTo>
                                  <a:lnTo>
                                    <a:pt x="1596" y="852"/>
                                  </a:lnTo>
                                  <a:lnTo>
                                    <a:pt x="1638" y="834"/>
                                  </a:lnTo>
                                  <a:lnTo>
                                    <a:pt x="1680" y="810"/>
                                  </a:lnTo>
                                  <a:lnTo>
                                    <a:pt x="1722" y="798"/>
                                  </a:lnTo>
                                  <a:lnTo>
                                    <a:pt x="1788" y="798"/>
                                  </a:lnTo>
                                  <a:lnTo>
                                    <a:pt x="1818" y="792"/>
                                  </a:lnTo>
                                  <a:lnTo>
                                    <a:pt x="1824" y="786"/>
                                  </a:lnTo>
                                  <a:lnTo>
                                    <a:pt x="1848" y="774"/>
                                  </a:lnTo>
                                  <a:lnTo>
                                    <a:pt x="1854" y="762"/>
                                  </a:lnTo>
                                  <a:lnTo>
                                    <a:pt x="1866" y="756"/>
                                  </a:lnTo>
                                  <a:lnTo>
                                    <a:pt x="1872" y="750"/>
                                  </a:lnTo>
                                  <a:lnTo>
                                    <a:pt x="1866" y="738"/>
                                  </a:lnTo>
                                  <a:lnTo>
                                    <a:pt x="1878" y="732"/>
                                  </a:lnTo>
                                  <a:lnTo>
                                    <a:pt x="1908" y="720"/>
                                  </a:lnTo>
                                  <a:lnTo>
                                    <a:pt x="1944" y="714"/>
                                  </a:lnTo>
                                  <a:lnTo>
                                    <a:pt x="1962" y="708"/>
                                  </a:lnTo>
                                  <a:lnTo>
                                    <a:pt x="1968" y="708"/>
                                  </a:lnTo>
                                  <a:lnTo>
                                    <a:pt x="1980" y="720"/>
                                  </a:lnTo>
                                  <a:lnTo>
                                    <a:pt x="1980" y="726"/>
                                  </a:lnTo>
                                  <a:lnTo>
                                    <a:pt x="2046" y="702"/>
                                  </a:lnTo>
                                  <a:lnTo>
                                    <a:pt x="2004" y="738"/>
                                  </a:lnTo>
                                  <a:lnTo>
                                    <a:pt x="2022" y="744"/>
                                  </a:lnTo>
                                  <a:lnTo>
                                    <a:pt x="2022" y="762"/>
                                  </a:lnTo>
                                  <a:lnTo>
                                    <a:pt x="2028" y="762"/>
                                  </a:lnTo>
                                  <a:lnTo>
                                    <a:pt x="2034" y="756"/>
                                  </a:lnTo>
                                  <a:lnTo>
                                    <a:pt x="2094" y="726"/>
                                  </a:lnTo>
                                  <a:lnTo>
                                    <a:pt x="2082" y="732"/>
                                  </a:lnTo>
                                  <a:lnTo>
                                    <a:pt x="2076" y="744"/>
                                  </a:lnTo>
                                  <a:lnTo>
                                    <a:pt x="2064" y="750"/>
                                  </a:lnTo>
                                  <a:lnTo>
                                    <a:pt x="2058" y="762"/>
                                  </a:lnTo>
                                  <a:lnTo>
                                    <a:pt x="2046" y="774"/>
                                  </a:lnTo>
                                  <a:lnTo>
                                    <a:pt x="2052" y="780"/>
                                  </a:lnTo>
                                  <a:lnTo>
                                    <a:pt x="2064" y="780"/>
                                  </a:lnTo>
                                  <a:lnTo>
                                    <a:pt x="2076" y="786"/>
                                  </a:lnTo>
                                  <a:lnTo>
                                    <a:pt x="2106" y="786"/>
                                  </a:lnTo>
                                  <a:lnTo>
                                    <a:pt x="2208" y="798"/>
                                  </a:lnTo>
                                  <a:lnTo>
                                    <a:pt x="2238" y="780"/>
                                  </a:lnTo>
                                  <a:lnTo>
                                    <a:pt x="2232" y="786"/>
                                  </a:lnTo>
                                  <a:lnTo>
                                    <a:pt x="2232" y="810"/>
                                  </a:lnTo>
                                  <a:lnTo>
                                    <a:pt x="2298" y="810"/>
                                  </a:lnTo>
                                  <a:lnTo>
                                    <a:pt x="2334" y="804"/>
                                  </a:lnTo>
                                  <a:lnTo>
                                    <a:pt x="2328" y="804"/>
                                  </a:lnTo>
                                  <a:lnTo>
                                    <a:pt x="2322" y="810"/>
                                  </a:lnTo>
                                  <a:lnTo>
                                    <a:pt x="2310" y="810"/>
                                  </a:lnTo>
                                  <a:lnTo>
                                    <a:pt x="2286" y="822"/>
                                  </a:lnTo>
                                  <a:lnTo>
                                    <a:pt x="2280" y="828"/>
                                  </a:lnTo>
                                  <a:lnTo>
                                    <a:pt x="2280" y="834"/>
                                  </a:lnTo>
                                  <a:lnTo>
                                    <a:pt x="2292" y="846"/>
                                  </a:lnTo>
                                  <a:lnTo>
                                    <a:pt x="2304" y="852"/>
                                  </a:lnTo>
                                  <a:lnTo>
                                    <a:pt x="2310" y="858"/>
                                  </a:lnTo>
                                  <a:lnTo>
                                    <a:pt x="2310" y="882"/>
                                  </a:lnTo>
                                  <a:lnTo>
                                    <a:pt x="2316" y="888"/>
                                  </a:lnTo>
                                  <a:lnTo>
                                    <a:pt x="2316" y="900"/>
                                  </a:lnTo>
                                  <a:lnTo>
                                    <a:pt x="2322" y="912"/>
                                  </a:lnTo>
                                  <a:lnTo>
                                    <a:pt x="2358" y="912"/>
                                  </a:lnTo>
                                  <a:lnTo>
                                    <a:pt x="2370" y="906"/>
                                  </a:lnTo>
                                  <a:lnTo>
                                    <a:pt x="2388" y="906"/>
                                  </a:lnTo>
                                  <a:lnTo>
                                    <a:pt x="2382" y="876"/>
                                  </a:lnTo>
                                  <a:lnTo>
                                    <a:pt x="2400" y="870"/>
                                  </a:lnTo>
                                  <a:lnTo>
                                    <a:pt x="2412" y="888"/>
                                  </a:lnTo>
                                  <a:lnTo>
                                    <a:pt x="2442" y="876"/>
                                  </a:lnTo>
                                  <a:lnTo>
                                    <a:pt x="2430" y="888"/>
                                  </a:lnTo>
                                  <a:lnTo>
                                    <a:pt x="2430" y="900"/>
                                  </a:lnTo>
                                  <a:lnTo>
                                    <a:pt x="2424" y="906"/>
                                  </a:lnTo>
                                  <a:lnTo>
                                    <a:pt x="2424" y="912"/>
                                  </a:lnTo>
                                  <a:lnTo>
                                    <a:pt x="2430" y="918"/>
                                  </a:lnTo>
                                  <a:lnTo>
                                    <a:pt x="2436" y="918"/>
                                  </a:lnTo>
                                  <a:lnTo>
                                    <a:pt x="2448" y="912"/>
                                  </a:lnTo>
                                  <a:lnTo>
                                    <a:pt x="2454" y="906"/>
                                  </a:lnTo>
                                  <a:lnTo>
                                    <a:pt x="2460" y="894"/>
                                  </a:lnTo>
                                  <a:lnTo>
                                    <a:pt x="2466" y="888"/>
                                  </a:lnTo>
                                  <a:lnTo>
                                    <a:pt x="2472" y="876"/>
                                  </a:lnTo>
                                  <a:lnTo>
                                    <a:pt x="2502" y="834"/>
                                  </a:lnTo>
                                  <a:lnTo>
                                    <a:pt x="2478" y="900"/>
                                  </a:lnTo>
                                  <a:lnTo>
                                    <a:pt x="2484" y="924"/>
                                  </a:lnTo>
                                  <a:lnTo>
                                    <a:pt x="2520" y="912"/>
                                  </a:lnTo>
                                  <a:lnTo>
                                    <a:pt x="2496" y="936"/>
                                  </a:lnTo>
                                  <a:lnTo>
                                    <a:pt x="2520" y="954"/>
                                  </a:lnTo>
                                  <a:lnTo>
                                    <a:pt x="2502" y="954"/>
                                  </a:lnTo>
                                  <a:lnTo>
                                    <a:pt x="2502" y="972"/>
                                  </a:lnTo>
                                  <a:lnTo>
                                    <a:pt x="2472" y="990"/>
                                  </a:lnTo>
                                  <a:lnTo>
                                    <a:pt x="2454" y="1002"/>
                                  </a:lnTo>
                                  <a:lnTo>
                                    <a:pt x="2484" y="1020"/>
                                  </a:lnTo>
                                  <a:lnTo>
                                    <a:pt x="2478" y="1050"/>
                                  </a:lnTo>
                                  <a:lnTo>
                                    <a:pt x="2460" y="1068"/>
                                  </a:lnTo>
                                  <a:lnTo>
                                    <a:pt x="2478" y="1080"/>
                                  </a:lnTo>
                                  <a:lnTo>
                                    <a:pt x="2460" y="1098"/>
                                  </a:lnTo>
                                  <a:lnTo>
                                    <a:pt x="2490" y="1098"/>
                                  </a:lnTo>
                                  <a:lnTo>
                                    <a:pt x="2526" y="1086"/>
                                  </a:lnTo>
                                  <a:lnTo>
                                    <a:pt x="2496" y="1122"/>
                                  </a:lnTo>
                                  <a:lnTo>
                                    <a:pt x="2478" y="1140"/>
                                  </a:lnTo>
                                  <a:lnTo>
                                    <a:pt x="2502" y="1146"/>
                                  </a:lnTo>
                                  <a:lnTo>
                                    <a:pt x="2454" y="1164"/>
                                  </a:lnTo>
                                  <a:lnTo>
                                    <a:pt x="2436" y="1176"/>
                                  </a:lnTo>
                                  <a:lnTo>
                                    <a:pt x="2454" y="1188"/>
                                  </a:lnTo>
                                  <a:lnTo>
                                    <a:pt x="2454" y="1200"/>
                                  </a:lnTo>
                                  <a:lnTo>
                                    <a:pt x="2472" y="1188"/>
                                  </a:lnTo>
                                  <a:lnTo>
                                    <a:pt x="2490" y="1182"/>
                                  </a:lnTo>
                                  <a:lnTo>
                                    <a:pt x="2502" y="1170"/>
                                  </a:lnTo>
                                  <a:lnTo>
                                    <a:pt x="2514" y="1164"/>
                                  </a:lnTo>
                                  <a:lnTo>
                                    <a:pt x="2532" y="1146"/>
                                  </a:lnTo>
                                  <a:lnTo>
                                    <a:pt x="2538" y="1134"/>
                                  </a:lnTo>
                                  <a:lnTo>
                                    <a:pt x="2538" y="1122"/>
                                  </a:lnTo>
                                  <a:lnTo>
                                    <a:pt x="2550" y="1116"/>
                                  </a:lnTo>
                                  <a:lnTo>
                                    <a:pt x="2562" y="1104"/>
                                  </a:lnTo>
                                  <a:lnTo>
                                    <a:pt x="2574" y="1098"/>
                                  </a:lnTo>
                                  <a:lnTo>
                                    <a:pt x="2574" y="1086"/>
                                  </a:lnTo>
                                  <a:lnTo>
                                    <a:pt x="2568" y="1080"/>
                                  </a:lnTo>
                                  <a:lnTo>
                                    <a:pt x="2562" y="1080"/>
                                  </a:lnTo>
                                  <a:close/>
                                  <a:moveTo>
                                    <a:pt x="2394" y="1056"/>
                                  </a:moveTo>
                                  <a:lnTo>
                                    <a:pt x="2400" y="1062"/>
                                  </a:lnTo>
                                  <a:lnTo>
                                    <a:pt x="2418" y="1062"/>
                                  </a:lnTo>
                                  <a:lnTo>
                                    <a:pt x="2436" y="1044"/>
                                  </a:lnTo>
                                  <a:lnTo>
                                    <a:pt x="2460" y="1038"/>
                                  </a:lnTo>
                                  <a:lnTo>
                                    <a:pt x="2454" y="1020"/>
                                  </a:lnTo>
                                  <a:lnTo>
                                    <a:pt x="2430" y="1020"/>
                                  </a:lnTo>
                                  <a:lnTo>
                                    <a:pt x="2418" y="1026"/>
                                  </a:lnTo>
                                  <a:lnTo>
                                    <a:pt x="2412" y="1032"/>
                                  </a:lnTo>
                                  <a:lnTo>
                                    <a:pt x="2406" y="1044"/>
                                  </a:lnTo>
                                  <a:lnTo>
                                    <a:pt x="2394" y="1050"/>
                                  </a:lnTo>
                                  <a:lnTo>
                                    <a:pt x="2394" y="1056"/>
                                  </a:lnTo>
                                  <a:close/>
                                  <a:moveTo>
                                    <a:pt x="2376" y="984"/>
                                  </a:moveTo>
                                  <a:lnTo>
                                    <a:pt x="2358" y="984"/>
                                  </a:lnTo>
                                  <a:lnTo>
                                    <a:pt x="2346" y="990"/>
                                  </a:lnTo>
                                  <a:lnTo>
                                    <a:pt x="2334" y="1002"/>
                                  </a:lnTo>
                                  <a:lnTo>
                                    <a:pt x="2334" y="1014"/>
                                  </a:lnTo>
                                  <a:lnTo>
                                    <a:pt x="2322" y="1026"/>
                                  </a:lnTo>
                                  <a:lnTo>
                                    <a:pt x="2322" y="1044"/>
                                  </a:lnTo>
                                  <a:lnTo>
                                    <a:pt x="2310" y="1056"/>
                                  </a:lnTo>
                                  <a:lnTo>
                                    <a:pt x="2310" y="1074"/>
                                  </a:lnTo>
                                  <a:lnTo>
                                    <a:pt x="2316" y="1080"/>
                                  </a:lnTo>
                                  <a:lnTo>
                                    <a:pt x="2322" y="1074"/>
                                  </a:lnTo>
                                  <a:lnTo>
                                    <a:pt x="2328" y="1062"/>
                                  </a:lnTo>
                                  <a:lnTo>
                                    <a:pt x="2340" y="1050"/>
                                  </a:lnTo>
                                  <a:lnTo>
                                    <a:pt x="2352" y="1044"/>
                                  </a:lnTo>
                                  <a:lnTo>
                                    <a:pt x="2376" y="1020"/>
                                  </a:lnTo>
                                  <a:lnTo>
                                    <a:pt x="2382" y="1008"/>
                                  </a:lnTo>
                                  <a:lnTo>
                                    <a:pt x="2382" y="990"/>
                                  </a:lnTo>
                                  <a:lnTo>
                                    <a:pt x="2376" y="984"/>
                                  </a:lnTo>
                                  <a:close/>
                                  <a:moveTo>
                                    <a:pt x="786" y="810"/>
                                  </a:moveTo>
                                  <a:lnTo>
                                    <a:pt x="798" y="810"/>
                                  </a:lnTo>
                                  <a:lnTo>
                                    <a:pt x="834" y="798"/>
                                  </a:lnTo>
                                  <a:lnTo>
                                    <a:pt x="858" y="786"/>
                                  </a:lnTo>
                                  <a:lnTo>
                                    <a:pt x="864" y="780"/>
                                  </a:lnTo>
                                  <a:lnTo>
                                    <a:pt x="870" y="780"/>
                                  </a:lnTo>
                                  <a:lnTo>
                                    <a:pt x="864" y="774"/>
                                  </a:lnTo>
                                  <a:lnTo>
                                    <a:pt x="828" y="762"/>
                                  </a:lnTo>
                                  <a:lnTo>
                                    <a:pt x="810" y="762"/>
                                  </a:lnTo>
                                  <a:lnTo>
                                    <a:pt x="798" y="768"/>
                                  </a:lnTo>
                                  <a:lnTo>
                                    <a:pt x="792" y="774"/>
                                  </a:lnTo>
                                  <a:lnTo>
                                    <a:pt x="786" y="768"/>
                                  </a:lnTo>
                                  <a:lnTo>
                                    <a:pt x="774" y="768"/>
                                  </a:lnTo>
                                  <a:lnTo>
                                    <a:pt x="768" y="774"/>
                                  </a:lnTo>
                                  <a:lnTo>
                                    <a:pt x="768" y="804"/>
                                  </a:lnTo>
                                  <a:lnTo>
                                    <a:pt x="774" y="810"/>
                                  </a:lnTo>
                                  <a:lnTo>
                                    <a:pt x="786" y="810"/>
                                  </a:lnTo>
                                  <a:close/>
                                  <a:moveTo>
                                    <a:pt x="0" y="1332"/>
                                  </a:moveTo>
                                  <a:lnTo>
                                    <a:pt x="60" y="1320"/>
                                  </a:lnTo>
                                  <a:lnTo>
                                    <a:pt x="72" y="1302"/>
                                  </a:lnTo>
                                  <a:lnTo>
                                    <a:pt x="132" y="1296"/>
                                  </a:lnTo>
                                  <a:lnTo>
                                    <a:pt x="114" y="1272"/>
                                  </a:lnTo>
                                  <a:lnTo>
                                    <a:pt x="0" y="1332"/>
                                  </a:lnTo>
                                  <a:close/>
                                  <a:moveTo>
                                    <a:pt x="1362" y="954"/>
                                  </a:moveTo>
                                  <a:lnTo>
                                    <a:pt x="1350" y="954"/>
                                  </a:lnTo>
                                  <a:lnTo>
                                    <a:pt x="1338" y="960"/>
                                  </a:lnTo>
                                  <a:lnTo>
                                    <a:pt x="1332" y="954"/>
                                  </a:lnTo>
                                  <a:lnTo>
                                    <a:pt x="1314" y="954"/>
                                  </a:lnTo>
                                  <a:lnTo>
                                    <a:pt x="1314" y="978"/>
                                  </a:lnTo>
                                  <a:lnTo>
                                    <a:pt x="1290" y="996"/>
                                  </a:lnTo>
                                  <a:lnTo>
                                    <a:pt x="1290" y="972"/>
                                  </a:lnTo>
                                  <a:lnTo>
                                    <a:pt x="1278" y="966"/>
                                  </a:lnTo>
                                  <a:lnTo>
                                    <a:pt x="1272" y="966"/>
                                  </a:lnTo>
                                  <a:lnTo>
                                    <a:pt x="1248" y="978"/>
                                  </a:lnTo>
                                  <a:lnTo>
                                    <a:pt x="1242" y="978"/>
                                  </a:lnTo>
                                  <a:lnTo>
                                    <a:pt x="1230" y="990"/>
                                  </a:lnTo>
                                  <a:lnTo>
                                    <a:pt x="1224" y="1002"/>
                                  </a:lnTo>
                                  <a:lnTo>
                                    <a:pt x="1218" y="1008"/>
                                  </a:lnTo>
                                  <a:lnTo>
                                    <a:pt x="1218" y="1014"/>
                                  </a:lnTo>
                                  <a:lnTo>
                                    <a:pt x="1224" y="1014"/>
                                  </a:lnTo>
                                  <a:lnTo>
                                    <a:pt x="1230" y="1020"/>
                                  </a:lnTo>
                                  <a:lnTo>
                                    <a:pt x="1278" y="1020"/>
                                  </a:lnTo>
                                  <a:lnTo>
                                    <a:pt x="1296" y="1014"/>
                                  </a:lnTo>
                                  <a:lnTo>
                                    <a:pt x="1308" y="1014"/>
                                  </a:lnTo>
                                  <a:lnTo>
                                    <a:pt x="1320" y="1008"/>
                                  </a:lnTo>
                                  <a:lnTo>
                                    <a:pt x="1320" y="996"/>
                                  </a:lnTo>
                                  <a:lnTo>
                                    <a:pt x="1350" y="990"/>
                                  </a:lnTo>
                                  <a:lnTo>
                                    <a:pt x="1350" y="984"/>
                                  </a:lnTo>
                                  <a:lnTo>
                                    <a:pt x="1386" y="978"/>
                                  </a:lnTo>
                                  <a:lnTo>
                                    <a:pt x="1398" y="954"/>
                                  </a:lnTo>
                                  <a:lnTo>
                                    <a:pt x="1380" y="960"/>
                                  </a:lnTo>
                                  <a:lnTo>
                                    <a:pt x="1374" y="954"/>
                                  </a:lnTo>
                                  <a:lnTo>
                                    <a:pt x="1362" y="954"/>
                                  </a:lnTo>
                                  <a:close/>
                                  <a:moveTo>
                                    <a:pt x="162" y="1290"/>
                                  </a:moveTo>
                                  <a:lnTo>
                                    <a:pt x="204" y="1290"/>
                                  </a:lnTo>
                                  <a:lnTo>
                                    <a:pt x="240" y="1260"/>
                                  </a:lnTo>
                                  <a:lnTo>
                                    <a:pt x="228" y="1242"/>
                                  </a:lnTo>
                                  <a:lnTo>
                                    <a:pt x="162" y="1290"/>
                                  </a:lnTo>
                                  <a:close/>
                                  <a:moveTo>
                                    <a:pt x="2466" y="1140"/>
                                  </a:moveTo>
                                  <a:lnTo>
                                    <a:pt x="2472" y="1128"/>
                                  </a:lnTo>
                                  <a:lnTo>
                                    <a:pt x="2454" y="1110"/>
                                  </a:lnTo>
                                  <a:lnTo>
                                    <a:pt x="2448" y="1110"/>
                                  </a:lnTo>
                                  <a:lnTo>
                                    <a:pt x="2436" y="1122"/>
                                  </a:lnTo>
                                  <a:lnTo>
                                    <a:pt x="2430" y="1134"/>
                                  </a:lnTo>
                                  <a:lnTo>
                                    <a:pt x="2424" y="1152"/>
                                  </a:lnTo>
                                  <a:lnTo>
                                    <a:pt x="2418" y="1164"/>
                                  </a:lnTo>
                                  <a:lnTo>
                                    <a:pt x="2418" y="1176"/>
                                  </a:lnTo>
                                  <a:lnTo>
                                    <a:pt x="2436" y="1158"/>
                                  </a:lnTo>
                                  <a:lnTo>
                                    <a:pt x="2454" y="1158"/>
                                  </a:lnTo>
                                  <a:lnTo>
                                    <a:pt x="2460" y="1152"/>
                                  </a:lnTo>
                                  <a:lnTo>
                                    <a:pt x="2466" y="1140"/>
                                  </a:lnTo>
                                  <a:close/>
                                  <a:moveTo>
                                    <a:pt x="1428" y="912"/>
                                  </a:moveTo>
                                  <a:lnTo>
                                    <a:pt x="1404" y="924"/>
                                  </a:lnTo>
                                  <a:lnTo>
                                    <a:pt x="1386" y="942"/>
                                  </a:lnTo>
                                  <a:lnTo>
                                    <a:pt x="1386" y="948"/>
                                  </a:lnTo>
                                  <a:lnTo>
                                    <a:pt x="1398" y="954"/>
                                  </a:lnTo>
                                  <a:lnTo>
                                    <a:pt x="1410" y="954"/>
                                  </a:lnTo>
                                  <a:lnTo>
                                    <a:pt x="1422" y="948"/>
                                  </a:lnTo>
                                  <a:lnTo>
                                    <a:pt x="1428" y="948"/>
                                  </a:lnTo>
                                  <a:lnTo>
                                    <a:pt x="1440" y="942"/>
                                  </a:lnTo>
                                  <a:lnTo>
                                    <a:pt x="1446" y="930"/>
                                  </a:lnTo>
                                  <a:lnTo>
                                    <a:pt x="1470" y="930"/>
                                  </a:lnTo>
                                  <a:lnTo>
                                    <a:pt x="1470" y="924"/>
                                  </a:lnTo>
                                  <a:lnTo>
                                    <a:pt x="1458" y="912"/>
                                  </a:lnTo>
                                  <a:lnTo>
                                    <a:pt x="1452" y="912"/>
                                  </a:lnTo>
                                  <a:lnTo>
                                    <a:pt x="1440" y="906"/>
                                  </a:lnTo>
                                  <a:lnTo>
                                    <a:pt x="1428" y="912"/>
                                  </a:lnTo>
                                  <a:close/>
                                  <a:moveTo>
                                    <a:pt x="498" y="1164"/>
                                  </a:moveTo>
                                  <a:lnTo>
                                    <a:pt x="486" y="1164"/>
                                  </a:lnTo>
                                  <a:lnTo>
                                    <a:pt x="474" y="1170"/>
                                  </a:lnTo>
                                  <a:lnTo>
                                    <a:pt x="462" y="1170"/>
                                  </a:lnTo>
                                  <a:lnTo>
                                    <a:pt x="450" y="1176"/>
                                  </a:lnTo>
                                  <a:lnTo>
                                    <a:pt x="444" y="1182"/>
                                  </a:lnTo>
                                  <a:lnTo>
                                    <a:pt x="432" y="1182"/>
                                  </a:lnTo>
                                  <a:lnTo>
                                    <a:pt x="426" y="1188"/>
                                  </a:lnTo>
                                  <a:lnTo>
                                    <a:pt x="414" y="1188"/>
                                  </a:lnTo>
                                  <a:lnTo>
                                    <a:pt x="390" y="1200"/>
                                  </a:lnTo>
                                  <a:lnTo>
                                    <a:pt x="384" y="1206"/>
                                  </a:lnTo>
                                  <a:lnTo>
                                    <a:pt x="384" y="1218"/>
                                  </a:lnTo>
                                  <a:lnTo>
                                    <a:pt x="402" y="1218"/>
                                  </a:lnTo>
                                  <a:lnTo>
                                    <a:pt x="420" y="1212"/>
                                  </a:lnTo>
                                  <a:lnTo>
                                    <a:pt x="432" y="1206"/>
                                  </a:lnTo>
                                  <a:lnTo>
                                    <a:pt x="504" y="1206"/>
                                  </a:lnTo>
                                  <a:lnTo>
                                    <a:pt x="510" y="1200"/>
                                  </a:lnTo>
                                  <a:lnTo>
                                    <a:pt x="510" y="1176"/>
                                  </a:lnTo>
                                  <a:lnTo>
                                    <a:pt x="498" y="1164"/>
                                  </a:lnTo>
                                  <a:close/>
                                  <a:moveTo>
                                    <a:pt x="330" y="1242"/>
                                  </a:moveTo>
                                  <a:lnTo>
                                    <a:pt x="330" y="1224"/>
                                  </a:lnTo>
                                  <a:lnTo>
                                    <a:pt x="276" y="1242"/>
                                  </a:lnTo>
                                  <a:lnTo>
                                    <a:pt x="330" y="1242"/>
                                  </a:lnTo>
                                  <a:close/>
                                </a:path>
                              </a:pathLst>
                            </a:custGeom>
                            <a:solidFill>
                              <a:srgbClr val="12121B"/>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6" name="USA" descr="© INSCALE GmbH, 15.06.2010"/>
                            <a:cNvSpPr>
                              <a:spLocks noEditPoints="1"/>
                            </a:cNvSpPr>
                          </a:nvSpPr>
                          <a:spPr bwMode="gray">
                            <a:xfrm>
                              <a:off x="514" y="593"/>
                              <a:ext cx="1002" cy="497"/>
                            </a:xfrm>
                            <a:custGeom>
                              <a:avLst/>
                              <a:gdLst>
                                <a:gd name="T0" fmla="*/ 2147483647 w 3918"/>
                                <a:gd name="T1" fmla="*/ 2147483647 h 1944"/>
                                <a:gd name="T2" fmla="*/ 2147483647 w 3918"/>
                                <a:gd name="T3" fmla="*/ 2147483647 h 1944"/>
                                <a:gd name="T4" fmla="*/ 2147483647 w 3918"/>
                                <a:gd name="T5" fmla="*/ 2147483647 h 1944"/>
                                <a:gd name="T6" fmla="*/ 2147483647 w 3918"/>
                                <a:gd name="T7" fmla="*/ 2147483647 h 1944"/>
                                <a:gd name="T8" fmla="*/ 2147483647 w 3918"/>
                                <a:gd name="T9" fmla="*/ 2147483647 h 1944"/>
                                <a:gd name="T10" fmla="*/ 2147483647 w 3918"/>
                                <a:gd name="T11" fmla="*/ 2147483647 h 1944"/>
                                <a:gd name="T12" fmla="*/ 2147483647 w 3918"/>
                                <a:gd name="T13" fmla="*/ 2147483647 h 1944"/>
                                <a:gd name="T14" fmla="*/ 2147483647 w 3918"/>
                                <a:gd name="T15" fmla="*/ 2147483647 h 1944"/>
                                <a:gd name="T16" fmla="*/ 2147483647 w 3918"/>
                                <a:gd name="T17" fmla="*/ 2147483647 h 1944"/>
                                <a:gd name="T18" fmla="*/ 2147483647 w 3918"/>
                                <a:gd name="T19" fmla="*/ 2147483647 h 1944"/>
                                <a:gd name="T20" fmla="*/ 2147483647 w 3918"/>
                                <a:gd name="T21" fmla="*/ 2147483647 h 1944"/>
                                <a:gd name="T22" fmla="*/ 2147483647 w 3918"/>
                                <a:gd name="T23" fmla="*/ 2147483647 h 1944"/>
                                <a:gd name="T24" fmla="*/ 2147483647 w 3918"/>
                                <a:gd name="T25" fmla="*/ 2147483647 h 1944"/>
                                <a:gd name="T26" fmla="*/ 2147483647 w 3918"/>
                                <a:gd name="T27" fmla="*/ 2147483647 h 1944"/>
                                <a:gd name="T28" fmla="*/ 2147483647 w 3918"/>
                                <a:gd name="T29" fmla="*/ 2147483647 h 1944"/>
                                <a:gd name="T30" fmla="*/ 2147483647 w 3918"/>
                                <a:gd name="T31" fmla="*/ 2147483647 h 1944"/>
                                <a:gd name="T32" fmla="*/ 2147483647 w 3918"/>
                                <a:gd name="T33" fmla="*/ 2147483647 h 1944"/>
                                <a:gd name="T34" fmla="*/ 2147483647 w 3918"/>
                                <a:gd name="T35" fmla="*/ 2147483647 h 1944"/>
                                <a:gd name="T36" fmla="*/ 2147483647 w 3918"/>
                                <a:gd name="T37" fmla="*/ 2147483647 h 1944"/>
                                <a:gd name="T38" fmla="*/ 2147483647 w 3918"/>
                                <a:gd name="T39" fmla="*/ 2147483647 h 1944"/>
                                <a:gd name="T40" fmla="*/ 2147483647 w 3918"/>
                                <a:gd name="T41" fmla="*/ 2147483647 h 1944"/>
                                <a:gd name="T42" fmla="*/ 2147483647 w 3918"/>
                                <a:gd name="T43" fmla="*/ 2147483647 h 1944"/>
                                <a:gd name="T44" fmla="*/ 2147483647 w 3918"/>
                                <a:gd name="T45" fmla="*/ 2147483647 h 1944"/>
                                <a:gd name="T46" fmla="*/ 2147483647 w 3918"/>
                                <a:gd name="T47" fmla="*/ 2147483647 h 1944"/>
                                <a:gd name="T48" fmla="*/ 2147483647 w 3918"/>
                                <a:gd name="T49" fmla="*/ 2147483647 h 1944"/>
                                <a:gd name="T50" fmla="*/ 2147483647 w 3918"/>
                                <a:gd name="T51" fmla="*/ 2147483647 h 1944"/>
                                <a:gd name="T52" fmla="*/ 2147483647 w 3918"/>
                                <a:gd name="T53" fmla="*/ 2147483647 h 1944"/>
                                <a:gd name="T54" fmla="*/ 2147483647 w 3918"/>
                                <a:gd name="T55" fmla="*/ 2147483647 h 1944"/>
                                <a:gd name="T56" fmla="*/ 2147483647 w 3918"/>
                                <a:gd name="T57" fmla="*/ 2147483647 h 1944"/>
                                <a:gd name="T58" fmla="*/ 2147483647 w 3918"/>
                                <a:gd name="T59" fmla="*/ 2147483647 h 1944"/>
                                <a:gd name="T60" fmla="*/ 2147483647 w 3918"/>
                                <a:gd name="T61" fmla="*/ 2147483647 h 1944"/>
                                <a:gd name="T62" fmla="*/ 2147483647 w 3918"/>
                                <a:gd name="T63" fmla="*/ 2147483647 h 1944"/>
                                <a:gd name="T64" fmla="*/ 2147483647 w 3918"/>
                                <a:gd name="T65" fmla="*/ 2147483647 h 1944"/>
                                <a:gd name="T66" fmla="*/ 2147483647 w 3918"/>
                                <a:gd name="T67" fmla="*/ 2147483647 h 1944"/>
                                <a:gd name="T68" fmla="*/ 2147483647 w 3918"/>
                                <a:gd name="T69" fmla="*/ 2147483647 h 1944"/>
                                <a:gd name="T70" fmla="*/ 2147483647 w 3918"/>
                                <a:gd name="T71" fmla="*/ 2147483647 h 1944"/>
                                <a:gd name="T72" fmla="*/ 2147483647 w 3918"/>
                                <a:gd name="T73" fmla="*/ 2147483647 h 1944"/>
                                <a:gd name="T74" fmla="*/ 2147483647 w 3918"/>
                                <a:gd name="T75" fmla="*/ 2147483647 h 1944"/>
                                <a:gd name="T76" fmla="*/ 2147483647 w 3918"/>
                                <a:gd name="T77" fmla="*/ 2147483647 h 1944"/>
                                <a:gd name="T78" fmla="*/ 2147483647 w 3918"/>
                                <a:gd name="T79" fmla="*/ 2147483647 h 1944"/>
                                <a:gd name="T80" fmla="*/ 2147483647 w 3918"/>
                                <a:gd name="T81" fmla="*/ 2147483647 h 1944"/>
                                <a:gd name="T82" fmla="*/ 2147483647 w 3918"/>
                                <a:gd name="T83" fmla="*/ 2147483647 h 1944"/>
                                <a:gd name="T84" fmla="*/ 2147483647 w 3918"/>
                                <a:gd name="T85" fmla="*/ 2147483647 h 1944"/>
                                <a:gd name="T86" fmla="*/ 2147483647 w 3918"/>
                                <a:gd name="T87" fmla="*/ 2147483647 h 1944"/>
                                <a:gd name="T88" fmla="*/ 2147483647 w 3918"/>
                                <a:gd name="T89" fmla="*/ 2147483647 h 1944"/>
                                <a:gd name="T90" fmla="*/ 2147483647 w 3918"/>
                                <a:gd name="T91" fmla="*/ 2147483647 h 1944"/>
                                <a:gd name="T92" fmla="*/ 2147483647 w 3918"/>
                                <a:gd name="T93" fmla="*/ 2147483647 h 1944"/>
                                <a:gd name="T94" fmla="*/ 2147483647 w 3918"/>
                                <a:gd name="T95" fmla="*/ 2147483647 h 1944"/>
                                <a:gd name="T96" fmla="*/ 2147483647 w 3918"/>
                                <a:gd name="T97" fmla="*/ 2147483647 h 1944"/>
                                <a:gd name="T98" fmla="*/ 2147483647 w 3918"/>
                                <a:gd name="T99" fmla="*/ 2147483647 h 1944"/>
                                <a:gd name="T100" fmla="*/ 2147483647 w 3918"/>
                                <a:gd name="T101" fmla="*/ 2147483647 h 1944"/>
                                <a:gd name="T102" fmla="*/ 2147483647 w 3918"/>
                                <a:gd name="T103" fmla="*/ 2147483647 h 1944"/>
                                <a:gd name="T104" fmla="*/ 2147483647 w 3918"/>
                                <a:gd name="T105" fmla="*/ 2147483647 h 1944"/>
                                <a:gd name="T106" fmla="*/ 2147483647 w 3918"/>
                                <a:gd name="T107" fmla="*/ 2147483647 h 1944"/>
                                <a:gd name="T108" fmla="*/ 2147483647 w 3918"/>
                                <a:gd name="T109" fmla="*/ 2147483647 h 1944"/>
                                <a:gd name="T110" fmla="*/ 2147483647 w 3918"/>
                                <a:gd name="T111" fmla="*/ 2147483647 h 1944"/>
                                <a:gd name="T112" fmla="*/ 2147483647 w 3918"/>
                                <a:gd name="T113" fmla="*/ 2147483647 h 1944"/>
                                <a:gd name="T114" fmla="*/ 2147483647 w 3918"/>
                                <a:gd name="T115" fmla="*/ 2147483647 h 1944"/>
                                <a:gd name="T116" fmla="*/ 2147483647 w 3918"/>
                                <a:gd name="T117" fmla="*/ 2147483647 h 1944"/>
                                <a:gd name="T118" fmla="*/ 2147483647 w 3918"/>
                                <a:gd name="T119" fmla="*/ 2147483647 h 1944"/>
                                <a:gd name="T120" fmla="*/ 2147483647 w 3918"/>
                                <a:gd name="T121" fmla="*/ 2147483647 h 1944"/>
                                <a:gd name="T122" fmla="*/ 2147483647 w 3918"/>
                                <a:gd name="T123" fmla="*/ 2147483647 h 1944"/>
                                <a:gd name="T124" fmla="*/ 2147483647 w 3918"/>
                                <a:gd name="T125" fmla="*/ 2147483647 h 1944"/>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 name="T186" fmla="*/ 0 60000 65536"/>
                                <a:gd name="T187" fmla="*/ 0 60000 65536"/>
                                <a:gd name="T188" fmla="*/ 0 60000 65536"/>
                                <a:gd name="T189" fmla="*/ 0 w 3918"/>
                                <a:gd name="T190" fmla="*/ 0 h 1944"/>
                                <a:gd name="T191" fmla="*/ 3918 w 3918"/>
                                <a:gd name="T192" fmla="*/ 1944 h 1944"/>
                              </a:gdLst>
                              <a:ahLst/>
                              <a:cxnLst>
                                <a:cxn ang="T126">
                                  <a:pos x="T0" y="T1"/>
                                </a:cxn>
                                <a:cxn ang="T127">
                                  <a:pos x="T2" y="T3"/>
                                </a:cxn>
                                <a:cxn ang="T128">
                                  <a:pos x="T4" y="T5"/>
                                </a:cxn>
                                <a:cxn ang="T129">
                                  <a:pos x="T6" y="T7"/>
                                </a:cxn>
                                <a:cxn ang="T130">
                                  <a:pos x="T8" y="T9"/>
                                </a:cxn>
                                <a:cxn ang="T131">
                                  <a:pos x="T10" y="T11"/>
                                </a:cxn>
                                <a:cxn ang="T132">
                                  <a:pos x="T12" y="T13"/>
                                </a:cxn>
                                <a:cxn ang="T133">
                                  <a:pos x="T14" y="T15"/>
                                </a:cxn>
                                <a:cxn ang="T134">
                                  <a:pos x="T16" y="T17"/>
                                </a:cxn>
                                <a:cxn ang="T135">
                                  <a:pos x="T18" y="T19"/>
                                </a:cxn>
                                <a:cxn ang="T136">
                                  <a:pos x="T20" y="T21"/>
                                </a:cxn>
                                <a:cxn ang="T137">
                                  <a:pos x="T22" y="T23"/>
                                </a:cxn>
                                <a:cxn ang="T138">
                                  <a:pos x="T24" y="T25"/>
                                </a:cxn>
                                <a:cxn ang="T139">
                                  <a:pos x="T26" y="T27"/>
                                </a:cxn>
                                <a:cxn ang="T140">
                                  <a:pos x="T28" y="T29"/>
                                </a:cxn>
                                <a:cxn ang="T141">
                                  <a:pos x="T30" y="T31"/>
                                </a:cxn>
                                <a:cxn ang="T142">
                                  <a:pos x="T32" y="T33"/>
                                </a:cxn>
                                <a:cxn ang="T143">
                                  <a:pos x="T34" y="T35"/>
                                </a:cxn>
                                <a:cxn ang="T144">
                                  <a:pos x="T36" y="T37"/>
                                </a:cxn>
                                <a:cxn ang="T145">
                                  <a:pos x="T38" y="T39"/>
                                </a:cxn>
                                <a:cxn ang="T146">
                                  <a:pos x="T40" y="T41"/>
                                </a:cxn>
                                <a:cxn ang="T147">
                                  <a:pos x="T42" y="T43"/>
                                </a:cxn>
                                <a:cxn ang="T148">
                                  <a:pos x="T44" y="T45"/>
                                </a:cxn>
                                <a:cxn ang="T149">
                                  <a:pos x="T46" y="T47"/>
                                </a:cxn>
                                <a:cxn ang="T150">
                                  <a:pos x="T48" y="T49"/>
                                </a:cxn>
                                <a:cxn ang="T151">
                                  <a:pos x="T50" y="T51"/>
                                </a:cxn>
                                <a:cxn ang="T152">
                                  <a:pos x="T52" y="T53"/>
                                </a:cxn>
                                <a:cxn ang="T153">
                                  <a:pos x="T54" y="T55"/>
                                </a:cxn>
                                <a:cxn ang="T154">
                                  <a:pos x="T56" y="T57"/>
                                </a:cxn>
                                <a:cxn ang="T155">
                                  <a:pos x="T58" y="T59"/>
                                </a:cxn>
                                <a:cxn ang="T156">
                                  <a:pos x="T60" y="T61"/>
                                </a:cxn>
                                <a:cxn ang="T157">
                                  <a:pos x="T62" y="T63"/>
                                </a:cxn>
                                <a:cxn ang="T158">
                                  <a:pos x="T64" y="T65"/>
                                </a:cxn>
                                <a:cxn ang="T159">
                                  <a:pos x="T66" y="T67"/>
                                </a:cxn>
                                <a:cxn ang="T160">
                                  <a:pos x="T68" y="T69"/>
                                </a:cxn>
                                <a:cxn ang="T161">
                                  <a:pos x="T70" y="T71"/>
                                </a:cxn>
                                <a:cxn ang="T162">
                                  <a:pos x="T72" y="T73"/>
                                </a:cxn>
                                <a:cxn ang="T163">
                                  <a:pos x="T74" y="T75"/>
                                </a:cxn>
                                <a:cxn ang="T164">
                                  <a:pos x="T76" y="T77"/>
                                </a:cxn>
                                <a:cxn ang="T165">
                                  <a:pos x="T78" y="T79"/>
                                </a:cxn>
                                <a:cxn ang="T166">
                                  <a:pos x="T80" y="T81"/>
                                </a:cxn>
                                <a:cxn ang="T167">
                                  <a:pos x="T82" y="T83"/>
                                </a:cxn>
                                <a:cxn ang="T168">
                                  <a:pos x="T84" y="T85"/>
                                </a:cxn>
                                <a:cxn ang="T169">
                                  <a:pos x="T86" y="T87"/>
                                </a:cxn>
                                <a:cxn ang="T170">
                                  <a:pos x="T88" y="T89"/>
                                </a:cxn>
                                <a:cxn ang="T171">
                                  <a:pos x="T90" y="T91"/>
                                </a:cxn>
                                <a:cxn ang="T172">
                                  <a:pos x="T92" y="T93"/>
                                </a:cxn>
                                <a:cxn ang="T173">
                                  <a:pos x="T94" y="T95"/>
                                </a:cxn>
                                <a:cxn ang="T174">
                                  <a:pos x="T96" y="T97"/>
                                </a:cxn>
                                <a:cxn ang="T175">
                                  <a:pos x="T98" y="T99"/>
                                </a:cxn>
                                <a:cxn ang="T176">
                                  <a:pos x="T100" y="T101"/>
                                </a:cxn>
                                <a:cxn ang="T177">
                                  <a:pos x="T102" y="T103"/>
                                </a:cxn>
                                <a:cxn ang="T178">
                                  <a:pos x="T104" y="T105"/>
                                </a:cxn>
                                <a:cxn ang="T179">
                                  <a:pos x="T106" y="T107"/>
                                </a:cxn>
                                <a:cxn ang="T180">
                                  <a:pos x="T108" y="T109"/>
                                </a:cxn>
                                <a:cxn ang="T181">
                                  <a:pos x="T110" y="T111"/>
                                </a:cxn>
                                <a:cxn ang="T182">
                                  <a:pos x="T112" y="T113"/>
                                </a:cxn>
                                <a:cxn ang="T183">
                                  <a:pos x="T114" y="T115"/>
                                </a:cxn>
                                <a:cxn ang="T184">
                                  <a:pos x="T116" y="T117"/>
                                </a:cxn>
                                <a:cxn ang="T185">
                                  <a:pos x="T118" y="T119"/>
                                </a:cxn>
                                <a:cxn ang="T186">
                                  <a:pos x="T120" y="T121"/>
                                </a:cxn>
                                <a:cxn ang="T187">
                                  <a:pos x="T122" y="T123"/>
                                </a:cxn>
                                <a:cxn ang="T188">
                                  <a:pos x="T124" y="T125"/>
                                </a:cxn>
                              </a:cxnLst>
                              <a:rect l="T189" t="T190" r="T191" b="T192"/>
                              <a:pathLst>
                                <a:path w="3918" h="1944">
                                  <a:moveTo>
                                    <a:pt x="3858" y="168"/>
                                  </a:moveTo>
                                  <a:lnTo>
                                    <a:pt x="3852" y="168"/>
                                  </a:lnTo>
                                  <a:lnTo>
                                    <a:pt x="3846" y="162"/>
                                  </a:lnTo>
                                  <a:lnTo>
                                    <a:pt x="3846" y="156"/>
                                  </a:lnTo>
                                  <a:lnTo>
                                    <a:pt x="3840" y="150"/>
                                  </a:lnTo>
                                  <a:lnTo>
                                    <a:pt x="3828" y="150"/>
                                  </a:lnTo>
                                  <a:lnTo>
                                    <a:pt x="3804" y="174"/>
                                  </a:lnTo>
                                  <a:lnTo>
                                    <a:pt x="3798" y="186"/>
                                  </a:lnTo>
                                  <a:lnTo>
                                    <a:pt x="3756" y="210"/>
                                  </a:lnTo>
                                  <a:lnTo>
                                    <a:pt x="3756" y="234"/>
                                  </a:lnTo>
                                  <a:lnTo>
                                    <a:pt x="3744" y="246"/>
                                  </a:lnTo>
                                  <a:lnTo>
                                    <a:pt x="3738" y="246"/>
                                  </a:lnTo>
                                  <a:lnTo>
                                    <a:pt x="3726" y="258"/>
                                  </a:lnTo>
                                  <a:lnTo>
                                    <a:pt x="3720" y="270"/>
                                  </a:lnTo>
                                  <a:lnTo>
                                    <a:pt x="3720" y="294"/>
                                  </a:lnTo>
                                  <a:lnTo>
                                    <a:pt x="3714" y="294"/>
                                  </a:lnTo>
                                  <a:lnTo>
                                    <a:pt x="3708" y="288"/>
                                  </a:lnTo>
                                  <a:lnTo>
                                    <a:pt x="3696" y="288"/>
                                  </a:lnTo>
                                  <a:lnTo>
                                    <a:pt x="3690" y="294"/>
                                  </a:lnTo>
                                  <a:lnTo>
                                    <a:pt x="3678" y="300"/>
                                  </a:lnTo>
                                  <a:lnTo>
                                    <a:pt x="3666" y="312"/>
                                  </a:lnTo>
                                  <a:lnTo>
                                    <a:pt x="3666" y="318"/>
                                  </a:lnTo>
                                  <a:lnTo>
                                    <a:pt x="3660" y="318"/>
                                  </a:lnTo>
                                  <a:lnTo>
                                    <a:pt x="3648" y="324"/>
                                  </a:lnTo>
                                  <a:lnTo>
                                    <a:pt x="3630" y="324"/>
                                  </a:lnTo>
                                  <a:lnTo>
                                    <a:pt x="3618" y="336"/>
                                  </a:lnTo>
                                  <a:lnTo>
                                    <a:pt x="3618" y="342"/>
                                  </a:lnTo>
                                  <a:lnTo>
                                    <a:pt x="3384" y="342"/>
                                  </a:lnTo>
                                  <a:lnTo>
                                    <a:pt x="3372" y="354"/>
                                  </a:lnTo>
                                  <a:lnTo>
                                    <a:pt x="3360" y="360"/>
                                  </a:lnTo>
                                  <a:lnTo>
                                    <a:pt x="3336" y="384"/>
                                  </a:lnTo>
                                  <a:lnTo>
                                    <a:pt x="3324" y="390"/>
                                  </a:lnTo>
                                  <a:lnTo>
                                    <a:pt x="3312" y="402"/>
                                  </a:lnTo>
                                  <a:lnTo>
                                    <a:pt x="3282" y="402"/>
                                  </a:lnTo>
                                  <a:lnTo>
                                    <a:pt x="3282" y="408"/>
                                  </a:lnTo>
                                  <a:lnTo>
                                    <a:pt x="3276" y="408"/>
                                  </a:lnTo>
                                  <a:lnTo>
                                    <a:pt x="3282" y="414"/>
                                  </a:lnTo>
                                  <a:lnTo>
                                    <a:pt x="3282" y="420"/>
                                  </a:lnTo>
                                  <a:lnTo>
                                    <a:pt x="3288" y="426"/>
                                  </a:lnTo>
                                  <a:lnTo>
                                    <a:pt x="3282" y="432"/>
                                  </a:lnTo>
                                  <a:lnTo>
                                    <a:pt x="3282" y="438"/>
                                  </a:lnTo>
                                  <a:lnTo>
                                    <a:pt x="3276" y="444"/>
                                  </a:lnTo>
                                  <a:lnTo>
                                    <a:pt x="3270" y="456"/>
                                  </a:lnTo>
                                  <a:lnTo>
                                    <a:pt x="3264" y="462"/>
                                  </a:lnTo>
                                  <a:lnTo>
                                    <a:pt x="3264" y="468"/>
                                  </a:lnTo>
                                  <a:lnTo>
                                    <a:pt x="3246" y="468"/>
                                  </a:lnTo>
                                  <a:lnTo>
                                    <a:pt x="3246" y="474"/>
                                  </a:lnTo>
                                  <a:lnTo>
                                    <a:pt x="3240" y="474"/>
                                  </a:lnTo>
                                  <a:lnTo>
                                    <a:pt x="3228" y="480"/>
                                  </a:lnTo>
                                  <a:lnTo>
                                    <a:pt x="3204" y="480"/>
                                  </a:lnTo>
                                  <a:lnTo>
                                    <a:pt x="3198" y="474"/>
                                  </a:lnTo>
                                  <a:lnTo>
                                    <a:pt x="3186" y="486"/>
                                  </a:lnTo>
                                  <a:lnTo>
                                    <a:pt x="3162" y="486"/>
                                  </a:lnTo>
                                  <a:lnTo>
                                    <a:pt x="3150" y="480"/>
                                  </a:lnTo>
                                  <a:lnTo>
                                    <a:pt x="3144" y="474"/>
                                  </a:lnTo>
                                  <a:lnTo>
                                    <a:pt x="3114" y="474"/>
                                  </a:lnTo>
                                  <a:lnTo>
                                    <a:pt x="3096" y="486"/>
                                  </a:lnTo>
                                  <a:lnTo>
                                    <a:pt x="3078" y="492"/>
                                  </a:lnTo>
                                  <a:lnTo>
                                    <a:pt x="3072" y="492"/>
                                  </a:lnTo>
                                  <a:lnTo>
                                    <a:pt x="3072" y="516"/>
                                  </a:lnTo>
                                  <a:lnTo>
                                    <a:pt x="3066" y="522"/>
                                  </a:lnTo>
                                  <a:lnTo>
                                    <a:pt x="3078" y="522"/>
                                  </a:lnTo>
                                  <a:lnTo>
                                    <a:pt x="3066" y="528"/>
                                  </a:lnTo>
                                  <a:lnTo>
                                    <a:pt x="3036" y="546"/>
                                  </a:lnTo>
                                  <a:lnTo>
                                    <a:pt x="3000" y="564"/>
                                  </a:lnTo>
                                  <a:lnTo>
                                    <a:pt x="2964" y="576"/>
                                  </a:lnTo>
                                  <a:lnTo>
                                    <a:pt x="2946" y="588"/>
                                  </a:lnTo>
                                  <a:lnTo>
                                    <a:pt x="2934" y="594"/>
                                  </a:lnTo>
                                  <a:lnTo>
                                    <a:pt x="2928" y="594"/>
                                  </a:lnTo>
                                  <a:lnTo>
                                    <a:pt x="2856" y="618"/>
                                  </a:lnTo>
                                  <a:lnTo>
                                    <a:pt x="2850" y="624"/>
                                  </a:lnTo>
                                  <a:lnTo>
                                    <a:pt x="2838" y="624"/>
                                  </a:lnTo>
                                  <a:lnTo>
                                    <a:pt x="2826" y="630"/>
                                  </a:lnTo>
                                  <a:lnTo>
                                    <a:pt x="2808" y="630"/>
                                  </a:lnTo>
                                  <a:lnTo>
                                    <a:pt x="2802" y="636"/>
                                  </a:lnTo>
                                  <a:lnTo>
                                    <a:pt x="2778" y="636"/>
                                  </a:lnTo>
                                  <a:lnTo>
                                    <a:pt x="2772" y="630"/>
                                  </a:lnTo>
                                  <a:lnTo>
                                    <a:pt x="2772" y="624"/>
                                  </a:lnTo>
                                  <a:lnTo>
                                    <a:pt x="2760" y="624"/>
                                  </a:lnTo>
                                  <a:lnTo>
                                    <a:pt x="2748" y="618"/>
                                  </a:lnTo>
                                  <a:lnTo>
                                    <a:pt x="2736" y="606"/>
                                  </a:lnTo>
                                  <a:lnTo>
                                    <a:pt x="2742" y="606"/>
                                  </a:lnTo>
                                  <a:lnTo>
                                    <a:pt x="2748" y="600"/>
                                  </a:lnTo>
                                  <a:lnTo>
                                    <a:pt x="2772" y="588"/>
                                  </a:lnTo>
                                  <a:lnTo>
                                    <a:pt x="2772" y="582"/>
                                  </a:lnTo>
                                  <a:lnTo>
                                    <a:pt x="2796" y="558"/>
                                  </a:lnTo>
                                  <a:lnTo>
                                    <a:pt x="2832" y="540"/>
                                  </a:lnTo>
                                  <a:lnTo>
                                    <a:pt x="2838" y="540"/>
                                  </a:lnTo>
                                  <a:lnTo>
                                    <a:pt x="2844" y="534"/>
                                  </a:lnTo>
                                  <a:lnTo>
                                    <a:pt x="2844" y="510"/>
                                  </a:lnTo>
                                  <a:lnTo>
                                    <a:pt x="2850" y="504"/>
                                  </a:lnTo>
                                  <a:lnTo>
                                    <a:pt x="2856" y="492"/>
                                  </a:lnTo>
                                  <a:lnTo>
                                    <a:pt x="2850" y="486"/>
                                  </a:lnTo>
                                  <a:lnTo>
                                    <a:pt x="2850" y="480"/>
                                  </a:lnTo>
                                  <a:lnTo>
                                    <a:pt x="2856" y="468"/>
                                  </a:lnTo>
                                  <a:lnTo>
                                    <a:pt x="2856" y="444"/>
                                  </a:lnTo>
                                  <a:lnTo>
                                    <a:pt x="2862" y="432"/>
                                  </a:lnTo>
                                  <a:lnTo>
                                    <a:pt x="2862" y="426"/>
                                  </a:lnTo>
                                  <a:lnTo>
                                    <a:pt x="2856" y="420"/>
                                  </a:lnTo>
                                  <a:lnTo>
                                    <a:pt x="2850" y="420"/>
                                  </a:lnTo>
                                  <a:lnTo>
                                    <a:pt x="2844" y="426"/>
                                  </a:lnTo>
                                  <a:lnTo>
                                    <a:pt x="2832" y="426"/>
                                  </a:lnTo>
                                  <a:lnTo>
                                    <a:pt x="2814" y="444"/>
                                  </a:lnTo>
                                  <a:lnTo>
                                    <a:pt x="2802" y="450"/>
                                  </a:lnTo>
                                  <a:lnTo>
                                    <a:pt x="2796" y="456"/>
                                  </a:lnTo>
                                  <a:lnTo>
                                    <a:pt x="2778" y="456"/>
                                  </a:lnTo>
                                  <a:lnTo>
                                    <a:pt x="2772" y="450"/>
                                  </a:lnTo>
                                  <a:lnTo>
                                    <a:pt x="2778" y="444"/>
                                  </a:lnTo>
                                  <a:lnTo>
                                    <a:pt x="2784" y="432"/>
                                  </a:lnTo>
                                  <a:lnTo>
                                    <a:pt x="2808" y="420"/>
                                  </a:lnTo>
                                  <a:lnTo>
                                    <a:pt x="2826" y="402"/>
                                  </a:lnTo>
                                  <a:lnTo>
                                    <a:pt x="2850" y="390"/>
                                  </a:lnTo>
                                  <a:lnTo>
                                    <a:pt x="2856" y="384"/>
                                  </a:lnTo>
                                  <a:lnTo>
                                    <a:pt x="2856" y="366"/>
                                  </a:lnTo>
                                  <a:lnTo>
                                    <a:pt x="2850" y="360"/>
                                  </a:lnTo>
                                  <a:lnTo>
                                    <a:pt x="2850" y="348"/>
                                  </a:lnTo>
                                  <a:lnTo>
                                    <a:pt x="2856" y="348"/>
                                  </a:lnTo>
                                  <a:lnTo>
                                    <a:pt x="2862" y="342"/>
                                  </a:lnTo>
                                  <a:lnTo>
                                    <a:pt x="2868" y="330"/>
                                  </a:lnTo>
                                  <a:lnTo>
                                    <a:pt x="2868" y="318"/>
                                  </a:lnTo>
                                  <a:lnTo>
                                    <a:pt x="2862" y="312"/>
                                  </a:lnTo>
                                  <a:lnTo>
                                    <a:pt x="2850" y="312"/>
                                  </a:lnTo>
                                  <a:lnTo>
                                    <a:pt x="2838" y="306"/>
                                  </a:lnTo>
                                  <a:lnTo>
                                    <a:pt x="2832" y="306"/>
                                  </a:lnTo>
                                  <a:lnTo>
                                    <a:pt x="2826" y="294"/>
                                  </a:lnTo>
                                  <a:lnTo>
                                    <a:pt x="2820" y="288"/>
                                  </a:lnTo>
                                  <a:lnTo>
                                    <a:pt x="2820" y="282"/>
                                  </a:lnTo>
                                  <a:lnTo>
                                    <a:pt x="2814" y="288"/>
                                  </a:lnTo>
                                  <a:lnTo>
                                    <a:pt x="2808" y="288"/>
                                  </a:lnTo>
                                  <a:lnTo>
                                    <a:pt x="2808" y="264"/>
                                  </a:lnTo>
                                  <a:lnTo>
                                    <a:pt x="2844" y="270"/>
                                  </a:lnTo>
                                  <a:lnTo>
                                    <a:pt x="2850" y="264"/>
                                  </a:lnTo>
                                  <a:lnTo>
                                    <a:pt x="2850" y="246"/>
                                  </a:lnTo>
                                  <a:lnTo>
                                    <a:pt x="2862" y="246"/>
                                  </a:lnTo>
                                  <a:lnTo>
                                    <a:pt x="2868" y="228"/>
                                  </a:lnTo>
                                  <a:lnTo>
                                    <a:pt x="2850" y="228"/>
                                  </a:lnTo>
                                  <a:lnTo>
                                    <a:pt x="2844" y="240"/>
                                  </a:lnTo>
                                  <a:lnTo>
                                    <a:pt x="2820" y="228"/>
                                  </a:lnTo>
                                  <a:lnTo>
                                    <a:pt x="2820" y="210"/>
                                  </a:lnTo>
                                  <a:lnTo>
                                    <a:pt x="2802" y="210"/>
                                  </a:lnTo>
                                  <a:lnTo>
                                    <a:pt x="2790" y="216"/>
                                  </a:lnTo>
                                  <a:lnTo>
                                    <a:pt x="2736" y="216"/>
                                  </a:lnTo>
                                  <a:lnTo>
                                    <a:pt x="2724" y="222"/>
                                  </a:lnTo>
                                  <a:lnTo>
                                    <a:pt x="2712" y="222"/>
                                  </a:lnTo>
                                  <a:lnTo>
                                    <a:pt x="2700" y="228"/>
                                  </a:lnTo>
                                  <a:lnTo>
                                    <a:pt x="2682" y="228"/>
                                  </a:lnTo>
                                  <a:lnTo>
                                    <a:pt x="2658" y="216"/>
                                  </a:lnTo>
                                  <a:lnTo>
                                    <a:pt x="2658" y="210"/>
                                  </a:lnTo>
                                  <a:lnTo>
                                    <a:pt x="2652" y="204"/>
                                  </a:lnTo>
                                  <a:lnTo>
                                    <a:pt x="2652" y="198"/>
                                  </a:lnTo>
                                  <a:lnTo>
                                    <a:pt x="2646" y="192"/>
                                  </a:lnTo>
                                  <a:lnTo>
                                    <a:pt x="2628" y="192"/>
                                  </a:lnTo>
                                  <a:lnTo>
                                    <a:pt x="2622" y="198"/>
                                  </a:lnTo>
                                  <a:lnTo>
                                    <a:pt x="2616" y="198"/>
                                  </a:lnTo>
                                  <a:lnTo>
                                    <a:pt x="2610" y="192"/>
                                  </a:lnTo>
                                  <a:lnTo>
                                    <a:pt x="2670" y="162"/>
                                  </a:lnTo>
                                  <a:lnTo>
                                    <a:pt x="2658" y="150"/>
                                  </a:lnTo>
                                  <a:lnTo>
                                    <a:pt x="2640" y="150"/>
                                  </a:lnTo>
                                  <a:lnTo>
                                    <a:pt x="2628" y="162"/>
                                  </a:lnTo>
                                  <a:lnTo>
                                    <a:pt x="2616" y="168"/>
                                  </a:lnTo>
                                  <a:lnTo>
                                    <a:pt x="2610" y="174"/>
                                  </a:lnTo>
                                  <a:lnTo>
                                    <a:pt x="2604" y="174"/>
                                  </a:lnTo>
                                  <a:lnTo>
                                    <a:pt x="2580" y="186"/>
                                  </a:lnTo>
                                  <a:lnTo>
                                    <a:pt x="2562" y="192"/>
                                  </a:lnTo>
                                  <a:lnTo>
                                    <a:pt x="2538" y="204"/>
                                  </a:lnTo>
                                  <a:lnTo>
                                    <a:pt x="2508" y="204"/>
                                  </a:lnTo>
                                  <a:lnTo>
                                    <a:pt x="2496" y="216"/>
                                  </a:lnTo>
                                  <a:lnTo>
                                    <a:pt x="2448" y="216"/>
                                  </a:lnTo>
                                  <a:lnTo>
                                    <a:pt x="2448" y="210"/>
                                  </a:lnTo>
                                  <a:lnTo>
                                    <a:pt x="2454" y="204"/>
                                  </a:lnTo>
                                  <a:lnTo>
                                    <a:pt x="2460" y="204"/>
                                  </a:lnTo>
                                  <a:lnTo>
                                    <a:pt x="2472" y="192"/>
                                  </a:lnTo>
                                  <a:lnTo>
                                    <a:pt x="2460" y="192"/>
                                  </a:lnTo>
                                  <a:lnTo>
                                    <a:pt x="2448" y="198"/>
                                  </a:lnTo>
                                  <a:lnTo>
                                    <a:pt x="2412" y="198"/>
                                  </a:lnTo>
                                  <a:lnTo>
                                    <a:pt x="2400" y="204"/>
                                  </a:lnTo>
                                  <a:lnTo>
                                    <a:pt x="2394" y="210"/>
                                  </a:lnTo>
                                  <a:lnTo>
                                    <a:pt x="2370" y="210"/>
                                  </a:lnTo>
                                  <a:lnTo>
                                    <a:pt x="2370" y="198"/>
                                  </a:lnTo>
                                  <a:lnTo>
                                    <a:pt x="2400" y="180"/>
                                  </a:lnTo>
                                  <a:lnTo>
                                    <a:pt x="2442" y="168"/>
                                  </a:lnTo>
                                  <a:lnTo>
                                    <a:pt x="2502" y="138"/>
                                  </a:lnTo>
                                  <a:lnTo>
                                    <a:pt x="2520" y="126"/>
                                  </a:lnTo>
                                  <a:lnTo>
                                    <a:pt x="2544" y="120"/>
                                  </a:lnTo>
                                  <a:lnTo>
                                    <a:pt x="2574" y="114"/>
                                  </a:lnTo>
                                  <a:lnTo>
                                    <a:pt x="2580" y="114"/>
                                  </a:lnTo>
                                  <a:lnTo>
                                    <a:pt x="2592" y="108"/>
                                  </a:lnTo>
                                  <a:lnTo>
                                    <a:pt x="2574" y="108"/>
                                  </a:lnTo>
                                  <a:lnTo>
                                    <a:pt x="2562" y="102"/>
                                  </a:lnTo>
                                  <a:lnTo>
                                    <a:pt x="2556" y="102"/>
                                  </a:lnTo>
                                  <a:lnTo>
                                    <a:pt x="2556" y="96"/>
                                  </a:lnTo>
                                  <a:lnTo>
                                    <a:pt x="2508" y="102"/>
                                  </a:lnTo>
                                  <a:lnTo>
                                    <a:pt x="2508" y="84"/>
                                  </a:lnTo>
                                  <a:lnTo>
                                    <a:pt x="2502" y="90"/>
                                  </a:lnTo>
                                  <a:lnTo>
                                    <a:pt x="2490" y="96"/>
                                  </a:lnTo>
                                  <a:lnTo>
                                    <a:pt x="2478" y="108"/>
                                  </a:lnTo>
                                  <a:lnTo>
                                    <a:pt x="2466" y="108"/>
                                  </a:lnTo>
                                  <a:lnTo>
                                    <a:pt x="2448" y="90"/>
                                  </a:lnTo>
                                  <a:lnTo>
                                    <a:pt x="2418" y="90"/>
                                  </a:lnTo>
                                  <a:lnTo>
                                    <a:pt x="2412" y="84"/>
                                  </a:lnTo>
                                  <a:lnTo>
                                    <a:pt x="2412" y="78"/>
                                  </a:lnTo>
                                  <a:lnTo>
                                    <a:pt x="2400" y="66"/>
                                  </a:lnTo>
                                  <a:lnTo>
                                    <a:pt x="2388" y="60"/>
                                  </a:lnTo>
                                  <a:lnTo>
                                    <a:pt x="2376" y="60"/>
                                  </a:lnTo>
                                  <a:lnTo>
                                    <a:pt x="2364" y="72"/>
                                  </a:lnTo>
                                  <a:lnTo>
                                    <a:pt x="2364" y="78"/>
                                  </a:lnTo>
                                  <a:lnTo>
                                    <a:pt x="2352" y="78"/>
                                  </a:lnTo>
                                  <a:lnTo>
                                    <a:pt x="2334" y="60"/>
                                  </a:lnTo>
                                  <a:lnTo>
                                    <a:pt x="2322" y="60"/>
                                  </a:lnTo>
                                  <a:lnTo>
                                    <a:pt x="2304" y="54"/>
                                  </a:lnTo>
                                  <a:lnTo>
                                    <a:pt x="2292" y="48"/>
                                  </a:lnTo>
                                  <a:lnTo>
                                    <a:pt x="2292" y="36"/>
                                  </a:lnTo>
                                  <a:lnTo>
                                    <a:pt x="2298" y="24"/>
                                  </a:lnTo>
                                  <a:lnTo>
                                    <a:pt x="2310" y="12"/>
                                  </a:lnTo>
                                  <a:lnTo>
                                    <a:pt x="2298" y="0"/>
                                  </a:lnTo>
                                  <a:lnTo>
                                    <a:pt x="2286" y="6"/>
                                  </a:lnTo>
                                  <a:lnTo>
                                    <a:pt x="2280" y="12"/>
                                  </a:lnTo>
                                  <a:lnTo>
                                    <a:pt x="2274" y="24"/>
                                  </a:lnTo>
                                  <a:lnTo>
                                    <a:pt x="2274" y="30"/>
                                  </a:lnTo>
                                  <a:lnTo>
                                    <a:pt x="2268" y="42"/>
                                  </a:lnTo>
                                  <a:lnTo>
                                    <a:pt x="558" y="42"/>
                                  </a:lnTo>
                                  <a:lnTo>
                                    <a:pt x="552" y="54"/>
                                  </a:lnTo>
                                  <a:lnTo>
                                    <a:pt x="552" y="60"/>
                                  </a:lnTo>
                                  <a:lnTo>
                                    <a:pt x="546" y="60"/>
                                  </a:lnTo>
                                  <a:lnTo>
                                    <a:pt x="546" y="72"/>
                                  </a:lnTo>
                                  <a:lnTo>
                                    <a:pt x="540" y="84"/>
                                  </a:lnTo>
                                  <a:lnTo>
                                    <a:pt x="540" y="108"/>
                                  </a:lnTo>
                                  <a:lnTo>
                                    <a:pt x="510" y="126"/>
                                  </a:lnTo>
                                  <a:lnTo>
                                    <a:pt x="504" y="144"/>
                                  </a:lnTo>
                                  <a:lnTo>
                                    <a:pt x="486" y="168"/>
                                  </a:lnTo>
                                  <a:lnTo>
                                    <a:pt x="438" y="180"/>
                                  </a:lnTo>
                                  <a:lnTo>
                                    <a:pt x="474" y="162"/>
                                  </a:lnTo>
                                  <a:lnTo>
                                    <a:pt x="450" y="162"/>
                                  </a:lnTo>
                                  <a:lnTo>
                                    <a:pt x="456" y="156"/>
                                  </a:lnTo>
                                  <a:lnTo>
                                    <a:pt x="462" y="144"/>
                                  </a:lnTo>
                                  <a:lnTo>
                                    <a:pt x="486" y="120"/>
                                  </a:lnTo>
                                  <a:lnTo>
                                    <a:pt x="492" y="120"/>
                                  </a:lnTo>
                                  <a:lnTo>
                                    <a:pt x="504" y="108"/>
                                  </a:lnTo>
                                  <a:lnTo>
                                    <a:pt x="504" y="102"/>
                                  </a:lnTo>
                                  <a:lnTo>
                                    <a:pt x="456" y="102"/>
                                  </a:lnTo>
                                  <a:lnTo>
                                    <a:pt x="450" y="96"/>
                                  </a:lnTo>
                                  <a:lnTo>
                                    <a:pt x="438" y="90"/>
                                  </a:lnTo>
                                  <a:lnTo>
                                    <a:pt x="432" y="84"/>
                                  </a:lnTo>
                                  <a:lnTo>
                                    <a:pt x="420" y="78"/>
                                  </a:lnTo>
                                  <a:lnTo>
                                    <a:pt x="402" y="78"/>
                                  </a:lnTo>
                                  <a:lnTo>
                                    <a:pt x="390" y="90"/>
                                  </a:lnTo>
                                  <a:lnTo>
                                    <a:pt x="384" y="102"/>
                                  </a:lnTo>
                                  <a:lnTo>
                                    <a:pt x="384" y="150"/>
                                  </a:lnTo>
                                  <a:lnTo>
                                    <a:pt x="378" y="156"/>
                                  </a:lnTo>
                                  <a:lnTo>
                                    <a:pt x="378" y="162"/>
                                  </a:lnTo>
                                  <a:lnTo>
                                    <a:pt x="360" y="180"/>
                                  </a:lnTo>
                                  <a:lnTo>
                                    <a:pt x="390" y="186"/>
                                  </a:lnTo>
                                  <a:lnTo>
                                    <a:pt x="360" y="192"/>
                                  </a:lnTo>
                                  <a:lnTo>
                                    <a:pt x="366" y="210"/>
                                  </a:lnTo>
                                  <a:lnTo>
                                    <a:pt x="348" y="234"/>
                                  </a:lnTo>
                                  <a:lnTo>
                                    <a:pt x="354" y="234"/>
                                  </a:lnTo>
                                  <a:lnTo>
                                    <a:pt x="366" y="246"/>
                                  </a:lnTo>
                                  <a:lnTo>
                                    <a:pt x="372" y="246"/>
                                  </a:lnTo>
                                  <a:lnTo>
                                    <a:pt x="378" y="252"/>
                                  </a:lnTo>
                                  <a:lnTo>
                                    <a:pt x="330" y="252"/>
                                  </a:lnTo>
                                  <a:lnTo>
                                    <a:pt x="324" y="264"/>
                                  </a:lnTo>
                                  <a:lnTo>
                                    <a:pt x="306" y="282"/>
                                  </a:lnTo>
                                  <a:lnTo>
                                    <a:pt x="270" y="342"/>
                                  </a:lnTo>
                                  <a:lnTo>
                                    <a:pt x="258" y="360"/>
                                  </a:lnTo>
                                  <a:lnTo>
                                    <a:pt x="216" y="402"/>
                                  </a:lnTo>
                                  <a:lnTo>
                                    <a:pt x="192" y="432"/>
                                  </a:lnTo>
                                  <a:lnTo>
                                    <a:pt x="174" y="456"/>
                                  </a:lnTo>
                                  <a:lnTo>
                                    <a:pt x="168" y="462"/>
                                  </a:lnTo>
                                  <a:lnTo>
                                    <a:pt x="174" y="480"/>
                                  </a:lnTo>
                                  <a:lnTo>
                                    <a:pt x="168" y="480"/>
                                  </a:lnTo>
                                  <a:lnTo>
                                    <a:pt x="162" y="486"/>
                                  </a:lnTo>
                                  <a:lnTo>
                                    <a:pt x="150" y="492"/>
                                  </a:lnTo>
                                  <a:lnTo>
                                    <a:pt x="126" y="516"/>
                                  </a:lnTo>
                                  <a:lnTo>
                                    <a:pt x="120" y="534"/>
                                  </a:lnTo>
                                  <a:lnTo>
                                    <a:pt x="120" y="546"/>
                                  </a:lnTo>
                                  <a:lnTo>
                                    <a:pt x="102" y="570"/>
                                  </a:lnTo>
                                  <a:lnTo>
                                    <a:pt x="96" y="618"/>
                                  </a:lnTo>
                                  <a:lnTo>
                                    <a:pt x="90" y="630"/>
                                  </a:lnTo>
                                  <a:lnTo>
                                    <a:pt x="72" y="648"/>
                                  </a:lnTo>
                                  <a:lnTo>
                                    <a:pt x="60" y="672"/>
                                  </a:lnTo>
                                  <a:lnTo>
                                    <a:pt x="54" y="678"/>
                                  </a:lnTo>
                                  <a:lnTo>
                                    <a:pt x="42" y="684"/>
                                  </a:lnTo>
                                  <a:lnTo>
                                    <a:pt x="18" y="708"/>
                                  </a:lnTo>
                                  <a:lnTo>
                                    <a:pt x="12" y="720"/>
                                  </a:lnTo>
                                  <a:lnTo>
                                    <a:pt x="18" y="732"/>
                                  </a:lnTo>
                                  <a:lnTo>
                                    <a:pt x="36" y="750"/>
                                  </a:lnTo>
                                  <a:lnTo>
                                    <a:pt x="36" y="762"/>
                                  </a:lnTo>
                                  <a:lnTo>
                                    <a:pt x="30" y="774"/>
                                  </a:lnTo>
                                  <a:lnTo>
                                    <a:pt x="18" y="786"/>
                                  </a:lnTo>
                                  <a:lnTo>
                                    <a:pt x="12" y="798"/>
                                  </a:lnTo>
                                  <a:lnTo>
                                    <a:pt x="6" y="816"/>
                                  </a:lnTo>
                                  <a:lnTo>
                                    <a:pt x="0" y="828"/>
                                  </a:lnTo>
                                  <a:lnTo>
                                    <a:pt x="0" y="840"/>
                                  </a:lnTo>
                                  <a:lnTo>
                                    <a:pt x="6" y="852"/>
                                  </a:lnTo>
                                  <a:lnTo>
                                    <a:pt x="12" y="870"/>
                                  </a:lnTo>
                                  <a:lnTo>
                                    <a:pt x="12" y="882"/>
                                  </a:lnTo>
                                  <a:lnTo>
                                    <a:pt x="18" y="900"/>
                                  </a:lnTo>
                                  <a:lnTo>
                                    <a:pt x="24" y="906"/>
                                  </a:lnTo>
                                  <a:lnTo>
                                    <a:pt x="24" y="912"/>
                                  </a:lnTo>
                                  <a:lnTo>
                                    <a:pt x="48" y="894"/>
                                  </a:lnTo>
                                  <a:lnTo>
                                    <a:pt x="114" y="900"/>
                                  </a:lnTo>
                                  <a:lnTo>
                                    <a:pt x="78" y="900"/>
                                  </a:lnTo>
                                  <a:lnTo>
                                    <a:pt x="66" y="906"/>
                                  </a:lnTo>
                                  <a:lnTo>
                                    <a:pt x="60" y="906"/>
                                  </a:lnTo>
                                  <a:lnTo>
                                    <a:pt x="48" y="918"/>
                                  </a:lnTo>
                                  <a:lnTo>
                                    <a:pt x="48" y="942"/>
                                  </a:lnTo>
                                  <a:lnTo>
                                    <a:pt x="30" y="924"/>
                                  </a:lnTo>
                                  <a:lnTo>
                                    <a:pt x="24" y="924"/>
                                  </a:lnTo>
                                  <a:lnTo>
                                    <a:pt x="18" y="936"/>
                                  </a:lnTo>
                                  <a:lnTo>
                                    <a:pt x="18" y="942"/>
                                  </a:lnTo>
                                  <a:lnTo>
                                    <a:pt x="12" y="960"/>
                                  </a:lnTo>
                                  <a:lnTo>
                                    <a:pt x="12" y="978"/>
                                  </a:lnTo>
                                  <a:lnTo>
                                    <a:pt x="18" y="984"/>
                                  </a:lnTo>
                                  <a:lnTo>
                                    <a:pt x="30" y="990"/>
                                  </a:lnTo>
                                  <a:lnTo>
                                    <a:pt x="42" y="990"/>
                                  </a:lnTo>
                                  <a:lnTo>
                                    <a:pt x="42" y="1002"/>
                                  </a:lnTo>
                                  <a:lnTo>
                                    <a:pt x="36" y="1008"/>
                                  </a:lnTo>
                                  <a:lnTo>
                                    <a:pt x="36" y="1014"/>
                                  </a:lnTo>
                                  <a:lnTo>
                                    <a:pt x="18" y="1032"/>
                                  </a:lnTo>
                                  <a:lnTo>
                                    <a:pt x="12" y="1044"/>
                                  </a:lnTo>
                                  <a:lnTo>
                                    <a:pt x="12" y="1056"/>
                                  </a:lnTo>
                                  <a:lnTo>
                                    <a:pt x="18" y="1068"/>
                                  </a:lnTo>
                                  <a:lnTo>
                                    <a:pt x="24" y="1074"/>
                                  </a:lnTo>
                                  <a:lnTo>
                                    <a:pt x="36" y="1098"/>
                                  </a:lnTo>
                                  <a:lnTo>
                                    <a:pt x="42" y="1104"/>
                                  </a:lnTo>
                                  <a:lnTo>
                                    <a:pt x="54" y="1128"/>
                                  </a:lnTo>
                                  <a:lnTo>
                                    <a:pt x="60" y="1134"/>
                                  </a:lnTo>
                                  <a:lnTo>
                                    <a:pt x="60" y="1146"/>
                                  </a:lnTo>
                                  <a:lnTo>
                                    <a:pt x="54" y="1152"/>
                                  </a:lnTo>
                                  <a:lnTo>
                                    <a:pt x="42" y="1176"/>
                                  </a:lnTo>
                                  <a:lnTo>
                                    <a:pt x="36" y="1182"/>
                                  </a:lnTo>
                                  <a:lnTo>
                                    <a:pt x="36" y="1188"/>
                                  </a:lnTo>
                                  <a:lnTo>
                                    <a:pt x="42" y="1194"/>
                                  </a:lnTo>
                                  <a:lnTo>
                                    <a:pt x="54" y="1194"/>
                                  </a:lnTo>
                                  <a:lnTo>
                                    <a:pt x="72" y="1200"/>
                                  </a:lnTo>
                                  <a:lnTo>
                                    <a:pt x="102" y="1200"/>
                                  </a:lnTo>
                                  <a:lnTo>
                                    <a:pt x="102" y="1212"/>
                                  </a:lnTo>
                                  <a:lnTo>
                                    <a:pt x="120" y="1230"/>
                                  </a:lnTo>
                                  <a:lnTo>
                                    <a:pt x="132" y="1230"/>
                                  </a:lnTo>
                                  <a:lnTo>
                                    <a:pt x="144" y="1224"/>
                                  </a:lnTo>
                                  <a:lnTo>
                                    <a:pt x="150" y="1224"/>
                                  </a:lnTo>
                                  <a:lnTo>
                                    <a:pt x="162" y="1218"/>
                                  </a:lnTo>
                                  <a:lnTo>
                                    <a:pt x="168" y="1248"/>
                                  </a:lnTo>
                                  <a:lnTo>
                                    <a:pt x="174" y="1248"/>
                                  </a:lnTo>
                                  <a:lnTo>
                                    <a:pt x="180" y="1254"/>
                                  </a:lnTo>
                                  <a:lnTo>
                                    <a:pt x="204" y="1266"/>
                                  </a:lnTo>
                                  <a:lnTo>
                                    <a:pt x="216" y="1290"/>
                                  </a:lnTo>
                                  <a:lnTo>
                                    <a:pt x="216" y="1314"/>
                                  </a:lnTo>
                                  <a:lnTo>
                                    <a:pt x="210" y="1338"/>
                                  </a:lnTo>
                                  <a:lnTo>
                                    <a:pt x="216" y="1344"/>
                                  </a:lnTo>
                                  <a:lnTo>
                                    <a:pt x="360" y="1338"/>
                                  </a:lnTo>
                                  <a:lnTo>
                                    <a:pt x="354" y="1344"/>
                                  </a:lnTo>
                                  <a:lnTo>
                                    <a:pt x="354" y="1350"/>
                                  </a:lnTo>
                                  <a:lnTo>
                                    <a:pt x="360" y="1350"/>
                                  </a:lnTo>
                                  <a:lnTo>
                                    <a:pt x="570" y="1446"/>
                                  </a:lnTo>
                                  <a:lnTo>
                                    <a:pt x="774" y="1446"/>
                                  </a:lnTo>
                                  <a:lnTo>
                                    <a:pt x="774" y="1440"/>
                                  </a:lnTo>
                                  <a:lnTo>
                                    <a:pt x="780" y="1428"/>
                                  </a:lnTo>
                                  <a:lnTo>
                                    <a:pt x="780" y="1410"/>
                                  </a:lnTo>
                                  <a:lnTo>
                                    <a:pt x="786" y="1404"/>
                                  </a:lnTo>
                                  <a:lnTo>
                                    <a:pt x="900" y="1404"/>
                                  </a:lnTo>
                                  <a:lnTo>
                                    <a:pt x="912" y="1416"/>
                                  </a:lnTo>
                                  <a:lnTo>
                                    <a:pt x="912" y="1440"/>
                                  </a:lnTo>
                                  <a:lnTo>
                                    <a:pt x="942" y="1452"/>
                                  </a:lnTo>
                                  <a:lnTo>
                                    <a:pt x="948" y="1482"/>
                                  </a:lnTo>
                                  <a:lnTo>
                                    <a:pt x="960" y="1482"/>
                                  </a:lnTo>
                                  <a:lnTo>
                                    <a:pt x="972" y="1488"/>
                                  </a:lnTo>
                                  <a:lnTo>
                                    <a:pt x="984" y="1500"/>
                                  </a:lnTo>
                                  <a:lnTo>
                                    <a:pt x="990" y="1512"/>
                                  </a:lnTo>
                                  <a:lnTo>
                                    <a:pt x="990" y="1554"/>
                                  </a:lnTo>
                                  <a:lnTo>
                                    <a:pt x="984" y="1566"/>
                                  </a:lnTo>
                                  <a:lnTo>
                                    <a:pt x="984" y="1578"/>
                                  </a:lnTo>
                                  <a:lnTo>
                                    <a:pt x="1014" y="1608"/>
                                  </a:lnTo>
                                  <a:lnTo>
                                    <a:pt x="1026" y="1614"/>
                                  </a:lnTo>
                                  <a:lnTo>
                                    <a:pt x="1044" y="1626"/>
                                  </a:lnTo>
                                  <a:lnTo>
                                    <a:pt x="1056" y="1626"/>
                                  </a:lnTo>
                                  <a:lnTo>
                                    <a:pt x="1080" y="1614"/>
                                  </a:lnTo>
                                  <a:lnTo>
                                    <a:pt x="1092" y="1602"/>
                                  </a:lnTo>
                                  <a:lnTo>
                                    <a:pt x="1104" y="1578"/>
                                  </a:lnTo>
                                  <a:lnTo>
                                    <a:pt x="1116" y="1566"/>
                                  </a:lnTo>
                                  <a:lnTo>
                                    <a:pt x="1134" y="1566"/>
                                  </a:lnTo>
                                  <a:lnTo>
                                    <a:pt x="1134" y="1560"/>
                                  </a:lnTo>
                                  <a:lnTo>
                                    <a:pt x="1152" y="1566"/>
                                  </a:lnTo>
                                  <a:lnTo>
                                    <a:pt x="1194" y="1566"/>
                                  </a:lnTo>
                                  <a:lnTo>
                                    <a:pt x="1200" y="1578"/>
                                  </a:lnTo>
                                  <a:lnTo>
                                    <a:pt x="1206" y="1584"/>
                                  </a:lnTo>
                                  <a:lnTo>
                                    <a:pt x="1212" y="1596"/>
                                  </a:lnTo>
                                  <a:lnTo>
                                    <a:pt x="1224" y="1608"/>
                                  </a:lnTo>
                                  <a:lnTo>
                                    <a:pt x="1230" y="1620"/>
                                  </a:lnTo>
                                  <a:lnTo>
                                    <a:pt x="1242" y="1632"/>
                                  </a:lnTo>
                                  <a:lnTo>
                                    <a:pt x="1242" y="1656"/>
                                  </a:lnTo>
                                  <a:lnTo>
                                    <a:pt x="1236" y="1668"/>
                                  </a:lnTo>
                                  <a:lnTo>
                                    <a:pt x="1236" y="1680"/>
                                  </a:lnTo>
                                  <a:lnTo>
                                    <a:pt x="1242" y="1692"/>
                                  </a:lnTo>
                                  <a:lnTo>
                                    <a:pt x="1254" y="1698"/>
                                  </a:lnTo>
                                  <a:lnTo>
                                    <a:pt x="1254" y="1722"/>
                                  </a:lnTo>
                                  <a:lnTo>
                                    <a:pt x="1260" y="1728"/>
                                  </a:lnTo>
                                  <a:lnTo>
                                    <a:pt x="1272" y="1734"/>
                                  </a:lnTo>
                                  <a:lnTo>
                                    <a:pt x="1284" y="1746"/>
                                  </a:lnTo>
                                  <a:lnTo>
                                    <a:pt x="1284" y="1752"/>
                                  </a:lnTo>
                                  <a:lnTo>
                                    <a:pt x="1278" y="1758"/>
                                  </a:lnTo>
                                  <a:lnTo>
                                    <a:pt x="1272" y="1758"/>
                                  </a:lnTo>
                                  <a:lnTo>
                                    <a:pt x="1272" y="1794"/>
                                  </a:lnTo>
                                  <a:lnTo>
                                    <a:pt x="1284" y="1806"/>
                                  </a:lnTo>
                                  <a:lnTo>
                                    <a:pt x="1284" y="1836"/>
                                  </a:lnTo>
                                  <a:lnTo>
                                    <a:pt x="1296" y="1848"/>
                                  </a:lnTo>
                                  <a:lnTo>
                                    <a:pt x="1314" y="1854"/>
                                  </a:lnTo>
                                  <a:lnTo>
                                    <a:pt x="1326" y="1854"/>
                                  </a:lnTo>
                                  <a:lnTo>
                                    <a:pt x="1338" y="1866"/>
                                  </a:lnTo>
                                  <a:lnTo>
                                    <a:pt x="1380" y="1866"/>
                                  </a:lnTo>
                                  <a:lnTo>
                                    <a:pt x="1380" y="1872"/>
                                  </a:lnTo>
                                  <a:lnTo>
                                    <a:pt x="1386" y="1884"/>
                                  </a:lnTo>
                                  <a:lnTo>
                                    <a:pt x="1410" y="1884"/>
                                  </a:lnTo>
                                  <a:lnTo>
                                    <a:pt x="1410" y="1878"/>
                                  </a:lnTo>
                                  <a:lnTo>
                                    <a:pt x="1398" y="1806"/>
                                  </a:lnTo>
                                  <a:lnTo>
                                    <a:pt x="1416" y="1788"/>
                                  </a:lnTo>
                                  <a:lnTo>
                                    <a:pt x="1398" y="1776"/>
                                  </a:lnTo>
                                  <a:lnTo>
                                    <a:pt x="1398" y="1758"/>
                                  </a:lnTo>
                                  <a:lnTo>
                                    <a:pt x="1404" y="1764"/>
                                  </a:lnTo>
                                  <a:lnTo>
                                    <a:pt x="1422" y="1764"/>
                                  </a:lnTo>
                                  <a:lnTo>
                                    <a:pt x="1428" y="1758"/>
                                  </a:lnTo>
                                  <a:lnTo>
                                    <a:pt x="1428" y="1728"/>
                                  </a:lnTo>
                                  <a:lnTo>
                                    <a:pt x="1452" y="1722"/>
                                  </a:lnTo>
                                  <a:lnTo>
                                    <a:pt x="1458" y="1698"/>
                                  </a:lnTo>
                                  <a:lnTo>
                                    <a:pt x="1476" y="1704"/>
                                  </a:lnTo>
                                  <a:lnTo>
                                    <a:pt x="1494" y="1692"/>
                                  </a:lnTo>
                                  <a:lnTo>
                                    <a:pt x="1488" y="1668"/>
                                  </a:lnTo>
                                  <a:lnTo>
                                    <a:pt x="1500" y="1680"/>
                                  </a:lnTo>
                                  <a:lnTo>
                                    <a:pt x="1500" y="1668"/>
                                  </a:lnTo>
                                  <a:lnTo>
                                    <a:pt x="1506" y="1656"/>
                                  </a:lnTo>
                                  <a:lnTo>
                                    <a:pt x="1512" y="1650"/>
                                  </a:lnTo>
                                  <a:lnTo>
                                    <a:pt x="1518" y="1650"/>
                                  </a:lnTo>
                                  <a:lnTo>
                                    <a:pt x="1524" y="1656"/>
                                  </a:lnTo>
                                  <a:lnTo>
                                    <a:pt x="1524" y="1668"/>
                                  </a:lnTo>
                                  <a:lnTo>
                                    <a:pt x="1542" y="1668"/>
                                  </a:lnTo>
                                  <a:lnTo>
                                    <a:pt x="1554" y="1662"/>
                                  </a:lnTo>
                                  <a:lnTo>
                                    <a:pt x="1572" y="1656"/>
                                  </a:lnTo>
                                  <a:lnTo>
                                    <a:pt x="1596" y="1644"/>
                                  </a:lnTo>
                                  <a:lnTo>
                                    <a:pt x="1602" y="1638"/>
                                  </a:lnTo>
                                  <a:lnTo>
                                    <a:pt x="1608" y="1626"/>
                                  </a:lnTo>
                                  <a:lnTo>
                                    <a:pt x="1620" y="1620"/>
                                  </a:lnTo>
                                  <a:lnTo>
                                    <a:pt x="1626" y="1608"/>
                                  </a:lnTo>
                                  <a:lnTo>
                                    <a:pt x="1632" y="1602"/>
                                  </a:lnTo>
                                  <a:lnTo>
                                    <a:pt x="1632" y="1590"/>
                                  </a:lnTo>
                                  <a:lnTo>
                                    <a:pt x="1626" y="1584"/>
                                  </a:lnTo>
                                  <a:lnTo>
                                    <a:pt x="1626" y="1566"/>
                                  </a:lnTo>
                                  <a:lnTo>
                                    <a:pt x="1632" y="1566"/>
                                  </a:lnTo>
                                  <a:lnTo>
                                    <a:pt x="1656" y="1578"/>
                                  </a:lnTo>
                                  <a:lnTo>
                                    <a:pt x="1662" y="1584"/>
                                  </a:lnTo>
                                  <a:lnTo>
                                    <a:pt x="1674" y="1590"/>
                                  </a:lnTo>
                                  <a:lnTo>
                                    <a:pt x="1686" y="1590"/>
                                  </a:lnTo>
                                  <a:lnTo>
                                    <a:pt x="1692" y="1584"/>
                                  </a:lnTo>
                                  <a:lnTo>
                                    <a:pt x="1710" y="1548"/>
                                  </a:lnTo>
                                  <a:lnTo>
                                    <a:pt x="1716" y="1548"/>
                                  </a:lnTo>
                                  <a:lnTo>
                                    <a:pt x="1734" y="1566"/>
                                  </a:lnTo>
                                  <a:lnTo>
                                    <a:pt x="1746" y="1566"/>
                                  </a:lnTo>
                                  <a:lnTo>
                                    <a:pt x="1752" y="1560"/>
                                  </a:lnTo>
                                  <a:lnTo>
                                    <a:pt x="1758" y="1548"/>
                                  </a:lnTo>
                                  <a:lnTo>
                                    <a:pt x="1764" y="1542"/>
                                  </a:lnTo>
                                  <a:lnTo>
                                    <a:pt x="1770" y="1554"/>
                                  </a:lnTo>
                                  <a:lnTo>
                                    <a:pt x="1776" y="1560"/>
                                  </a:lnTo>
                                  <a:lnTo>
                                    <a:pt x="1782" y="1572"/>
                                  </a:lnTo>
                                  <a:lnTo>
                                    <a:pt x="1794" y="1578"/>
                                  </a:lnTo>
                                  <a:lnTo>
                                    <a:pt x="1800" y="1584"/>
                                  </a:lnTo>
                                  <a:lnTo>
                                    <a:pt x="1818" y="1584"/>
                                  </a:lnTo>
                                  <a:lnTo>
                                    <a:pt x="1824" y="1578"/>
                                  </a:lnTo>
                                  <a:lnTo>
                                    <a:pt x="1830" y="1566"/>
                                  </a:lnTo>
                                  <a:lnTo>
                                    <a:pt x="1842" y="1554"/>
                                  </a:lnTo>
                                  <a:lnTo>
                                    <a:pt x="1848" y="1554"/>
                                  </a:lnTo>
                                  <a:lnTo>
                                    <a:pt x="1860" y="1560"/>
                                  </a:lnTo>
                                  <a:lnTo>
                                    <a:pt x="1872" y="1572"/>
                                  </a:lnTo>
                                  <a:lnTo>
                                    <a:pt x="1872" y="1584"/>
                                  </a:lnTo>
                                  <a:lnTo>
                                    <a:pt x="1878" y="1596"/>
                                  </a:lnTo>
                                  <a:lnTo>
                                    <a:pt x="1878" y="1614"/>
                                  </a:lnTo>
                                  <a:lnTo>
                                    <a:pt x="1914" y="1614"/>
                                  </a:lnTo>
                                  <a:lnTo>
                                    <a:pt x="1920" y="1620"/>
                                  </a:lnTo>
                                  <a:lnTo>
                                    <a:pt x="1926" y="1620"/>
                                  </a:lnTo>
                                  <a:lnTo>
                                    <a:pt x="1926" y="1608"/>
                                  </a:lnTo>
                                  <a:lnTo>
                                    <a:pt x="1932" y="1602"/>
                                  </a:lnTo>
                                  <a:lnTo>
                                    <a:pt x="1932" y="1608"/>
                                  </a:lnTo>
                                  <a:lnTo>
                                    <a:pt x="1956" y="1632"/>
                                  </a:lnTo>
                                  <a:lnTo>
                                    <a:pt x="1962" y="1626"/>
                                  </a:lnTo>
                                  <a:lnTo>
                                    <a:pt x="1968" y="1614"/>
                                  </a:lnTo>
                                  <a:lnTo>
                                    <a:pt x="1968" y="1596"/>
                                  </a:lnTo>
                                  <a:lnTo>
                                    <a:pt x="1962" y="1584"/>
                                  </a:lnTo>
                                  <a:lnTo>
                                    <a:pt x="1980" y="1590"/>
                                  </a:lnTo>
                                  <a:lnTo>
                                    <a:pt x="1992" y="1608"/>
                                  </a:lnTo>
                                  <a:lnTo>
                                    <a:pt x="2004" y="1614"/>
                                  </a:lnTo>
                                  <a:lnTo>
                                    <a:pt x="2004" y="1626"/>
                                  </a:lnTo>
                                  <a:lnTo>
                                    <a:pt x="2010" y="1626"/>
                                  </a:lnTo>
                                  <a:lnTo>
                                    <a:pt x="2016" y="1632"/>
                                  </a:lnTo>
                                  <a:lnTo>
                                    <a:pt x="2028" y="1632"/>
                                  </a:lnTo>
                                  <a:lnTo>
                                    <a:pt x="2034" y="1626"/>
                                  </a:lnTo>
                                  <a:lnTo>
                                    <a:pt x="2034" y="1620"/>
                                  </a:lnTo>
                                  <a:lnTo>
                                    <a:pt x="2028" y="1608"/>
                                  </a:lnTo>
                                  <a:lnTo>
                                    <a:pt x="2022" y="1602"/>
                                  </a:lnTo>
                                  <a:lnTo>
                                    <a:pt x="2010" y="1596"/>
                                  </a:lnTo>
                                  <a:lnTo>
                                    <a:pt x="2004" y="1590"/>
                                  </a:lnTo>
                                  <a:lnTo>
                                    <a:pt x="1998" y="1578"/>
                                  </a:lnTo>
                                  <a:lnTo>
                                    <a:pt x="2010" y="1578"/>
                                  </a:lnTo>
                                  <a:lnTo>
                                    <a:pt x="2022" y="1566"/>
                                  </a:lnTo>
                                  <a:lnTo>
                                    <a:pt x="2022" y="1554"/>
                                  </a:lnTo>
                                  <a:lnTo>
                                    <a:pt x="2016" y="1548"/>
                                  </a:lnTo>
                                  <a:lnTo>
                                    <a:pt x="1968" y="1548"/>
                                  </a:lnTo>
                                  <a:lnTo>
                                    <a:pt x="1962" y="1542"/>
                                  </a:lnTo>
                                  <a:lnTo>
                                    <a:pt x="1962" y="1530"/>
                                  </a:lnTo>
                                  <a:lnTo>
                                    <a:pt x="1968" y="1524"/>
                                  </a:lnTo>
                                  <a:lnTo>
                                    <a:pt x="1986" y="1524"/>
                                  </a:lnTo>
                                  <a:lnTo>
                                    <a:pt x="1998" y="1530"/>
                                  </a:lnTo>
                                  <a:lnTo>
                                    <a:pt x="2004" y="1530"/>
                                  </a:lnTo>
                                  <a:lnTo>
                                    <a:pt x="2016" y="1536"/>
                                  </a:lnTo>
                                  <a:lnTo>
                                    <a:pt x="2028" y="1536"/>
                                  </a:lnTo>
                                  <a:lnTo>
                                    <a:pt x="2064" y="1518"/>
                                  </a:lnTo>
                                  <a:lnTo>
                                    <a:pt x="2070" y="1512"/>
                                  </a:lnTo>
                                  <a:lnTo>
                                    <a:pt x="2082" y="1512"/>
                                  </a:lnTo>
                                  <a:lnTo>
                                    <a:pt x="2082" y="1518"/>
                                  </a:lnTo>
                                  <a:lnTo>
                                    <a:pt x="2106" y="1518"/>
                                  </a:lnTo>
                                  <a:lnTo>
                                    <a:pt x="2118" y="1512"/>
                                  </a:lnTo>
                                  <a:lnTo>
                                    <a:pt x="2124" y="1512"/>
                                  </a:lnTo>
                                  <a:lnTo>
                                    <a:pt x="2130" y="1506"/>
                                  </a:lnTo>
                                  <a:lnTo>
                                    <a:pt x="2130" y="1500"/>
                                  </a:lnTo>
                                  <a:lnTo>
                                    <a:pt x="2136" y="1488"/>
                                  </a:lnTo>
                                  <a:lnTo>
                                    <a:pt x="2136" y="1482"/>
                                  </a:lnTo>
                                  <a:lnTo>
                                    <a:pt x="2142" y="1482"/>
                                  </a:lnTo>
                                  <a:lnTo>
                                    <a:pt x="2142" y="1488"/>
                                  </a:lnTo>
                                  <a:lnTo>
                                    <a:pt x="2148" y="1500"/>
                                  </a:lnTo>
                                  <a:lnTo>
                                    <a:pt x="2148" y="1524"/>
                                  </a:lnTo>
                                  <a:lnTo>
                                    <a:pt x="2154" y="1524"/>
                                  </a:lnTo>
                                  <a:lnTo>
                                    <a:pt x="2160" y="1518"/>
                                  </a:lnTo>
                                  <a:lnTo>
                                    <a:pt x="2172" y="1512"/>
                                  </a:lnTo>
                                  <a:lnTo>
                                    <a:pt x="2190" y="1512"/>
                                  </a:lnTo>
                                  <a:lnTo>
                                    <a:pt x="2202" y="1506"/>
                                  </a:lnTo>
                                  <a:lnTo>
                                    <a:pt x="2214" y="1506"/>
                                  </a:lnTo>
                                  <a:lnTo>
                                    <a:pt x="2226" y="1512"/>
                                  </a:lnTo>
                                  <a:lnTo>
                                    <a:pt x="2232" y="1524"/>
                                  </a:lnTo>
                                  <a:lnTo>
                                    <a:pt x="2232" y="1506"/>
                                  </a:lnTo>
                                  <a:lnTo>
                                    <a:pt x="2244" y="1506"/>
                                  </a:lnTo>
                                  <a:lnTo>
                                    <a:pt x="2256" y="1518"/>
                                  </a:lnTo>
                                  <a:lnTo>
                                    <a:pt x="2256" y="1530"/>
                                  </a:lnTo>
                                  <a:lnTo>
                                    <a:pt x="2286" y="1524"/>
                                  </a:lnTo>
                                  <a:lnTo>
                                    <a:pt x="2280" y="1536"/>
                                  </a:lnTo>
                                  <a:lnTo>
                                    <a:pt x="2280" y="1548"/>
                                  </a:lnTo>
                                  <a:lnTo>
                                    <a:pt x="2286" y="1554"/>
                                  </a:lnTo>
                                  <a:lnTo>
                                    <a:pt x="2286" y="1566"/>
                                  </a:lnTo>
                                  <a:lnTo>
                                    <a:pt x="2298" y="1578"/>
                                  </a:lnTo>
                                  <a:lnTo>
                                    <a:pt x="2310" y="1578"/>
                                  </a:lnTo>
                                  <a:lnTo>
                                    <a:pt x="2328" y="1572"/>
                                  </a:lnTo>
                                  <a:lnTo>
                                    <a:pt x="2352" y="1548"/>
                                  </a:lnTo>
                                  <a:lnTo>
                                    <a:pt x="2370" y="1542"/>
                                  </a:lnTo>
                                  <a:lnTo>
                                    <a:pt x="2382" y="1542"/>
                                  </a:lnTo>
                                  <a:lnTo>
                                    <a:pt x="2394" y="1548"/>
                                  </a:lnTo>
                                  <a:lnTo>
                                    <a:pt x="2400" y="1554"/>
                                  </a:lnTo>
                                  <a:lnTo>
                                    <a:pt x="2418" y="1590"/>
                                  </a:lnTo>
                                  <a:lnTo>
                                    <a:pt x="2418" y="1602"/>
                                  </a:lnTo>
                                  <a:lnTo>
                                    <a:pt x="2424" y="1608"/>
                                  </a:lnTo>
                                  <a:lnTo>
                                    <a:pt x="2436" y="1614"/>
                                  </a:lnTo>
                                  <a:lnTo>
                                    <a:pt x="2466" y="1614"/>
                                  </a:lnTo>
                                  <a:lnTo>
                                    <a:pt x="2460" y="1656"/>
                                  </a:lnTo>
                                  <a:lnTo>
                                    <a:pt x="2460" y="1662"/>
                                  </a:lnTo>
                                  <a:lnTo>
                                    <a:pt x="2454" y="1668"/>
                                  </a:lnTo>
                                  <a:lnTo>
                                    <a:pt x="2436" y="1704"/>
                                  </a:lnTo>
                                  <a:lnTo>
                                    <a:pt x="2436" y="1710"/>
                                  </a:lnTo>
                                  <a:lnTo>
                                    <a:pt x="2448" y="1722"/>
                                  </a:lnTo>
                                  <a:lnTo>
                                    <a:pt x="2454" y="1722"/>
                                  </a:lnTo>
                                  <a:lnTo>
                                    <a:pt x="2460" y="1734"/>
                                  </a:lnTo>
                                  <a:lnTo>
                                    <a:pt x="2436" y="1758"/>
                                  </a:lnTo>
                                  <a:lnTo>
                                    <a:pt x="2454" y="1806"/>
                                  </a:lnTo>
                                  <a:lnTo>
                                    <a:pt x="2472" y="1788"/>
                                  </a:lnTo>
                                  <a:lnTo>
                                    <a:pt x="2478" y="1788"/>
                                  </a:lnTo>
                                  <a:lnTo>
                                    <a:pt x="2478" y="1794"/>
                                  </a:lnTo>
                                  <a:lnTo>
                                    <a:pt x="2472" y="1800"/>
                                  </a:lnTo>
                                  <a:lnTo>
                                    <a:pt x="2466" y="1812"/>
                                  </a:lnTo>
                                  <a:lnTo>
                                    <a:pt x="2466" y="1818"/>
                                  </a:lnTo>
                                  <a:lnTo>
                                    <a:pt x="2460" y="1830"/>
                                  </a:lnTo>
                                  <a:lnTo>
                                    <a:pt x="2478" y="1830"/>
                                  </a:lnTo>
                                  <a:lnTo>
                                    <a:pt x="2478" y="1878"/>
                                  </a:lnTo>
                                  <a:lnTo>
                                    <a:pt x="2496" y="1878"/>
                                  </a:lnTo>
                                  <a:lnTo>
                                    <a:pt x="2502" y="1884"/>
                                  </a:lnTo>
                                  <a:lnTo>
                                    <a:pt x="2508" y="1884"/>
                                  </a:lnTo>
                                  <a:lnTo>
                                    <a:pt x="2508" y="1896"/>
                                  </a:lnTo>
                                  <a:lnTo>
                                    <a:pt x="2502" y="1908"/>
                                  </a:lnTo>
                                  <a:lnTo>
                                    <a:pt x="2502" y="1920"/>
                                  </a:lnTo>
                                  <a:lnTo>
                                    <a:pt x="2526" y="1944"/>
                                  </a:lnTo>
                                  <a:lnTo>
                                    <a:pt x="2532" y="1944"/>
                                  </a:lnTo>
                                  <a:lnTo>
                                    <a:pt x="2538" y="1938"/>
                                  </a:lnTo>
                                  <a:lnTo>
                                    <a:pt x="2550" y="1932"/>
                                  </a:lnTo>
                                  <a:lnTo>
                                    <a:pt x="2556" y="1932"/>
                                  </a:lnTo>
                                  <a:lnTo>
                                    <a:pt x="2562" y="1926"/>
                                  </a:lnTo>
                                  <a:lnTo>
                                    <a:pt x="2568" y="1914"/>
                                  </a:lnTo>
                                  <a:lnTo>
                                    <a:pt x="2568" y="1896"/>
                                  </a:lnTo>
                                  <a:lnTo>
                                    <a:pt x="2586" y="1896"/>
                                  </a:lnTo>
                                  <a:lnTo>
                                    <a:pt x="2586" y="1872"/>
                                  </a:lnTo>
                                  <a:lnTo>
                                    <a:pt x="2604" y="1836"/>
                                  </a:lnTo>
                                  <a:lnTo>
                                    <a:pt x="2604" y="1818"/>
                                  </a:lnTo>
                                  <a:lnTo>
                                    <a:pt x="2610" y="1806"/>
                                  </a:lnTo>
                                  <a:lnTo>
                                    <a:pt x="2610" y="1794"/>
                                  </a:lnTo>
                                  <a:lnTo>
                                    <a:pt x="2604" y="1782"/>
                                  </a:lnTo>
                                  <a:lnTo>
                                    <a:pt x="2604" y="1770"/>
                                  </a:lnTo>
                                  <a:lnTo>
                                    <a:pt x="2598" y="1752"/>
                                  </a:lnTo>
                                  <a:lnTo>
                                    <a:pt x="2592" y="1740"/>
                                  </a:lnTo>
                                  <a:lnTo>
                                    <a:pt x="2586" y="1722"/>
                                  </a:lnTo>
                                  <a:lnTo>
                                    <a:pt x="2586" y="1704"/>
                                  </a:lnTo>
                                  <a:lnTo>
                                    <a:pt x="2592" y="1686"/>
                                  </a:lnTo>
                                  <a:lnTo>
                                    <a:pt x="2598" y="1674"/>
                                  </a:lnTo>
                                  <a:lnTo>
                                    <a:pt x="2598" y="1644"/>
                                  </a:lnTo>
                                  <a:lnTo>
                                    <a:pt x="2592" y="1626"/>
                                  </a:lnTo>
                                  <a:lnTo>
                                    <a:pt x="2586" y="1614"/>
                                  </a:lnTo>
                                  <a:lnTo>
                                    <a:pt x="2580" y="1596"/>
                                  </a:lnTo>
                                  <a:lnTo>
                                    <a:pt x="2574" y="1584"/>
                                  </a:lnTo>
                                  <a:lnTo>
                                    <a:pt x="2574" y="1518"/>
                                  </a:lnTo>
                                  <a:lnTo>
                                    <a:pt x="2580" y="1488"/>
                                  </a:lnTo>
                                  <a:lnTo>
                                    <a:pt x="2586" y="1470"/>
                                  </a:lnTo>
                                  <a:lnTo>
                                    <a:pt x="2598" y="1452"/>
                                  </a:lnTo>
                                  <a:lnTo>
                                    <a:pt x="2604" y="1440"/>
                                  </a:lnTo>
                                  <a:lnTo>
                                    <a:pt x="2610" y="1422"/>
                                  </a:lnTo>
                                  <a:lnTo>
                                    <a:pt x="2616" y="1416"/>
                                  </a:lnTo>
                                  <a:lnTo>
                                    <a:pt x="2616" y="1410"/>
                                  </a:lnTo>
                                  <a:lnTo>
                                    <a:pt x="2628" y="1398"/>
                                  </a:lnTo>
                                  <a:lnTo>
                                    <a:pt x="2652" y="1380"/>
                                  </a:lnTo>
                                  <a:lnTo>
                                    <a:pt x="2658" y="1356"/>
                                  </a:lnTo>
                                  <a:lnTo>
                                    <a:pt x="2670" y="1368"/>
                                  </a:lnTo>
                                  <a:lnTo>
                                    <a:pt x="2676" y="1344"/>
                                  </a:lnTo>
                                  <a:lnTo>
                                    <a:pt x="2730" y="1344"/>
                                  </a:lnTo>
                                  <a:lnTo>
                                    <a:pt x="2730" y="1314"/>
                                  </a:lnTo>
                                  <a:lnTo>
                                    <a:pt x="2748" y="1320"/>
                                  </a:lnTo>
                                  <a:lnTo>
                                    <a:pt x="2754" y="1308"/>
                                  </a:lnTo>
                                  <a:lnTo>
                                    <a:pt x="2772" y="1308"/>
                                  </a:lnTo>
                                  <a:lnTo>
                                    <a:pt x="2796" y="1278"/>
                                  </a:lnTo>
                                  <a:lnTo>
                                    <a:pt x="2796" y="1272"/>
                                  </a:lnTo>
                                  <a:lnTo>
                                    <a:pt x="2802" y="1266"/>
                                  </a:lnTo>
                                  <a:lnTo>
                                    <a:pt x="2814" y="1242"/>
                                  </a:lnTo>
                                  <a:lnTo>
                                    <a:pt x="2832" y="1236"/>
                                  </a:lnTo>
                                  <a:lnTo>
                                    <a:pt x="2862" y="1236"/>
                                  </a:lnTo>
                                  <a:lnTo>
                                    <a:pt x="2874" y="1242"/>
                                  </a:lnTo>
                                  <a:lnTo>
                                    <a:pt x="2886" y="1242"/>
                                  </a:lnTo>
                                  <a:lnTo>
                                    <a:pt x="2892" y="1236"/>
                                  </a:lnTo>
                                  <a:lnTo>
                                    <a:pt x="2904" y="1212"/>
                                  </a:lnTo>
                                  <a:lnTo>
                                    <a:pt x="2910" y="1206"/>
                                  </a:lnTo>
                                  <a:lnTo>
                                    <a:pt x="2916" y="1194"/>
                                  </a:lnTo>
                                  <a:lnTo>
                                    <a:pt x="2928" y="1200"/>
                                  </a:lnTo>
                                  <a:lnTo>
                                    <a:pt x="2934" y="1176"/>
                                  </a:lnTo>
                                  <a:lnTo>
                                    <a:pt x="3018" y="1170"/>
                                  </a:lnTo>
                                  <a:lnTo>
                                    <a:pt x="3024" y="1146"/>
                                  </a:lnTo>
                                  <a:lnTo>
                                    <a:pt x="2982" y="1152"/>
                                  </a:lnTo>
                                  <a:lnTo>
                                    <a:pt x="2988" y="1146"/>
                                  </a:lnTo>
                                  <a:lnTo>
                                    <a:pt x="3000" y="1140"/>
                                  </a:lnTo>
                                  <a:lnTo>
                                    <a:pt x="3006" y="1140"/>
                                  </a:lnTo>
                                  <a:lnTo>
                                    <a:pt x="3006" y="1134"/>
                                  </a:lnTo>
                                  <a:lnTo>
                                    <a:pt x="3000" y="1128"/>
                                  </a:lnTo>
                                  <a:lnTo>
                                    <a:pt x="2994" y="1116"/>
                                  </a:lnTo>
                                  <a:lnTo>
                                    <a:pt x="2988" y="1110"/>
                                  </a:lnTo>
                                  <a:lnTo>
                                    <a:pt x="3024" y="1104"/>
                                  </a:lnTo>
                                  <a:lnTo>
                                    <a:pt x="3048" y="1116"/>
                                  </a:lnTo>
                                  <a:lnTo>
                                    <a:pt x="3078" y="1080"/>
                                  </a:lnTo>
                                  <a:lnTo>
                                    <a:pt x="3024" y="1074"/>
                                  </a:lnTo>
                                  <a:lnTo>
                                    <a:pt x="3024" y="1050"/>
                                  </a:lnTo>
                                  <a:lnTo>
                                    <a:pt x="3036" y="1062"/>
                                  </a:lnTo>
                                  <a:lnTo>
                                    <a:pt x="3078" y="1050"/>
                                  </a:lnTo>
                                  <a:lnTo>
                                    <a:pt x="3084" y="990"/>
                                  </a:lnTo>
                                  <a:lnTo>
                                    <a:pt x="3054" y="1002"/>
                                  </a:lnTo>
                                  <a:lnTo>
                                    <a:pt x="3048" y="972"/>
                                  </a:lnTo>
                                  <a:lnTo>
                                    <a:pt x="3024" y="960"/>
                                  </a:lnTo>
                                  <a:lnTo>
                                    <a:pt x="3072" y="978"/>
                                  </a:lnTo>
                                  <a:lnTo>
                                    <a:pt x="3078" y="972"/>
                                  </a:lnTo>
                                  <a:lnTo>
                                    <a:pt x="3060" y="954"/>
                                  </a:lnTo>
                                  <a:lnTo>
                                    <a:pt x="3090" y="954"/>
                                  </a:lnTo>
                                  <a:lnTo>
                                    <a:pt x="3084" y="948"/>
                                  </a:lnTo>
                                  <a:lnTo>
                                    <a:pt x="3078" y="936"/>
                                  </a:lnTo>
                                  <a:lnTo>
                                    <a:pt x="3060" y="918"/>
                                  </a:lnTo>
                                  <a:lnTo>
                                    <a:pt x="3054" y="906"/>
                                  </a:lnTo>
                                  <a:lnTo>
                                    <a:pt x="3054" y="894"/>
                                  </a:lnTo>
                                  <a:lnTo>
                                    <a:pt x="3060" y="888"/>
                                  </a:lnTo>
                                  <a:lnTo>
                                    <a:pt x="3042" y="870"/>
                                  </a:lnTo>
                                  <a:lnTo>
                                    <a:pt x="3042" y="864"/>
                                  </a:lnTo>
                                  <a:lnTo>
                                    <a:pt x="3048" y="864"/>
                                  </a:lnTo>
                                  <a:lnTo>
                                    <a:pt x="3066" y="846"/>
                                  </a:lnTo>
                                  <a:lnTo>
                                    <a:pt x="3072" y="846"/>
                                  </a:lnTo>
                                  <a:lnTo>
                                    <a:pt x="3066" y="870"/>
                                  </a:lnTo>
                                  <a:lnTo>
                                    <a:pt x="3096" y="894"/>
                                  </a:lnTo>
                                  <a:lnTo>
                                    <a:pt x="3096" y="888"/>
                                  </a:lnTo>
                                  <a:lnTo>
                                    <a:pt x="3102" y="882"/>
                                  </a:lnTo>
                                  <a:lnTo>
                                    <a:pt x="3102" y="864"/>
                                  </a:lnTo>
                                  <a:lnTo>
                                    <a:pt x="3108" y="852"/>
                                  </a:lnTo>
                                  <a:lnTo>
                                    <a:pt x="3108" y="834"/>
                                  </a:lnTo>
                                  <a:lnTo>
                                    <a:pt x="3114" y="822"/>
                                  </a:lnTo>
                                  <a:lnTo>
                                    <a:pt x="3144" y="792"/>
                                  </a:lnTo>
                                  <a:lnTo>
                                    <a:pt x="3156" y="786"/>
                                  </a:lnTo>
                                  <a:lnTo>
                                    <a:pt x="3162" y="786"/>
                                  </a:lnTo>
                                  <a:lnTo>
                                    <a:pt x="3162" y="792"/>
                                  </a:lnTo>
                                  <a:lnTo>
                                    <a:pt x="3150" y="816"/>
                                  </a:lnTo>
                                  <a:lnTo>
                                    <a:pt x="3132" y="834"/>
                                  </a:lnTo>
                                  <a:lnTo>
                                    <a:pt x="3126" y="846"/>
                                  </a:lnTo>
                                  <a:lnTo>
                                    <a:pt x="3120" y="882"/>
                                  </a:lnTo>
                                  <a:lnTo>
                                    <a:pt x="3138" y="882"/>
                                  </a:lnTo>
                                  <a:lnTo>
                                    <a:pt x="3138" y="894"/>
                                  </a:lnTo>
                                  <a:lnTo>
                                    <a:pt x="3132" y="906"/>
                                  </a:lnTo>
                                  <a:lnTo>
                                    <a:pt x="3132" y="918"/>
                                  </a:lnTo>
                                  <a:lnTo>
                                    <a:pt x="3114" y="936"/>
                                  </a:lnTo>
                                  <a:lnTo>
                                    <a:pt x="3102" y="960"/>
                                  </a:lnTo>
                                  <a:lnTo>
                                    <a:pt x="3102" y="978"/>
                                  </a:lnTo>
                                  <a:lnTo>
                                    <a:pt x="3126" y="954"/>
                                  </a:lnTo>
                                  <a:lnTo>
                                    <a:pt x="3132" y="942"/>
                                  </a:lnTo>
                                  <a:lnTo>
                                    <a:pt x="3144" y="930"/>
                                  </a:lnTo>
                                  <a:lnTo>
                                    <a:pt x="3168" y="918"/>
                                  </a:lnTo>
                                  <a:lnTo>
                                    <a:pt x="3180" y="906"/>
                                  </a:lnTo>
                                  <a:lnTo>
                                    <a:pt x="3192" y="882"/>
                                  </a:lnTo>
                                  <a:lnTo>
                                    <a:pt x="3192" y="798"/>
                                  </a:lnTo>
                                  <a:lnTo>
                                    <a:pt x="3198" y="780"/>
                                  </a:lnTo>
                                  <a:lnTo>
                                    <a:pt x="3198" y="768"/>
                                  </a:lnTo>
                                  <a:lnTo>
                                    <a:pt x="3204" y="756"/>
                                  </a:lnTo>
                                  <a:lnTo>
                                    <a:pt x="3210" y="756"/>
                                  </a:lnTo>
                                  <a:lnTo>
                                    <a:pt x="3210" y="768"/>
                                  </a:lnTo>
                                  <a:lnTo>
                                    <a:pt x="3204" y="780"/>
                                  </a:lnTo>
                                  <a:lnTo>
                                    <a:pt x="3204" y="798"/>
                                  </a:lnTo>
                                  <a:lnTo>
                                    <a:pt x="3210" y="798"/>
                                  </a:lnTo>
                                  <a:lnTo>
                                    <a:pt x="3216" y="804"/>
                                  </a:lnTo>
                                  <a:lnTo>
                                    <a:pt x="3216" y="840"/>
                                  </a:lnTo>
                                  <a:lnTo>
                                    <a:pt x="3234" y="822"/>
                                  </a:lnTo>
                                  <a:lnTo>
                                    <a:pt x="3240" y="810"/>
                                  </a:lnTo>
                                  <a:lnTo>
                                    <a:pt x="3288" y="762"/>
                                  </a:lnTo>
                                  <a:lnTo>
                                    <a:pt x="3300" y="756"/>
                                  </a:lnTo>
                                  <a:lnTo>
                                    <a:pt x="3324" y="732"/>
                                  </a:lnTo>
                                  <a:lnTo>
                                    <a:pt x="3324" y="726"/>
                                  </a:lnTo>
                                  <a:lnTo>
                                    <a:pt x="3318" y="720"/>
                                  </a:lnTo>
                                  <a:lnTo>
                                    <a:pt x="3312" y="720"/>
                                  </a:lnTo>
                                  <a:lnTo>
                                    <a:pt x="3306" y="714"/>
                                  </a:lnTo>
                                  <a:lnTo>
                                    <a:pt x="3306" y="702"/>
                                  </a:lnTo>
                                  <a:lnTo>
                                    <a:pt x="3312" y="696"/>
                                  </a:lnTo>
                                  <a:lnTo>
                                    <a:pt x="3324" y="696"/>
                                  </a:lnTo>
                                  <a:lnTo>
                                    <a:pt x="3330" y="702"/>
                                  </a:lnTo>
                                  <a:lnTo>
                                    <a:pt x="3360" y="702"/>
                                  </a:lnTo>
                                  <a:lnTo>
                                    <a:pt x="3390" y="696"/>
                                  </a:lnTo>
                                  <a:lnTo>
                                    <a:pt x="3450" y="672"/>
                                  </a:lnTo>
                                  <a:lnTo>
                                    <a:pt x="3462" y="666"/>
                                  </a:lnTo>
                                  <a:lnTo>
                                    <a:pt x="3444" y="660"/>
                                  </a:lnTo>
                                  <a:lnTo>
                                    <a:pt x="3438" y="660"/>
                                  </a:lnTo>
                                  <a:lnTo>
                                    <a:pt x="3432" y="666"/>
                                  </a:lnTo>
                                  <a:lnTo>
                                    <a:pt x="3414" y="672"/>
                                  </a:lnTo>
                                  <a:lnTo>
                                    <a:pt x="3402" y="672"/>
                                  </a:lnTo>
                                  <a:lnTo>
                                    <a:pt x="3390" y="678"/>
                                  </a:lnTo>
                                  <a:lnTo>
                                    <a:pt x="3372" y="678"/>
                                  </a:lnTo>
                                  <a:lnTo>
                                    <a:pt x="3360" y="684"/>
                                  </a:lnTo>
                                  <a:lnTo>
                                    <a:pt x="3348" y="684"/>
                                  </a:lnTo>
                                  <a:lnTo>
                                    <a:pt x="3342" y="678"/>
                                  </a:lnTo>
                                  <a:lnTo>
                                    <a:pt x="3342" y="672"/>
                                  </a:lnTo>
                                  <a:lnTo>
                                    <a:pt x="3348" y="666"/>
                                  </a:lnTo>
                                  <a:lnTo>
                                    <a:pt x="3354" y="654"/>
                                  </a:lnTo>
                                  <a:lnTo>
                                    <a:pt x="3366" y="654"/>
                                  </a:lnTo>
                                  <a:lnTo>
                                    <a:pt x="3378" y="648"/>
                                  </a:lnTo>
                                  <a:lnTo>
                                    <a:pt x="3402" y="648"/>
                                  </a:lnTo>
                                  <a:lnTo>
                                    <a:pt x="3492" y="642"/>
                                  </a:lnTo>
                                  <a:lnTo>
                                    <a:pt x="3534" y="606"/>
                                  </a:lnTo>
                                  <a:lnTo>
                                    <a:pt x="3546" y="618"/>
                                  </a:lnTo>
                                  <a:lnTo>
                                    <a:pt x="3570" y="606"/>
                                  </a:lnTo>
                                  <a:lnTo>
                                    <a:pt x="3570" y="642"/>
                                  </a:lnTo>
                                  <a:lnTo>
                                    <a:pt x="3600" y="618"/>
                                  </a:lnTo>
                                  <a:lnTo>
                                    <a:pt x="3624" y="612"/>
                                  </a:lnTo>
                                  <a:lnTo>
                                    <a:pt x="3630" y="582"/>
                                  </a:lnTo>
                                  <a:lnTo>
                                    <a:pt x="3618" y="570"/>
                                  </a:lnTo>
                                  <a:lnTo>
                                    <a:pt x="3612" y="600"/>
                                  </a:lnTo>
                                  <a:lnTo>
                                    <a:pt x="3588" y="600"/>
                                  </a:lnTo>
                                  <a:lnTo>
                                    <a:pt x="3588" y="576"/>
                                  </a:lnTo>
                                  <a:lnTo>
                                    <a:pt x="3570" y="552"/>
                                  </a:lnTo>
                                  <a:lnTo>
                                    <a:pt x="3594" y="540"/>
                                  </a:lnTo>
                                  <a:lnTo>
                                    <a:pt x="3600" y="504"/>
                                  </a:lnTo>
                                  <a:lnTo>
                                    <a:pt x="3612" y="498"/>
                                  </a:lnTo>
                                  <a:lnTo>
                                    <a:pt x="3618" y="486"/>
                                  </a:lnTo>
                                  <a:lnTo>
                                    <a:pt x="3630" y="480"/>
                                  </a:lnTo>
                                  <a:lnTo>
                                    <a:pt x="3636" y="474"/>
                                  </a:lnTo>
                                  <a:lnTo>
                                    <a:pt x="3648" y="468"/>
                                  </a:lnTo>
                                  <a:lnTo>
                                    <a:pt x="3654" y="456"/>
                                  </a:lnTo>
                                  <a:lnTo>
                                    <a:pt x="3654" y="450"/>
                                  </a:lnTo>
                                  <a:lnTo>
                                    <a:pt x="3660" y="444"/>
                                  </a:lnTo>
                                  <a:lnTo>
                                    <a:pt x="3660" y="438"/>
                                  </a:lnTo>
                                  <a:lnTo>
                                    <a:pt x="3690" y="444"/>
                                  </a:lnTo>
                                  <a:lnTo>
                                    <a:pt x="3702" y="426"/>
                                  </a:lnTo>
                                  <a:lnTo>
                                    <a:pt x="3708" y="432"/>
                                  </a:lnTo>
                                  <a:lnTo>
                                    <a:pt x="3720" y="432"/>
                                  </a:lnTo>
                                  <a:lnTo>
                                    <a:pt x="3726" y="426"/>
                                  </a:lnTo>
                                  <a:lnTo>
                                    <a:pt x="3738" y="420"/>
                                  </a:lnTo>
                                  <a:lnTo>
                                    <a:pt x="3744" y="408"/>
                                  </a:lnTo>
                                  <a:lnTo>
                                    <a:pt x="3756" y="402"/>
                                  </a:lnTo>
                                  <a:lnTo>
                                    <a:pt x="3774" y="384"/>
                                  </a:lnTo>
                                  <a:lnTo>
                                    <a:pt x="3774" y="414"/>
                                  </a:lnTo>
                                  <a:lnTo>
                                    <a:pt x="3786" y="408"/>
                                  </a:lnTo>
                                  <a:lnTo>
                                    <a:pt x="3792" y="402"/>
                                  </a:lnTo>
                                  <a:lnTo>
                                    <a:pt x="3828" y="384"/>
                                  </a:lnTo>
                                  <a:lnTo>
                                    <a:pt x="3834" y="378"/>
                                  </a:lnTo>
                                  <a:lnTo>
                                    <a:pt x="3846" y="378"/>
                                  </a:lnTo>
                                  <a:lnTo>
                                    <a:pt x="3858" y="372"/>
                                  </a:lnTo>
                                  <a:lnTo>
                                    <a:pt x="3876" y="372"/>
                                  </a:lnTo>
                                  <a:lnTo>
                                    <a:pt x="3888" y="366"/>
                                  </a:lnTo>
                                  <a:lnTo>
                                    <a:pt x="3900" y="366"/>
                                  </a:lnTo>
                                  <a:lnTo>
                                    <a:pt x="3900" y="330"/>
                                  </a:lnTo>
                                  <a:lnTo>
                                    <a:pt x="3876" y="330"/>
                                  </a:lnTo>
                                  <a:lnTo>
                                    <a:pt x="3876" y="324"/>
                                  </a:lnTo>
                                  <a:lnTo>
                                    <a:pt x="3882" y="312"/>
                                  </a:lnTo>
                                  <a:lnTo>
                                    <a:pt x="3894" y="300"/>
                                  </a:lnTo>
                                  <a:lnTo>
                                    <a:pt x="3888" y="294"/>
                                  </a:lnTo>
                                  <a:lnTo>
                                    <a:pt x="3882" y="294"/>
                                  </a:lnTo>
                                  <a:lnTo>
                                    <a:pt x="3876" y="288"/>
                                  </a:lnTo>
                                  <a:lnTo>
                                    <a:pt x="3876" y="276"/>
                                  </a:lnTo>
                                  <a:lnTo>
                                    <a:pt x="3888" y="252"/>
                                  </a:lnTo>
                                  <a:lnTo>
                                    <a:pt x="3900" y="222"/>
                                  </a:lnTo>
                                  <a:lnTo>
                                    <a:pt x="3912" y="198"/>
                                  </a:lnTo>
                                  <a:lnTo>
                                    <a:pt x="3918" y="174"/>
                                  </a:lnTo>
                                  <a:lnTo>
                                    <a:pt x="3918" y="168"/>
                                  </a:lnTo>
                                  <a:lnTo>
                                    <a:pt x="3912" y="162"/>
                                  </a:lnTo>
                                  <a:lnTo>
                                    <a:pt x="3876" y="162"/>
                                  </a:lnTo>
                                  <a:lnTo>
                                    <a:pt x="3864" y="168"/>
                                  </a:lnTo>
                                  <a:lnTo>
                                    <a:pt x="3858" y="168"/>
                                  </a:lnTo>
                                  <a:close/>
                                  <a:moveTo>
                                    <a:pt x="2718" y="366"/>
                                  </a:moveTo>
                                  <a:lnTo>
                                    <a:pt x="2712" y="366"/>
                                  </a:lnTo>
                                  <a:lnTo>
                                    <a:pt x="2712" y="354"/>
                                  </a:lnTo>
                                  <a:lnTo>
                                    <a:pt x="2718" y="348"/>
                                  </a:lnTo>
                                  <a:lnTo>
                                    <a:pt x="2718" y="336"/>
                                  </a:lnTo>
                                  <a:lnTo>
                                    <a:pt x="2712" y="336"/>
                                  </a:lnTo>
                                  <a:lnTo>
                                    <a:pt x="2700" y="342"/>
                                  </a:lnTo>
                                  <a:lnTo>
                                    <a:pt x="2694" y="348"/>
                                  </a:lnTo>
                                  <a:lnTo>
                                    <a:pt x="2682" y="354"/>
                                  </a:lnTo>
                                  <a:lnTo>
                                    <a:pt x="2676" y="372"/>
                                  </a:lnTo>
                                  <a:lnTo>
                                    <a:pt x="2664" y="366"/>
                                  </a:lnTo>
                                  <a:lnTo>
                                    <a:pt x="2664" y="378"/>
                                  </a:lnTo>
                                  <a:lnTo>
                                    <a:pt x="2652" y="402"/>
                                  </a:lnTo>
                                  <a:lnTo>
                                    <a:pt x="2628" y="414"/>
                                  </a:lnTo>
                                  <a:lnTo>
                                    <a:pt x="2628" y="426"/>
                                  </a:lnTo>
                                  <a:lnTo>
                                    <a:pt x="2634" y="432"/>
                                  </a:lnTo>
                                  <a:lnTo>
                                    <a:pt x="2628" y="432"/>
                                  </a:lnTo>
                                  <a:lnTo>
                                    <a:pt x="2598" y="462"/>
                                  </a:lnTo>
                                  <a:lnTo>
                                    <a:pt x="2598" y="468"/>
                                  </a:lnTo>
                                  <a:lnTo>
                                    <a:pt x="2604" y="474"/>
                                  </a:lnTo>
                                  <a:lnTo>
                                    <a:pt x="2610" y="474"/>
                                  </a:lnTo>
                                  <a:lnTo>
                                    <a:pt x="2616" y="480"/>
                                  </a:lnTo>
                                  <a:lnTo>
                                    <a:pt x="2616" y="492"/>
                                  </a:lnTo>
                                  <a:lnTo>
                                    <a:pt x="2610" y="498"/>
                                  </a:lnTo>
                                  <a:lnTo>
                                    <a:pt x="2604" y="498"/>
                                  </a:lnTo>
                                  <a:lnTo>
                                    <a:pt x="2604" y="510"/>
                                  </a:lnTo>
                                  <a:lnTo>
                                    <a:pt x="2592" y="534"/>
                                  </a:lnTo>
                                  <a:lnTo>
                                    <a:pt x="2580" y="552"/>
                                  </a:lnTo>
                                  <a:lnTo>
                                    <a:pt x="2550" y="582"/>
                                  </a:lnTo>
                                  <a:lnTo>
                                    <a:pt x="2478" y="618"/>
                                  </a:lnTo>
                                  <a:lnTo>
                                    <a:pt x="2484" y="588"/>
                                  </a:lnTo>
                                  <a:lnTo>
                                    <a:pt x="2478" y="582"/>
                                  </a:lnTo>
                                  <a:lnTo>
                                    <a:pt x="2478" y="576"/>
                                  </a:lnTo>
                                  <a:lnTo>
                                    <a:pt x="2472" y="570"/>
                                  </a:lnTo>
                                  <a:lnTo>
                                    <a:pt x="2472" y="564"/>
                                  </a:lnTo>
                                  <a:lnTo>
                                    <a:pt x="2478" y="552"/>
                                  </a:lnTo>
                                  <a:lnTo>
                                    <a:pt x="2496" y="534"/>
                                  </a:lnTo>
                                  <a:lnTo>
                                    <a:pt x="2502" y="522"/>
                                  </a:lnTo>
                                  <a:lnTo>
                                    <a:pt x="2502" y="516"/>
                                  </a:lnTo>
                                  <a:lnTo>
                                    <a:pt x="2496" y="510"/>
                                  </a:lnTo>
                                  <a:lnTo>
                                    <a:pt x="2496" y="492"/>
                                  </a:lnTo>
                                  <a:lnTo>
                                    <a:pt x="2502" y="480"/>
                                  </a:lnTo>
                                  <a:lnTo>
                                    <a:pt x="2508" y="474"/>
                                  </a:lnTo>
                                  <a:lnTo>
                                    <a:pt x="2514" y="462"/>
                                  </a:lnTo>
                                  <a:lnTo>
                                    <a:pt x="2526" y="456"/>
                                  </a:lnTo>
                                  <a:lnTo>
                                    <a:pt x="2532" y="450"/>
                                  </a:lnTo>
                                  <a:lnTo>
                                    <a:pt x="2532" y="432"/>
                                  </a:lnTo>
                                  <a:lnTo>
                                    <a:pt x="2538" y="432"/>
                                  </a:lnTo>
                                  <a:lnTo>
                                    <a:pt x="2622" y="348"/>
                                  </a:lnTo>
                                  <a:lnTo>
                                    <a:pt x="2592" y="354"/>
                                  </a:lnTo>
                                  <a:lnTo>
                                    <a:pt x="2580" y="360"/>
                                  </a:lnTo>
                                  <a:lnTo>
                                    <a:pt x="2574" y="366"/>
                                  </a:lnTo>
                                  <a:lnTo>
                                    <a:pt x="2562" y="372"/>
                                  </a:lnTo>
                                  <a:lnTo>
                                    <a:pt x="2556" y="378"/>
                                  </a:lnTo>
                                  <a:lnTo>
                                    <a:pt x="2550" y="378"/>
                                  </a:lnTo>
                                  <a:lnTo>
                                    <a:pt x="2550" y="372"/>
                                  </a:lnTo>
                                  <a:lnTo>
                                    <a:pt x="2556" y="366"/>
                                  </a:lnTo>
                                  <a:lnTo>
                                    <a:pt x="2568" y="360"/>
                                  </a:lnTo>
                                  <a:lnTo>
                                    <a:pt x="2592" y="336"/>
                                  </a:lnTo>
                                  <a:lnTo>
                                    <a:pt x="2604" y="330"/>
                                  </a:lnTo>
                                  <a:lnTo>
                                    <a:pt x="2658" y="276"/>
                                  </a:lnTo>
                                  <a:lnTo>
                                    <a:pt x="2670" y="288"/>
                                  </a:lnTo>
                                  <a:lnTo>
                                    <a:pt x="2682" y="276"/>
                                  </a:lnTo>
                                  <a:lnTo>
                                    <a:pt x="2682" y="288"/>
                                  </a:lnTo>
                                  <a:lnTo>
                                    <a:pt x="2694" y="288"/>
                                  </a:lnTo>
                                  <a:lnTo>
                                    <a:pt x="2700" y="282"/>
                                  </a:lnTo>
                                  <a:lnTo>
                                    <a:pt x="2700" y="270"/>
                                  </a:lnTo>
                                  <a:lnTo>
                                    <a:pt x="2724" y="276"/>
                                  </a:lnTo>
                                  <a:lnTo>
                                    <a:pt x="2736" y="270"/>
                                  </a:lnTo>
                                  <a:lnTo>
                                    <a:pt x="2742" y="270"/>
                                  </a:lnTo>
                                  <a:lnTo>
                                    <a:pt x="2754" y="264"/>
                                  </a:lnTo>
                                  <a:lnTo>
                                    <a:pt x="2772" y="264"/>
                                  </a:lnTo>
                                  <a:lnTo>
                                    <a:pt x="2784" y="270"/>
                                  </a:lnTo>
                                  <a:lnTo>
                                    <a:pt x="2790" y="276"/>
                                  </a:lnTo>
                                  <a:lnTo>
                                    <a:pt x="2796" y="288"/>
                                  </a:lnTo>
                                  <a:lnTo>
                                    <a:pt x="2772" y="294"/>
                                  </a:lnTo>
                                  <a:lnTo>
                                    <a:pt x="2772" y="318"/>
                                  </a:lnTo>
                                  <a:lnTo>
                                    <a:pt x="2742" y="318"/>
                                  </a:lnTo>
                                  <a:lnTo>
                                    <a:pt x="2736" y="324"/>
                                  </a:lnTo>
                                  <a:lnTo>
                                    <a:pt x="2736" y="360"/>
                                  </a:lnTo>
                                  <a:lnTo>
                                    <a:pt x="2730" y="366"/>
                                  </a:lnTo>
                                  <a:lnTo>
                                    <a:pt x="2718" y="366"/>
                                  </a:lnTo>
                                  <a:close/>
                                </a:path>
                              </a:pathLst>
                            </a:custGeom>
                            <a:solidFill>
                              <a:srgbClr val="12121B"/>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7" name="Uruguay" descr="© INSCALE GmbH, 15.06.2010"/>
                            <a:cNvSpPr>
                              <a:spLocks/>
                            </a:cNvSpPr>
                          </a:nvSpPr>
                          <a:spPr bwMode="gray">
                            <a:xfrm>
                              <a:off x="1583" y="2229"/>
                              <a:ext cx="94" cy="98"/>
                            </a:xfrm>
                            <a:custGeom>
                              <a:avLst/>
                              <a:gdLst>
                                <a:gd name="T0" fmla="*/ 2147483647 w 366"/>
                                <a:gd name="T1" fmla="*/ 2147483647 h 384"/>
                                <a:gd name="T2" fmla="*/ 2147483647 w 366"/>
                                <a:gd name="T3" fmla="*/ 2147483647 h 384"/>
                                <a:gd name="T4" fmla="*/ 2147483647 w 366"/>
                                <a:gd name="T5" fmla="*/ 2147483647 h 384"/>
                                <a:gd name="T6" fmla="*/ 2147483647 w 366"/>
                                <a:gd name="T7" fmla="*/ 2147483647 h 384"/>
                                <a:gd name="T8" fmla="*/ 2147483647 w 366"/>
                                <a:gd name="T9" fmla="*/ 2147483647 h 384"/>
                                <a:gd name="T10" fmla="*/ 2147483647 w 366"/>
                                <a:gd name="T11" fmla="*/ 2147483647 h 384"/>
                                <a:gd name="T12" fmla="*/ 2147483647 w 366"/>
                                <a:gd name="T13" fmla="*/ 2147483647 h 384"/>
                                <a:gd name="T14" fmla="*/ 2147483647 w 366"/>
                                <a:gd name="T15" fmla="*/ 2147483647 h 384"/>
                                <a:gd name="T16" fmla="*/ 2147483647 w 366"/>
                                <a:gd name="T17" fmla="*/ 2147483647 h 384"/>
                                <a:gd name="T18" fmla="*/ 2147483647 w 366"/>
                                <a:gd name="T19" fmla="*/ 2147483647 h 384"/>
                                <a:gd name="T20" fmla="*/ 2147483647 w 366"/>
                                <a:gd name="T21" fmla="*/ 2147483647 h 384"/>
                                <a:gd name="T22" fmla="*/ 2147483647 w 366"/>
                                <a:gd name="T23" fmla="*/ 2147483647 h 384"/>
                                <a:gd name="T24" fmla="*/ 2147483647 w 366"/>
                                <a:gd name="T25" fmla="*/ 2147483647 h 384"/>
                                <a:gd name="T26" fmla="*/ 2147483647 w 366"/>
                                <a:gd name="T27" fmla="*/ 2147483647 h 384"/>
                                <a:gd name="T28" fmla="*/ 2147483647 w 366"/>
                                <a:gd name="T29" fmla="*/ 2147483647 h 384"/>
                                <a:gd name="T30" fmla="*/ 2147483647 w 366"/>
                                <a:gd name="T31" fmla="*/ 2147483647 h 384"/>
                                <a:gd name="T32" fmla="*/ 2147483647 w 366"/>
                                <a:gd name="T33" fmla="*/ 2147483647 h 384"/>
                                <a:gd name="T34" fmla="*/ 2147483647 w 366"/>
                                <a:gd name="T35" fmla="*/ 2147483647 h 384"/>
                                <a:gd name="T36" fmla="*/ 2147483647 w 366"/>
                                <a:gd name="T37" fmla="*/ 2147483647 h 384"/>
                                <a:gd name="T38" fmla="*/ 2147483647 w 366"/>
                                <a:gd name="T39" fmla="*/ 2147483647 h 384"/>
                                <a:gd name="T40" fmla="*/ 2147483647 w 366"/>
                                <a:gd name="T41" fmla="*/ 2147483647 h 384"/>
                                <a:gd name="T42" fmla="*/ 2147483647 w 366"/>
                                <a:gd name="T43" fmla="*/ 2147483647 h 384"/>
                                <a:gd name="T44" fmla="*/ 2147483647 w 366"/>
                                <a:gd name="T45" fmla="*/ 0 h 384"/>
                                <a:gd name="T46" fmla="*/ 2147483647 w 366"/>
                                <a:gd name="T47" fmla="*/ 2147483647 h 384"/>
                                <a:gd name="T48" fmla="*/ 2147483647 w 366"/>
                                <a:gd name="T49" fmla="*/ 2147483647 h 384"/>
                                <a:gd name="T50" fmla="*/ 0 w 366"/>
                                <a:gd name="T51" fmla="*/ 2147483647 h 384"/>
                                <a:gd name="T52" fmla="*/ 2147483647 w 366"/>
                                <a:gd name="T53" fmla="*/ 2147483647 h 384"/>
                                <a:gd name="T54" fmla="*/ 2147483647 w 366"/>
                                <a:gd name="T55" fmla="*/ 2147483647 h 384"/>
                                <a:gd name="T56" fmla="*/ 2147483647 w 366"/>
                                <a:gd name="T57" fmla="*/ 2147483647 h 384"/>
                                <a:gd name="T58" fmla="*/ 2147483647 w 366"/>
                                <a:gd name="T59" fmla="*/ 2147483647 h 384"/>
                                <a:gd name="T60" fmla="*/ 2147483647 w 366"/>
                                <a:gd name="T61" fmla="*/ 2147483647 h 384"/>
                                <a:gd name="T62" fmla="*/ 2147483647 w 366"/>
                                <a:gd name="T63" fmla="*/ 2147483647 h 384"/>
                                <a:gd name="T64" fmla="*/ 2147483647 w 366"/>
                                <a:gd name="T65" fmla="*/ 2147483647 h 384"/>
                                <a:gd name="T66" fmla="*/ 2147483647 w 366"/>
                                <a:gd name="T67" fmla="*/ 2147483647 h 384"/>
                                <a:gd name="T68" fmla="*/ 2147483647 w 366"/>
                                <a:gd name="T69" fmla="*/ 2147483647 h 384"/>
                                <a:gd name="T70" fmla="*/ 2147483647 w 366"/>
                                <a:gd name="T71" fmla="*/ 2147483647 h 384"/>
                                <a:gd name="T72" fmla="*/ 2147483647 w 366"/>
                                <a:gd name="T73" fmla="*/ 2147483647 h 384"/>
                                <a:gd name="T74" fmla="*/ 2147483647 w 366"/>
                                <a:gd name="T75" fmla="*/ 2147483647 h 384"/>
                                <a:gd name="T76" fmla="*/ 2147483647 w 366"/>
                                <a:gd name="T77" fmla="*/ 2147483647 h 384"/>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w 366"/>
                                <a:gd name="T118" fmla="*/ 0 h 384"/>
                                <a:gd name="T119" fmla="*/ 366 w 366"/>
                                <a:gd name="T120" fmla="*/ 384 h 384"/>
                              </a:gdLst>
                              <a:ahLst/>
                              <a:cxnLst>
                                <a:cxn ang="T78">
                                  <a:pos x="T0" y="T1"/>
                                </a:cxn>
                                <a:cxn ang="T79">
                                  <a:pos x="T2" y="T3"/>
                                </a:cxn>
                                <a:cxn ang="T80">
                                  <a:pos x="T4" y="T5"/>
                                </a:cxn>
                                <a:cxn ang="T81">
                                  <a:pos x="T6" y="T7"/>
                                </a:cxn>
                                <a:cxn ang="T82">
                                  <a:pos x="T8" y="T9"/>
                                </a:cxn>
                                <a:cxn ang="T83">
                                  <a:pos x="T10" y="T11"/>
                                </a:cxn>
                                <a:cxn ang="T84">
                                  <a:pos x="T12" y="T13"/>
                                </a:cxn>
                                <a:cxn ang="T85">
                                  <a:pos x="T14" y="T15"/>
                                </a:cxn>
                                <a:cxn ang="T86">
                                  <a:pos x="T16" y="T17"/>
                                </a:cxn>
                                <a:cxn ang="T87">
                                  <a:pos x="T18" y="T19"/>
                                </a:cxn>
                                <a:cxn ang="T88">
                                  <a:pos x="T20" y="T21"/>
                                </a:cxn>
                                <a:cxn ang="T89">
                                  <a:pos x="T22" y="T23"/>
                                </a:cxn>
                                <a:cxn ang="T90">
                                  <a:pos x="T24" y="T25"/>
                                </a:cxn>
                                <a:cxn ang="T91">
                                  <a:pos x="T26" y="T27"/>
                                </a:cxn>
                                <a:cxn ang="T92">
                                  <a:pos x="T28" y="T29"/>
                                </a:cxn>
                                <a:cxn ang="T93">
                                  <a:pos x="T30" y="T31"/>
                                </a:cxn>
                                <a:cxn ang="T94">
                                  <a:pos x="T32" y="T33"/>
                                </a:cxn>
                                <a:cxn ang="T95">
                                  <a:pos x="T34" y="T35"/>
                                </a:cxn>
                                <a:cxn ang="T96">
                                  <a:pos x="T36" y="T37"/>
                                </a:cxn>
                                <a:cxn ang="T97">
                                  <a:pos x="T38" y="T39"/>
                                </a:cxn>
                                <a:cxn ang="T98">
                                  <a:pos x="T40" y="T41"/>
                                </a:cxn>
                                <a:cxn ang="T99">
                                  <a:pos x="T42" y="T43"/>
                                </a:cxn>
                                <a:cxn ang="T100">
                                  <a:pos x="T44" y="T45"/>
                                </a:cxn>
                                <a:cxn ang="T101">
                                  <a:pos x="T46" y="T47"/>
                                </a:cxn>
                                <a:cxn ang="T102">
                                  <a:pos x="T48" y="T49"/>
                                </a:cxn>
                                <a:cxn ang="T103">
                                  <a:pos x="T50" y="T51"/>
                                </a:cxn>
                                <a:cxn ang="T104">
                                  <a:pos x="T52" y="T53"/>
                                </a:cxn>
                                <a:cxn ang="T105">
                                  <a:pos x="T54" y="T55"/>
                                </a:cxn>
                                <a:cxn ang="T106">
                                  <a:pos x="T56" y="T57"/>
                                </a:cxn>
                                <a:cxn ang="T107">
                                  <a:pos x="T58" y="T59"/>
                                </a:cxn>
                                <a:cxn ang="T108">
                                  <a:pos x="T60" y="T61"/>
                                </a:cxn>
                                <a:cxn ang="T109">
                                  <a:pos x="T62" y="T63"/>
                                </a:cxn>
                                <a:cxn ang="T110">
                                  <a:pos x="T64" y="T65"/>
                                </a:cxn>
                                <a:cxn ang="T111">
                                  <a:pos x="T66" y="T67"/>
                                </a:cxn>
                                <a:cxn ang="T112">
                                  <a:pos x="T68" y="T69"/>
                                </a:cxn>
                                <a:cxn ang="T113">
                                  <a:pos x="T70" y="T71"/>
                                </a:cxn>
                                <a:cxn ang="T114">
                                  <a:pos x="T72" y="T73"/>
                                </a:cxn>
                                <a:cxn ang="T115">
                                  <a:pos x="T74" y="T75"/>
                                </a:cxn>
                                <a:cxn ang="T116">
                                  <a:pos x="T76" y="T77"/>
                                </a:cxn>
                              </a:cxnLst>
                              <a:rect l="T117" t="T118" r="T119" b="T120"/>
                              <a:pathLst>
                                <a:path w="366" h="384">
                                  <a:moveTo>
                                    <a:pt x="138" y="372"/>
                                  </a:moveTo>
                                  <a:lnTo>
                                    <a:pt x="174" y="372"/>
                                  </a:lnTo>
                                  <a:lnTo>
                                    <a:pt x="198" y="378"/>
                                  </a:lnTo>
                                  <a:lnTo>
                                    <a:pt x="228" y="378"/>
                                  </a:lnTo>
                                  <a:lnTo>
                                    <a:pt x="288" y="384"/>
                                  </a:lnTo>
                                  <a:lnTo>
                                    <a:pt x="330" y="366"/>
                                  </a:lnTo>
                                  <a:lnTo>
                                    <a:pt x="342" y="354"/>
                                  </a:lnTo>
                                  <a:lnTo>
                                    <a:pt x="360" y="300"/>
                                  </a:lnTo>
                                  <a:lnTo>
                                    <a:pt x="366" y="294"/>
                                  </a:lnTo>
                                  <a:lnTo>
                                    <a:pt x="348" y="294"/>
                                  </a:lnTo>
                                  <a:lnTo>
                                    <a:pt x="348" y="264"/>
                                  </a:lnTo>
                                  <a:lnTo>
                                    <a:pt x="342" y="264"/>
                                  </a:lnTo>
                                  <a:lnTo>
                                    <a:pt x="342" y="240"/>
                                  </a:lnTo>
                                  <a:lnTo>
                                    <a:pt x="348" y="234"/>
                                  </a:lnTo>
                                  <a:lnTo>
                                    <a:pt x="360" y="210"/>
                                  </a:lnTo>
                                  <a:lnTo>
                                    <a:pt x="360" y="198"/>
                                  </a:lnTo>
                                  <a:lnTo>
                                    <a:pt x="354" y="198"/>
                                  </a:lnTo>
                                  <a:lnTo>
                                    <a:pt x="342" y="192"/>
                                  </a:lnTo>
                                  <a:lnTo>
                                    <a:pt x="336" y="192"/>
                                  </a:lnTo>
                                  <a:lnTo>
                                    <a:pt x="318" y="174"/>
                                  </a:lnTo>
                                  <a:lnTo>
                                    <a:pt x="312" y="162"/>
                                  </a:lnTo>
                                  <a:lnTo>
                                    <a:pt x="306" y="156"/>
                                  </a:lnTo>
                                  <a:lnTo>
                                    <a:pt x="300" y="144"/>
                                  </a:lnTo>
                                  <a:lnTo>
                                    <a:pt x="288" y="144"/>
                                  </a:lnTo>
                                  <a:lnTo>
                                    <a:pt x="270" y="138"/>
                                  </a:lnTo>
                                  <a:lnTo>
                                    <a:pt x="258" y="132"/>
                                  </a:lnTo>
                                  <a:lnTo>
                                    <a:pt x="252" y="126"/>
                                  </a:lnTo>
                                  <a:lnTo>
                                    <a:pt x="252" y="114"/>
                                  </a:lnTo>
                                  <a:lnTo>
                                    <a:pt x="246" y="114"/>
                                  </a:lnTo>
                                  <a:lnTo>
                                    <a:pt x="228" y="96"/>
                                  </a:lnTo>
                                  <a:lnTo>
                                    <a:pt x="210" y="96"/>
                                  </a:lnTo>
                                  <a:lnTo>
                                    <a:pt x="192" y="78"/>
                                  </a:lnTo>
                                  <a:lnTo>
                                    <a:pt x="186" y="66"/>
                                  </a:lnTo>
                                  <a:lnTo>
                                    <a:pt x="174" y="60"/>
                                  </a:lnTo>
                                  <a:lnTo>
                                    <a:pt x="168" y="60"/>
                                  </a:lnTo>
                                  <a:lnTo>
                                    <a:pt x="156" y="72"/>
                                  </a:lnTo>
                                  <a:lnTo>
                                    <a:pt x="156" y="78"/>
                                  </a:lnTo>
                                  <a:lnTo>
                                    <a:pt x="144" y="78"/>
                                  </a:lnTo>
                                  <a:lnTo>
                                    <a:pt x="144" y="66"/>
                                  </a:lnTo>
                                  <a:lnTo>
                                    <a:pt x="132" y="54"/>
                                  </a:lnTo>
                                  <a:lnTo>
                                    <a:pt x="126" y="42"/>
                                  </a:lnTo>
                                  <a:lnTo>
                                    <a:pt x="120" y="36"/>
                                  </a:lnTo>
                                  <a:lnTo>
                                    <a:pt x="108" y="30"/>
                                  </a:lnTo>
                                  <a:lnTo>
                                    <a:pt x="102" y="18"/>
                                  </a:lnTo>
                                  <a:lnTo>
                                    <a:pt x="78" y="6"/>
                                  </a:lnTo>
                                  <a:lnTo>
                                    <a:pt x="72" y="0"/>
                                  </a:lnTo>
                                  <a:lnTo>
                                    <a:pt x="60" y="0"/>
                                  </a:lnTo>
                                  <a:lnTo>
                                    <a:pt x="48" y="6"/>
                                  </a:lnTo>
                                  <a:lnTo>
                                    <a:pt x="42" y="12"/>
                                  </a:lnTo>
                                  <a:lnTo>
                                    <a:pt x="18" y="12"/>
                                  </a:lnTo>
                                  <a:lnTo>
                                    <a:pt x="0" y="30"/>
                                  </a:lnTo>
                                  <a:lnTo>
                                    <a:pt x="0" y="36"/>
                                  </a:lnTo>
                                  <a:lnTo>
                                    <a:pt x="24" y="60"/>
                                  </a:lnTo>
                                  <a:lnTo>
                                    <a:pt x="30" y="60"/>
                                  </a:lnTo>
                                  <a:lnTo>
                                    <a:pt x="6" y="72"/>
                                  </a:lnTo>
                                  <a:lnTo>
                                    <a:pt x="6" y="108"/>
                                  </a:lnTo>
                                  <a:lnTo>
                                    <a:pt x="30" y="126"/>
                                  </a:lnTo>
                                  <a:lnTo>
                                    <a:pt x="12" y="126"/>
                                  </a:lnTo>
                                  <a:lnTo>
                                    <a:pt x="0" y="138"/>
                                  </a:lnTo>
                                  <a:lnTo>
                                    <a:pt x="6" y="144"/>
                                  </a:lnTo>
                                  <a:lnTo>
                                    <a:pt x="12" y="156"/>
                                  </a:lnTo>
                                  <a:lnTo>
                                    <a:pt x="24" y="168"/>
                                  </a:lnTo>
                                  <a:lnTo>
                                    <a:pt x="12" y="186"/>
                                  </a:lnTo>
                                  <a:lnTo>
                                    <a:pt x="18" y="192"/>
                                  </a:lnTo>
                                  <a:lnTo>
                                    <a:pt x="24" y="204"/>
                                  </a:lnTo>
                                  <a:lnTo>
                                    <a:pt x="36" y="210"/>
                                  </a:lnTo>
                                  <a:lnTo>
                                    <a:pt x="42" y="222"/>
                                  </a:lnTo>
                                  <a:lnTo>
                                    <a:pt x="42" y="228"/>
                                  </a:lnTo>
                                  <a:lnTo>
                                    <a:pt x="36" y="228"/>
                                  </a:lnTo>
                                  <a:lnTo>
                                    <a:pt x="30" y="234"/>
                                  </a:lnTo>
                                  <a:lnTo>
                                    <a:pt x="6" y="234"/>
                                  </a:lnTo>
                                  <a:lnTo>
                                    <a:pt x="6" y="282"/>
                                  </a:lnTo>
                                  <a:lnTo>
                                    <a:pt x="36" y="318"/>
                                  </a:lnTo>
                                  <a:lnTo>
                                    <a:pt x="42" y="318"/>
                                  </a:lnTo>
                                  <a:lnTo>
                                    <a:pt x="54" y="324"/>
                                  </a:lnTo>
                                  <a:lnTo>
                                    <a:pt x="78" y="348"/>
                                  </a:lnTo>
                                  <a:lnTo>
                                    <a:pt x="90" y="354"/>
                                  </a:lnTo>
                                  <a:lnTo>
                                    <a:pt x="126" y="354"/>
                                  </a:lnTo>
                                  <a:lnTo>
                                    <a:pt x="138" y="372"/>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8" name="United Kingdom" descr="© INSCALE GmbH, 15.06.2010"/>
                            <a:cNvSpPr>
                              <a:spLocks noEditPoints="1"/>
                            </a:cNvSpPr>
                          </a:nvSpPr>
                          <a:spPr bwMode="gray">
                            <a:xfrm>
                              <a:off x="2493" y="372"/>
                              <a:ext cx="148" cy="211"/>
                            </a:xfrm>
                            <a:custGeom>
                              <a:avLst/>
                              <a:gdLst>
                                <a:gd name="T0" fmla="*/ 2147483647 w 576"/>
                                <a:gd name="T1" fmla="*/ 2147483647 h 822"/>
                                <a:gd name="T2" fmla="*/ 2147483647 w 576"/>
                                <a:gd name="T3" fmla="*/ 2147483647 h 822"/>
                                <a:gd name="T4" fmla="*/ 2147483647 w 576"/>
                                <a:gd name="T5" fmla="*/ 2147483647 h 822"/>
                                <a:gd name="T6" fmla="*/ 2147483647 w 576"/>
                                <a:gd name="T7" fmla="*/ 2147483647 h 822"/>
                                <a:gd name="T8" fmla="*/ 2147483647 w 576"/>
                                <a:gd name="T9" fmla="*/ 2147483647 h 822"/>
                                <a:gd name="T10" fmla="*/ 2147483647 w 576"/>
                                <a:gd name="T11" fmla="*/ 2147483647 h 822"/>
                                <a:gd name="T12" fmla="*/ 2147483647 w 576"/>
                                <a:gd name="T13" fmla="*/ 2147483647 h 822"/>
                                <a:gd name="T14" fmla="*/ 2147483647 w 576"/>
                                <a:gd name="T15" fmla="*/ 0 h 822"/>
                                <a:gd name="T16" fmla="*/ 2147483647 w 576"/>
                                <a:gd name="T17" fmla="*/ 0 h 822"/>
                                <a:gd name="T18" fmla="*/ 2147483647 w 576"/>
                                <a:gd name="T19" fmla="*/ 2147483647 h 822"/>
                                <a:gd name="T20" fmla="*/ 2147483647 w 576"/>
                                <a:gd name="T21" fmla="*/ 2147483647 h 822"/>
                                <a:gd name="T22" fmla="*/ 2147483647 w 576"/>
                                <a:gd name="T23" fmla="*/ 2147483647 h 822"/>
                                <a:gd name="T24" fmla="*/ 2147483647 w 576"/>
                                <a:gd name="T25" fmla="*/ 2147483647 h 822"/>
                                <a:gd name="T26" fmla="*/ 2147483647 w 576"/>
                                <a:gd name="T27" fmla="*/ 2147483647 h 822"/>
                                <a:gd name="T28" fmla="*/ 2147483647 w 576"/>
                                <a:gd name="T29" fmla="*/ 2147483647 h 822"/>
                                <a:gd name="T30" fmla="*/ 2147483647 w 576"/>
                                <a:gd name="T31" fmla="*/ 2147483647 h 822"/>
                                <a:gd name="T32" fmla="*/ 2147483647 w 576"/>
                                <a:gd name="T33" fmla="*/ 2147483647 h 822"/>
                                <a:gd name="T34" fmla="*/ 2147483647 w 576"/>
                                <a:gd name="T35" fmla="*/ 2147483647 h 822"/>
                                <a:gd name="T36" fmla="*/ 2147483647 w 576"/>
                                <a:gd name="T37" fmla="*/ 2147483647 h 822"/>
                                <a:gd name="T38" fmla="*/ 2147483647 w 576"/>
                                <a:gd name="T39" fmla="*/ 2147483647 h 822"/>
                                <a:gd name="T40" fmla="*/ 2147483647 w 576"/>
                                <a:gd name="T41" fmla="*/ 2147483647 h 822"/>
                                <a:gd name="T42" fmla="*/ 2147483647 w 576"/>
                                <a:gd name="T43" fmla="*/ 2147483647 h 822"/>
                                <a:gd name="T44" fmla="*/ 2147483647 w 576"/>
                                <a:gd name="T45" fmla="*/ 2147483647 h 822"/>
                                <a:gd name="T46" fmla="*/ 2147483647 w 576"/>
                                <a:gd name="T47" fmla="*/ 2147483647 h 822"/>
                                <a:gd name="T48" fmla="*/ 2147483647 w 576"/>
                                <a:gd name="T49" fmla="*/ 2147483647 h 822"/>
                                <a:gd name="T50" fmla="*/ 2147483647 w 576"/>
                                <a:gd name="T51" fmla="*/ 2147483647 h 822"/>
                                <a:gd name="T52" fmla="*/ 2147483647 w 576"/>
                                <a:gd name="T53" fmla="*/ 2147483647 h 822"/>
                                <a:gd name="T54" fmla="*/ 2147483647 w 576"/>
                                <a:gd name="T55" fmla="*/ 2147483647 h 822"/>
                                <a:gd name="T56" fmla="*/ 2147483647 w 576"/>
                                <a:gd name="T57" fmla="*/ 2147483647 h 822"/>
                                <a:gd name="T58" fmla="*/ 2147483647 w 576"/>
                                <a:gd name="T59" fmla="*/ 2147483647 h 822"/>
                                <a:gd name="T60" fmla="*/ 2147483647 w 576"/>
                                <a:gd name="T61" fmla="*/ 2147483647 h 822"/>
                                <a:gd name="T62" fmla="*/ 2147483647 w 576"/>
                                <a:gd name="T63" fmla="*/ 2147483647 h 822"/>
                                <a:gd name="T64" fmla="*/ 2147483647 w 576"/>
                                <a:gd name="T65" fmla="*/ 2147483647 h 822"/>
                                <a:gd name="T66" fmla="*/ 2147483647 w 576"/>
                                <a:gd name="T67" fmla="*/ 2147483647 h 822"/>
                                <a:gd name="T68" fmla="*/ 2147483647 w 576"/>
                                <a:gd name="T69" fmla="*/ 2147483647 h 822"/>
                                <a:gd name="T70" fmla="*/ 2147483647 w 576"/>
                                <a:gd name="T71" fmla="*/ 2147483647 h 822"/>
                                <a:gd name="T72" fmla="*/ 2147483647 w 576"/>
                                <a:gd name="T73" fmla="*/ 2147483647 h 822"/>
                                <a:gd name="T74" fmla="*/ 2147483647 w 576"/>
                                <a:gd name="T75" fmla="*/ 2147483647 h 822"/>
                                <a:gd name="T76" fmla="*/ 2147483647 w 576"/>
                                <a:gd name="T77" fmla="*/ 2147483647 h 822"/>
                                <a:gd name="T78" fmla="*/ 2147483647 w 576"/>
                                <a:gd name="T79" fmla="*/ 2147483647 h 822"/>
                                <a:gd name="T80" fmla="*/ 2147483647 w 576"/>
                                <a:gd name="T81" fmla="*/ 2147483647 h 822"/>
                                <a:gd name="T82" fmla="*/ 2147483647 w 576"/>
                                <a:gd name="T83" fmla="*/ 2147483647 h 822"/>
                                <a:gd name="T84" fmla="*/ 2147483647 w 576"/>
                                <a:gd name="T85" fmla="*/ 2147483647 h 822"/>
                                <a:gd name="T86" fmla="*/ 2147483647 w 576"/>
                                <a:gd name="T87" fmla="*/ 2147483647 h 822"/>
                                <a:gd name="T88" fmla="*/ 2147483647 w 576"/>
                                <a:gd name="T89" fmla="*/ 2147483647 h 822"/>
                                <a:gd name="T90" fmla="*/ 2147483647 w 576"/>
                                <a:gd name="T91" fmla="*/ 2147483647 h 822"/>
                                <a:gd name="T92" fmla="*/ 2147483647 w 576"/>
                                <a:gd name="T93" fmla="*/ 2147483647 h 822"/>
                                <a:gd name="T94" fmla="*/ 2147483647 w 576"/>
                                <a:gd name="T95" fmla="*/ 2147483647 h 822"/>
                                <a:gd name="T96" fmla="*/ 2147483647 w 576"/>
                                <a:gd name="T97" fmla="*/ 2147483647 h 822"/>
                                <a:gd name="T98" fmla="*/ 2147483647 w 576"/>
                                <a:gd name="T99" fmla="*/ 2147483647 h 822"/>
                                <a:gd name="T100" fmla="*/ 2147483647 w 576"/>
                                <a:gd name="T101" fmla="*/ 2147483647 h 822"/>
                                <a:gd name="T102" fmla="*/ 2147483647 w 576"/>
                                <a:gd name="T103" fmla="*/ 2147483647 h 822"/>
                                <a:gd name="T104" fmla="*/ 2147483647 w 576"/>
                                <a:gd name="T105" fmla="*/ 2147483647 h 822"/>
                                <a:gd name="T106" fmla="*/ 2147483647 w 576"/>
                                <a:gd name="T107" fmla="*/ 2147483647 h 822"/>
                                <a:gd name="T108" fmla="*/ 2147483647 w 576"/>
                                <a:gd name="T109" fmla="*/ 2147483647 h 822"/>
                                <a:gd name="T110" fmla="*/ 2147483647 w 576"/>
                                <a:gd name="T111" fmla="*/ 2147483647 h 822"/>
                                <a:gd name="T112" fmla="*/ 2147483647 w 576"/>
                                <a:gd name="T113" fmla="*/ 2147483647 h 822"/>
                                <a:gd name="T114" fmla="*/ 2147483647 w 576"/>
                                <a:gd name="T115" fmla="*/ 2147483647 h 822"/>
                                <a:gd name="T116" fmla="*/ 2147483647 w 576"/>
                                <a:gd name="T117" fmla="*/ 2147483647 h 822"/>
                                <a:gd name="T118" fmla="*/ 2147483647 w 576"/>
                                <a:gd name="T119" fmla="*/ 2147483647 h 822"/>
                                <a:gd name="T120" fmla="*/ 2147483647 w 576"/>
                                <a:gd name="T121" fmla="*/ 2147483647 h 822"/>
                                <a:gd name="T122" fmla="*/ 2147483647 w 576"/>
                                <a:gd name="T123" fmla="*/ 2147483647 h 822"/>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 name="T186" fmla="*/ 0 w 576"/>
                                <a:gd name="T187" fmla="*/ 0 h 822"/>
                                <a:gd name="T188" fmla="*/ 576 w 576"/>
                                <a:gd name="T189" fmla="*/ 822 h 822"/>
                              </a:gdLst>
                              <a:ahLst/>
                              <a:cxnLst>
                                <a:cxn ang="T124">
                                  <a:pos x="T0" y="T1"/>
                                </a:cxn>
                                <a:cxn ang="T125">
                                  <a:pos x="T2" y="T3"/>
                                </a:cxn>
                                <a:cxn ang="T126">
                                  <a:pos x="T4" y="T5"/>
                                </a:cxn>
                                <a:cxn ang="T127">
                                  <a:pos x="T6" y="T7"/>
                                </a:cxn>
                                <a:cxn ang="T128">
                                  <a:pos x="T8" y="T9"/>
                                </a:cxn>
                                <a:cxn ang="T129">
                                  <a:pos x="T10" y="T11"/>
                                </a:cxn>
                                <a:cxn ang="T130">
                                  <a:pos x="T12" y="T13"/>
                                </a:cxn>
                                <a:cxn ang="T131">
                                  <a:pos x="T14" y="T15"/>
                                </a:cxn>
                                <a:cxn ang="T132">
                                  <a:pos x="T16" y="T17"/>
                                </a:cxn>
                                <a:cxn ang="T133">
                                  <a:pos x="T18" y="T19"/>
                                </a:cxn>
                                <a:cxn ang="T134">
                                  <a:pos x="T20" y="T21"/>
                                </a:cxn>
                                <a:cxn ang="T135">
                                  <a:pos x="T22" y="T23"/>
                                </a:cxn>
                                <a:cxn ang="T136">
                                  <a:pos x="T24" y="T25"/>
                                </a:cxn>
                                <a:cxn ang="T137">
                                  <a:pos x="T26" y="T27"/>
                                </a:cxn>
                                <a:cxn ang="T138">
                                  <a:pos x="T28" y="T29"/>
                                </a:cxn>
                                <a:cxn ang="T139">
                                  <a:pos x="T30" y="T31"/>
                                </a:cxn>
                                <a:cxn ang="T140">
                                  <a:pos x="T32" y="T33"/>
                                </a:cxn>
                                <a:cxn ang="T141">
                                  <a:pos x="T34" y="T35"/>
                                </a:cxn>
                                <a:cxn ang="T142">
                                  <a:pos x="T36" y="T37"/>
                                </a:cxn>
                                <a:cxn ang="T143">
                                  <a:pos x="T38" y="T39"/>
                                </a:cxn>
                                <a:cxn ang="T144">
                                  <a:pos x="T40" y="T41"/>
                                </a:cxn>
                                <a:cxn ang="T145">
                                  <a:pos x="T42" y="T43"/>
                                </a:cxn>
                                <a:cxn ang="T146">
                                  <a:pos x="T44" y="T45"/>
                                </a:cxn>
                                <a:cxn ang="T147">
                                  <a:pos x="T46" y="T47"/>
                                </a:cxn>
                                <a:cxn ang="T148">
                                  <a:pos x="T48" y="T49"/>
                                </a:cxn>
                                <a:cxn ang="T149">
                                  <a:pos x="T50" y="T51"/>
                                </a:cxn>
                                <a:cxn ang="T150">
                                  <a:pos x="T52" y="T53"/>
                                </a:cxn>
                                <a:cxn ang="T151">
                                  <a:pos x="T54" y="T55"/>
                                </a:cxn>
                                <a:cxn ang="T152">
                                  <a:pos x="T56" y="T57"/>
                                </a:cxn>
                                <a:cxn ang="T153">
                                  <a:pos x="T58" y="T59"/>
                                </a:cxn>
                                <a:cxn ang="T154">
                                  <a:pos x="T60" y="T61"/>
                                </a:cxn>
                                <a:cxn ang="T155">
                                  <a:pos x="T62" y="T63"/>
                                </a:cxn>
                                <a:cxn ang="T156">
                                  <a:pos x="T64" y="T65"/>
                                </a:cxn>
                                <a:cxn ang="T157">
                                  <a:pos x="T66" y="T67"/>
                                </a:cxn>
                                <a:cxn ang="T158">
                                  <a:pos x="T68" y="T69"/>
                                </a:cxn>
                                <a:cxn ang="T159">
                                  <a:pos x="T70" y="T71"/>
                                </a:cxn>
                                <a:cxn ang="T160">
                                  <a:pos x="T72" y="T73"/>
                                </a:cxn>
                                <a:cxn ang="T161">
                                  <a:pos x="T74" y="T75"/>
                                </a:cxn>
                                <a:cxn ang="T162">
                                  <a:pos x="T76" y="T77"/>
                                </a:cxn>
                                <a:cxn ang="T163">
                                  <a:pos x="T78" y="T79"/>
                                </a:cxn>
                                <a:cxn ang="T164">
                                  <a:pos x="T80" y="T81"/>
                                </a:cxn>
                                <a:cxn ang="T165">
                                  <a:pos x="T82" y="T83"/>
                                </a:cxn>
                                <a:cxn ang="T166">
                                  <a:pos x="T84" y="T85"/>
                                </a:cxn>
                                <a:cxn ang="T167">
                                  <a:pos x="T86" y="T87"/>
                                </a:cxn>
                                <a:cxn ang="T168">
                                  <a:pos x="T88" y="T89"/>
                                </a:cxn>
                                <a:cxn ang="T169">
                                  <a:pos x="T90" y="T91"/>
                                </a:cxn>
                                <a:cxn ang="T170">
                                  <a:pos x="T92" y="T93"/>
                                </a:cxn>
                                <a:cxn ang="T171">
                                  <a:pos x="T94" y="T95"/>
                                </a:cxn>
                                <a:cxn ang="T172">
                                  <a:pos x="T96" y="T97"/>
                                </a:cxn>
                                <a:cxn ang="T173">
                                  <a:pos x="T98" y="T99"/>
                                </a:cxn>
                                <a:cxn ang="T174">
                                  <a:pos x="T100" y="T101"/>
                                </a:cxn>
                                <a:cxn ang="T175">
                                  <a:pos x="T102" y="T103"/>
                                </a:cxn>
                                <a:cxn ang="T176">
                                  <a:pos x="T104" y="T105"/>
                                </a:cxn>
                                <a:cxn ang="T177">
                                  <a:pos x="T106" y="T107"/>
                                </a:cxn>
                                <a:cxn ang="T178">
                                  <a:pos x="T108" y="T109"/>
                                </a:cxn>
                                <a:cxn ang="T179">
                                  <a:pos x="T110" y="T111"/>
                                </a:cxn>
                                <a:cxn ang="T180">
                                  <a:pos x="T112" y="T113"/>
                                </a:cxn>
                                <a:cxn ang="T181">
                                  <a:pos x="T114" y="T115"/>
                                </a:cxn>
                                <a:cxn ang="T182">
                                  <a:pos x="T116" y="T117"/>
                                </a:cxn>
                                <a:cxn ang="T183">
                                  <a:pos x="T118" y="T119"/>
                                </a:cxn>
                                <a:cxn ang="T184">
                                  <a:pos x="T120" y="T121"/>
                                </a:cxn>
                                <a:cxn ang="T185">
                                  <a:pos x="T122" y="T123"/>
                                </a:cxn>
                              </a:cxnLst>
                              <a:rect l="T186" t="T187" r="T188" b="T189"/>
                              <a:pathLst>
                                <a:path w="576" h="822">
                                  <a:moveTo>
                                    <a:pt x="162" y="378"/>
                                  </a:moveTo>
                                  <a:lnTo>
                                    <a:pt x="156" y="378"/>
                                  </a:lnTo>
                                  <a:lnTo>
                                    <a:pt x="150" y="384"/>
                                  </a:lnTo>
                                  <a:lnTo>
                                    <a:pt x="150" y="396"/>
                                  </a:lnTo>
                                  <a:lnTo>
                                    <a:pt x="144" y="414"/>
                                  </a:lnTo>
                                  <a:lnTo>
                                    <a:pt x="156" y="402"/>
                                  </a:lnTo>
                                  <a:lnTo>
                                    <a:pt x="162" y="390"/>
                                  </a:lnTo>
                                  <a:lnTo>
                                    <a:pt x="162" y="378"/>
                                  </a:lnTo>
                                  <a:close/>
                                  <a:moveTo>
                                    <a:pt x="132" y="312"/>
                                  </a:moveTo>
                                  <a:lnTo>
                                    <a:pt x="126" y="312"/>
                                  </a:lnTo>
                                  <a:lnTo>
                                    <a:pt x="126" y="336"/>
                                  </a:lnTo>
                                  <a:lnTo>
                                    <a:pt x="132" y="336"/>
                                  </a:lnTo>
                                  <a:lnTo>
                                    <a:pt x="138" y="330"/>
                                  </a:lnTo>
                                  <a:lnTo>
                                    <a:pt x="150" y="330"/>
                                  </a:lnTo>
                                  <a:lnTo>
                                    <a:pt x="144" y="318"/>
                                  </a:lnTo>
                                  <a:lnTo>
                                    <a:pt x="138" y="312"/>
                                  </a:lnTo>
                                  <a:lnTo>
                                    <a:pt x="132" y="312"/>
                                  </a:lnTo>
                                  <a:close/>
                                  <a:moveTo>
                                    <a:pt x="114" y="390"/>
                                  </a:moveTo>
                                  <a:lnTo>
                                    <a:pt x="126" y="390"/>
                                  </a:lnTo>
                                  <a:lnTo>
                                    <a:pt x="138" y="384"/>
                                  </a:lnTo>
                                  <a:lnTo>
                                    <a:pt x="138" y="372"/>
                                  </a:lnTo>
                                  <a:lnTo>
                                    <a:pt x="132" y="366"/>
                                  </a:lnTo>
                                  <a:lnTo>
                                    <a:pt x="120" y="366"/>
                                  </a:lnTo>
                                  <a:lnTo>
                                    <a:pt x="114" y="372"/>
                                  </a:lnTo>
                                  <a:lnTo>
                                    <a:pt x="108" y="384"/>
                                  </a:lnTo>
                                  <a:lnTo>
                                    <a:pt x="108" y="390"/>
                                  </a:lnTo>
                                  <a:lnTo>
                                    <a:pt x="114" y="390"/>
                                  </a:lnTo>
                                  <a:close/>
                                  <a:moveTo>
                                    <a:pt x="330" y="120"/>
                                  </a:moveTo>
                                  <a:lnTo>
                                    <a:pt x="324" y="120"/>
                                  </a:lnTo>
                                  <a:lnTo>
                                    <a:pt x="318" y="126"/>
                                  </a:lnTo>
                                  <a:lnTo>
                                    <a:pt x="318" y="138"/>
                                  </a:lnTo>
                                  <a:lnTo>
                                    <a:pt x="330" y="138"/>
                                  </a:lnTo>
                                  <a:lnTo>
                                    <a:pt x="336" y="126"/>
                                  </a:lnTo>
                                  <a:lnTo>
                                    <a:pt x="330" y="120"/>
                                  </a:lnTo>
                                  <a:close/>
                                  <a:moveTo>
                                    <a:pt x="138" y="258"/>
                                  </a:moveTo>
                                  <a:lnTo>
                                    <a:pt x="138" y="234"/>
                                  </a:lnTo>
                                  <a:lnTo>
                                    <a:pt x="126" y="234"/>
                                  </a:lnTo>
                                  <a:lnTo>
                                    <a:pt x="120" y="240"/>
                                  </a:lnTo>
                                  <a:lnTo>
                                    <a:pt x="120" y="246"/>
                                  </a:lnTo>
                                  <a:lnTo>
                                    <a:pt x="126" y="252"/>
                                  </a:lnTo>
                                  <a:lnTo>
                                    <a:pt x="108" y="252"/>
                                  </a:lnTo>
                                  <a:lnTo>
                                    <a:pt x="108" y="258"/>
                                  </a:lnTo>
                                  <a:lnTo>
                                    <a:pt x="114" y="264"/>
                                  </a:lnTo>
                                  <a:lnTo>
                                    <a:pt x="120" y="264"/>
                                  </a:lnTo>
                                  <a:lnTo>
                                    <a:pt x="126" y="270"/>
                                  </a:lnTo>
                                  <a:lnTo>
                                    <a:pt x="150" y="270"/>
                                  </a:lnTo>
                                  <a:lnTo>
                                    <a:pt x="138" y="258"/>
                                  </a:lnTo>
                                  <a:close/>
                                  <a:moveTo>
                                    <a:pt x="474" y="0"/>
                                  </a:moveTo>
                                  <a:lnTo>
                                    <a:pt x="468" y="0"/>
                                  </a:lnTo>
                                  <a:lnTo>
                                    <a:pt x="456" y="12"/>
                                  </a:lnTo>
                                  <a:lnTo>
                                    <a:pt x="474" y="12"/>
                                  </a:lnTo>
                                  <a:lnTo>
                                    <a:pt x="474" y="6"/>
                                  </a:lnTo>
                                  <a:lnTo>
                                    <a:pt x="480" y="0"/>
                                  </a:lnTo>
                                  <a:lnTo>
                                    <a:pt x="474" y="0"/>
                                  </a:lnTo>
                                  <a:close/>
                                  <a:moveTo>
                                    <a:pt x="432" y="48"/>
                                  </a:moveTo>
                                  <a:lnTo>
                                    <a:pt x="432" y="66"/>
                                  </a:lnTo>
                                  <a:lnTo>
                                    <a:pt x="438" y="66"/>
                                  </a:lnTo>
                                  <a:lnTo>
                                    <a:pt x="444" y="60"/>
                                  </a:lnTo>
                                  <a:lnTo>
                                    <a:pt x="450" y="48"/>
                                  </a:lnTo>
                                  <a:lnTo>
                                    <a:pt x="450" y="24"/>
                                  </a:lnTo>
                                  <a:lnTo>
                                    <a:pt x="438" y="12"/>
                                  </a:lnTo>
                                  <a:lnTo>
                                    <a:pt x="432" y="24"/>
                                  </a:lnTo>
                                  <a:lnTo>
                                    <a:pt x="426" y="30"/>
                                  </a:lnTo>
                                  <a:lnTo>
                                    <a:pt x="420" y="30"/>
                                  </a:lnTo>
                                  <a:lnTo>
                                    <a:pt x="420" y="42"/>
                                  </a:lnTo>
                                  <a:lnTo>
                                    <a:pt x="426" y="42"/>
                                  </a:lnTo>
                                  <a:lnTo>
                                    <a:pt x="432" y="48"/>
                                  </a:lnTo>
                                  <a:close/>
                                  <a:moveTo>
                                    <a:pt x="342" y="138"/>
                                  </a:moveTo>
                                  <a:lnTo>
                                    <a:pt x="342" y="150"/>
                                  </a:lnTo>
                                  <a:lnTo>
                                    <a:pt x="354" y="138"/>
                                  </a:lnTo>
                                  <a:lnTo>
                                    <a:pt x="342" y="138"/>
                                  </a:lnTo>
                                  <a:close/>
                                  <a:moveTo>
                                    <a:pt x="192" y="402"/>
                                  </a:moveTo>
                                  <a:lnTo>
                                    <a:pt x="192" y="390"/>
                                  </a:lnTo>
                                  <a:lnTo>
                                    <a:pt x="186" y="384"/>
                                  </a:lnTo>
                                  <a:lnTo>
                                    <a:pt x="186" y="378"/>
                                  </a:lnTo>
                                  <a:lnTo>
                                    <a:pt x="174" y="390"/>
                                  </a:lnTo>
                                  <a:lnTo>
                                    <a:pt x="174" y="396"/>
                                  </a:lnTo>
                                  <a:lnTo>
                                    <a:pt x="180" y="402"/>
                                  </a:lnTo>
                                  <a:lnTo>
                                    <a:pt x="192" y="402"/>
                                  </a:lnTo>
                                  <a:close/>
                                  <a:moveTo>
                                    <a:pt x="504" y="588"/>
                                  </a:moveTo>
                                  <a:lnTo>
                                    <a:pt x="498" y="594"/>
                                  </a:lnTo>
                                  <a:lnTo>
                                    <a:pt x="498" y="600"/>
                                  </a:lnTo>
                                  <a:lnTo>
                                    <a:pt x="480" y="600"/>
                                  </a:lnTo>
                                  <a:lnTo>
                                    <a:pt x="480" y="588"/>
                                  </a:lnTo>
                                  <a:lnTo>
                                    <a:pt x="486" y="576"/>
                                  </a:lnTo>
                                  <a:lnTo>
                                    <a:pt x="498" y="564"/>
                                  </a:lnTo>
                                  <a:lnTo>
                                    <a:pt x="492" y="558"/>
                                  </a:lnTo>
                                  <a:lnTo>
                                    <a:pt x="456" y="540"/>
                                  </a:lnTo>
                                  <a:lnTo>
                                    <a:pt x="450" y="540"/>
                                  </a:lnTo>
                                  <a:lnTo>
                                    <a:pt x="444" y="534"/>
                                  </a:lnTo>
                                  <a:lnTo>
                                    <a:pt x="450" y="534"/>
                                  </a:lnTo>
                                  <a:lnTo>
                                    <a:pt x="456" y="528"/>
                                  </a:lnTo>
                                  <a:lnTo>
                                    <a:pt x="480" y="528"/>
                                  </a:lnTo>
                                  <a:lnTo>
                                    <a:pt x="468" y="516"/>
                                  </a:lnTo>
                                  <a:lnTo>
                                    <a:pt x="468" y="510"/>
                                  </a:lnTo>
                                  <a:lnTo>
                                    <a:pt x="456" y="498"/>
                                  </a:lnTo>
                                  <a:lnTo>
                                    <a:pt x="450" y="486"/>
                                  </a:lnTo>
                                  <a:lnTo>
                                    <a:pt x="432" y="468"/>
                                  </a:lnTo>
                                  <a:lnTo>
                                    <a:pt x="420" y="468"/>
                                  </a:lnTo>
                                  <a:lnTo>
                                    <a:pt x="414" y="456"/>
                                  </a:lnTo>
                                  <a:lnTo>
                                    <a:pt x="402" y="450"/>
                                  </a:lnTo>
                                  <a:lnTo>
                                    <a:pt x="390" y="438"/>
                                  </a:lnTo>
                                  <a:lnTo>
                                    <a:pt x="390" y="414"/>
                                  </a:lnTo>
                                  <a:lnTo>
                                    <a:pt x="396" y="402"/>
                                  </a:lnTo>
                                  <a:lnTo>
                                    <a:pt x="396" y="390"/>
                                  </a:lnTo>
                                  <a:lnTo>
                                    <a:pt x="384" y="390"/>
                                  </a:lnTo>
                                  <a:lnTo>
                                    <a:pt x="378" y="384"/>
                                  </a:lnTo>
                                  <a:lnTo>
                                    <a:pt x="372" y="372"/>
                                  </a:lnTo>
                                  <a:lnTo>
                                    <a:pt x="360" y="360"/>
                                  </a:lnTo>
                                  <a:lnTo>
                                    <a:pt x="342" y="354"/>
                                  </a:lnTo>
                                  <a:lnTo>
                                    <a:pt x="324" y="354"/>
                                  </a:lnTo>
                                  <a:lnTo>
                                    <a:pt x="306" y="360"/>
                                  </a:lnTo>
                                  <a:lnTo>
                                    <a:pt x="294" y="366"/>
                                  </a:lnTo>
                                  <a:lnTo>
                                    <a:pt x="288" y="366"/>
                                  </a:lnTo>
                                  <a:lnTo>
                                    <a:pt x="270" y="348"/>
                                  </a:lnTo>
                                  <a:lnTo>
                                    <a:pt x="282" y="348"/>
                                  </a:lnTo>
                                  <a:lnTo>
                                    <a:pt x="294" y="354"/>
                                  </a:lnTo>
                                  <a:lnTo>
                                    <a:pt x="306" y="354"/>
                                  </a:lnTo>
                                  <a:lnTo>
                                    <a:pt x="330" y="342"/>
                                  </a:lnTo>
                                  <a:lnTo>
                                    <a:pt x="336" y="336"/>
                                  </a:lnTo>
                                  <a:lnTo>
                                    <a:pt x="330" y="336"/>
                                  </a:lnTo>
                                  <a:lnTo>
                                    <a:pt x="324" y="330"/>
                                  </a:lnTo>
                                  <a:lnTo>
                                    <a:pt x="306" y="330"/>
                                  </a:lnTo>
                                  <a:lnTo>
                                    <a:pt x="330" y="324"/>
                                  </a:lnTo>
                                  <a:lnTo>
                                    <a:pt x="336" y="318"/>
                                  </a:lnTo>
                                  <a:lnTo>
                                    <a:pt x="348" y="312"/>
                                  </a:lnTo>
                                  <a:lnTo>
                                    <a:pt x="360" y="300"/>
                                  </a:lnTo>
                                  <a:lnTo>
                                    <a:pt x="360" y="288"/>
                                  </a:lnTo>
                                  <a:lnTo>
                                    <a:pt x="366" y="276"/>
                                  </a:lnTo>
                                  <a:lnTo>
                                    <a:pt x="372" y="270"/>
                                  </a:lnTo>
                                  <a:lnTo>
                                    <a:pt x="378" y="258"/>
                                  </a:lnTo>
                                  <a:lnTo>
                                    <a:pt x="384" y="252"/>
                                  </a:lnTo>
                                  <a:lnTo>
                                    <a:pt x="396" y="246"/>
                                  </a:lnTo>
                                  <a:lnTo>
                                    <a:pt x="402" y="246"/>
                                  </a:lnTo>
                                  <a:lnTo>
                                    <a:pt x="402" y="240"/>
                                  </a:lnTo>
                                  <a:lnTo>
                                    <a:pt x="396" y="234"/>
                                  </a:lnTo>
                                  <a:lnTo>
                                    <a:pt x="318" y="234"/>
                                  </a:lnTo>
                                  <a:lnTo>
                                    <a:pt x="318" y="228"/>
                                  </a:lnTo>
                                  <a:lnTo>
                                    <a:pt x="288" y="228"/>
                                  </a:lnTo>
                                  <a:lnTo>
                                    <a:pt x="276" y="234"/>
                                  </a:lnTo>
                                  <a:lnTo>
                                    <a:pt x="264" y="234"/>
                                  </a:lnTo>
                                  <a:lnTo>
                                    <a:pt x="258" y="240"/>
                                  </a:lnTo>
                                  <a:lnTo>
                                    <a:pt x="252" y="240"/>
                                  </a:lnTo>
                                  <a:lnTo>
                                    <a:pt x="264" y="228"/>
                                  </a:lnTo>
                                  <a:lnTo>
                                    <a:pt x="252" y="216"/>
                                  </a:lnTo>
                                  <a:lnTo>
                                    <a:pt x="270" y="210"/>
                                  </a:lnTo>
                                  <a:lnTo>
                                    <a:pt x="300" y="192"/>
                                  </a:lnTo>
                                  <a:lnTo>
                                    <a:pt x="312" y="186"/>
                                  </a:lnTo>
                                  <a:lnTo>
                                    <a:pt x="324" y="162"/>
                                  </a:lnTo>
                                  <a:lnTo>
                                    <a:pt x="318" y="156"/>
                                  </a:lnTo>
                                  <a:lnTo>
                                    <a:pt x="288" y="156"/>
                                  </a:lnTo>
                                  <a:lnTo>
                                    <a:pt x="276" y="162"/>
                                  </a:lnTo>
                                  <a:lnTo>
                                    <a:pt x="258" y="168"/>
                                  </a:lnTo>
                                  <a:lnTo>
                                    <a:pt x="240" y="168"/>
                                  </a:lnTo>
                                  <a:lnTo>
                                    <a:pt x="228" y="162"/>
                                  </a:lnTo>
                                  <a:lnTo>
                                    <a:pt x="216" y="162"/>
                                  </a:lnTo>
                                  <a:lnTo>
                                    <a:pt x="210" y="168"/>
                                  </a:lnTo>
                                  <a:lnTo>
                                    <a:pt x="210" y="174"/>
                                  </a:lnTo>
                                  <a:lnTo>
                                    <a:pt x="216" y="180"/>
                                  </a:lnTo>
                                  <a:lnTo>
                                    <a:pt x="204" y="180"/>
                                  </a:lnTo>
                                  <a:lnTo>
                                    <a:pt x="192" y="192"/>
                                  </a:lnTo>
                                  <a:lnTo>
                                    <a:pt x="192" y="210"/>
                                  </a:lnTo>
                                  <a:lnTo>
                                    <a:pt x="198" y="216"/>
                                  </a:lnTo>
                                  <a:lnTo>
                                    <a:pt x="156" y="222"/>
                                  </a:lnTo>
                                  <a:lnTo>
                                    <a:pt x="156" y="234"/>
                                  </a:lnTo>
                                  <a:lnTo>
                                    <a:pt x="168" y="240"/>
                                  </a:lnTo>
                                  <a:lnTo>
                                    <a:pt x="180" y="264"/>
                                  </a:lnTo>
                                  <a:lnTo>
                                    <a:pt x="162" y="282"/>
                                  </a:lnTo>
                                  <a:lnTo>
                                    <a:pt x="162" y="294"/>
                                  </a:lnTo>
                                  <a:lnTo>
                                    <a:pt x="144" y="300"/>
                                  </a:lnTo>
                                  <a:lnTo>
                                    <a:pt x="156" y="312"/>
                                  </a:lnTo>
                                  <a:lnTo>
                                    <a:pt x="168" y="312"/>
                                  </a:lnTo>
                                  <a:lnTo>
                                    <a:pt x="180" y="306"/>
                                  </a:lnTo>
                                  <a:lnTo>
                                    <a:pt x="186" y="300"/>
                                  </a:lnTo>
                                  <a:lnTo>
                                    <a:pt x="186" y="318"/>
                                  </a:lnTo>
                                  <a:lnTo>
                                    <a:pt x="180" y="318"/>
                                  </a:lnTo>
                                  <a:lnTo>
                                    <a:pt x="168" y="330"/>
                                  </a:lnTo>
                                  <a:lnTo>
                                    <a:pt x="156" y="336"/>
                                  </a:lnTo>
                                  <a:lnTo>
                                    <a:pt x="156" y="360"/>
                                  </a:lnTo>
                                  <a:lnTo>
                                    <a:pt x="162" y="372"/>
                                  </a:lnTo>
                                  <a:lnTo>
                                    <a:pt x="168" y="366"/>
                                  </a:lnTo>
                                  <a:lnTo>
                                    <a:pt x="198" y="366"/>
                                  </a:lnTo>
                                  <a:lnTo>
                                    <a:pt x="210" y="360"/>
                                  </a:lnTo>
                                  <a:lnTo>
                                    <a:pt x="216" y="354"/>
                                  </a:lnTo>
                                  <a:lnTo>
                                    <a:pt x="198" y="372"/>
                                  </a:lnTo>
                                  <a:lnTo>
                                    <a:pt x="210" y="402"/>
                                  </a:lnTo>
                                  <a:lnTo>
                                    <a:pt x="204" y="408"/>
                                  </a:lnTo>
                                  <a:lnTo>
                                    <a:pt x="198" y="420"/>
                                  </a:lnTo>
                                  <a:lnTo>
                                    <a:pt x="186" y="426"/>
                                  </a:lnTo>
                                  <a:lnTo>
                                    <a:pt x="180" y="438"/>
                                  </a:lnTo>
                                  <a:lnTo>
                                    <a:pt x="180" y="450"/>
                                  </a:lnTo>
                                  <a:lnTo>
                                    <a:pt x="186" y="456"/>
                                  </a:lnTo>
                                  <a:lnTo>
                                    <a:pt x="204" y="456"/>
                                  </a:lnTo>
                                  <a:lnTo>
                                    <a:pt x="216" y="450"/>
                                  </a:lnTo>
                                  <a:lnTo>
                                    <a:pt x="240" y="450"/>
                                  </a:lnTo>
                                  <a:lnTo>
                                    <a:pt x="252" y="444"/>
                                  </a:lnTo>
                                  <a:lnTo>
                                    <a:pt x="258" y="438"/>
                                  </a:lnTo>
                                  <a:lnTo>
                                    <a:pt x="270" y="432"/>
                                  </a:lnTo>
                                  <a:lnTo>
                                    <a:pt x="300" y="438"/>
                                  </a:lnTo>
                                  <a:lnTo>
                                    <a:pt x="288" y="444"/>
                                  </a:lnTo>
                                  <a:lnTo>
                                    <a:pt x="264" y="468"/>
                                  </a:lnTo>
                                  <a:lnTo>
                                    <a:pt x="264" y="474"/>
                                  </a:lnTo>
                                  <a:lnTo>
                                    <a:pt x="282" y="492"/>
                                  </a:lnTo>
                                  <a:lnTo>
                                    <a:pt x="294" y="492"/>
                                  </a:lnTo>
                                  <a:lnTo>
                                    <a:pt x="300" y="498"/>
                                  </a:lnTo>
                                  <a:lnTo>
                                    <a:pt x="306" y="498"/>
                                  </a:lnTo>
                                  <a:lnTo>
                                    <a:pt x="312" y="516"/>
                                  </a:lnTo>
                                  <a:lnTo>
                                    <a:pt x="294" y="534"/>
                                  </a:lnTo>
                                  <a:lnTo>
                                    <a:pt x="294" y="564"/>
                                  </a:lnTo>
                                  <a:lnTo>
                                    <a:pt x="222" y="564"/>
                                  </a:lnTo>
                                  <a:lnTo>
                                    <a:pt x="216" y="558"/>
                                  </a:lnTo>
                                  <a:lnTo>
                                    <a:pt x="198" y="558"/>
                                  </a:lnTo>
                                  <a:lnTo>
                                    <a:pt x="192" y="564"/>
                                  </a:lnTo>
                                  <a:lnTo>
                                    <a:pt x="210" y="582"/>
                                  </a:lnTo>
                                  <a:lnTo>
                                    <a:pt x="186" y="600"/>
                                  </a:lnTo>
                                  <a:lnTo>
                                    <a:pt x="228" y="594"/>
                                  </a:lnTo>
                                  <a:lnTo>
                                    <a:pt x="228" y="618"/>
                                  </a:lnTo>
                                  <a:lnTo>
                                    <a:pt x="216" y="642"/>
                                  </a:lnTo>
                                  <a:lnTo>
                                    <a:pt x="210" y="648"/>
                                  </a:lnTo>
                                  <a:lnTo>
                                    <a:pt x="198" y="654"/>
                                  </a:lnTo>
                                  <a:lnTo>
                                    <a:pt x="180" y="660"/>
                                  </a:lnTo>
                                  <a:lnTo>
                                    <a:pt x="168" y="666"/>
                                  </a:lnTo>
                                  <a:lnTo>
                                    <a:pt x="162" y="666"/>
                                  </a:lnTo>
                                  <a:lnTo>
                                    <a:pt x="162" y="690"/>
                                  </a:lnTo>
                                  <a:lnTo>
                                    <a:pt x="168" y="696"/>
                                  </a:lnTo>
                                  <a:lnTo>
                                    <a:pt x="174" y="696"/>
                                  </a:lnTo>
                                  <a:lnTo>
                                    <a:pt x="180" y="690"/>
                                  </a:lnTo>
                                  <a:lnTo>
                                    <a:pt x="192" y="684"/>
                                  </a:lnTo>
                                  <a:lnTo>
                                    <a:pt x="198" y="678"/>
                                  </a:lnTo>
                                  <a:lnTo>
                                    <a:pt x="204" y="684"/>
                                  </a:lnTo>
                                  <a:lnTo>
                                    <a:pt x="204" y="690"/>
                                  </a:lnTo>
                                  <a:lnTo>
                                    <a:pt x="210" y="696"/>
                                  </a:lnTo>
                                  <a:lnTo>
                                    <a:pt x="234" y="696"/>
                                  </a:lnTo>
                                  <a:lnTo>
                                    <a:pt x="240" y="702"/>
                                  </a:lnTo>
                                  <a:lnTo>
                                    <a:pt x="252" y="708"/>
                                  </a:lnTo>
                                  <a:lnTo>
                                    <a:pt x="258" y="708"/>
                                  </a:lnTo>
                                  <a:lnTo>
                                    <a:pt x="276" y="702"/>
                                  </a:lnTo>
                                  <a:lnTo>
                                    <a:pt x="288" y="696"/>
                                  </a:lnTo>
                                  <a:lnTo>
                                    <a:pt x="294" y="690"/>
                                  </a:lnTo>
                                  <a:lnTo>
                                    <a:pt x="318" y="690"/>
                                  </a:lnTo>
                                  <a:lnTo>
                                    <a:pt x="312" y="696"/>
                                  </a:lnTo>
                                  <a:lnTo>
                                    <a:pt x="300" y="702"/>
                                  </a:lnTo>
                                  <a:lnTo>
                                    <a:pt x="294" y="714"/>
                                  </a:lnTo>
                                  <a:lnTo>
                                    <a:pt x="282" y="720"/>
                                  </a:lnTo>
                                  <a:lnTo>
                                    <a:pt x="276" y="726"/>
                                  </a:lnTo>
                                  <a:lnTo>
                                    <a:pt x="210" y="726"/>
                                  </a:lnTo>
                                  <a:lnTo>
                                    <a:pt x="210" y="738"/>
                                  </a:lnTo>
                                  <a:lnTo>
                                    <a:pt x="198" y="738"/>
                                  </a:lnTo>
                                  <a:lnTo>
                                    <a:pt x="186" y="744"/>
                                  </a:lnTo>
                                  <a:lnTo>
                                    <a:pt x="180" y="750"/>
                                  </a:lnTo>
                                  <a:lnTo>
                                    <a:pt x="180" y="768"/>
                                  </a:lnTo>
                                  <a:lnTo>
                                    <a:pt x="174" y="774"/>
                                  </a:lnTo>
                                  <a:lnTo>
                                    <a:pt x="144" y="774"/>
                                  </a:lnTo>
                                  <a:lnTo>
                                    <a:pt x="144" y="780"/>
                                  </a:lnTo>
                                  <a:lnTo>
                                    <a:pt x="138" y="786"/>
                                  </a:lnTo>
                                  <a:lnTo>
                                    <a:pt x="138" y="792"/>
                                  </a:lnTo>
                                  <a:lnTo>
                                    <a:pt x="126" y="804"/>
                                  </a:lnTo>
                                  <a:lnTo>
                                    <a:pt x="114" y="810"/>
                                  </a:lnTo>
                                  <a:lnTo>
                                    <a:pt x="108" y="810"/>
                                  </a:lnTo>
                                  <a:lnTo>
                                    <a:pt x="108" y="816"/>
                                  </a:lnTo>
                                  <a:lnTo>
                                    <a:pt x="114" y="816"/>
                                  </a:lnTo>
                                  <a:lnTo>
                                    <a:pt x="120" y="822"/>
                                  </a:lnTo>
                                  <a:lnTo>
                                    <a:pt x="150" y="822"/>
                                  </a:lnTo>
                                  <a:lnTo>
                                    <a:pt x="156" y="810"/>
                                  </a:lnTo>
                                  <a:lnTo>
                                    <a:pt x="174" y="792"/>
                                  </a:lnTo>
                                  <a:lnTo>
                                    <a:pt x="210" y="792"/>
                                  </a:lnTo>
                                  <a:lnTo>
                                    <a:pt x="216" y="798"/>
                                  </a:lnTo>
                                  <a:lnTo>
                                    <a:pt x="228" y="804"/>
                                  </a:lnTo>
                                  <a:lnTo>
                                    <a:pt x="240" y="804"/>
                                  </a:lnTo>
                                  <a:lnTo>
                                    <a:pt x="246" y="792"/>
                                  </a:lnTo>
                                  <a:lnTo>
                                    <a:pt x="252" y="786"/>
                                  </a:lnTo>
                                  <a:lnTo>
                                    <a:pt x="258" y="774"/>
                                  </a:lnTo>
                                  <a:lnTo>
                                    <a:pt x="270" y="762"/>
                                  </a:lnTo>
                                  <a:lnTo>
                                    <a:pt x="288" y="762"/>
                                  </a:lnTo>
                                  <a:lnTo>
                                    <a:pt x="300" y="774"/>
                                  </a:lnTo>
                                  <a:lnTo>
                                    <a:pt x="330" y="774"/>
                                  </a:lnTo>
                                  <a:lnTo>
                                    <a:pt x="354" y="762"/>
                                  </a:lnTo>
                                  <a:lnTo>
                                    <a:pt x="360" y="762"/>
                                  </a:lnTo>
                                  <a:lnTo>
                                    <a:pt x="366" y="768"/>
                                  </a:lnTo>
                                  <a:lnTo>
                                    <a:pt x="378" y="768"/>
                                  </a:lnTo>
                                  <a:lnTo>
                                    <a:pt x="390" y="774"/>
                                  </a:lnTo>
                                  <a:lnTo>
                                    <a:pt x="396" y="774"/>
                                  </a:lnTo>
                                  <a:lnTo>
                                    <a:pt x="396" y="768"/>
                                  </a:lnTo>
                                  <a:lnTo>
                                    <a:pt x="390" y="762"/>
                                  </a:lnTo>
                                  <a:lnTo>
                                    <a:pt x="390" y="750"/>
                                  </a:lnTo>
                                  <a:lnTo>
                                    <a:pt x="396" y="750"/>
                                  </a:lnTo>
                                  <a:lnTo>
                                    <a:pt x="408" y="756"/>
                                  </a:lnTo>
                                  <a:lnTo>
                                    <a:pt x="414" y="762"/>
                                  </a:lnTo>
                                  <a:lnTo>
                                    <a:pt x="426" y="756"/>
                                  </a:lnTo>
                                  <a:lnTo>
                                    <a:pt x="498" y="756"/>
                                  </a:lnTo>
                                  <a:lnTo>
                                    <a:pt x="522" y="750"/>
                                  </a:lnTo>
                                  <a:lnTo>
                                    <a:pt x="534" y="744"/>
                                  </a:lnTo>
                                  <a:lnTo>
                                    <a:pt x="540" y="732"/>
                                  </a:lnTo>
                                  <a:lnTo>
                                    <a:pt x="546" y="726"/>
                                  </a:lnTo>
                                  <a:lnTo>
                                    <a:pt x="552" y="714"/>
                                  </a:lnTo>
                                  <a:lnTo>
                                    <a:pt x="498" y="708"/>
                                  </a:lnTo>
                                  <a:lnTo>
                                    <a:pt x="522" y="702"/>
                                  </a:lnTo>
                                  <a:lnTo>
                                    <a:pt x="516" y="684"/>
                                  </a:lnTo>
                                  <a:lnTo>
                                    <a:pt x="528" y="672"/>
                                  </a:lnTo>
                                  <a:lnTo>
                                    <a:pt x="540" y="666"/>
                                  </a:lnTo>
                                  <a:lnTo>
                                    <a:pt x="546" y="666"/>
                                  </a:lnTo>
                                  <a:lnTo>
                                    <a:pt x="558" y="660"/>
                                  </a:lnTo>
                                  <a:lnTo>
                                    <a:pt x="564" y="654"/>
                                  </a:lnTo>
                                  <a:lnTo>
                                    <a:pt x="576" y="618"/>
                                  </a:lnTo>
                                  <a:lnTo>
                                    <a:pt x="570" y="606"/>
                                  </a:lnTo>
                                  <a:lnTo>
                                    <a:pt x="564" y="600"/>
                                  </a:lnTo>
                                  <a:lnTo>
                                    <a:pt x="552" y="594"/>
                                  </a:lnTo>
                                  <a:lnTo>
                                    <a:pt x="540" y="594"/>
                                  </a:lnTo>
                                  <a:lnTo>
                                    <a:pt x="528" y="588"/>
                                  </a:lnTo>
                                  <a:lnTo>
                                    <a:pt x="504" y="588"/>
                                  </a:lnTo>
                                  <a:close/>
                                  <a:moveTo>
                                    <a:pt x="222" y="486"/>
                                  </a:moveTo>
                                  <a:lnTo>
                                    <a:pt x="216" y="480"/>
                                  </a:lnTo>
                                  <a:lnTo>
                                    <a:pt x="204" y="480"/>
                                  </a:lnTo>
                                  <a:lnTo>
                                    <a:pt x="204" y="486"/>
                                  </a:lnTo>
                                  <a:lnTo>
                                    <a:pt x="198" y="498"/>
                                  </a:lnTo>
                                  <a:lnTo>
                                    <a:pt x="192" y="504"/>
                                  </a:lnTo>
                                  <a:lnTo>
                                    <a:pt x="210" y="504"/>
                                  </a:lnTo>
                                  <a:lnTo>
                                    <a:pt x="222" y="492"/>
                                  </a:lnTo>
                                  <a:lnTo>
                                    <a:pt x="222" y="486"/>
                                  </a:lnTo>
                                  <a:close/>
                                  <a:moveTo>
                                    <a:pt x="126" y="504"/>
                                  </a:moveTo>
                                  <a:lnTo>
                                    <a:pt x="132" y="498"/>
                                  </a:lnTo>
                                  <a:lnTo>
                                    <a:pt x="132" y="492"/>
                                  </a:lnTo>
                                  <a:lnTo>
                                    <a:pt x="144" y="492"/>
                                  </a:lnTo>
                                  <a:lnTo>
                                    <a:pt x="150" y="480"/>
                                  </a:lnTo>
                                  <a:lnTo>
                                    <a:pt x="156" y="474"/>
                                  </a:lnTo>
                                  <a:lnTo>
                                    <a:pt x="156" y="462"/>
                                  </a:lnTo>
                                  <a:lnTo>
                                    <a:pt x="138" y="444"/>
                                  </a:lnTo>
                                  <a:lnTo>
                                    <a:pt x="138" y="432"/>
                                  </a:lnTo>
                                  <a:lnTo>
                                    <a:pt x="132" y="438"/>
                                  </a:lnTo>
                                  <a:lnTo>
                                    <a:pt x="126" y="426"/>
                                  </a:lnTo>
                                  <a:lnTo>
                                    <a:pt x="120" y="420"/>
                                  </a:lnTo>
                                  <a:lnTo>
                                    <a:pt x="78" y="420"/>
                                  </a:lnTo>
                                  <a:lnTo>
                                    <a:pt x="72" y="426"/>
                                  </a:lnTo>
                                  <a:lnTo>
                                    <a:pt x="30" y="450"/>
                                  </a:lnTo>
                                  <a:lnTo>
                                    <a:pt x="30" y="462"/>
                                  </a:lnTo>
                                  <a:lnTo>
                                    <a:pt x="24" y="462"/>
                                  </a:lnTo>
                                  <a:lnTo>
                                    <a:pt x="18" y="468"/>
                                  </a:lnTo>
                                  <a:lnTo>
                                    <a:pt x="12" y="468"/>
                                  </a:lnTo>
                                  <a:lnTo>
                                    <a:pt x="0" y="480"/>
                                  </a:lnTo>
                                  <a:lnTo>
                                    <a:pt x="6" y="486"/>
                                  </a:lnTo>
                                  <a:lnTo>
                                    <a:pt x="30" y="498"/>
                                  </a:lnTo>
                                  <a:lnTo>
                                    <a:pt x="42" y="498"/>
                                  </a:lnTo>
                                  <a:lnTo>
                                    <a:pt x="66" y="474"/>
                                  </a:lnTo>
                                  <a:lnTo>
                                    <a:pt x="84" y="498"/>
                                  </a:lnTo>
                                  <a:lnTo>
                                    <a:pt x="120" y="504"/>
                                  </a:lnTo>
                                  <a:lnTo>
                                    <a:pt x="126" y="504"/>
                                  </a:lnTo>
                                  <a:close/>
                                  <a:moveTo>
                                    <a:pt x="78" y="228"/>
                                  </a:moveTo>
                                  <a:lnTo>
                                    <a:pt x="72" y="228"/>
                                  </a:lnTo>
                                  <a:lnTo>
                                    <a:pt x="66" y="234"/>
                                  </a:lnTo>
                                  <a:lnTo>
                                    <a:pt x="66" y="240"/>
                                  </a:lnTo>
                                  <a:lnTo>
                                    <a:pt x="84" y="240"/>
                                  </a:lnTo>
                                  <a:lnTo>
                                    <a:pt x="84" y="228"/>
                                  </a:lnTo>
                                  <a:lnTo>
                                    <a:pt x="78" y="228"/>
                                  </a:lnTo>
                                  <a:close/>
                                  <a:moveTo>
                                    <a:pt x="108" y="210"/>
                                  </a:moveTo>
                                  <a:lnTo>
                                    <a:pt x="126" y="210"/>
                                  </a:lnTo>
                                  <a:lnTo>
                                    <a:pt x="132" y="204"/>
                                  </a:lnTo>
                                  <a:lnTo>
                                    <a:pt x="132" y="198"/>
                                  </a:lnTo>
                                  <a:lnTo>
                                    <a:pt x="138" y="186"/>
                                  </a:lnTo>
                                  <a:lnTo>
                                    <a:pt x="150" y="174"/>
                                  </a:lnTo>
                                  <a:lnTo>
                                    <a:pt x="150" y="168"/>
                                  </a:lnTo>
                                  <a:lnTo>
                                    <a:pt x="138" y="174"/>
                                  </a:lnTo>
                                  <a:lnTo>
                                    <a:pt x="132" y="174"/>
                                  </a:lnTo>
                                  <a:lnTo>
                                    <a:pt x="114" y="192"/>
                                  </a:lnTo>
                                  <a:lnTo>
                                    <a:pt x="108" y="186"/>
                                  </a:lnTo>
                                  <a:lnTo>
                                    <a:pt x="96" y="186"/>
                                  </a:lnTo>
                                  <a:lnTo>
                                    <a:pt x="90" y="192"/>
                                  </a:lnTo>
                                  <a:lnTo>
                                    <a:pt x="90" y="210"/>
                                  </a:lnTo>
                                  <a:lnTo>
                                    <a:pt x="96" y="216"/>
                                  </a:lnTo>
                                  <a:lnTo>
                                    <a:pt x="96" y="228"/>
                                  </a:lnTo>
                                  <a:lnTo>
                                    <a:pt x="108" y="210"/>
                                  </a:lnTo>
                                  <a:close/>
                                  <a:moveTo>
                                    <a:pt x="72" y="252"/>
                                  </a:moveTo>
                                  <a:lnTo>
                                    <a:pt x="60" y="282"/>
                                  </a:lnTo>
                                  <a:lnTo>
                                    <a:pt x="78" y="258"/>
                                  </a:lnTo>
                                  <a:lnTo>
                                    <a:pt x="72" y="252"/>
                                  </a:lnTo>
                                  <a:close/>
                                </a:path>
                              </a:pathLst>
                            </a:custGeom>
                            <a:solidFill>
                              <a:srgbClr val="12121B"/>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9" name="United Arab Emirates" descr="© INSCALE GmbH, 15.06.2010"/>
                            <a:cNvSpPr>
                              <a:spLocks/>
                            </a:cNvSpPr>
                          </a:nvSpPr>
                          <a:spPr bwMode="gray">
                            <a:xfrm>
                              <a:off x="3508" y="1061"/>
                              <a:ext cx="86" cy="82"/>
                            </a:xfrm>
                            <a:custGeom>
                              <a:avLst/>
                              <a:gdLst>
                                <a:gd name="T0" fmla="*/ 2147483647 w 336"/>
                                <a:gd name="T1" fmla="*/ 2147483647 h 318"/>
                                <a:gd name="T2" fmla="*/ 2147483647 w 336"/>
                                <a:gd name="T3" fmla="*/ 2147483647 h 318"/>
                                <a:gd name="T4" fmla="*/ 2147483647 w 336"/>
                                <a:gd name="T5" fmla="*/ 2147483647 h 318"/>
                                <a:gd name="T6" fmla="*/ 2147483647 w 336"/>
                                <a:gd name="T7" fmla="*/ 2147483647 h 318"/>
                                <a:gd name="T8" fmla="*/ 2147483647 w 336"/>
                                <a:gd name="T9" fmla="*/ 2147483647 h 318"/>
                                <a:gd name="T10" fmla="*/ 2147483647 w 336"/>
                                <a:gd name="T11" fmla="*/ 0 h 318"/>
                                <a:gd name="T12" fmla="*/ 2147483647 w 336"/>
                                <a:gd name="T13" fmla="*/ 2147483647 h 318"/>
                                <a:gd name="T14" fmla="*/ 2147483647 w 336"/>
                                <a:gd name="T15" fmla="*/ 2147483647 h 318"/>
                                <a:gd name="T16" fmla="*/ 2147483647 w 336"/>
                                <a:gd name="T17" fmla="*/ 2147483647 h 318"/>
                                <a:gd name="T18" fmla="*/ 2147483647 w 336"/>
                                <a:gd name="T19" fmla="*/ 2147483647 h 318"/>
                                <a:gd name="T20" fmla="*/ 2147483647 w 336"/>
                                <a:gd name="T21" fmla="*/ 2147483647 h 318"/>
                                <a:gd name="T22" fmla="*/ 2147483647 w 336"/>
                                <a:gd name="T23" fmla="*/ 2147483647 h 318"/>
                                <a:gd name="T24" fmla="*/ 2147483647 w 336"/>
                                <a:gd name="T25" fmla="*/ 2147483647 h 318"/>
                                <a:gd name="T26" fmla="*/ 2147483647 w 336"/>
                                <a:gd name="T27" fmla="*/ 2147483647 h 318"/>
                                <a:gd name="T28" fmla="*/ 2147483647 w 336"/>
                                <a:gd name="T29" fmla="*/ 2147483647 h 318"/>
                                <a:gd name="T30" fmla="*/ 2147483647 w 336"/>
                                <a:gd name="T31" fmla="*/ 2147483647 h 318"/>
                                <a:gd name="T32" fmla="*/ 2147483647 w 336"/>
                                <a:gd name="T33" fmla="*/ 2147483647 h 318"/>
                                <a:gd name="T34" fmla="*/ 2147483647 w 336"/>
                                <a:gd name="T35" fmla="*/ 2147483647 h 318"/>
                                <a:gd name="T36" fmla="*/ 0 w 336"/>
                                <a:gd name="T37" fmla="*/ 2147483647 h 318"/>
                                <a:gd name="T38" fmla="*/ 2147483647 w 336"/>
                                <a:gd name="T39" fmla="*/ 2147483647 h 318"/>
                                <a:gd name="T40" fmla="*/ 2147483647 w 336"/>
                                <a:gd name="T41" fmla="*/ 2147483647 h 318"/>
                                <a:gd name="T42" fmla="*/ 2147483647 w 336"/>
                                <a:gd name="T43" fmla="*/ 2147483647 h 318"/>
                                <a:gd name="T44" fmla="*/ 2147483647 w 336"/>
                                <a:gd name="T45" fmla="*/ 2147483647 h 318"/>
                                <a:gd name="T46" fmla="*/ 2147483647 w 336"/>
                                <a:gd name="T47" fmla="*/ 2147483647 h 318"/>
                                <a:gd name="T48" fmla="*/ 2147483647 w 336"/>
                                <a:gd name="T49" fmla="*/ 2147483647 h 318"/>
                                <a:gd name="T50" fmla="*/ 2147483647 w 336"/>
                                <a:gd name="T51" fmla="*/ 2147483647 h 318"/>
                                <a:gd name="T52" fmla="*/ 2147483647 w 336"/>
                                <a:gd name="T53" fmla="*/ 2147483647 h 318"/>
                                <a:gd name="T54" fmla="*/ 2147483647 w 336"/>
                                <a:gd name="T55" fmla="*/ 2147483647 h 318"/>
                                <a:gd name="T56" fmla="*/ 2147483647 w 336"/>
                                <a:gd name="T57" fmla="*/ 2147483647 h 318"/>
                                <a:gd name="T58" fmla="*/ 2147483647 w 336"/>
                                <a:gd name="T59" fmla="*/ 2147483647 h 318"/>
                                <a:gd name="T60" fmla="*/ 2147483647 w 336"/>
                                <a:gd name="T61" fmla="*/ 2147483647 h 318"/>
                                <a:gd name="T62" fmla="*/ 2147483647 w 336"/>
                                <a:gd name="T63" fmla="*/ 2147483647 h 318"/>
                                <a:gd name="T64" fmla="*/ 2147483647 w 336"/>
                                <a:gd name="T65" fmla="*/ 2147483647 h 318"/>
                                <a:gd name="T66" fmla="*/ 2147483647 w 336"/>
                                <a:gd name="T67" fmla="*/ 2147483647 h 318"/>
                                <a:gd name="T68" fmla="*/ 2147483647 w 336"/>
                                <a:gd name="T69" fmla="*/ 2147483647 h 318"/>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w 336"/>
                                <a:gd name="T106" fmla="*/ 0 h 318"/>
                                <a:gd name="T107" fmla="*/ 336 w 336"/>
                                <a:gd name="T108" fmla="*/ 318 h 318"/>
                              </a:gdLst>
                              <a:ahLst/>
                              <a:cxnLst>
                                <a:cxn ang="T70">
                                  <a:pos x="T0" y="T1"/>
                                </a:cxn>
                                <a:cxn ang="T71">
                                  <a:pos x="T2" y="T3"/>
                                </a:cxn>
                                <a:cxn ang="T72">
                                  <a:pos x="T4" y="T5"/>
                                </a:cxn>
                                <a:cxn ang="T73">
                                  <a:pos x="T6" y="T7"/>
                                </a:cxn>
                                <a:cxn ang="T74">
                                  <a:pos x="T8" y="T9"/>
                                </a:cxn>
                                <a:cxn ang="T75">
                                  <a:pos x="T10" y="T11"/>
                                </a:cxn>
                                <a:cxn ang="T76">
                                  <a:pos x="T12" y="T13"/>
                                </a:cxn>
                                <a:cxn ang="T77">
                                  <a:pos x="T14" y="T15"/>
                                </a:cxn>
                                <a:cxn ang="T78">
                                  <a:pos x="T16" y="T17"/>
                                </a:cxn>
                                <a:cxn ang="T79">
                                  <a:pos x="T18" y="T19"/>
                                </a:cxn>
                                <a:cxn ang="T80">
                                  <a:pos x="T20" y="T21"/>
                                </a:cxn>
                                <a:cxn ang="T81">
                                  <a:pos x="T22" y="T23"/>
                                </a:cxn>
                                <a:cxn ang="T82">
                                  <a:pos x="T24" y="T25"/>
                                </a:cxn>
                                <a:cxn ang="T83">
                                  <a:pos x="T26" y="T27"/>
                                </a:cxn>
                                <a:cxn ang="T84">
                                  <a:pos x="T28" y="T29"/>
                                </a:cxn>
                                <a:cxn ang="T85">
                                  <a:pos x="T30" y="T31"/>
                                </a:cxn>
                                <a:cxn ang="T86">
                                  <a:pos x="T32" y="T33"/>
                                </a:cxn>
                                <a:cxn ang="T87">
                                  <a:pos x="T34" y="T35"/>
                                </a:cxn>
                                <a:cxn ang="T88">
                                  <a:pos x="T36" y="T37"/>
                                </a:cxn>
                                <a:cxn ang="T89">
                                  <a:pos x="T38" y="T39"/>
                                </a:cxn>
                                <a:cxn ang="T90">
                                  <a:pos x="T40" y="T41"/>
                                </a:cxn>
                                <a:cxn ang="T91">
                                  <a:pos x="T42" y="T43"/>
                                </a:cxn>
                                <a:cxn ang="T92">
                                  <a:pos x="T44" y="T45"/>
                                </a:cxn>
                                <a:cxn ang="T93">
                                  <a:pos x="T46" y="T47"/>
                                </a:cxn>
                                <a:cxn ang="T94">
                                  <a:pos x="T48" y="T49"/>
                                </a:cxn>
                                <a:cxn ang="T95">
                                  <a:pos x="T50" y="T51"/>
                                </a:cxn>
                                <a:cxn ang="T96">
                                  <a:pos x="T52" y="T53"/>
                                </a:cxn>
                                <a:cxn ang="T97">
                                  <a:pos x="T54" y="T55"/>
                                </a:cxn>
                                <a:cxn ang="T98">
                                  <a:pos x="T56" y="T57"/>
                                </a:cxn>
                                <a:cxn ang="T99">
                                  <a:pos x="T58" y="T59"/>
                                </a:cxn>
                                <a:cxn ang="T100">
                                  <a:pos x="T60" y="T61"/>
                                </a:cxn>
                                <a:cxn ang="T101">
                                  <a:pos x="T62" y="T63"/>
                                </a:cxn>
                                <a:cxn ang="T102">
                                  <a:pos x="T64" y="T65"/>
                                </a:cxn>
                                <a:cxn ang="T103">
                                  <a:pos x="T66" y="T67"/>
                                </a:cxn>
                                <a:cxn ang="T104">
                                  <a:pos x="T68" y="T69"/>
                                </a:cxn>
                              </a:cxnLst>
                              <a:rect l="T105" t="T106" r="T107" b="T108"/>
                              <a:pathLst>
                                <a:path w="336" h="318">
                                  <a:moveTo>
                                    <a:pt x="300" y="120"/>
                                  </a:moveTo>
                                  <a:lnTo>
                                    <a:pt x="306" y="120"/>
                                  </a:lnTo>
                                  <a:lnTo>
                                    <a:pt x="306" y="126"/>
                                  </a:lnTo>
                                  <a:lnTo>
                                    <a:pt x="312" y="138"/>
                                  </a:lnTo>
                                  <a:lnTo>
                                    <a:pt x="336" y="132"/>
                                  </a:lnTo>
                                  <a:lnTo>
                                    <a:pt x="330" y="120"/>
                                  </a:lnTo>
                                  <a:lnTo>
                                    <a:pt x="324" y="102"/>
                                  </a:lnTo>
                                  <a:lnTo>
                                    <a:pt x="324" y="60"/>
                                  </a:lnTo>
                                  <a:lnTo>
                                    <a:pt x="330" y="42"/>
                                  </a:lnTo>
                                  <a:lnTo>
                                    <a:pt x="330" y="6"/>
                                  </a:lnTo>
                                  <a:lnTo>
                                    <a:pt x="324" y="0"/>
                                  </a:lnTo>
                                  <a:lnTo>
                                    <a:pt x="318" y="0"/>
                                  </a:lnTo>
                                  <a:lnTo>
                                    <a:pt x="312" y="6"/>
                                  </a:lnTo>
                                  <a:lnTo>
                                    <a:pt x="306" y="18"/>
                                  </a:lnTo>
                                  <a:lnTo>
                                    <a:pt x="300" y="36"/>
                                  </a:lnTo>
                                  <a:lnTo>
                                    <a:pt x="288" y="60"/>
                                  </a:lnTo>
                                  <a:lnTo>
                                    <a:pt x="282" y="66"/>
                                  </a:lnTo>
                                  <a:lnTo>
                                    <a:pt x="282" y="72"/>
                                  </a:lnTo>
                                  <a:lnTo>
                                    <a:pt x="276" y="72"/>
                                  </a:lnTo>
                                  <a:lnTo>
                                    <a:pt x="264" y="78"/>
                                  </a:lnTo>
                                  <a:lnTo>
                                    <a:pt x="234" y="108"/>
                                  </a:lnTo>
                                  <a:lnTo>
                                    <a:pt x="228" y="120"/>
                                  </a:lnTo>
                                  <a:lnTo>
                                    <a:pt x="216" y="132"/>
                                  </a:lnTo>
                                  <a:lnTo>
                                    <a:pt x="204" y="138"/>
                                  </a:lnTo>
                                  <a:lnTo>
                                    <a:pt x="198" y="150"/>
                                  </a:lnTo>
                                  <a:lnTo>
                                    <a:pt x="198" y="168"/>
                                  </a:lnTo>
                                  <a:lnTo>
                                    <a:pt x="192" y="180"/>
                                  </a:lnTo>
                                  <a:lnTo>
                                    <a:pt x="192" y="186"/>
                                  </a:lnTo>
                                  <a:lnTo>
                                    <a:pt x="186" y="192"/>
                                  </a:lnTo>
                                  <a:lnTo>
                                    <a:pt x="150" y="192"/>
                                  </a:lnTo>
                                  <a:lnTo>
                                    <a:pt x="132" y="186"/>
                                  </a:lnTo>
                                  <a:lnTo>
                                    <a:pt x="90" y="186"/>
                                  </a:lnTo>
                                  <a:lnTo>
                                    <a:pt x="72" y="192"/>
                                  </a:lnTo>
                                  <a:lnTo>
                                    <a:pt x="48" y="204"/>
                                  </a:lnTo>
                                  <a:lnTo>
                                    <a:pt x="24" y="204"/>
                                  </a:lnTo>
                                  <a:lnTo>
                                    <a:pt x="12" y="192"/>
                                  </a:lnTo>
                                  <a:lnTo>
                                    <a:pt x="0" y="186"/>
                                  </a:lnTo>
                                  <a:lnTo>
                                    <a:pt x="0" y="198"/>
                                  </a:lnTo>
                                  <a:lnTo>
                                    <a:pt x="18" y="216"/>
                                  </a:lnTo>
                                  <a:lnTo>
                                    <a:pt x="30" y="240"/>
                                  </a:lnTo>
                                  <a:lnTo>
                                    <a:pt x="54" y="264"/>
                                  </a:lnTo>
                                  <a:lnTo>
                                    <a:pt x="60" y="276"/>
                                  </a:lnTo>
                                  <a:lnTo>
                                    <a:pt x="72" y="282"/>
                                  </a:lnTo>
                                  <a:lnTo>
                                    <a:pt x="78" y="294"/>
                                  </a:lnTo>
                                  <a:lnTo>
                                    <a:pt x="96" y="294"/>
                                  </a:lnTo>
                                  <a:lnTo>
                                    <a:pt x="132" y="300"/>
                                  </a:lnTo>
                                  <a:lnTo>
                                    <a:pt x="228" y="312"/>
                                  </a:lnTo>
                                  <a:lnTo>
                                    <a:pt x="270" y="318"/>
                                  </a:lnTo>
                                  <a:lnTo>
                                    <a:pt x="264" y="306"/>
                                  </a:lnTo>
                                  <a:lnTo>
                                    <a:pt x="258" y="300"/>
                                  </a:lnTo>
                                  <a:lnTo>
                                    <a:pt x="252" y="288"/>
                                  </a:lnTo>
                                  <a:lnTo>
                                    <a:pt x="252" y="276"/>
                                  </a:lnTo>
                                  <a:lnTo>
                                    <a:pt x="258" y="270"/>
                                  </a:lnTo>
                                  <a:lnTo>
                                    <a:pt x="264" y="258"/>
                                  </a:lnTo>
                                  <a:lnTo>
                                    <a:pt x="270" y="252"/>
                                  </a:lnTo>
                                  <a:lnTo>
                                    <a:pt x="276" y="240"/>
                                  </a:lnTo>
                                  <a:lnTo>
                                    <a:pt x="276" y="228"/>
                                  </a:lnTo>
                                  <a:lnTo>
                                    <a:pt x="282" y="216"/>
                                  </a:lnTo>
                                  <a:lnTo>
                                    <a:pt x="282" y="204"/>
                                  </a:lnTo>
                                  <a:lnTo>
                                    <a:pt x="288" y="198"/>
                                  </a:lnTo>
                                  <a:lnTo>
                                    <a:pt x="288" y="192"/>
                                  </a:lnTo>
                                  <a:lnTo>
                                    <a:pt x="300" y="192"/>
                                  </a:lnTo>
                                  <a:lnTo>
                                    <a:pt x="300" y="198"/>
                                  </a:lnTo>
                                  <a:lnTo>
                                    <a:pt x="306" y="198"/>
                                  </a:lnTo>
                                  <a:lnTo>
                                    <a:pt x="306" y="192"/>
                                  </a:lnTo>
                                  <a:lnTo>
                                    <a:pt x="288" y="174"/>
                                  </a:lnTo>
                                  <a:lnTo>
                                    <a:pt x="288" y="144"/>
                                  </a:lnTo>
                                  <a:lnTo>
                                    <a:pt x="294" y="132"/>
                                  </a:lnTo>
                                  <a:lnTo>
                                    <a:pt x="294" y="126"/>
                                  </a:lnTo>
                                  <a:lnTo>
                                    <a:pt x="300" y="120"/>
                                  </a:lnTo>
                                  <a:close/>
                                </a:path>
                              </a:pathLst>
                            </a:custGeom>
                            <a:solidFill>
                              <a:srgbClr val="33334B"/>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20" name="Ukraine" descr="© INSCALE GmbH, 15.06.2010"/>
                            <a:cNvSpPr>
                              <a:spLocks/>
                            </a:cNvSpPr>
                          </a:nvSpPr>
                          <a:spPr bwMode="gray">
                            <a:xfrm>
                              <a:off x="2964" y="535"/>
                              <a:ext cx="286" cy="160"/>
                            </a:xfrm>
                            <a:custGeom>
                              <a:avLst/>
                              <a:gdLst>
                                <a:gd name="T0" fmla="*/ 2147483647 w 1116"/>
                                <a:gd name="T1" fmla="*/ 2147483647 h 624"/>
                                <a:gd name="T2" fmla="*/ 2147483647 w 1116"/>
                                <a:gd name="T3" fmla="*/ 2147483647 h 624"/>
                                <a:gd name="T4" fmla="*/ 2147483647 w 1116"/>
                                <a:gd name="T5" fmla="*/ 2147483647 h 624"/>
                                <a:gd name="T6" fmla="*/ 2147483647 w 1116"/>
                                <a:gd name="T7" fmla="*/ 2147483647 h 624"/>
                                <a:gd name="T8" fmla="*/ 2147483647 w 1116"/>
                                <a:gd name="T9" fmla="*/ 2147483647 h 624"/>
                                <a:gd name="T10" fmla="*/ 2147483647 w 1116"/>
                                <a:gd name="T11" fmla="*/ 2147483647 h 624"/>
                                <a:gd name="T12" fmla="*/ 2147483647 w 1116"/>
                                <a:gd name="T13" fmla="*/ 2147483647 h 624"/>
                                <a:gd name="T14" fmla="*/ 2147483647 w 1116"/>
                                <a:gd name="T15" fmla="*/ 2147483647 h 624"/>
                                <a:gd name="T16" fmla="*/ 2147483647 w 1116"/>
                                <a:gd name="T17" fmla="*/ 2147483647 h 624"/>
                                <a:gd name="T18" fmla="*/ 2147483647 w 1116"/>
                                <a:gd name="T19" fmla="*/ 2147483647 h 624"/>
                                <a:gd name="T20" fmla="*/ 2147483647 w 1116"/>
                                <a:gd name="T21" fmla="*/ 2147483647 h 624"/>
                                <a:gd name="T22" fmla="*/ 2147483647 w 1116"/>
                                <a:gd name="T23" fmla="*/ 2147483647 h 624"/>
                                <a:gd name="T24" fmla="*/ 2147483647 w 1116"/>
                                <a:gd name="T25" fmla="*/ 2147483647 h 624"/>
                                <a:gd name="T26" fmla="*/ 2147483647 w 1116"/>
                                <a:gd name="T27" fmla="*/ 2147483647 h 624"/>
                                <a:gd name="T28" fmla="*/ 2147483647 w 1116"/>
                                <a:gd name="T29" fmla="*/ 2147483647 h 624"/>
                                <a:gd name="T30" fmla="*/ 2147483647 w 1116"/>
                                <a:gd name="T31" fmla="*/ 2147483647 h 624"/>
                                <a:gd name="T32" fmla="*/ 2147483647 w 1116"/>
                                <a:gd name="T33" fmla="*/ 2147483647 h 624"/>
                                <a:gd name="T34" fmla="*/ 2147483647 w 1116"/>
                                <a:gd name="T35" fmla="*/ 2147483647 h 624"/>
                                <a:gd name="T36" fmla="*/ 2147483647 w 1116"/>
                                <a:gd name="T37" fmla="*/ 2147483647 h 624"/>
                                <a:gd name="T38" fmla="*/ 2147483647 w 1116"/>
                                <a:gd name="T39" fmla="*/ 2147483647 h 624"/>
                                <a:gd name="T40" fmla="*/ 2147483647 w 1116"/>
                                <a:gd name="T41" fmla="*/ 2147483647 h 624"/>
                                <a:gd name="T42" fmla="*/ 2147483647 w 1116"/>
                                <a:gd name="T43" fmla="*/ 2147483647 h 624"/>
                                <a:gd name="T44" fmla="*/ 2147483647 w 1116"/>
                                <a:gd name="T45" fmla="*/ 2147483647 h 624"/>
                                <a:gd name="T46" fmla="*/ 2147483647 w 1116"/>
                                <a:gd name="T47" fmla="*/ 2147483647 h 624"/>
                                <a:gd name="T48" fmla="*/ 2147483647 w 1116"/>
                                <a:gd name="T49" fmla="*/ 2147483647 h 624"/>
                                <a:gd name="T50" fmla="*/ 2147483647 w 1116"/>
                                <a:gd name="T51" fmla="*/ 2147483647 h 624"/>
                                <a:gd name="T52" fmla="*/ 2147483647 w 1116"/>
                                <a:gd name="T53" fmla="*/ 2147483647 h 624"/>
                                <a:gd name="T54" fmla="*/ 2147483647 w 1116"/>
                                <a:gd name="T55" fmla="*/ 2147483647 h 624"/>
                                <a:gd name="T56" fmla="*/ 2147483647 w 1116"/>
                                <a:gd name="T57" fmla="*/ 2147483647 h 624"/>
                                <a:gd name="T58" fmla="*/ 2147483647 w 1116"/>
                                <a:gd name="T59" fmla="*/ 2147483647 h 624"/>
                                <a:gd name="T60" fmla="*/ 2147483647 w 1116"/>
                                <a:gd name="T61" fmla="*/ 2147483647 h 624"/>
                                <a:gd name="T62" fmla="*/ 2147483647 w 1116"/>
                                <a:gd name="T63" fmla="*/ 2147483647 h 624"/>
                                <a:gd name="T64" fmla="*/ 2147483647 w 1116"/>
                                <a:gd name="T65" fmla="*/ 2147483647 h 624"/>
                                <a:gd name="T66" fmla="*/ 2147483647 w 1116"/>
                                <a:gd name="T67" fmla="*/ 2147483647 h 624"/>
                                <a:gd name="T68" fmla="*/ 2147483647 w 1116"/>
                                <a:gd name="T69" fmla="*/ 2147483647 h 624"/>
                                <a:gd name="T70" fmla="*/ 2147483647 w 1116"/>
                                <a:gd name="T71" fmla="*/ 2147483647 h 624"/>
                                <a:gd name="T72" fmla="*/ 2147483647 w 1116"/>
                                <a:gd name="T73" fmla="*/ 2147483647 h 624"/>
                                <a:gd name="T74" fmla="*/ 2147483647 w 1116"/>
                                <a:gd name="T75" fmla="*/ 2147483647 h 624"/>
                                <a:gd name="T76" fmla="*/ 2147483647 w 1116"/>
                                <a:gd name="T77" fmla="*/ 2147483647 h 624"/>
                                <a:gd name="T78" fmla="*/ 2147483647 w 1116"/>
                                <a:gd name="T79" fmla="*/ 2147483647 h 624"/>
                                <a:gd name="T80" fmla="*/ 2147483647 w 1116"/>
                                <a:gd name="T81" fmla="*/ 2147483647 h 624"/>
                                <a:gd name="T82" fmla="*/ 2147483647 w 1116"/>
                                <a:gd name="T83" fmla="*/ 2147483647 h 624"/>
                                <a:gd name="T84" fmla="*/ 2147483647 w 1116"/>
                                <a:gd name="T85" fmla="*/ 2147483647 h 624"/>
                                <a:gd name="T86" fmla="*/ 2147483647 w 1116"/>
                                <a:gd name="T87" fmla="*/ 2147483647 h 624"/>
                                <a:gd name="T88" fmla="*/ 2147483647 w 1116"/>
                                <a:gd name="T89" fmla="*/ 0 h 624"/>
                                <a:gd name="T90" fmla="*/ 2147483647 w 1116"/>
                                <a:gd name="T91" fmla="*/ 2147483647 h 624"/>
                                <a:gd name="T92" fmla="*/ 2147483647 w 1116"/>
                                <a:gd name="T93" fmla="*/ 2147483647 h 624"/>
                                <a:gd name="T94" fmla="*/ 2147483647 w 1116"/>
                                <a:gd name="T95" fmla="*/ 2147483647 h 624"/>
                                <a:gd name="T96" fmla="*/ 2147483647 w 1116"/>
                                <a:gd name="T97" fmla="*/ 2147483647 h 624"/>
                                <a:gd name="T98" fmla="*/ 2147483647 w 1116"/>
                                <a:gd name="T99" fmla="*/ 2147483647 h 624"/>
                                <a:gd name="T100" fmla="*/ 2147483647 w 1116"/>
                                <a:gd name="T101" fmla="*/ 2147483647 h 624"/>
                                <a:gd name="T102" fmla="*/ 2147483647 w 1116"/>
                                <a:gd name="T103" fmla="*/ 2147483647 h 624"/>
                                <a:gd name="T104" fmla="*/ 2147483647 w 1116"/>
                                <a:gd name="T105" fmla="*/ 2147483647 h 624"/>
                                <a:gd name="T106" fmla="*/ 2147483647 w 1116"/>
                                <a:gd name="T107" fmla="*/ 2147483647 h 624"/>
                                <a:gd name="T108" fmla="*/ 2147483647 w 1116"/>
                                <a:gd name="T109" fmla="*/ 2147483647 h 624"/>
                                <a:gd name="T110" fmla="*/ 2147483647 w 1116"/>
                                <a:gd name="T111" fmla="*/ 2147483647 h 624"/>
                                <a:gd name="T112" fmla="*/ 2147483647 w 1116"/>
                                <a:gd name="T113" fmla="*/ 2147483647 h 624"/>
                                <a:gd name="T114" fmla="*/ 2147483647 w 1116"/>
                                <a:gd name="T115" fmla="*/ 2147483647 h 624"/>
                                <a:gd name="T116" fmla="*/ 2147483647 w 1116"/>
                                <a:gd name="T117" fmla="*/ 2147483647 h 624"/>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w 1116"/>
                                <a:gd name="T178" fmla="*/ 0 h 624"/>
                                <a:gd name="T179" fmla="*/ 1116 w 1116"/>
                                <a:gd name="T180" fmla="*/ 624 h 624"/>
                              </a:gdLst>
                              <a:ahLst/>
                              <a:cxnLst>
                                <a:cxn ang="T118">
                                  <a:pos x="T0" y="T1"/>
                                </a:cxn>
                                <a:cxn ang="T119">
                                  <a:pos x="T2" y="T3"/>
                                </a:cxn>
                                <a:cxn ang="T120">
                                  <a:pos x="T4" y="T5"/>
                                </a:cxn>
                                <a:cxn ang="T121">
                                  <a:pos x="T6" y="T7"/>
                                </a:cxn>
                                <a:cxn ang="T122">
                                  <a:pos x="T8" y="T9"/>
                                </a:cxn>
                                <a:cxn ang="T123">
                                  <a:pos x="T10" y="T11"/>
                                </a:cxn>
                                <a:cxn ang="T124">
                                  <a:pos x="T12" y="T13"/>
                                </a:cxn>
                                <a:cxn ang="T125">
                                  <a:pos x="T14" y="T15"/>
                                </a:cxn>
                                <a:cxn ang="T126">
                                  <a:pos x="T16" y="T17"/>
                                </a:cxn>
                                <a:cxn ang="T127">
                                  <a:pos x="T18" y="T19"/>
                                </a:cxn>
                                <a:cxn ang="T128">
                                  <a:pos x="T20" y="T21"/>
                                </a:cxn>
                                <a:cxn ang="T129">
                                  <a:pos x="T22" y="T23"/>
                                </a:cxn>
                                <a:cxn ang="T130">
                                  <a:pos x="T24" y="T25"/>
                                </a:cxn>
                                <a:cxn ang="T131">
                                  <a:pos x="T26" y="T27"/>
                                </a:cxn>
                                <a:cxn ang="T132">
                                  <a:pos x="T28" y="T29"/>
                                </a:cxn>
                                <a:cxn ang="T133">
                                  <a:pos x="T30" y="T31"/>
                                </a:cxn>
                                <a:cxn ang="T134">
                                  <a:pos x="T32" y="T33"/>
                                </a:cxn>
                                <a:cxn ang="T135">
                                  <a:pos x="T34" y="T35"/>
                                </a:cxn>
                                <a:cxn ang="T136">
                                  <a:pos x="T36" y="T37"/>
                                </a:cxn>
                                <a:cxn ang="T137">
                                  <a:pos x="T38" y="T39"/>
                                </a:cxn>
                                <a:cxn ang="T138">
                                  <a:pos x="T40" y="T41"/>
                                </a:cxn>
                                <a:cxn ang="T139">
                                  <a:pos x="T42" y="T43"/>
                                </a:cxn>
                                <a:cxn ang="T140">
                                  <a:pos x="T44" y="T45"/>
                                </a:cxn>
                                <a:cxn ang="T141">
                                  <a:pos x="T46" y="T47"/>
                                </a:cxn>
                                <a:cxn ang="T142">
                                  <a:pos x="T48" y="T49"/>
                                </a:cxn>
                                <a:cxn ang="T143">
                                  <a:pos x="T50" y="T51"/>
                                </a:cxn>
                                <a:cxn ang="T144">
                                  <a:pos x="T52" y="T53"/>
                                </a:cxn>
                                <a:cxn ang="T145">
                                  <a:pos x="T54" y="T55"/>
                                </a:cxn>
                                <a:cxn ang="T146">
                                  <a:pos x="T56" y="T57"/>
                                </a:cxn>
                                <a:cxn ang="T147">
                                  <a:pos x="T58" y="T59"/>
                                </a:cxn>
                                <a:cxn ang="T148">
                                  <a:pos x="T60" y="T61"/>
                                </a:cxn>
                                <a:cxn ang="T149">
                                  <a:pos x="T62" y="T63"/>
                                </a:cxn>
                                <a:cxn ang="T150">
                                  <a:pos x="T64" y="T65"/>
                                </a:cxn>
                                <a:cxn ang="T151">
                                  <a:pos x="T66" y="T67"/>
                                </a:cxn>
                                <a:cxn ang="T152">
                                  <a:pos x="T68" y="T69"/>
                                </a:cxn>
                                <a:cxn ang="T153">
                                  <a:pos x="T70" y="T71"/>
                                </a:cxn>
                                <a:cxn ang="T154">
                                  <a:pos x="T72" y="T73"/>
                                </a:cxn>
                                <a:cxn ang="T155">
                                  <a:pos x="T74" y="T75"/>
                                </a:cxn>
                                <a:cxn ang="T156">
                                  <a:pos x="T76" y="T77"/>
                                </a:cxn>
                                <a:cxn ang="T157">
                                  <a:pos x="T78" y="T79"/>
                                </a:cxn>
                                <a:cxn ang="T158">
                                  <a:pos x="T80" y="T81"/>
                                </a:cxn>
                                <a:cxn ang="T159">
                                  <a:pos x="T82" y="T83"/>
                                </a:cxn>
                                <a:cxn ang="T160">
                                  <a:pos x="T84" y="T85"/>
                                </a:cxn>
                                <a:cxn ang="T161">
                                  <a:pos x="T86" y="T87"/>
                                </a:cxn>
                                <a:cxn ang="T162">
                                  <a:pos x="T88" y="T89"/>
                                </a:cxn>
                                <a:cxn ang="T163">
                                  <a:pos x="T90" y="T91"/>
                                </a:cxn>
                                <a:cxn ang="T164">
                                  <a:pos x="T92" y="T93"/>
                                </a:cxn>
                                <a:cxn ang="T165">
                                  <a:pos x="T94" y="T95"/>
                                </a:cxn>
                                <a:cxn ang="T166">
                                  <a:pos x="T96" y="T97"/>
                                </a:cxn>
                                <a:cxn ang="T167">
                                  <a:pos x="T98" y="T99"/>
                                </a:cxn>
                                <a:cxn ang="T168">
                                  <a:pos x="T100" y="T101"/>
                                </a:cxn>
                                <a:cxn ang="T169">
                                  <a:pos x="T102" y="T103"/>
                                </a:cxn>
                                <a:cxn ang="T170">
                                  <a:pos x="T104" y="T105"/>
                                </a:cxn>
                                <a:cxn ang="T171">
                                  <a:pos x="T106" y="T107"/>
                                </a:cxn>
                                <a:cxn ang="T172">
                                  <a:pos x="T108" y="T109"/>
                                </a:cxn>
                                <a:cxn ang="T173">
                                  <a:pos x="T110" y="T111"/>
                                </a:cxn>
                                <a:cxn ang="T174">
                                  <a:pos x="T112" y="T113"/>
                                </a:cxn>
                                <a:cxn ang="T175">
                                  <a:pos x="T114" y="T115"/>
                                </a:cxn>
                                <a:cxn ang="T176">
                                  <a:pos x="T116" y="T117"/>
                                </a:cxn>
                              </a:cxnLst>
                              <a:rect l="T177" t="T178" r="T179" b="T180"/>
                              <a:pathLst>
                                <a:path w="1116" h="624">
                                  <a:moveTo>
                                    <a:pt x="24" y="324"/>
                                  </a:moveTo>
                                  <a:lnTo>
                                    <a:pt x="30" y="324"/>
                                  </a:lnTo>
                                  <a:lnTo>
                                    <a:pt x="36" y="330"/>
                                  </a:lnTo>
                                  <a:lnTo>
                                    <a:pt x="48" y="330"/>
                                  </a:lnTo>
                                  <a:lnTo>
                                    <a:pt x="54" y="336"/>
                                  </a:lnTo>
                                  <a:lnTo>
                                    <a:pt x="78" y="336"/>
                                  </a:lnTo>
                                  <a:lnTo>
                                    <a:pt x="84" y="342"/>
                                  </a:lnTo>
                                  <a:lnTo>
                                    <a:pt x="108" y="342"/>
                                  </a:lnTo>
                                  <a:lnTo>
                                    <a:pt x="114" y="348"/>
                                  </a:lnTo>
                                  <a:lnTo>
                                    <a:pt x="126" y="342"/>
                                  </a:lnTo>
                                  <a:lnTo>
                                    <a:pt x="132" y="342"/>
                                  </a:lnTo>
                                  <a:lnTo>
                                    <a:pt x="144" y="336"/>
                                  </a:lnTo>
                                  <a:lnTo>
                                    <a:pt x="150" y="336"/>
                                  </a:lnTo>
                                  <a:lnTo>
                                    <a:pt x="174" y="360"/>
                                  </a:lnTo>
                                  <a:lnTo>
                                    <a:pt x="186" y="360"/>
                                  </a:lnTo>
                                  <a:lnTo>
                                    <a:pt x="198" y="348"/>
                                  </a:lnTo>
                                  <a:lnTo>
                                    <a:pt x="198" y="342"/>
                                  </a:lnTo>
                                  <a:lnTo>
                                    <a:pt x="222" y="348"/>
                                  </a:lnTo>
                                  <a:lnTo>
                                    <a:pt x="228" y="336"/>
                                  </a:lnTo>
                                  <a:lnTo>
                                    <a:pt x="234" y="342"/>
                                  </a:lnTo>
                                  <a:lnTo>
                                    <a:pt x="252" y="342"/>
                                  </a:lnTo>
                                  <a:lnTo>
                                    <a:pt x="258" y="336"/>
                                  </a:lnTo>
                                  <a:lnTo>
                                    <a:pt x="258" y="330"/>
                                  </a:lnTo>
                                  <a:lnTo>
                                    <a:pt x="270" y="318"/>
                                  </a:lnTo>
                                  <a:lnTo>
                                    <a:pt x="282" y="318"/>
                                  </a:lnTo>
                                  <a:lnTo>
                                    <a:pt x="288" y="306"/>
                                  </a:lnTo>
                                  <a:lnTo>
                                    <a:pt x="294" y="306"/>
                                  </a:lnTo>
                                  <a:lnTo>
                                    <a:pt x="306" y="312"/>
                                  </a:lnTo>
                                  <a:lnTo>
                                    <a:pt x="318" y="312"/>
                                  </a:lnTo>
                                  <a:lnTo>
                                    <a:pt x="318" y="306"/>
                                  </a:lnTo>
                                  <a:lnTo>
                                    <a:pt x="324" y="306"/>
                                  </a:lnTo>
                                  <a:lnTo>
                                    <a:pt x="336" y="300"/>
                                  </a:lnTo>
                                  <a:lnTo>
                                    <a:pt x="342" y="300"/>
                                  </a:lnTo>
                                  <a:lnTo>
                                    <a:pt x="354" y="312"/>
                                  </a:lnTo>
                                  <a:lnTo>
                                    <a:pt x="360" y="312"/>
                                  </a:lnTo>
                                  <a:lnTo>
                                    <a:pt x="360" y="318"/>
                                  </a:lnTo>
                                  <a:lnTo>
                                    <a:pt x="402" y="318"/>
                                  </a:lnTo>
                                  <a:lnTo>
                                    <a:pt x="408" y="324"/>
                                  </a:lnTo>
                                  <a:lnTo>
                                    <a:pt x="408" y="336"/>
                                  </a:lnTo>
                                  <a:lnTo>
                                    <a:pt x="426" y="336"/>
                                  </a:lnTo>
                                  <a:lnTo>
                                    <a:pt x="438" y="342"/>
                                  </a:lnTo>
                                  <a:lnTo>
                                    <a:pt x="444" y="348"/>
                                  </a:lnTo>
                                  <a:lnTo>
                                    <a:pt x="450" y="360"/>
                                  </a:lnTo>
                                  <a:lnTo>
                                    <a:pt x="444" y="366"/>
                                  </a:lnTo>
                                  <a:lnTo>
                                    <a:pt x="444" y="390"/>
                                  </a:lnTo>
                                  <a:lnTo>
                                    <a:pt x="456" y="384"/>
                                  </a:lnTo>
                                  <a:lnTo>
                                    <a:pt x="462" y="384"/>
                                  </a:lnTo>
                                  <a:lnTo>
                                    <a:pt x="468" y="390"/>
                                  </a:lnTo>
                                  <a:lnTo>
                                    <a:pt x="462" y="396"/>
                                  </a:lnTo>
                                  <a:lnTo>
                                    <a:pt x="462" y="414"/>
                                  </a:lnTo>
                                  <a:lnTo>
                                    <a:pt x="474" y="414"/>
                                  </a:lnTo>
                                  <a:lnTo>
                                    <a:pt x="480" y="420"/>
                                  </a:lnTo>
                                  <a:lnTo>
                                    <a:pt x="492" y="420"/>
                                  </a:lnTo>
                                  <a:lnTo>
                                    <a:pt x="498" y="426"/>
                                  </a:lnTo>
                                  <a:lnTo>
                                    <a:pt x="498" y="456"/>
                                  </a:lnTo>
                                  <a:lnTo>
                                    <a:pt x="492" y="456"/>
                                  </a:lnTo>
                                  <a:lnTo>
                                    <a:pt x="480" y="462"/>
                                  </a:lnTo>
                                  <a:lnTo>
                                    <a:pt x="462" y="462"/>
                                  </a:lnTo>
                                  <a:lnTo>
                                    <a:pt x="456" y="456"/>
                                  </a:lnTo>
                                  <a:lnTo>
                                    <a:pt x="438" y="456"/>
                                  </a:lnTo>
                                  <a:lnTo>
                                    <a:pt x="432" y="462"/>
                                  </a:lnTo>
                                  <a:lnTo>
                                    <a:pt x="432" y="468"/>
                                  </a:lnTo>
                                  <a:lnTo>
                                    <a:pt x="438" y="468"/>
                                  </a:lnTo>
                                  <a:lnTo>
                                    <a:pt x="450" y="474"/>
                                  </a:lnTo>
                                  <a:lnTo>
                                    <a:pt x="456" y="480"/>
                                  </a:lnTo>
                                  <a:lnTo>
                                    <a:pt x="438" y="492"/>
                                  </a:lnTo>
                                  <a:lnTo>
                                    <a:pt x="432" y="498"/>
                                  </a:lnTo>
                                  <a:lnTo>
                                    <a:pt x="420" y="504"/>
                                  </a:lnTo>
                                  <a:lnTo>
                                    <a:pt x="414" y="504"/>
                                  </a:lnTo>
                                  <a:lnTo>
                                    <a:pt x="414" y="516"/>
                                  </a:lnTo>
                                  <a:lnTo>
                                    <a:pt x="420" y="522"/>
                                  </a:lnTo>
                                  <a:lnTo>
                                    <a:pt x="420" y="534"/>
                                  </a:lnTo>
                                  <a:lnTo>
                                    <a:pt x="396" y="540"/>
                                  </a:lnTo>
                                  <a:lnTo>
                                    <a:pt x="390" y="528"/>
                                  </a:lnTo>
                                  <a:lnTo>
                                    <a:pt x="390" y="516"/>
                                  </a:lnTo>
                                  <a:lnTo>
                                    <a:pt x="390" y="528"/>
                                  </a:lnTo>
                                  <a:lnTo>
                                    <a:pt x="396" y="540"/>
                                  </a:lnTo>
                                  <a:lnTo>
                                    <a:pt x="396" y="546"/>
                                  </a:lnTo>
                                  <a:lnTo>
                                    <a:pt x="408" y="552"/>
                                  </a:lnTo>
                                  <a:lnTo>
                                    <a:pt x="438" y="552"/>
                                  </a:lnTo>
                                  <a:lnTo>
                                    <a:pt x="444" y="546"/>
                                  </a:lnTo>
                                  <a:lnTo>
                                    <a:pt x="450" y="546"/>
                                  </a:lnTo>
                                  <a:lnTo>
                                    <a:pt x="456" y="540"/>
                                  </a:lnTo>
                                  <a:lnTo>
                                    <a:pt x="474" y="540"/>
                                  </a:lnTo>
                                  <a:lnTo>
                                    <a:pt x="480" y="534"/>
                                  </a:lnTo>
                                  <a:lnTo>
                                    <a:pt x="486" y="534"/>
                                  </a:lnTo>
                                  <a:lnTo>
                                    <a:pt x="480" y="528"/>
                                  </a:lnTo>
                                  <a:lnTo>
                                    <a:pt x="486" y="528"/>
                                  </a:lnTo>
                                  <a:lnTo>
                                    <a:pt x="492" y="522"/>
                                  </a:lnTo>
                                  <a:lnTo>
                                    <a:pt x="510" y="516"/>
                                  </a:lnTo>
                                  <a:lnTo>
                                    <a:pt x="522" y="510"/>
                                  </a:lnTo>
                                  <a:lnTo>
                                    <a:pt x="528" y="504"/>
                                  </a:lnTo>
                                  <a:lnTo>
                                    <a:pt x="534" y="492"/>
                                  </a:lnTo>
                                  <a:lnTo>
                                    <a:pt x="540" y="486"/>
                                  </a:lnTo>
                                  <a:lnTo>
                                    <a:pt x="546" y="474"/>
                                  </a:lnTo>
                                  <a:lnTo>
                                    <a:pt x="552" y="468"/>
                                  </a:lnTo>
                                  <a:lnTo>
                                    <a:pt x="552" y="462"/>
                                  </a:lnTo>
                                  <a:lnTo>
                                    <a:pt x="582" y="450"/>
                                  </a:lnTo>
                                  <a:lnTo>
                                    <a:pt x="600" y="438"/>
                                  </a:lnTo>
                                  <a:lnTo>
                                    <a:pt x="612" y="444"/>
                                  </a:lnTo>
                                  <a:lnTo>
                                    <a:pt x="624" y="444"/>
                                  </a:lnTo>
                                  <a:lnTo>
                                    <a:pt x="636" y="450"/>
                                  </a:lnTo>
                                  <a:lnTo>
                                    <a:pt x="654" y="450"/>
                                  </a:lnTo>
                                  <a:lnTo>
                                    <a:pt x="666" y="438"/>
                                  </a:lnTo>
                                  <a:lnTo>
                                    <a:pt x="648" y="462"/>
                                  </a:lnTo>
                                  <a:lnTo>
                                    <a:pt x="624" y="462"/>
                                  </a:lnTo>
                                  <a:lnTo>
                                    <a:pt x="630" y="468"/>
                                  </a:lnTo>
                                  <a:lnTo>
                                    <a:pt x="642" y="474"/>
                                  </a:lnTo>
                                  <a:lnTo>
                                    <a:pt x="654" y="486"/>
                                  </a:lnTo>
                                  <a:lnTo>
                                    <a:pt x="726" y="486"/>
                                  </a:lnTo>
                                  <a:lnTo>
                                    <a:pt x="738" y="504"/>
                                  </a:lnTo>
                                  <a:lnTo>
                                    <a:pt x="726" y="510"/>
                                  </a:lnTo>
                                  <a:lnTo>
                                    <a:pt x="720" y="516"/>
                                  </a:lnTo>
                                  <a:lnTo>
                                    <a:pt x="684" y="534"/>
                                  </a:lnTo>
                                  <a:lnTo>
                                    <a:pt x="678" y="540"/>
                                  </a:lnTo>
                                  <a:lnTo>
                                    <a:pt x="678" y="546"/>
                                  </a:lnTo>
                                  <a:lnTo>
                                    <a:pt x="684" y="546"/>
                                  </a:lnTo>
                                  <a:lnTo>
                                    <a:pt x="690" y="552"/>
                                  </a:lnTo>
                                  <a:lnTo>
                                    <a:pt x="720" y="552"/>
                                  </a:lnTo>
                                  <a:lnTo>
                                    <a:pt x="732" y="558"/>
                                  </a:lnTo>
                                  <a:lnTo>
                                    <a:pt x="744" y="570"/>
                                  </a:lnTo>
                                  <a:lnTo>
                                    <a:pt x="744" y="594"/>
                                  </a:lnTo>
                                  <a:lnTo>
                                    <a:pt x="738" y="606"/>
                                  </a:lnTo>
                                  <a:lnTo>
                                    <a:pt x="738" y="618"/>
                                  </a:lnTo>
                                  <a:lnTo>
                                    <a:pt x="756" y="618"/>
                                  </a:lnTo>
                                  <a:lnTo>
                                    <a:pt x="768" y="624"/>
                                  </a:lnTo>
                                  <a:lnTo>
                                    <a:pt x="780" y="624"/>
                                  </a:lnTo>
                                  <a:lnTo>
                                    <a:pt x="780" y="618"/>
                                  </a:lnTo>
                                  <a:lnTo>
                                    <a:pt x="792" y="606"/>
                                  </a:lnTo>
                                  <a:lnTo>
                                    <a:pt x="804" y="600"/>
                                  </a:lnTo>
                                  <a:lnTo>
                                    <a:pt x="810" y="594"/>
                                  </a:lnTo>
                                  <a:lnTo>
                                    <a:pt x="840" y="594"/>
                                  </a:lnTo>
                                  <a:lnTo>
                                    <a:pt x="858" y="576"/>
                                  </a:lnTo>
                                  <a:lnTo>
                                    <a:pt x="858" y="570"/>
                                  </a:lnTo>
                                  <a:lnTo>
                                    <a:pt x="864" y="564"/>
                                  </a:lnTo>
                                  <a:lnTo>
                                    <a:pt x="870" y="564"/>
                                  </a:lnTo>
                                  <a:lnTo>
                                    <a:pt x="882" y="576"/>
                                  </a:lnTo>
                                  <a:lnTo>
                                    <a:pt x="918" y="570"/>
                                  </a:lnTo>
                                  <a:lnTo>
                                    <a:pt x="918" y="552"/>
                                  </a:lnTo>
                                  <a:lnTo>
                                    <a:pt x="930" y="540"/>
                                  </a:lnTo>
                                  <a:lnTo>
                                    <a:pt x="900" y="540"/>
                                  </a:lnTo>
                                  <a:lnTo>
                                    <a:pt x="894" y="546"/>
                                  </a:lnTo>
                                  <a:lnTo>
                                    <a:pt x="882" y="552"/>
                                  </a:lnTo>
                                  <a:lnTo>
                                    <a:pt x="852" y="552"/>
                                  </a:lnTo>
                                  <a:lnTo>
                                    <a:pt x="846" y="546"/>
                                  </a:lnTo>
                                  <a:lnTo>
                                    <a:pt x="834" y="540"/>
                                  </a:lnTo>
                                  <a:lnTo>
                                    <a:pt x="828" y="534"/>
                                  </a:lnTo>
                                  <a:lnTo>
                                    <a:pt x="828" y="522"/>
                                  </a:lnTo>
                                  <a:lnTo>
                                    <a:pt x="822" y="516"/>
                                  </a:lnTo>
                                  <a:lnTo>
                                    <a:pt x="810" y="516"/>
                                  </a:lnTo>
                                  <a:lnTo>
                                    <a:pt x="786" y="498"/>
                                  </a:lnTo>
                                  <a:lnTo>
                                    <a:pt x="750" y="492"/>
                                  </a:lnTo>
                                  <a:lnTo>
                                    <a:pt x="744" y="480"/>
                                  </a:lnTo>
                                  <a:lnTo>
                                    <a:pt x="810" y="480"/>
                                  </a:lnTo>
                                  <a:lnTo>
                                    <a:pt x="822" y="474"/>
                                  </a:lnTo>
                                  <a:lnTo>
                                    <a:pt x="834" y="462"/>
                                  </a:lnTo>
                                  <a:lnTo>
                                    <a:pt x="846" y="468"/>
                                  </a:lnTo>
                                  <a:lnTo>
                                    <a:pt x="852" y="462"/>
                                  </a:lnTo>
                                  <a:lnTo>
                                    <a:pt x="864" y="456"/>
                                  </a:lnTo>
                                  <a:lnTo>
                                    <a:pt x="870" y="450"/>
                                  </a:lnTo>
                                  <a:lnTo>
                                    <a:pt x="882" y="444"/>
                                  </a:lnTo>
                                  <a:lnTo>
                                    <a:pt x="906" y="444"/>
                                  </a:lnTo>
                                  <a:lnTo>
                                    <a:pt x="918" y="438"/>
                                  </a:lnTo>
                                  <a:lnTo>
                                    <a:pt x="930" y="438"/>
                                  </a:lnTo>
                                  <a:lnTo>
                                    <a:pt x="978" y="408"/>
                                  </a:lnTo>
                                  <a:lnTo>
                                    <a:pt x="1014" y="408"/>
                                  </a:lnTo>
                                  <a:lnTo>
                                    <a:pt x="1014" y="372"/>
                                  </a:lnTo>
                                  <a:lnTo>
                                    <a:pt x="1032" y="372"/>
                                  </a:lnTo>
                                  <a:lnTo>
                                    <a:pt x="1038" y="366"/>
                                  </a:lnTo>
                                  <a:lnTo>
                                    <a:pt x="1038" y="360"/>
                                  </a:lnTo>
                                  <a:lnTo>
                                    <a:pt x="1050" y="348"/>
                                  </a:lnTo>
                                  <a:lnTo>
                                    <a:pt x="1080" y="348"/>
                                  </a:lnTo>
                                  <a:lnTo>
                                    <a:pt x="1092" y="342"/>
                                  </a:lnTo>
                                  <a:lnTo>
                                    <a:pt x="1104" y="342"/>
                                  </a:lnTo>
                                  <a:lnTo>
                                    <a:pt x="1116" y="330"/>
                                  </a:lnTo>
                                  <a:lnTo>
                                    <a:pt x="1116" y="324"/>
                                  </a:lnTo>
                                  <a:lnTo>
                                    <a:pt x="1110" y="312"/>
                                  </a:lnTo>
                                  <a:lnTo>
                                    <a:pt x="1110" y="300"/>
                                  </a:lnTo>
                                  <a:lnTo>
                                    <a:pt x="1098" y="294"/>
                                  </a:lnTo>
                                  <a:lnTo>
                                    <a:pt x="1086" y="282"/>
                                  </a:lnTo>
                                  <a:lnTo>
                                    <a:pt x="1092" y="276"/>
                                  </a:lnTo>
                                  <a:lnTo>
                                    <a:pt x="1110" y="276"/>
                                  </a:lnTo>
                                  <a:lnTo>
                                    <a:pt x="1116" y="270"/>
                                  </a:lnTo>
                                  <a:lnTo>
                                    <a:pt x="1110" y="264"/>
                                  </a:lnTo>
                                  <a:lnTo>
                                    <a:pt x="1104" y="264"/>
                                  </a:lnTo>
                                  <a:lnTo>
                                    <a:pt x="1098" y="258"/>
                                  </a:lnTo>
                                  <a:lnTo>
                                    <a:pt x="1092" y="258"/>
                                  </a:lnTo>
                                  <a:lnTo>
                                    <a:pt x="1110" y="246"/>
                                  </a:lnTo>
                                  <a:lnTo>
                                    <a:pt x="1110" y="222"/>
                                  </a:lnTo>
                                  <a:lnTo>
                                    <a:pt x="1104" y="216"/>
                                  </a:lnTo>
                                  <a:lnTo>
                                    <a:pt x="1080" y="216"/>
                                  </a:lnTo>
                                  <a:lnTo>
                                    <a:pt x="1062" y="204"/>
                                  </a:lnTo>
                                  <a:lnTo>
                                    <a:pt x="1056" y="198"/>
                                  </a:lnTo>
                                  <a:lnTo>
                                    <a:pt x="1056" y="192"/>
                                  </a:lnTo>
                                  <a:lnTo>
                                    <a:pt x="1014" y="192"/>
                                  </a:lnTo>
                                  <a:lnTo>
                                    <a:pt x="1002" y="186"/>
                                  </a:lnTo>
                                  <a:lnTo>
                                    <a:pt x="996" y="180"/>
                                  </a:lnTo>
                                  <a:lnTo>
                                    <a:pt x="978" y="180"/>
                                  </a:lnTo>
                                  <a:lnTo>
                                    <a:pt x="966" y="186"/>
                                  </a:lnTo>
                                  <a:lnTo>
                                    <a:pt x="942" y="162"/>
                                  </a:lnTo>
                                  <a:lnTo>
                                    <a:pt x="936" y="150"/>
                                  </a:lnTo>
                                  <a:lnTo>
                                    <a:pt x="924" y="150"/>
                                  </a:lnTo>
                                  <a:lnTo>
                                    <a:pt x="918" y="156"/>
                                  </a:lnTo>
                                  <a:lnTo>
                                    <a:pt x="918" y="162"/>
                                  </a:lnTo>
                                  <a:lnTo>
                                    <a:pt x="912" y="156"/>
                                  </a:lnTo>
                                  <a:lnTo>
                                    <a:pt x="864" y="156"/>
                                  </a:lnTo>
                                  <a:lnTo>
                                    <a:pt x="858" y="150"/>
                                  </a:lnTo>
                                  <a:lnTo>
                                    <a:pt x="846" y="150"/>
                                  </a:lnTo>
                                  <a:lnTo>
                                    <a:pt x="840" y="144"/>
                                  </a:lnTo>
                                  <a:lnTo>
                                    <a:pt x="816" y="150"/>
                                  </a:lnTo>
                                  <a:lnTo>
                                    <a:pt x="810" y="150"/>
                                  </a:lnTo>
                                  <a:lnTo>
                                    <a:pt x="798" y="102"/>
                                  </a:lnTo>
                                  <a:lnTo>
                                    <a:pt x="756" y="84"/>
                                  </a:lnTo>
                                  <a:lnTo>
                                    <a:pt x="720" y="84"/>
                                  </a:lnTo>
                                  <a:lnTo>
                                    <a:pt x="720" y="66"/>
                                  </a:lnTo>
                                  <a:lnTo>
                                    <a:pt x="714" y="48"/>
                                  </a:lnTo>
                                  <a:lnTo>
                                    <a:pt x="720" y="48"/>
                                  </a:lnTo>
                                  <a:lnTo>
                                    <a:pt x="726" y="42"/>
                                  </a:lnTo>
                                  <a:lnTo>
                                    <a:pt x="726" y="30"/>
                                  </a:lnTo>
                                  <a:lnTo>
                                    <a:pt x="720" y="30"/>
                                  </a:lnTo>
                                  <a:lnTo>
                                    <a:pt x="708" y="24"/>
                                  </a:lnTo>
                                  <a:lnTo>
                                    <a:pt x="702" y="18"/>
                                  </a:lnTo>
                                  <a:lnTo>
                                    <a:pt x="696" y="18"/>
                                  </a:lnTo>
                                  <a:lnTo>
                                    <a:pt x="690" y="0"/>
                                  </a:lnTo>
                                  <a:lnTo>
                                    <a:pt x="642" y="0"/>
                                  </a:lnTo>
                                  <a:lnTo>
                                    <a:pt x="630" y="6"/>
                                  </a:lnTo>
                                  <a:lnTo>
                                    <a:pt x="600" y="6"/>
                                  </a:lnTo>
                                  <a:lnTo>
                                    <a:pt x="600" y="18"/>
                                  </a:lnTo>
                                  <a:lnTo>
                                    <a:pt x="594" y="24"/>
                                  </a:lnTo>
                                  <a:lnTo>
                                    <a:pt x="558" y="24"/>
                                  </a:lnTo>
                                  <a:lnTo>
                                    <a:pt x="546" y="18"/>
                                  </a:lnTo>
                                  <a:lnTo>
                                    <a:pt x="516" y="18"/>
                                  </a:lnTo>
                                  <a:lnTo>
                                    <a:pt x="510" y="30"/>
                                  </a:lnTo>
                                  <a:lnTo>
                                    <a:pt x="498" y="36"/>
                                  </a:lnTo>
                                  <a:lnTo>
                                    <a:pt x="492" y="42"/>
                                  </a:lnTo>
                                  <a:lnTo>
                                    <a:pt x="486" y="54"/>
                                  </a:lnTo>
                                  <a:lnTo>
                                    <a:pt x="492" y="60"/>
                                  </a:lnTo>
                                  <a:lnTo>
                                    <a:pt x="492" y="72"/>
                                  </a:lnTo>
                                  <a:lnTo>
                                    <a:pt x="486" y="78"/>
                                  </a:lnTo>
                                  <a:lnTo>
                                    <a:pt x="468" y="78"/>
                                  </a:lnTo>
                                  <a:lnTo>
                                    <a:pt x="462" y="72"/>
                                  </a:lnTo>
                                  <a:lnTo>
                                    <a:pt x="438" y="72"/>
                                  </a:lnTo>
                                  <a:lnTo>
                                    <a:pt x="426" y="78"/>
                                  </a:lnTo>
                                  <a:lnTo>
                                    <a:pt x="420" y="78"/>
                                  </a:lnTo>
                                  <a:lnTo>
                                    <a:pt x="420" y="66"/>
                                  </a:lnTo>
                                  <a:lnTo>
                                    <a:pt x="414" y="60"/>
                                  </a:lnTo>
                                  <a:lnTo>
                                    <a:pt x="396" y="60"/>
                                  </a:lnTo>
                                  <a:lnTo>
                                    <a:pt x="390" y="66"/>
                                  </a:lnTo>
                                  <a:lnTo>
                                    <a:pt x="390" y="72"/>
                                  </a:lnTo>
                                  <a:lnTo>
                                    <a:pt x="378" y="60"/>
                                  </a:lnTo>
                                  <a:lnTo>
                                    <a:pt x="366" y="66"/>
                                  </a:lnTo>
                                  <a:lnTo>
                                    <a:pt x="360" y="60"/>
                                  </a:lnTo>
                                  <a:lnTo>
                                    <a:pt x="342" y="66"/>
                                  </a:lnTo>
                                  <a:lnTo>
                                    <a:pt x="336" y="54"/>
                                  </a:lnTo>
                                  <a:lnTo>
                                    <a:pt x="324" y="66"/>
                                  </a:lnTo>
                                  <a:lnTo>
                                    <a:pt x="306" y="54"/>
                                  </a:lnTo>
                                  <a:lnTo>
                                    <a:pt x="300" y="60"/>
                                  </a:lnTo>
                                  <a:lnTo>
                                    <a:pt x="282" y="48"/>
                                  </a:lnTo>
                                  <a:lnTo>
                                    <a:pt x="258" y="42"/>
                                  </a:lnTo>
                                  <a:lnTo>
                                    <a:pt x="222" y="42"/>
                                  </a:lnTo>
                                  <a:lnTo>
                                    <a:pt x="216" y="36"/>
                                  </a:lnTo>
                                  <a:lnTo>
                                    <a:pt x="216" y="30"/>
                                  </a:lnTo>
                                  <a:lnTo>
                                    <a:pt x="168" y="30"/>
                                  </a:lnTo>
                                  <a:lnTo>
                                    <a:pt x="162" y="36"/>
                                  </a:lnTo>
                                  <a:lnTo>
                                    <a:pt x="150" y="42"/>
                                  </a:lnTo>
                                  <a:lnTo>
                                    <a:pt x="114" y="42"/>
                                  </a:lnTo>
                                  <a:lnTo>
                                    <a:pt x="114" y="48"/>
                                  </a:lnTo>
                                  <a:lnTo>
                                    <a:pt x="96" y="66"/>
                                  </a:lnTo>
                                  <a:lnTo>
                                    <a:pt x="78" y="66"/>
                                  </a:lnTo>
                                  <a:lnTo>
                                    <a:pt x="66" y="60"/>
                                  </a:lnTo>
                                  <a:lnTo>
                                    <a:pt x="72" y="78"/>
                                  </a:lnTo>
                                  <a:lnTo>
                                    <a:pt x="90" y="96"/>
                                  </a:lnTo>
                                  <a:lnTo>
                                    <a:pt x="90" y="102"/>
                                  </a:lnTo>
                                  <a:lnTo>
                                    <a:pt x="102" y="108"/>
                                  </a:lnTo>
                                  <a:lnTo>
                                    <a:pt x="108" y="114"/>
                                  </a:lnTo>
                                  <a:lnTo>
                                    <a:pt x="102" y="126"/>
                                  </a:lnTo>
                                  <a:lnTo>
                                    <a:pt x="108" y="132"/>
                                  </a:lnTo>
                                  <a:lnTo>
                                    <a:pt x="108" y="138"/>
                                  </a:lnTo>
                                  <a:lnTo>
                                    <a:pt x="114" y="144"/>
                                  </a:lnTo>
                                  <a:lnTo>
                                    <a:pt x="108" y="150"/>
                                  </a:lnTo>
                                  <a:lnTo>
                                    <a:pt x="102" y="150"/>
                                  </a:lnTo>
                                  <a:lnTo>
                                    <a:pt x="96" y="156"/>
                                  </a:lnTo>
                                  <a:lnTo>
                                    <a:pt x="84" y="156"/>
                                  </a:lnTo>
                                  <a:lnTo>
                                    <a:pt x="30" y="204"/>
                                  </a:lnTo>
                                  <a:lnTo>
                                    <a:pt x="30" y="246"/>
                                  </a:lnTo>
                                  <a:lnTo>
                                    <a:pt x="42" y="258"/>
                                  </a:lnTo>
                                  <a:lnTo>
                                    <a:pt x="18" y="258"/>
                                  </a:lnTo>
                                  <a:lnTo>
                                    <a:pt x="18" y="270"/>
                                  </a:lnTo>
                                  <a:lnTo>
                                    <a:pt x="12" y="276"/>
                                  </a:lnTo>
                                  <a:lnTo>
                                    <a:pt x="12" y="282"/>
                                  </a:lnTo>
                                  <a:lnTo>
                                    <a:pt x="6" y="288"/>
                                  </a:lnTo>
                                  <a:lnTo>
                                    <a:pt x="0" y="288"/>
                                  </a:lnTo>
                                  <a:lnTo>
                                    <a:pt x="0" y="306"/>
                                  </a:lnTo>
                                  <a:lnTo>
                                    <a:pt x="6" y="306"/>
                                  </a:lnTo>
                                  <a:lnTo>
                                    <a:pt x="24" y="324"/>
                                  </a:lnTo>
                                  <a:close/>
                                </a:path>
                              </a:pathLst>
                            </a:custGeom>
                            <a:solidFill>
                              <a:srgbClr val="33334B"/>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21" name="Uganda" descr="© INSCALE GmbH, 15.06.2010"/>
                            <a:cNvSpPr>
                              <a:spLocks noEditPoints="1"/>
                            </a:cNvSpPr>
                          </a:nvSpPr>
                          <a:spPr bwMode="gray">
                            <a:xfrm>
                              <a:off x="3127" y="1522"/>
                              <a:ext cx="100" cy="118"/>
                            </a:xfrm>
                            <a:custGeom>
                              <a:avLst/>
                              <a:gdLst>
                                <a:gd name="T0" fmla="*/ 2147483647 w 390"/>
                                <a:gd name="T1" fmla="*/ 2147483647 h 462"/>
                                <a:gd name="T2" fmla="*/ 2147483647 w 390"/>
                                <a:gd name="T3" fmla="*/ 2147483647 h 462"/>
                                <a:gd name="T4" fmla="*/ 2147483647 w 390"/>
                                <a:gd name="T5" fmla="*/ 2147483647 h 462"/>
                                <a:gd name="T6" fmla="*/ 2147483647 w 390"/>
                                <a:gd name="T7" fmla="*/ 2147483647 h 462"/>
                                <a:gd name="T8" fmla="*/ 2147483647 w 390"/>
                                <a:gd name="T9" fmla="*/ 2147483647 h 462"/>
                                <a:gd name="T10" fmla="*/ 2147483647 w 390"/>
                                <a:gd name="T11" fmla="*/ 2147483647 h 462"/>
                                <a:gd name="T12" fmla="*/ 2147483647 w 390"/>
                                <a:gd name="T13" fmla="*/ 2147483647 h 462"/>
                                <a:gd name="T14" fmla="*/ 2147483647 w 390"/>
                                <a:gd name="T15" fmla="*/ 2147483647 h 462"/>
                                <a:gd name="T16" fmla="*/ 2147483647 w 390"/>
                                <a:gd name="T17" fmla="*/ 2147483647 h 462"/>
                                <a:gd name="T18" fmla="*/ 2147483647 w 390"/>
                                <a:gd name="T19" fmla="*/ 2147483647 h 462"/>
                                <a:gd name="T20" fmla="*/ 2147483647 w 390"/>
                                <a:gd name="T21" fmla="*/ 2147483647 h 462"/>
                                <a:gd name="T22" fmla="*/ 2147483647 w 390"/>
                                <a:gd name="T23" fmla="*/ 2147483647 h 462"/>
                                <a:gd name="T24" fmla="*/ 2147483647 w 390"/>
                                <a:gd name="T25" fmla="*/ 0 h 462"/>
                                <a:gd name="T26" fmla="*/ 2147483647 w 390"/>
                                <a:gd name="T27" fmla="*/ 2147483647 h 462"/>
                                <a:gd name="T28" fmla="*/ 2147483647 w 390"/>
                                <a:gd name="T29" fmla="*/ 2147483647 h 462"/>
                                <a:gd name="T30" fmla="*/ 2147483647 w 390"/>
                                <a:gd name="T31" fmla="*/ 2147483647 h 462"/>
                                <a:gd name="T32" fmla="*/ 2147483647 w 390"/>
                                <a:gd name="T33" fmla="*/ 2147483647 h 462"/>
                                <a:gd name="T34" fmla="*/ 2147483647 w 390"/>
                                <a:gd name="T35" fmla="*/ 2147483647 h 462"/>
                                <a:gd name="T36" fmla="*/ 2147483647 w 390"/>
                                <a:gd name="T37" fmla="*/ 2147483647 h 462"/>
                                <a:gd name="T38" fmla="*/ 2147483647 w 390"/>
                                <a:gd name="T39" fmla="*/ 2147483647 h 462"/>
                                <a:gd name="T40" fmla="*/ 2147483647 w 390"/>
                                <a:gd name="T41" fmla="*/ 2147483647 h 462"/>
                                <a:gd name="T42" fmla="*/ 2147483647 w 390"/>
                                <a:gd name="T43" fmla="*/ 2147483647 h 462"/>
                                <a:gd name="T44" fmla="*/ 2147483647 w 390"/>
                                <a:gd name="T45" fmla="*/ 2147483647 h 462"/>
                                <a:gd name="T46" fmla="*/ 2147483647 w 390"/>
                                <a:gd name="T47" fmla="*/ 2147483647 h 462"/>
                                <a:gd name="T48" fmla="*/ 2147483647 w 390"/>
                                <a:gd name="T49" fmla="*/ 2147483647 h 462"/>
                                <a:gd name="T50" fmla="*/ 2147483647 w 390"/>
                                <a:gd name="T51" fmla="*/ 2147483647 h 462"/>
                                <a:gd name="T52" fmla="*/ 2147483647 w 390"/>
                                <a:gd name="T53" fmla="*/ 2147483647 h 462"/>
                                <a:gd name="T54" fmla="*/ 2147483647 w 390"/>
                                <a:gd name="T55" fmla="*/ 2147483647 h 462"/>
                                <a:gd name="T56" fmla="*/ 2147483647 w 390"/>
                                <a:gd name="T57" fmla="*/ 2147483647 h 462"/>
                                <a:gd name="T58" fmla="*/ 2147483647 w 390"/>
                                <a:gd name="T59" fmla="*/ 2147483647 h 462"/>
                                <a:gd name="T60" fmla="*/ 2147483647 w 390"/>
                                <a:gd name="T61" fmla="*/ 2147483647 h 462"/>
                                <a:gd name="T62" fmla="*/ 2147483647 w 390"/>
                                <a:gd name="T63" fmla="*/ 2147483647 h 462"/>
                                <a:gd name="T64" fmla="*/ 2147483647 w 390"/>
                                <a:gd name="T65" fmla="*/ 2147483647 h 462"/>
                                <a:gd name="T66" fmla="*/ 2147483647 w 390"/>
                                <a:gd name="T67" fmla="*/ 2147483647 h 462"/>
                                <a:gd name="T68" fmla="*/ 2147483647 w 390"/>
                                <a:gd name="T69" fmla="*/ 2147483647 h 462"/>
                                <a:gd name="T70" fmla="*/ 2147483647 w 390"/>
                                <a:gd name="T71" fmla="*/ 2147483647 h 462"/>
                                <a:gd name="T72" fmla="*/ 2147483647 w 390"/>
                                <a:gd name="T73" fmla="*/ 2147483647 h 462"/>
                                <a:gd name="T74" fmla="*/ 2147483647 w 390"/>
                                <a:gd name="T75" fmla="*/ 2147483647 h 462"/>
                                <a:gd name="T76" fmla="*/ 2147483647 w 390"/>
                                <a:gd name="T77" fmla="*/ 2147483647 h 462"/>
                                <a:gd name="T78" fmla="*/ 2147483647 w 390"/>
                                <a:gd name="T79" fmla="*/ 2147483647 h 462"/>
                                <a:gd name="T80" fmla="*/ 2147483647 w 390"/>
                                <a:gd name="T81" fmla="*/ 2147483647 h 462"/>
                                <a:gd name="T82" fmla="*/ 2147483647 w 390"/>
                                <a:gd name="T83" fmla="*/ 2147483647 h 462"/>
                                <a:gd name="T84" fmla="*/ 2147483647 w 390"/>
                                <a:gd name="T85" fmla="*/ 2147483647 h 462"/>
                                <a:gd name="T86" fmla="*/ 2147483647 w 390"/>
                                <a:gd name="T87" fmla="*/ 2147483647 h 462"/>
                                <a:gd name="T88" fmla="*/ 2147483647 w 390"/>
                                <a:gd name="T89" fmla="*/ 2147483647 h 462"/>
                                <a:gd name="T90" fmla="*/ 2147483647 w 390"/>
                                <a:gd name="T91" fmla="*/ 2147483647 h 462"/>
                                <a:gd name="T92" fmla="*/ 2147483647 w 390"/>
                                <a:gd name="T93" fmla="*/ 2147483647 h 462"/>
                                <a:gd name="T94" fmla="*/ 2147483647 w 390"/>
                                <a:gd name="T95" fmla="*/ 2147483647 h 462"/>
                                <a:gd name="T96" fmla="*/ 2147483647 w 390"/>
                                <a:gd name="T97" fmla="*/ 2147483647 h 462"/>
                                <a:gd name="T98" fmla="*/ 2147483647 w 390"/>
                                <a:gd name="T99" fmla="*/ 2147483647 h 462"/>
                                <a:gd name="T100" fmla="*/ 2147483647 w 390"/>
                                <a:gd name="T101" fmla="*/ 2147483647 h 462"/>
                                <a:gd name="T102" fmla="*/ 2147483647 w 390"/>
                                <a:gd name="T103" fmla="*/ 2147483647 h 462"/>
                                <a:gd name="T104" fmla="*/ 2147483647 w 390"/>
                                <a:gd name="T105" fmla="*/ 2147483647 h 462"/>
                                <a:gd name="T106" fmla="*/ 2147483647 w 390"/>
                                <a:gd name="T107" fmla="*/ 2147483647 h 462"/>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w 390"/>
                                <a:gd name="T163" fmla="*/ 0 h 462"/>
                                <a:gd name="T164" fmla="*/ 390 w 390"/>
                                <a:gd name="T165" fmla="*/ 462 h 462"/>
                              </a:gdLst>
                              <a:ahLst/>
                              <a:cxnLst>
                                <a:cxn ang="T108">
                                  <a:pos x="T0" y="T1"/>
                                </a:cxn>
                                <a:cxn ang="T109">
                                  <a:pos x="T2" y="T3"/>
                                </a:cxn>
                                <a:cxn ang="T110">
                                  <a:pos x="T4" y="T5"/>
                                </a:cxn>
                                <a:cxn ang="T111">
                                  <a:pos x="T6" y="T7"/>
                                </a:cxn>
                                <a:cxn ang="T112">
                                  <a:pos x="T8" y="T9"/>
                                </a:cxn>
                                <a:cxn ang="T113">
                                  <a:pos x="T10" y="T11"/>
                                </a:cxn>
                                <a:cxn ang="T114">
                                  <a:pos x="T12" y="T13"/>
                                </a:cxn>
                                <a:cxn ang="T115">
                                  <a:pos x="T14" y="T15"/>
                                </a:cxn>
                                <a:cxn ang="T116">
                                  <a:pos x="T16" y="T17"/>
                                </a:cxn>
                                <a:cxn ang="T117">
                                  <a:pos x="T18" y="T19"/>
                                </a:cxn>
                                <a:cxn ang="T118">
                                  <a:pos x="T20" y="T21"/>
                                </a:cxn>
                                <a:cxn ang="T119">
                                  <a:pos x="T22" y="T23"/>
                                </a:cxn>
                                <a:cxn ang="T120">
                                  <a:pos x="T24" y="T25"/>
                                </a:cxn>
                                <a:cxn ang="T121">
                                  <a:pos x="T26" y="T27"/>
                                </a:cxn>
                                <a:cxn ang="T122">
                                  <a:pos x="T28" y="T29"/>
                                </a:cxn>
                                <a:cxn ang="T123">
                                  <a:pos x="T30" y="T31"/>
                                </a:cxn>
                                <a:cxn ang="T124">
                                  <a:pos x="T32" y="T33"/>
                                </a:cxn>
                                <a:cxn ang="T125">
                                  <a:pos x="T34" y="T35"/>
                                </a:cxn>
                                <a:cxn ang="T126">
                                  <a:pos x="T36" y="T37"/>
                                </a:cxn>
                                <a:cxn ang="T127">
                                  <a:pos x="T38" y="T39"/>
                                </a:cxn>
                                <a:cxn ang="T128">
                                  <a:pos x="T40" y="T41"/>
                                </a:cxn>
                                <a:cxn ang="T129">
                                  <a:pos x="T42" y="T43"/>
                                </a:cxn>
                                <a:cxn ang="T130">
                                  <a:pos x="T44" y="T45"/>
                                </a:cxn>
                                <a:cxn ang="T131">
                                  <a:pos x="T46" y="T47"/>
                                </a:cxn>
                                <a:cxn ang="T132">
                                  <a:pos x="T48" y="T49"/>
                                </a:cxn>
                                <a:cxn ang="T133">
                                  <a:pos x="T50" y="T51"/>
                                </a:cxn>
                                <a:cxn ang="T134">
                                  <a:pos x="T52" y="T53"/>
                                </a:cxn>
                                <a:cxn ang="T135">
                                  <a:pos x="T54" y="T55"/>
                                </a:cxn>
                                <a:cxn ang="T136">
                                  <a:pos x="T56" y="T57"/>
                                </a:cxn>
                                <a:cxn ang="T137">
                                  <a:pos x="T58" y="T59"/>
                                </a:cxn>
                                <a:cxn ang="T138">
                                  <a:pos x="T60" y="T61"/>
                                </a:cxn>
                                <a:cxn ang="T139">
                                  <a:pos x="T62" y="T63"/>
                                </a:cxn>
                                <a:cxn ang="T140">
                                  <a:pos x="T64" y="T65"/>
                                </a:cxn>
                                <a:cxn ang="T141">
                                  <a:pos x="T66" y="T67"/>
                                </a:cxn>
                                <a:cxn ang="T142">
                                  <a:pos x="T68" y="T69"/>
                                </a:cxn>
                                <a:cxn ang="T143">
                                  <a:pos x="T70" y="T71"/>
                                </a:cxn>
                                <a:cxn ang="T144">
                                  <a:pos x="T72" y="T73"/>
                                </a:cxn>
                                <a:cxn ang="T145">
                                  <a:pos x="T74" y="T75"/>
                                </a:cxn>
                                <a:cxn ang="T146">
                                  <a:pos x="T76" y="T77"/>
                                </a:cxn>
                                <a:cxn ang="T147">
                                  <a:pos x="T78" y="T79"/>
                                </a:cxn>
                                <a:cxn ang="T148">
                                  <a:pos x="T80" y="T81"/>
                                </a:cxn>
                                <a:cxn ang="T149">
                                  <a:pos x="T82" y="T83"/>
                                </a:cxn>
                                <a:cxn ang="T150">
                                  <a:pos x="T84" y="T85"/>
                                </a:cxn>
                                <a:cxn ang="T151">
                                  <a:pos x="T86" y="T87"/>
                                </a:cxn>
                                <a:cxn ang="T152">
                                  <a:pos x="T88" y="T89"/>
                                </a:cxn>
                                <a:cxn ang="T153">
                                  <a:pos x="T90" y="T91"/>
                                </a:cxn>
                                <a:cxn ang="T154">
                                  <a:pos x="T92" y="T93"/>
                                </a:cxn>
                                <a:cxn ang="T155">
                                  <a:pos x="T94" y="T95"/>
                                </a:cxn>
                                <a:cxn ang="T156">
                                  <a:pos x="T96" y="T97"/>
                                </a:cxn>
                                <a:cxn ang="T157">
                                  <a:pos x="T98" y="T99"/>
                                </a:cxn>
                                <a:cxn ang="T158">
                                  <a:pos x="T100" y="T101"/>
                                </a:cxn>
                                <a:cxn ang="T159">
                                  <a:pos x="T102" y="T103"/>
                                </a:cxn>
                                <a:cxn ang="T160">
                                  <a:pos x="T104" y="T105"/>
                                </a:cxn>
                                <a:cxn ang="T161">
                                  <a:pos x="T106" y="T107"/>
                                </a:cxn>
                              </a:cxnLst>
                              <a:rect l="T162" t="T163" r="T164" b="T165"/>
                              <a:pathLst>
                                <a:path w="390" h="462">
                                  <a:moveTo>
                                    <a:pt x="306" y="426"/>
                                  </a:moveTo>
                                  <a:lnTo>
                                    <a:pt x="318" y="426"/>
                                  </a:lnTo>
                                  <a:lnTo>
                                    <a:pt x="318" y="420"/>
                                  </a:lnTo>
                                  <a:lnTo>
                                    <a:pt x="306" y="420"/>
                                  </a:lnTo>
                                  <a:lnTo>
                                    <a:pt x="306" y="426"/>
                                  </a:lnTo>
                                  <a:close/>
                                  <a:moveTo>
                                    <a:pt x="390" y="192"/>
                                  </a:moveTo>
                                  <a:lnTo>
                                    <a:pt x="384" y="180"/>
                                  </a:lnTo>
                                  <a:lnTo>
                                    <a:pt x="378" y="174"/>
                                  </a:lnTo>
                                  <a:lnTo>
                                    <a:pt x="366" y="150"/>
                                  </a:lnTo>
                                  <a:lnTo>
                                    <a:pt x="366" y="144"/>
                                  </a:lnTo>
                                  <a:lnTo>
                                    <a:pt x="372" y="138"/>
                                  </a:lnTo>
                                  <a:lnTo>
                                    <a:pt x="378" y="138"/>
                                  </a:lnTo>
                                  <a:lnTo>
                                    <a:pt x="384" y="132"/>
                                  </a:lnTo>
                                  <a:lnTo>
                                    <a:pt x="348" y="90"/>
                                  </a:lnTo>
                                  <a:lnTo>
                                    <a:pt x="354" y="84"/>
                                  </a:lnTo>
                                  <a:lnTo>
                                    <a:pt x="336" y="66"/>
                                  </a:lnTo>
                                  <a:lnTo>
                                    <a:pt x="336" y="60"/>
                                  </a:lnTo>
                                  <a:lnTo>
                                    <a:pt x="342" y="54"/>
                                  </a:lnTo>
                                  <a:lnTo>
                                    <a:pt x="342" y="42"/>
                                  </a:lnTo>
                                  <a:lnTo>
                                    <a:pt x="336" y="42"/>
                                  </a:lnTo>
                                  <a:lnTo>
                                    <a:pt x="336" y="48"/>
                                  </a:lnTo>
                                  <a:lnTo>
                                    <a:pt x="330" y="42"/>
                                  </a:lnTo>
                                  <a:lnTo>
                                    <a:pt x="324" y="42"/>
                                  </a:lnTo>
                                  <a:lnTo>
                                    <a:pt x="324" y="18"/>
                                  </a:lnTo>
                                  <a:lnTo>
                                    <a:pt x="318" y="6"/>
                                  </a:lnTo>
                                  <a:lnTo>
                                    <a:pt x="312" y="0"/>
                                  </a:lnTo>
                                  <a:lnTo>
                                    <a:pt x="300" y="0"/>
                                  </a:lnTo>
                                  <a:lnTo>
                                    <a:pt x="300" y="6"/>
                                  </a:lnTo>
                                  <a:lnTo>
                                    <a:pt x="294" y="12"/>
                                  </a:lnTo>
                                  <a:lnTo>
                                    <a:pt x="294" y="18"/>
                                  </a:lnTo>
                                  <a:lnTo>
                                    <a:pt x="276" y="36"/>
                                  </a:lnTo>
                                  <a:lnTo>
                                    <a:pt x="252" y="36"/>
                                  </a:lnTo>
                                  <a:lnTo>
                                    <a:pt x="246" y="30"/>
                                  </a:lnTo>
                                  <a:lnTo>
                                    <a:pt x="246" y="24"/>
                                  </a:lnTo>
                                  <a:lnTo>
                                    <a:pt x="234" y="24"/>
                                  </a:lnTo>
                                  <a:lnTo>
                                    <a:pt x="222" y="36"/>
                                  </a:lnTo>
                                  <a:lnTo>
                                    <a:pt x="198" y="36"/>
                                  </a:lnTo>
                                  <a:lnTo>
                                    <a:pt x="180" y="60"/>
                                  </a:lnTo>
                                  <a:lnTo>
                                    <a:pt x="156" y="30"/>
                                  </a:lnTo>
                                  <a:lnTo>
                                    <a:pt x="150" y="30"/>
                                  </a:lnTo>
                                  <a:lnTo>
                                    <a:pt x="144" y="36"/>
                                  </a:lnTo>
                                  <a:lnTo>
                                    <a:pt x="144" y="42"/>
                                  </a:lnTo>
                                  <a:lnTo>
                                    <a:pt x="132" y="42"/>
                                  </a:lnTo>
                                  <a:lnTo>
                                    <a:pt x="120" y="36"/>
                                  </a:lnTo>
                                  <a:lnTo>
                                    <a:pt x="114" y="30"/>
                                  </a:lnTo>
                                  <a:lnTo>
                                    <a:pt x="102" y="30"/>
                                  </a:lnTo>
                                  <a:lnTo>
                                    <a:pt x="84" y="48"/>
                                  </a:lnTo>
                                  <a:lnTo>
                                    <a:pt x="90" y="72"/>
                                  </a:lnTo>
                                  <a:lnTo>
                                    <a:pt x="72" y="90"/>
                                  </a:lnTo>
                                  <a:lnTo>
                                    <a:pt x="84" y="96"/>
                                  </a:lnTo>
                                  <a:lnTo>
                                    <a:pt x="90" y="102"/>
                                  </a:lnTo>
                                  <a:lnTo>
                                    <a:pt x="90" y="108"/>
                                  </a:lnTo>
                                  <a:lnTo>
                                    <a:pt x="84" y="114"/>
                                  </a:lnTo>
                                  <a:lnTo>
                                    <a:pt x="78" y="126"/>
                                  </a:lnTo>
                                  <a:lnTo>
                                    <a:pt x="78" y="138"/>
                                  </a:lnTo>
                                  <a:lnTo>
                                    <a:pt x="84" y="144"/>
                                  </a:lnTo>
                                  <a:lnTo>
                                    <a:pt x="96" y="144"/>
                                  </a:lnTo>
                                  <a:lnTo>
                                    <a:pt x="108" y="150"/>
                                  </a:lnTo>
                                  <a:lnTo>
                                    <a:pt x="114" y="156"/>
                                  </a:lnTo>
                                  <a:lnTo>
                                    <a:pt x="114" y="168"/>
                                  </a:lnTo>
                                  <a:lnTo>
                                    <a:pt x="108" y="180"/>
                                  </a:lnTo>
                                  <a:lnTo>
                                    <a:pt x="96" y="192"/>
                                  </a:lnTo>
                                  <a:lnTo>
                                    <a:pt x="84" y="216"/>
                                  </a:lnTo>
                                  <a:lnTo>
                                    <a:pt x="72" y="222"/>
                                  </a:lnTo>
                                  <a:lnTo>
                                    <a:pt x="66" y="234"/>
                                  </a:lnTo>
                                  <a:lnTo>
                                    <a:pt x="42" y="246"/>
                                  </a:lnTo>
                                  <a:lnTo>
                                    <a:pt x="42" y="258"/>
                                  </a:lnTo>
                                  <a:lnTo>
                                    <a:pt x="24" y="270"/>
                                  </a:lnTo>
                                  <a:lnTo>
                                    <a:pt x="6" y="342"/>
                                  </a:lnTo>
                                  <a:lnTo>
                                    <a:pt x="6" y="372"/>
                                  </a:lnTo>
                                  <a:lnTo>
                                    <a:pt x="0" y="450"/>
                                  </a:lnTo>
                                  <a:lnTo>
                                    <a:pt x="12" y="450"/>
                                  </a:lnTo>
                                  <a:lnTo>
                                    <a:pt x="24" y="462"/>
                                  </a:lnTo>
                                  <a:lnTo>
                                    <a:pt x="30" y="462"/>
                                  </a:lnTo>
                                  <a:lnTo>
                                    <a:pt x="42" y="438"/>
                                  </a:lnTo>
                                  <a:lnTo>
                                    <a:pt x="48" y="432"/>
                                  </a:lnTo>
                                  <a:lnTo>
                                    <a:pt x="48" y="426"/>
                                  </a:lnTo>
                                  <a:lnTo>
                                    <a:pt x="72" y="420"/>
                                  </a:lnTo>
                                  <a:lnTo>
                                    <a:pt x="162" y="426"/>
                                  </a:lnTo>
                                  <a:lnTo>
                                    <a:pt x="162" y="414"/>
                                  </a:lnTo>
                                  <a:lnTo>
                                    <a:pt x="156" y="408"/>
                                  </a:lnTo>
                                  <a:lnTo>
                                    <a:pt x="150" y="396"/>
                                  </a:lnTo>
                                  <a:lnTo>
                                    <a:pt x="162" y="372"/>
                                  </a:lnTo>
                                  <a:lnTo>
                                    <a:pt x="168" y="366"/>
                                  </a:lnTo>
                                  <a:lnTo>
                                    <a:pt x="168" y="342"/>
                                  </a:lnTo>
                                  <a:lnTo>
                                    <a:pt x="174" y="336"/>
                                  </a:lnTo>
                                  <a:lnTo>
                                    <a:pt x="186" y="330"/>
                                  </a:lnTo>
                                  <a:lnTo>
                                    <a:pt x="204" y="324"/>
                                  </a:lnTo>
                                  <a:lnTo>
                                    <a:pt x="240" y="324"/>
                                  </a:lnTo>
                                  <a:lnTo>
                                    <a:pt x="252" y="312"/>
                                  </a:lnTo>
                                  <a:lnTo>
                                    <a:pt x="258" y="300"/>
                                  </a:lnTo>
                                  <a:lnTo>
                                    <a:pt x="264" y="300"/>
                                  </a:lnTo>
                                  <a:lnTo>
                                    <a:pt x="264" y="306"/>
                                  </a:lnTo>
                                  <a:lnTo>
                                    <a:pt x="270" y="312"/>
                                  </a:lnTo>
                                  <a:lnTo>
                                    <a:pt x="270" y="330"/>
                                  </a:lnTo>
                                  <a:lnTo>
                                    <a:pt x="276" y="324"/>
                                  </a:lnTo>
                                  <a:lnTo>
                                    <a:pt x="312" y="324"/>
                                  </a:lnTo>
                                  <a:lnTo>
                                    <a:pt x="312" y="330"/>
                                  </a:lnTo>
                                  <a:lnTo>
                                    <a:pt x="312" y="318"/>
                                  </a:lnTo>
                                  <a:lnTo>
                                    <a:pt x="318" y="306"/>
                                  </a:lnTo>
                                  <a:lnTo>
                                    <a:pt x="324" y="300"/>
                                  </a:lnTo>
                                  <a:lnTo>
                                    <a:pt x="330" y="282"/>
                                  </a:lnTo>
                                  <a:lnTo>
                                    <a:pt x="348" y="270"/>
                                  </a:lnTo>
                                  <a:lnTo>
                                    <a:pt x="348" y="246"/>
                                  </a:lnTo>
                                  <a:lnTo>
                                    <a:pt x="354" y="240"/>
                                  </a:lnTo>
                                  <a:lnTo>
                                    <a:pt x="372" y="240"/>
                                  </a:lnTo>
                                  <a:lnTo>
                                    <a:pt x="378" y="216"/>
                                  </a:lnTo>
                                  <a:lnTo>
                                    <a:pt x="390" y="204"/>
                                  </a:lnTo>
                                  <a:lnTo>
                                    <a:pt x="390" y="192"/>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22" name="Turkmenistan" descr="© INSCALE GmbH, 15.06.2010"/>
                            <a:cNvSpPr>
                              <a:spLocks/>
                            </a:cNvSpPr>
                          </a:nvSpPr>
                          <a:spPr bwMode="gray">
                            <a:xfrm>
                              <a:off x="3475" y="727"/>
                              <a:ext cx="258" cy="155"/>
                            </a:xfrm>
                            <a:custGeom>
                              <a:avLst/>
                              <a:gdLst>
                                <a:gd name="T0" fmla="*/ 2147483647 w 1008"/>
                                <a:gd name="T1" fmla="*/ 2147483647 h 606"/>
                                <a:gd name="T2" fmla="*/ 2147483647 w 1008"/>
                                <a:gd name="T3" fmla="*/ 2147483647 h 606"/>
                                <a:gd name="T4" fmla="*/ 2147483647 w 1008"/>
                                <a:gd name="T5" fmla="*/ 2147483647 h 606"/>
                                <a:gd name="T6" fmla="*/ 2147483647 w 1008"/>
                                <a:gd name="T7" fmla="*/ 2147483647 h 606"/>
                                <a:gd name="T8" fmla="*/ 2147483647 w 1008"/>
                                <a:gd name="T9" fmla="*/ 2147483647 h 606"/>
                                <a:gd name="T10" fmla="*/ 2147483647 w 1008"/>
                                <a:gd name="T11" fmla="*/ 2147483647 h 606"/>
                                <a:gd name="T12" fmla="*/ 2147483647 w 1008"/>
                                <a:gd name="T13" fmla="*/ 2147483647 h 606"/>
                                <a:gd name="T14" fmla="*/ 2147483647 w 1008"/>
                                <a:gd name="T15" fmla="*/ 2147483647 h 606"/>
                                <a:gd name="T16" fmla="*/ 2147483647 w 1008"/>
                                <a:gd name="T17" fmla="*/ 2147483647 h 606"/>
                                <a:gd name="T18" fmla="*/ 2147483647 w 1008"/>
                                <a:gd name="T19" fmla="*/ 2147483647 h 606"/>
                                <a:gd name="T20" fmla="*/ 2147483647 w 1008"/>
                                <a:gd name="T21" fmla="*/ 2147483647 h 606"/>
                                <a:gd name="T22" fmla="*/ 2147483647 w 1008"/>
                                <a:gd name="T23" fmla="*/ 2147483647 h 606"/>
                                <a:gd name="T24" fmla="*/ 2147483647 w 1008"/>
                                <a:gd name="T25" fmla="*/ 2147483647 h 606"/>
                                <a:gd name="T26" fmla="*/ 2147483647 w 1008"/>
                                <a:gd name="T27" fmla="*/ 2147483647 h 606"/>
                                <a:gd name="T28" fmla="*/ 2147483647 w 1008"/>
                                <a:gd name="T29" fmla="*/ 2147483647 h 606"/>
                                <a:gd name="T30" fmla="*/ 2147483647 w 1008"/>
                                <a:gd name="T31" fmla="*/ 2147483647 h 606"/>
                                <a:gd name="T32" fmla="*/ 2147483647 w 1008"/>
                                <a:gd name="T33" fmla="*/ 2147483647 h 606"/>
                                <a:gd name="T34" fmla="*/ 2147483647 w 1008"/>
                                <a:gd name="T35" fmla="*/ 2147483647 h 606"/>
                                <a:gd name="T36" fmla="*/ 2147483647 w 1008"/>
                                <a:gd name="T37" fmla="*/ 2147483647 h 606"/>
                                <a:gd name="T38" fmla="*/ 2147483647 w 1008"/>
                                <a:gd name="T39" fmla="*/ 2147483647 h 606"/>
                                <a:gd name="T40" fmla="*/ 2147483647 w 1008"/>
                                <a:gd name="T41" fmla="*/ 2147483647 h 606"/>
                                <a:gd name="T42" fmla="*/ 2147483647 w 1008"/>
                                <a:gd name="T43" fmla="*/ 2147483647 h 606"/>
                                <a:gd name="T44" fmla="*/ 2147483647 w 1008"/>
                                <a:gd name="T45" fmla="*/ 2147483647 h 606"/>
                                <a:gd name="T46" fmla="*/ 2147483647 w 1008"/>
                                <a:gd name="T47" fmla="*/ 2147483647 h 606"/>
                                <a:gd name="T48" fmla="*/ 2147483647 w 1008"/>
                                <a:gd name="T49" fmla="*/ 2147483647 h 606"/>
                                <a:gd name="T50" fmla="*/ 2147483647 w 1008"/>
                                <a:gd name="T51" fmla="*/ 2147483647 h 606"/>
                                <a:gd name="T52" fmla="*/ 2147483647 w 1008"/>
                                <a:gd name="T53" fmla="*/ 2147483647 h 606"/>
                                <a:gd name="T54" fmla="*/ 2147483647 w 1008"/>
                                <a:gd name="T55" fmla="*/ 2147483647 h 606"/>
                                <a:gd name="T56" fmla="*/ 2147483647 w 1008"/>
                                <a:gd name="T57" fmla="*/ 2147483647 h 606"/>
                                <a:gd name="T58" fmla="*/ 2147483647 w 1008"/>
                                <a:gd name="T59" fmla="*/ 2147483647 h 606"/>
                                <a:gd name="T60" fmla="*/ 2147483647 w 1008"/>
                                <a:gd name="T61" fmla="*/ 2147483647 h 606"/>
                                <a:gd name="T62" fmla="*/ 2147483647 w 1008"/>
                                <a:gd name="T63" fmla="*/ 2147483647 h 606"/>
                                <a:gd name="T64" fmla="*/ 2147483647 w 1008"/>
                                <a:gd name="T65" fmla="*/ 2147483647 h 606"/>
                                <a:gd name="T66" fmla="*/ 2147483647 w 1008"/>
                                <a:gd name="T67" fmla="*/ 2147483647 h 606"/>
                                <a:gd name="T68" fmla="*/ 2147483647 w 1008"/>
                                <a:gd name="T69" fmla="*/ 2147483647 h 606"/>
                                <a:gd name="T70" fmla="*/ 2147483647 w 1008"/>
                                <a:gd name="T71" fmla="*/ 2147483647 h 606"/>
                                <a:gd name="T72" fmla="*/ 2147483647 w 1008"/>
                                <a:gd name="T73" fmla="*/ 2147483647 h 606"/>
                                <a:gd name="T74" fmla="*/ 2147483647 w 1008"/>
                                <a:gd name="T75" fmla="*/ 2147483647 h 606"/>
                                <a:gd name="T76" fmla="*/ 2147483647 w 1008"/>
                                <a:gd name="T77" fmla="*/ 2147483647 h 606"/>
                                <a:gd name="T78" fmla="*/ 2147483647 w 1008"/>
                                <a:gd name="T79" fmla="*/ 2147483647 h 606"/>
                                <a:gd name="T80" fmla="*/ 2147483647 w 1008"/>
                                <a:gd name="T81" fmla="*/ 2147483647 h 606"/>
                                <a:gd name="T82" fmla="*/ 2147483647 w 1008"/>
                                <a:gd name="T83" fmla="*/ 2147483647 h 606"/>
                                <a:gd name="T84" fmla="*/ 2147483647 w 1008"/>
                                <a:gd name="T85" fmla="*/ 2147483647 h 606"/>
                                <a:gd name="T86" fmla="*/ 2147483647 w 1008"/>
                                <a:gd name="T87" fmla="*/ 2147483647 h 606"/>
                                <a:gd name="T88" fmla="*/ 2147483647 w 1008"/>
                                <a:gd name="T89" fmla="*/ 2147483647 h 606"/>
                                <a:gd name="T90" fmla="*/ 2147483647 w 1008"/>
                                <a:gd name="T91" fmla="*/ 2147483647 h 606"/>
                                <a:gd name="T92" fmla="*/ 2147483647 w 1008"/>
                                <a:gd name="T93" fmla="*/ 2147483647 h 606"/>
                                <a:gd name="T94" fmla="*/ 2147483647 w 1008"/>
                                <a:gd name="T95" fmla="*/ 2147483647 h 606"/>
                                <a:gd name="T96" fmla="*/ 2147483647 w 1008"/>
                                <a:gd name="T97" fmla="*/ 2147483647 h 606"/>
                                <a:gd name="T98" fmla="*/ 2147483647 w 1008"/>
                                <a:gd name="T99" fmla="*/ 2147483647 h 606"/>
                                <a:gd name="T100" fmla="*/ 2147483647 w 1008"/>
                                <a:gd name="T101" fmla="*/ 2147483647 h 606"/>
                                <a:gd name="T102" fmla="*/ 2147483647 w 1008"/>
                                <a:gd name="T103" fmla="*/ 2147483647 h 606"/>
                                <a:gd name="T104" fmla="*/ 0 w 1008"/>
                                <a:gd name="T105" fmla="*/ 2147483647 h 606"/>
                                <a:gd name="T106" fmla="*/ 2147483647 w 1008"/>
                                <a:gd name="T107" fmla="*/ 2147483647 h 606"/>
                                <a:gd name="T108" fmla="*/ 2147483647 w 1008"/>
                                <a:gd name="T109" fmla="*/ 2147483647 h 60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w 1008"/>
                                <a:gd name="T166" fmla="*/ 0 h 606"/>
                                <a:gd name="T167" fmla="*/ 1008 w 1008"/>
                                <a:gd name="T168" fmla="*/ 606 h 606"/>
                              </a:gdLst>
                              <a:ahLst/>
                              <a:cxnLst>
                                <a:cxn ang="T110">
                                  <a:pos x="T0" y="T1"/>
                                </a:cxn>
                                <a:cxn ang="T111">
                                  <a:pos x="T2" y="T3"/>
                                </a:cxn>
                                <a:cxn ang="T112">
                                  <a:pos x="T4" y="T5"/>
                                </a:cxn>
                                <a:cxn ang="T113">
                                  <a:pos x="T6" y="T7"/>
                                </a:cxn>
                                <a:cxn ang="T114">
                                  <a:pos x="T8" y="T9"/>
                                </a:cxn>
                                <a:cxn ang="T115">
                                  <a:pos x="T10" y="T11"/>
                                </a:cxn>
                                <a:cxn ang="T116">
                                  <a:pos x="T12" y="T13"/>
                                </a:cxn>
                                <a:cxn ang="T117">
                                  <a:pos x="T14" y="T15"/>
                                </a:cxn>
                                <a:cxn ang="T118">
                                  <a:pos x="T16" y="T17"/>
                                </a:cxn>
                                <a:cxn ang="T119">
                                  <a:pos x="T18" y="T19"/>
                                </a:cxn>
                                <a:cxn ang="T120">
                                  <a:pos x="T20" y="T21"/>
                                </a:cxn>
                                <a:cxn ang="T121">
                                  <a:pos x="T22" y="T23"/>
                                </a:cxn>
                                <a:cxn ang="T122">
                                  <a:pos x="T24" y="T25"/>
                                </a:cxn>
                                <a:cxn ang="T123">
                                  <a:pos x="T26" y="T27"/>
                                </a:cxn>
                                <a:cxn ang="T124">
                                  <a:pos x="T28" y="T29"/>
                                </a:cxn>
                                <a:cxn ang="T125">
                                  <a:pos x="T30" y="T31"/>
                                </a:cxn>
                                <a:cxn ang="T126">
                                  <a:pos x="T32" y="T33"/>
                                </a:cxn>
                                <a:cxn ang="T127">
                                  <a:pos x="T34" y="T35"/>
                                </a:cxn>
                                <a:cxn ang="T128">
                                  <a:pos x="T36" y="T37"/>
                                </a:cxn>
                                <a:cxn ang="T129">
                                  <a:pos x="T38" y="T39"/>
                                </a:cxn>
                                <a:cxn ang="T130">
                                  <a:pos x="T40" y="T41"/>
                                </a:cxn>
                                <a:cxn ang="T131">
                                  <a:pos x="T42" y="T43"/>
                                </a:cxn>
                                <a:cxn ang="T132">
                                  <a:pos x="T44" y="T45"/>
                                </a:cxn>
                                <a:cxn ang="T133">
                                  <a:pos x="T46" y="T47"/>
                                </a:cxn>
                                <a:cxn ang="T134">
                                  <a:pos x="T48" y="T49"/>
                                </a:cxn>
                                <a:cxn ang="T135">
                                  <a:pos x="T50" y="T51"/>
                                </a:cxn>
                                <a:cxn ang="T136">
                                  <a:pos x="T52" y="T53"/>
                                </a:cxn>
                                <a:cxn ang="T137">
                                  <a:pos x="T54" y="T55"/>
                                </a:cxn>
                                <a:cxn ang="T138">
                                  <a:pos x="T56" y="T57"/>
                                </a:cxn>
                                <a:cxn ang="T139">
                                  <a:pos x="T58" y="T59"/>
                                </a:cxn>
                                <a:cxn ang="T140">
                                  <a:pos x="T60" y="T61"/>
                                </a:cxn>
                                <a:cxn ang="T141">
                                  <a:pos x="T62" y="T63"/>
                                </a:cxn>
                                <a:cxn ang="T142">
                                  <a:pos x="T64" y="T65"/>
                                </a:cxn>
                                <a:cxn ang="T143">
                                  <a:pos x="T66" y="T67"/>
                                </a:cxn>
                                <a:cxn ang="T144">
                                  <a:pos x="T68" y="T69"/>
                                </a:cxn>
                                <a:cxn ang="T145">
                                  <a:pos x="T70" y="T71"/>
                                </a:cxn>
                                <a:cxn ang="T146">
                                  <a:pos x="T72" y="T73"/>
                                </a:cxn>
                                <a:cxn ang="T147">
                                  <a:pos x="T74" y="T75"/>
                                </a:cxn>
                                <a:cxn ang="T148">
                                  <a:pos x="T76" y="T77"/>
                                </a:cxn>
                                <a:cxn ang="T149">
                                  <a:pos x="T78" y="T79"/>
                                </a:cxn>
                                <a:cxn ang="T150">
                                  <a:pos x="T80" y="T81"/>
                                </a:cxn>
                                <a:cxn ang="T151">
                                  <a:pos x="T82" y="T83"/>
                                </a:cxn>
                                <a:cxn ang="T152">
                                  <a:pos x="T84" y="T85"/>
                                </a:cxn>
                                <a:cxn ang="T153">
                                  <a:pos x="T86" y="T87"/>
                                </a:cxn>
                                <a:cxn ang="T154">
                                  <a:pos x="T88" y="T89"/>
                                </a:cxn>
                                <a:cxn ang="T155">
                                  <a:pos x="T90" y="T91"/>
                                </a:cxn>
                                <a:cxn ang="T156">
                                  <a:pos x="T92" y="T93"/>
                                </a:cxn>
                                <a:cxn ang="T157">
                                  <a:pos x="T94" y="T95"/>
                                </a:cxn>
                                <a:cxn ang="T158">
                                  <a:pos x="T96" y="T97"/>
                                </a:cxn>
                                <a:cxn ang="T159">
                                  <a:pos x="T98" y="T99"/>
                                </a:cxn>
                                <a:cxn ang="T160">
                                  <a:pos x="T100" y="T101"/>
                                </a:cxn>
                                <a:cxn ang="T161">
                                  <a:pos x="T102" y="T103"/>
                                </a:cxn>
                                <a:cxn ang="T162">
                                  <a:pos x="T104" y="T105"/>
                                </a:cxn>
                                <a:cxn ang="T163">
                                  <a:pos x="T106" y="T107"/>
                                </a:cxn>
                                <a:cxn ang="T164">
                                  <a:pos x="T108" y="T109"/>
                                </a:cxn>
                              </a:cxnLst>
                              <a:rect l="T165" t="T166" r="T167" b="T168"/>
                              <a:pathLst>
                                <a:path w="1008" h="606">
                                  <a:moveTo>
                                    <a:pt x="48" y="150"/>
                                  </a:moveTo>
                                  <a:lnTo>
                                    <a:pt x="48" y="156"/>
                                  </a:lnTo>
                                  <a:lnTo>
                                    <a:pt x="42" y="162"/>
                                  </a:lnTo>
                                  <a:lnTo>
                                    <a:pt x="36" y="174"/>
                                  </a:lnTo>
                                  <a:lnTo>
                                    <a:pt x="36" y="186"/>
                                  </a:lnTo>
                                  <a:lnTo>
                                    <a:pt x="42" y="198"/>
                                  </a:lnTo>
                                  <a:lnTo>
                                    <a:pt x="48" y="204"/>
                                  </a:lnTo>
                                  <a:lnTo>
                                    <a:pt x="54" y="216"/>
                                  </a:lnTo>
                                  <a:lnTo>
                                    <a:pt x="60" y="222"/>
                                  </a:lnTo>
                                  <a:lnTo>
                                    <a:pt x="60" y="228"/>
                                  </a:lnTo>
                                  <a:lnTo>
                                    <a:pt x="90" y="222"/>
                                  </a:lnTo>
                                  <a:lnTo>
                                    <a:pt x="90" y="246"/>
                                  </a:lnTo>
                                  <a:lnTo>
                                    <a:pt x="114" y="258"/>
                                  </a:lnTo>
                                  <a:lnTo>
                                    <a:pt x="90" y="258"/>
                                  </a:lnTo>
                                  <a:lnTo>
                                    <a:pt x="78" y="264"/>
                                  </a:lnTo>
                                  <a:lnTo>
                                    <a:pt x="72" y="264"/>
                                  </a:lnTo>
                                  <a:lnTo>
                                    <a:pt x="72" y="270"/>
                                  </a:lnTo>
                                  <a:lnTo>
                                    <a:pt x="78" y="276"/>
                                  </a:lnTo>
                                  <a:lnTo>
                                    <a:pt x="90" y="276"/>
                                  </a:lnTo>
                                  <a:lnTo>
                                    <a:pt x="96" y="282"/>
                                  </a:lnTo>
                                  <a:lnTo>
                                    <a:pt x="114" y="282"/>
                                  </a:lnTo>
                                  <a:lnTo>
                                    <a:pt x="120" y="288"/>
                                  </a:lnTo>
                                  <a:lnTo>
                                    <a:pt x="126" y="300"/>
                                  </a:lnTo>
                                  <a:lnTo>
                                    <a:pt x="132" y="306"/>
                                  </a:lnTo>
                                  <a:lnTo>
                                    <a:pt x="138" y="354"/>
                                  </a:lnTo>
                                  <a:lnTo>
                                    <a:pt x="150" y="360"/>
                                  </a:lnTo>
                                  <a:lnTo>
                                    <a:pt x="150" y="372"/>
                                  </a:lnTo>
                                  <a:lnTo>
                                    <a:pt x="144" y="378"/>
                                  </a:lnTo>
                                  <a:lnTo>
                                    <a:pt x="144" y="402"/>
                                  </a:lnTo>
                                  <a:lnTo>
                                    <a:pt x="150" y="414"/>
                                  </a:lnTo>
                                  <a:lnTo>
                                    <a:pt x="150" y="426"/>
                                  </a:lnTo>
                                  <a:lnTo>
                                    <a:pt x="156" y="432"/>
                                  </a:lnTo>
                                  <a:lnTo>
                                    <a:pt x="156" y="438"/>
                                  </a:lnTo>
                                  <a:lnTo>
                                    <a:pt x="186" y="438"/>
                                  </a:lnTo>
                                  <a:lnTo>
                                    <a:pt x="198" y="426"/>
                                  </a:lnTo>
                                  <a:lnTo>
                                    <a:pt x="210" y="420"/>
                                  </a:lnTo>
                                  <a:lnTo>
                                    <a:pt x="210" y="408"/>
                                  </a:lnTo>
                                  <a:lnTo>
                                    <a:pt x="216" y="402"/>
                                  </a:lnTo>
                                  <a:lnTo>
                                    <a:pt x="228" y="396"/>
                                  </a:lnTo>
                                  <a:lnTo>
                                    <a:pt x="246" y="378"/>
                                  </a:lnTo>
                                  <a:lnTo>
                                    <a:pt x="258" y="372"/>
                                  </a:lnTo>
                                  <a:lnTo>
                                    <a:pt x="294" y="372"/>
                                  </a:lnTo>
                                  <a:lnTo>
                                    <a:pt x="306" y="378"/>
                                  </a:lnTo>
                                  <a:lnTo>
                                    <a:pt x="312" y="372"/>
                                  </a:lnTo>
                                  <a:lnTo>
                                    <a:pt x="312" y="366"/>
                                  </a:lnTo>
                                  <a:lnTo>
                                    <a:pt x="372" y="366"/>
                                  </a:lnTo>
                                  <a:lnTo>
                                    <a:pt x="384" y="378"/>
                                  </a:lnTo>
                                  <a:lnTo>
                                    <a:pt x="384" y="390"/>
                                  </a:lnTo>
                                  <a:lnTo>
                                    <a:pt x="414" y="390"/>
                                  </a:lnTo>
                                  <a:lnTo>
                                    <a:pt x="420" y="396"/>
                                  </a:lnTo>
                                  <a:lnTo>
                                    <a:pt x="432" y="402"/>
                                  </a:lnTo>
                                  <a:lnTo>
                                    <a:pt x="438" y="408"/>
                                  </a:lnTo>
                                  <a:lnTo>
                                    <a:pt x="450" y="414"/>
                                  </a:lnTo>
                                  <a:lnTo>
                                    <a:pt x="450" y="408"/>
                                  </a:lnTo>
                                  <a:lnTo>
                                    <a:pt x="468" y="408"/>
                                  </a:lnTo>
                                  <a:lnTo>
                                    <a:pt x="480" y="414"/>
                                  </a:lnTo>
                                  <a:lnTo>
                                    <a:pt x="498" y="414"/>
                                  </a:lnTo>
                                  <a:lnTo>
                                    <a:pt x="510" y="420"/>
                                  </a:lnTo>
                                  <a:lnTo>
                                    <a:pt x="516" y="420"/>
                                  </a:lnTo>
                                  <a:lnTo>
                                    <a:pt x="522" y="426"/>
                                  </a:lnTo>
                                  <a:lnTo>
                                    <a:pt x="522" y="432"/>
                                  </a:lnTo>
                                  <a:lnTo>
                                    <a:pt x="528" y="444"/>
                                  </a:lnTo>
                                  <a:lnTo>
                                    <a:pt x="534" y="450"/>
                                  </a:lnTo>
                                  <a:lnTo>
                                    <a:pt x="540" y="450"/>
                                  </a:lnTo>
                                  <a:lnTo>
                                    <a:pt x="546" y="456"/>
                                  </a:lnTo>
                                  <a:lnTo>
                                    <a:pt x="558" y="456"/>
                                  </a:lnTo>
                                  <a:lnTo>
                                    <a:pt x="570" y="468"/>
                                  </a:lnTo>
                                  <a:lnTo>
                                    <a:pt x="582" y="474"/>
                                  </a:lnTo>
                                  <a:lnTo>
                                    <a:pt x="588" y="486"/>
                                  </a:lnTo>
                                  <a:lnTo>
                                    <a:pt x="594" y="492"/>
                                  </a:lnTo>
                                  <a:lnTo>
                                    <a:pt x="660" y="486"/>
                                  </a:lnTo>
                                  <a:lnTo>
                                    <a:pt x="660" y="522"/>
                                  </a:lnTo>
                                  <a:lnTo>
                                    <a:pt x="672" y="522"/>
                                  </a:lnTo>
                                  <a:lnTo>
                                    <a:pt x="666" y="546"/>
                                  </a:lnTo>
                                  <a:lnTo>
                                    <a:pt x="678" y="576"/>
                                  </a:lnTo>
                                  <a:lnTo>
                                    <a:pt x="684" y="582"/>
                                  </a:lnTo>
                                  <a:lnTo>
                                    <a:pt x="696" y="582"/>
                                  </a:lnTo>
                                  <a:lnTo>
                                    <a:pt x="702" y="588"/>
                                  </a:lnTo>
                                  <a:lnTo>
                                    <a:pt x="714" y="588"/>
                                  </a:lnTo>
                                  <a:lnTo>
                                    <a:pt x="720" y="582"/>
                                  </a:lnTo>
                                  <a:lnTo>
                                    <a:pt x="726" y="582"/>
                                  </a:lnTo>
                                  <a:lnTo>
                                    <a:pt x="750" y="606"/>
                                  </a:lnTo>
                                  <a:lnTo>
                                    <a:pt x="774" y="606"/>
                                  </a:lnTo>
                                  <a:lnTo>
                                    <a:pt x="786" y="600"/>
                                  </a:lnTo>
                                  <a:lnTo>
                                    <a:pt x="792" y="594"/>
                                  </a:lnTo>
                                  <a:lnTo>
                                    <a:pt x="804" y="570"/>
                                  </a:lnTo>
                                  <a:lnTo>
                                    <a:pt x="804" y="558"/>
                                  </a:lnTo>
                                  <a:lnTo>
                                    <a:pt x="816" y="558"/>
                                  </a:lnTo>
                                  <a:lnTo>
                                    <a:pt x="852" y="540"/>
                                  </a:lnTo>
                                  <a:lnTo>
                                    <a:pt x="858" y="528"/>
                                  </a:lnTo>
                                  <a:lnTo>
                                    <a:pt x="870" y="522"/>
                                  </a:lnTo>
                                  <a:lnTo>
                                    <a:pt x="882" y="522"/>
                                  </a:lnTo>
                                  <a:lnTo>
                                    <a:pt x="882" y="462"/>
                                  </a:lnTo>
                                  <a:lnTo>
                                    <a:pt x="888" y="450"/>
                                  </a:lnTo>
                                  <a:lnTo>
                                    <a:pt x="900" y="444"/>
                                  </a:lnTo>
                                  <a:lnTo>
                                    <a:pt x="936" y="444"/>
                                  </a:lnTo>
                                  <a:lnTo>
                                    <a:pt x="936" y="420"/>
                                  </a:lnTo>
                                  <a:lnTo>
                                    <a:pt x="948" y="420"/>
                                  </a:lnTo>
                                  <a:lnTo>
                                    <a:pt x="960" y="426"/>
                                  </a:lnTo>
                                  <a:lnTo>
                                    <a:pt x="966" y="432"/>
                                  </a:lnTo>
                                  <a:lnTo>
                                    <a:pt x="978" y="438"/>
                                  </a:lnTo>
                                  <a:lnTo>
                                    <a:pt x="1008" y="438"/>
                                  </a:lnTo>
                                  <a:lnTo>
                                    <a:pt x="1008" y="426"/>
                                  </a:lnTo>
                                  <a:lnTo>
                                    <a:pt x="996" y="414"/>
                                  </a:lnTo>
                                  <a:lnTo>
                                    <a:pt x="996" y="396"/>
                                  </a:lnTo>
                                  <a:lnTo>
                                    <a:pt x="1002" y="390"/>
                                  </a:lnTo>
                                  <a:lnTo>
                                    <a:pt x="954" y="360"/>
                                  </a:lnTo>
                                  <a:lnTo>
                                    <a:pt x="930" y="366"/>
                                  </a:lnTo>
                                  <a:lnTo>
                                    <a:pt x="924" y="366"/>
                                  </a:lnTo>
                                  <a:lnTo>
                                    <a:pt x="912" y="354"/>
                                  </a:lnTo>
                                  <a:lnTo>
                                    <a:pt x="900" y="354"/>
                                  </a:lnTo>
                                  <a:lnTo>
                                    <a:pt x="888" y="342"/>
                                  </a:lnTo>
                                  <a:lnTo>
                                    <a:pt x="876" y="336"/>
                                  </a:lnTo>
                                  <a:lnTo>
                                    <a:pt x="870" y="330"/>
                                  </a:lnTo>
                                  <a:lnTo>
                                    <a:pt x="846" y="318"/>
                                  </a:lnTo>
                                  <a:lnTo>
                                    <a:pt x="828" y="306"/>
                                  </a:lnTo>
                                  <a:lnTo>
                                    <a:pt x="804" y="306"/>
                                  </a:lnTo>
                                  <a:lnTo>
                                    <a:pt x="774" y="288"/>
                                  </a:lnTo>
                                  <a:lnTo>
                                    <a:pt x="768" y="282"/>
                                  </a:lnTo>
                                  <a:lnTo>
                                    <a:pt x="762" y="270"/>
                                  </a:lnTo>
                                  <a:lnTo>
                                    <a:pt x="750" y="258"/>
                                  </a:lnTo>
                                  <a:lnTo>
                                    <a:pt x="744" y="258"/>
                                  </a:lnTo>
                                  <a:lnTo>
                                    <a:pt x="732" y="252"/>
                                  </a:lnTo>
                                  <a:lnTo>
                                    <a:pt x="714" y="252"/>
                                  </a:lnTo>
                                  <a:lnTo>
                                    <a:pt x="702" y="246"/>
                                  </a:lnTo>
                                  <a:lnTo>
                                    <a:pt x="690" y="234"/>
                                  </a:lnTo>
                                  <a:lnTo>
                                    <a:pt x="672" y="198"/>
                                  </a:lnTo>
                                  <a:lnTo>
                                    <a:pt x="666" y="192"/>
                                  </a:lnTo>
                                  <a:lnTo>
                                    <a:pt x="666" y="186"/>
                                  </a:lnTo>
                                  <a:lnTo>
                                    <a:pt x="648" y="168"/>
                                  </a:lnTo>
                                  <a:lnTo>
                                    <a:pt x="630" y="138"/>
                                  </a:lnTo>
                                  <a:lnTo>
                                    <a:pt x="594" y="120"/>
                                  </a:lnTo>
                                  <a:lnTo>
                                    <a:pt x="594" y="126"/>
                                  </a:lnTo>
                                  <a:lnTo>
                                    <a:pt x="540" y="120"/>
                                  </a:lnTo>
                                  <a:lnTo>
                                    <a:pt x="510" y="120"/>
                                  </a:lnTo>
                                  <a:lnTo>
                                    <a:pt x="492" y="102"/>
                                  </a:lnTo>
                                  <a:lnTo>
                                    <a:pt x="492" y="90"/>
                                  </a:lnTo>
                                  <a:lnTo>
                                    <a:pt x="504" y="78"/>
                                  </a:lnTo>
                                  <a:lnTo>
                                    <a:pt x="492" y="72"/>
                                  </a:lnTo>
                                  <a:lnTo>
                                    <a:pt x="492" y="60"/>
                                  </a:lnTo>
                                  <a:lnTo>
                                    <a:pt x="486" y="48"/>
                                  </a:lnTo>
                                  <a:lnTo>
                                    <a:pt x="480" y="42"/>
                                  </a:lnTo>
                                  <a:lnTo>
                                    <a:pt x="444" y="42"/>
                                  </a:lnTo>
                                  <a:lnTo>
                                    <a:pt x="432" y="36"/>
                                  </a:lnTo>
                                  <a:lnTo>
                                    <a:pt x="432" y="24"/>
                                  </a:lnTo>
                                  <a:lnTo>
                                    <a:pt x="408" y="24"/>
                                  </a:lnTo>
                                  <a:lnTo>
                                    <a:pt x="390" y="0"/>
                                  </a:lnTo>
                                  <a:lnTo>
                                    <a:pt x="384" y="12"/>
                                  </a:lnTo>
                                  <a:lnTo>
                                    <a:pt x="354" y="6"/>
                                  </a:lnTo>
                                  <a:lnTo>
                                    <a:pt x="384" y="36"/>
                                  </a:lnTo>
                                  <a:lnTo>
                                    <a:pt x="378" y="30"/>
                                  </a:lnTo>
                                  <a:lnTo>
                                    <a:pt x="366" y="30"/>
                                  </a:lnTo>
                                  <a:lnTo>
                                    <a:pt x="360" y="24"/>
                                  </a:lnTo>
                                  <a:lnTo>
                                    <a:pt x="354" y="24"/>
                                  </a:lnTo>
                                  <a:lnTo>
                                    <a:pt x="348" y="30"/>
                                  </a:lnTo>
                                  <a:lnTo>
                                    <a:pt x="348" y="42"/>
                                  </a:lnTo>
                                  <a:lnTo>
                                    <a:pt x="342" y="42"/>
                                  </a:lnTo>
                                  <a:lnTo>
                                    <a:pt x="336" y="48"/>
                                  </a:lnTo>
                                  <a:lnTo>
                                    <a:pt x="324" y="48"/>
                                  </a:lnTo>
                                  <a:lnTo>
                                    <a:pt x="312" y="54"/>
                                  </a:lnTo>
                                  <a:lnTo>
                                    <a:pt x="294" y="72"/>
                                  </a:lnTo>
                                  <a:lnTo>
                                    <a:pt x="294" y="84"/>
                                  </a:lnTo>
                                  <a:lnTo>
                                    <a:pt x="300" y="102"/>
                                  </a:lnTo>
                                  <a:lnTo>
                                    <a:pt x="312" y="108"/>
                                  </a:lnTo>
                                  <a:lnTo>
                                    <a:pt x="318" y="120"/>
                                  </a:lnTo>
                                  <a:lnTo>
                                    <a:pt x="252" y="120"/>
                                  </a:lnTo>
                                  <a:lnTo>
                                    <a:pt x="240" y="108"/>
                                  </a:lnTo>
                                  <a:lnTo>
                                    <a:pt x="228" y="108"/>
                                  </a:lnTo>
                                  <a:lnTo>
                                    <a:pt x="228" y="114"/>
                                  </a:lnTo>
                                  <a:lnTo>
                                    <a:pt x="216" y="126"/>
                                  </a:lnTo>
                                  <a:lnTo>
                                    <a:pt x="210" y="120"/>
                                  </a:lnTo>
                                  <a:lnTo>
                                    <a:pt x="198" y="114"/>
                                  </a:lnTo>
                                  <a:lnTo>
                                    <a:pt x="174" y="90"/>
                                  </a:lnTo>
                                  <a:lnTo>
                                    <a:pt x="168" y="78"/>
                                  </a:lnTo>
                                  <a:lnTo>
                                    <a:pt x="162" y="72"/>
                                  </a:lnTo>
                                  <a:lnTo>
                                    <a:pt x="156" y="60"/>
                                  </a:lnTo>
                                  <a:lnTo>
                                    <a:pt x="144" y="54"/>
                                  </a:lnTo>
                                  <a:lnTo>
                                    <a:pt x="132" y="42"/>
                                  </a:lnTo>
                                  <a:lnTo>
                                    <a:pt x="120" y="42"/>
                                  </a:lnTo>
                                  <a:lnTo>
                                    <a:pt x="96" y="30"/>
                                  </a:lnTo>
                                  <a:lnTo>
                                    <a:pt x="78" y="30"/>
                                  </a:lnTo>
                                  <a:lnTo>
                                    <a:pt x="72" y="36"/>
                                  </a:lnTo>
                                  <a:lnTo>
                                    <a:pt x="72" y="48"/>
                                  </a:lnTo>
                                  <a:lnTo>
                                    <a:pt x="84" y="54"/>
                                  </a:lnTo>
                                  <a:lnTo>
                                    <a:pt x="90" y="54"/>
                                  </a:lnTo>
                                  <a:lnTo>
                                    <a:pt x="90" y="66"/>
                                  </a:lnTo>
                                  <a:lnTo>
                                    <a:pt x="96" y="66"/>
                                  </a:lnTo>
                                  <a:lnTo>
                                    <a:pt x="96" y="72"/>
                                  </a:lnTo>
                                  <a:lnTo>
                                    <a:pt x="102" y="84"/>
                                  </a:lnTo>
                                  <a:lnTo>
                                    <a:pt x="114" y="90"/>
                                  </a:lnTo>
                                  <a:lnTo>
                                    <a:pt x="126" y="102"/>
                                  </a:lnTo>
                                  <a:lnTo>
                                    <a:pt x="138" y="108"/>
                                  </a:lnTo>
                                  <a:lnTo>
                                    <a:pt x="150" y="120"/>
                                  </a:lnTo>
                                  <a:lnTo>
                                    <a:pt x="162" y="126"/>
                                  </a:lnTo>
                                  <a:lnTo>
                                    <a:pt x="162" y="150"/>
                                  </a:lnTo>
                                  <a:lnTo>
                                    <a:pt x="156" y="156"/>
                                  </a:lnTo>
                                  <a:lnTo>
                                    <a:pt x="144" y="156"/>
                                  </a:lnTo>
                                  <a:lnTo>
                                    <a:pt x="132" y="150"/>
                                  </a:lnTo>
                                  <a:lnTo>
                                    <a:pt x="120" y="138"/>
                                  </a:lnTo>
                                  <a:lnTo>
                                    <a:pt x="120" y="162"/>
                                  </a:lnTo>
                                  <a:lnTo>
                                    <a:pt x="78" y="162"/>
                                  </a:lnTo>
                                  <a:lnTo>
                                    <a:pt x="66" y="144"/>
                                  </a:lnTo>
                                  <a:lnTo>
                                    <a:pt x="60" y="150"/>
                                  </a:lnTo>
                                  <a:lnTo>
                                    <a:pt x="48" y="138"/>
                                  </a:lnTo>
                                  <a:lnTo>
                                    <a:pt x="42" y="126"/>
                                  </a:lnTo>
                                  <a:lnTo>
                                    <a:pt x="36" y="120"/>
                                  </a:lnTo>
                                  <a:lnTo>
                                    <a:pt x="36" y="102"/>
                                  </a:lnTo>
                                  <a:lnTo>
                                    <a:pt x="30" y="96"/>
                                  </a:lnTo>
                                  <a:lnTo>
                                    <a:pt x="30" y="84"/>
                                  </a:lnTo>
                                  <a:lnTo>
                                    <a:pt x="24" y="78"/>
                                  </a:lnTo>
                                  <a:lnTo>
                                    <a:pt x="0" y="78"/>
                                  </a:lnTo>
                                  <a:lnTo>
                                    <a:pt x="0" y="84"/>
                                  </a:lnTo>
                                  <a:lnTo>
                                    <a:pt x="6" y="90"/>
                                  </a:lnTo>
                                  <a:lnTo>
                                    <a:pt x="12" y="102"/>
                                  </a:lnTo>
                                  <a:lnTo>
                                    <a:pt x="18" y="108"/>
                                  </a:lnTo>
                                  <a:lnTo>
                                    <a:pt x="24" y="120"/>
                                  </a:lnTo>
                                  <a:lnTo>
                                    <a:pt x="36" y="126"/>
                                  </a:lnTo>
                                  <a:lnTo>
                                    <a:pt x="42" y="138"/>
                                  </a:lnTo>
                                  <a:lnTo>
                                    <a:pt x="48" y="144"/>
                                  </a:lnTo>
                                  <a:lnTo>
                                    <a:pt x="48" y="150"/>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23" name="Turkey" descr="© INSCALE GmbH, 15.06.2010"/>
                            <a:cNvSpPr>
                              <a:spLocks noEditPoints="1"/>
                            </a:cNvSpPr>
                          </a:nvSpPr>
                          <a:spPr bwMode="gray">
                            <a:xfrm>
                              <a:off x="3023" y="739"/>
                              <a:ext cx="340" cy="130"/>
                            </a:xfrm>
                            <a:custGeom>
                              <a:avLst/>
                              <a:gdLst>
                                <a:gd name="T0" fmla="*/ 2147483647 w 1332"/>
                                <a:gd name="T1" fmla="*/ 2147483647 h 510"/>
                                <a:gd name="T2" fmla="*/ 2147483647 w 1332"/>
                                <a:gd name="T3" fmla="*/ 2147483647 h 510"/>
                                <a:gd name="T4" fmla="*/ 2147483647 w 1332"/>
                                <a:gd name="T5" fmla="*/ 2147483647 h 510"/>
                                <a:gd name="T6" fmla="*/ 2147483647 w 1332"/>
                                <a:gd name="T7" fmla="*/ 2147483647 h 510"/>
                                <a:gd name="T8" fmla="*/ 2147483647 w 1332"/>
                                <a:gd name="T9" fmla="*/ 2147483647 h 510"/>
                                <a:gd name="T10" fmla="*/ 2147483647 w 1332"/>
                                <a:gd name="T11" fmla="*/ 2147483647 h 510"/>
                                <a:gd name="T12" fmla="*/ 2147483647 w 1332"/>
                                <a:gd name="T13" fmla="*/ 2147483647 h 510"/>
                                <a:gd name="T14" fmla="*/ 2147483647 w 1332"/>
                                <a:gd name="T15" fmla="*/ 2147483647 h 510"/>
                                <a:gd name="T16" fmla="*/ 2147483647 w 1332"/>
                                <a:gd name="T17" fmla="*/ 2147483647 h 510"/>
                                <a:gd name="T18" fmla="*/ 2147483647 w 1332"/>
                                <a:gd name="T19" fmla="*/ 2147483647 h 510"/>
                                <a:gd name="T20" fmla="*/ 2147483647 w 1332"/>
                                <a:gd name="T21" fmla="*/ 2147483647 h 510"/>
                                <a:gd name="T22" fmla="*/ 2147483647 w 1332"/>
                                <a:gd name="T23" fmla="*/ 2147483647 h 510"/>
                                <a:gd name="T24" fmla="*/ 2147483647 w 1332"/>
                                <a:gd name="T25" fmla="*/ 2147483647 h 510"/>
                                <a:gd name="T26" fmla="*/ 2147483647 w 1332"/>
                                <a:gd name="T27" fmla="*/ 2147483647 h 510"/>
                                <a:gd name="T28" fmla="*/ 2147483647 w 1332"/>
                                <a:gd name="T29" fmla="*/ 2147483647 h 510"/>
                                <a:gd name="T30" fmla="*/ 2147483647 w 1332"/>
                                <a:gd name="T31" fmla="*/ 2147483647 h 510"/>
                                <a:gd name="T32" fmla="*/ 2147483647 w 1332"/>
                                <a:gd name="T33" fmla="*/ 2147483647 h 510"/>
                                <a:gd name="T34" fmla="*/ 2147483647 w 1332"/>
                                <a:gd name="T35" fmla="*/ 2147483647 h 510"/>
                                <a:gd name="T36" fmla="*/ 2147483647 w 1332"/>
                                <a:gd name="T37" fmla="*/ 2147483647 h 510"/>
                                <a:gd name="T38" fmla="*/ 2147483647 w 1332"/>
                                <a:gd name="T39" fmla="*/ 2147483647 h 510"/>
                                <a:gd name="T40" fmla="*/ 2147483647 w 1332"/>
                                <a:gd name="T41" fmla="*/ 2147483647 h 510"/>
                                <a:gd name="T42" fmla="*/ 2147483647 w 1332"/>
                                <a:gd name="T43" fmla="*/ 2147483647 h 510"/>
                                <a:gd name="T44" fmla="*/ 2147483647 w 1332"/>
                                <a:gd name="T45" fmla="*/ 2147483647 h 510"/>
                                <a:gd name="T46" fmla="*/ 2147483647 w 1332"/>
                                <a:gd name="T47" fmla="*/ 2147483647 h 510"/>
                                <a:gd name="T48" fmla="*/ 2147483647 w 1332"/>
                                <a:gd name="T49" fmla="*/ 2147483647 h 510"/>
                                <a:gd name="T50" fmla="*/ 2147483647 w 1332"/>
                                <a:gd name="T51" fmla="*/ 2147483647 h 510"/>
                                <a:gd name="T52" fmla="*/ 2147483647 w 1332"/>
                                <a:gd name="T53" fmla="*/ 2147483647 h 510"/>
                                <a:gd name="T54" fmla="*/ 2147483647 w 1332"/>
                                <a:gd name="T55" fmla="*/ 2147483647 h 510"/>
                                <a:gd name="T56" fmla="*/ 2147483647 w 1332"/>
                                <a:gd name="T57" fmla="*/ 2147483647 h 510"/>
                                <a:gd name="T58" fmla="*/ 2147483647 w 1332"/>
                                <a:gd name="T59" fmla="*/ 2147483647 h 510"/>
                                <a:gd name="T60" fmla="*/ 2147483647 w 1332"/>
                                <a:gd name="T61" fmla="*/ 2147483647 h 510"/>
                                <a:gd name="T62" fmla="*/ 2147483647 w 1332"/>
                                <a:gd name="T63" fmla="*/ 2147483647 h 510"/>
                                <a:gd name="T64" fmla="*/ 2147483647 w 1332"/>
                                <a:gd name="T65" fmla="*/ 2147483647 h 510"/>
                                <a:gd name="T66" fmla="*/ 2147483647 w 1332"/>
                                <a:gd name="T67" fmla="*/ 2147483647 h 510"/>
                                <a:gd name="T68" fmla="*/ 2147483647 w 1332"/>
                                <a:gd name="T69" fmla="*/ 2147483647 h 510"/>
                                <a:gd name="T70" fmla="*/ 2147483647 w 1332"/>
                                <a:gd name="T71" fmla="*/ 2147483647 h 510"/>
                                <a:gd name="T72" fmla="*/ 2147483647 w 1332"/>
                                <a:gd name="T73" fmla="*/ 2147483647 h 510"/>
                                <a:gd name="T74" fmla="*/ 2147483647 w 1332"/>
                                <a:gd name="T75" fmla="*/ 2147483647 h 510"/>
                                <a:gd name="T76" fmla="*/ 2147483647 w 1332"/>
                                <a:gd name="T77" fmla="*/ 2147483647 h 510"/>
                                <a:gd name="T78" fmla="*/ 2147483647 w 1332"/>
                                <a:gd name="T79" fmla="*/ 2147483647 h 510"/>
                                <a:gd name="T80" fmla="*/ 2147483647 w 1332"/>
                                <a:gd name="T81" fmla="*/ 2147483647 h 510"/>
                                <a:gd name="T82" fmla="*/ 2147483647 w 1332"/>
                                <a:gd name="T83" fmla="*/ 2147483647 h 510"/>
                                <a:gd name="T84" fmla="*/ 2147483647 w 1332"/>
                                <a:gd name="T85" fmla="*/ 2147483647 h 510"/>
                                <a:gd name="T86" fmla="*/ 2147483647 w 1332"/>
                                <a:gd name="T87" fmla="*/ 2147483647 h 510"/>
                                <a:gd name="T88" fmla="*/ 2147483647 w 1332"/>
                                <a:gd name="T89" fmla="*/ 2147483647 h 510"/>
                                <a:gd name="T90" fmla="*/ 2147483647 w 1332"/>
                                <a:gd name="T91" fmla="*/ 2147483647 h 510"/>
                                <a:gd name="T92" fmla="*/ 2147483647 w 1332"/>
                                <a:gd name="T93" fmla="*/ 2147483647 h 510"/>
                                <a:gd name="T94" fmla="*/ 2147483647 w 1332"/>
                                <a:gd name="T95" fmla="*/ 2147483647 h 510"/>
                                <a:gd name="T96" fmla="*/ 2147483647 w 1332"/>
                                <a:gd name="T97" fmla="*/ 2147483647 h 510"/>
                                <a:gd name="T98" fmla="*/ 2147483647 w 1332"/>
                                <a:gd name="T99" fmla="*/ 2147483647 h 510"/>
                                <a:gd name="T100" fmla="*/ 2147483647 w 1332"/>
                                <a:gd name="T101" fmla="*/ 2147483647 h 510"/>
                                <a:gd name="T102" fmla="*/ 2147483647 w 1332"/>
                                <a:gd name="T103" fmla="*/ 2147483647 h 510"/>
                                <a:gd name="T104" fmla="*/ 2147483647 w 1332"/>
                                <a:gd name="T105" fmla="*/ 2147483647 h 510"/>
                                <a:gd name="T106" fmla="*/ 2147483647 w 1332"/>
                                <a:gd name="T107" fmla="*/ 2147483647 h 510"/>
                                <a:gd name="T108" fmla="*/ 2147483647 w 1332"/>
                                <a:gd name="T109" fmla="*/ 2147483647 h 510"/>
                                <a:gd name="T110" fmla="*/ 2147483647 w 1332"/>
                                <a:gd name="T111" fmla="*/ 2147483647 h 510"/>
                                <a:gd name="T112" fmla="*/ 2147483647 w 1332"/>
                                <a:gd name="T113" fmla="*/ 2147483647 h 510"/>
                                <a:gd name="T114" fmla="*/ 2147483647 w 1332"/>
                                <a:gd name="T115" fmla="*/ 2147483647 h 510"/>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w 1332"/>
                                <a:gd name="T175" fmla="*/ 0 h 510"/>
                                <a:gd name="T176" fmla="*/ 1332 w 1332"/>
                                <a:gd name="T177" fmla="*/ 510 h 510"/>
                              </a:gdLst>
                              <a:ahLst/>
                              <a:cxnLst>
                                <a:cxn ang="T116">
                                  <a:pos x="T0" y="T1"/>
                                </a:cxn>
                                <a:cxn ang="T117">
                                  <a:pos x="T2" y="T3"/>
                                </a:cxn>
                                <a:cxn ang="T118">
                                  <a:pos x="T4" y="T5"/>
                                </a:cxn>
                                <a:cxn ang="T119">
                                  <a:pos x="T6" y="T7"/>
                                </a:cxn>
                                <a:cxn ang="T120">
                                  <a:pos x="T8" y="T9"/>
                                </a:cxn>
                                <a:cxn ang="T121">
                                  <a:pos x="T10" y="T11"/>
                                </a:cxn>
                                <a:cxn ang="T122">
                                  <a:pos x="T12" y="T13"/>
                                </a:cxn>
                                <a:cxn ang="T123">
                                  <a:pos x="T14" y="T15"/>
                                </a:cxn>
                                <a:cxn ang="T124">
                                  <a:pos x="T16" y="T17"/>
                                </a:cxn>
                                <a:cxn ang="T125">
                                  <a:pos x="T18" y="T19"/>
                                </a:cxn>
                                <a:cxn ang="T126">
                                  <a:pos x="T20" y="T21"/>
                                </a:cxn>
                                <a:cxn ang="T127">
                                  <a:pos x="T22" y="T23"/>
                                </a:cxn>
                                <a:cxn ang="T128">
                                  <a:pos x="T24" y="T25"/>
                                </a:cxn>
                                <a:cxn ang="T129">
                                  <a:pos x="T26" y="T27"/>
                                </a:cxn>
                                <a:cxn ang="T130">
                                  <a:pos x="T28" y="T29"/>
                                </a:cxn>
                                <a:cxn ang="T131">
                                  <a:pos x="T30" y="T31"/>
                                </a:cxn>
                                <a:cxn ang="T132">
                                  <a:pos x="T32" y="T33"/>
                                </a:cxn>
                                <a:cxn ang="T133">
                                  <a:pos x="T34" y="T35"/>
                                </a:cxn>
                                <a:cxn ang="T134">
                                  <a:pos x="T36" y="T37"/>
                                </a:cxn>
                                <a:cxn ang="T135">
                                  <a:pos x="T38" y="T39"/>
                                </a:cxn>
                                <a:cxn ang="T136">
                                  <a:pos x="T40" y="T41"/>
                                </a:cxn>
                                <a:cxn ang="T137">
                                  <a:pos x="T42" y="T43"/>
                                </a:cxn>
                                <a:cxn ang="T138">
                                  <a:pos x="T44" y="T45"/>
                                </a:cxn>
                                <a:cxn ang="T139">
                                  <a:pos x="T46" y="T47"/>
                                </a:cxn>
                                <a:cxn ang="T140">
                                  <a:pos x="T48" y="T49"/>
                                </a:cxn>
                                <a:cxn ang="T141">
                                  <a:pos x="T50" y="T51"/>
                                </a:cxn>
                                <a:cxn ang="T142">
                                  <a:pos x="T52" y="T53"/>
                                </a:cxn>
                                <a:cxn ang="T143">
                                  <a:pos x="T54" y="T55"/>
                                </a:cxn>
                                <a:cxn ang="T144">
                                  <a:pos x="T56" y="T57"/>
                                </a:cxn>
                                <a:cxn ang="T145">
                                  <a:pos x="T58" y="T59"/>
                                </a:cxn>
                                <a:cxn ang="T146">
                                  <a:pos x="T60" y="T61"/>
                                </a:cxn>
                                <a:cxn ang="T147">
                                  <a:pos x="T62" y="T63"/>
                                </a:cxn>
                                <a:cxn ang="T148">
                                  <a:pos x="T64" y="T65"/>
                                </a:cxn>
                                <a:cxn ang="T149">
                                  <a:pos x="T66" y="T67"/>
                                </a:cxn>
                                <a:cxn ang="T150">
                                  <a:pos x="T68" y="T69"/>
                                </a:cxn>
                                <a:cxn ang="T151">
                                  <a:pos x="T70" y="T71"/>
                                </a:cxn>
                                <a:cxn ang="T152">
                                  <a:pos x="T72" y="T73"/>
                                </a:cxn>
                                <a:cxn ang="T153">
                                  <a:pos x="T74" y="T75"/>
                                </a:cxn>
                                <a:cxn ang="T154">
                                  <a:pos x="T76" y="T77"/>
                                </a:cxn>
                                <a:cxn ang="T155">
                                  <a:pos x="T78" y="T79"/>
                                </a:cxn>
                                <a:cxn ang="T156">
                                  <a:pos x="T80" y="T81"/>
                                </a:cxn>
                                <a:cxn ang="T157">
                                  <a:pos x="T82" y="T83"/>
                                </a:cxn>
                                <a:cxn ang="T158">
                                  <a:pos x="T84" y="T85"/>
                                </a:cxn>
                                <a:cxn ang="T159">
                                  <a:pos x="T86" y="T87"/>
                                </a:cxn>
                                <a:cxn ang="T160">
                                  <a:pos x="T88" y="T89"/>
                                </a:cxn>
                                <a:cxn ang="T161">
                                  <a:pos x="T90" y="T91"/>
                                </a:cxn>
                                <a:cxn ang="T162">
                                  <a:pos x="T92" y="T93"/>
                                </a:cxn>
                                <a:cxn ang="T163">
                                  <a:pos x="T94" y="T95"/>
                                </a:cxn>
                                <a:cxn ang="T164">
                                  <a:pos x="T96" y="T97"/>
                                </a:cxn>
                                <a:cxn ang="T165">
                                  <a:pos x="T98" y="T99"/>
                                </a:cxn>
                                <a:cxn ang="T166">
                                  <a:pos x="T100" y="T101"/>
                                </a:cxn>
                                <a:cxn ang="T167">
                                  <a:pos x="T102" y="T103"/>
                                </a:cxn>
                                <a:cxn ang="T168">
                                  <a:pos x="T104" y="T105"/>
                                </a:cxn>
                                <a:cxn ang="T169">
                                  <a:pos x="T106" y="T107"/>
                                </a:cxn>
                                <a:cxn ang="T170">
                                  <a:pos x="T108" y="T109"/>
                                </a:cxn>
                                <a:cxn ang="T171">
                                  <a:pos x="T110" y="T111"/>
                                </a:cxn>
                                <a:cxn ang="T172">
                                  <a:pos x="T112" y="T113"/>
                                </a:cxn>
                                <a:cxn ang="T173">
                                  <a:pos x="T114" y="T115"/>
                                </a:cxn>
                              </a:cxnLst>
                              <a:rect l="T174" t="T175" r="T176" b="T177"/>
                              <a:pathLst>
                                <a:path w="1332" h="510">
                                  <a:moveTo>
                                    <a:pt x="6" y="192"/>
                                  </a:moveTo>
                                  <a:lnTo>
                                    <a:pt x="24" y="186"/>
                                  </a:lnTo>
                                  <a:lnTo>
                                    <a:pt x="30" y="174"/>
                                  </a:lnTo>
                                  <a:lnTo>
                                    <a:pt x="0" y="174"/>
                                  </a:lnTo>
                                  <a:lnTo>
                                    <a:pt x="6" y="192"/>
                                  </a:lnTo>
                                  <a:close/>
                                  <a:moveTo>
                                    <a:pt x="42" y="162"/>
                                  </a:moveTo>
                                  <a:lnTo>
                                    <a:pt x="42" y="168"/>
                                  </a:lnTo>
                                  <a:lnTo>
                                    <a:pt x="48" y="174"/>
                                  </a:lnTo>
                                  <a:lnTo>
                                    <a:pt x="60" y="174"/>
                                  </a:lnTo>
                                  <a:lnTo>
                                    <a:pt x="60" y="162"/>
                                  </a:lnTo>
                                  <a:lnTo>
                                    <a:pt x="54" y="156"/>
                                  </a:lnTo>
                                  <a:lnTo>
                                    <a:pt x="54" y="150"/>
                                  </a:lnTo>
                                  <a:lnTo>
                                    <a:pt x="48" y="150"/>
                                  </a:lnTo>
                                  <a:lnTo>
                                    <a:pt x="48" y="156"/>
                                  </a:lnTo>
                                  <a:lnTo>
                                    <a:pt x="42" y="162"/>
                                  </a:lnTo>
                                  <a:close/>
                                  <a:moveTo>
                                    <a:pt x="96" y="138"/>
                                  </a:moveTo>
                                  <a:lnTo>
                                    <a:pt x="66" y="138"/>
                                  </a:lnTo>
                                  <a:lnTo>
                                    <a:pt x="66" y="174"/>
                                  </a:lnTo>
                                  <a:lnTo>
                                    <a:pt x="78" y="150"/>
                                  </a:lnTo>
                                  <a:lnTo>
                                    <a:pt x="96" y="138"/>
                                  </a:lnTo>
                                  <a:close/>
                                  <a:moveTo>
                                    <a:pt x="1332" y="402"/>
                                  </a:moveTo>
                                  <a:lnTo>
                                    <a:pt x="1332" y="390"/>
                                  </a:lnTo>
                                  <a:lnTo>
                                    <a:pt x="1308" y="384"/>
                                  </a:lnTo>
                                  <a:lnTo>
                                    <a:pt x="1308" y="354"/>
                                  </a:lnTo>
                                  <a:lnTo>
                                    <a:pt x="1272" y="336"/>
                                  </a:lnTo>
                                  <a:lnTo>
                                    <a:pt x="1278" y="330"/>
                                  </a:lnTo>
                                  <a:lnTo>
                                    <a:pt x="1284" y="318"/>
                                  </a:lnTo>
                                  <a:lnTo>
                                    <a:pt x="1284" y="312"/>
                                  </a:lnTo>
                                  <a:lnTo>
                                    <a:pt x="1290" y="306"/>
                                  </a:lnTo>
                                  <a:lnTo>
                                    <a:pt x="1284" y="306"/>
                                  </a:lnTo>
                                  <a:lnTo>
                                    <a:pt x="1278" y="300"/>
                                  </a:lnTo>
                                  <a:lnTo>
                                    <a:pt x="1278" y="288"/>
                                  </a:lnTo>
                                  <a:lnTo>
                                    <a:pt x="1266" y="276"/>
                                  </a:lnTo>
                                  <a:lnTo>
                                    <a:pt x="1266" y="246"/>
                                  </a:lnTo>
                                  <a:lnTo>
                                    <a:pt x="1248" y="222"/>
                                  </a:lnTo>
                                  <a:lnTo>
                                    <a:pt x="1272" y="222"/>
                                  </a:lnTo>
                                  <a:lnTo>
                                    <a:pt x="1272" y="216"/>
                                  </a:lnTo>
                                  <a:lnTo>
                                    <a:pt x="1278" y="210"/>
                                  </a:lnTo>
                                  <a:lnTo>
                                    <a:pt x="1272" y="198"/>
                                  </a:lnTo>
                                  <a:lnTo>
                                    <a:pt x="1272" y="186"/>
                                  </a:lnTo>
                                  <a:lnTo>
                                    <a:pt x="1266" y="180"/>
                                  </a:lnTo>
                                  <a:lnTo>
                                    <a:pt x="1266" y="174"/>
                                  </a:lnTo>
                                  <a:lnTo>
                                    <a:pt x="1260" y="174"/>
                                  </a:lnTo>
                                  <a:lnTo>
                                    <a:pt x="1248" y="180"/>
                                  </a:lnTo>
                                  <a:lnTo>
                                    <a:pt x="1236" y="180"/>
                                  </a:lnTo>
                                  <a:lnTo>
                                    <a:pt x="1224" y="174"/>
                                  </a:lnTo>
                                  <a:lnTo>
                                    <a:pt x="1218" y="168"/>
                                  </a:lnTo>
                                  <a:lnTo>
                                    <a:pt x="1212" y="156"/>
                                  </a:lnTo>
                                  <a:lnTo>
                                    <a:pt x="1212" y="144"/>
                                  </a:lnTo>
                                  <a:lnTo>
                                    <a:pt x="1200" y="108"/>
                                  </a:lnTo>
                                  <a:lnTo>
                                    <a:pt x="1194" y="96"/>
                                  </a:lnTo>
                                  <a:lnTo>
                                    <a:pt x="1194" y="84"/>
                                  </a:lnTo>
                                  <a:lnTo>
                                    <a:pt x="1188" y="78"/>
                                  </a:lnTo>
                                  <a:lnTo>
                                    <a:pt x="1164" y="78"/>
                                  </a:lnTo>
                                  <a:lnTo>
                                    <a:pt x="1164" y="72"/>
                                  </a:lnTo>
                                  <a:lnTo>
                                    <a:pt x="1158" y="60"/>
                                  </a:lnTo>
                                  <a:lnTo>
                                    <a:pt x="1152" y="54"/>
                                  </a:lnTo>
                                  <a:lnTo>
                                    <a:pt x="1140" y="48"/>
                                  </a:lnTo>
                                  <a:lnTo>
                                    <a:pt x="1128" y="48"/>
                                  </a:lnTo>
                                  <a:lnTo>
                                    <a:pt x="1116" y="54"/>
                                  </a:lnTo>
                                  <a:lnTo>
                                    <a:pt x="1110" y="60"/>
                                  </a:lnTo>
                                  <a:lnTo>
                                    <a:pt x="1074" y="54"/>
                                  </a:lnTo>
                                  <a:lnTo>
                                    <a:pt x="1062" y="66"/>
                                  </a:lnTo>
                                  <a:lnTo>
                                    <a:pt x="1026" y="90"/>
                                  </a:lnTo>
                                  <a:lnTo>
                                    <a:pt x="1014" y="96"/>
                                  </a:lnTo>
                                  <a:lnTo>
                                    <a:pt x="930" y="96"/>
                                  </a:lnTo>
                                  <a:lnTo>
                                    <a:pt x="876" y="108"/>
                                  </a:lnTo>
                                  <a:lnTo>
                                    <a:pt x="810" y="84"/>
                                  </a:lnTo>
                                  <a:lnTo>
                                    <a:pt x="786" y="96"/>
                                  </a:lnTo>
                                  <a:lnTo>
                                    <a:pt x="786" y="90"/>
                                  </a:lnTo>
                                  <a:lnTo>
                                    <a:pt x="780" y="84"/>
                                  </a:lnTo>
                                  <a:lnTo>
                                    <a:pt x="774" y="72"/>
                                  </a:lnTo>
                                  <a:lnTo>
                                    <a:pt x="768" y="66"/>
                                  </a:lnTo>
                                  <a:lnTo>
                                    <a:pt x="756" y="66"/>
                                  </a:lnTo>
                                  <a:lnTo>
                                    <a:pt x="744" y="72"/>
                                  </a:lnTo>
                                  <a:lnTo>
                                    <a:pt x="738" y="78"/>
                                  </a:lnTo>
                                  <a:lnTo>
                                    <a:pt x="708" y="60"/>
                                  </a:lnTo>
                                  <a:lnTo>
                                    <a:pt x="708" y="36"/>
                                  </a:lnTo>
                                  <a:lnTo>
                                    <a:pt x="660" y="48"/>
                                  </a:lnTo>
                                  <a:lnTo>
                                    <a:pt x="636" y="30"/>
                                  </a:lnTo>
                                  <a:lnTo>
                                    <a:pt x="630" y="12"/>
                                  </a:lnTo>
                                  <a:lnTo>
                                    <a:pt x="624" y="12"/>
                                  </a:lnTo>
                                  <a:lnTo>
                                    <a:pt x="618" y="18"/>
                                  </a:lnTo>
                                  <a:lnTo>
                                    <a:pt x="600" y="18"/>
                                  </a:lnTo>
                                  <a:lnTo>
                                    <a:pt x="588" y="24"/>
                                  </a:lnTo>
                                  <a:lnTo>
                                    <a:pt x="558" y="24"/>
                                  </a:lnTo>
                                  <a:lnTo>
                                    <a:pt x="534" y="18"/>
                                  </a:lnTo>
                                  <a:lnTo>
                                    <a:pt x="504" y="18"/>
                                  </a:lnTo>
                                  <a:lnTo>
                                    <a:pt x="492" y="24"/>
                                  </a:lnTo>
                                  <a:lnTo>
                                    <a:pt x="456" y="36"/>
                                  </a:lnTo>
                                  <a:lnTo>
                                    <a:pt x="444" y="42"/>
                                  </a:lnTo>
                                  <a:lnTo>
                                    <a:pt x="438" y="48"/>
                                  </a:lnTo>
                                  <a:lnTo>
                                    <a:pt x="426" y="54"/>
                                  </a:lnTo>
                                  <a:lnTo>
                                    <a:pt x="414" y="66"/>
                                  </a:lnTo>
                                  <a:lnTo>
                                    <a:pt x="408" y="66"/>
                                  </a:lnTo>
                                  <a:lnTo>
                                    <a:pt x="396" y="90"/>
                                  </a:lnTo>
                                  <a:lnTo>
                                    <a:pt x="378" y="90"/>
                                  </a:lnTo>
                                  <a:lnTo>
                                    <a:pt x="354" y="84"/>
                                  </a:lnTo>
                                  <a:lnTo>
                                    <a:pt x="294" y="84"/>
                                  </a:lnTo>
                                  <a:lnTo>
                                    <a:pt x="282" y="78"/>
                                  </a:lnTo>
                                  <a:lnTo>
                                    <a:pt x="264" y="78"/>
                                  </a:lnTo>
                                  <a:lnTo>
                                    <a:pt x="252" y="72"/>
                                  </a:lnTo>
                                  <a:lnTo>
                                    <a:pt x="240" y="72"/>
                                  </a:lnTo>
                                  <a:lnTo>
                                    <a:pt x="234" y="66"/>
                                  </a:lnTo>
                                  <a:lnTo>
                                    <a:pt x="198" y="66"/>
                                  </a:lnTo>
                                  <a:lnTo>
                                    <a:pt x="186" y="54"/>
                                  </a:lnTo>
                                  <a:lnTo>
                                    <a:pt x="180" y="36"/>
                                  </a:lnTo>
                                  <a:lnTo>
                                    <a:pt x="180" y="24"/>
                                  </a:lnTo>
                                  <a:lnTo>
                                    <a:pt x="168" y="24"/>
                                  </a:lnTo>
                                  <a:lnTo>
                                    <a:pt x="156" y="18"/>
                                  </a:lnTo>
                                  <a:lnTo>
                                    <a:pt x="144" y="18"/>
                                  </a:lnTo>
                                  <a:lnTo>
                                    <a:pt x="132" y="0"/>
                                  </a:lnTo>
                                  <a:lnTo>
                                    <a:pt x="120" y="18"/>
                                  </a:lnTo>
                                  <a:lnTo>
                                    <a:pt x="90" y="12"/>
                                  </a:lnTo>
                                  <a:lnTo>
                                    <a:pt x="72" y="36"/>
                                  </a:lnTo>
                                  <a:lnTo>
                                    <a:pt x="78" y="42"/>
                                  </a:lnTo>
                                  <a:lnTo>
                                    <a:pt x="90" y="42"/>
                                  </a:lnTo>
                                  <a:lnTo>
                                    <a:pt x="90" y="48"/>
                                  </a:lnTo>
                                  <a:lnTo>
                                    <a:pt x="96" y="54"/>
                                  </a:lnTo>
                                  <a:lnTo>
                                    <a:pt x="96" y="66"/>
                                  </a:lnTo>
                                  <a:lnTo>
                                    <a:pt x="78" y="66"/>
                                  </a:lnTo>
                                  <a:lnTo>
                                    <a:pt x="72" y="72"/>
                                  </a:lnTo>
                                  <a:lnTo>
                                    <a:pt x="72" y="78"/>
                                  </a:lnTo>
                                  <a:lnTo>
                                    <a:pt x="78" y="84"/>
                                  </a:lnTo>
                                  <a:lnTo>
                                    <a:pt x="78" y="96"/>
                                  </a:lnTo>
                                  <a:lnTo>
                                    <a:pt x="72" y="108"/>
                                  </a:lnTo>
                                  <a:lnTo>
                                    <a:pt x="72" y="114"/>
                                  </a:lnTo>
                                  <a:lnTo>
                                    <a:pt x="66" y="120"/>
                                  </a:lnTo>
                                  <a:lnTo>
                                    <a:pt x="66" y="132"/>
                                  </a:lnTo>
                                  <a:lnTo>
                                    <a:pt x="72" y="132"/>
                                  </a:lnTo>
                                  <a:lnTo>
                                    <a:pt x="90" y="126"/>
                                  </a:lnTo>
                                  <a:lnTo>
                                    <a:pt x="102" y="126"/>
                                  </a:lnTo>
                                  <a:lnTo>
                                    <a:pt x="108" y="120"/>
                                  </a:lnTo>
                                  <a:lnTo>
                                    <a:pt x="114" y="120"/>
                                  </a:lnTo>
                                  <a:lnTo>
                                    <a:pt x="114" y="132"/>
                                  </a:lnTo>
                                  <a:lnTo>
                                    <a:pt x="120" y="132"/>
                                  </a:lnTo>
                                  <a:lnTo>
                                    <a:pt x="126" y="126"/>
                                  </a:lnTo>
                                  <a:lnTo>
                                    <a:pt x="138" y="120"/>
                                  </a:lnTo>
                                  <a:lnTo>
                                    <a:pt x="162" y="96"/>
                                  </a:lnTo>
                                  <a:lnTo>
                                    <a:pt x="168" y="96"/>
                                  </a:lnTo>
                                  <a:lnTo>
                                    <a:pt x="174" y="90"/>
                                  </a:lnTo>
                                  <a:lnTo>
                                    <a:pt x="186" y="90"/>
                                  </a:lnTo>
                                  <a:lnTo>
                                    <a:pt x="204" y="84"/>
                                  </a:lnTo>
                                  <a:lnTo>
                                    <a:pt x="216" y="84"/>
                                  </a:lnTo>
                                  <a:lnTo>
                                    <a:pt x="252" y="102"/>
                                  </a:lnTo>
                                  <a:lnTo>
                                    <a:pt x="270" y="108"/>
                                  </a:lnTo>
                                  <a:lnTo>
                                    <a:pt x="282" y="108"/>
                                  </a:lnTo>
                                  <a:lnTo>
                                    <a:pt x="288" y="114"/>
                                  </a:lnTo>
                                  <a:lnTo>
                                    <a:pt x="294" y="114"/>
                                  </a:lnTo>
                                  <a:lnTo>
                                    <a:pt x="270" y="114"/>
                                  </a:lnTo>
                                  <a:lnTo>
                                    <a:pt x="258" y="120"/>
                                  </a:lnTo>
                                  <a:lnTo>
                                    <a:pt x="246" y="120"/>
                                  </a:lnTo>
                                  <a:lnTo>
                                    <a:pt x="246" y="132"/>
                                  </a:lnTo>
                                  <a:lnTo>
                                    <a:pt x="240" y="138"/>
                                  </a:lnTo>
                                  <a:lnTo>
                                    <a:pt x="186" y="144"/>
                                  </a:lnTo>
                                  <a:lnTo>
                                    <a:pt x="138" y="138"/>
                                  </a:lnTo>
                                  <a:lnTo>
                                    <a:pt x="120" y="138"/>
                                  </a:lnTo>
                                  <a:lnTo>
                                    <a:pt x="96" y="150"/>
                                  </a:lnTo>
                                  <a:lnTo>
                                    <a:pt x="84" y="162"/>
                                  </a:lnTo>
                                  <a:lnTo>
                                    <a:pt x="84" y="174"/>
                                  </a:lnTo>
                                  <a:lnTo>
                                    <a:pt x="78" y="192"/>
                                  </a:lnTo>
                                  <a:lnTo>
                                    <a:pt x="78" y="204"/>
                                  </a:lnTo>
                                  <a:lnTo>
                                    <a:pt x="72" y="210"/>
                                  </a:lnTo>
                                  <a:lnTo>
                                    <a:pt x="72" y="216"/>
                                  </a:lnTo>
                                  <a:lnTo>
                                    <a:pt x="114" y="216"/>
                                  </a:lnTo>
                                  <a:lnTo>
                                    <a:pt x="114" y="240"/>
                                  </a:lnTo>
                                  <a:lnTo>
                                    <a:pt x="120" y="246"/>
                                  </a:lnTo>
                                  <a:lnTo>
                                    <a:pt x="126" y="258"/>
                                  </a:lnTo>
                                  <a:lnTo>
                                    <a:pt x="132" y="264"/>
                                  </a:lnTo>
                                  <a:lnTo>
                                    <a:pt x="126" y="282"/>
                                  </a:lnTo>
                                  <a:lnTo>
                                    <a:pt x="138" y="300"/>
                                  </a:lnTo>
                                  <a:lnTo>
                                    <a:pt x="126" y="318"/>
                                  </a:lnTo>
                                  <a:lnTo>
                                    <a:pt x="162" y="354"/>
                                  </a:lnTo>
                                  <a:lnTo>
                                    <a:pt x="156" y="390"/>
                                  </a:lnTo>
                                  <a:lnTo>
                                    <a:pt x="210" y="414"/>
                                  </a:lnTo>
                                  <a:lnTo>
                                    <a:pt x="216" y="444"/>
                                  </a:lnTo>
                                  <a:lnTo>
                                    <a:pt x="216" y="438"/>
                                  </a:lnTo>
                                  <a:lnTo>
                                    <a:pt x="222" y="438"/>
                                  </a:lnTo>
                                  <a:lnTo>
                                    <a:pt x="222" y="432"/>
                                  </a:lnTo>
                                  <a:lnTo>
                                    <a:pt x="228" y="432"/>
                                  </a:lnTo>
                                  <a:lnTo>
                                    <a:pt x="252" y="444"/>
                                  </a:lnTo>
                                  <a:lnTo>
                                    <a:pt x="258" y="444"/>
                                  </a:lnTo>
                                  <a:lnTo>
                                    <a:pt x="264" y="450"/>
                                  </a:lnTo>
                                  <a:lnTo>
                                    <a:pt x="270" y="462"/>
                                  </a:lnTo>
                                  <a:lnTo>
                                    <a:pt x="282" y="468"/>
                                  </a:lnTo>
                                  <a:lnTo>
                                    <a:pt x="294" y="468"/>
                                  </a:lnTo>
                                  <a:lnTo>
                                    <a:pt x="312" y="474"/>
                                  </a:lnTo>
                                  <a:lnTo>
                                    <a:pt x="372" y="474"/>
                                  </a:lnTo>
                                  <a:lnTo>
                                    <a:pt x="372" y="450"/>
                                  </a:lnTo>
                                  <a:lnTo>
                                    <a:pt x="378" y="438"/>
                                  </a:lnTo>
                                  <a:lnTo>
                                    <a:pt x="390" y="426"/>
                                  </a:lnTo>
                                  <a:lnTo>
                                    <a:pt x="408" y="426"/>
                                  </a:lnTo>
                                  <a:lnTo>
                                    <a:pt x="432" y="432"/>
                                  </a:lnTo>
                                  <a:lnTo>
                                    <a:pt x="468" y="444"/>
                                  </a:lnTo>
                                  <a:lnTo>
                                    <a:pt x="474" y="450"/>
                                  </a:lnTo>
                                  <a:lnTo>
                                    <a:pt x="480" y="450"/>
                                  </a:lnTo>
                                  <a:lnTo>
                                    <a:pt x="480" y="456"/>
                                  </a:lnTo>
                                  <a:lnTo>
                                    <a:pt x="486" y="468"/>
                                  </a:lnTo>
                                  <a:lnTo>
                                    <a:pt x="486" y="474"/>
                                  </a:lnTo>
                                  <a:lnTo>
                                    <a:pt x="492" y="480"/>
                                  </a:lnTo>
                                  <a:lnTo>
                                    <a:pt x="504" y="486"/>
                                  </a:lnTo>
                                  <a:lnTo>
                                    <a:pt x="564" y="486"/>
                                  </a:lnTo>
                                  <a:lnTo>
                                    <a:pt x="576" y="480"/>
                                  </a:lnTo>
                                  <a:lnTo>
                                    <a:pt x="594" y="474"/>
                                  </a:lnTo>
                                  <a:lnTo>
                                    <a:pt x="606" y="462"/>
                                  </a:lnTo>
                                  <a:lnTo>
                                    <a:pt x="618" y="456"/>
                                  </a:lnTo>
                                  <a:lnTo>
                                    <a:pt x="630" y="444"/>
                                  </a:lnTo>
                                  <a:lnTo>
                                    <a:pt x="648" y="438"/>
                                  </a:lnTo>
                                  <a:lnTo>
                                    <a:pt x="660" y="432"/>
                                  </a:lnTo>
                                  <a:lnTo>
                                    <a:pt x="672" y="432"/>
                                  </a:lnTo>
                                  <a:lnTo>
                                    <a:pt x="684" y="438"/>
                                  </a:lnTo>
                                  <a:lnTo>
                                    <a:pt x="690" y="444"/>
                                  </a:lnTo>
                                  <a:lnTo>
                                    <a:pt x="696" y="444"/>
                                  </a:lnTo>
                                  <a:lnTo>
                                    <a:pt x="702" y="450"/>
                                  </a:lnTo>
                                  <a:lnTo>
                                    <a:pt x="714" y="450"/>
                                  </a:lnTo>
                                  <a:lnTo>
                                    <a:pt x="726" y="444"/>
                                  </a:lnTo>
                                  <a:lnTo>
                                    <a:pt x="732" y="432"/>
                                  </a:lnTo>
                                  <a:lnTo>
                                    <a:pt x="744" y="420"/>
                                  </a:lnTo>
                                  <a:lnTo>
                                    <a:pt x="756" y="432"/>
                                  </a:lnTo>
                                  <a:lnTo>
                                    <a:pt x="756" y="444"/>
                                  </a:lnTo>
                                  <a:lnTo>
                                    <a:pt x="750" y="450"/>
                                  </a:lnTo>
                                  <a:lnTo>
                                    <a:pt x="744" y="462"/>
                                  </a:lnTo>
                                  <a:lnTo>
                                    <a:pt x="744" y="468"/>
                                  </a:lnTo>
                                  <a:lnTo>
                                    <a:pt x="738" y="474"/>
                                  </a:lnTo>
                                  <a:lnTo>
                                    <a:pt x="738" y="486"/>
                                  </a:lnTo>
                                  <a:lnTo>
                                    <a:pt x="744" y="492"/>
                                  </a:lnTo>
                                  <a:lnTo>
                                    <a:pt x="744" y="498"/>
                                  </a:lnTo>
                                  <a:lnTo>
                                    <a:pt x="756" y="510"/>
                                  </a:lnTo>
                                  <a:lnTo>
                                    <a:pt x="768" y="510"/>
                                  </a:lnTo>
                                  <a:lnTo>
                                    <a:pt x="768" y="504"/>
                                  </a:lnTo>
                                  <a:lnTo>
                                    <a:pt x="774" y="498"/>
                                  </a:lnTo>
                                  <a:lnTo>
                                    <a:pt x="774" y="480"/>
                                  </a:lnTo>
                                  <a:lnTo>
                                    <a:pt x="780" y="486"/>
                                  </a:lnTo>
                                  <a:lnTo>
                                    <a:pt x="792" y="486"/>
                                  </a:lnTo>
                                  <a:lnTo>
                                    <a:pt x="792" y="462"/>
                                  </a:lnTo>
                                  <a:lnTo>
                                    <a:pt x="786" y="462"/>
                                  </a:lnTo>
                                  <a:lnTo>
                                    <a:pt x="786" y="432"/>
                                  </a:lnTo>
                                  <a:lnTo>
                                    <a:pt x="810" y="432"/>
                                  </a:lnTo>
                                  <a:lnTo>
                                    <a:pt x="804" y="438"/>
                                  </a:lnTo>
                                  <a:lnTo>
                                    <a:pt x="804" y="444"/>
                                  </a:lnTo>
                                  <a:lnTo>
                                    <a:pt x="840" y="444"/>
                                  </a:lnTo>
                                  <a:lnTo>
                                    <a:pt x="858" y="438"/>
                                  </a:lnTo>
                                  <a:lnTo>
                                    <a:pt x="864" y="432"/>
                                  </a:lnTo>
                                  <a:lnTo>
                                    <a:pt x="870" y="432"/>
                                  </a:lnTo>
                                  <a:lnTo>
                                    <a:pt x="888" y="414"/>
                                  </a:lnTo>
                                  <a:lnTo>
                                    <a:pt x="894" y="414"/>
                                  </a:lnTo>
                                  <a:lnTo>
                                    <a:pt x="900" y="420"/>
                                  </a:lnTo>
                                  <a:lnTo>
                                    <a:pt x="912" y="426"/>
                                  </a:lnTo>
                                  <a:lnTo>
                                    <a:pt x="924" y="438"/>
                                  </a:lnTo>
                                  <a:lnTo>
                                    <a:pt x="942" y="438"/>
                                  </a:lnTo>
                                  <a:lnTo>
                                    <a:pt x="954" y="444"/>
                                  </a:lnTo>
                                  <a:lnTo>
                                    <a:pt x="966" y="444"/>
                                  </a:lnTo>
                                  <a:lnTo>
                                    <a:pt x="978" y="438"/>
                                  </a:lnTo>
                                  <a:lnTo>
                                    <a:pt x="996" y="438"/>
                                  </a:lnTo>
                                  <a:lnTo>
                                    <a:pt x="1002" y="432"/>
                                  </a:lnTo>
                                  <a:lnTo>
                                    <a:pt x="1014" y="426"/>
                                  </a:lnTo>
                                  <a:lnTo>
                                    <a:pt x="1026" y="414"/>
                                  </a:lnTo>
                                  <a:lnTo>
                                    <a:pt x="1038" y="408"/>
                                  </a:lnTo>
                                  <a:lnTo>
                                    <a:pt x="1086" y="408"/>
                                  </a:lnTo>
                                  <a:lnTo>
                                    <a:pt x="1092" y="414"/>
                                  </a:lnTo>
                                  <a:lnTo>
                                    <a:pt x="1110" y="414"/>
                                  </a:lnTo>
                                  <a:lnTo>
                                    <a:pt x="1122" y="402"/>
                                  </a:lnTo>
                                  <a:lnTo>
                                    <a:pt x="1146" y="402"/>
                                  </a:lnTo>
                                  <a:lnTo>
                                    <a:pt x="1152" y="390"/>
                                  </a:lnTo>
                                  <a:lnTo>
                                    <a:pt x="1152" y="384"/>
                                  </a:lnTo>
                                  <a:lnTo>
                                    <a:pt x="1158" y="384"/>
                                  </a:lnTo>
                                  <a:lnTo>
                                    <a:pt x="1158" y="408"/>
                                  </a:lnTo>
                                  <a:lnTo>
                                    <a:pt x="1164" y="414"/>
                                  </a:lnTo>
                                  <a:lnTo>
                                    <a:pt x="1170" y="414"/>
                                  </a:lnTo>
                                  <a:lnTo>
                                    <a:pt x="1182" y="408"/>
                                  </a:lnTo>
                                  <a:lnTo>
                                    <a:pt x="1188" y="402"/>
                                  </a:lnTo>
                                  <a:lnTo>
                                    <a:pt x="1188" y="390"/>
                                  </a:lnTo>
                                  <a:lnTo>
                                    <a:pt x="1230" y="390"/>
                                  </a:lnTo>
                                  <a:lnTo>
                                    <a:pt x="1242" y="402"/>
                                  </a:lnTo>
                                  <a:lnTo>
                                    <a:pt x="1254" y="402"/>
                                  </a:lnTo>
                                  <a:lnTo>
                                    <a:pt x="1260" y="396"/>
                                  </a:lnTo>
                                  <a:lnTo>
                                    <a:pt x="1260" y="390"/>
                                  </a:lnTo>
                                  <a:lnTo>
                                    <a:pt x="1284" y="390"/>
                                  </a:lnTo>
                                  <a:lnTo>
                                    <a:pt x="1290" y="396"/>
                                  </a:lnTo>
                                  <a:lnTo>
                                    <a:pt x="1290" y="414"/>
                                  </a:lnTo>
                                  <a:lnTo>
                                    <a:pt x="1332" y="402"/>
                                  </a:lnTo>
                                  <a:close/>
                                  <a:moveTo>
                                    <a:pt x="102" y="282"/>
                                  </a:moveTo>
                                  <a:lnTo>
                                    <a:pt x="96" y="282"/>
                                  </a:lnTo>
                                  <a:lnTo>
                                    <a:pt x="96" y="312"/>
                                  </a:lnTo>
                                  <a:lnTo>
                                    <a:pt x="102" y="324"/>
                                  </a:lnTo>
                                  <a:lnTo>
                                    <a:pt x="108" y="330"/>
                                  </a:lnTo>
                                  <a:lnTo>
                                    <a:pt x="114" y="324"/>
                                  </a:lnTo>
                                  <a:lnTo>
                                    <a:pt x="114" y="318"/>
                                  </a:lnTo>
                                  <a:lnTo>
                                    <a:pt x="120" y="312"/>
                                  </a:lnTo>
                                  <a:lnTo>
                                    <a:pt x="120" y="300"/>
                                  </a:lnTo>
                                  <a:lnTo>
                                    <a:pt x="102" y="282"/>
                                  </a:lnTo>
                                  <a:close/>
                                </a:path>
                              </a:pathLst>
                            </a:custGeom>
                            <a:solidFill>
                              <a:srgbClr val="33334B"/>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24" name="Tunisia" descr="© INSCALE GmbH, 15.06.2010"/>
                            <a:cNvSpPr>
                              <a:spLocks/>
                            </a:cNvSpPr>
                          </a:nvSpPr>
                          <a:spPr bwMode="gray">
                            <a:xfrm>
                              <a:off x="2727" y="839"/>
                              <a:ext cx="70" cy="146"/>
                            </a:xfrm>
                            <a:custGeom>
                              <a:avLst/>
                              <a:gdLst>
                                <a:gd name="T0" fmla="*/ 2147483647 w 276"/>
                                <a:gd name="T1" fmla="*/ 2147483647 h 570"/>
                                <a:gd name="T2" fmla="*/ 2147483647 w 276"/>
                                <a:gd name="T3" fmla="*/ 2147483647 h 570"/>
                                <a:gd name="T4" fmla="*/ 2147483647 w 276"/>
                                <a:gd name="T5" fmla="*/ 2147483647 h 570"/>
                                <a:gd name="T6" fmla="*/ 2147483647 w 276"/>
                                <a:gd name="T7" fmla="*/ 2147483647 h 570"/>
                                <a:gd name="T8" fmla="*/ 2147483647 w 276"/>
                                <a:gd name="T9" fmla="*/ 2147483647 h 570"/>
                                <a:gd name="T10" fmla="*/ 2147483647 w 276"/>
                                <a:gd name="T11" fmla="*/ 2147483647 h 570"/>
                                <a:gd name="T12" fmla="*/ 0 w 276"/>
                                <a:gd name="T13" fmla="*/ 2147483647 h 570"/>
                                <a:gd name="T14" fmla="*/ 2147483647 w 276"/>
                                <a:gd name="T15" fmla="*/ 2147483647 h 570"/>
                                <a:gd name="T16" fmla="*/ 2147483647 w 276"/>
                                <a:gd name="T17" fmla="*/ 2147483647 h 570"/>
                                <a:gd name="T18" fmla="*/ 2147483647 w 276"/>
                                <a:gd name="T19" fmla="*/ 2147483647 h 570"/>
                                <a:gd name="T20" fmla="*/ 2147483647 w 276"/>
                                <a:gd name="T21" fmla="*/ 2147483647 h 570"/>
                                <a:gd name="T22" fmla="*/ 2147483647 w 276"/>
                                <a:gd name="T23" fmla="*/ 2147483647 h 570"/>
                                <a:gd name="T24" fmla="*/ 2147483647 w 276"/>
                                <a:gd name="T25" fmla="*/ 2147483647 h 570"/>
                                <a:gd name="T26" fmla="*/ 2147483647 w 276"/>
                                <a:gd name="T27" fmla="*/ 2147483647 h 570"/>
                                <a:gd name="T28" fmla="*/ 2147483647 w 276"/>
                                <a:gd name="T29" fmla="*/ 2147483647 h 570"/>
                                <a:gd name="T30" fmla="*/ 2147483647 w 276"/>
                                <a:gd name="T31" fmla="*/ 2147483647 h 570"/>
                                <a:gd name="T32" fmla="*/ 2147483647 w 276"/>
                                <a:gd name="T33" fmla="*/ 2147483647 h 570"/>
                                <a:gd name="T34" fmla="*/ 2147483647 w 276"/>
                                <a:gd name="T35" fmla="*/ 2147483647 h 570"/>
                                <a:gd name="T36" fmla="*/ 2147483647 w 276"/>
                                <a:gd name="T37" fmla="*/ 2147483647 h 570"/>
                                <a:gd name="T38" fmla="*/ 2147483647 w 276"/>
                                <a:gd name="T39" fmla="*/ 2147483647 h 570"/>
                                <a:gd name="T40" fmla="*/ 2147483647 w 276"/>
                                <a:gd name="T41" fmla="*/ 2147483647 h 570"/>
                                <a:gd name="T42" fmla="*/ 2147483647 w 276"/>
                                <a:gd name="T43" fmla="*/ 2147483647 h 570"/>
                                <a:gd name="T44" fmla="*/ 2147483647 w 276"/>
                                <a:gd name="T45" fmla="*/ 2147483647 h 570"/>
                                <a:gd name="T46" fmla="*/ 2147483647 w 276"/>
                                <a:gd name="T47" fmla="*/ 2147483647 h 570"/>
                                <a:gd name="T48" fmla="*/ 2147483647 w 276"/>
                                <a:gd name="T49" fmla="*/ 2147483647 h 570"/>
                                <a:gd name="T50" fmla="*/ 2147483647 w 276"/>
                                <a:gd name="T51" fmla="*/ 2147483647 h 570"/>
                                <a:gd name="T52" fmla="*/ 2147483647 w 276"/>
                                <a:gd name="T53" fmla="*/ 2147483647 h 570"/>
                                <a:gd name="T54" fmla="*/ 2147483647 w 276"/>
                                <a:gd name="T55" fmla="*/ 2147483647 h 570"/>
                                <a:gd name="T56" fmla="*/ 2147483647 w 276"/>
                                <a:gd name="T57" fmla="*/ 2147483647 h 570"/>
                                <a:gd name="T58" fmla="*/ 2147483647 w 276"/>
                                <a:gd name="T59" fmla="*/ 2147483647 h 570"/>
                                <a:gd name="T60" fmla="*/ 2147483647 w 276"/>
                                <a:gd name="T61" fmla="*/ 2147483647 h 570"/>
                                <a:gd name="T62" fmla="*/ 2147483647 w 276"/>
                                <a:gd name="T63" fmla="*/ 2147483647 h 570"/>
                                <a:gd name="T64" fmla="*/ 2147483647 w 276"/>
                                <a:gd name="T65" fmla="*/ 2147483647 h 570"/>
                                <a:gd name="T66" fmla="*/ 2147483647 w 276"/>
                                <a:gd name="T67" fmla="*/ 2147483647 h 570"/>
                                <a:gd name="T68" fmla="*/ 2147483647 w 276"/>
                                <a:gd name="T69" fmla="*/ 2147483647 h 570"/>
                                <a:gd name="T70" fmla="*/ 2147483647 w 276"/>
                                <a:gd name="T71" fmla="*/ 2147483647 h 570"/>
                                <a:gd name="T72" fmla="*/ 2147483647 w 276"/>
                                <a:gd name="T73" fmla="*/ 2147483647 h 570"/>
                                <a:gd name="T74" fmla="*/ 2147483647 w 276"/>
                                <a:gd name="T75" fmla="*/ 2147483647 h 570"/>
                                <a:gd name="T76" fmla="*/ 2147483647 w 276"/>
                                <a:gd name="T77" fmla="*/ 2147483647 h 570"/>
                                <a:gd name="T78" fmla="*/ 2147483647 w 276"/>
                                <a:gd name="T79" fmla="*/ 2147483647 h 570"/>
                                <a:gd name="T80" fmla="*/ 2147483647 w 276"/>
                                <a:gd name="T81" fmla="*/ 2147483647 h 570"/>
                                <a:gd name="T82" fmla="*/ 2147483647 w 276"/>
                                <a:gd name="T83" fmla="*/ 2147483647 h 570"/>
                                <a:gd name="T84" fmla="*/ 2147483647 w 276"/>
                                <a:gd name="T85" fmla="*/ 2147483647 h 570"/>
                                <a:gd name="T86" fmla="*/ 2147483647 w 276"/>
                                <a:gd name="T87" fmla="*/ 2147483647 h 570"/>
                                <a:gd name="T88" fmla="*/ 2147483647 w 276"/>
                                <a:gd name="T89" fmla="*/ 0 h 570"/>
                                <a:gd name="T90" fmla="*/ 2147483647 w 276"/>
                                <a:gd name="T91" fmla="*/ 2147483647 h 570"/>
                                <a:gd name="T92" fmla="*/ 2147483647 w 276"/>
                                <a:gd name="T93" fmla="*/ 2147483647 h 570"/>
                                <a:gd name="T94" fmla="*/ 2147483647 w 276"/>
                                <a:gd name="T95" fmla="*/ 2147483647 h 570"/>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w 276"/>
                                <a:gd name="T145" fmla="*/ 0 h 570"/>
                                <a:gd name="T146" fmla="*/ 276 w 276"/>
                                <a:gd name="T147" fmla="*/ 570 h 570"/>
                              </a:gdLst>
                              <a:ahLst/>
                              <a:cxnLst>
                                <a:cxn ang="T96">
                                  <a:pos x="T0" y="T1"/>
                                </a:cxn>
                                <a:cxn ang="T97">
                                  <a:pos x="T2" y="T3"/>
                                </a:cxn>
                                <a:cxn ang="T98">
                                  <a:pos x="T4" y="T5"/>
                                </a:cxn>
                                <a:cxn ang="T99">
                                  <a:pos x="T6" y="T7"/>
                                </a:cxn>
                                <a:cxn ang="T100">
                                  <a:pos x="T8" y="T9"/>
                                </a:cxn>
                                <a:cxn ang="T101">
                                  <a:pos x="T10" y="T11"/>
                                </a:cxn>
                                <a:cxn ang="T102">
                                  <a:pos x="T12" y="T13"/>
                                </a:cxn>
                                <a:cxn ang="T103">
                                  <a:pos x="T14" y="T15"/>
                                </a:cxn>
                                <a:cxn ang="T104">
                                  <a:pos x="T16" y="T17"/>
                                </a:cxn>
                                <a:cxn ang="T105">
                                  <a:pos x="T18" y="T19"/>
                                </a:cxn>
                                <a:cxn ang="T106">
                                  <a:pos x="T20" y="T21"/>
                                </a:cxn>
                                <a:cxn ang="T107">
                                  <a:pos x="T22" y="T23"/>
                                </a:cxn>
                                <a:cxn ang="T108">
                                  <a:pos x="T24" y="T25"/>
                                </a:cxn>
                                <a:cxn ang="T109">
                                  <a:pos x="T26" y="T27"/>
                                </a:cxn>
                                <a:cxn ang="T110">
                                  <a:pos x="T28" y="T29"/>
                                </a:cxn>
                                <a:cxn ang="T111">
                                  <a:pos x="T30" y="T31"/>
                                </a:cxn>
                                <a:cxn ang="T112">
                                  <a:pos x="T32" y="T33"/>
                                </a:cxn>
                                <a:cxn ang="T113">
                                  <a:pos x="T34" y="T35"/>
                                </a:cxn>
                                <a:cxn ang="T114">
                                  <a:pos x="T36" y="T37"/>
                                </a:cxn>
                                <a:cxn ang="T115">
                                  <a:pos x="T38" y="T39"/>
                                </a:cxn>
                                <a:cxn ang="T116">
                                  <a:pos x="T40" y="T41"/>
                                </a:cxn>
                                <a:cxn ang="T117">
                                  <a:pos x="T42" y="T43"/>
                                </a:cxn>
                                <a:cxn ang="T118">
                                  <a:pos x="T44" y="T45"/>
                                </a:cxn>
                                <a:cxn ang="T119">
                                  <a:pos x="T46" y="T47"/>
                                </a:cxn>
                                <a:cxn ang="T120">
                                  <a:pos x="T48" y="T49"/>
                                </a:cxn>
                                <a:cxn ang="T121">
                                  <a:pos x="T50" y="T51"/>
                                </a:cxn>
                                <a:cxn ang="T122">
                                  <a:pos x="T52" y="T53"/>
                                </a:cxn>
                                <a:cxn ang="T123">
                                  <a:pos x="T54" y="T55"/>
                                </a:cxn>
                                <a:cxn ang="T124">
                                  <a:pos x="T56" y="T57"/>
                                </a:cxn>
                                <a:cxn ang="T125">
                                  <a:pos x="T58" y="T59"/>
                                </a:cxn>
                                <a:cxn ang="T126">
                                  <a:pos x="T60" y="T61"/>
                                </a:cxn>
                                <a:cxn ang="T127">
                                  <a:pos x="T62" y="T63"/>
                                </a:cxn>
                                <a:cxn ang="T128">
                                  <a:pos x="T64" y="T65"/>
                                </a:cxn>
                                <a:cxn ang="T129">
                                  <a:pos x="T66" y="T67"/>
                                </a:cxn>
                                <a:cxn ang="T130">
                                  <a:pos x="T68" y="T69"/>
                                </a:cxn>
                                <a:cxn ang="T131">
                                  <a:pos x="T70" y="T71"/>
                                </a:cxn>
                                <a:cxn ang="T132">
                                  <a:pos x="T72" y="T73"/>
                                </a:cxn>
                                <a:cxn ang="T133">
                                  <a:pos x="T74" y="T75"/>
                                </a:cxn>
                                <a:cxn ang="T134">
                                  <a:pos x="T76" y="T77"/>
                                </a:cxn>
                                <a:cxn ang="T135">
                                  <a:pos x="T78" y="T79"/>
                                </a:cxn>
                                <a:cxn ang="T136">
                                  <a:pos x="T80" y="T81"/>
                                </a:cxn>
                                <a:cxn ang="T137">
                                  <a:pos x="T82" y="T83"/>
                                </a:cxn>
                                <a:cxn ang="T138">
                                  <a:pos x="T84" y="T85"/>
                                </a:cxn>
                                <a:cxn ang="T139">
                                  <a:pos x="T86" y="T87"/>
                                </a:cxn>
                                <a:cxn ang="T140">
                                  <a:pos x="T88" y="T89"/>
                                </a:cxn>
                                <a:cxn ang="T141">
                                  <a:pos x="T90" y="T91"/>
                                </a:cxn>
                                <a:cxn ang="T142">
                                  <a:pos x="T92" y="T93"/>
                                </a:cxn>
                                <a:cxn ang="T143">
                                  <a:pos x="T94" y="T95"/>
                                </a:cxn>
                              </a:cxnLst>
                              <a:rect l="T144" t="T145" r="T146" b="T147"/>
                              <a:pathLst>
                                <a:path w="276" h="570">
                                  <a:moveTo>
                                    <a:pt x="42" y="60"/>
                                  </a:moveTo>
                                  <a:lnTo>
                                    <a:pt x="60" y="66"/>
                                  </a:lnTo>
                                  <a:lnTo>
                                    <a:pt x="60" y="78"/>
                                  </a:lnTo>
                                  <a:lnTo>
                                    <a:pt x="54" y="90"/>
                                  </a:lnTo>
                                  <a:lnTo>
                                    <a:pt x="54" y="126"/>
                                  </a:lnTo>
                                  <a:lnTo>
                                    <a:pt x="60" y="138"/>
                                  </a:lnTo>
                                  <a:lnTo>
                                    <a:pt x="60" y="180"/>
                                  </a:lnTo>
                                  <a:lnTo>
                                    <a:pt x="54" y="192"/>
                                  </a:lnTo>
                                  <a:lnTo>
                                    <a:pt x="54" y="204"/>
                                  </a:lnTo>
                                  <a:lnTo>
                                    <a:pt x="48" y="210"/>
                                  </a:lnTo>
                                  <a:lnTo>
                                    <a:pt x="48" y="216"/>
                                  </a:lnTo>
                                  <a:lnTo>
                                    <a:pt x="24" y="234"/>
                                  </a:lnTo>
                                  <a:lnTo>
                                    <a:pt x="0" y="258"/>
                                  </a:lnTo>
                                  <a:lnTo>
                                    <a:pt x="0" y="300"/>
                                  </a:lnTo>
                                  <a:lnTo>
                                    <a:pt x="12" y="300"/>
                                  </a:lnTo>
                                  <a:lnTo>
                                    <a:pt x="12" y="330"/>
                                  </a:lnTo>
                                  <a:lnTo>
                                    <a:pt x="24" y="330"/>
                                  </a:lnTo>
                                  <a:lnTo>
                                    <a:pt x="42" y="336"/>
                                  </a:lnTo>
                                  <a:lnTo>
                                    <a:pt x="54" y="348"/>
                                  </a:lnTo>
                                  <a:lnTo>
                                    <a:pt x="54" y="390"/>
                                  </a:lnTo>
                                  <a:lnTo>
                                    <a:pt x="60" y="390"/>
                                  </a:lnTo>
                                  <a:lnTo>
                                    <a:pt x="66" y="396"/>
                                  </a:lnTo>
                                  <a:lnTo>
                                    <a:pt x="90" y="408"/>
                                  </a:lnTo>
                                  <a:lnTo>
                                    <a:pt x="96" y="420"/>
                                  </a:lnTo>
                                  <a:lnTo>
                                    <a:pt x="102" y="426"/>
                                  </a:lnTo>
                                  <a:lnTo>
                                    <a:pt x="108" y="450"/>
                                  </a:lnTo>
                                  <a:lnTo>
                                    <a:pt x="114" y="492"/>
                                  </a:lnTo>
                                  <a:lnTo>
                                    <a:pt x="126" y="540"/>
                                  </a:lnTo>
                                  <a:lnTo>
                                    <a:pt x="138" y="570"/>
                                  </a:lnTo>
                                  <a:lnTo>
                                    <a:pt x="144" y="564"/>
                                  </a:lnTo>
                                  <a:lnTo>
                                    <a:pt x="156" y="564"/>
                                  </a:lnTo>
                                  <a:lnTo>
                                    <a:pt x="186" y="534"/>
                                  </a:lnTo>
                                  <a:lnTo>
                                    <a:pt x="186" y="510"/>
                                  </a:lnTo>
                                  <a:lnTo>
                                    <a:pt x="174" y="486"/>
                                  </a:lnTo>
                                  <a:lnTo>
                                    <a:pt x="174" y="468"/>
                                  </a:lnTo>
                                  <a:lnTo>
                                    <a:pt x="192" y="450"/>
                                  </a:lnTo>
                                  <a:lnTo>
                                    <a:pt x="198" y="450"/>
                                  </a:lnTo>
                                  <a:lnTo>
                                    <a:pt x="204" y="438"/>
                                  </a:lnTo>
                                  <a:lnTo>
                                    <a:pt x="210" y="432"/>
                                  </a:lnTo>
                                  <a:lnTo>
                                    <a:pt x="216" y="420"/>
                                  </a:lnTo>
                                  <a:lnTo>
                                    <a:pt x="222" y="414"/>
                                  </a:lnTo>
                                  <a:lnTo>
                                    <a:pt x="234" y="408"/>
                                  </a:lnTo>
                                  <a:lnTo>
                                    <a:pt x="246" y="408"/>
                                  </a:lnTo>
                                  <a:lnTo>
                                    <a:pt x="270" y="396"/>
                                  </a:lnTo>
                                  <a:lnTo>
                                    <a:pt x="276" y="390"/>
                                  </a:lnTo>
                                  <a:lnTo>
                                    <a:pt x="276" y="384"/>
                                  </a:lnTo>
                                  <a:lnTo>
                                    <a:pt x="264" y="372"/>
                                  </a:lnTo>
                                  <a:lnTo>
                                    <a:pt x="258" y="372"/>
                                  </a:lnTo>
                                  <a:lnTo>
                                    <a:pt x="264" y="330"/>
                                  </a:lnTo>
                                  <a:lnTo>
                                    <a:pt x="252" y="330"/>
                                  </a:lnTo>
                                  <a:lnTo>
                                    <a:pt x="240" y="300"/>
                                  </a:lnTo>
                                  <a:lnTo>
                                    <a:pt x="228" y="294"/>
                                  </a:lnTo>
                                  <a:lnTo>
                                    <a:pt x="222" y="306"/>
                                  </a:lnTo>
                                  <a:lnTo>
                                    <a:pt x="216" y="294"/>
                                  </a:lnTo>
                                  <a:lnTo>
                                    <a:pt x="198" y="294"/>
                                  </a:lnTo>
                                  <a:lnTo>
                                    <a:pt x="186" y="288"/>
                                  </a:lnTo>
                                  <a:lnTo>
                                    <a:pt x="180" y="282"/>
                                  </a:lnTo>
                                  <a:lnTo>
                                    <a:pt x="168" y="276"/>
                                  </a:lnTo>
                                  <a:lnTo>
                                    <a:pt x="168" y="246"/>
                                  </a:lnTo>
                                  <a:lnTo>
                                    <a:pt x="174" y="240"/>
                                  </a:lnTo>
                                  <a:lnTo>
                                    <a:pt x="180" y="240"/>
                                  </a:lnTo>
                                  <a:lnTo>
                                    <a:pt x="234" y="186"/>
                                  </a:lnTo>
                                  <a:lnTo>
                                    <a:pt x="240" y="174"/>
                                  </a:lnTo>
                                  <a:lnTo>
                                    <a:pt x="240" y="156"/>
                                  </a:lnTo>
                                  <a:lnTo>
                                    <a:pt x="234" y="144"/>
                                  </a:lnTo>
                                  <a:lnTo>
                                    <a:pt x="216" y="126"/>
                                  </a:lnTo>
                                  <a:lnTo>
                                    <a:pt x="204" y="120"/>
                                  </a:lnTo>
                                  <a:lnTo>
                                    <a:pt x="198" y="120"/>
                                  </a:lnTo>
                                  <a:lnTo>
                                    <a:pt x="198" y="102"/>
                                  </a:lnTo>
                                  <a:lnTo>
                                    <a:pt x="204" y="90"/>
                                  </a:lnTo>
                                  <a:lnTo>
                                    <a:pt x="204" y="78"/>
                                  </a:lnTo>
                                  <a:lnTo>
                                    <a:pt x="210" y="72"/>
                                  </a:lnTo>
                                  <a:lnTo>
                                    <a:pt x="222" y="66"/>
                                  </a:lnTo>
                                  <a:lnTo>
                                    <a:pt x="228" y="60"/>
                                  </a:lnTo>
                                  <a:lnTo>
                                    <a:pt x="234" y="48"/>
                                  </a:lnTo>
                                  <a:lnTo>
                                    <a:pt x="234" y="36"/>
                                  </a:lnTo>
                                  <a:lnTo>
                                    <a:pt x="240" y="30"/>
                                  </a:lnTo>
                                  <a:lnTo>
                                    <a:pt x="240" y="18"/>
                                  </a:lnTo>
                                  <a:lnTo>
                                    <a:pt x="228" y="18"/>
                                  </a:lnTo>
                                  <a:lnTo>
                                    <a:pt x="222" y="30"/>
                                  </a:lnTo>
                                  <a:lnTo>
                                    <a:pt x="210" y="36"/>
                                  </a:lnTo>
                                  <a:lnTo>
                                    <a:pt x="204" y="48"/>
                                  </a:lnTo>
                                  <a:lnTo>
                                    <a:pt x="192" y="60"/>
                                  </a:lnTo>
                                  <a:lnTo>
                                    <a:pt x="186" y="60"/>
                                  </a:lnTo>
                                  <a:lnTo>
                                    <a:pt x="174" y="54"/>
                                  </a:lnTo>
                                  <a:lnTo>
                                    <a:pt x="162" y="42"/>
                                  </a:lnTo>
                                  <a:lnTo>
                                    <a:pt x="174" y="30"/>
                                  </a:lnTo>
                                  <a:lnTo>
                                    <a:pt x="174" y="24"/>
                                  </a:lnTo>
                                  <a:lnTo>
                                    <a:pt x="180" y="12"/>
                                  </a:lnTo>
                                  <a:lnTo>
                                    <a:pt x="168" y="0"/>
                                  </a:lnTo>
                                  <a:lnTo>
                                    <a:pt x="138" y="0"/>
                                  </a:lnTo>
                                  <a:lnTo>
                                    <a:pt x="126" y="6"/>
                                  </a:lnTo>
                                  <a:lnTo>
                                    <a:pt x="108" y="12"/>
                                  </a:lnTo>
                                  <a:lnTo>
                                    <a:pt x="96" y="18"/>
                                  </a:lnTo>
                                  <a:lnTo>
                                    <a:pt x="84" y="30"/>
                                  </a:lnTo>
                                  <a:lnTo>
                                    <a:pt x="84" y="42"/>
                                  </a:lnTo>
                                  <a:lnTo>
                                    <a:pt x="42" y="60"/>
                                  </a:lnTo>
                                  <a:close/>
                                </a:path>
                              </a:pathLst>
                            </a:custGeom>
                            <a:solidFill>
                              <a:srgbClr val="5F5F8C"/>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25" name="Togo" descr="© INSCALE GmbH, 15.06.2010"/>
                            <a:cNvSpPr>
                              <a:spLocks/>
                            </a:cNvSpPr>
                          </a:nvSpPr>
                          <a:spPr bwMode="gray">
                            <a:xfrm>
                              <a:off x="2585" y="1380"/>
                              <a:ext cx="36" cy="103"/>
                            </a:xfrm>
                            <a:custGeom>
                              <a:avLst/>
                              <a:gdLst>
                                <a:gd name="T0" fmla="*/ 2147483647 w 138"/>
                                <a:gd name="T1" fmla="*/ 2147483647 h 402"/>
                                <a:gd name="T2" fmla="*/ 2147483647 w 138"/>
                                <a:gd name="T3" fmla="*/ 2147483647 h 402"/>
                                <a:gd name="T4" fmla="*/ 2147483647 w 138"/>
                                <a:gd name="T5" fmla="*/ 2147483647 h 402"/>
                                <a:gd name="T6" fmla="*/ 2147483647 w 138"/>
                                <a:gd name="T7" fmla="*/ 2147483647 h 402"/>
                                <a:gd name="T8" fmla="*/ 2147483647 w 138"/>
                                <a:gd name="T9" fmla="*/ 2147483647 h 402"/>
                                <a:gd name="T10" fmla="*/ 2147483647 w 138"/>
                                <a:gd name="T11" fmla="*/ 2147483647 h 402"/>
                                <a:gd name="T12" fmla="*/ 2147483647 w 138"/>
                                <a:gd name="T13" fmla="*/ 2147483647 h 402"/>
                                <a:gd name="T14" fmla="*/ 2147483647 w 138"/>
                                <a:gd name="T15" fmla="*/ 2147483647 h 402"/>
                                <a:gd name="T16" fmla="*/ 2147483647 w 138"/>
                                <a:gd name="T17" fmla="*/ 2147483647 h 402"/>
                                <a:gd name="T18" fmla="*/ 2147483647 w 138"/>
                                <a:gd name="T19" fmla="*/ 2147483647 h 402"/>
                                <a:gd name="T20" fmla="*/ 2147483647 w 138"/>
                                <a:gd name="T21" fmla="*/ 2147483647 h 402"/>
                                <a:gd name="T22" fmla="*/ 2147483647 w 138"/>
                                <a:gd name="T23" fmla="*/ 2147483647 h 402"/>
                                <a:gd name="T24" fmla="*/ 2147483647 w 138"/>
                                <a:gd name="T25" fmla="*/ 2147483647 h 402"/>
                                <a:gd name="T26" fmla="*/ 2147483647 w 138"/>
                                <a:gd name="T27" fmla="*/ 2147483647 h 402"/>
                                <a:gd name="T28" fmla="*/ 2147483647 w 138"/>
                                <a:gd name="T29" fmla="*/ 2147483647 h 402"/>
                                <a:gd name="T30" fmla="*/ 2147483647 w 138"/>
                                <a:gd name="T31" fmla="*/ 2147483647 h 402"/>
                                <a:gd name="T32" fmla="*/ 2147483647 w 138"/>
                                <a:gd name="T33" fmla="*/ 0 h 402"/>
                                <a:gd name="T34" fmla="*/ 2147483647 w 138"/>
                                <a:gd name="T35" fmla="*/ 0 h 402"/>
                                <a:gd name="T36" fmla="*/ 2147483647 w 138"/>
                                <a:gd name="T37" fmla="*/ 2147483647 h 402"/>
                                <a:gd name="T38" fmla="*/ 0 w 138"/>
                                <a:gd name="T39" fmla="*/ 2147483647 h 402"/>
                                <a:gd name="T40" fmla="*/ 2147483647 w 138"/>
                                <a:gd name="T41" fmla="*/ 2147483647 h 402"/>
                                <a:gd name="T42" fmla="*/ 2147483647 w 138"/>
                                <a:gd name="T43" fmla="*/ 2147483647 h 402"/>
                                <a:gd name="T44" fmla="*/ 2147483647 w 138"/>
                                <a:gd name="T45" fmla="*/ 2147483647 h 402"/>
                                <a:gd name="T46" fmla="*/ 2147483647 w 138"/>
                                <a:gd name="T47" fmla="*/ 2147483647 h 402"/>
                                <a:gd name="T48" fmla="*/ 2147483647 w 138"/>
                                <a:gd name="T49" fmla="*/ 2147483647 h 402"/>
                                <a:gd name="T50" fmla="*/ 2147483647 w 138"/>
                                <a:gd name="T51" fmla="*/ 2147483647 h 402"/>
                                <a:gd name="T52" fmla="*/ 2147483647 w 138"/>
                                <a:gd name="T53" fmla="*/ 2147483647 h 402"/>
                                <a:gd name="T54" fmla="*/ 2147483647 w 138"/>
                                <a:gd name="T55" fmla="*/ 2147483647 h 402"/>
                                <a:gd name="T56" fmla="*/ 2147483647 w 138"/>
                                <a:gd name="T57" fmla="*/ 2147483647 h 402"/>
                                <a:gd name="T58" fmla="*/ 2147483647 w 138"/>
                                <a:gd name="T59" fmla="*/ 2147483647 h 402"/>
                                <a:gd name="T60" fmla="*/ 2147483647 w 138"/>
                                <a:gd name="T61" fmla="*/ 2147483647 h 402"/>
                                <a:gd name="T62" fmla="*/ 2147483647 w 138"/>
                                <a:gd name="T63" fmla="*/ 2147483647 h 402"/>
                                <a:gd name="T64" fmla="*/ 2147483647 w 138"/>
                                <a:gd name="T65" fmla="*/ 2147483647 h 402"/>
                                <a:gd name="T66" fmla="*/ 2147483647 w 138"/>
                                <a:gd name="T67" fmla="*/ 2147483647 h 402"/>
                                <a:gd name="T68" fmla="*/ 2147483647 w 138"/>
                                <a:gd name="T69" fmla="*/ 2147483647 h 402"/>
                                <a:gd name="T70" fmla="*/ 2147483647 w 138"/>
                                <a:gd name="T71" fmla="*/ 2147483647 h 402"/>
                                <a:gd name="T72" fmla="*/ 2147483647 w 138"/>
                                <a:gd name="T73" fmla="*/ 2147483647 h 402"/>
                                <a:gd name="T74" fmla="*/ 2147483647 w 138"/>
                                <a:gd name="T75" fmla="*/ 2147483647 h 402"/>
                                <a:gd name="T76" fmla="*/ 2147483647 w 138"/>
                                <a:gd name="T77" fmla="*/ 2147483647 h 402"/>
                                <a:gd name="T78" fmla="*/ 2147483647 w 138"/>
                                <a:gd name="T79" fmla="*/ 2147483647 h 402"/>
                                <a:gd name="T80" fmla="*/ 2147483647 w 138"/>
                                <a:gd name="T81" fmla="*/ 2147483647 h 402"/>
                                <a:gd name="T82" fmla="*/ 2147483647 w 138"/>
                                <a:gd name="T83" fmla="*/ 2147483647 h 402"/>
                                <a:gd name="T84" fmla="*/ 2147483647 w 138"/>
                                <a:gd name="T85" fmla="*/ 2147483647 h 402"/>
                                <a:gd name="T86" fmla="*/ 2147483647 w 138"/>
                                <a:gd name="T87" fmla="*/ 2147483647 h 402"/>
                                <a:gd name="T88" fmla="*/ 2147483647 w 138"/>
                                <a:gd name="T89" fmla="*/ 2147483647 h 402"/>
                                <a:gd name="T90" fmla="*/ 2147483647 w 138"/>
                                <a:gd name="T91" fmla="*/ 2147483647 h 402"/>
                                <a:gd name="T92" fmla="*/ 2147483647 w 138"/>
                                <a:gd name="T93" fmla="*/ 2147483647 h 402"/>
                                <a:gd name="T94" fmla="*/ 2147483647 w 138"/>
                                <a:gd name="T95" fmla="*/ 2147483647 h 402"/>
                                <a:gd name="T96" fmla="*/ 2147483647 w 138"/>
                                <a:gd name="T97" fmla="*/ 2147483647 h 402"/>
                                <a:gd name="T98" fmla="*/ 2147483647 w 138"/>
                                <a:gd name="T99" fmla="*/ 2147483647 h 402"/>
                                <a:gd name="T100" fmla="*/ 2147483647 w 138"/>
                                <a:gd name="T101" fmla="*/ 2147483647 h 402"/>
                                <a:gd name="T102" fmla="*/ 2147483647 w 138"/>
                                <a:gd name="T103" fmla="*/ 2147483647 h 402"/>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w 138"/>
                                <a:gd name="T157" fmla="*/ 0 h 402"/>
                                <a:gd name="T158" fmla="*/ 138 w 138"/>
                                <a:gd name="T159" fmla="*/ 402 h 402"/>
                              </a:gdLst>
                              <a:ahLst/>
                              <a:cxnLst>
                                <a:cxn ang="T104">
                                  <a:pos x="T0" y="T1"/>
                                </a:cxn>
                                <a:cxn ang="T105">
                                  <a:pos x="T2" y="T3"/>
                                </a:cxn>
                                <a:cxn ang="T106">
                                  <a:pos x="T4" y="T5"/>
                                </a:cxn>
                                <a:cxn ang="T107">
                                  <a:pos x="T6" y="T7"/>
                                </a:cxn>
                                <a:cxn ang="T108">
                                  <a:pos x="T8" y="T9"/>
                                </a:cxn>
                                <a:cxn ang="T109">
                                  <a:pos x="T10" y="T11"/>
                                </a:cxn>
                                <a:cxn ang="T110">
                                  <a:pos x="T12" y="T13"/>
                                </a:cxn>
                                <a:cxn ang="T111">
                                  <a:pos x="T14" y="T15"/>
                                </a:cxn>
                                <a:cxn ang="T112">
                                  <a:pos x="T16" y="T17"/>
                                </a:cxn>
                                <a:cxn ang="T113">
                                  <a:pos x="T18" y="T19"/>
                                </a:cxn>
                                <a:cxn ang="T114">
                                  <a:pos x="T20" y="T21"/>
                                </a:cxn>
                                <a:cxn ang="T115">
                                  <a:pos x="T22" y="T23"/>
                                </a:cxn>
                                <a:cxn ang="T116">
                                  <a:pos x="T24" y="T25"/>
                                </a:cxn>
                                <a:cxn ang="T117">
                                  <a:pos x="T26" y="T27"/>
                                </a:cxn>
                                <a:cxn ang="T118">
                                  <a:pos x="T28" y="T29"/>
                                </a:cxn>
                                <a:cxn ang="T119">
                                  <a:pos x="T30" y="T31"/>
                                </a:cxn>
                                <a:cxn ang="T120">
                                  <a:pos x="T32" y="T33"/>
                                </a:cxn>
                                <a:cxn ang="T121">
                                  <a:pos x="T34" y="T35"/>
                                </a:cxn>
                                <a:cxn ang="T122">
                                  <a:pos x="T36" y="T37"/>
                                </a:cxn>
                                <a:cxn ang="T123">
                                  <a:pos x="T38" y="T39"/>
                                </a:cxn>
                                <a:cxn ang="T124">
                                  <a:pos x="T40" y="T41"/>
                                </a:cxn>
                                <a:cxn ang="T125">
                                  <a:pos x="T42" y="T43"/>
                                </a:cxn>
                                <a:cxn ang="T126">
                                  <a:pos x="T44" y="T45"/>
                                </a:cxn>
                                <a:cxn ang="T127">
                                  <a:pos x="T46" y="T47"/>
                                </a:cxn>
                                <a:cxn ang="T128">
                                  <a:pos x="T48" y="T49"/>
                                </a:cxn>
                                <a:cxn ang="T129">
                                  <a:pos x="T50" y="T51"/>
                                </a:cxn>
                                <a:cxn ang="T130">
                                  <a:pos x="T52" y="T53"/>
                                </a:cxn>
                                <a:cxn ang="T131">
                                  <a:pos x="T54" y="T55"/>
                                </a:cxn>
                                <a:cxn ang="T132">
                                  <a:pos x="T56" y="T57"/>
                                </a:cxn>
                                <a:cxn ang="T133">
                                  <a:pos x="T58" y="T59"/>
                                </a:cxn>
                                <a:cxn ang="T134">
                                  <a:pos x="T60" y="T61"/>
                                </a:cxn>
                                <a:cxn ang="T135">
                                  <a:pos x="T62" y="T63"/>
                                </a:cxn>
                                <a:cxn ang="T136">
                                  <a:pos x="T64" y="T65"/>
                                </a:cxn>
                                <a:cxn ang="T137">
                                  <a:pos x="T66" y="T67"/>
                                </a:cxn>
                                <a:cxn ang="T138">
                                  <a:pos x="T68" y="T69"/>
                                </a:cxn>
                                <a:cxn ang="T139">
                                  <a:pos x="T70" y="T71"/>
                                </a:cxn>
                                <a:cxn ang="T140">
                                  <a:pos x="T72" y="T73"/>
                                </a:cxn>
                                <a:cxn ang="T141">
                                  <a:pos x="T74" y="T75"/>
                                </a:cxn>
                                <a:cxn ang="T142">
                                  <a:pos x="T76" y="T77"/>
                                </a:cxn>
                                <a:cxn ang="T143">
                                  <a:pos x="T78" y="T79"/>
                                </a:cxn>
                                <a:cxn ang="T144">
                                  <a:pos x="T80" y="T81"/>
                                </a:cxn>
                                <a:cxn ang="T145">
                                  <a:pos x="T82" y="T83"/>
                                </a:cxn>
                                <a:cxn ang="T146">
                                  <a:pos x="T84" y="T85"/>
                                </a:cxn>
                                <a:cxn ang="T147">
                                  <a:pos x="T86" y="T87"/>
                                </a:cxn>
                                <a:cxn ang="T148">
                                  <a:pos x="T88" y="T89"/>
                                </a:cxn>
                                <a:cxn ang="T149">
                                  <a:pos x="T90" y="T91"/>
                                </a:cxn>
                                <a:cxn ang="T150">
                                  <a:pos x="T92" y="T93"/>
                                </a:cxn>
                                <a:cxn ang="T151">
                                  <a:pos x="T94" y="T95"/>
                                </a:cxn>
                                <a:cxn ang="T152">
                                  <a:pos x="T96" y="T97"/>
                                </a:cxn>
                                <a:cxn ang="T153">
                                  <a:pos x="T98" y="T99"/>
                                </a:cxn>
                                <a:cxn ang="T154">
                                  <a:pos x="T100" y="T101"/>
                                </a:cxn>
                                <a:cxn ang="T155">
                                  <a:pos x="T102" y="T103"/>
                                </a:cxn>
                              </a:cxnLst>
                              <a:rect l="T156" t="T157" r="T158" b="T159"/>
                              <a:pathLst>
                                <a:path w="138" h="402">
                                  <a:moveTo>
                                    <a:pt x="126" y="354"/>
                                  </a:moveTo>
                                  <a:lnTo>
                                    <a:pt x="120" y="288"/>
                                  </a:lnTo>
                                  <a:lnTo>
                                    <a:pt x="132" y="282"/>
                                  </a:lnTo>
                                  <a:lnTo>
                                    <a:pt x="120" y="270"/>
                                  </a:lnTo>
                                  <a:lnTo>
                                    <a:pt x="120" y="210"/>
                                  </a:lnTo>
                                  <a:lnTo>
                                    <a:pt x="132" y="198"/>
                                  </a:lnTo>
                                  <a:lnTo>
                                    <a:pt x="126" y="186"/>
                                  </a:lnTo>
                                  <a:lnTo>
                                    <a:pt x="126" y="156"/>
                                  </a:lnTo>
                                  <a:lnTo>
                                    <a:pt x="120" y="144"/>
                                  </a:lnTo>
                                  <a:lnTo>
                                    <a:pt x="108" y="132"/>
                                  </a:lnTo>
                                  <a:lnTo>
                                    <a:pt x="108" y="90"/>
                                  </a:lnTo>
                                  <a:lnTo>
                                    <a:pt x="78" y="60"/>
                                  </a:lnTo>
                                  <a:lnTo>
                                    <a:pt x="66" y="54"/>
                                  </a:lnTo>
                                  <a:lnTo>
                                    <a:pt x="66" y="24"/>
                                  </a:lnTo>
                                  <a:lnTo>
                                    <a:pt x="72" y="6"/>
                                  </a:lnTo>
                                  <a:lnTo>
                                    <a:pt x="54" y="6"/>
                                  </a:lnTo>
                                  <a:lnTo>
                                    <a:pt x="30" y="0"/>
                                  </a:lnTo>
                                  <a:lnTo>
                                    <a:pt x="12" y="0"/>
                                  </a:lnTo>
                                  <a:lnTo>
                                    <a:pt x="12" y="18"/>
                                  </a:lnTo>
                                  <a:lnTo>
                                    <a:pt x="0" y="30"/>
                                  </a:lnTo>
                                  <a:lnTo>
                                    <a:pt x="36" y="54"/>
                                  </a:lnTo>
                                  <a:lnTo>
                                    <a:pt x="24" y="132"/>
                                  </a:lnTo>
                                  <a:lnTo>
                                    <a:pt x="36" y="120"/>
                                  </a:lnTo>
                                  <a:lnTo>
                                    <a:pt x="42" y="120"/>
                                  </a:lnTo>
                                  <a:lnTo>
                                    <a:pt x="48" y="126"/>
                                  </a:lnTo>
                                  <a:lnTo>
                                    <a:pt x="48" y="150"/>
                                  </a:lnTo>
                                  <a:lnTo>
                                    <a:pt x="42" y="162"/>
                                  </a:lnTo>
                                  <a:lnTo>
                                    <a:pt x="54" y="174"/>
                                  </a:lnTo>
                                  <a:lnTo>
                                    <a:pt x="54" y="180"/>
                                  </a:lnTo>
                                  <a:lnTo>
                                    <a:pt x="48" y="180"/>
                                  </a:lnTo>
                                  <a:lnTo>
                                    <a:pt x="36" y="192"/>
                                  </a:lnTo>
                                  <a:lnTo>
                                    <a:pt x="42" y="198"/>
                                  </a:lnTo>
                                  <a:lnTo>
                                    <a:pt x="54" y="204"/>
                                  </a:lnTo>
                                  <a:lnTo>
                                    <a:pt x="60" y="210"/>
                                  </a:lnTo>
                                  <a:lnTo>
                                    <a:pt x="60" y="222"/>
                                  </a:lnTo>
                                  <a:lnTo>
                                    <a:pt x="54" y="228"/>
                                  </a:lnTo>
                                  <a:lnTo>
                                    <a:pt x="54" y="270"/>
                                  </a:lnTo>
                                  <a:lnTo>
                                    <a:pt x="48" y="276"/>
                                  </a:lnTo>
                                  <a:lnTo>
                                    <a:pt x="48" y="294"/>
                                  </a:lnTo>
                                  <a:lnTo>
                                    <a:pt x="54" y="294"/>
                                  </a:lnTo>
                                  <a:lnTo>
                                    <a:pt x="60" y="300"/>
                                  </a:lnTo>
                                  <a:lnTo>
                                    <a:pt x="60" y="312"/>
                                  </a:lnTo>
                                  <a:lnTo>
                                    <a:pt x="54" y="324"/>
                                  </a:lnTo>
                                  <a:lnTo>
                                    <a:pt x="54" y="336"/>
                                  </a:lnTo>
                                  <a:lnTo>
                                    <a:pt x="66" y="378"/>
                                  </a:lnTo>
                                  <a:lnTo>
                                    <a:pt x="96" y="402"/>
                                  </a:lnTo>
                                  <a:lnTo>
                                    <a:pt x="108" y="396"/>
                                  </a:lnTo>
                                  <a:lnTo>
                                    <a:pt x="120" y="384"/>
                                  </a:lnTo>
                                  <a:lnTo>
                                    <a:pt x="138" y="384"/>
                                  </a:lnTo>
                                  <a:lnTo>
                                    <a:pt x="138" y="372"/>
                                  </a:lnTo>
                                  <a:lnTo>
                                    <a:pt x="126" y="360"/>
                                  </a:lnTo>
                                  <a:lnTo>
                                    <a:pt x="126" y="354"/>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26" name="Thailand" descr="© INSCALE GmbH, 15.06.2010"/>
                            <a:cNvSpPr>
                              <a:spLocks/>
                            </a:cNvSpPr>
                          </a:nvSpPr>
                          <a:spPr bwMode="gray">
                            <a:xfrm>
                              <a:off x="4338" y="1187"/>
                              <a:ext cx="158" cy="304"/>
                            </a:xfrm>
                            <a:custGeom>
                              <a:avLst/>
                              <a:gdLst>
                                <a:gd name="T0" fmla="*/ 2147483647 w 618"/>
                                <a:gd name="T1" fmla="*/ 2147483647 h 1188"/>
                                <a:gd name="T2" fmla="*/ 2147483647 w 618"/>
                                <a:gd name="T3" fmla="*/ 2147483647 h 1188"/>
                                <a:gd name="T4" fmla="*/ 2147483647 w 618"/>
                                <a:gd name="T5" fmla="*/ 2147483647 h 1188"/>
                                <a:gd name="T6" fmla="*/ 2147483647 w 618"/>
                                <a:gd name="T7" fmla="*/ 2147483647 h 1188"/>
                                <a:gd name="T8" fmla="*/ 2147483647 w 618"/>
                                <a:gd name="T9" fmla="*/ 2147483647 h 1188"/>
                                <a:gd name="T10" fmla="*/ 2147483647 w 618"/>
                                <a:gd name="T11" fmla="*/ 2147483647 h 1188"/>
                                <a:gd name="T12" fmla="*/ 2147483647 w 618"/>
                                <a:gd name="T13" fmla="*/ 2147483647 h 1188"/>
                                <a:gd name="T14" fmla="*/ 2147483647 w 618"/>
                                <a:gd name="T15" fmla="*/ 2147483647 h 1188"/>
                                <a:gd name="T16" fmla="*/ 2147483647 w 618"/>
                                <a:gd name="T17" fmla="*/ 2147483647 h 1188"/>
                                <a:gd name="T18" fmla="*/ 2147483647 w 618"/>
                                <a:gd name="T19" fmla="*/ 2147483647 h 1188"/>
                                <a:gd name="T20" fmla="*/ 2147483647 w 618"/>
                                <a:gd name="T21" fmla="*/ 2147483647 h 1188"/>
                                <a:gd name="T22" fmla="*/ 2147483647 w 618"/>
                                <a:gd name="T23" fmla="*/ 2147483647 h 1188"/>
                                <a:gd name="T24" fmla="*/ 2147483647 w 618"/>
                                <a:gd name="T25" fmla="*/ 0 h 1188"/>
                                <a:gd name="T26" fmla="*/ 2147483647 w 618"/>
                                <a:gd name="T27" fmla="*/ 2147483647 h 1188"/>
                                <a:gd name="T28" fmla="*/ 2147483647 w 618"/>
                                <a:gd name="T29" fmla="*/ 2147483647 h 1188"/>
                                <a:gd name="T30" fmla="*/ 2147483647 w 618"/>
                                <a:gd name="T31" fmla="*/ 2147483647 h 1188"/>
                                <a:gd name="T32" fmla="*/ 0 w 618"/>
                                <a:gd name="T33" fmla="*/ 2147483647 h 1188"/>
                                <a:gd name="T34" fmla="*/ 2147483647 w 618"/>
                                <a:gd name="T35" fmla="*/ 2147483647 h 1188"/>
                                <a:gd name="T36" fmla="*/ 2147483647 w 618"/>
                                <a:gd name="T37" fmla="*/ 2147483647 h 1188"/>
                                <a:gd name="T38" fmla="*/ 2147483647 w 618"/>
                                <a:gd name="T39" fmla="*/ 2147483647 h 1188"/>
                                <a:gd name="T40" fmla="*/ 2147483647 w 618"/>
                                <a:gd name="T41" fmla="*/ 2147483647 h 1188"/>
                                <a:gd name="T42" fmla="*/ 2147483647 w 618"/>
                                <a:gd name="T43" fmla="*/ 2147483647 h 1188"/>
                                <a:gd name="T44" fmla="*/ 2147483647 w 618"/>
                                <a:gd name="T45" fmla="*/ 2147483647 h 1188"/>
                                <a:gd name="T46" fmla="*/ 2147483647 w 618"/>
                                <a:gd name="T47" fmla="*/ 2147483647 h 1188"/>
                                <a:gd name="T48" fmla="*/ 2147483647 w 618"/>
                                <a:gd name="T49" fmla="*/ 2147483647 h 1188"/>
                                <a:gd name="T50" fmla="*/ 2147483647 w 618"/>
                                <a:gd name="T51" fmla="*/ 2147483647 h 1188"/>
                                <a:gd name="T52" fmla="*/ 2147483647 w 618"/>
                                <a:gd name="T53" fmla="*/ 2147483647 h 1188"/>
                                <a:gd name="T54" fmla="*/ 2147483647 w 618"/>
                                <a:gd name="T55" fmla="*/ 2147483647 h 1188"/>
                                <a:gd name="T56" fmla="*/ 2147483647 w 618"/>
                                <a:gd name="T57" fmla="*/ 2147483647 h 1188"/>
                                <a:gd name="T58" fmla="*/ 2147483647 w 618"/>
                                <a:gd name="T59" fmla="*/ 2147483647 h 1188"/>
                                <a:gd name="T60" fmla="*/ 2147483647 w 618"/>
                                <a:gd name="T61" fmla="*/ 2147483647 h 1188"/>
                                <a:gd name="T62" fmla="*/ 2147483647 w 618"/>
                                <a:gd name="T63" fmla="*/ 2147483647 h 1188"/>
                                <a:gd name="T64" fmla="*/ 2147483647 w 618"/>
                                <a:gd name="T65" fmla="*/ 2147483647 h 1188"/>
                                <a:gd name="T66" fmla="*/ 2147483647 w 618"/>
                                <a:gd name="T67" fmla="*/ 2147483647 h 1188"/>
                                <a:gd name="T68" fmla="*/ 2147483647 w 618"/>
                                <a:gd name="T69" fmla="*/ 2147483647 h 1188"/>
                                <a:gd name="T70" fmla="*/ 2147483647 w 618"/>
                                <a:gd name="T71" fmla="*/ 2147483647 h 1188"/>
                                <a:gd name="T72" fmla="*/ 2147483647 w 618"/>
                                <a:gd name="T73" fmla="*/ 2147483647 h 1188"/>
                                <a:gd name="T74" fmla="*/ 2147483647 w 618"/>
                                <a:gd name="T75" fmla="*/ 2147483647 h 1188"/>
                                <a:gd name="T76" fmla="*/ 2147483647 w 618"/>
                                <a:gd name="T77" fmla="*/ 2147483647 h 1188"/>
                                <a:gd name="T78" fmla="*/ 2147483647 w 618"/>
                                <a:gd name="T79" fmla="*/ 2147483647 h 1188"/>
                                <a:gd name="T80" fmla="*/ 2147483647 w 618"/>
                                <a:gd name="T81" fmla="*/ 2147483647 h 1188"/>
                                <a:gd name="T82" fmla="*/ 2147483647 w 618"/>
                                <a:gd name="T83" fmla="*/ 2147483647 h 1188"/>
                                <a:gd name="T84" fmla="*/ 2147483647 w 618"/>
                                <a:gd name="T85" fmla="*/ 2147483647 h 1188"/>
                                <a:gd name="T86" fmla="*/ 2147483647 w 618"/>
                                <a:gd name="T87" fmla="*/ 2147483647 h 1188"/>
                                <a:gd name="T88" fmla="*/ 2147483647 w 618"/>
                                <a:gd name="T89" fmla="*/ 2147483647 h 1188"/>
                                <a:gd name="T90" fmla="*/ 2147483647 w 618"/>
                                <a:gd name="T91" fmla="*/ 2147483647 h 1188"/>
                                <a:gd name="T92" fmla="*/ 2147483647 w 618"/>
                                <a:gd name="T93" fmla="*/ 2147483647 h 1188"/>
                                <a:gd name="T94" fmla="*/ 2147483647 w 618"/>
                                <a:gd name="T95" fmla="*/ 2147483647 h 1188"/>
                                <a:gd name="T96" fmla="*/ 2147483647 w 618"/>
                                <a:gd name="T97" fmla="*/ 2147483647 h 1188"/>
                                <a:gd name="T98" fmla="*/ 2147483647 w 618"/>
                                <a:gd name="T99" fmla="*/ 2147483647 h 1188"/>
                                <a:gd name="T100" fmla="*/ 2147483647 w 618"/>
                                <a:gd name="T101" fmla="*/ 2147483647 h 1188"/>
                                <a:gd name="T102" fmla="*/ 2147483647 w 618"/>
                                <a:gd name="T103" fmla="*/ 2147483647 h 1188"/>
                                <a:gd name="T104" fmla="*/ 2147483647 w 618"/>
                                <a:gd name="T105" fmla="*/ 2147483647 h 1188"/>
                                <a:gd name="T106" fmla="*/ 2147483647 w 618"/>
                                <a:gd name="T107" fmla="*/ 2147483647 h 1188"/>
                                <a:gd name="T108" fmla="*/ 2147483647 w 618"/>
                                <a:gd name="T109" fmla="*/ 2147483647 h 1188"/>
                                <a:gd name="T110" fmla="*/ 2147483647 w 618"/>
                                <a:gd name="T111" fmla="*/ 2147483647 h 1188"/>
                                <a:gd name="T112" fmla="*/ 2147483647 w 618"/>
                                <a:gd name="T113" fmla="*/ 2147483647 h 1188"/>
                                <a:gd name="T114" fmla="*/ 2147483647 w 618"/>
                                <a:gd name="T115" fmla="*/ 2147483647 h 1188"/>
                                <a:gd name="T116" fmla="*/ 2147483647 w 618"/>
                                <a:gd name="T117" fmla="*/ 2147483647 h 1188"/>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w 618"/>
                                <a:gd name="T178" fmla="*/ 0 h 1188"/>
                                <a:gd name="T179" fmla="*/ 618 w 618"/>
                                <a:gd name="T180" fmla="*/ 1188 h 1188"/>
                              </a:gdLst>
                              <a:ahLst/>
                              <a:cxnLst>
                                <a:cxn ang="T118">
                                  <a:pos x="T0" y="T1"/>
                                </a:cxn>
                                <a:cxn ang="T119">
                                  <a:pos x="T2" y="T3"/>
                                </a:cxn>
                                <a:cxn ang="T120">
                                  <a:pos x="T4" y="T5"/>
                                </a:cxn>
                                <a:cxn ang="T121">
                                  <a:pos x="T6" y="T7"/>
                                </a:cxn>
                                <a:cxn ang="T122">
                                  <a:pos x="T8" y="T9"/>
                                </a:cxn>
                                <a:cxn ang="T123">
                                  <a:pos x="T10" y="T11"/>
                                </a:cxn>
                                <a:cxn ang="T124">
                                  <a:pos x="T12" y="T13"/>
                                </a:cxn>
                                <a:cxn ang="T125">
                                  <a:pos x="T14" y="T15"/>
                                </a:cxn>
                                <a:cxn ang="T126">
                                  <a:pos x="T16" y="T17"/>
                                </a:cxn>
                                <a:cxn ang="T127">
                                  <a:pos x="T18" y="T19"/>
                                </a:cxn>
                                <a:cxn ang="T128">
                                  <a:pos x="T20" y="T21"/>
                                </a:cxn>
                                <a:cxn ang="T129">
                                  <a:pos x="T22" y="T23"/>
                                </a:cxn>
                                <a:cxn ang="T130">
                                  <a:pos x="T24" y="T25"/>
                                </a:cxn>
                                <a:cxn ang="T131">
                                  <a:pos x="T26" y="T27"/>
                                </a:cxn>
                                <a:cxn ang="T132">
                                  <a:pos x="T28" y="T29"/>
                                </a:cxn>
                                <a:cxn ang="T133">
                                  <a:pos x="T30" y="T31"/>
                                </a:cxn>
                                <a:cxn ang="T134">
                                  <a:pos x="T32" y="T33"/>
                                </a:cxn>
                                <a:cxn ang="T135">
                                  <a:pos x="T34" y="T35"/>
                                </a:cxn>
                                <a:cxn ang="T136">
                                  <a:pos x="T36" y="T37"/>
                                </a:cxn>
                                <a:cxn ang="T137">
                                  <a:pos x="T38" y="T39"/>
                                </a:cxn>
                                <a:cxn ang="T138">
                                  <a:pos x="T40" y="T41"/>
                                </a:cxn>
                                <a:cxn ang="T139">
                                  <a:pos x="T42" y="T43"/>
                                </a:cxn>
                                <a:cxn ang="T140">
                                  <a:pos x="T44" y="T45"/>
                                </a:cxn>
                                <a:cxn ang="T141">
                                  <a:pos x="T46" y="T47"/>
                                </a:cxn>
                                <a:cxn ang="T142">
                                  <a:pos x="T48" y="T49"/>
                                </a:cxn>
                                <a:cxn ang="T143">
                                  <a:pos x="T50" y="T51"/>
                                </a:cxn>
                                <a:cxn ang="T144">
                                  <a:pos x="T52" y="T53"/>
                                </a:cxn>
                                <a:cxn ang="T145">
                                  <a:pos x="T54" y="T55"/>
                                </a:cxn>
                                <a:cxn ang="T146">
                                  <a:pos x="T56" y="T57"/>
                                </a:cxn>
                                <a:cxn ang="T147">
                                  <a:pos x="T58" y="T59"/>
                                </a:cxn>
                                <a:cxn ang="T148">
                                  <a:pos x="T60" y="T61"/>
                                </a:cxn>
                                <a:cxn ang="T149">
                                  <a:pos x="T62" y="T63"/>
                                </a:cxn>
                                <a:cxn ang="T150">
                                  <a:pos x="T64" y="T65"/>
                                </a:cxn>
                                <a:cxn ang="T151">
                                  <a:pos x="T66" y="T67"/>
                                </a:cxn>
                                <a:cxn ang="T152">
                                  <a:pos x="T68" y="T69"/>
                                </a:cxn>
                                <a:cxn ang="T153">
                                  <a:pos x="T70" y="T71"/>
                                </a:cxn>
                                <a:cxn ang="T154">
                                  <a:pos x="T72" y="T73"/>
                                </a:cxn>
                                <a:cxn ang="T155">
                                  <a:pos x="T74" y="T75"/>
                                </a:cxn>
                                <a:cxn ang="T156">
                                  <a:pos x="T76" y="T77"/>
                                </a:cxn>
                                <a:cxn ang="T157">
                                  <a:pos x="T78" y="T79"/>
                                </a:cxn>
                                <a:cxn ang="T158">
                                  <a:pos x="T80" y="T81"/>
                                </a:cxn>
                                <a:cxn ang="T159">
                                  <a:pos x="T82" y="T83"/>
                                </a:cxn>
                                <a:cxn ang="T160">
                                  <a:pos x="T84" y="T85"/>
                                </a:cxn>
                                <a:cxn ang="T161">
                                  <a:pos x="T86" y="T87"/>
                                </a:cxn>
                                <a:cxn ang="T162">
                                  <a:pos x="T88" y="T89"/>
                                </a:cxn>
                                <a:cxn ang="T163">
                                  <a:pos x="T90" y="T91"/>
                                </a:cxn>
                                <a:cxn ang="T164">
                                  <a:pos x="T92" y="T93"/>
                                </a:cxn>
                                <a:cxn ang="T165">
                                  <a:pos x="T94" y="T95"/>
                                </a:cxn>
                                <a:cxn ang="T166">
                                  <a:pos x="T96" y="T97"/>
                                </a:cxn>
                                <a:cxn ang="T167">
                                  <a:pos x="T98" y="T99"/>
                                </a:cxn>
                                <a:cxn ang="T168">
                                  <a:pos x="T100" y="T101"/>
                                </a:cxn>
                                <a:cxn ang="T169">
                                  <a:pos x="T102" y="T103"/>
                                </a:cxn>
                                <a:cxn ang="T170">
                                  <a:pos x="T104" y="T105"/>
                                </a:cxn>
                                <a:cxn ang="T171">
                                  <a:pos x="T106" y="T107"/>
                                </a:cxn>
                                <a:cxn ang="T172">
                                  <a:pos x="T108" y="T109"/>
                                </a:cxn>
                                <a:cxn ang="T173">
                                  <a:pos x="T110" y="T111"/>
                                </a:cxn>
                                <a:cxn ang="T174">
                                  <a:pos x="T112" y="T113"/>
                                </a:cxn>
                                <a:cxn ang="T175">
                                  <a:pos x="T114" y="T115"/>
                                </a:cxn>
                                <a:cxn ang="T176">
                                  <a:pos x="T116" y="T117"/>
                                </a:cxn>
                              </a:cxnLst>
                              <a:rect l="T177" t="T178" r="T179" b="T180"/>
                              <a:pathLst>
                                <a:path w="618" h="1188">
                                  <a:moveTo>
                                    <a:pt x="588" y="426"/>
                                  </a:moveTo>
                                  <a:lnTo>
                                    <a:pt x="588" y="420"/>
                                  </a:lnTo>
                                  <a:lnTo>
                                    <a:pt x="594" y="414"/>
                                  </a:lnTo>
                                  <a:lnTo>
                                    <a:pt x="606" y="390"/>
                                  </a:lnTo>
                                  <a:lnTo>
                                    <a:pt x="594" y="378"/>
                                  </a:lnTo>
                                  <a:lnTo>
                                    <a:pt x="594" y="372"/>
                                  </a:lnTo>
                                  <a:lnTo>
                                    <a:pt x="588" y="378"/>
                                  </a:lnTo>
                                  <a:lnTo>
                                    <a:pt x="588" y="366"/>
                                  </a:lnTo>
                                  <a:lnTo>
                                    <a:pt x="582" y="360"/>
                                  </a:lnTo>
                                  <a:lnTo>
                                    <a:pt x="582" y="354"/>
                                  </a:lnTo>
                                  <a:lnTo>
                                    <a:pt x="546" y="318"/>
                                  </a:lnTo>
                                  <a:lnTo>
                                    <a:pt x="534" y="294"/>
                                  </a:lnTo>
                                  <a:lnTo>
                                    <a:pt x="534" y="282"/>
                                  </a:lnTo>
                                  <a:lnTo>
                                    <a:pt x="528" y="240"/>
                                  </a:lnTo>
                                  <a:lnTo>
                                    <a:pt x="510" y="222"/>
                                  </a:lnTo>
                                  <a:lnTo>
                                    <a:pt x="498" y="216"/>
                                  </a:lnTo>
                                  <a:lnTo>
                                    <a:pt x="480" y="204"/>
                                  </a:lnTo>
                                  <a:lnTo>
                                    <a:pt x="468" y="192"/>
                                  </a:lnTo>
                                  <a:lnTo>
                                    <a:pt x="468" y="180"/>
                                  </a:lnTo>
                                  <a:lnTo>
                                    <a:pt x="462" y="174"/>
                                  </a:lnTo>
                                  <a:lnTo>
                                    <a:pt x="438" y="174"/>
                                  </a:lnTo>
                                  <a:lnTo>
                                    <a:pt x="426" y="168"/>
                                  </a:lnTo>
                                  <a:lnTo>
                                    <a:pt x="420" y="162"/>
                                  </a:lnTo>
                                  <a:lnTo>
                                    <a:pt x="402" y="162"/>
                                  </a:lnTo>
                                  <a:lnTo>
                                    <a:pt x="396" y="168"/>
                                  </a:lnTo>
                                  <a:lnTo>
                                    <a:pt x="396" y="180"/>
                                  </a:lnTo>
                                  <a:lnTo>
                                    <a:pt x="378" y="198"/>
                                  </a:lnTo>
                                  <a:lnTo>
                                    <a:pt x="360" y="198"/>
                                  </a:lnTo>
                                  <a:lnTo>
                                    <a:pt x="336" y="186"/>
                                  </a:lnTo>
                                  <a:lnTo>
                                    <a:pt x="330" y="180"/>
                                  </a:lnTo>
                                  <a:lnTo>
                                    <a:pt x="318" y="180"/>
                                  </a:lnTo>
                                  <a:lnTo>
                                    <a:pt x="312" y="186"/>
                                  </a:lnTo>
                                  <a:lnTo>
                                    <a:pt x="306" y="198"/>
                                  </a:lnTo>
                                  <a:lnTo>
                                    <a:pt x="294" y="210"/>
                                  </a:lnTo>
                                  <a:lnTo>
                                    <a:pt x="294" y="216"/>
                                  </a:lnTo>
                                  <a:lnTo>
                                    <a:pt x="288" y="222"/>
                                  </a:lnTo>
                                  <a:lnTo>
                                    <a:pt x="264" y="234"/>
                                  </a:lnTo>
                                  <a:lnTo>
                                    <a:pt x="246" y="234"/>
                                  </a:lnTo>
                                  <a:lnTo>
                                    <a:pt x="246" y="222"/>
                                  </a:lnTo>
                                  <a:lnTo>
                                    <a:pt x="270" y="174"/>
                                  </a:lnTo>
                                  <a:lnTo>
                                    <a:pt x="270" y="162"/>
                                  </a:lnTo>
                                  <a:lnTo>
                                    <a:pt x="264" y="156"/>
                                  </a:lnTo>
                                  <a:lnTo>
                                    <a:pt x="252" y="156"/>
                                  </a:lnTo>
                                  <a:lnTo>
                                    <a:pt x="264" y="144"/>
                                  </a:lnTo>
                                  <a:lnTo>
                                    <a:pt x="270" y="132"/>
                                  </a:lnTo>
                                  <a:lnTo>
                                    <a:pt x="270" y="120"/>
                                  </a:lnTo>
                                  <a:lnTo>
                                    <a:pt x="264" y="108"/>
                                  </a:lnTo>
                                  <a:lnTo>
                                    <a:pt x="258" y="102"/>
                                  </a:lnTo>
                                  <a:lnTo>
                                    <a:pt x="264" y="96"/>
                                  </a:lnTo>
                                  <a:lnTo>
                                    <a:pt x="264" y="66"/>
                                  </a:lnTo>
                                  <a:lnTo>
                                    <a:pt x="252" y="60"/>
                                  </a:lnTo>
                                  <a:lnTo>
                                    <a:pt x="246" y="60"/>
                                  </a:lnTo>
                                  <a:lnTo>
                                    <a:pt x="240" y="66"/>
                                  </a:lnTo>
                                  <a:lnTo>
                                    <a:pt x="228" y="66"/>
                                  </a:lnTo>
                                  <a:lnTo>
                                    <a:pt x="228" y="78"/>
                                  </a:lnTo>
                                  <a:lnTo>
                                    <a:pt x="210" y="78"/>
                                  </a:lnTo>
                                  <a:lnTo>
                                    <a:pt x="204" y="72"/>
                                  </a:lnTo>
                                  <a:lnTo>
                                    <a:pt x="198" y="60"/>
                                  </a:lnTo>
                                  <a:lnTo>
                                    <a:pt x="198" y="36"/>
                                  </a:lnTo>
                                  <a:lnTo>
                                    <a:pt x="204" y="30"/>
                                  </a:lnTo>
                                  <a:lnTo>
                                    <a:pt x="204" y="18"/>
                                  </a:lnTo>
                                  <a:lnTo>
                                    <a:pt x="198" y="12"/>
                                  </a:lnTo>
                                  <a:lnTo>
                                    <a:pt x="186" y="12"/>
                                  </a:lnTo>
                                  <a:lnTo>
                                    <a:pt x="174" y="6"/>
                                  </a:lnTo>
                                  <a:lnTo>
                                    <a:pt x="168" y="0"/>
                                  </a:lnTo>
                                  <a:lnTo>
                                    <a:pt x="138" y="0"/>
                                  </a:lnTo>
                                  <a:lnTo>
                                    <a:pt x="132" y="6"/>
                                  </a:lnTo>
                                  <a:lnTo>
                                    <a:pt x="126" y="6"/>
                                  </a:lnTo>
                                  <a:lnTo>
                                    <a:pt x="120" y="30"/>
                                  </a:lnTo>
                                  <a:lnTo>
                                    <a:pt x="96" y="30"/>
                                  </a:lnTo>
                                  <a:lnTo>
                                    <a:pt x="96" y="36"/>
                                  </a:lnTo>
                                  <a:lnTo>
                                    <a:pt x="90" y="42"/>
                                  </a:lnTo>
                                  <a:lnTo>
                                    <a:pt x="84" y="54"/>
                                  </a:lnTo>
                                  <a:lnTo>
                                    <a:pt x="78" y="60"/>
                                  </a:lnTo>
                                  <a:lnTo>
                                    <a:pt x="66" y="60"/>
                                  </a:lnTo>
                                  <a:lnTo>
                                    <a:pt x="54" y="54"/>
                                  </a:lnTo>
                                  <a:lnTo>
                                    <a:pt x="24" y="54"/>
                                  </a:lnTo>
                                  <a:lnTo>
                                    <a:pt x="24" y="102"/>
                                  </a:lnTo>
                                  <a:lnTo>
                                    <a:pt x="18" y="108"/>
                                  </a:lnTo>
                                  <a:lnTo>
                                    <a:pt x="12" y="108"/>
                                  </a:lnTo>
                                  <a:lnTo>
                                    <a:pt x="6" y="114"/>
                                  </a:lnTo>
                                  <a:lnTo>
                                    <a:pt x="6" y="120"/>
                                  </a:lnTo>
                                  <a:lnTo>
                                    <a:pt x="24" y="138"/>
                                  </a:lnTo>
                                  <a:lnTo>
                                    <a:pt x="24" y="156"/>
                                  </a:lnTo>
                                  <a:lnTo>
                                    <a:pt x="0" y="156"/>
                                  </a:lnTo>
                                  <a:lnTo>
                                    <a:pt x="0" y="162"/>
                                  </a:lnTo>
                                  <a:lnTo>
                                    <a:pt x="24" y="186"/>
                                  </a:lnTo>
                                  <a:lnTo>
                                    <a:pt x="36" y="192"/>
                                  </a:lnTo>
                                  <a:lnTo>
                                    <a:pt x="30" y="216"/>
                                  </a:lnTo>
                                  <a:lnTo>
                                    <a:pt x="36" y="216"/>
                                  </a:lnTo>
                                  <a:lnTo>
                                    <a:pt x="36" y="222"/>
                                  </a:lnTo>
                                  <a:lnTo>
                                    <a:pt x="42" y="234"/>
                                  </a:lnTo>
                                  <a:lnTo>
                                    <a:pt x="60" y="252"/>
                                  </a:lnTo>
                                  <a:lnTo>
                                    <a:pt x="72" y="258"/>
                                  </a:lnTo>
                                  <a:lnTo>
                                    <a:pt x="84" y="270"/>
                                  </a:lnTo>
                                  <a:lnTo>
                                    <a:pt x="96" y="276"/>
                                  </a:lnTo>
                                  <a:lnTo>
                                    <a:pt x="102" y="282"/>
                                  </a:lnTo>
                                  <a:lnTo>
                                    <a:pt x="102" y="288"/>
                                  </a:lnTo>
                                  <a:lnTo>
                                    <a:pt x="96" y="288"/>
                                  </a:lnTo>
                                  <a:lnTo>
                                    <a:pt x="96" y="306"/>
                                  </a:lnTo>
                                  <a:lnTo>
                                    <a:pt x="102" y="318"/>
                                  </a:lnTo>
                                  <a:lnTo>
                                    <a:pt x="108" y="324"/>
                                  </a:lnTo>
                                  <a:lnTo>
                                    <a:pt x="114" y="324"/>
                                  </a:lnTo>
                                  <a:lnTo>
                                    <a:pt x="120" y="318"/>
                                  </a:lnTo>
                                  <a:lnTo>
                                    <a:pt x="126" y="324"/>
                                  </a:lnTo>
                                  <a:lnTo>
                                    <a:pt x="126" y="342"/>
                                  </a:lnTo>
                                  <a:lnTo>
                                    <a:pt x="120" y="348"/>
                                  </a:lnTo>
                                  <a:lnTo>
                                    <a:pt x="108" y="348"/>
                                  </a:lnTo>
                                  <a:lnTo>
                                    <a:pt x="114" y="360"/>
                                  </a:lnTo>
                                  <a:lnTo>
                                    <a:pt x="114" y="384"/>
                                  </a:lnTo>
                                  <a:lnTo>
                                    <a:pt x="108" y="396"/>
                                  </a:lnTo>
                                  <a:lnTo>
                                    <a:pt x="102" y="402"/>
                                  </a:lnTo>
                                  <a:lnTo>
                                    <a:pt x="84" y="438"/>
                                  </a:lnTo>
                                  <a:lnTo>
                                    <a:pt x="90" y="444"/>
                                  </a:lnTo>
                                  <a:lnTo>
                                    <a:pt x="90" y="450"/>
                                  </a:lnTo>
                                  <a:lnTo>
                                    <a:pt x="96" y="456"/>
                                  </a:lnTo>
                                  <a:lnTo>
                                    <a:pt x="102" y="468"/>
                                  </a:lnTo>
                                  <a:lnTo>
                                    <a:pt x="108" y="474"/>
                                  </a:lnTo>
                                  <a:lnTo>
                                    <a:pt x="114" y="486"/>
                                  </a:lnTo>
                                  <a:lnTo>
                                    <a:pt x="156" y="528"/>
                                  </a:lnTo>
                                  <a:lnTo>
                                    <a:pt x="162" y="540"/>
                                  </a:lnTo>
                                  <a:lnTo>
                                    <a:pt x="162" y="570"/>
                                  </a:lnTo>
                                  <a:lnTo>
                                    <a:pt x="168" y="588"/>
                                  </a:lnTo>
                                  <a:lnTo>
                                    <a:pt x="168" y="612"/>
                                  </a:lnTo>
                                  <a:lnTo>
                                    <a:pt x="192" y="636"/>
                                  </a:lnTo>
                                  <a:lnTo>
                                    <a:pt x="192" y="660"/>
                                  </a:lnTo>
                                  <a:lnTo>
                                    <a:pt x="198" y="672"/>
                                  </a:lnTo>
                                  <a:lnTo>
                                    <a:pt x="198" y="702"/>
                                  </a:lnTo>
                                  <a:lnTo>
                                    <a:pt x="192" y="714"/>
                                  </a:lnTo>
                                  <a:lnTo>
                                    <a:pt x="192" y="732"/>
                                  </a:lnTo>
                                  <a:lnTo>
                                    <a:pt x="174" y="768"/>
                                  </a:lnTo>
                                  <a:lnTo>
                                    <a:pt x="156" y="786"/>
                                  </a:lnTo>
                                  <a:lnTo>
                                    <a:pt x="156" y="798"/>
                                  </a:lnTo>
                                  <a:lnTo>
                                    <a:pt x="162" y="804"/>
                                  </a:lnTo>
                                  <a:lnTo>
                                    <a:pt x="162" y="816"/>
                                  </a:lnTo>
                                  <a:lnTo>
                                    <a:pt x="156" y="828"/>
                                  </a:lnTo>
                                  <a:lnTo>
                                    <a:pt x="150" y="834"/>
                                  </a:lnTo>
                                  <a:lnTo>
                                    <a:pt x="144" y="846"/>
                                  </a:lnTo>
                                  <a:lnTo>
                                    <a:pt x="144" y="852"/>
                                  </a:lnTo>
                                  <a:lnTo>
                                    <a:pt x="138" y="858"/>
                                  </a:lnTo>
                                  <a:lnTo>
                                    <a:pt x="132" y="876"/>
                                  </a:lnTo>
                                  <a:lnTo>
                                    <a:pt x="126" y="888"/>
                                  </a:lnTo>
                                  <a:lnTo>
                                    <a:pt x="126" y="906"/>
                                  </a:lnTo>
                                  <a:lnTo>
                                    <a:pt x="120" y="918"/>
                                  </a:lnTo>
                                  <a:lnTo>
                                    <a:pt x="120" y="966"/>
                                  </a:lnTo>
                                  <a:lnTo>
                                    <a:pt x="126" y="978"/>
                                  </a:lnTo>
                                  <a:lnTo>
                                    <a:pt x="126" y="1008"/>
                                  </a:lnTo>
                                  <a:lnTo>
                                    <a:pt x="132" y="1014"/>
                                  </a:lnTo>
                                  <a:lnTo>
                                    <a:pt x="132" y="1020"/>
                                  </a:lnTo>
                                  <a:lnTo>
                                    <a:pt x="138" y="1020"/>
                                  </a:lnTo>
                                  <a:lnTo>
                                    <a:pt x="138" y="1002"/>
                                  </a:lnTo>
                                  <a:lnTo>
                                    <a:pt x="144" y="990"/>
                                  </a:lnTo>
                                  <a:lnTo>
                                    <a:pt x="144" y="978"/>
                                  </a:lnTo>
                                  <a:lnTo>
                                    <a:pt x="150" y="972"/>
                                  </a:lnTo>
                                  <a:lnTo>
                                    <a:pt x="150" y="996"/>
                                  </a:lnTo>
                                  <a:lnTo>
                                    <a:pt x="162" y="996"/>
                                  </a:lnTo>
                                  <a:lnTo>
                                    <a:pt x="186" y="1020"/>
                                  </a:lnTo>
                                  <a:lnTo>
                                    <a:pt x="192" y="1032"/>
                                  </a:lnTo>
                                  <a:lnTo>
                                    <a:pt x="198" y="1038"/>
                                  </a:lnTo>
                                  <a:lnTo>
                                    <a:pt x="198" y="1044"/>
                                  </a:lnTo>
                                  <a:lnTo>
                                    <a:pt x="228" y="1074"/>
                                  </a:lnTo>
                                  <a:lnTo>
                                    <a:pt x="228" y="1098"/>
                                  </a:lnTo>
                                  <a:lnTo>
                                    <a:pt x="234" y="1110"/>
                                  </a:lnTo>
                                  <a:lnTo>
                                    <a:pt x="246" y="1128"/>
                                  </a:lnTo>
                                  <a:lnTo>
                                    <a:pt x="264" y="1146"/>
                                  </a:lnTo>
                                  <a:lnTo>
                                    <a:pt x="270" y="1140"/>
                                  </a:lnTo>
                                  <a:lnTo>
                                    <a:pt x="276" y="1128"/>
                                  </a:lnTo>
                                  <a:lnTo>
                                    <a:pt x="270" y="1122"/>
                                  </a:lnTo>
                                  <a:lnTo>
                                    <a:pt x="270" y="1110"/>
                                  </a:lnTo>
                                  <a:lnTo>
                                    <a:pt x="276" y="1104"/>
                                  </a:lnTo>
                                  <a:lnTo>
                                    <a:pt x="288" y="1104"/>
                                  </a:lnTo>
                                  <a:lnTo>
                                    <a:pt x="294" y="1116"/>
                                  </a:lnTo>
                                  <a:lnTo>
                                    <a:pt x="294" y="1122"/>
                                  </a:lnTo>
                                  <a:lnTo>
                                    <a:pt x="312" y="1122"/>
                                  </a:lnTo>
                                  <a:lnTo>
                                    <a:pt x="324" y="1128"/>
                                  </a:lnTo>
                                  <a:lnTo>
                                    <a:pt x="330" y="1134"/>
                                  </a:lnTo>
                                  <a:lnTo>
                                    <a:pt x="330" y="1146"/>
                                  </a:lnTo>
                                  <a:lnTo>
                                    <a:pt x="342" y="1146"/>
                                  </a:lnTo>
                                  <a:lnTo>
                                    <a:pt x="342" y="1158"/>
                                  </a:lnTo>
                                  <a:lnTo>
                                    <a:pt x="330" y="1170"/>
                                  </a:lnTo>
                                  <a:lnTo>
                                    <a:pt x="330" y="1176"/>
                                  </a:lnTo>
                                  <a:lnTo>
                                    <a:pt x="336" y="1182"/>
                                  </a:lnTo>
                                  <a:lnTo>
                                    <a:pt x="354" y="1182"/>
                                  </a:lnTo>
                                  <a:lnTo>
                                    <a:pt x="354" y="1176"/>
                                  </a:lnTo>
                                  <a:lnTo>
                                    <a:pt x="366" y="1176"/>
                                  </a:lnTo>
                                  <a:lnTo>
                                    <a:pt x="372" y="1170"/>
                                  </a:lnTo>
                                  <a:lnTo>
                                    <a:pt x="378" y="1170"/>
                                  </a:lnTo>
                                  <a:lnTo>
                                    <a:pt x="396" y="1188"/>
                                  </a:lnTo>
                                  <a:lnTo>
                                    <a:pt x="402" y="1182"/>
                                  </a:lnTo>
                                  <a:lnTo>
                                    <a:pt x="402" y="1176"/>
                                  </a:lnTo>
                                  <a:lnTo>
                                    <a:pt x="408" y="1164"/>
                                  </a:lnTo>
                                  <a:lnTo>
                                    <a:pt x="414" y="1158"/>
                                  </a:lnTo>
                                  <a:lnTo>
                                    <a:pt x="420" y="1146"/>
                                  </a:lnTo>
                                  <a:lnTo>
                                    <a:pt x="396" y="1134"/>
                                  </a:lnTo>
                                  <a:lnTo>
                                    <a:pt x="390" y="1128"/>
                                  </a:lnTo>
                                  <a:lnTo>
                                    <a:pt x="390" y="1116"/>
                                  </a:lnTo>
                                  <a:lnTo>
                                    <a:pt x="384" y="1104"/>
                                  </a:lnTo>
                                  <a:lnTo>
                                    <a:pt x="384" y="1092"/>
                                  </a:lnTo>
                                  <a:lnTo>
                                    <a:pt x="378" y="1080"/>
                                  </a:lnTo>
                                  <a:lnTo>
                                    <a:pt x="372" y="1074"/>
                                  </a:lnTo>
                                  <a:lnTo>
                                    <a:pt x="354" y="1074"/>
                                  </a:lnTo>
                                  <a:lnTo>
                                    <a:pt x="342" y="1080"/>
                                  </a:lnTo>
                                  <a:lnTo>
                                    <a:pt x="336" y="1086"/>
                                  </a:lnTo>
                                  <a:lnTo>
                                    <a:pt x="318" y="1086"/>
                                  </a:lnTo>
                                  <a:lnTo>
                                    <a:pt x="312" y="1080"/>
                                  </a:lnTo>
                                  <a:lnTo>
                                    <a:pt x="306" y="1068"/>
                                  </a:lnTo>
                                  <a:lnTo>
                                    <a:pt x="306" y="1056"/>
                                  </a:lnTo>
                                  <a:lnTo>
                                    <a:pt x="294" y="1032"/>
                                  </a:lnTo>
                                  <a:lnTo>
                                    <a:pt x="288" y="1032"/>
                                  </a:lnTo>
                                  <a:lnTo>
                                    <a:pt x="288" y="1050"/>
                                  </a:lnTo>
                                  <a:lnTo>
                                    <a:pt x="282" y="1056"/>
                                  </a:lnTo>
                                  <a:lnTo>
                                    <a:pt x="276" y="1056"/>
                                  </a:lnTo>
                                  <a:lnTo>
                                    <a:pt x="270" y="1044"/>
                                  </a:lnTo>
                                  <a:lnTo>
                                    <a:pt x="264" y="1038"/>
                                  </a:lnTo>
                                  <a:lnTo>
                                    <a:pt x="258" y="1026"/>
                                  </a:lnTo>
                                  <a:lnTo>
                                    <a:pt x="258" y="1014"/>
                                  </a:lnTo>
                                  <a:lnTo>
                                    <a:pt x="270" y="1002"/>
                                  </a:lnTo>
                                  <a:lnTo>
                                    <a:pt x="270" y="1008"/>
                                  </a:lnTo>
                                  <a:lnTo>
                                    <a:pt x="276" y="1008"/>
                                  </a:lnTo>
                                  <a:lnTo>
                                    <a:pt x="276" y="1014"/>
                                  </a:lnTo>
                                  <a:lnTo>
                                    <a:pt x="282" y="1014"/>
                                  </a:lnTo>
                                  <a:lnTo>
                                    <a:pt x="288" y="1008"/>
                                  </a:lnTo>
                                  <a:lnTo>
                                    <a:pt x="282" y="1002"/>
                                  </a:lnTo>
                                  <a:lnTo>
                                    <a:pt x="282" y="990"/>
                                  </a:lnTo>
                                  <a:lnTo>
                                    <a:pt x="276" y="978"/>
                                  </a:lnTo>
                                  <a:lnTo>
                                    <a:pt x="270" y="972"/>
                                  </a:lnTo>
                                  <a:lnTo>
                                    <a:pt x="270" y="960"/>
                                  </a:lnTo>
                                  <a:lnTo>
                                    <a:pt x="258" y="948"/>
                                  </a:lnTo>
                                  <a:lnTo>
                                    <a:pt x="246" y="948"/>
                                  </a:lnTo>
                                  <a:lnTo>
                                    <a:pt x="246" y="894"/>
                                  </a:lnTo>
                                  <a:lnTo>
                                    <a:pt x="192" y="906"/>
                                  </a:lnTo>
                                  <a:lnTo>
                                    <a:pt x="192" y="864"/>
                                  </a:lnTo>
                                  <a:lnTo>
                                    <a:pt x="186" y="828"/>
                                  </a:lnTo>
                                  <a:lnTo>
                                    <a:pt x="186" y="804"/>
                                  </a:lnTo>
                                  <a:lnTo>
                                    <a:pt x="180" y="792"/>
                                  </a:lnTo>
                                  <a:lnTo>
                                    <a:pt x="174" y="786"/>
                                  </a:lnTo>
                                  <a:lnTo>
                                    <a:pt x="180" y="786"/>
                                  </a:lnTo>
                                  <a:lnTo>
                                    <a:pt x="192" y="774"/>
                                  </a:lnTo>
                                  <a:lnTo>
                                    <a:pt x="198" y="762"/>
                                  </a:lnTo>
                                  <a:lnTo>
                                    <a:pt x="204" y="744"/>
                                  </a:lnTo>
                                  <a:lnTo>
                                    <a:pt x="204" y="678"/>
                                  </a:lnTo>
                                  <a:lnTo>
                                    <a:pt x="210" y="678"/>
                                  </a:lnTo>
                                  <a:lnTo>
                                    <a:pt x="216" y="672"/>
                                  </a:lnTo>
                                  <a:lnTo>
                                    <a:pt x="222" y="660"/>
                                  </a:lnTo>
                                  <a:lnTo>
                                    <a:pt x="228" y="654"/>
                                  </a:lnTo>
                                  <a:lnTo>
                                    <a:pt x="228" y="612"/>
                                  </a:lnTo>
                                  <a:lnTo>
                                    <a:pt x="222" y="600"/>
                                  </a:lnTo>
                                  <a:lnTo>
                                    <a:pt x="222" y="594"/>
                                  </a:lnTo>
                                  <a:lnTo>
                                    <a:pt x="216" y="588"/>
                                  </a:lnTo>
                                  <a:lnTo>
                                    <a:pt x="222" y="558"/>
                                  </a:lnTo>
                                  <a:lnTo>
                                    <a:pt x="234" y="558"/>
                                  </a:lnTo>
                                  <a:lnTo>
                                    <a:pt x="234" y="552"/>
                                  </a:lnTo>
                                  <a:lnTo>
                                    <a:pt x="240" y="546"/>
                                  </a:lnTo>
                                  <a:lnTo>
                                    <a:pt x="264" y="546"/>
                                  </a:lnTo>
                                  <a:lnTo>
                                    <a:pt x="270" y="552"/>
                                  </a:lnTo>
                                  <a:lnTo>
                                    <a:pt x="294" y="564"/>
                                  </a:lnTo>
                                  <a:lnTo>
                                    <a:pt x="300" y="570"/>
                                  </a:lnTo>
                                  <a:lnTo>
                                    <a:pt x="288" y="576"/>
                                  </a:lnTo>
                                  <a:lnTo>
                                    <a:pt x="288" y="588"/>
                                  </a:lnTo>
                                  <a:lnTo>
                                    <a:pt x="282" y="594"/>
                                  </a:lnTo>
                                  <a:lnTo>
                                    <a:pt x="282" y="612"/>
                                  </a:lnTo>
                                  <a:lnTo>
                                    <a:pt x="288" y="624"/>
                                  </a:lnTo>
                                  <a:lnTo>
                                    <a:pt x="306" y="624"/>
                                  </a:lnTo>
                                  <a:lnTo>
                                    <a:pt x="330" y="612"/>
                                  </a:lnTo>
                                  <a:lnTo>
                                    <a:pt x="342" y="612"/>
                                  </a:lnTo>
                                  <a:lnTo>
                                    <a:pt x="354" y="606"/>
                                  </a:lnTo>
                                  <a:lnTo>
                                    <a:pt x="360" y="600"/>
                                  </a:lnTo>
                                  <a:lnTo>
                                    <a:pt x="366" y="600"/>
                                  </a:lnTo>
                                  <a:lnTo>
                                    <a:pt x="396" y="684"/>
                                  </a:lnTo>
                                  <a:lnTo>
                                    <a:pt x="402" y="678"/>
                                  </a:lnTo>
                                  <a:lnTo>
                                    <a:pt x="414" y="672"/>
                                  </a:lnTo>
                                  <a:lnTo>
                                    <a:pt x="426" y="672"/>
                                  </a:lnTo>
                                  <a:lnTo>
                                    <a:pt x="426" y="642"/>
                                  </a:lnTo>
                                  <a:lnTo>
                                    <a:pt x="414" y="630"/>
                                  </a:lnTo>
                                  <a:lnTo>
                                    <a:pt x="414" y="600"/>
                                  </a:lnTo>
                                  <a:lnTo>
                                    <a:pt x="402" y="588"/>
                                  </a:lnTo>
                                  <a:lnTo>
                                    <a:pt x="396" y="552"/>
                                  </a:lnTo>
                                  <a:lnTo>
                                    <a:pt x="426" y="522"/>
                                  </a:lnTo>
                                  <a:lnTo>
                                    <a:pt x="426" y="516"/>
                                  </a:lnTo>
                                  <a:lnTo>
                                    <a:pt x="432" y="504"/>
                                  </a:lnTo>
                                  <a:lnTo>
                                    <a:pt x="438" y="498"/>
                                  </a:lnTo>
                                  <a:lnTo>
                                    <a:pt x="450" y="492"/>
                                  </a:lnTo>
                                  <a:lnTo>
                                    <a:pt x="468" y="486"/>
                                  </a:lnTo>
                                  <a:lnTo>
                                    <a:pt x="504" y="486"/>
                                  </a:lnTo>
                                  <a:lnTo>
                                    <a:pt x="510" y="492"/>
                                  </a:lnTo>
                                  <a:lnTo>
                                    <a:pt x="522" y="492"/>
                                  </a:lnTo>
                                  <a:lnTo>
                                    <a:pt x="534" y="486"/>
                                  </a:lnTo>
                                  <a:lnTo>
                                    <a:pt x="564" y="486"/>
                                  </a:lnTo>
                                  <a:lnTo>
                                    <a:pt x="576" y="492"/>
                                  </a:lnTo>
                                  <a:lnTo>
                                    <a:pt x="582" y="498"/>
                                  </a:lnTo>
                                  <a:lnTo>
                                    <a:pt x="588" y="498"/>
                                  </a:lnTo>
                                  <a:lnTo>
                                    <a:pt x="594" y="492"/>
                                  </a:lnTo>
                                  <a:lnTo>
                                    <a:pt x="600" y="480"/>
                                  </a:lnTo>
                                  <a:lnTo>
                                    <a:pt x="618" y="462"/>
                                  </a:lnTo>
                                  <a:lnTo>
                                    <a:pt x="618" y="450"/>
                                  </a:lnTo>
                                  <a:lnTo>
                                    <a:pt x="612" y="444"/>
                                  </a:lnTo>
                                  <a:lnTo>
                                    <a:pt x="600" y="438"/>
                                  </a:lnTo>
                                  <a:lnTo>
                                    <a:pt x="588" y="426"/>
                                  </a:lnTo>
                                  <a:close/>
                                </a:path>
                              </a:pathLst>
                            </a:custGeom>
                            <a:solidFill>
                              <a:srgbClr val="5F5F8C"/>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27" name="Tanzania" descr="© INSCALE GmbH, 15.06.2010"/>
                            <a:cNvSpPr>
                              <a:spLocks noEditPoints="1"/>
                            </a:cNvSpPr>
                          </a:nvSpPr>
                          <a:spPr bwMode="gray">
                            <a:xfrm>
                              <a:off x="3126" y="1629"/>
                              <a:ext cx="196" cy="222"/>
                            </a:xfrm>
                            <a:custGeom>
                              <a:avLst/>
                              <a:gdLst>
                                <a:gd name="T0" fmla="*/ 2147483647 w 768"/>
                                <a:gd name="T1" fmla="*/ 2147483647 h 870"/>
                                <a:gd name="T2" fmla="*/ 2147483647 w 768"/>
                                <a:gd name="T3" fmla="*/ 2147483647 h 870"/>
                                <a:gd name="T4" fmla="*/ 2147483647 w 768"/>
                                <a:gd name="T5" fmla="*/ 2147483647 h 870"/>
                                <a:gd name="T6" fmla="*/ 2147483647 w 768"/>
                                <a:gd name="T7" fmla="*/ 2147483647 h 870"/>
                                <a:gd name="T8" fmla="*/ 2147483647 w 768"/>
                                <a:gd name="T9" fmla="*/ 2147483647 h 870"/>
                                <a:gd name="T10" fmla="*/ 2147483647 w 768"/>
                                <a:gd name="T11" fmla="*/ 2147483647 h 870"/>
                                <a:gd name="T12" fmla="*/ 2147483647 w 768"/>
                                <a:gd name="T13" fmla="*/ 2147483647 h 870"/>
                                <a:gd name="T14" fmla="*/ 2147483647 w 768"/>
                                <a:gd name="T15" fmla="*/ 2147483647 h 870"/>
                                <a:gd name="T16" fmla="*/ 2147483647 w 768"/>
                                <a:gd name="T17" fmla="*/ 2147483647 h 870"/>
                                <a:gd name="T18" fmla="*/ 2147483647 w 768"/>
                                <a:gd name="T19" fmla="*/ 2147483647 h 870"/>
                                <a:gd name="T20" fmla="*/ 2147483647 w 768"/>
                                <a:gd name="T21" fmla="*/ 2147483647 h 870"/>
                                <a:gd name="T22" fmla="*/ 2147483647 w 768"/>
                                <a:gd name="T23" fmla="*/ 2147483647 h 870"/>
                                <a:gd name="T24" fmla="*/ 2147483647 w 768"/>
                                <a:gd name="T25" fmla="*/ 2147483647 h 870"/>
                                <a:gd name="T26" fmla="*/ 2147483647 w 768"/>
                                <a:gd name="T27" fmla="*/ 2147483647 h 870"/>
                                <a:gd name="T28" fmla="*/ 2147483647 w 768"/>
                                <a:gd name="T29" fmla="*/ 2147483647 h 870"/>
                                <a:gd name="T30" fmla="*/ 2147483647 w 768"/>
                                <a:gd name="T31" fmla="*/ 2147483647 h 870"/>
                                <a:gd name="T32" fmla="*/ 2147483647 w 768"/>
                                <a:gd name="T33" fmla="*/ 2147483647 h 870"/>
                                <a:gd name="T34" fmla="*/ 2147483647 w 768"/>
                                <a:gd name="T35" fmla="*/ 2147483647 h 870"/>
                                <a:gd name="T36" fmla="*/ 2147483647 w 768"/>
                                <a:gd name="T37" fmla="*/ 2147483647 h 870"/>
                                <a:gd name="T38" fmla="*/ 2147483647 w 768"/>
                                <a:gd name="T39" fmla="*/ 2147483647 h 870"/>
                                <a:gd name="T40" fmla="*/ 2147483647 w 768"/>
                                <a:gd name="T41" fmla="*/ 2147483647 h 870"/>
                                <a:gd name="T42" fmla="*/ 2147483647 w 768"/>
                                <a:gd name="T43" fmla="*/ 2147483647 h 870"/>
                                <a:gd name="T44" fmla="*/ 2147483647 w 768"/>
                                <a:gd name="T45" fmla="*/ 2147483647 h 870"/>
                                <a:gd name="T46" fmla="*/ 2147483647 w 768"/>
                                <a:gd name="T47" fmla="*/ 2147483647 h 870"/>
                                <a:gd name="T48" fmla="*/ 2147483647 w 768"/>
                                <a:gd name="T49" fmla="*/ 2147483647 h 870"/>
                                <a:gd name="T50" fmla="*/ 2147483647 w 768"/>
                                <a:gd name="T51" fmla="*/ 2147483647 h 870"/>
                                <a:gd name="T52" fmla="*/ 2147483647 w 768"/>
                                <a:gd name="T53" fmla="*/ 2147483647 h 870"/>
                                <a:gd name="T54" fmla="*/ 2147483647 w 768"/>
                                <a:gd name="T55" fmla="*/ 2147483647 h 870"/>
                                <a:gd name="T56" fmla="*/ 2147483647 w 768"/>
                                <a:gd name="T57" fmla="*/ 2147483647 h 870"/>
                                <a:gd name="T58" fmla="*/ 2147483647 w 768"/>
                                <a:gd name="T59" fmla="*/ 2147483647 h 870"/>
                                <a:gd name="T60" fmla="*/ 2147483647 w 768"/>
                                <a:gd name="T61" fmla="*/ 2147483647 h 870"/>
                                <a:gd name="T62" fmla="*/ 2147483647 w 768"/>
                                <a:gd name="T63" fmla="*/ 2147483647 h 870"/>
                                <a:gd name="T64" fmla="*/ 2147483647 w 768"/>
                                <a:gd name="T65" fmla="*/ 2147483647 h 870"/>
                                <a:gd name="T66" fmla="*/ 2147483647 w 768"/>
                                <a:gd name="T67" fmla="*/ 2147483647 h 870"/>
                                <a:gd name="T68" fmla="*/ 2147483647 w 768"/>
                                <a:gd name="T69" fmla="*/ 2147483647 h 870"/>
                                <a:gd name="T70" fmla="*/ 2147483647 w 768"/>
                                <a:gd name="T71" fmla="*/ 2147483647 h 870"/>
                                <a:gd name="T72" fmla="*/ 2147483647 w 768"/>
                                <a:gd name="T73" fmla="*/ 2147483647 h 870"/>
                                <a:gd name="T74" fmla="*/ 2147483647 w 768"/>
                                <a:gd name="T75" fmla="*/ 2147483647 h 870"/>
                                <a:gd name="T76" fmla="*/ 2147483647 w 768"/>
                                <a:gd name="T77" fmla="*/ 2147483647 h 870"/>
                                <a:gd name="T78" fmla="*/ 2147483647 w 768"/>
                                <a:gd name="T79" fmla="*/ 2147483647 h 870"/>
                                <a:gd name="T80" fmla="*/ 2147483647 w 768"/>
                                <a:gd name="T81" fmla="*/ 2147483647 h 870"/>
                                <a:gd name="T82" fmla="*/ 2147483647 w 768"/>
                                <a:gd name="T83" fmla="*/ 2147483647 h 870"/>
                                <a:gd name="T84" fmla="*/ 2147483647 w 768"/>
                                <a:gd name="T85" fmla="*/ 2147483647 h 870"/>
                                <a:gd name="T86" fmla="*/ 2147483647 w 768"/>
                                <a:gd name="T87" fmla="*/ 2147483647 h 870"/>
                                <a:gd name="T88" fmla="*/ 2147483647 w 768"/>
                                <a:gd name="T89" fmla="*/ 2147483647 h 870"/>
                                <a:gd name="T90" fmla="*/ 2147483647 w 768"/>
                                <a:gd name="T91" fmla="*/ 2147483647 h 870"/>
                                <a:gd name="T92" fmla="*/ 2147483647 w 768"/>
                                <a:gd name="T93" fmla="*/ 2147483647 h 870"/>
                                <a:gd name="T94" fmla="*/ 2147483647 w 768"/>
                                <a:gd name="T95" fmla="*/ 2147483647 h 870"/>
                                <a:gd name="T96" fmla="*/ 2147483647 w 768"/>
                                <a:gd name="T97" fmla="*/ 2147483647 h 870"/>
                                <a:gd name="T98" fmla="*/ 2147483647 w 768"/>
                                <a:gd name="T99" fmla="*/ 2147483647 h 870"/>
                                <a:gd name="T100" fmla="*/ 2147483647 w 768"/>
                                <a:gd name="T101" fmla="*/ 2147483647 h 870"/>
                                <a:gd name="T102" fmla="*/ 2147483647 w 768"/>
                                <a:gd name="T103" fmla="*/ 2147483647 h 870"/>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w 768"/>
                                <a:gd name="T157" fmla="*/ 0 h 870"/>
                                <a:gd name="T158" fmla="*/ 768 w 768"/>
                                <a:gd name="T159" fmla="*/ 870 h 870"/>
                              </a:gdLst>
                              <a:ahLst/>
                              <a:cxnLst>
                                <a:cxn ang="T104">
                                  <a:pos x="T0" y="T1"/>
                                </a:cxn>
                                <a:cxn ang="T105">
                                  <a:pos x="T2" y="T3"/>
                                </a:cxn>
                                <a:cxn ang="T106">
                                  <a:pos x="T4" y="T5"/>
                                </a:cxn>
                                <a:cxn ang="T107">
                                  <a:pos x="T6" y="T7"/>
                                </a:cxn>
                                <a:cxn ang="T108">
                                  <a:pos x="T8" y="T9"/>
                                </a:cxn>
                                <a:cxn ang="T109">
                                  <a:pos x="T10" y="T11"/>
                                </a:cxn>
                                <a:cxn ang="T110">
                                  <a:pos x="T12" y="T13"/>
                                </a:cxn>
                                <a:cxn ang="T111">
                                  <a:pos x="T14" y="T15"/>
                                </a:cxn>
                                <a:cxn ang="T112">
                                  <a:pos x="T16" y="T17"/>
                                </a:cxn>
                                <a:cxn ang="T113">
                                  <a:pos x="T18" y="T19"/>
                                </a:cxn>
                                <a:cxn ang="T114">
                                  <a:pos x="T20" y="T21"/>
                                </a:cxn>
                                <a:cxn ang="T115">
                                  <a:pos x="T22" y="T23"/>
                                </a:cxn>
                                <a:cxn ang="T116">
                                  <a:pos x="T24" y="T25"/>
                                </a:cxn>
                                <a:cxn ang="T117">
                                  <a:pos x="T26" y="T27"/>
                                </a:cxn>
                                <a:cxn ang="T118">
                                  <a:pos x="T28" y="T29"/>
                                </a:cxn>
                                <a:cxn ang="T119">
                                  <a:pos x="T30" y="T31"/>
                                </a:cxn>
                                <a:cxn ang="T120">
                                  <a:pos x="T32" y="T33"/>
                                </a:cxn>
                                <a:cxn ang="T121">
                                  <a:pos x="T34" y="T35"/>
                                </a:cxn>
                                <a:cxn ang="T122">
                                  <a:pos x="T36" y="T37"/>
                                </a:cxn>
                                <a:cxn ang="T123">
                                  <a:pos x="T38" y="T39"/>
                                </a:cxn>
                                <a:cxn ang="T124">
                                  <a:pos x="T40" y="T41"/>
                                </a:cxn>
                                <a:cxn ang="T125">
                                  <a:pos x="T42" y="T43"/>
                                </a:cxn>
                                <a:cxn ang="T126">
                                  <a:pos x="T44" y="T45"/>
                                </a:cxn>
                                <a:cxn ang="T127">
                                  <a:pos x="T46" y="T47"/>
                                </a:cxn>
                                <a:cxn ang="T128">
                                  <a:pos x="T48" y="T49"/>
                                </a:cxn>
                                <a:cxn ang="T129">
                                  <a:pos x="T50" y="T51"/>
                                </a:cxn>
                                <a:cxn ang="T130">
                                  <a:pos x="T52" y="T53"/>
                                </a:cxn>
                                <a:cxn ang="T131">
                                  <a:pos x="T54" y="T55"/>
                                </a:cxn>
                                <a:cxn ang="T132">
                                  <a:pos x="T56" y="T57"/>
                                </a:cxn>
                                <a:cxn ang="T133">
                                  <a:pos x="T58" y="T59"/>
                                </a:cxn>
                                <a:cxn ang="T134">
                                  <a:pos x="T60" y="T61"/>
                                </a:cxn>
                                <a:cxn ang="T135">
                                  <a:pos x="T62" y="T63"/>
                                </a:cxn>
                                <a:cxn ang="T136">
                                  <a:pos x="T64" y="T65"/>
                                </a:cxn>
                                <a:cxn ang="T137">
                                  <a:pos x="T66" y="T67"/>
                                </a:cxn>
                                <a:cxn ang="T138">
                                  <a:pos x="T68" y="T69"/>
                                </a:cxn>
                                <a:cxn ang="T139">
                                  <a:pos x="T70" y="T71"/>
                                </a:cxn>
                                <a:cxn ang="T140">
                                  <a:pos x="T72" y="T73"/>
                                </a:cxn>
                                <a:cxn ang="T141">
                                  <a:pos x="T74" y="T75"/>
                                </a:cxn>
                                <a:cxn ang="T142">
                                  <a:pos x="T76" y="T77"/>
                                </a:cxn>
                                <a:cxn ang="T143">
                                  <a:pos x="T78" y="T79"/>
                                </a:cxn>
                                <a:cxn ang="T144">
                                  <a:pos x="T80" y="T81"/>
                                </a:cxn>
                                <a:cxn ang="T145">
                                  <a:pos x="T82" y="T83"/>
                                </a:cxn>
                                <a:cxn ang="T146">
                                  <a:pos x="T84" y="T85"/>
                                </a:cxn>
                                <a:cxn ang="T147">
                                  <a:pos x="T86" y="T87"/>
                                </a:cxn>
                                <a:cxn ang="T148">
                                  <a:pos x="T88" y="T89"/>
                                </a:cxn>
                                <a:cxn ang="T149">
                                  <a:pos x="T90" y="T91"/>
                                </a:cxn>
                                <a:cxn ang="T150">
                                  <a:pos x="T92" y="T93"/>
                                </a:cxn>
                                <a:cxn ang="T151">
                                  <a:pos x="T94" y="T95"/>
                                </a:cxn>
                                <a:cxn ang="T152">
                                  <a:pos x="T96" y="T97"/>
                                </a:cxn>
                                <a:cxn ang="T153">
                                  <a:pos x="T98" y="T99"/>
                                </a:cxn>
                                <a:cxn ang="T154">
                                  <a:pos x="T100" y="T101"/>
                                </a:cxn>
                                <a:cxn ang="T155">
                                  <a:pos x="T102" y="T103"/>
                                </a:cxn>
                              </a:cxnLst>
                              <a:rect l="T156" t="T157" r="T158" b="T159"/>
                              <a:pathLst>
                                <a:path w="768" h="870">
                                  <a:moveTo>
                                    <a:pt x="762" y="744"/>
                                  </a:moveTo>
                                  <a:lnTo>
                                    <a:pt x="750" y="744"/>
                                  </a:lnTo>
                                  <a:lnTo>
                                    <a:pt x="744" y="738"/>
                                  </a:lnTo>
                                  <a:lnTo>
                                    <a:pt x="732" y="732"/>
                                  </a:lnTo>
                                  <a:lnTo>
                                    <a:pt x="720" y="720"/>
                                  </a:lnTo>
                                  <a:lnTo>
                                    <a:pt x="720" y="708"/>
                                  </a:lnTo>
                                  <a:lnTo>
                                    <a:pt x="714" y="690"/>
                                  </a:lnTo>
                                  <a:lnTo>
                                    <a:pt x="714" y="654"/>
                                  </a:lnTo>
                                  <a:lnTo>
                                    <a:pt x="690" y="612"/>
                                  </a:lnTo>
                                  <a:lnTo>
                                    <a:pt x="702" y="564"/>
                                  </a:lnTo>
                                  <a:lnTo>
                                    <a:pt x="684" y="540"/>
                                  </a:lnTo>
                                  <a:lnTo>
                                    <a:pt x="690" y="528"/>
                                  </a:lnTo>
                                  <a:lnTo>
                                    <a:pt x="696" y="522"/>
                                  </a:lnTo>
                                  <a:lnTo>
                                    <a:pt x="708" y="498"/>
                                  </a:lnTo>
                                  <a:lnTo>
                                    <a:pt x="708" y="480"/>
                                  </a:lnTo>
                                  <a:lnTo>
                                    <a:pt x="702" y="474"/>
                                  </a:lnTo>
                                  <a:lnTo>
                                    <a:pt x="690" y="468"/>
                                  </a:lnTo>
                                  <a:lnTo>
                                    <a:pt x="672" y="456"/>
                                  </a:lnTo>
                                  <a:lnTo>
                                    <a:pt x="660" y="450"/>
                                  </a:lnTo>
                                  <a:lnTo>
                                    <a:pt x="654" y="438"/>
                                  </a:lnTo>
                                  <a:lnTo>
                                    <a:pt x="654" y="426"/>
                                  </a:lnTo>
                                  <a:lnTo>
                                    <a:pt x="660" y="414"/>
                                  </a:lnTo>
                                  <a:lnTo>
                                    <a:pt x="666" y="396"/>
                                  </a:lnTo>
                                  <a:lnTo>
                                    <a:pt x="666" y="384"/>
                                  </a:lnTo>
                                  <a:lnTo>
                                    <a:pt x="672" y="366"/>
                                  </a:lnTo>
                                  <a:lnTo>
                                    <a:pt x="678" y="354"/>
                                  </a:lnTo>
                                  <a:lnTo>
                                    <a:pt x="678" y="330"/>
                                  </a:lnTo>
                                  <a:lnTo>
                                    <a:pt x="684" y="318"/>
                                  </a:lnTo>
                                  <a:lnTo>
                                    <a:pt x="684" y="300"/>
                                  </a:lnTo>
                                  <a:lnTo>
                                    <a:pt x="570" y="192"/>
                                  </a:lnTo>
                                  <a:lnTo>
                                    <a:pt x="576" y="186"/>
                                  </a:lnTo>
                                  <a:lnTo>
                                    <a:pt x="582" y="186"/>
                                  </a:lnTo>
                                  <a:lnTo>
                                    <a:pt x="588" y="180"/>
                                  </a:lnTo>
                                  <a:lnTo>
                                    <a:pt x="588" y="174"/>
                                  </a:lnTo>
                                  <a:lnTo>
                                    <a:pt x="576" y="162"/>
                                  </a:lnTo>
                                  <a:lnTo>
                                    <a:pt x="324" y="6"/>
                                  </a:lnTo>
                                  <a:lnTo>
                                    <a:pt x="312" y="6"/>
                                  </a:lnTo>
                                  <a:lnTo>
                                    <a:pt x="312" y="18"/>
                                  </a:lnTo>
                                  <a:lnTo>
                                    <a:pt x="318" y="24"/>
                                  </a:lnTo>
                                  <a:lnTo>
                                    <a:pt x="318" y="36"/>
                                  </a:lnTo>
                                  <a:lnTo>
                                    <a:pt x="294" y="48"/>
                                  </a:lnTo>
                                  <a:lnTo>
                                    <a:pt x="276" y="66"/>
                                  </a:lnTo>
                                  <a:lnTo>
                                    <a:pt x="264" y="84"/>
                                  </a:lnTo>
                                  <a:lnTo>
                                    <a:pt x="264" y="90"/>
                                  </a:lnTo>
                                  <a:lnTo>
                                    <a:pt x="270" y="96"/>
                                  </a:lnTo>
                                  <a:lnTo>
                                    <a:pt x="294" y="96"/>
                                  </a:lnTo>
                                  <a:lnTo>
                                    <a:pt x="306" y="90"/>
                                  </a:lnTo>
                                  <a:lnTo>
                                    <a:pt x="312" y="90"/>
                                  </a:lnTo>
                                  <a:lnTo>
                                    <a:pt x="306" y="96"/>
                                  </a:lnTo>
                                  <a:lnTo>
                                    <a:pt x="294" y="102"/>
                                  </a:lnTo>
                                  <a:lnTo>
                                    <a:pt x="276" y="120"/>
                                  </a:lnTo>
                                  <a:lnTo>
                                    <a:pt x="270" y="120"/>
                                  </a:lnTo>
                                  <a:lnTo>
                                    <a:pt x="264" y="114"/>
                                  </a:lnTo>
                                  <a:lnTo>
                                    <a:pt x="252" y="108"/>
                                  </a:lnTo>
                                  <a:lnTo>
                                    <a:pt x="246" y="108"/>
                                  </a:lnTo>
                                  <a:lnTo>
                                    <a:pt x="234" y="120"/>
                                  </a:lnTo>
                                  <a:lnTo>
                                    <a:pt x="234" y="138"/>
                                  </a:lnTo>
                                  <a:lnTo>
                                    <a:pt x="246" y="150"/>
                                  </a:lnTo>
                                  <a:lnTo>
                                    <a:pt x="216" y="150"/>
                                  </a:lnTo>
                                  <a:lnTo>
                                    <a:pt x="216" y="138"/>
                                  </a:lnTo>
                                  <a:lnTo>
                                    <a:pt x="222" y="132"/>
                                  </a:lnTo>
                                  <a:lnTo>
                                    <a:pt x="222" y="126"/>
                                  </a:lnTo>
                                  <a:lnTo>
                                    <a:pt x="228" y="114"/>
                                  </a:lnTo>
                                  <a:lnTo>
                                    <a:pt x="210" y="120"/>
                                  </a:lnTo>
                                  <a:lnTo>
                                    <a:pt x="192" y="102"/>
                                  </a:lnTo>
                                  <a:lnTo>
                                    <a:pt x="186" y="102"/>
                                  </a:lnTo>
                                  <a:lnTo>
                                    <a:pt x="174" y="114"/>
                                  </a:lnTo>
                                  <a:lnTo>
                                    <a:pt x="174" y="132"/>
                                  </a:lnTo>
                                  <a:lnTo>
                                    <a:pt x="168" y="138"/>
                                  </a:lnTo>
                                  <a:lnTo>
                                    <a:pt x="162" y="138"/>
                                  </a:lnTo>
                                  <a:lnTo>
                                    <a:pt x="156" y="132"/>
                                  </a:lnTo>
                                  <a:lnTo>
                                    <a:pt x="156" y="48"/>
                                  </a:lnTo>
                                  <a:lnTo>
                                    <a:pt x="162" y="36"/>
                                  </a:lnTo>
                                  <a:lnTo>
                                    <a:pt x="162" y="24"/>
                                  </a:lnTo>
                                  <a:lnTo>
                                    <a:pt x="168" y="12"/>
                                  </a:lnTo>
                                  <a:lnTo>
                                    <a:pt x="168" y="6"/>
                                  </a:lnTo>
                                  <a:lnTo>
                                    <a:pt x="78" y="0"/>
                                  </a:lnTo>
                                  <a:lnTo>
                                    <a:pt x="72" y="24"/>
                                  </a:lnTo>
                                  <a:lnTo>
                                    <a:pt x="78" y="30"/>
                                  </a:lnTo>
                                  <a:lnTo>
                                    <a:pt x="84" y="42"/>
                                  </a:lnTo>
                                  <a:lnTo>
                                    <a:pt x="90" y="48"/>
                                  </a:lnTo>
                                  <a:lnTo>
                                    <a:pt x="90" y="66"/>
                                  </a:lnTo>
                                  <a:lnTo>
                                    <a:pt x="96" y="72"/>
                                  </a:lnTo>
                                  <a:lnTo>
                                    <a:pt x="96" y="96"/>
                                  </a:lnTo>
                                  <a:lnTo>
                                    <a:pt x="78" y="114"/>
                                  </a:lnTo>
                                  <a:lnTo>
                                    <a:pt x="66" y="114"/>
                                  </a:lnTo>
                                  <a:lnTo>
                                    <a:pt x="66" y="126"/>
                                  </a:lnTo>
                                  <a:lnTo>
                                    <a:pt x="60" y="138"/>
                                  </a:lnTo>
                                  <a:lnTo>
                                    <a:pt x="60" y="156"/>
                                  </a:lnTo>
                                  <a:lnTo>
                                    <a:pt x="66" y="156"/>
                                  </a:lnTo>
                                  <a:lnTo>
                                    <a:pt x="72" y="162"/>
                                  </a:lnTo>
                                  <a:lnTo>
                                    <a:pt x="90" y="162"/>
                                  </a:lnTo>
                                  <a:lnTo>
                                    <a:pt x="90" y="180"/>
                                  </a:lnTo>
                                  <a:lnTo>
                                    <a:pt x="78" y="186"/>
                                  </a:lnTo>
                                  <a:lnTo>
                                    <a:pt x="84" y="198"/>
                                  </a:lnTo>
                                  <a:lnTo>
                                    <a:pt x="72" y="198"/>
                                  </a:lnTo>
                                  <a:lnTo>
                                    <a:pt x="54" y="216"/>
                                  </a:lnTo>
                                  <a:lnTo>
                                    <a:pt x="48" y="228"/>
                                  </a:lnTo>
                                  <a:lnTo>
                                    <a:pt x="48" y="246"/>
                                  </a:lnTo>
                                  <a:lnTo>
                                    <a:pt x="42" y="258"/>
                                  </a:lnTo>
                                  <a:lnTo>
                                    <a:pt x="30" y="270"/>
                                  </a:lnTo>
                                  <a:lnTo>
                                    <a:pt x="6" y="282"/>
                                  </a:lnTo>
                                  <a:lnTo>
                                    <a:pt x="0" y="294"/>
                                  </a:lnTo>
                                  <a:lnTo>
                                    <a:pt x="6" y="306"/>
                                  </a:lnTo>
                                  <a:lnTo>
                                    <a:pt x="18" y="318"/>
                                  </a:lnTo>
                                  <a:lnTo>
                                    <a:pt x="18" y="330"/>
                                  </a:lnTo>
                                  <a:lnTo>
                                    <a:pt x="12" y="342"/>
                                  </a:lnTo>
                                  <a:lnTo>
                                    <a:pt x="12" y="348"/>
                                  </a:lnTo>
                                  <a:lnTo>
                                    <a:pt x="18" y="354"/>
                                  </a:lnTo>
                                  <a:lnTo>
                                    <a:pt x="18" y="366"/>
                                  </a:lnTo>
                                  <a:lnTo>
                                    <a:pt x="24" y="378"/>
                                  </a:lnTo>
                                  <a:lnTo>
                                    <a:pt x="24" y="396"/>
                                  </a:lnTo>
                                  <a:lnTo>
                                    <a:pt x="18" y="402"/>
                                  </a:lnTo>
                                  <a:lnTo>
                                    <a:pt x="18" y="432"/>
                                  </a:lnTo>
                                  <a:lnTo>
                                    <a:pt x="30" y="444"/>
                                  </a:lnTo>
                                  <a:lnTo>
                                    <a:pt x="36" y="444"/>
                                  </a:lnTo>
                                  <a:lnTo>
                                    <a:pt x="48" y="450"/>
                                  </a:lnTo>
                                  <a:lnTo>
                                    <a:pt x="72" y="474"/>
                                  </a:lnTo>
                                  <a:lnTo>
                                    <a:pt x="78" y="486"/>
                                  </a:lnTo>
                                  <a:lnTo>
                                    <a:pt x="78" y="546"/>
                                  </a:lnTo>
                                  <a:lnTo>
                                    <a:pt x="84" y="558"/>
                                  </a:lnTo>
                                  <a:lnTo>
                                    <a:pt x="114" y="594"/>
                                  </a:lnTo>
                                  <a:lnTo>
                                    <a:pt x="114" y="600"/>
                                  </a:lnTo>
                                  <a:lnTo>
                                    <a:pt x="108" y="612"/>
                                  </a:lnTo>
                                  <a:lnTo>
                                    <a:pt x="108" y="618"/>
                                  </a:lnTo>
                                  <a:lnTo>
                                    <a:pt x="126" y="618"/>
                                  </a:lnTo>
                                  <a:lnTo>
                                    <a:pt x="138" y="612"/>
                                  </a:lnTo>
                                  <a:lnTo>
                                    <a:pt x="138" y="630"/>
                                  </a:lnTo>
                                  <a:lnTo>
                                    <a:pt x="144" y="636"/>
                                  </a:lnTo>
                                  <a:lnTo>
                                    <a:pt x="162" y="636"/>
                                  </a:lnTo>
                                  <a:lnTo>
                                    <a:pt x="180" y="654"/>
                                  </a:lnTo>
                                  <a:lnTo>
                                    <a:pt x="192" y="654"/>
                                  </a:lnTo>
                                  <a:lnTo>
                                    <a:pt x="204" y="648"/>
                                  </a:lnTo>
                                  <a:lnTo>
                                    <a:pt x="204" y="666"/>
                                  </a:lnTo>
                                  <a:lnTo>
                                    <a:pt x="222" y="666"/>
                                  </a:lnTo>
                                  <a:lnTo>
                                    <a:pt x="240" y="678"/>
                                  </a:lnTo>
                                  <a:lnTo>
                                    <a:pt x="264" y="678"/>
                                  </a:lnTo>
                                  <a:lnTo>
                                    <a:pt x="270" y="696"/>
                                  </a:lnTo>
                                  <a:lnTo>
                                    <a:pt x="300" y="696"/>
                                  </a:lnTo>
                                  <a:lnTo>
                                    <a:pt x="300" y="690"/>
                                  </a:lnTo>
                                  <a:lnTo>
                                    <a:pt x="312" y="678"/>
                                  </a:lnTo>
                                  <a:lnTo>
                                    <a:pt x="318" y="684"/>
                                  </a:lnTo>
                                  <a:lnTo>
                                    <a:pt x="330" y="690"/>
                                  </a:lnTo>
                                  <a:lnTo>
                                    <a:pt x="336" y="702"/>
                                  </a:lnTo>
                                  <a:lnTo>
                                    <a:pt x="348" y="714"/>
                                  </a:lnTo>
                                  <a:lnTo>
                                    <a:pt x="348" y="774"/>
                                  </a:lnTo>
                                  <a:lnTo>
                                    <a:pt x="354" y="774"/>
                                  </a:lnTo>
                                  <a:lnTo>
                                    <a:pt x="360" y="780"/>
                                  </a:lnTo>
                                  <a:lnTo>
                                    <a:pt x="360" y="792"/>
                                  </a:lnTo>
                                  <a:lnTo>
                                    <a:pt x="354" y="798"/>
                                  </a:lnTo>
                                  <a:lnTo>
                                    <a:pt x="354" y="804"/>
                                  </a:lnTo>
                                  <a:lnTo>
                                    <a:pt x="348" y="810"/>
                                  </a:lnTo>
                                  <a:lnTo>
                                    <a:pt x="348" y="816"/>
                                  </a:lnTo>
                                  <a:lnTo>
                                    <a:pt x="366" y="834"/>
                                  </a:lnTo>
                                  <a:lnTo>
                                    <a:pt x="378" y="840"/>
                                  </a:lnTo>
                                  <a:lnTo>
                                    <a:pt x="372" y="858"/>
                                  </a:lnTo>
                                  <a:lnTo>
                                    <a:pt x="408" y="858"/>
                                  </a:lnTo>
                                  <a:lnTo>
                                    <a:pt x="414" y="852"/>
                                  </a:lnTo>
                                  <a:lnTo>
                                    <a:pt x="420" y="852"/>
                                  </a:lnTo>
                                  <a:lnTo>
                                    <a:pt x="432" y="840"/>
                                  </a:lnTo>
                                  <a:lnTo>
                                    <a:pt x="444" y="840"/>
                                  </a:lnTo>
                                  <a:lnTo>
                                    <a:pt x="456" y="846"/>
                                  </a:lnTo>
                                  <a:lnTo>
                                    <a:pt x="462" y="858"/>
                                  </a:lnTo>
                                  <a:lnTo>
                                    <a:pt x="474" y="864"/>
                                  </a:lnTo>
                                  <a:lnTo>
                                    <a:pt x="480" y="870"/>
                                  </a:lnTo>
                                  <a:lnTo>
                                    <a:pt x="492" y="870"/>
                                  </a:lnTo>
                                  <a:lnTo>
                                    <a:pt x="510" y="852"/>
                                  </a:lnTo>
                                  <a:lnTo>
                                    <a:pt x="516" y="852"/>
                                  </a:lnTo>
                                  <a:lnTo>
                                    <a:pt x="522" y="858"/>
                                  </a:lnTo>
                                  <a:lnTo>
                                    <a:pt x="534" y="864"/>
                                  </a:lnTo>
                                  <a:lnTo>
                                    <a:pt x="552" y="864"/>
                                  </a:lnTo>
                                  <a:lnTo>
                                    <a:pt x="564" y="852"/>
                                  </a:lnTo>
                                  <a:lnTo>
                                    <a:pt x="576" y="846"/>
                                  </a:lnTo>
                                  <a:lnTo>
                                    <a:pt x="582" y="834"/>
                                  </a:lnTo>
                                  <a:lnTo>
                                    <a:pt x="588" y="828"/>
                                  </a:lnTo>
                                  <a:lnTo>
                                    <a:pt x="612" y="828"/>
                                  </a:lnTo>
                                  <a:lnTo>
                                    <a:pt x="618" y="834"/>
                                  </a:lnTo>
                                  <a:lnTo>
                                    <a:pt x="618" y="840"/>
                                  </a:lnTo>
                                  <a:lnTo>
                                    <a:pt x="630" y="840"/>
                                  </a:lnTo>
                                  <a:lnTo>
                                    <a:pt x="642" y="834"/>
                                  </a:lnTo>
                                  <a:lnTo>
                                    <a:pt x="654" y="822"/>
                                  </a:lnTo>
                                  <a:lnTo>
                                    <a:pt x="660" y="822"/>
                                  </a:lnTo>
                                  <a:lnTo>
                                    <a:pt x="690" y="816"/>
                                  </a:lnTo>
                                  <a:lnTo>
                                    <a:pt x="768" y="762"/>
                                  </a:lnTo>
                                  <a:lnTo>
                                    <a:pt x="762" y="744"/>
                                  </a:lnTo>
                                  <a:close/>
                                  <a:moveTo>
                                    <a:pt x="726" y="360"/>
                                  </a:moveTo>
                                  <a:lnTo>
                                    <a:pt x="732" y="354"/>
                                  </a:lnTo>
                                  <a:lnTo>
                                    <a:pt x="732" y="324"/>
                                  </a:lnTo>
                                  <a:lnTo>
                                    <a:pt x="720" y="312"/>
                                  </a:lnTo>
                                  <a:lnTo>
                                    <a:pt x="714" y="312"/>
                                  </a:lnTo>
                                  <a:lnTo>
                                    <a:pt x="708" y="318"/>
                                  </a:lnTo>
                                  <a:lnTo>
                                    <a:pt x="708" y="348"/>
                                  </a:lnTo>
                                  <a:lnTo>
                                    <a:pt x="714" y="354"/>
                                  </a:lnTo>
                                  <a:lnTo>
                                    <a:pt x="726" y="360"/>
                                  </a:lnTo>
                                  <a:close/>
                                  <a:moveTo>
                                    <a:pt x="678" y="420"/>
                                  </a:moveTo>
                                  <a:lnTo>
                                    <a:pt x="690" y="426"/>
                                  </a:lnTo>
                                  <a:lnTo>
                                    <a:pt x="696" y="438"/>
                                  </a:lnTo>
                                  <a:lnTo>
                                    <a:pt x="708" y="444"/>
                                  </a:lnTo>
                                  <a:lnTo>
                                    <a:pt x="720" y="444"/>
                                  </a:lnTo>
                                  <a:lnTo>
                                    <a:pt x="726" y="438"/>
                                  </a:lnTo>
                                  <a:lnTo>
                                    <a:pt x="720" y="432"/>
                                  </a:lnTo>
                                  <a:lnTo>
                                    <a:pt x="720" y="426"/>
                                  </a:lnTo>
                                  <a:lnTo>
                                    <a:pt x="708" y="414"/>
                                  </a:lnTo>
                                  <a:lnTo>
                                    <a:pt x="708" y="390"/>
                                  </a:lnTo>
                                  <a:lnTo>
                                    <a:pt x="702" y="378"/>
                                  </a:lnTo>
                                  <a:lnTo>
                                    <a:pt x="684" y="378"/>
                                  </a:lnTo>
                                  <a:lnTo>
                                    <a:pt x="678" y="384"/>
                                  </a:lnTo>
                                  <a:lnTo>
                                    <a:pt x="678" y="420"/>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28" name="Tajikistan" descr="© INSCALE GmbH, 15.06.2010"/>
                            <a:cNvSpPr>
                              <a:spLocks/>
                            </a:cNvSpPr>
                          </a:nvSpPr>
                          <a:spPr bwMode="gray">
                            <a:xfrm>
                              <a:off x="3736" y="764"/>
                              <a:ext cx="141" cy="89"/>
                            </a:xfrm>
                            <a:custGeom>
                              <a:avLst/>
                              <a:gdLst>
                                <a:gd name="T0" fmla="*/ 2147483647 w 552"/>
                                <a:gd name="T1" fmla="*/ 2147483647 h 348"/>
                                <a:gd name="T2" fmla="*/ 2147483647 w 552"/>
                                <a:gd name="T3" fmla="*/ 2147483647 h 348"/>
                                <a:gd name="T4" fmla="*/ 2147483647 w 552"/>
                                <a:gd name="T5" fmla="*/ 2147483647 h 348"/>
                                <a:gd name="T6" fmla="*/ 2147483647 w 552"/>
                                <a:gd name="T7" fmla="*/ 2147483647 h 348"/>
                                <a:gd name="T8" fmla="*/ 2147483647 w 552"/>
                                <a:gd name="T9" fmla="*/ 2147483647 h 348"/>
                                <a:gd name="T10" fmla="*/ 2147483647 w 552"/>
                                <a:gd name="T11" fmla="*/ 2147483647 h 348"/>
                                <a:gd name="T12" fmla="*/ 2147483647 w 552"/>
                                <a:gd name="T13" fmla="*/ 2147483647 h 348"/>
                                <a:gd name="T14" fmla="*/ 2147483647 w 552"/>
                                <a:gd name="T15" fmla="*/ 2147483647 h 348"/>
                                <a:gd name="T16" fmla="*/ 2147483647 w 552"/>
                                <a:gd name="T17" fmla="*/ 2147483647 h 348"/>
                                <a:gd name="T18" fmla="*/ 2147483647 w 552"/>
                                <a:gd name="T19" fmla="*/ 2147483647 h 348"/>
                                <a:gd name="T20" fmla="*/ 2147483647 w 552"/>
                                <a:gd name="T21" fmla="*/ 2147483647 h 348"/>
                                <a:gd name="T22" fmla="*/ 2147483647 w 552"/>
                                <a:gd name="T23" fmla="*/ 2147483647 h 348"/>
                                <a:gd name="T24" fmla="*/ 2147483647 w 552"/>
                                <a:gd name="T25" fmla="*/ 2147483647 h 348"/>
                                <a:gd name="T26" fmla="*/ 2147483647 w 552"/>
                                <a:gd name="T27" fmla="*/ 2147483647 h 348"/>
                                <a:gd name="T28" fmla="*/ 2147483647 w 552"/>
                                <a:gd name="T29" fmla="*/ 2147483647 h 348"/>
                                <a:gd name="T30" fmla="*/ 2147483647 w 552"/>
                                <a:gd name="T31" fmla="*/ 2147483647 h 348"/>
                                <a:gd name="T32" fmla="*/ 2147483647 w 552"/>
                                <a:gd name="T33" fmla="*/ 2147483647 h 348"/>
                                <a:gd name="T34" fmla="*/ 2147483647 w 552"/>
                                <a:gd name="T35" fmla="*/ 2147483647 h 348"/>
                                <a:gd name="T36" fmla="*/ 2147483647 w 552"/>
                                <a:gd name="T37" fmla="*/ 2147483647 h 348"/>
                                <a:gd name="T38" fmla="*/ 2147483647 w 552"/>
                                <a:gd name="T39" fmla="*/ 0 h 348"/>
                                <a:gd name="T40" fmla="*/ 2147483647 w 552"/>
                                <a:gd name="T41" fmla="*/ 2147483647 h 348"/>
                                <a:gd name="T42" fmla="*/ 2147483647 w 552"/>
                                <a:gd name="T43" fmla="*/ 2147483647 h 348"/>
                                <a:gd name="T44" fmla="*/ 2147483647 w 552"/>
                                <a:gd name="T45" fmla="*/ 2147483647 h 348"/>
                                <a:gd name="T46" fmla="*/ 2147483647 w 552"/>
                                <a:gd name="T47" fmla="*/ 2147483647 h 348"/>
                                <a:gd name="T48" fmla="*/ 2147483647 w 552"/>
                                <a:gd name="T49" fmla="*/ 2147483647 h 348"/>
                                <a:gd name="T50" fmla="*/ 2147483647 w 552"/>
                                <a:gd name="T51" fmla="*/ 2147483647 h 348"/>
                                <a:gd name="T52" fmla="*/ 2147483647 w 552"/>
                                <a:gd name="T53" fmla="*/ 2147483647 h 348"/>
                                <a:gd name="T54" fmla="*/ 2147483647 w 552"/>
                                <a:gd name="T55" fmla="*/ 2147483647 h 348"/>
                                <a:gd name="T56" fmla="*/ 2147483647 w 552"/>
                                <a:gd name="T57" fmla="*/ 2147483647 h 348"/>
                                <a:gd name="T58" fmla="*/ 2147483647 w 552"/>
                                <a:gd name="T59" fmla="*/ 2147483647 h 348"/>
                                <a:gd name="T60" fmla="*/ 2147483647 w 552"/>
                                <a:gd name="T61" fmla="*/ 2147483647 h 348"/>
                                <a:gd name="T62" fmla="*/ 2147483647 w 552"/>
                                <a:gd name="T63" fmla="*/ 2147483647 h 348"/>
                                <a:gd name="T64" fmla="*/ 2147483647 w 552"/>
                                <a:gd name="T65" fmla="*/ 2147483647 h 348"/>
                                <a:gd name="T66" fmla="*/ 2147483647 w 552"/>
                                <a:gd name="T67" fmla="*/ 2147483647 h 348"/>
                                <a:gd name="T68" fmla="*/ 2147483647 w 552"/>
                                <a:gd name="T69" fmla="*/ 2147483647 h 348"/>
                                <a:gd name="T70" fmla="*/ 2147483647 w 552"/>
                                <a:gd name="T71" fmla="*/ 2147483647 h 348"/>
                                <a:gd name="T72" fmla="*/ 2147483647 w 552"/>
                                <a:gd name="T73" fmla="*/ 2147483647 h 348"/>
                                <a:gd name="T74" fmla="*/ 2147483647 w 552"/>
                                <a:gd name="T75" fmla="*/ 2147483647 h 348"/>
                                <a:gd name="T76" fmla="*/ 2147483647 w 552"/>
                                <a:gd name="T77" fmla="*/ 2147483647 h 348"/>
                                <a:gd name="T78" fmla="*/ 2147483647 w 552"/>
                                <a:gd name="T79" fmla="*/ 2147483647 h 348"/>
                                <a:gd name="T80" fmla="*/ 2147483647 w 552"/>
                                <a:gd name="T81" fmla="*/ 2147483647 h 348"/>
                                <a:gd name="T82" fmla="*/ 2147483647 w 552"/>
                                <a:gd name="T83" fmla="*/ 2147483647 h 348"/>
                                <a:gd name="T84" fmla="*/ 2147483647 w 552"/>
                                <a:gd name="T85" fmla="*/ 2147483647 h 348"/>
                                <a:gd name="T86" fmla="*/ 2147483647 w 552"/>
                                <a:gd name="T87" fmla="*/ 2147483647 h 348"/>
                                <a:gd name="T88" fmla="*/ 2147483647 w 552"/>
                                <a:gd name="T89" fmla="*/ 2147483647 h 348"/>
                                <a:gd name="T90" fmla="*/ 2147483647 w 552"/>
                                <a:gd name="T91" fmla="*/ 2147483647 h 348"/>
                                <a:gd name="T92" fmla="*/ 2147483647 w 552"/>
                                <a:gd name="T93" fmla="*/ 2147483647 h 348"/>
                                <a:gd name="T94" fmla="*/ 2147483647 w 552"/>
                                <a:gd name="T95" fmla="*/ 2147483647 h 348"/>
                                <a:gd name="T96" fmla="*/ 2147483647 w 552"/>
                                <a:gd name="T97" fmla="*/ 2147483647 h 348"/>
                                <a:gd name="T98" fmla="*/ 2147483647 w 552"/>
                                <a:gd name="T99" fmla="*/ 2147483647 h 348"/>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w 552"/>
                                <a:gd name="T151" fmla="*/ 0 h 348"/>
                                <a:gd name="T152" fmla="*/ 552 w 552"/>
                                <a:gd name="T153" fmla="*/ 348 h 348"/>
                              </a:gdLst>
                              <a:ahLst/>
                              <a:cxnLst>
                                <a:cxn ang="T100">
                                  <a:pos x="T0" y="T1"/>
                                </a:cxn>
                                <a:cxn ang="T101">
                                  <a:pos x="T2" y="T3"/>
                                </a:cxn>
                                <a:cxn ang="T102">
                                  <a:pos x="T4" y="T5"/>
                                </a:cxn>
                                <a:cxn ang="T103">
                                  <a:pos x="T6" y="T7"/>
                                </a:cxn>
                                <a:cxn ang="T104">
                                  <a:pos x="T8" y="T9"/>
                                </a:cxn>
                                <a:cxn ang="T105">
                                  <a:pos x="T10" y="T11"/>
                                </a:cxn>
                                <a:cxn ang="T106">
                                  <a:pos x="T12" y="T13"/>
                                </a:cxn>
                                <a:cxn ang="T107">
                                  <a:pos x="T14" y="T15"/>
                                </a:cxn>
                                <a:cxn ang="T108">
                                  <a:pos x="T16" y="T17"/>
                                </a:cxn>
                                <a:cxn ang="T109">
                                  <a:pos x="T18" y="T19"/>
                                </a:cxn>
                                <a:cxn ang="T110">
                                  <a:pos x="T20" y="T21"/>
                                </a:cxn>
                                <a:cxn ang="T111">
                                  <a:pos x="T22" y="T23"/>
                                </a:cxn>
                                <a:cxn ang="T112">
                                  <a:pos x="T24" y="T25"/>
                                </a:cxn>
                                <a:cxn ang="T113">
                                  <a:pos x="T26" y="T27"/>
                                </a:cxn>
                                <a:cxn ang="T114">
                                  <a:pos x="T28" y="T29"/>
                                </a:cxn>
                                <a:cxn ang="T115">
                                  <a:pos x="T30" y="T31"/>
                                </a:cxn>
                                <a:cxn ang="T116">
                                  <a:pos x="T32" y="T33"/>
                                </a:cxn>
                                <a:cxn ang="T117">
                                  <a:pos x="T34" y="T35"/>
                                </a:cxn>
                                <a:cxn ang="T118">
                                  <a:pos x="T36" y="T37"/>
                                </a:cxn>
                                <a:cxn ang="T119">
                                  <a:pos x="T38" y="T39"/>
                                </a:cxn>
                                <a:cxn ang="T120">
                                  <a:pos x="T40" y="T41"/>
                                </a:cxn>
                                <a:cxn ang="T121">
                                  <a:pos x="T42" y="T43"/>
                                </a:cxn>
                                <a:cxn ang="T122">
                                  <a:pos x="T44" y="T45"/>
                                </a:cxn>
                                <a:cxn ang="T123">
                                  <a:pos x="T46" y="T47"/>
                                </a:cxn>
                                <a:cxn ang="T124">
                                  <a:pos x="T48" y="T49"/>
                                </a:cxn>
                                <a:cxn ang="T125">
                                  <a:pos x="T50" y="T51"/>
                                </a:cxn>
                                <a:cxn ang="T126">
                                  <a:pos x="T52" y="T53"/>
                                </a:cxn>
                                <a:cxn ang="T127">
                                  <a:pos x="T54" y="T55"/>
                                </a:cxn>
                                <a:cxn ang="T128">
                                  <a:pos x="T56" y="T57"/>
                                </a:cxn>
                                <a:cxn ang="T129">
                                  <a:pos x="T58" y="T59"/>
                                </a:cxn>
                                <a:cxn ang="T130">
                                  <a:pos x="T60" y="T61"/>
                                </a:cxn>
                                <a:cxn ang="T131">
                                  <a:pos x="T62" y="T63"/>
                                </a:cxn>
                                <a:cxn ang="T132">
                                  <a:pos x="T64" y="T65"/>
                                </a:cxn>
                                <a:cxn ang="T133">
                                  <a:pos x="T66" y="T67"/>
                                </a:cxn>
                                <a:cxn ang="T134">
                                  <a:pos x="T68" y="T69"/>
                                </a:cxn>
                                <a:cxn ang="T135">
                                  <a:pos x="T70" y="T71"/>
                                </a:cxn>
                                <a:cxn ang="T136">
                                  <a:pos x="T72" y="T73"/>
                                </a:cxn>
                                <a:cxn ang="T137">
                                  <a:pos x="T74" y="T75"/>
                                </a:cxn>
                                <a:cxn ang="T138">
                                  <a:pos x="T76" y="T77"/>
                                </a:cxn>
                                <a:cxn ang="T139">
                                  <a:pos x="T78" y="T79"/>
                                </a:cxn>
                                <a:cxn ang="T140">
                                  <a:pos x="T80" y="T81"/>
                                </a:cxn>
                                <a:cxn ang="T141">
                                  <a:pos x="T82" y="T83"/>
                                </a:cxn>
                                <a:cxn ang="T142">
                                  <a:pos x="T84" y="T85"/>
                                </a:cxn>
                                <a:cxn ang="T143">
                                  <a:pos x="T86" y="T87"/>
                                </a:cxn>
                                <a:cxn ang="T144">
                                  <a:pos x="T88" y="T89"/>
                                </a:cxn>
                                <a:cxn ang="T145">
                                  <a:pos x="T90" y="T91"/>
                                </a:cxn>
                                <a:cxn ang="T146">
                                  <a:pos x="T92" y="T93"/>
                                </a:cxn>
                                <a:cxn ang="T147">
                                  <a:pos x="T94" y="T95"/>
                                </a:cxn>
                                <a:cxn ang="T148">
                                  <a:pos x="T96" y="T97"/>
                                </a:cxn>
                                <a:cxn ang="T149">
                                  <a:pos x="T98" y="T99"/>
                                </a:cxn>
                              </a:cxnLst>
                              <a:rect l="T150" t="T151" r="T152" b="T153"/>
                              <a:pathLst>
                                <a:path w="552" h="348">
                                  <a:moveTo>
                                    <a:pt x="528" y="270"/>
                                  </a:moveTo>
                                  <a:lnTo>
                                    <a:pt x="516" y="246"/>
                                  </a:lnTo>
                                  <a:lnTo>
                                    <a:pt x="516" y="204"/>
                                  </a:lnTo>
                                  <a:lnTo>
                                    <a:pt x="510" y="198"/>
                                  </a:lnTo>
                                  <a:lnTo>
                                    <a:pt x="498" y="192"/>
                                  </a:lnTo>
                                  <a:lnTo>
                                    <a:pt x="492" y="192"/>
                                  </a:lnTo>
                                  <a:lnTo>
                                    <a:pt x="480" y="186"/>
                                  </a:lnTo>
                                  <a:lnTo>
                                    <a:pt x="456" y="186"/>
                                  </a:lnTo>
                                  <a:lnTo>
                                    <a:pt x="450" y="192"/>
                                  </a:lnTo>
                                  <a:lnTo>
                                    <a:pt x="438" y="192"/>
                                  </a:lnTo>
                                  <a:lnTo>
                                    <a:pt x="426" y="180"/>
                                  </a:lnTo>
                                  <a:lnTo>
                                    <a:pt x="426" y="168"/>
                                  </a:lnTo>
                                  <a:lnTo>
                                    <a:pt x="432" y="156"/>
                                  </a:lnTo>
                                  <a:lnTo>
                                    <a:pt x="432" y="144"/>
                                  </a:lnTo>
                                  <a:lnTo>
                                    <a:pt x="414" y="144"/>
                                  </a:lnTo>
                                  <a:lnTo>
                                    <a:pt x="414" y="120"/>
                                  </a:lnTo>
                                  <a:lnTo>
                                    <a:pt x="396" y="114"/>
                                  </a:lnTo>
                                  <a:lnTo>
                                    <a:pt x="384" y="126"/>
                                  </a:lnTo>
                                  <a:lnTo>
                                    <a:pt x="342" y="126"/>
                                  </a:lnTo>
                                  <a:lnTo>
                                    <a:pt x="336" y="132"/>
                                  </a:lnTo>
                                  <a:lnTo>
                                    <a:pt x="324" y="138"/>
                                  </a:lnTo>
                                  <a:lnTo>
                                    <a:pt x="312" y="138"/>
                                  </a:lnTo>
                                  <a:lnTo>
                                    <a:pt x="312" y="132"/>
                                  </a:lnTo>
                                  <a:lnTo>
                                    <a:pt x="306" y="132"/>
                                  </a:lnTo>
                                  <a:lnTo>
                                    <a:pt x="294" y="138"/>
                                  </a:lnTo>
                                  <a:lnTo>
                                    <a:pt x="264" y="108"/>
                                  </a:lnTo>
                                  <a:lnTo>
                                    <a:pt x="258" y="114"/>
                                  </a:lnTo>
                                  <a:lnTo>
                                    <a:pt x="246" y="120"/>
                                  </a:lnTo>
                                  <a:lnTo>
                                    <a:pt x="240" y="126"/>
                                  </a:lnTo>
                                  <a:lnTo>
                                    <a:pt x="222" y="126"/>
                                  </a:lnTo>
                                  <a:lnTo>
                                    <a:pt x="210" y="114"/>
                                  </a:lnTo>
                                  <a:lnTo>
                                    <a:pt x="186" y="114"/>
                                  </a:lnTo>
                                  <a:lnTo>
                                    <a:pt x="174" y="108"/>
                                  </a:lnTo>
                                  <a:lnTo>
                                    <a:pt x="156" y="108"/>
                                  </a:lnTo>
                                  <a:lnTo>
                                    <a:pt x="150" y="114"/>
                                  </a:lnTo>
                                  <a:lnTo>
                                    <a:pt x="138" y="114"/>
                                  </a:lnTo>
                                  <a:lnTo>
                                    <a:pt x="126" y="120"/>
                                  </a:lnTo>
                                  <a:lnTo>
                                    <a:pt x="120" y="114"/>
                                  </a:lnTo>
                                  <a:lnTo>
                                    <a:pt x="120" y="108"/>
                                  </a:lnTo>
                                  <a:lnTo>
                                    <a:pt x="114" y="102"/>
                                  </a:lnTo>
                                  <a:lnTo>
                                    <a:pt x="114" y="90"/>
                                  </a:lnTo>
                                  <a:lnTo>
                                    <a:pt x="126" y="84"/>
                                  </a:lnTo>
                                  <a:lnTo>
                                    <a:pt x="132" y="78"/>
                                  </a:lnTo>
                                  <a:lnTo>
                                    <a:pt x="132" y="66"/>
                                  </a:lnTo>
                                  <a:lnTo>
                                    <a:pt x="138" y="60"/>
                                  </a:lnTo>
                                  <a:lnTo>
                                    <a:pt x="150" y="60"/>
                                  </a:lnTo>
                                  <a:lnTo>
                                    <a:pt x="186" y="72"/>
                                  </a:lnTo>
                                  <a:lnTo>
                                    <a:pt x="198" y="78"/>
                                  </a:lnTo>
                                  <a:lnTo>
                                    <a:pt x="204" y="78"/>
                                  </a:lnTo>
                                  <a:lnTo>
                                    <a:pt x="210" y="72"/>
                                  </a:lnTo>
                                  <a:lnTo>
                                    <a:pt x="210" y="66"/>
                                  </a:lnTo>
                                  <a:lnTo>
                                    <a:pt x="204" y="60"/>
                                  </a:lnTo>
                                  <a:lnTo>
                                    <a:pt x="198" y="60"/>
                                  </a:lnTo>
                                  <a:lnTo>
                                    <a:pt x="186" y="54"/>
                                  </a:lnTo>
                                  <a:lnTo>
                                    <a:pt x="180" y="48"/>
                                  </a:lnTo>
                                  <a:lnTo>
                                    <a:pt x="174" y="48"/>
                                  </a:lnTo>
                                  <a:lnTo>
                                    <a:pt x="198" y="12"/>
                                  </a:lnTo>
                                  <a:lnTo>
                                    <a:pt x="192" y="6"/>
                                  </a:lnTo>
                                  <a:lnTo>
                                    <a:pt x="180" y="0"/>
                                  </a:lnTo>
                                  <a:lnTo>
                                    <a:pt x="162" y="0"/>
                                  </a:lnTo>
                                  <a:lnTo>
                                    <a:pt x="156" y="12"/>
                                  </a:lnTo>
                                  <a:lnTo>
                                    <a:pt x="144" y="18"/>
                                  </a:lnTo>
                                  <a:lnTo>
                                    <a:pt x="138" y="30"/>
                                  </a:lnTo>
                                  <a:lnTo>
                                    <a:pt x="132" y="30"/>
                                  </a:lnTo>
                                  <a:lnTo>
                                    <a:pt x="114" y="12"/>
                                  </a:lnTo>
                                  <a:lnTo>
                                    <a:pt x="102" y="12"/>
                                  </a:lnTo>
                                  <a:lnTo>
                                    <a:pt x="102" y="24"/>
                                  </a:lnTo>
                                  <a:lnTo>
                                    <a:pt x="96" y="30"/>
                                  </a:lnTo>
                                  <a:lnTo>
                                    <a:pt x="96" y="42"/>
                                  </a:lnTo>
                                  <a:lnTo>
                                    <a:pt x="108" y="54"/>
                                  </a:lnTo>
                                  <a:lnTo>
                                    <a:pt x="108" y="60"/>
                                  </a:lnTo>
                                  <a:lnTo>
                                    <a:pt x="66" y="60"/>
                                  </a:lnTo>
                                  <a:lnTo>
                                    <a:pt x="90" y="84"/>
                                  </a:lnTo>
                                  <a:lnTo>
                                    <a:pt x="72" y="96"/>
                                  </a:lnTo>
                                  <a:lnTo>
                                    <a:pt x="78" y="96"/>
                                  </a:lnTo>
                                  <a:lnTo>
                                    <a:pt x="78" y="108"/>
                                  </a:lnTo>
                                  <a:lnTo>
                                    <a:pt x="54" y="120"/>
                                  </a:lnTo>
                                  <a:lnTo>
                                    <a:pt x="6" y="120"/>
                                  </a:lnTo>
                                  <a:lnTo>
                                    <a:pt x="0" y="126"/>
                                  </a:lnTo>
                                  <a:lnTo>
                                    <a:pt x="0" y="144"/>
                                  </a:lnTo>
                                  <a:lnTo>
                                    <a:pt x="18" y="144"/>
                                  </a:lnTo>
                                  <a:lnTo>
                                    <a:pt x="30" y="156"/>
                                  </a:lnTo>
                                  <a:lnTo>
                                    <a:pt x="36" y="156"/>
                                  </a:lnTo>
                                  <a:lnTo>
                                    <a:pt x="42" y="162"/>
                                  </a:lnTo>
                                  <a:lnTo>
                                    <a:pt x="54" y="162"/>
                                  </a:lnTo>
                                  <a:lnTo>
                                    <a:pt x="66" y="174"/>
                                  </a:lnTo>
                                  <a:lnTo>
                                    <a:pt x="66" y="180"/>
                                  </a:lnTo>
                                  <a:lnTo>
                                    <a:pt x="60" y="186"/>
                                  </a:lnTo>
                                  <a:lnTo>
                                    <a:pt x="60" y="204"/>
                                  </a:lnTo>
                                  <a:lnTo>
                                    <a:pt x="66" y="210"/>
                                  </a:lnTo>
                                  <a:lnTo>
                                    <a:pt x="78" y="216"/>
                                  </a:lnTo>
                                  <a:lnTo>
                                    <a:pt x="90" y="228"/>
                                  </a:lnTo>
                                  <a:lnTo>
                                    <a:pt x="90" y="246"/>
                                  </a:lnTo>
                                  <a:lnTo>
                                    <a:pt x="84" y="258"/>
                                  </a:lnTo>
                                  <a:lnTo>
                                    <a:pt x="72" y="264"/>
                                  </a:lnTo>
                                  <a:lnTo>
                                    <a:pt x="66" y="276"/>
                                  </a:lnTo>
                                  <a:lnTo>
                                    <a:pt x="60" y="282"/>
                                  </a:lnTo>
                                  <a:lnTo>
                                    <a:pt x="60" y="306"/>
                                  </a:lnTo>
                                  <a:lnTo>
                                    <a:pt x="66" y="312"/>
                                  </a:lnTo>
                                  <a:lnTo>
                                    <a:pt x="78" y="318"/>
                                  </a:lnTo>
                                  <a:lnTo>
                                    <a:pt x="84" y="324"/>
                                  </a:lnTo>
                                  <a:lnTo>
                                    <a:pt x="90" y="324"/>
                                  </a:lnTo>
                                  <a:lnTo>
                                    <a:pt x="108" y="306"/>
                                  </a:lnTo>
                                  <a:lnTo>
                                    <a:pt x="120" y="300"/>
                                  </a:lnTo>
                                  <a:lnTo>
                                    <a:pt x="126" y="294"/>
                                  </a:lnTo>
                                  <a:lnTo>
                                    <a:pt x="138" y="294"/>
                                  </a:lnTo>
                                  <a:lnTo>
                                    <a:pt x="144" y="300"/>
                                  </a:lnTo>
                                  <a:lnTo>
                                    <a:pt x="150" y="312"/>
                                  </a:lnTo>
                                  <a:lnTo>
                                    <a:pt x="156" y="318"/>
                                  </a:lnTo>
                                  <a:lnTo>
                                    <a:pt x="162" y="318"/>
                                  </a:lnTo>
                                  <a:lnTo>
                                    <a:pt x="162" y="288"/>
                                  </a:lnTo>
                                  <a:lnTo>
                                    <a:pt x="174" y="276"/>
                                  </a:lnTo>
                                  <a:lnTo>
                                    <a:pt x="186" y="270"/>
                                  </a:lnTo>
                                  <a:lnTo>
                                    <a:pt x="204" y="270"/>
                                  </a:lnTo>
                                  <a:lnTo>
                                    <a:pt x="216" y="282"/>
                                  </a:lnTo>
                                  <a:lnTo>
                                    <a:pt x="222" y="258"/>
                                  </a:lnTo>
                                  <a:lnTo>
                                    <a:pt x="216" y="258"/>
                                  </a:lnTo>
                                  <a:lnTo>
                                    <a:pt x="210" y="252"/>
                                  </a:lnTo>
                                  <a:lnTo>
                                    <a:pt x="210" y="246"/>
                                  </a:lnTo>
                                  <a:lnTo>
                                    <a:pt x="222" y="234"/>
                                  </a:lnTo>
                                  <a:lnTo>
                                    <a:pt x="228" y="234"/>
                                  </a:lnTo>
                                  <a:lnTo>
                                    <a:pt x="234" y="228"/>
                                  </a:lnTo>
                                  <a:lnTo>
                                    <a:pt x="234" y="204"/>
                                  </a:lnTo>
                                  <a:lnTo>
                                    <a:pt x="240" y="198"/>
                                  </a:lnTo>
                                  <a:lnTo>
                                    <a:pt x="258" y="198"/>
                                  </a:lnTo>
                                  <a:lnTo>
                                    <a:pt x="276" y="216"/>
                                  </a:lnTo>
                                  <a:lnTo>
                                    <a:pt x="276" y="246"/>
                                  </a:lnTo>
                                  <a:lnTo>
                                    <a:pt x="294" y="246"/>
                                  </a:lnTo>
                                  <a:lnTo>
                                    <a:pt x="306" y="312"/>
                                  </a:lnTo>
                                  <a:lnTo>
                                    <a:pt x="306" y="318"/>
                                  </a:lnTo>
                                  <a:lnTo>
                                    <a:pt x="336" y="348"/>
                                  </a:lnTo>
                                  <a:lnTo>
                                    <a:pt x="342" y="348"/>
                                  </a:lnTo>
                                  <a:lnTo>
                                    <a:pt x="348" y="342"/>
                                  </a:lnTo>
                                  <a:lnTo>
                                    <a:pt x="360" y="336"/>
                                  </a:lnTo>
                                  <a:lnTo>
                                    <a:pt x="366" y="324"/>
                                  </a:lnTo>
                                  <a:lnTo>
                                    <a:pt x="372" y="318"/>
                                  </a:lnTo>
                                  <a:lnTo>
                                    <a:pt x="390" y="318"/>
                                  </a:lnTo>
                                  <a:lnTo>
                                    <a:pt x="396" y="312"/>
                                  </a:lnTo>
                                  <a:lnTo>
                                    <a:pt x="402" y="300"/>
                                  </a:lnTo>
                                  <a:lnTo>
                                    <a:pt x="408" y="294"/>
                                  </a:lnTo>
                                  <a:lnTo>
                                    <a:pt x="432" y="282"/>
                                  </a:lnTo>
                                  <a:lnTo>
                                    <a:pt x="456" y="282"/>
                                  </a:lnTo>
                                  <a:lnTo>
                                    <a:pt x="456" y="300"/>
                                  </a:lnTo>
                                  <a:lnTo>
                                    <a:pt x="492" y="288"/>
                                  </a:lnTo>
                                  <a:lnTo>
                                    <a:pt x="516" y="288"/>
                                  </a:lnTo>
                                  <a:lnTo>
                                    <a:pt x="522" y="294"/>
                                  </a:lnTo>
                                  <a:lnTo>
                                    <a:pt x="546" y="294"/>
                                  </a:lnTo>
                                  <a:lnTo>
                                    <a:pt x="552" y="288"/>
                                  </a:lnTo>
                                  <a:lnTo>
                                    <a:pt x="540" y="276"/>
                                  </a:lnTo>
                                  <a:lnTo>
                                    <a:pt x="534" y="276"/>
                                  </a:lnTo>
                                  <a:lnTo>
                                    <a:pt x="528" y="270"/>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29" name="Taiwan" descr="© INSCALE GmbH, 15.06.2010"/>
                            <a:cNvSpPr>
                              <a:spLocks/>
                            </a:cNvSpPr>
                          </a:nvSpPr>
                          <a:spPr bwMode="gray">
                            <a:xfrm>
                              <a:off x="4724" y="1086"/>
                              <a:ext cx="31" cy="69"/>
                            </a:xfrm>
                            <a:custGeom>
                              <a:avLst/>
                              <a:gdLst>
                                <a:gd name="T0" fmla="*/ 2147483647 w 120"/>
                                <a:gd name="T1" fmla="*/ 2147483647 h 270"/>
                                <a:gd name="T2" fmla="*/ 2147483647 w 120"/>
                                <a:gd name="T3" fmla="*/ 2147483647 h 270"/>
                                <a:gd name="T4" fmla="*/ 2147483647 w 120"/>
                                <a:gd name="T5" fmla="*/ 2147483647 h 270"/>
                                <a:gd name="T6" fmla="*/ 2147483647 w 120"/>
                                <a:gd name="T7" fmla="*/ 2147483647 h 270"/>
                                <a:gd name="T8" fmla="*/ 2147483647 w 120"/>
                                <a:gd name="T9" fmla="*/ 2147483647 h 270"/>
                                <a:gd name="T10" fmla="*/ 2147483647 w 120"/>
                                <a:gd name="T11" fmla="*/ 2147483647 h 270"/>
                                <a:gd name="T12" fmla="*/ 2147483647 w 120"/>
                                <a:gd name="T13" fmla="*/ 2147483647 h 270"/>
                                <a:gd name="T14" fmla="*/ 2147483647 w 120"/>
                                <a:gd name="T15" fmla="*/ 2147483647 h 270"/>
                                <a:gd name="T16" fmla="*/ 2147483647 w 120"/>
                                <a:gd name="T17" fmla="*/ 2147483647 h 270"/>
                                <a:gd name="T18" fmla="*/ 2147483647 w 120"/>
                                <a:gd name="T19" fmla="*/ 2147483647 h 270"/>
                                <a:gd name="T20" fmla="*/ 2147483647 w 120"/>
                                <a:gd name="T21" fmla="*/ 0 h 270"/>
                                <a:gd name="T22" fmla="*/ 2147483647 w 120"/>
                                <a:gd name="T23" fmla="*/ 2147483647 h 270"/>
                                <a:gd name="T24" fmla="*/ 2147483647 w 120"/>
                                <a:gd name="T25" fmla="*/ 2147483647 h 270"/>
                                <a:gd name="T26" fmla="*/ 2147483647 w 120"/>
                                <a:gd name="T27" fmla="*/ 2147483647 h 270"/>
                                <a:gd name="T28" fmla="*/ 2147483647 w 120"/>
                                <a:gd name="T29" fmla="*/ 2147483647 h 270"/>
                                <a:gd name="T30" fmla="*/ 0 w 120"/>
                                <a:gd name="T31" fmla="*/ 2147483647 h 270"/>
                                <a:gd name="T32" fmla="*/ 0 w 120"/>
                                <a:gd name="T33" fmla="*/ 2147483647 h 270"/>
                                <a:gd name="T34" fmla="*/ 2147483647 w 120"/>
                                <a:gd name="T35" fmla="*/ 2147483647 h 270"/>
                                <a:gd name="T36" fmla="*/ 2147483647 w 120"/>
                                <a:gd name="T37" fmla="*/ 2147483647 h 270"/>
                                <a:gd name="T38" fmla="*/ 2147483647 w 120"/>
                                <a:gd name="T39" fmla="*/ 2147483647 h 270"/>
                                <a:gd name="T40" fmla="*/ 2147483647 w 120"/>
                                <a:gd name="T41" fmla="*/ 2147483647 h 270"/>
                                <a:gd name="T42" fmla="*/ 2147483647 w 120"/>
                                <a:gd name="T43" fmla="*/ 2147483647 h 270"/>
                                <a:gd name="T44" fmla="*/ 2147483647 w 120"/>
                                <a:gd name="T45" fmla="*/ 2147483647 h 270"/>
                                <a:gd name="T46" fmla="*/ 2147483647 w 120"/>
                                <a:gd name="T47" fmla="*/ 2147483647 h 270"/>
                                <a:gd name="T48" fmla="*/ 2147483647 w 120"/>
                                <a:gd name="T49" fmla="*/ 2147483647 h 270"/>
                                <a:gd name="T50" fmla="*/ 2147483647 w 120"/>
                                <a:gd name="T51" fmla="*/ 2147483647 h 270"/>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w 120"/>
                                <a:gd name="T79" fmla="*/ 0 h 270"/>
                                <a:gd name="T80" fmla="*/ 120 w 120"/>
                                <a:gd name="T81" fmla="*/ 270 h 270"/>
                              </a:gdLst>
                              <a:ahLst/>
                              <a:cxnLst>
                                <a:cxn ang="T52">
                                  <a:pos x="T0" y="T1"/>
                                </a:cxn>
                                <a:cxn ang="T53">
                                  <a:pos x="T2" y="T3"/>
                                </a:cxn>
                                <a:cxn ang="T54">
                                  <a:pos x="T4" y="T5"/>
                                </a:cxn>
                                <a:cxn ang="T55">
                                  <a:pos x="T6" y="T7"/>
                                </a:cxn>
                                <a:cxn ang="T56">
                                  <a:pos x="T8" y="T9"/>
                                </a:cxn>
                                <a:cxn ang="T57">
                                  <a:pos x="T10" y="T11"/>
                                </a:cxn>
                                <a:cxn ang="T58">
                                  <a:pos x="T12" y="T13"/>
                                </a:cxn>
                                <a:cxn ang="T59">
                                  <a:pos x="T14" y="T15"/>
                                </a:cxn>
                                <a:cxn ang="T60">
                                  <a:pos x="T16" y="T17"/>
                                </a:cxn>
                                <a:cxn ang="T61">
                                  <a:pos x="T18" y="T19"/>
                                </a:cxn>
                                <a:cxn ang="T62">
                                  <a:pos x="T20" y="T21"/>
                                </a:cxn>
                                <a:cxn ang="T63">
                                  <a:pos x="T22" y="T23"/>
                                </a:cxn>
                                <a:cxn ang="T64">
                                  <a:pos x="T24" y="T25"/>
                                </a:cxn>
                                <a:cxn ang="T65">
                                  <a:pos x="T26" y="T27"/>
                                </a:cxn>
                                <a:cxn ang="T66">
                                  <a:pos x="T28" y="T29"/>
                                </a:cxn>
                                <a:cxn ang="T67">
                                  <a:pos x="T30" y="T31"/>
                                </a:cxn>
                                <a:cxn ang="T68">
                                  <a:pos x="T32" y="T33"/>
                                </a:cxn>
                                <a:cxn ang="T69">
                                  <a:pos x="T34" y="T35"/>
                                </a:cxn>
                                <a:cxn ang="T70">
                                  <a:pos x="T36" y="T37"/>
                                </a:cxn>
                                <a:cxn ang="T71">
                                  <a:pos x="T38" y="T39"/>
                                </a:cxn>
                                <a:cxn ang="T72">
                                  <a:pos x="T40" y="T41"/>
                                </a:cxn>
                                <a:cxn ang="T73">
                                  <a:pos x="T42" y="T43"/>
                                </a:cxn>
                                <a:cxn ang="T74">
                                  <a:pos x="T44" y="T45"/>
                                </a:cxn>
                                <a:cxn ang="T75">
                                  <a:pos x="T46" y="T47"/>
                                </a:cxn>
                                <a:cxn ang="T76">
                                  <a:pos x="T48" y="T49"/>
                                </a:cxn>
                                <a:cxn ang="T77">
                                  <a:pos x="T50" y="T51"/>
                                </a:cxn>
                              </a:cxnLst>
                              <a:rect l="T78" t="T79" r="T80" b="T81"/>
                              <a:pathLst>
                                <a:path w="120" h="270">
                                  <a:moveTo>
                                    <a:pt x="84" y="270"/>
                                  </a:moveTo>
                                  <a:lnTo>
                                    <a:pt x="84" y="222"/>
                                  </a:lnTo>
                                  <a:lnTo>
                                    <a:pt x="90" y="216"/>
                                  </a:lnTo>
                                  <a:lnTo>
                                    <a:pt x="102" y="192"/>
                                  </a:lnTo>
                                  <a:lnTo>
                                    <a:pt x="102" y="102"/>
                                  </a:lnTo>
                                  <a:lnTo>
                                    <a:pt x="108" y="96"/>
                                  </a:lnTo>
                                  <a:lnTo>
                                    <a:pt x="114" y="84"/>
                                  </a:lnTo>
                                  <a:lnTo>
                                    <a:pt x="114" y="54"/>
                                  </a:lnTo>
                                  <a:lnTo>
                                    <a:pt x="120" y="36"/>
                                  </a:lnTo>
                                  <a:lnTo>
                                    <a:pt x="120" y="24"/>
                                  </a:lnTo>
                                  <a:lnTo>
                                    <a:pt x="72" y="0"/>
                                  </a:lnTo>
                                  <a:lnTo>
                                    <a:pt x="48" y="30"/>
                                  </a:lnTo>
                                  <a:lnTo>
                                    <a:pt x="42" y="42"/>
                                  </a:lnTo>
                                  <a:lnTo>
                                    <a:pt x="30" y="78"/>
                                  </a:lnTo>
                                  <a:lnTo>
                                    <a:pt x="12" y="114"/>
                                  </a:lnTo>
                                  <a:lnTo>
                                    <a:pt x="0" y="150"/>
                                  </a:lnTo>
                                  <a:lnTo>
                                    <a:pt x="0" y="168"/>
                                  </a:lnTo>
                                  <a:lnTo>
                                    <a:pt x="6" y="180"/>
                                  </a:lnTo>
                                  <a:lnTo>
                                    <a:pt x="18" y="192"/>
                                  </a:lnTo>
                                  <a:lnTo>
                                    <a:pt x="24" y="204"/>
                                  </a:lnTo>
                                  <a:lnTo>
                                    <a:pt x="36" y="210"/>
                                  </a:lnTo>
                                  <a:lnTo>
                                    <a:pt x="42" y="222"/>
                                  </a:lnTo>
                                  <a:lnTo>
                                    <a:pt x="42" y="228"/>
                                  </a:lnTo>
                                  <a:lnTo>
                                    <a:pt x="48" y="234"/>
                                  </a:lnTo>
                                  <a:lnTo>
                                    <a:pt x="60" y="258"/>
                                  </a:lnTo>
                                  <a:lnTo>
                                    <a:pt x="84" y="270"/>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30" name="Syria" descr="© INSCALE GmbH, 15.06.2010"/>
                            <a:cNvSpPr>
                              <a:spLocks/>
                            </a:cNvSpPr>
                          </a:nvSpPr>
                          <a:spPr bwMode="gray">
                            <a:xfrm>
                              <a:off x="3207" y="837"/>
                              <a:ext cx="115" cy="106"/>
                            </a:xfrm>
                            <a:custGeom>
                              <a:avLst/>
                              <a:gdLst>
                                <a:gd name="T0" fmla="*/ 2147483647 w 450"/>
                                <a:gd name="T1" fmla="*/ 2147483647 h 414"/>
                                <a:gd name="T2" fmla="*/ 2147483647 w 450"/>
                                <a:gd name="T3" fmla="*/ 2147483647 h 414"/>
                                <a:gd name="T4" fmla="*/ 2147483647 w 450"/>
                                <a:gd name="T5" fmla="*/ 2147483647 h 414"/>
                                <a:gd name="T6" fmla="*/ 2147483647 w 450"/>
                                <a:gd name="T7" fmla="*/ 0 h 414"/>
                                <a:gd name="T8" fmla="*/ 2147483647 w 450"/>
                                <a:gd name="T9" fmla="*/ 2147483647 h 414"/>
                                <a:gd name="T10" fmla="*/ 2147483647 w 450"/>
                                <a:gd name="T11" fmla="*/ 2147483647 h 414"/>
                                <a:gd name="T12" fmla="*/ 2147483647 w 450"/>
                                <a:gd name="T13" fmla="*/ 2147483647 h 414"/>
                                <a:gd name="T14" fmla="*/ 2147483647 w 450"/>
                                <a:gd name="T15" fmla="*/ 2147483647 h 414"/>
                                <a:gd name="T16" fmla="*/ 2147483647 w 450"/>
                                <a:gd name="T17" fmla="*/ 2147483647 h 414"/>
                                <a:gd name="T18" fmla="*/ 2147483647 w 450"/>
                                <a:gd name="T19" fmla="*/ 2147483647 h 414"/>
                                <a:gd name="T20" fmla="*/ 2147483647 w 450"/>
                                <a:gd name="T21" fmla="*/ 2147483647 h 414"/>
                                <a:gd name="T22" fmla="*/ 2147483647 w 450"/>
                                <a:gd name="T23" fmla="*/ 2147483647 h 414"/>
                                <a:gd name="T24" fmla="*/ 2147483647 w 450"/>
                                <a:gd name="T25" fmla="*/ 2147483647 h 414"/>
                                <a:gd name="T26" fmla="*/ 2147483647 w 450"/>
                                <a:gd name="T27" fmla="*/ 2147483647 h 414"/>
                                <a:gd name="T28" fmla="*/ 2147483647 w 450"/>
                                <a:gd name="T29" fmla="*/ 2147483647 h 414"/>
                                <a:gd name="T30" fmla="*/ 2147483647 w 450"/>
                                <a:gd name="T31" fmla="*/ 2147483647 h 414"/>
                                <a:gd name="T32" fmla="*/ 2147483647 w 450"/>
                                <a:gd name="T33" fmla="*/ 2147483647 h 414"/>
                                <a:gd name="T34" fmla="*/ 2147483647 w 450"/>
                                <a:gd name="T35" fmla="*/ 2147483647 h 414"/>
                                <a:gd name="T36" fmla="*/ 2147483647 w 450"/>
                                <a:gd name="T37" fmla="*/ 2147483647 h 414"/>
                                <a:gd name="T38" fmla="*/ 2147483647 w 450"/>
                                <a:gd name="T39" fmla="*/ 2147483647 h 414"/>
                                <a:gd name="T40" fmla="*/ 2147483647 w 450"/>
                                <a:gd name="T41" fmla="*/ 2147483647 h 414"/>
                                <a:gd name="T42" fmla="*/ 2147483647 w 450"/>
                                <a:gd name="T43" fmla="*/ 2147483647 h 414"/>
                                <a:gd name="T44" fmla="*/ 2147483647 w 450"/>
                                <a:gd name="T45" fmla="*/ 2147483647 h 414"/>
                                <a:gd name="T46" fmla="*/ 2147483647 w 450"/>
                                <a:gd name="T47" fmla="*/ 2147483647 h 414"/>
                                <a:gd name="T48" fmla="*/ 2147483647 w 450"/>
                                <a:gd name="T49" fmla="*/ 2147483647 h 414"/>
                                <a:gd name="T50" fmla="*/ 2147483647 w 450"/>
                                <a:gd name="T51" fmla="*/ 2147483647 h 414"/>
                                <a:gd name="T52" fmla="*/ 2147483647 w 450"/>
                                <a:gd name="T53" fmla="*/ 2147483647 h 414"/>
                                <a:gd name="T54" fmla="*/ 2147483647 w 450"/>
                                <a:gd name="T55" fmla="*/ 2147483647 h 414"/>
                                <a:gd name="T56" fmla="*/ 2147483647 w 450"/>
                                <a:gd name="T57" fmla="*/ 2147483647 h 414"/>
                                <a:gd name="T58" fmla="*/ 2147483647 w 450"/>
                                <a:gd name="T59" fmla="*/ 2147483647 h 414"/>
                                <a:gd name="T60" fmla="*/ 2147483647 w 450"/>
                                <a:gd name="T61" fmla="*/ 2147483647 h 414"/>
                                <a:gd name="T62" fmla="*/ 2147483647 w 450"/>
                                <a:gd name="T63" fmla="*/ 2147483647 h 414"/>
                                <a:gd name="T64" fmla="*/ 2147483647 w 450"/>
                                <a:gd name="T65" fmla="*/ 2147483647 h 414"/>
                                <a:gd name="T66" fmla="*/ 2147483647 w 450"/>
                                <a:gd name="T67" fmla="*/ 2147483647 h 414"/>
                                <a:gd name="T68" fmla="*/ 2147483647 w 450"/>
                                <a:gd name="T69" fmla="*/ 2147483647 h 414"/>
                                <a:gd name="T70" fmla="*/ 2147483647 w 450"/>
                                <a:gd name="T71" fmla="*/ 2147483647 h 414"/>
                                <a:gd name="T72" fmla="*/ 2147483647 w 450"/>
                                <a:gd name="T73" fmla="*/ 2147483647 h 414"/>
                                <a:gd name="T74" fmla="*/ 2147483647 w 450"/>
                                <a:gd name="T75" fmla="*/ 2147483647 h 414"/>
                                <a:gd name="T76" fmla="*/ 2147483647 w 450"/>
                                <a:gd name="T77" fmla="*/ 2147483647 h 414"/>
                                <a:gd name="T78" fmla="*/ 2147483647 w 450"/>
                                <a:gd name="T79" fmla="*/ 2147483647 h 414"/>
                                <a:gd name="T80" fmla="*/ 2147483647 w 450"/>
                                <a:gd name="T81" fmla="*/ 2147483647 h 414"/>
                                <a:gd name="T82" fmla="*/ 2147483647 w 450"/>
                                <a:gd name="T83" fmla="*/ 2147483647 h 414"/>
                                <a:gd name="T84" fmla="*/ 2147483647 w 450"/>
                                <a:gd name="T85" fmla="*/ 2147483647 h 414"/>
                                <a:gd name="T86" fmla="*/ 2147483647 w 450"/>
                                <a:gd name="T87" fmla="*/ 2147483647 h 414"/>
                                <a:gd name="T88" fmla="*/ 2147483647 w 450"/>
                                <a:gd name="T89" fmla="*/ 2147483647 h 414"/>
                                <a:gd name="T90" fmla="*/ 2147483647 w 450"/>
                                <a:gd name="T91" fmla="*/ 2147483647 h 414"/>
                                <a:gd name="T92" fmla="*/ 2147483647 w 450"/>
                                <a:gd name="T93" fmla="*/ 2147483647 h 414"/>
                                <a:gd name="T94" fmla="*/ 2147483647 w 450"/>
                                <a:gd name="T95" fmla="*/ 2147483647 h 414"/>
                                <a:gd name="T96" fmla="*/ 2147483647 w 450"/>
                                <a:gd name="T97" fmla="*/ 2147483647 h 414"/>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w 450"/>
                                <a:gd name="T148" fmla="*/ 0 h 414"/>
                                <a:gd name="T149" fmla="*/ 450 w 450"/>
                                <a:gd name="T150" fmla="*/ 414 h 414"/>
                              </a:gdLst>
                              <a:ahLst/>
                              <a:cxnLst>
                                <a:cxn ang="T98">
                                  <a:pos x="T0" y="T1"/>
                                </a:cxn>
                                <a:cxn ang="T99">
                                  <a:pos x="T2" y="T3"/>
                                </a:cxn>
                                <a:cxn ang="T100">
                                  <a:pos x="T4" y="T5"/>
                                </a:cxn>
                                <a:cxn ang="T101">
                                  <a:pos x="T6" y="T7"/>
                                </a:cxn>
                                <a:cxn ang="T102">
                                  <a:pos x="T8" y="T9"/>
                                </a:cxn>
                                <a:cxn ang="T103">
                                  <a:pos x="T10" y="T11"/>
                                </a:cxn>
                                <a:cxn ang="T104">
                                  <a:pos x="T12" y="T13"/>
                                </a:cxn>
                                <a:cxn ang="T105">
                                  <a:pos x="T14" y="T15"/>
                                </a:cxn>
                                <a:cxn ang="T106">
                                  <a:pos x="T16" y="T17"/>
                                </a:cxn>
                                <a:cxn ang="T107">
                                  <a:pos x="T18" y="T19"/>
                                </a:cxn>
                                <a:cxn ang="T108">
                                  <a:pos x="T20" y="T21"/>
                                </a:cxn>
                                <a:cxn ang="T109">
                                  <a:pos x="T22" y="T23"/>
                                </a:cxn>
                                <a:cxn ang="T110">
                                  <a:pos x="T24" y="T25"/>
                                </a:cxn>
                                <a:cxn ang="T111">
                                  <a:pos x="T26" y="T27"/>
                                </a:cxn>
                                <a:cxn ang="T112">
                                  <a:pos x="T28" y="T29"/>
                                </a:cxn>
                                <a:cxn ang="T113">
                                  <a:pos x="T30" y="T31"/>
                                </a:cxn>
                                <a:cxn ang="T114">
                                  <a:pos x="T32" y="T33"/>
                                </a:cxn>
                                <a:cxn ang="T115">
                                  <a:pos x="T34" y="T35"/>
                                </a:cxn>
                                <a:cxn ang="T116">
                                  <a:pos x="T36" y="T37"/>
                                </a:cxn>
                                <a:cxn ang="T117">
                                  <a:pos x="T38" y="T39"/>
                                </a:cxn>
                                <a:cxn ang="T118">
                                  <a:pos x="T40" y="T41"/>
                                </a:cxn>
                                <a:cxn ang="T119">
                                  <a:pos x="T42" y="T43"/>
                                </a:cxn>
                                <a:cxn ang="T120">
                                  <a:pos x="T44" y="T45"/>
                                </a:cxn>
                                <a:cxn ang="T121">
                                  <a:pos x="T46" y="T47"/>
                                </a:cxn>
                                <a:cxn ang="T122">
                                  <a:pos x="T48" y="T49"/>
                                </a:cxn>
                                <a:cxn ang="T123">
                                  <a:pos x="T50" y="T51"/>
                                </a:cxn>
                                <a:cxn ang="T124">
                                  <a:pos x="T52" y="T53"/>
                                </a:cxn>
                                <a:cxn ang="T125">
                                  <a:pos x="T54" y="T55"/>
                                </a:cxn>
                                <a:cxn ang="T126">
                                  <a:pos x="T56" y="T57"/>
                                </a:cxn>
                                <a:cxn ang="T127">
                                  <a:pos x="T58" y="T59"/>
                                </a:cxn>
                                <a:cxn ang="T128">
                                  <a:pos x="T60" y="T61"/>
                                </a:cxn>
                                <a:cxn ang="T129">
                                  <a:pos x="T62" y="T63"/>
                                </a:cxn>
                                <a:cxn ang="T130">
                                  <a:pos x="T64" y="T65"/>
                                </a:cxn>
                                <a:cxn ang="T131">
                                  <a:pos x="T66" y="T67"/>
                                </a:cxn>
                                <a:cxn ang="T132">
                                  <a:pos x="T68" y="T69"/>
                                </a:cxn>
                                <a:cxn ang="T133">
                                  <a:pos x="T70" y="T71"/>
                                </a:cxn>
                                <a:cxn ang="T134">
                                  <a:pos x="T72" y="T73"/>
                                </a:cxn>
                                <a:cxn ang="T135">
                                  <a:pos x="T74" y="T75"/>
                                </a:cxn>
                                <a:cxn ang="T136">
                                  <a:pos x="T76" y="T77"/>
                                </a:cxn>
                                <a:cxn ang="T137">
                                  <a:pos x="T78" y="T79"/>
                                </a:cxn>
                                <a:cxn ang="T138">
                                  <a:pos x="T80" y="T81"/>
                                </a:cxn>
                                <a:cxn ang="T139">
                                  <a:pos x="T82" y="T83"/>
                                </a:cxn>
                                <a:cxn ang="T140">
                                  <a:pos x="T84" y="T85"/>
                                </a:cxn>
                                <a:cxn ang="T141">
                                  <a:pos x="T86" y="T87"/>
                                </a:cxn>
                                <a:cxn ang="T142">
                                  <a:pos x="T88" y="T89"/>
                                </a:cxn>
                                <a:cxn ang="T143">
                                  <a:pos x="T90" y="T91"/>
                                </a:cxn>
                                <a:cxn ang="T144">
                                  <a:pos x="T92" y="T93"/>
                                </a:cxn>
                                <a:cxn ang="T145">
                                  <a:pos x="T94" y="T95"/>
                                </a:cxn>
                                <a:cxn ang="T146">
                                  <a:pos x="T96" y="T97"/>
                                </a:cxn>
                              </a:cxnLst>
                              <a:rect l="T147" t="T148" r="T149" b="T150"/>
                              <a:pathLst>
                                <a:path w="450" h="414">
                                  <a:moveTo>
                                    <a:pt x="426" y="60"/>
                                  </a:moveTo>
                                  <a:lnTo>
                                    <a:pt x="432" y="54"/>
                                  </a:lnTo>
                                  <a:lnTo>
                                    <a:pt x="438" y="42"/>
                                  </a:lnTo>
                                  <a:lnTo>
                                    <a:pt x="450" y="30"/>
                                  </a:lnTo>
                                  <a:lnTo>
                                    <a:pt x="444" y="30"/>
                                  </a:lnTo>
                                  <a:lnTo>
                                    <a:pt x="438" y="24"/>
                                  </a:lnTo>
                                  <a:lnTo>
                                    <a:pt x="438" y="0"/>
                                  </a:lnTo>
                                  <a:lnTo>
                                    <a:pt x="432" y="0"/>
                                  </a:lnTo>
                                  <a:lnTo>
                                    <a:pt x="432" y="6"/>
                                  </a:lnTo>
                                  <a:lnTo>
                                    <a:pt x="426" y="18"/>
                                  </a:lnTo>
                                  <a:lnTo>
                                    <a:pt x="402" y="18"/>
                                  </a:lnTo>
                                  <a:lnTo>
                                    <a:pt x="390" y="30"/>
                                  </a:lnTo>
                                  <a:lnTo>
                                    <a:pt x="372" y="30"/>
                                  </a:lnTo>
                                  <a:lnTo>
                                    <a:pt x="366" y="24"/>
                                  </a:lnTo>
                                  <a:lnTo>
                                    <a:pt x="318" y="24"/>
                                  </a:lnTo>
                                  <a:lnTo>
                                    <a:pt x="306" y="30"/>
                                  </a:lnTo>
                                  <a:lnTo>
                                    <a:pt x="294" y="42"/>
                                  </a:lnTo>
                                  <a:lnTo>
                                    <a:pt x="282" y="48"/>
                                  </a:lnTo>
                                  <a:lnTo>
                                    <a:pt x="276" y="54"/>
                                  </a:lnTo>
                                  <a:lnTo>
                                    <a:pt x="258" y="54"/>
                                  </a:lnTo>
                                  <a:lnTo>
                                    <a:pt x="246" y="60"/>
                                  </a:lnTo>
                                  <a:lnTo>
                                    <a:pt x="234" y="60"/>
                                  </a:lnTo>
                                  <a:lnTo>
                                    <a:pt x="222" y="54"/>
                                  </a:lnTo>
                                  <a:lnTo>
                                    <a:pt x="204" y="54"/>
                                  </a:lnTo>
                                  <a:lnTo>
                                    <a:pt x="192" y="42"/>
                                  </a:lnTo>
                                  <a:lnTo>
                                    <a:pt x="180" y="36"/>
                                  </a:lnTo>
                                  <a:lnTo>
                                    <a:pt x="174" y="30"/>
                                  </a:lnTo>
                                  <a:lnTo>
                                    <a:pt x="168" y="30"/>
                                  </a:lnTo>
                                  <a:lnTo>
                                    <a:pt x="150" y="48"/>
                                  </a:lnTo>
                                  <a:lnTo>
                                    <a:pt x="144" y="48"/>
                                  </a:lnTo>
                                  <a:lnTo>
                                    <a:pt x="138" y="54"/>
                                  </a:lnTo>
                                  <a:lnTo>
                                    <a:pt x="120" y="60"/>
                                  </a:lnTo>
                                  <a:lnTo>
                                    <a:pt x="84" y="60"/>
                                  </a:lnTo>
                                  <a:lnTo>
                                    <a:pt x="84" y="54"/>
                                  </a:lnTo>
                                  <a:lnTo>
                                    <a:pt x="90" y="48"/>
                                  </a:lnTo>
                                  <a:lnTo>
                                    <a:pt x="66" y="48"/>
                                  </a:lnTo>
                                  <a:lnTo>
                                    <a:pt x="66" y="78"/>
                                  </a:lnTo>
                                  <a:lnTo>
                                    <a:pt x="72" y="78"/>
                                  </a:lnTo>
                                  <a:lnTo>
                                    <a:pt x="72" y="102"/>
                                  </a:lnTo>
                                  <a:lnTo>
                                    <a:pt x="60" y="102"/>
                                  </a:lnTo>
                                  <a:lnTo>
                                    <a:pt x="54" y="96"/>
                                  </a:lnTo>
                                  <a:lnTo>
                                    <a:pt x="54" y="114"/>
                                  </a:lnTo>
                                  <a:lnTo>
                                    <a:pt x="48" y="120"/>
                                  </a:lnTo>
                                  <a:lnTo>
                                    <a:pt x="48" y="126"/>
                                  </a:lnTo>
                                  <a:lnTo>
                                    <a:pt x="36" y="126"/>
                                  </a:lnTo>
                                  <a:lnTo>
                                    <a:pt x="24" y="114"/>
                                  </a:lnTo>
                                  <a:lnTo>
                                    <a:pt x="18" y="120"/>
                                  </a:lnTo>
                                  <a:lnTo>
                                    <a:pt x="12" y="132"/>
                                  </a:lnTo>
                                  <a:lnTo>
                                    <a:pt x="12" y="150"/>
                                  </a:lnTo>
                                  <a:lnTo>
                                    <a:pt x="6" y="150"/>
                                  </a:lnTo>
                                  <a:lnTo>
                                    <a:pt x="0" y="198"/>
                                  </a:lnTo>
                                  <a:lnTo>
                                    <a:pt x="6" y="204"/>
                                  </a:lnTo>
                                  <a:lnTo>
                                    <a:pt x="18" y="210"/>
                                  </a:lnTo>
                                  <a:lnTo>
                                    <a:pt x="24" y="216"/>
                                  </a:lnTo>
                                  <a:lnTo>
                                    <a:pt x="24" y="222"/>
                                  </a:lnTo>
                                  <a:lnTo>
                                    <a:pt x="72" y="222"/>
                                  </a:lnTo>
                                  <a:lnTo>
                                    <a:pt x="66" y="234"/>
                                  </a:lnTo>
                                  <a:lnTo>
                                    <a:pt x="72" y="240"/>
                                  </a:lnTo>
                                  <a:lnTo>
                                    <a:pt x="78" y="252"/>
                                  </a:lnTo>
                                  <a:lnTo>
                                    <a:pt x="78" y="270"/>
                                  </a:lnTo>
                                  <a:lnTo>
                                    <a:pt x="72" y="282"/>
                                  </a:lnTo>
                                  <a:lnTo>
                                    <a:pt x="66" y="282"/>
                                  </a:lnTo>
                                  <a:lnTo>
                                    <a:pt x="54" y="288"/>
                                  </a:lnTo>
                                  <a:lnTo>
                                    <a:pt x="48" y="288"/>
                                  </a:lnTo>
                                  <a:lnTo>
                                    <a:pt x="42" y="294"/>
                                  </a:lnTo>
                                  <a:lnTo>
                                    <a:pt x="42" y="318"/>
                                  </a:lnTo>
                                  <a:lnTo>
                                    <a:pt x="24" y="336"/>
                                  </a:lnTo>
                                  <a:lnTo>
                                    <a:pt x="30" y="378"/>
                                  </a:lnTo>
                                  <a:lnTo>
                                    <a:pt x="36" y="378"/>
                                  </a:lnTo>
                                  <a:lnTo>
                                    <a:pt x="72" y="396"/>
                                  </a:lnTo>
                                  <a:lnTo>
                                    <a:pt x="84" y="408"/>
                                  </a:lnTo>
                                  <a:lnTo>
                                    <a:pt x="96" y="414"/>
                                  </a:lnTo>
                                  <a:lnTo>
                                    <a:pt x="114" y="414"/>
                                  </a:lnTo>
                                  <a:lnTo>
                                    <a:pt x="174" y="384"/>
                                  </a:lnTo>
                                  <a:lnTo>
                                    <a:pt x="204" y="354"/>
                                  </a:lnTo>
                                  <a:lnTo>
                                    <a:pt x="228" y="336"/>
                                  </a:lnTo>
                                  <a:lnTo>
                                    <a:pt x="240" y="324"/>
                                  </a:lnTo>
                                  <a:lnTo>
                                    <a:pt x="300" y="276"/>
                                  </a:lnTo>
                                  <a:lnTo>
                                    <a:pt x="312" y="270"/>
                                  </a:lnTo>
                                  <a:lnTo>
                                    <a:pt x="372" y="246"/>
                                  </a:lnTo>
                                  <a:lnTo>
                                    <a:pt x="396" y="234"/>
                                  </a:lnTo>
                                  <a:lnTo>
                                    <a:pt x="402" y="228"/>
                                  </a:lnTo>
                                  <a:lnTo>
                                    <a:pt x="402" y="222"/>
                                  </a:lnTo>
                                  <a:lnTo>
                                    <a:pt x="384" y="204"/>
                                  </a:lnTo>
                                  <a:lnTo>
                                    <a:pt x="384" y="198"/>
                                  </a:lnTo>
                                  <a:lnTo>
                                    <a:pt x="390" y="180"/>
                                  </a:lnTo>
                                  <a:lnTo>
                                    <a:pt x="396" y="168"/>
                                  </a:lnTo>
                                  <a:lnTo>
                                    <a:pt x="396" y="138"/>
                                  </a:lnTo>
                                  <a:lnTo>
                                    <a:pt x="390" y="126"/>
                                  </a:lnTo>
                                  <a:lnTo>
                                    <a:pt x="390" y="114"/>
                                  </a:lnTo>
                                  <a:lnTo>
                                    <a:pt x="384" y="108"/>
                                  </a:lnTo>
                                  <a:lnTo>
                                    <a:pt x="378" y="96"/>
                                  </a:lnTo>
                                  <a:lnTo>
                                    <a:pt x="378" y="84"/>
                                  </a:lnTo>
                                  <a:lnTo>
                                    <a:pt x="384" y="72"/>
                                  </a:lnTo>
                                  <a:lnTo>
                                    <a:pt x="390" y="66"/>
                                  </a:lnTo>
                                  <a:lnTo>
                                    <a:pt x="402" y="66"/>
                                  </a:lnTo>
                                  <a:lnTo>
                                    <a:pt x="414" y="60"/>
                                  </a:lnTo>
                                  <a:lnTo>
                                    <a:pt x="426" y="60"/>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31" name="Switzerland" descr="© INSCALE GmbH, 15.06.2010"/>
                            <a:cNvSpPr>
                              <a:spLocks/>
                            </a:cNvSpPr>
                          </a:nvSpPr>
                          <a:spPr bwMode="gray">
                            <a:xfrm>
                              <a:off x="2705" y="624"/>
                              <a:ext cx="74" cy="41"/>
                            </a:xfrm>
                            <a:custGeom>
                              <a:avLst/>
                              <a:gdLst>
                                <a:gd name="T0" fmla="*/ 2147483647 w 288"/>
                                <a:gd name="T1" fmla="*/ 2147483647 h 162"/>
                                <a:gd name="T2" fmla="*/ 2147483647 w 288"/>
                                <a:gd name="T3" fmla="*/ 2147483647 h 162"/>
                                <a:gd name="T4" fmla="*/ 2147483647 w 288"/>
                                <a:gd name="T5" fmla="*/ 2147483647 h 162"/>
                                <a:gd name="T6" fmla="*/ 2147483647 w 288"/>
                                <a:gd name="T7" fmla="*/ 2147483647 h 162"/>
                                <a:gd name="T8" fmla="*/ 2147483647 w 288"/>
                                <a:gd name="T9" fmla="*/ 2147483647 h 162"/>
                                <a:gd name="T10" fmla="*/ 2147483647 w 288"/>
                                <a:gd name="T11" fmla="*/ 2147483647 h 162"/>
                                <a:gd name="T12" fmla="*/ 2147483647 w 288"/>
                                <a:gd name="T13" fmla="*/ 2147483647 h 162"/>
                                <a:gd name="T14" fmla="*/ 0 w 288"/>
                                <a:gd name="T15" fmla="*/ 2147483647 h 162"/>
                                <a:gd name="T16" fmla="*/ 2147483647 w 288"/>
                                <a:gd name="T17" fmla="*/ 2147483647 h 162"/>
                                <a:gd name="T18" fmla="*/ 2147483647 w 288"/>
                                <a:gd name="T19" fmla="*/ 2147483647 h 162"/>
                                <a:gd name="T20" fmla="*/ 2147483647 w 288"/>
                                <a:gd name="T21" fmla="*/ 2147483647 h 162"/>
                                <a:gd name="T22" fmla="*/ 2147483647 w 288"/>
                                <a:gd name="T23" fmla="*/ 2147483647 h 162"/>
                                <a:gd name="T24" fmla="*/ 2147483647 w 288"/>
                                <a:gd name="T25" fmla="*/ 2147483647 h 162"/>
                                <a:gd name="T26" fmla="*/ 2147483647 w 288"/>
                                <a:gd name="T27" fmla="*/ 2147483647 h 162"/>
                                <a:gd name="T28" fmla="*/ 2147483647 w 288"/>
                                <a:gd name="T29" fmla="*/ 2147483647 h 162"/>
                                <a:gd name="T30" fmla="*/ 2147483647 w 288"/>
                                <a:gd name="T31" fmla="*/ 2147483647 h 162"/>
                                <a:gd name="T32" fmla="*/ 2147483647 w 288"/>
                                <a:gd name="T33" fmla="*/ 2147483647 h 162"/>
                                <a:gd name="T34" fmla="*/ 2147483647 w 288"/>
                                <a:gd name="T35" fmla="*/ 2147483647 h 162"/>
                                <a:gd name="T36" fmla="*/ 2147483647 w 288"/>
                                <a:gd name="T37" fmla="*/ 2147483647 h 162"/>
                                <a:gd name="T38" fmla="*/ 2147483647 w 288"/>
                                <a:gd name="T39" fmla="*/ 2147483647 h 162"/>
                                <a:gd name="T40" fmla="*/ 2147483647 w 288"/>
                                <a:gd name="T41" fmla="*/ 2147483647 h 162"/>
                                <a:gd name="T42" fmla="*/ 2147483647 w 288"/>
                                <a:gd name="T43" fmla="*/ 2147483647 h 162"/>
                                <a:gd name="T44" fmla="*/ 2147483647 w 288"/>
                                <a:gd name="T45" fmla="*/ 2147483647 h 162"/>
                                <a:gd name="T46" fmla="*/ 2147483647 w 288"/>
                                <a:gd name="T47" fmla="*/ 2147483647 h 162"/>
                                <a:gd name="T48" fmla="*/ 2147483647 w 288"/>
                                <a:gd name="T49" fmla="*/ 2147483647 h 162"/>
                                <a:gd name="T50" fmla="*/ 2147483647 w 288"/>
                                <a:gd name="T51" fmla="*/ 2147483647 h 162"/>
                                <a:gd name="T52" fmla="*/ 2147483647 w 288"/>
                                <a:gd name="T53" fmla="*/ 2147483647 h 162"/>
                                <a:gd name="T54" fmla="*/ 2147483647 w 288"/>
                                <a:gd name="T55" fmla="*/ 2147483647 h 162"/>
                                <a:gd name="T56" fmla="*/ 2147483647 w 288"/>
                                <a:gd name="T57" fmla="*/ 2147483647 h 162"/>
                                <a:gd name="T58" fmla="*/ 2147483647 w 288"/>
                                <a:gd name="T59" fmla="*/ 2147483647 h 162"/>
                                <a:gd name="T60" fmla="*/ 2147483647 w 288"/>
                                <a:gd name="T61" fmla="*/ 2147483647 h 162"/>
                                <a:gd name="T62" fmla="*/ 2147483647 w 288"/>
                                <a:gd name="T63" fmla="*/ 2147483647 h 162"/>
                                <a:gd name="T64" fmla="*/ 2147483647 w 288"/>
                                <a:gd name="T65" fmla="*/ 2147483647 h 162"/>
                                <a:gd name="T66" fmla="*/ 2147483647 w 288"/>
                                <a:gd name="T67" fmla="*/ 0 h 162"/>
                                <a:gd name="T68" fmla="*/ 2147483647 w 288"/>
                                <a:gd name="T69" fmla="*/ 2147483647 h 162"/>
                                <a:gd name="T70" fmla="*/ 2147483647 w 288"/>
                                <a:gd name="T71" fmla="*/ 2147483647 h 162"/>
                                <a:gd name="T72" fmla="*/ 2147483647 w 288"/>
                                <a:gd name="T73" fmla="*/ 2147483647 h 162"/>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w 288"/>
                                <a:gd name="T112" fmla="*/ 0 h 162"/>
                                <a:gd name="T113" fmla="*/ 288 w 288"/>
                                <a:gd name="T114" fmla="*/ 162 h 162"/>
                              </a:gdLst>
                              <a:ahLst/>
                              <a:cxnLst>
                                <a:cxn ang="T74">
                                  <a:pos x="T0" y="T1"/>
                                </a:cxn>
                                <a:cxn ang="T75">
                                  <a:pos x="T2" y="T3"/>
                                </a:cxn>
                                <a:cxn ang="T76">
                                  <a:pos x="T4" y="T5"/>
                                </a:cxn>
                                <a:cxn ang="T77">
                                  <a:pos x="T6" y="T7"/>
                                </a:cxn>
                                <a:cxn ang="T78">
                                  <a:pos x="T8" y="T9"/>
                                </a:cxn>
                                <a:cxn ang="T79">
                                  <a:pos x="T10" y="T11"/>
                                </a:cxn>
                                <a:cxn ang="T80">
                                  <a:pos x="T12" y="T13"/>
                                </a:cxn>
                                <a:cxn ang="T81">
                                  <a:pos x="T14" y="T15"/>
                                </a:cxn>
                                <a:cxn ang="T82">
                                  <a:pos x="T16" y="T17"/>
                                </a:cxn>
                                <a:cxn ang="T83">
                                  <a:pos x="T18" y="T19"/>
                                </a:cxn>
                                <a:cxn ang="T84">
                                  <a:pos x="T20" y="T21"/>
                                </a:cxn>
                                <a:cxn ang="T85">
                                  <a:pos x="T22" y="T23"/>
                                </a:cxn>
                                <a:cxn ang="T86">
                                  <a:pos x="T24" y="T25"/>
                                </a:cxn>
                                <a:cxn ang="T87">
                                  <a:pos x="T26" y="T27"/>
                                </a:cxn>
                                <a:cxn ang="T88">
                                  <a:pos x="T28" y="T29"/>
                                </a:cxn>
                                <a:cxn ang="T89">
                                  <a:pos x="T30" y="T31"/>
                                </a:cxn>
                                <a:cxn ang="T90">
                                  <a:pos x="T32" y="T33"/>
                                </a:cxn>
                                <a:cxn ang="T91">
                                  <a:pos x="T34" y="T35"/>
                                </a:cxn>
                                <a:cxn ang="T92">
                                  <a:pos x="T36" y="T37"/>
                                </a:cxn>
                                <a:cxn ang="T93">
                                  <a:pos x="T38" y="T39"/>
                                </a:cxn>
                                <a:cxn ang="T94">
                                  <a:pos x="T40" y="T41"/>
                                </a:cxn>
                                <a:cxn ang="T95">
                                  <a:pos x="T42" y="T43"/>
                                </a:cxn>
                                <a:cxn ang="T96">
                                  <a:pos x="T44" y="T45"/>
                                </a:cxn>
                                <a:cxn ang="T97">
                                  <a:pos x="T46" y="T47"/>
                                </a:cxn>
                                <a:cxn ang="T98">
                                  <a:pos x="T48" y="T49"/>
                                </a:cxn>
                                <a:cxn ang="T99">
                                  <a:pos x="T50" y="T51"/>
                                </a:cxn>
                                <a:cxn ang="T100">
                                  <a:pos x="T52" y="T53"/>
                                </a:cxn>
                                <a:cxn ang="T101">
                                  <a:pos x="T54" y="T55"/>
                                </a:cxn>
                                <a:cxn ang="T102">
                                  <a:pos x="T56" y="T57"/>
                                </a:cxn>
                                <a:cxn ang="T103">
                                  <a:pos x="T58" y="T59"/>
                                </a:cxn>
                                <a:cxn ang="T104">
                                  <a:pos x="T60" y="T61"/>
                                </a:cxn>
                                <a:cxn ang="T105">
                                  <a:pos x="T62" y="T63"/>
                                </a:cxn>
                                <a:cxn ang="T106">
                                  <a:pos x="T64" y="T65"/>
                                </a:cxn>
                                <a:cxn ang="T107">
                                  <a:pos x="T66" y="T67"/>
                                </a:cxn>
                                <a:cxn ang="T108">
                                  <a:pos x="T68" y="T69"/>
                                </a:cxn>
                                <a:cxn ang="T109">
                                  <a:pos x="T70" y="T71"/>
                                </a:cxn>
                                <a:cxn ang="T110">
                                  <a:pos x="T72" y="T73"/>
                                </a:cxn>
                              </a:cxnLst>
                              <a:rect l="T111" t="T112" r="T113" b="T114"/>
                              <a:pathLst>
                                <a:path w="288" h="162">
                                  <a:moveTo>
                                    <a:pt x="132" y="24"/>
                                  </a:moveTo>
                                  <a:lnTo>
                                    <a:pt x="96" y="24"/>
                                  </a:lnTo>
                                  <a:lnTo>
                                    <a:pt x="90" y="42"/>
                                  </a:lnTo>
                                  <a:lnTo>
                                    <a:pt x="72" y="30"/>
                                  </a:lnTo>
                                  <a:lnTo>
                                    <a:pt x="66" y="42"/>
                                  </a:lnTo>
                                  <a:lnTo>
                                    <a:pt x="60" y="48"/>
                                  </a:lnTo>
                                  <a:lnTo>
                                    <a:pt x="54" y="60"/>
                                  </a:lnTo>
                                  <a:lnTo>
                                    <a:pt x="48" y="66"/>
                                  </a:lnTo>
                                  <a:lnTo>
                                    <a:pt x="30" y="66"/>
                                  </a:lnTo>
                                  <a:lnTo>
                                    <a:pt x="30" y="78"/>
                                  </a:lnTo>
                                  <a:lnTo>
                                    <a:pt x="18" y="90"/>
                                  </a:lnTo>
                                  <a:lnTo>
                                    <a:pt x="12" y="102"/>
                                  </a:lnTo>
                                  <a:lnTo>
                                    <a:pt x="0" y="108"/>
                                  </a:lnTo>
                                  <a:lnTo>
                                    <a:pt x="6" y="120"/>
                                  </a:lnTo>
                                  <a:lnTo>
                                    <a:pt x="0" y="126"/>
                                  </a:lnTo>
                                  <a:lnTo>
                                    <a:pt x="0" y="132"/>
                                  </a:lnTo>
                                  <a:lnTo>
                                    <a:pt x="6" y="132"/>
                                  </a:lnTo>
                                  <a:lnTo>
                                    <a:pt x="30" y="108"/>
                                  </a:lnTo>
                                  <a:lnTo>
                                    <a:pt x="48" y="108"/>
                                  </a:lnTo>
                                  <a:lnTo>
                                    <a:pt x="54" y="114"/>
                                  </a:lnTo>
                                  <a:lnTo>
                                    <a:pt x="48" y="138"/>
                                  </a:lnTo>
                                  <a:lnTo>
                                    <a:pt x="60" y="150"/>
                                  </a:lnTo>
                                  <a:lnTo>
                                    <a:pt x="60" y="156"/>
                                  </a:lnTo>
                                  <a:lnTo>
                                    <a:pt x="72" y="156"/>
                                  </a:lnTo>
                                  <a:lnTo>
                                    <a:pt x="84" y="144"/>
                                  </a:lnTo>
                                  <a:lnTo>
                                    <a:pt x="96" y="144"/>
                                  </a:lnTo>
                                  <a:lnTo>
                                    <a:pt x="108" y="156"/>
                                  </a:lnTo>
                                  <a:lnTo>
                                    <a:pt x="114" y="156"/>
                                  </a:lnTo>
                                  <a:lnTo>
                                    <a:pt x="132" y="138"/>
                                  </a:lnTo>
                                  <a:lnTo>
                                    <a:pt x="132" y="120"/>
                                  </a:lnTo>
                                  <a:lnTo>
                                    <a:pt x="138" y="114"/>
                                  </a:lnTo>
                                  <a:lnTo>
                                    <a:pt x="150" y="114"/>
                                  </a:lnTo>
                                  <a:lnTo>
                                    <a:pt x="156" y="120"/>
                                  </a:lnTo>
                                  <a:lnTo>
                                    <a:pt x="156" y="126"/>
                                  </a:lnTo>
                                  <a:lnTo>
                                    <a:pt x="162" y="132"/>
                                  </a:lnTo>
                                  <a:lnTo>
                                    <a:pt x="162" y="138"/>
                                  </a:lnTo>
                                  <a:lnTo>
                                    <a:pt x="168" y="138"/>
                                  </a:lnTo>
                                  <a:lnTo>
                                    <a:pt x="192" y="162"/>
                                  </a:lnTo>
                                  <a:lnTo>
                                    <a:pt x="192" y="144"/>
                                  </a:lnTo>
                                  <a:lnTo>
                                    <a:pt x="204" y="132"/>
                                  </a:lnTo>
                                  <a:lnTo>
                                    <a:pt x="210" y="108"/>
                                  </a:lnTo>
                                  <a:lnTo>
                                    <a:pt x="222" y="126"/>
                                  </a:lnTo>
                                  <a:lnTo>
                                    <a:pt x="240" y="120"/>
                                  </a:lnTo>
                                  <a:lnTo>
                                    <a:pt x="258" y="132"/>
                                  </a:lnTo>
                                  <a:lnTo>
                                    <a:pt x="264" y="120"/>
                                  </a:lnTo>
                                  <a:lnTo>
                                    <a:pt x="252" y="108"/>
                                  </a:lnTo>
                                  <a:lnTo>
                                    <a:pt x="252" y="102"/>
                                  </a:lnTo>
                                  <a:lnTo>
                                    <a:pt x="276" y="102"/>
                                  </a:lnTo>
                                  <a:lnTo>
                                    <a:pt x="282" y="84"/>
                                  </a:lnTo>
                                  <a:lnTo>
                                    <a:pt x="288" y="84"/>
                                  </a:lnTo>
                                  <a:lnTo>
                                    <a:pt x="288" y="78"/>
                                  </a:lnTo>
                                  <a:lnTo>
                                    <a:pt x="276" y="66"/>
                                  </a:lnTo>
                                  <a:lnTo>
                                    <a:pt x="270" y="66"/>
                                  </a:lnTo>
                                  <a:lnTo>
                                    <a:pt x="252" y="84"/>
                                  </a:lnTo>
                                  <a:lnTo>
                                    <a:pt x="246" y="84"/>
                                  </a:lnTo>
                                  <a:lnTo>
                                    <a:pt x="246" y="66"/>
                                  </a:lnTo>
                                  <a:lnTo>
                                    <a:pt x="210" y="66"/>
                                  </a:lnTo>
                                  <a:lnTo>
                                    <a:pt x="210" y="60"/>
                                  </a:lnTo>
                                  <a:lnTo>
                                    <a:pt x="216" y="48"/>
                                  </a:lnTo>
                                  <a:lnTo>
                                    <a:pt x="222" y="42"/>
                                  </a:lnTo>
                                  <a:lnTo>
                                    <a:pt x="228" y="42"/>
                                  </a:lnTo>
                                  <a:lnTo>
                                    <a:pt x="228" y="30"/>
                                  </a:lnTo>
                                  <a:lnTo>
                                    <a:pt x="216" y="30"/>
                                  </a:lnTo>
                                  <a:lnTo>
                                    <a:pt x="210" y="18"/>
                                  </a:lnTo>
                                  <a:lnTo>
                                    <a:pt x="192" y="12"/>
                                  </a:lnTo>
                                  <a:lnTo>
                                    <a:pt x="180" y="12"/>
                                  </a:lnTo>
                                  <a:lnTo>
                                    <a:pt x="174" y="6"/>
                                  </a:lnTo>
                                  <a:lnTo>
                                    <a:pt x="162" y="0"/>
                                  </a:lnTo>
                                  <a:lnTo>
                                    <a:pt x="156" y="0"/>
                                  </a:lnTo>
                                  <a:lnTo>
                                    <a:pt x="150" y="6"/>
                                  </a:lnTo>
                                  <a:lnTo>
                                    <a:pt x="150" y="18"/>
                                  </a:lnTo>
                                  <a:lnTo>
                                    <a:pt x="156" y="24"/>
                                  </a:lnTo>
                                  <a:lnTo>
                                    <a:pt x="150" y="18"/>
                                  </a:lnTo>
                                  <a:lnTo>
                                    <a:pt x="132" y="24"/>
                                  </a:lnTo>
                                  <a:close/>
                                </a:path>
                              </a:pathLst>
                            </a:custGeom>
                            <a:solidFill>
                              <a:srgbClr val="33334B"/>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32" name="Sweden" descr="© INSCALE GmbH, 15.06.2010"/>
                            <a:cNvSpPr>
                              <a:spLocks noEditPoints="1"/>
                            </a:cNvSpPr>
                          </a:nvSpPr>
                          <a:spPr bwMode="gray">
                            <a:xfrm>
                              <a:off x="2789" y="222"/>
                              <a:ext cx="177" cy="253"/>
                            </a:xfrm>
                            <a:custGeom>
                              <a:avLst/>
                              <a:gdLst>
                                <a:gd name="T0" fmla="*/ 2147483647 w 690"/>
                                <a:gd name="T1" fmla="*/ 2147483647 h 990"/>
                                <a:gd name="T2" fmla="*/ 2147483647 w 690"/>
                                <a:gd name="T3" fmla="*/ 2147483647 h 990"/>
                                <a:gd name="T4" fmla="*/ 2147483647 w 690"/>
                                <a:gd name="T5" fmla="*/ 2147483647 h 990"/>
                                <a:gd name="T6" fmla="*/ 2147483647 w 690"/>
                                <a:gd name="T7" fmla="*/ 2147483647 h 990"/>
                                <a:gd name="T8" fmla="*/ 2147483647 w 690"/>
                                <a:gd name="T9" fmla="*/ 2147483647 h 990"/>
                                <a:gd name="T10" fmla="*/ 2147483647 w 690"/>
                                <a:gd name="T11" fmla="*/ 2147483647 h 990"/>
                                <a:gd name="T12" fmla="*/ 2147483647 w 690"/>
                                <a:gd name="T13" fmla="*/ 2147483647 h 990"/>
                                <a:gd name="T14" fmla="*/ 2147483647 w 690"/>
                                <a:gd name="T15" fmla="*/ 2147483647 h 990"/>
                                <a:gd name="T16" fmla="*/ 2147483647 w 690"/>
                                <a:gd name="T17" fmla="*/ 2147483647 h 990"/>
                                <a:gd name="T18" fmla="*/ 2147483647 w 690"/>
                                <a:gd name="T19" fmla="*/ 2147483647 h 990"/>
                                <a:gd name="T20" fmla="*/ 2147483647 w 690"/>
                                <a:gd name="T21" fmla="*/ 2147483647 h 990"/>
                                <a:gd name="T22" fmla="*/ 2147483647 w 690"/>
                                <a:gd name="T23" fmla="*/ 2147483647 h 990"/>
                                <a:gd name="T24" fmla="*/ 2147483647 w 690"/>
                                <a:gd name="T25" fmla="*/ 2147483647 h 990"/>
                                <a:gd name="T26" fmla="*/ 2147483647 w 690"/>
                                <a:gd name="T27" fmla="*/ 2147483647 h 990"/>
                                <a:gd name="T28" fmla="*/ 2147483647 w 690"/>
                                <a:gd name="T29" fmla="*/ 2147483647 h 990"/>
                                <a:gd name="T30" fmla="*/ 2147483647 w 690"/>
                                <a:gd name="T31" fmla="*/ 2147483647 h 990"/>
                                <a:gd name="T32" fmla="*/ 2147483647 w 690"/>
                                <a:gd name="T33" fmla="*/ 2147483647 h 990"/>
                                <a:gd name="T34" fmla="*/ 2147483647 w 690"/>
                                <a:gd name="T35" fmla="*/ 2147483647 h 990"/>
                                <a:gd name="T36" fmla="*/ 2147483647 w 690"/>
                                <a:gd name="T37" fmla="*/ 2147483647 h 990"/>
                                <a:gd name="T38" fmla="*/ 2147483647 w 690"/>
                                <a:gd name="T39" fmla="*/ 2147483647 h 990"/>
                                <a:gd name="T40" fmla="*/ 2147483647 w 690"/>
                                <a:gd name="T41" fmla="*/ 2147483647 h 990"/>
                                <a:gd name="T42" fmla="*/ 2147483647 w 690"/>
                                <a:gd name="T43" fmla="*/ 2147483647 h 990"/>
                                <a:gd name="T44" fmla="*/ 2147483647 w 690"/>
                                <a:gd name="T45" fmla="*/ 2147483647 h 990"/>
                                <a:gd name="T46" fmla="*/ 0 w 690"/>
                                <a:gd name="T47" fmla="*/ 2147483647 h 990"/>
                                <a:gd name="T48" fmla="*/ 2147483647 w 690"/>
                                <a:gd name="T49" fmla="*/ 2147483647 h 990"/>
                                <a:gd name="T50" fmla="*/ 2147483647 w 690"/>
                                <a:gd name="T51" fmla="*/ 2147483647 h 990"/>
                                <a:gd name="T52" fmla="*/ 2147483647 w 690"/>
                                <a:gd name="T53" fmla="*/ 2147483647 h 990"/>
                                <a:gd name="T54" fmla="*/ 2147483647 w 690"/>
                                <a:gd name="T55" fmla="*/ 2147483647 h 990"/>
                                <a:gd name="T56" fmla="*/ 2147483647 w 690"/>
                                <a:gd name="T57" fmla="*/ 2147483647 h 990"/>
                                <a:gd name="T58" fmla="*/ 2147483647 w 690"/>
                                <a:gd name="T59" fmla="*/ 2147483647 h 990"/>
                                <a:gd name="T60" fmla="*/ 2147483647 w 690"/>
                                <a:gd name="T61" fmla="*/ 2147483647 h 990"/>
                                <a:gd name="T62" fmla="*/ 2147483647 w 690"/>
                                <a:gd name="T63" fmla="*/ 2147483647 h 990"/>
                                <a:gd name="T64" fmla="*/ 2147483647 w 690"/>
                                <a:gd name="T65" fmla="*/ 2147483647 h 990"/>
                                <a:gd name="T66" fmla="*/ 2147483647 w 690"/>
                                <a:gd name="T67" fmla="*/ 2147483647 h 990"/>
                                <a:gd name="T68" fmla="*/ 2147483647 w 690"/>
                                <a:gd name="T69" fmla="*/ 2147483647 h 990"/>
                                <a:gd name="T70" fmla="*/ 2147483647 w 690"/>
                                <a:gd name="T71" fmla="*/ 2147483647 h 990"/>
                                <a:gd name="T72" fmla="*/ 2147483647 w 690"/>
                                <a:gd name="T73" fmla="*/ 2147483647 h 990"/>
                                <a:gd name="T74" fmla="*/ 2147483647 w 690"/>
                                <a:gd name="T75" fmla="*/ 2147483647 h 990"/>
                                <a:gd name="T76" fmla="*/ 2147483647 w 690"/>
                                <a:gd name="T77" fmla="*/ 2147483647 h 990"/>
                                <a:gd name="T78" fmla="*/ 2147483647 w 690"/>
                                <a:gd name="T79" fmla="*/ 2147483647 h 990"/>
                                <a:gd name="T80" fmla="*/ 2147483647 w 690"/>
                                <a:gd name="T81" fmla="*/ 2147483647 h 990"/>
                                <a:gd name="T82" fmla="*/ 2147483647 w 690"/>
                                <a:gd name="T83" fmla="*/ 2147483647 h 990"/>
                                <a:gd name="T84" fmla="*/ 2147483647 w 690"/>
                                <a:gd name="T85" fmla="*/ 2147483647 h 990"/>
                                <a:gd name="T86" fmla="*/ 2147483647 w 690"/>
                                <a:gd name="T87" fmla="*/ 2147483647 h 990"/>
                                <a:gd name="T88" fmla="*/ 2147483647 w 690"/>
                                <a:gd name="T89" fmla="*/ 2147483647 h 990"/>
                                <a:gd name="T90" fmla="*/ 2147483647 w 690"/>
                                <a:gd name="T91" fmla="*/ 2147483647 h 990"/>
                                <a:gd name="T92" fmla="*/ 2147483647 w 690"/>
                                <a:gd name="T93" fmla="*/ 2147483647 h 990"/>
                                <a:gd name="T94" fmla="*/ 2147483647 w 690"/>
                                <a:gd name="T95" fmla="*/ 2147483647 h 990"/>
                                <a:gd name="T96" fmla="*/ 2147483647 w 690"/>
                                <a:gd name="T97" fmla="*/ 2147483647 h 990"/>
                                <a:gd name="T98" fmla="*/ 2147483647 w 690"/>
                                <a:gd name="T99" fmla="*/ 2147483647 h 990"/>
                                <a:gd name="T100" fmla="*/ 2147483647 w 690"/>
                                <a:gd name="T101" fmla="*/ 2147483647 h 990"/>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w 690"/>
                                <a:gd name="T154" fmla="*/ 0 h 990"/>
                                <a:gd name="T155" fmla="*/ 690 w 690"/>
                                <a:gd name="T156" fmla="*/ 990 h 990"/>
                              </a:gdLst>
                              <a:ahLst/>
                              <a:cxnLst>
                                <a:cxn ang="T102">
                                  <a:pos x="T0" y="T1"/>
                                </a:cxn>
                                <a:cxn ang="T103">
                                  <a:pos x="T2" y="T3"/>
                                </a:cxn>
                                <a:cxn ang="T104">
                                  <a:pos x="T4" y="T5"/>
                                </a:cxn>
                                <a:cxn ang="T105">
                                  <a:pos x="T6" y="T7"/>
                                </a:cxn>
                                <a:cxn ang="T106">
                                  <a:pos x="T8" y="T9"/>
                                </a:cxn>
                                <a:cxn ang="T107">
                                  <a:pos x="T10" y="T11"/>
                                </a:cxn>
                                <a:cxn ang="T108">
                                  <a:pos x="T12" y="T13"/>
                                </a:cxn>
                                <a:cxn ang="T109">
                                  <a:pos x="T14" y="T15"/>
                                </a:cxn>
                                <a:cxn ang="T110">
                                  <a:pos x="T16" y="T17"/>
                                </a:cxn>
                                <a:cxn ang="T111">
                                  <a:pos x="T18" y="T19"/>
                                </a:cxn>
                                <a:cxn ang="T112">
                                  <a:pos x="T20" y="T21"/>
                                </a:cxn>
                                <a:cxn ang="T113">
                                  <a:pos x="T22" y="T23"/>
                                </a:cxn>
                                <a:cxn ang="T114">
                                  <a:pos x="T24" y="T25"/>
                                </a:cxn>
                                <a:cxn ang="T115">
                                  <a:pos x="T26" y="T27"/>
                                </a:cxn>
                                <a:cxn ang="T116">
                                  <a:pos x="T28" y="T29"/>
                                </a:cxn>
                                <a:cxn ang="T117">
                                  <a:pos x="T30" y="T31"/>
                                </a:cxn>
                                <a:cxn ang="T118">
                                  <a:pos x="T32" y="T33"/>
                                </a:cxn>
                                <a:cxn ang="T119">
                                  <a:pos x="T34" y="T35"/>
                                </a:cxn>
                                <a:cxn ang="T120">
                                  <a:pos x="T36" y="T37"/>
                                </a:cxn>
                                <a:cxn ang="T121">
                                  <a:pos x="T38" y="T39"/>
                                </a:cxn>
                                <a:cxn ang="T122">
                                  <a:pos x="T40" y="T41"/>
                                </a:cxn>
                                <a:cxn ang="T123">
                                  <a:pos x="T42" y="T43"/>
                                </a:cxn>
                                <a:cxn ang="T124">
                                  <a:pos x="T44" y="T45"/>
                                </a:cxn>
                                <a:cxn ang="T125">
                                  <a:pos x="T46" y="T47"/>
                                </a:cxn>
                                <a:cxn ang="T126">
                                  <a:pos x="T48" y="T49"/>
                                </a:cxn>
                                <a:cxn ang="T127">
                                  <a:pos x="T50" y="T51"/>
                                </a:cxn>
                                <a:cxn ang="T128">
                                  <a:pos x="T52" y="T53"/>
                                </a:cxn>
                                <a:cxn ang="T129">
                                  <a:pos x="T54" y="T55"/>
                                </a:cxn>
                                <a:cxn ang="T130">
                                  <a:pos x="T56" y="T57"/>
                                </a:cxn>
                                <a:cxn ang="T131">
                                  <a:pos x="T58" y="T59"/>
                                </a:cxn>
                                <a:cxn ang="T132">
                                  <a:pos x="T60" y="T61"/>
                                </a:cxn>
                                <a:cxn ang="T133">
                                  <a:pos x="T62" y="T63"/>
                                </a:cxn>
                                <a:cxn ang="T134">
                                  <a:pos x="T64" y="T65"/>
                                </a:cxn>
                                <a:cxn ang="T135">
                                  <a:pos x="T66" y="T67"/>
                                </a:cxn>
                                <a:cxn ang="T136">
                                  <a:pos x="T68" y="T69"/>
                                </a:cxn>
                                <a:cxn ang="T137">
                                  <a:pos x="T70" y="T71"/>
                                </a:cxn>
                                <a:cxn ang="T138">
                                  <a:pos x="T72" y="T73"/>
                                </a:cxn>
                                <a:cxn ang="T139">
                                  <a:pos x="T74" y="T75"/>
                                </a:cxn>
                                <a:cxn ang="T140">
                                  <a:pos x="T76" y="T77"/>
                                </a:cxn>
                                <a:cxn ang="T141">
                                  <a:pos x="T78" y="T79"/>
                                </a:cxn>
                                <a:cxn ang="T142">
                                  <a:pos x="T80" y="T81"/>
                                </a:cxn>
                                <a:cxn ang="T143">
                                  <a:pos x="T82" y="T83"/>
                                </a:cxn>
                                <a:cxn ang="T144">
                                  <a:pos x="T84" y="T85"/>
                                </a:cxn>
                                <a:cxn ang="T145">
                                  <a:pos x="T86" y="T87"/>
                                </a:cxn>
                                <a:cxn ang="T146">
                                  <a:pos x="T88" y="T89"/>
                                </a:cxn>
                                <a:cxn ang="T147">
                                  <a:pos x="T90" y="T91"/>
                                </a:cxn>
                                <a:cxn ang="T148">
                                  <a:pos x="T92" y="T93"/>
                                </a:cxn>
                                <a:cxn ang="T149">
                                  <a:pos x="T94" y="T95"/>
                                </a:cxn>
                                <a:cxn ang="T150">
                                  <a:pos x="T96" y="T97"/>
                                </a:cxn>
                                <a:cxn ang="T151">
                                  <a:pos x="T98" y="T99"/>
                                </a:cxn>
                                <a:cxn ang="T152">
                                  <a:pos x="T100" y="T101"/>
                                </a:cxn>
                              </a:cxnLst>
                              <a:rect l="T153" t="T154" r="T155" b="T156"/>
                              <a:pathLst>
                                <a:path w="690" h="990">
                                  <a:moveTo>
                                    <a:pt x="678" y="204"/>
                                  </a:moveTo>
                                  <a:lnTo>
                                    <a:pt x="672" y="198"/>
                                  </a:lnTo>
                                  <a:lnTo>
                                    <a:pt x="660" y="192"/>
                                  </a:lnTo>
                                  <a:lnTo>
                                    <a:pt x="648" y="180"/>
                                  </a:lnTo>
                                  <a:lnTo>
                                    <a:pt x="648" y="174"/>
                                  </a:lnTo>
                                  <a:lnTo>
                                    <a:pt x="654" y="162"/>
                                  </a:lnTo>
                                  <a:lnTo>
                                    <a:pt x="660" y="156"/>
                                  </a:lnTo>
                                  <a:lnTo>
                                    <a:pt x="666" y="144"/>
                                  </a:lnTo>
                                  <a:lnTo>
                                    <a:pt x="642" y="132"/>
                                  </a:lnTo>
                                  <a:lnTo>
                                    <a:pt x="648" y="108"/>
                                  </a:lnTo>
                                  <a:lnTo>
                                    <a:pt x="636" y="102"/>
                                  </a:lnTo>
                                  <a:lnTo>
                                    <a:pt x="636" y="96"/>
                                  </a:lnTo>
                                  <a:lnTo>
                                    <a:pt x="642" y="90"/>
                                  </a:lnTo>
                                  <a:lnTo>
                                    <a:pt x="642" y="66"/>
                                  </a:lnTo>
                                  <a:lnTo>
                                    <a:pt x="636" y="66"/>
                                  </a:lnTo>
                                  <a:lnTo>
                                    <a:pt x="630" y="60"/>
                                  </a:lnTo>
                                  <a:lnTo>
                                    <a:pt x="618" y="60"/>
                                  </a:lnTo>
                                  <a:lnTo>
                                    <a:pt x="588" y="42"/>
                                  </a:lnTo>
                                  <a:lnTo>
                                    <a:pt x="552" y="42"/>
                                  </a:lnTo>
                                  <a:lnTo>
                                    <a:pt x="540" y="30"/>
                                  </a:lnTo>
                                  <a:lnTo>
                                    <a:pt x="534" y="30"/>
                                  </a:lnTo>
                                  <a:lnTo>
                                    <a:pt x="528" y="24"/>
                                  </a:lnTo>
                                  <a:lnTo>
                                    <a:pt x="516" y="24"/>
                                  </a:lnTo>
                                  <a:lnTo>
                                    <a:pt x="504" y="18"/>
                                  </a:lnTo>
                                  <a:lnTo>
                                    <a:pt x="498" y="12"/>
                                  </a:lnTo>
                                  <a:lnTo>
                                    <a:pt x="486" y="6"/>
                                  </a:lnTo>
                                  <a:lnTo>
                                    <a:pt x="456" y="0"/>
                                  </a:lnTo>
                                  <a:lnTo>
                                    <a:pt x="456" y="24"/>
                                  </a:lnTo>
                                  <a:lnTo>
                                    <a:pt x="444" y="24"/>
                                  </a:lnTo>
                                  <a:lnTo>
                                    <a:pt x="444" y="30"/>
                                  </a:lnTo>
                                  <a:lnTo>
                                    <a:pt x="456" y="42"/>
                                  </a:lnTo>
                                  <a:lnTo>
                                    <a:pt x="462" y="42"/>
                                  </a:lnTo>
                                  <a:lnTo>
                                    <a:pt x="456" y="48"/>
                                  </a:lnTo>
                                  <a:lnTo>
                                    <a:pt x="444" y="48"/>
                                  </a:lnTo>
                                  <a:lnTo>
                                    <a:pt x="438" y="42"/>
                                  </a:lnTo>
                                  <a:lnTo>
                                    <a:pt x="414" y="42"/>
                                  </a:lnTo>
                                  <a:lnTo>
                                    <a:pt x="390" y="36"/>
                                  </a:lnTo>
                                  <a:lnTo>
                                    <a:pt x="366" y="42"/>
                                  </a:lnTo>
                                  <a:lnTo>
                                    <a:pt x="366" y="30"/>
                                  </a:lnTo>
                                  <a:lnTo>
                                    <a:pt x="360" y="24"/>
                                  </a:lnTo>
                                  <a:lnTo>
                                    <a:pt x="348" y="36"/>
                                  </a:lnTo>
                                  <a:lnTo>
                                    <a:pt x="348" y="66"/>
                                  </a:lnTo>
                                  <a:lnTo>
                                    <a:pt x="342" y="72"/>
                                  </a:lnTo>
                                  <a:lnTo>
                                    <a:pt x="324" y="72"/>
                                  </a:lnTo>
                                  <a:lnTo>
                                    <a:pt x="282" y="78"/>
                                  </a:lnTo>
                                  <a:lnTo>
                                    <a:pt x="264" y="96"/>
                                  </a:lnTo>
                                  <a:lnTo>
                                    <a:pt x="252" y="102"/>
                                  </a:lnTo>
                                  <a:lnTo>
                                    <a:pt x="246" y="102"/>
                                  </a:lnTo>
                                  <a:lnTo>
                                    <a:pt x="246" y="114"/>
                                  </a:lnTo>
                                  <a:lnTo>
                                    <a:pt x="258" y="120"/>
                                  </a:lnTo>
                                  <a:lnTo>
                                    <a:pt x="264" y="126"/>
                                  </a:lnTo>
                                  <a:lnTo>
                                    <a:pt x="258" y="144"/>
                                  </a:lnTo>
                                  <a:lnTo>
                                    <a:pt x="252" y="144"/>
                                  </a:lnTo>
                                  <a:lnTo>
                                    <a:pt x="240" y="150"/>
                                  </a:lnTo>
                                  <a:lnTo>
                                    <a:pt x="234" y="156"/>
                                  </a:lnTo>
                                  <a:lnTo>
                                    <a:pt x="234" y="162"/>
                                  </a:lnTo>
                                  <a:lnTo>
                                    <a:pt x="228" y="168"/>
                                  </a:lnTo>
                                  <a:lnTo>
                                    <a:pt x="210" y="168"/>
                                  </a:lnTo>
                                  <a:lnTo>
                                    <a:pt x="216" y="174"/>
                                  </a:lnTo>
                                  <a:lnTo>
                                    <a:pt x="216" y="180"/>
                                  </a:lnTo>
                                  <a:lnTo>
                                    <a:pt x="222" y="186"/>
                                  </a:lnTo>
                                  <a:lnTo>
                                    <a:pt x="222" y="192"/>
                                  </a:lnTo>
                                  <a:lnTo>
                                    <a:pt x="216" y="192"/>
                                  </a:lnTo>
                                  <a:lnTo>
                                    <a:pt x="210" y="198"/>
                                  </a:lnTo>
                                  <a:lnTo>
                                    <a:pt x="204" y="198"/>
                                  </a:lnTo>
                                  <a:lnTo>
                                    <a:pt x="192" y="204"/>
                                  </a:lnTo>
                                  <a:lnTo>
                                    <a:pt x="174" y="192"/>
                                  </a:lnTo>
                                  <a:lnTo>
                                    <a:pt x="174" y="228"/>
                                  </a:lnTo>
                                  <a:lnTo>
                                    <a:pt x="168" y="270"/>
                                  </a:lnTo>
                                  <a:lnTo>
                                    <a:pt x="138" y="300"/>
                                  </a:lnTo>
                                  <a:lnTo>
                                    <a:pt x="132" y="300"/>
                                  </a:lnTo>
                                  <a:lnTo>
                                    <a:pt x="120" y="306"/>
                                  </a:lnTo>
                                  <a:lnTo>
                                    <a:pt x="132" y="312"/>
                                  </a:lnTo>
                                  <a:lnTo>
                                    <a:pt x="150" y="330"/>
                                  </a:lnTo>
                                  <a:lnTo>
                                    <a:pt x="150" y="336"/>
                                  </a:lnTo>
                                  <a:lnTo>
                                    <a:pt x="144" y="342"/>
                                  </a:lnTo>
                                  <a:lnTo>
                                    <a:pt x="102" y="342"/>
                                  </a:lnTo>
                                  <a:lnTo>
                                    <a:pt x="90" y="348"/>
                                  </a:lnTo>
                                  <a:lnTo>
                                    <a:pt x="84" y="354"/>
                                  </a:lnTo>
                                  <a:lnTo>
                                    <a:pt x="72" y="360"/>
                                  </a:lnTo>
                                  <a:lnTo>
                                    <a:pt x="30" y="402"/>
                                  </a:lnTo>
                                  <a:lnTo>
                                    <a:pt x="36" y="408"/>
                                  </a:lnTo>
                                  <a:lnTo>
                                    <a:pt x="42" y="408"/>
                                  </a:lnTo>
                                  <a:lnTo>
                                    <a:pt x="48" y="414"/>
                                  </a:lnTo>
                                  <a:lnTo>
                                    <a:pt x="48" y="420"/>
                                  </a:lnTo>
                                  <a:lnTo>
                                    <a:pt x="42" y="426"/>
                                  </a:lnTo>
                                  <a:lnTo>
                                    <a:pt x="36" y="426"/>
                                  </a:lnTo>
                                  <a:lnTo>
                                    <a:pt x="30" y="432"/>
                                  </a:lnTo>
                                  <a:lnTo>
                                    <a:pt x="30" y="444"/>
                                  </a:lnTo>
                                  <a:lnTo>
                                    <a:pt x="54" y="468"/>
                                  </a:lnTo>
                                  <a:lnTo>
                                    <a:pt x="54" y="480"/>
                                  </a:lnTo>
                                  <a:lnTo>
                                    <a:pt x="48" y="492"/>
                                  </a:lnTo>
                                  <a:lnTo>
                                    <a:pt x="48" y="510"/>
                                  </a:lnTo>
                                  <a:lnTo>
                                    <a:pt x="60" y="522"/>
                                  </a:lnTo>
                                  <a:lnTo>
                                    <a:pt x="66" y="522"/>
                                  </a:lnTo>
                                  <a:lnTo>
                                    <a:pt x="84" y="540"/>
                                  </a:lnTo>
                                  <a:lnTo>
                                    <a:pt x="84" y="552"/>
                                  </a:lnTo>
                                  <a:lnTo>
                                    <a:pt x="72" y="564"/>
                                  </a:lnTo>
                                  <a:lnTo>
                                    <a:pt x="48" y="570"/>
                                  </a:lnTo>
                                  <a:lnTo>
                                    <a:pt x="54" y="576"/>
                                  </a:lnTo>
                                  <a:lnTo>
                                    <a:pt x="60" y="588"/>
                                  </a:lnTo>
                                  <a:lnTo>
                                    <a:pt x="60" y="594"/>
                                  </a:lnTo>
                                  <a:lnTo>
                                    <a:pt x="66" y="600"/>
                                  </a:lnTo>
                                  <a:lnTo>
                                    <a:pt x="66" y="606"/>
                                  </a:lnTo>
                                  <a:lnTo>
                                    <a:pt x="72" y="618"/>
                                  </a:lnTo>
                                  <a:lnTo>
                                    <a:pt x="66" y="618"/>
                                  </a:lnTo>
                                  <a:lnTo>
                                    <a:pt x="66" y="642"/>
                                  </a:lnTo>
                                  <a:lnTo>
                                    <a:pt x="60" y="648"/>
                                  </a:lnTo>
                                  <a:lnTo>
                                    <a:pt x="24" y="648"/>
                                  </a:lnTo>
                                  <a:lnTo>
                                    <a:pt x="30" y="660"/>
                                  </a:lnTo>
                                  <a:lnTo>
                                    <a:pt x="30" y="666"/>
                                  </a:lnTo>
                                  <a:lnTo>
                                    <a:pt x="24" y="666"/>
                                  </a:lnTo>
                                  <a:lnTo>
                                    <a:pt x="18" y="672"/>
                                  </a:lnTo>
                                  <a:lnTo>
                                    <a:pt x="18" y="678"/>
                                  </a:lnTo>
                                  <a:lnTo>
                                    <a:pt x="30" y="690"/>
                                  </a:lnTo>
                                  <a:lnTo>
                                    <a:pt x="30" y="708"/>
                                  </a:lnTo>
                                  <a:lnTo>
                                    <a:pt x="24" y="714"/>
                                  </a:lnTo>
                                  <a:lnTo>
                                    <a:pt x="18" y="726"/>
                                  </a:lnTo>
                                  <a:lnTo>
                                    <a:pt x="0" y="708"/>
                                  </a:lnTo>
                                  <a:lnTo>
                                    <a:pt x="0" y="768"/>
                                  </a:lnTo>
                                  <a:lnTo>
                                    <a:pt x="6" y="762"/>
                                  </a:lnTo>
                                  <a:lnTo>
                                    <a:pt x="24" y="762"/>
                                  </a:lnTo>
                                  <a:lnTo>
                                    <a:pt x="36" y="774"/>
                                  </a:lnTo>
                                  <a:lnTo>
                                    <a:pt x="36" y="780"/>
                                  </a:lnTo>
                                  <a:lnTo>
                                    <a:pt x="30" y="780"/>
                                  </a:lnTo>
                                  <a:lnTo>
                                    <a:pt x="30" y="774"/>
                                  </a:lnTo>
                                  <a:lnTo>
                                    <a:pt x="24" y="774"/>
                                  </a:lnTo>
                                  <a:lnTo>
                                    <a:pt x="24" y="834"/>
                                  </a:lnTo>
                                  <a:lnTo>
                                    <a:pt x="30" y="840"/>
                                  </a:lnTo>
                                  <a:lnTo>
                                    <a:pt x="36" y="840"/>
                                  </a:lnTo>
                                  <a:lnTo>
                                    <a:pt x="48" y="846"/>
                                  </a:lnTo>
                                  <a:lnTo>
                                    <a:pt x="54" y="858"/>
                                  </a:lnTo>
                                  <a:lnTo>
                                    <a:pt x="60" y="864"/>
                                  </a:lnTo>
                                  <a:lnTo>
                                    <a:pt x="66" y="876"/>
                                  </a:lnTo>
                                  <a:lnTo>
                                    <a:pt x="90" y="900"/>
                                  </a:lnTo>
                                  <a:lnTo>
                                    <a:pt x="96" y="900"/>
                                  </a:lnTo>
                                  <a:lnTo>
                                    <a:pt x="96" y="912"/>
                                  </a:lnTo>
                                  <a:lnTo>
                                    <a:pt x="78" y="912"/>
                                  </a:lnTo>
                                  <a:lnTo>
                                    <a:pt x="78" y="942"/>
                                  </a:lnTo>
                                  <a:lnTo>
                                    <a:pt x="90" y="954"/>
                                  </a:lnTo>
                                  <a:lnTo>
                                    <a:pt x="102" y="960"/>
                                  </a:lnTo>
                                  <a:lnTo>
                                    <a:pt x="96" y="966"/>
                                  </a:lnTo>
                                  <a:lnTo>
                                    <a:pt x="96" y="984"/>
                                  </a:lnTo>
                                  <a:lnTo>
                                    <a:pt x="102" y="984"/>
                                  </a:lnTo>
                                  <a:lnTo>
                                    <a:pt x="108" y="990"/>
                                  </a:lnTo>
                                  <a:lnTo>
                                    <a:pt x="174" y="990"/>
                                  </a:lnTo>
                                  <a:lnTo>
                                    <a:pt x="180" y="984"/>
                                  </a:lnTo>
                                  <a:lnTo>
                                    <a:pt x="180" y="948"/>
                                  </a:lnTo>
                                  <a:lnTo>
                                    <a:pt x="198" y="942"/>
                                  </a:lnTo>
                                  <a:lnTo>
                                    <a:pt x="198" y="924"/>
                                  </a:lnTo>
                                  <a:lnTo>
                                    <a:pt x="264" y="930"/>
                                  </a:lnTo>
                                  <a:lnTo>
                                    <a:pt x="276" y="936"/>
                                  </a:lnTo>
                                  <a:lnTo>
                                    <a:pt x="300" y="876"/>
                                  </a:lnTo>
                                  <a:lnTo>
                                    <a:pt x="300" y="864"/>
                                  </a:lnTo>
                                  <a:lnTo>
                                    <a:pt x="306" y="852"/>
                                  </a:lnTo>
                                  <a:lnTo>
                                    <a:pt x="306" y="816"/>
                                  </a:lnTo>
                                  <a:lnTo>
                                    <a:pt x="300" y="810"/>
                                  </a:lnTo>
                                  <a:lnTo>
                                    <a:pt x="294" y="798"/>
                                  </a:lnTo>
                                  <a:lnTo>
                                    <a:pt x="312" y="798"/>
                                  </a:lnTo>
                                  <a:lnTo>
                                    <a:pt x="324" y="786"/>
                                  </a:lnTo>
                                  <a:lnTo>
                                    <a:pt x="324" y="780"/>
                                  </a:lnTo>
                                  <a:lnTo>
                                    <a:pt x="306" y="762"/>
                                  </a:lnTo>
                                  <a:lnTo>
                                    <a:pt x="294" y="762"/>
                                  </a:lnTo>
                                  <a:lnTo>
                                    <a:pt x="312" y="756"/>
                                  </a:lnTo>
                                  <a:lnTo>
                                    <a:pt x="300" y="750"/>
                                  </a:lnTo>
                                  <a:lnTo>
                                    <a:pt x="324" y="750"/>
                                  </a:lnTo>
                                  <a:lnTo>
                                    <a:pt x="336" y="744"/>
                                  </a:lnTo>
                                  <a:lnTo>
                                    <a:pt x="348" y="744"/>
                                  </a:lnTo>
                                  <a:lnTo>
                                    <a:pt x="354" y="738"/>
                                  </a:lnTo>
                                  <a:lnTo>
                                    <a:pt x="360" y="726"/>
                                  </a:lnTo>
                                  <a:lnTo>
                                    <a:pt x="360" y="714"/>
                                  </a:lnTo>
                                  <a:lnTo>
                                    <a:pt x="366" y="708"/>
                                  </a:lnTo>
                                  <a:lnTo>
                                    <a:pt x="384" y="726"/>
                                  </a:lnTo>
                                  <a:lnTo>
                                    <a:pt x="390" y="726"/>
                                  </a:lnTo>
                                  <a:lnTo>
                                    <a:pt x="396" y="720"/>
                                  </a:lnTo>
                                  <a:lnTo>
                                    <a:pt x="408" y="696"/>
                                  </a:lnTo>
                                  <a:lnTo>
                                    <a:pt x="402" y="690"/>
                                  </a:lnTo>
                                  <a:lnTo>
                                    <a:pt x="402" y="684"/>
                                  </a:lnTo>
                                  <a:lnTo>
                                    <a:pt x="414" y="684"/>
                                  </a:lnTo>
                                  <a:lnTo>
                                    <a:pt x="420" y="678"/>
                                  </a:lnTo>
                                  <a:lnTo>
                                    <a:pt x="432" y="672"/>
                                  </a:lnTo>
                                  <a:lnTo>
                                    <a:pt x="432" y="660"/>
                                  </a:lnTo>
                                  <a:lnTo>
                                    <a:pt x="420" y="636"/>
                                  </a:lnTo>
                                  <a:lnTo>
                                    <a:pt x="408" y="630"/>
                                  </a:lnTo>
                                  <a:lnTo>
                                    <a:pt x="408" y="618"/>
                                  </a:lnTo>
                                  <a:lnTo>
                                    <a:pt x="372" y="600"/>
                                  </a:lnTo>
                                  <a:lnTo>
                                    <a:pt x="360" y="606"/>
                                  </a:lnTo>
                                  <a:lnTo>
                                    <a:pt x="354" y="606"/>
                                  </a:lnTo>
                                  <a:lnTo>
                                    <a:pt x="342" y="600"/>
                                  </a:lnTo>
                                  <a:lnTo>
                                    <a:pt x="330" y="576"/>
                                  </a:lnTo>
                                  <a:lnTo>
                                    <a:pt x="330" y="558"/>
                                  </a:lnTo>
                                  <a:lnTo>
                                    <a:pt x="324" y="546"/>
                                  </a:lnTo>
                                  <a:lnTo>
                                    <a:pt x="324" y="528"/>
                                  </a:lnTo>
                                  <a:lnTo>
                                    <a:pt x="336" y="516"/>
                                  </a:lnTo>
                                  <a:lnTo>
                                    <a:pt x="342" y="504"/>
                                  </a:lnTo>
                                  <a:lnTo>
                                    <a:pt x="342" y="486"/>
                                  </a:lnTo>
                                  <a:lnTo>
                                    <a:pt x="336" y="474"/>
                                  </a:lnTo>
                                  <a:lnTo>
                                    <a:pt x="330" y="468"/>
                                  </a:lnTo>
                                  <a:lnTo>
                                    <a:pt x="330" y="462"/>
                                  </a:lnTo>
                                  <a:lnTo>
                                    <a:pt x="348" y="462"/>
                                  </a:lnTo>
                                  <a:lnTo>
                                    <a:pt x="354" y="456"/>
                                  </a:lnTo>
                                  <a:lnTo>
                                    <a:pt x="354" y="438"/>
                                  </a:lnTo>
                                  <a:lnTo>
                                    <a:pt x="348" y="426"/>
                                  </a:lnTo>
                                  <a:lnTo>
                                    <a:pt x="354" y="432"/>
                                  </a:lnTo>
                                  <a:lnTo>
                                    <a:pt x="378" y="432"/>
                                  </a:lnTo>
                                  <a:lnTo>
                                    <a:pt x="384" y="426"/>
                                  </a:lnTo>
                                  <a:lnTo>
                                    <a:pt x="396" y="420"/>
                                  </a:lnTo>
                                  <a:lnTo>
                                    <a:pt x="408" y="408"/>
                                  </a:lnTo>
                                  <a:lnTo>
                                    <a:pt x="438" y="414"/>
                                  </a:lnTo>
                                  <a:lnTo>
                                    <a:pt x="450" y="390"/>
                                  </a:lnTo>
                                  <a:lnTo>
                                    <a:pt x="480" y="390"/>
                                  </a:lnTo>
                                  <a:lnTo>
                                    <a:pt x="498" y="384"/>
                                  </a:lnTo>
                                  <a:lnTo>
                                    <a:pt x="510" y="378"/>
                                  </a:lnTo>
                                  <a:lnTo>
                                    <a:pt x="522" y="354"/>
                                  </a:lnTo>
                                  <a:lnTo>
                                    <a:pt x="540" y="336"/>
                                  </a:lnTo>
                                  <a:lnTo>
                                    <a:pt x="546" y="324"/>
                                  </a:lnTo>
                                  <a:lnTo>
                                    <a:pt x="528" y="300"/>
                                  </a:lnTo>
                                  <a:lnTo>
                                    <a:pt x="558" y="264"/>
                                  </a:lnTo>
                                  <a:lnTo>
                                    <a:pt x="540" y="246"/>
                                  </a:lnTo>
                                  <a:lnTo>
                                    <a:pt x="576" y="234"/>
                                  </a:lnTo>
                                  <a:lnTo>
                                    <a:pt x="594" y="216"/>
                                  </a:lnTo>
                                  <a:lnTo>
                                    <a:pt x="672" y="222"/>
                                  </a:lnTo>
                                  <a:lnTo>
                                    <a:pt x="684" y="240"/>
                                  </a:lnTo>
                                  <a:lnTo>
                                    <a:pt x="690" y="240"/>
                                  </a:lnTo>
                                  <a:lnTo>
                                    <a:pt x="678" y="204"/>
                                  </a:lnTo>
                                  <a:close/>
                                  <a:moveTo>
                                    <a:pt x="390" y="828"/>
                                  </a:moveTo>
                                  <a:lnTo>
                                    <a:pt x="390" y="840"/>
                                  </a:lnTo>
                                  <a:lnTo>
                                    <a:pt x="396" y="852"/>
                                  </a:lnTo>
                                  <a:lnTo>
                                    <a:pt x="396" y="864"/>
                                  </a:lnTo>
                                  <a:lnTo>
                                    <a:pt x="402" y="870"/>
                                  </a:lnTo>
                                  <a:lnTo>
                                    <a:pt x="402" y="876"/>
                                  </a:lnTo>
                                  <a:lnTo>
                                    <a:pt x="414" y="852"/>
                                  </a:lnTo>
                                  <a:lnTo>
                                    <a:pt x="426" y="852"/>
                                  </a:lnTo>
                                  <a:lnTo>
                                    <a:pt x="432" y="846"/>
                                  </a:lnTo>
                                  <a:lnTo>
                                    <a:pt x="438" y="834"/>
                                  </a:lnTo>
                                  <a:lnTo>
                                    <a:pt x="438" y="822"/>
                                  </a:lnTo>
                                  <a:lnTo>
                                    <a:pt x="432" y="816"/>
                                  </a:lnTo>
                                  <a:lnTo>
                                    <a:pt x="450" y="798"/>
                                  </a:lnTo>
                                  <a:lnTo>
                                    <a:pt x="444" y="798"/>
                                  </a:lnTo>
                                  <a:lnTo>
                                    <a:pt x="438" y="804"/>
                                  </a:lnTo>
                                  <a:lnTo>
                                    <a:pt x="420" y="804"/>
                                  </a:lnTo>
                                  <a:lnTo>
                                    <a:pt x="408" y="810"/>
                                  </a:lnTo>
                                  <a:lnTo>
                                    <a:pt x="390" y="828"/>
                                  </a:lnTo>
                                  <a:close/>
                                  <a:moveTo>
                                    <a:pt x="300" y="900"/>
                                  </a:moveTo>
                                  <a:lnTo>
                                    <a:pt x="300" y="912"/>
                                  </a:lnTo>
                                  <a:lnTo>
                                    <a:pt x="294" y="924"/>
                                  </a:lnTo>
                                  <a:lnTo>
                                    <a:pt x="300" y="918"/>
                                  </a:lnTo>
                                  <a:lnTo>
                                    <a:pt x="312" y="912"/>
                                  </a:lnTo>
                                  <a:lnTo>
                                    <a:pt x="318" y="900"/>
                                  </a:lnTo>
                                  <a:lnTo>
                                    <a:pt x="318" y="894"/>
                                  </a:lnTo>
                                  <a:lnTo>
                                    <a:pt x="324" y="888"/>
                                  </a:lnTo>
                                  <a:lnTo>
                                    <a:pt x="324" y="882"/>
                                  </a:lnTo>
                                  <a:lnTo>
                                    <a:pt x="342" y="858"/>
                                  </a:lnTo>
                                  <a:lnTo>
                                    <a:pt x="336" y="840"/>
                                  </a:lnTo>
                                  <a:lnTo>
                                    <a:pt x="330" y="852"/>
                                  </a:lnTo>
                                  <a:lnTo>
                                    <a:pt x="312" y="870"/>
                                  </a:lnTo>
                                  <a:lnTo>
                                    <a:pt x="300" y="894"/>
                                  </a:lnTo>
                                  <a:lnTo>
                                    <a:pt x="300" y="900"/>
                                  </a:lnTo>
                                  <a:close/>
                                </a:path>
                              </a:pathLst>
                            </a:custGeom>
                            <a:solidFill>
                              <a:srgbClr val="5F5F8C"/>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33" name="Swaziland" descr="© INSCALE GmbH, 15.06.2010"/>
                            <a:cNvSpPr>
                              <a:spLocks/>
                            </a:cNvSpPr>
                          </a:nvSpPr>
                          <a:spPr bwMode="gray">
                            <a:xfrm>
                              <a:off x="3138" y="2138"/>
                              <a:ext cx="26" cy="34"/>
                            </a:xfrm>
                            <a:custGeom>
                              <a:avLst/>
                              <a:gdLst>
                                <a:gd name="T0" fmla="*/ 2147483647 w 102"/>
                                <a:gd name="T1" fmla="*/ 2147483647 h 132"/>
                                <a:gd name="T2" fmla="*/ 2147483647 w 102"/>
                                <a:gd name="T3" fmla="*/ 2147483647 h 132"/>
                                <a:gd name="T4" fmla="*/ 2147483647 w 102"/>
                                <a:gd name="T5" fmla="*/ 2147483647 h 132"/>
                                <a:gd name="T6" fmla="*/ 2147483647 w 102"/>
                                <a:gd name="T7" fmla="*/ 2147483647 h 132"/>
                                <a:gd name="T8" fmla="*/ 2147483647 w 102"/>
                                <a:gd name="T9" fmla="*/ 2147483647 h 132"/>
                                <a:gd name="T10" fmla="*/ 2147483647 w 102"/>
                                <a:gd name="T11" fmla="*/ 0 h 132"/>
                                <a:gd name="T12" fmla="*/ 2147483647 w 102"/>
                                <a:gd name="T13" fmla="*/ 0 h 132"/>
                                <a:gd name="T14" fmla="*/ 2147483647 w 102"/>
                                <a:gd name="T15" fmla="*/ 2147483647 h 132"/>
                                <a:gd name="T16" fmla="*/ 2147483647 w 102"/>
                                <a:gd name="T17" fmla="*/ 2147483647 h 132"/>
                                <a:gd name="T18" fmla="*/ 2147483647 w 102"/>
                                <a:gd name="T19" fmla="*/ 2147483647 h 132"/>
                                <a:gd name="T20" fmla="*/ 2147483647 w 102"/>
                                <a:gd name="T21" fmla="*/ 2147483647 h 132"/>
                                <a:gd name="T22" fmla="*/ 0 w 102"/>
                                <a:gd name="T23" fmla="*/ 2147483647 h 132"/>
                                <a:gd name="T24" fmla="*/ 0 w 102"/>
                                <a:gd name="T25" fmla="*/ 2147483647 h 132"/>
                                <a:gd name="T26" fmla="*/ 2147483647 w 102"/>
                                <a:gd name="T27" fmla="*/ 2147483647 h 132"/>
                                <a:gd name="T28" fmla="*/ 2147483647 w 102"/>
                                <a:gd name="T29" fmla="*/ 2147483647 h 132"/>
                                <a:gd name="T30" fmla="*/ 2147483647 w 102"/>
                                <a:gd name="T31" fmla="*/ 2147483647 h 132"/>
                                <a:gd name="T32" fmla="*/ 2147483647 w 102"/>
                                <a:gd name="T33" fmla="*/ 2147483647 h 132"/>
                                <a:gd name="T34" fmla="*/ 2147483647 w 102"/>
                                <a:gd name="T35" fmla="*/ 2147483647 h 132"/>
                                <a:gd name="T36" fmla="*/ 2147483647 w 102"/>
                                <a:gd name="T37" fmla="*/ 2147483647 h 132"/>
                                <a:gd name="T38" fmla="*/ 2147483647 w 102"/>
                                <a:gd name="T39" fmla="*/ 2147483647 h 132"/>
                                <a:gd name="T40" fmla="*/ 2147483647 w 102"/>
                                <a:gd name="T41" fmla="*/ 2147483647 h 132"/>
                                <a:gd name="T42" fmla="*/ 2147483647 w 102"/>
                                <a:gd name="T43" fmla="*/ 2147483647 h 132"/>
                                <a:gd name="T44" fmla="*/ 2147483647 w 102"/>
                                <a:gd name="T45" fmla="*/ 2147483647 h 132"/>
                                <a:gd name="T46" fmla="*/ 2147483647 w 102"/>
                                <a:gd name="T47" fmla="*/ 2147483647 h 132"/>
                                <a:gd name="T48" fmla="*/ 2147483647 w 102"/>
                                <a:gd name="T49" fmla="*/ 2147483647 h 132"/>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w 102"/>
                                <a:gd name="T76" fmla="*/ 0 h 132"/>
                                <a:gd name="T77" fmla="*/ 102 w 102"/>
                                <a:gd name="T78" fmla="*/ 132 h 132"/>
                              </a:gdLst>
                              <a:ahLst/>
                              <a:cxnLst>
                                <a:cxn ang="T50">
                                  <a:pos x="T0" y="T1"/>
                                </a:cxn>
                                <a:cxn ang="T51">
                                  <a:pos x="T2" y="T3"/>
                                </a:cxn>
                                <a:cxn ang="T52">
                                  <a:pos x="T4" y="T5"/>
                                </a:cxn>
                                <a:cxn ang="T53">
                                  <a:pos x="T6" y="T7"/>
                                </a:cxn>
                                <a:cxn ang="T54">
                                  <a:pos x="T8" y="T9"/>
                                </a:cxn>
                                <a:cxn ang="T55">
                                  <a:pos x="T10" y="T11"/>
                                </a:cxn>
                                <a:cxn ang="T56">
                                  <a:pos x="T12" y="T13"/>
                                </a:cxn>
                                <a:cxn ang="T57">
                                  <a:pos x="T14" y="T15"/>
                                </a:cxn>
                                <a:cxn ang="T58">
                                  <a:pos x="T16" y="T17"/>
                                </a:cxn>
                                <a:cxn ang="T59">
                                  <a:pos x="T18" y="T19"/>
                                </a:cxn>
                                <a:cxn ang="T60">
                                  <a:pos x="T20" y="T21"/>
                                </a:cxn>
                                <a:cxn ang="T61">
                                  <a:pos x="T22" y="T23"/>
                                </a:cxn>
                                <a:cxn ang="T62">
                                  <a:pos x="T24" y="T25"/>
                                </a:cxn>
                                <a:cxn ang="T63">
                                  <a:pos x="T26" y="T27"/>
                                </a:cxn>
                                <a:cxn ang="T64">
                                  <a:pos x="T28" y="T29"/>
                                </a:cxn>
                                <a:cxn ang="T65">
                                  <a:pos x="T30" y="T31"/>
                                </a:cxn>
                                <a:cxn ang="T66">
                                  <a:pos x="T32" y="T33"/>
                                </a:cxn>
                                <a:cxn ang="T67">
                                  <a:pos x="T34" y="T35"/>
                                </a:cxn>
                                <a:cxn ang="T68">
                                  <a:pos x="T36" y="T37"/>
                                </a:cxn>
                                <a:cxn ang="T69">
                                  <a:pos x="T38" y="T39"/>
                                </a:cxn>
                                <a:cxn ang="T70">
                                  <a:pos x="T40" y="T41"/>
                                </a:cxn>
                                <a:cxn ang="T71">
                                  <a:pos x="T42" y="T43"/>
                                </a:cxn>
                                <a:cxn ang="T72">
                                  <a:pos x="T44" y="T45"/>
                                </a:cxn>
                                <a:cxn ang="T73">
                                  <a:pos x="T46" y="T47"/>
                                </a:cxn>
                                <a:cxn ang="T74">
                                  <a:pos x="T48" y="T49"/>
                                </a:cxn>
                              </a:cxnLst>
                              <a:rect l="T75" t="T76" r="T77" b="T78"/>
                              <a:pathLst>
                                <a:path w="102" h="132">
                                  <a:moveTo>
                                    <a:pt x="84" y="54"/>
                                  </a:moveTo>
                                  <a:lnTo>
                                    <a:pt x="84" y="30"/>
                                  </a:lnTo>
                                  <a:lnTo>
                                    <a:pt x="90" y="18"/>
                                  </a:lnTo>
                                  <a:lnTo>
                                    <a:pt x="66" y="18"/>
                                  </a:lnTo>
                                  <a:lnTo>
                                    <a:pt x="54" y="6"/>
                                  </a:lnTo>
                                  <a:lnTo>
                                    <a:pt x="42" y="0"/>
                                  </a:lnTo>
                                  <a:lnTo>
                                    <a:pt x="36" y="0"/>
                                  </a:lnTo>
                                  <a:lnTo>
                                    <a:pt x="24" y="12"/>
                                  </a:lnTo>
                                  <a:lnTo>
                                    <a:pt x="18" y="24"/>
                                  </a:lnTo>
                                  <a:lnTo>
                                    <a:pt x="18" y="36"/>
                                  </a:lnTo>
                                  <a:lnTo>
                                    <a:pt x="6" y="48"/>
                                  </a:lnTo>
                                  <a:lnTo>
                                    <a:pt x="0" y="60"/>
                                  </a:lnTo>
                                  <a:lnTo>
                                    <a:pt x="0" y="84"/>
                                  </a:lnTo>
                                  <a:lnTo>
                                    <a:pt x="12" y="108"/>
                                  </a:lnTo>
                                  <a:lnTo>
                                    <a:pt x="24" y="114"/>
                                  </a:lnTo>
                                  <a:lnTo>
                                    <a:pt x="36" y="126"/>
                                  </a:lnTo>
                                  <a:lnTo>
                                    <a:pt x="54" y="126"/>
                                  </a:lnTo>
                                  <a:lnTo>
                                    <a:pt x="66" y="132"/>
                                  </a:lnTo>
                                  <a:lnTo>
                                    <a:pt x="78" y="132"/>
                                  </a:lnTo>
                                  <a:lnTo>
                                    <a:pt x="90" y="90"/>
                                  </a:lnTo>
                                  <a:lnTo>
                                    <a:pt x="96" y="90"/>
                                  </a:lnTo>
                                  <a:lnTo>
                                    <a:pt x="102" y="84"/>
                                  </a:lnTo>
                                  <a:lnTo>
                                    <a:pt x="96" y="60"/>
                                  </a:lnTo>
                                  <a:lnTo>
                                    <a:pt x="90" y="60"/>
                                  </a:lnTo>
                                  <a:lnTo>
                                    <a:pt x="84" y="54"/>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34" name="Suriname" descr="© INSCALE GmbH, 15.06.2010"/>
                            <a:cNvSpPr>
                              <a:spLocks/>
                            </a:cNvSpPr>
                          </a:nvSpPr>
                          <a:spPr bwMode="gray">
                            <a:xfrm>
                              <a:off x="1531" y="1485"/>
                              <a:ext cx="75" cy="86"/>
                            </a:xfrm>
                            <a:custGeom>
                              <a:avLst/>
                              <a:gdLst>
                                <a:gd name="T0" fmla="*/ 2147483647 w 294"/>
                                <a:gd name="T1" fmla="*/ 2147483647 h 336"/>
                                <a:gd name="T2" fmla="*/ 2147483647 w 294"/>
                                <a:gd name="T3" fmla="*/ 2147483647 h 336"/>
                                <a:gd name="T4" fmla="*/ 2147483647 w 294"/>
                                <a:gd name="T5" fmla="*/ 2147483647 h 336"/>
                                <a:gd name="T6" fmla="*/ 0 w 294"/>
                                <a:gd name="T7" fmla="*/ 2147483647 h 336"/>
                                <a:gd name="T8" fmla="*/ 2147483647 w 294"/>
                                <a:gd name="T9" fmla="*/ 2147483647 h 336"/>
                                <a:gd name="T10" fmla="*/ 2147483647 w 294"/>
                                <a:gd name="T11" fmla="*/ 2147483647 h 336"/>
                                <a:gd name="T12" fmla="*/ 2147483647 w 294"/>
                                <a:gd name="T13" fmla="*/ 2147483647 h 336"/>
                                <a:gd name="T14" fmla="*/ 2147483647 w 294"/>
                                <a:gd name="T15" fmla="*/ 2147483647 h 336"/>
                                <a:gd name="T16" fmla="*/ 2147483647 w 294"/>
                                <a:gd name="T17" fmla="*/ 2147483647 h 336"/>
                                <a:gd name="T18" fmla="*/ 2147483647 w 294"/>
                                <a:gd name="T19" fmla="*/ 2147483647 h 336"/>
                                <a:gd name="T20" fmla="*/ 2147483647 w 294"/>
                                <a:gd name="T21" fmla="*/ 2147483647 h 336"/>
                                <a:gd name="T22" fmla="*/ 2147483647 w 294"/>
                                <a:gd name="T23" fmla="*/ 2147483647 h 336"/>
                                <a:gd name="T24" fmla="*/ 2147483647 w 294"/>
                                <a:gd name="T25" fmla="*/ 2147483647 h 336"/>
                                <a:gd name="T26" fmla="*/ 2147483647 w 294"/>
                                <a:gd name="T27" fmla="*/ 2147483647 h 336"/>
                                <a:gd name="T28" fmla="*/ 2147483647 w 294"/>
                                <a:gd name="T29" fmla="*/ 2147483647 h 336"/>
                                <a:gd name="T30" fmla="*/ 2147483647 w 294"/>
                                <a:gd name="T31" fmla="*/ 2147483647 h 336"/>
                                <a:gd name="T32" fmla="*/ 2147483647 w 294"/>
                                <a:gd name="T33" fmla="*/ 2147483647 h 336"/>
                                <a:gd name="T34" fmla="*/ 2147483647 w 294"/>
                                <a:gd name="T35" fmla="*/ 2147483647 h 336"/>
                                <a:gd name="T36" fmla="*/ 2147483647 w 294"/>
                                <a:gd name="T37" fmla="*/ 2147483647 h 336"/>
                                <a:gd name="T38" fmla="*/ 2147483647 w 294"/>
                                <a:gd name="T39" fmla="*/ 2147483647 h 336"/>
                                <a:gd name="T40" fmla="*/ 2147483647 w 294"/>
                                <a:gd name="T41" fmla="*/ 2147483647 h 336"/>
                                <a:gd name="T42" fmla="*/ 2147483647 w 294"/>
                                <a:gd name="T43" fmla="*/ 2147483647 h 336"/>
                                <a:gd name="T44" fmla="*/ 2147483647 w 294"/>
                                <a:gd name="T45" fmla="*/ 2147483647 h 336"/>
                                <a:gd name="T46" fmla="*/ 2147483647 w 294"/>
                                <a:gd name="T47" fmla="*/ 2147483647 h 336"/>
                                <a:gd name="T48" fmla="*/ 2147483647 w 294"/>
                                <a:gd name="T49" fmla="*/ 2147483647 h 336"/>
                                <a:gd name="T50" fmla="*/ 2147483647 w 294"/>
                                <a:gd name="T51" fmla="*/ 2147483647 h 336"/>
                                <a:gd name="T52" fmla="*/ 2147483647 w 294"/>
                                <a:gd name="T53" fmla="*/ 2147483647 h 336"/>
                                <a:gd name="T54" fmla="*/ 2147483647 w 294"/>
                                <a:gd name="T55" fmla="*/ 2147483647 h 336"/>
                                <a:gd name="T56" fmla="*/ 2147483647 w 294"/>
                                <a:gd name="T57" fmla="*/ 2147483647 h 336"/>
                                <a:gd name="T58" fmla="*/ 2147483647 w 294"/>
                                <a:gd name="T59" fmla="*/ 2147483647 h 336"/>
                                <a:gd name="T60" fmla="*/ 2147483647 w 294"/>
                                <a:gd name="T61" fmla="*/ 2147483647 h 336"/>
                                <a:gd name="T62" fmla="*/ 2147483647 w 294"/>
                                <a:gd name="T63" fmla="*/ 2147483647 h 336"/>
                                <a:gd name="T64" fmla="*/ 2147483647 w 294"/>
                                <a:gd name="T65" fmla="*/ 2147483647 h 336"/>
                                <a:gd name="T66" fmla="*/ 2147483647 w 294"/>
                                <a:gd name="T67" fmla="*/ 2147483647 h 336"/>
                                <a:gd name="T68" fmla="*/ 2147483647 w 294"/>
                                <a:gd name="T69" fmla="*/ 2147483647 h 336"/>
                                <a:gd name="T70" fmla="*/ 2147483647 w 294"/>
                                <a:gd name="T71" fmla="*/ 0 h 336"/>
                                <a:gd name="T72" fmla="*/ 2147483647 w 294"/>
                                <a:gd name="T73" fmla="*/ 2147483647 h 336"/>
                                <a:gd name="T74" fmla="*/ 2147483647 w 294"/>
                                <a:gd name="T75" fmla="*/ 2147483647 h 336"/>
                                <a:gd name="T76" fmla="*/ 2147483647 w 294"/>
                                <a:gd name="T77" fmla="*/ 2147483647 h 336"/>
                                <a:gd name="T78" fmla="*/ 2147483647 w 294"/>
                                <a:gd name="T79" fmla="*/ 2147483647 h 336"/>
                                <a:gd name="T80" fmla="*/ 2147483647 w 294"/>
                                <a:gd name="T81" fmla="*/ 2147483647 h 336"/>
                                <a:gd name="T82" fmla="*/ 2147483647 w 294"/>
                                <a:gd name="T83" fmla="*/ 2147483647 h 3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w 294"/>
                                <a:gd name="T127" fmla="*/ 0 h 336"/>
                                <a:gd name="T128" fmla="*/ 294 w 294"/>
                                <a:gd name="T129" fmla="*/ 336 h 336"/>
                              </a:gdLst>
                              <a:ahLst/>
                              <a:cxnLst>
                                <a:cxn ang="T84">
                                  <a:pos x="T0" y="T1"/>
                                </a:cxn>
                                <a:cxn ang="T85">
                                  <a:pos x="T2" y="T3"/>
                                </a:cxn>
                                <a:cxn ang="T86">
                                  <a:pos x="T4" y="T5"/>
                                </a:cxn>
                                <a:cxn ang="T87">
                                  <a:pos x="T6" y="T7"/>
                                </a:cxn>
                                <a:cxn ang="T88">
                                  <a:pos x="T8" y="T9"/>
                                </a:cxn>
                                <a:cxn ang="T89">
                                  <a:pos x="T10" y="T11"/>
                                </a:cxn>
                                <a:cxn ang="T90">
                                  <a:pos x="T12" y="T13"/>
                                </a:cxn>
                                <a:cxn ang="T91">
                                  <a:pos x="T14" y="T15"/>
                                </a:cxn>
                                <a:cxn ang="T92">
                                  <a:pos x="T16" y="T17"/>
                                </a:cxn>
                                <a:cxn ang="T93">
                                  <a:pos x="T18" y="T19"/>
                                </a:cxn>
                                <a:cxn ang="T94">
                                  <a:pos x="T20" y="T21"/>
                                </a:cxn>
                                <a:cxn ang="T95">
                                  <a:pos x="T22" y="T23"/>
                                </a:cxn>
                                <a:cxn ang="T96">
                                  <a:pos x="T24" y="T25"/>
                                </a:cxn>
                                <a:cxn ang="T97">
                                  <a:pos x="T26" y="T27"/>
                                </a:cxn>
                                <a:cxn ang="T98">
                                  <a:pos x="T28" y="T29"/>
                                </a:cxn>
                                <a:cxn ang="T99">
                                  <a:pos x="T30" y="T31"/>
                                </a:cxn>
                                <a:cxn ang="T100">
                                  <a:pos x="T32" y="T33"/>
                                </a:cxn>
                                <a:cxn ang="T101">
                                  <a:pos x="T34" y="T35"/>
                                </a:cxn>
                                <a:cxn ang="T102">
                                  <a:pos x="T36" y="T37"/>
                                </a:cxn>
                                <a:cxn ang="T103">
                                  <a:pos x="T38" y="T39"/>
                                </a:cxn>
                                <a:cxn ang="T104">
                                  <a:pos x="T40" y="T41"/>
                                </a:cxn>
                                <a:cxn ang="T105">
                                  <a:pos x="T42" y="T43"/>
                                </a:cxn>
                                <a:cxn ang="T106">
                                  <a:pos x="T44" y="T45"/>
                                </a:cxn>
                                <a:cxn ang="T107">
                                  <a:pos x="T46" y="T47"/>
                                </a:cxn>
                                <a:cxn ang="T108">
                                  <a:pos x="T48" y="T49"/>
                                </a:cxn>
                                <a:cxn ang="T109">
                                  <a:pos x="T50" y="T51"/>
                                </a:cxn>
                                <a:cxn ang="T110">
                                  <a:pos x="T52" y="T53"/>
                                </a:cxn>
                                <a:cxn ang="T111">
                                  <a:pos x="T54" y="T55"/>
                                </a:cxn>
                                <a:cxn ang="T112">
                                  <a:pos x="T56" y="T57"/>
                                </a:cxn>
                                <a:cxn ang="T113">
                                  <a:pos x="T58" y="T59"/>
                                </a:cxn>
                                <a:cxn ang="T114">
                                  <a:pos x="T60" y="T61"/>
                                </a:cxn>
                                <a:cxn ang="T115">
                                  <a:pos x="T62" y="T63"/>
                                </a:cxn>
                                <a:cxn ang="T116">
                                  <a:pos x="T64" y="T65"/>
                                </a:cxn>
                                <a:cxn ang="T117">
                                  <a:pos x="T66" y="T67"/>
                                </a:cxn>
                                <a:cxn ang="T118">
                                  <a:pos x="T68" y="T69"/>
                                </a:cxn>
                                <a:cxn ang="T119">
                                  <a:pos x="T70" y="T71"/>
                                </a:cxn>
                                <a:cxn ang="T120">
                                  <a:pos x="T72" y="T73"/>
                                </a:cxn>
                                <a:cxn ang="T121">
                                  <a:pos x="T74" y="T75"/>
                                </a:cxn>
                                <a:cxn ang="T122">
                                  <a:pos x="T76" y="T77"/>
                                </a:cxn>
                                <a:cxn ang="T123">
                                  <a:pos x="T78" y="T79"/>
                                </a:cxn>
                                <a:cxn ang="T124">
                                  <a:pos x="T80" y="T81"/>
                                </a:cxn>
                                <a:cxn ang="T125">
                                  <a:pos x="T82" y="T83"/>
                                </a:cxn>
                              </a:cxnLst>
                              <a:rect l="T126" t="T127" r="T128" b="T129"/>
                              <a:pathLst>
                                <a:path w="294" h="336">
                                  <a:moveTo>
                                    <a:pt x="60" y="78"/>
                                  </a:moveTo>
                                  <a:lnTo>
                                    <a:pt x="30" y="78"/>
                                  </a:lnTo>
                                  <a:lnTo>
                                    <a:pt x="18" y="84"/>
                                  </a:lnTo>
                                  <a:lnTo>
                                    <a:pt x="12" y="90"/>
                                  </a:lnTo>
                                  <a:lnTo>
                                    <a:pt x="12" y="132"/>
                                  </a:lnTo>
                                  <a:lnTo>
                                    <a:pt x="6" y="138"/>
                                  </a:lnTo>
                                  <a:lnTo>
                                    <a:pt x="0" y="150"/>
                                  </a:lnTo>
                                  <a:lnTo>
                                    <a:pt x="0" y="162"/>
                                  </a:lnTo>
                                  <a:lnTo>
                                    <a:pt x="6" y="168"/>
                                  </a:lnTo>
                                  <a:lnTo>
                                    <a:pt x="6" y="174"/>
                                  </a:lnTo>
                                  <a:lnTo>
                                    <a:pt x="12" y="174"/>
                                  </a:lnTo>
                                  <a:lnTo>
                                    <a:pt x="12" y="186"/>
                                  </a:lnTo>
                                  <a:lnTo>
                                    <a:pt x="18" y="198"/>
                                  </a:lnTo>
                                  <a:lnTo>
                                    <a:pt x="24" y="204"/>
                                  </a:lnTo>
                                  <a:lnTo>
                                    <a:pt x="30" y="216"/>
                                  </a:lnTo>
                                  <a:lnTo>
                                    <a:pt x="42" y="216"/>
                                  </a:lnTo>
                                  <a:lnTo>
                                    <a:pt x="42" y="210"/>
                                  </a:lnTo>
                                  <a:lnTo>
                                    <a:pt x="54" y="198"/>
                                  </a:lnTo>
                                  <a:lnTo>
                                    <a:pt x="54" y="216"/>
                                  </a:lnTo>
                                  <a:lnTo>
                                    <a:pt x="48" y="222"/>
                                  </a:lnTo>
                                  <a:lnTo>
                                    <a:pt x="48" y="246"/>
                                  </a:lnTo>
                                  <a:lnTo>
                                    <a:pt x="54" y="258"/>
                                  </a:lnTo>
                                  <a:lnTo>
                                    <a:pt x="72" y="276"/>
                                  </a:lnTo>
                                  <a:lnTo>
                                    <a:pt x="78" y="294"/>
                                  </a:lnTo>
                                  <a:lnTo>
                                    <a:pt x="84" y="306"/>
                                  </a:lnTo>
                                  <a:lnTo>
                                    <a:pt x="90" y="312"/>
                                  </a:lnTo>
                                  <a:lnTo>
                                    <a:pt x="90" y="318"/>
                                  </a:lnTo>
                                  <a:lnTo>
                                    <a:pt x="102" y="324"/>
                                  </a:lnTo>
                                  <a:lnTo>
                                    <a:pt x="108" y="324"/>
                                  </a:lnTo>
                                  <a:lnTo>
                                    <a:pt x="132" y="336"/>
                                  </a:lnTo>
                                  <a:lnTo>
                                    <a:pt x="150" y="336"/>
                                  </a:lnTo>
                                  <a:lnTo>
                                    <a:pt x="156" y="330"/>
                                  </a:lnTo>
                                  <a:lnTo>
                                    <a:pt x="150" y="324"/>
                                  </a:lnTo>
                                  <a:lnTo>
                                    <a:pt x="150" y="318"/>
                                  </a:lnTo>
                                  <a:lnTo>
                                    <a:pt x="138" y="306"/>
                                  </a:lnTo>
                                  <a:lnTo>
                                    <a:pt x="138" y="282"/>
                                  </a:lnTo>
                                  <a:lnTo>
                                    <a:pt x="150" y="276"/>
                                  </a:lnTo>
                                  <a:lnTo>
                                    <a:pt x="156" y="276"/>
                                  </a:lnTo>
                                  <a:lnTo>
                                    <a:pt x="156" y="288"/>
                                  </a:lnTo>
                                  <a:lnTo>
                                    <a:pt x="180" y="288"/>
                                  </a:lnTo>
                                  <a:lnTo>
                                    <a:pt x="192" y="282"/>
                                  </a:lnTo>
                                  <a:lnTo>
                                    <a:pt x="198" y="276"/>
                                  </a:lnTo>
                                  <a:lnTo>
                                    <a:pt x="210" y="270"/>
                                  </a:lnTo>
                                  <a:lnTo>
                                    <a:pt x="216" y="270"/>
                                  </a:lnTo>
                                  <a:lnTo>
                                    <a:pt x="222" y="282"/>
                                  </a:lnTo>
                                  <a:lnTo>
                                    <a:pt x="228" y="288"/>
                                  </a:lnTo>
                                  <a:lnTo>
                                    <a:pt x="246" y="294"/>
                                  </a:lnTo>
                                  <a:lnTo>
                                    <a:pt x="252" y="282"/>
                                  </a:lnTo>
                                  <a:lnTo>
                                    <a:pt x="258" y="276"/>
                                  </a:lnTo>
                                  <a:lnTo>
                                    <a:pt x="258" y="264"/>
                                  </a:lnTo>
                                  <a:lnTo>
                                    <a:pt x="264" y="264"/>
                                  </a:lnTo>
                                  <a:lnTo>
                                    <a:pt x="276" y="258"/>
                                  </a:lnTo>
                                  <a:lnTo>
                                    <a:pt x="270" y="222"/>
                                  </a:lnTo>
                                  <a:lnTo>
                                    <a:pt x="288" y="204"/>
                                  </a:lnTo>
                                  <a:lnTo>
                                    <a:pt x="288" y="198"/>
                                  </a:lnTo>
                                  <a:lnTo>
                                    <a:pt x="282" y="186"/>
                                  </a:lnTo>
                                  <a:lnTo>
                                    <a:pt x="264" y="168"/>
                                  </a:lnTo>
                                  <a:lnTo>
                                    <a:pt x="258" y="156"/>
                                  </a:lnTo>
                                  <a:lnTo>
                                    <a:pt x="258" y="144"/>
                                  </a:lnTo>
                                  <a:lnTo>
                                    <a:pt x="252" y="126"/>
                                  </a:lnTo>
                                  <a:lnTo>
                                    <a:pt x="252" y="96"/>
                                  </a:lnTo>
                                  <a:lnTo>
                                    <a:pt x="258" y="78"/>
                                  </a:lnTo>
                                  <a:lnTo>
                                    <a:pt x="264" y="66"/>
                                  </a:lnTo>
                                  <a:lnTo>
                                    <a:pt x="276" y="60"/>
                                  </a:lnTo>
                                  <a:lnTo>
                                    <a:pt x="282" y="54"/>
                                  </a:lnTo>
                                  <a:lnTo>
                                    <a:pt x="288" y="54"/>
                                  </a:lnTo>
                                  <a:lnTo>
                                    <a:pt x="288" y="30"/>
                                  </a:lnTo>
                                  <a:lnTo>
                                    <a:pt x="294" y="12"/>
                                  </a:lnTo>
                                  <a:lnTo>
                                    <a:pt x="288" y="12"/>
                                  </a:lnTo>
                                  <a:lnTo>
                                    <a:pt x="282" y="6"/>
                                  </a:lnTo>
                                  <a:lnTo>
                                    <a:pt x="270" y="6"/>
                                  </a:lnTo>
                                  <a:lnTo>
                                    <a:pt x="252" y="0"/>
                                  </a:lnTo>
                                  <a:lnTo>
                                    <a:pt x="210" y="0"/>
                                  </a:lnTo>
                                  <a:lnTo>
                                    <a:pt x="204" y="12"/>
                                  </a:lnTo>
                                  <a:lnTo>
                                    <a:pt x="156" y="6"/>
                                  </a:lnTo>
                                  <a:lnTo>
                                    <a:pt x="156" y="18"/>
                                  </a:lnTo>
                                  <a:lnTo>
                                    <a:pt x="96" y="0"/>
                                  </a:lnTo>
                                  <a:lnTo>
                                    <a:pt x="72" y="6"/>
                                  </a:lnTo>
                                  <a:lnTo>
                                    <a:pt x="66" y="18"/>
                                  </a:lnTo>
                                  <a:lnTo>
                                    <a:pt x="60" y="24"/>
                                  </a:lnTo>
                                  <a:lnTo>
                                    <a:pt x="54" y="36"/>
                                  </a:lnTo>
                                  <a:lnTo>
                                    <a:pt x="54" y="48"/>
                                  </a:lnTo>
                                  <a:lnTo>
                                    <a:pt x="66" y="60"/>
                                  </a:lnTo>
                                  <a:lnTo>
                                    <a:pt x="66" y="72"/>
                                  </a:lnTo>
                                  <a:lnTo>
                                    <a:pt x="60" y="78"/>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35" name="Sudan" descr="© INSCALE GmbH, 15.06.2010"/>
                            <a:cNvSpPr>
                              <a:spLocks/>
                            </a:cNvSpPr>
                          </a:nvSpPr>
                          <a:spPr bwMode="gray">
                            <a:xfrm>
                              <a:off x="2984" y="1132"/>
                              <a:ext cx="298" cy="405"/>
                            </a:xfrm>
                            <a:custGeom>
                              <a:avLst/>
                              <a:gdLst>
                                <a:gd name="T0" fmla="*/ 2147483647 w 1164"/>
                                <a:gd name="T1" fmla="*/ 2147483647 h 1584"/>
                                <a:gd name="T2" fmla="*/ 2147483647 w 1164"/>
                                <a:gd name="T3" fmla="*/ 2147483647 h 1584"/>
                                <a:gd name="T4" fmla="*/ 2147483647 w 1164"/>
                                <a:gd name="T5" fmla="*/ 2147483647 h 1584"/>
                                <a:gd name="T6" fmla="*/ 2147483647 w 1164"/>
                                <a:gd name="T7" fmla="*/ 2147483647 h 1584"/>
                                <a:gd name="T8" fmla="*/ 2147483647 w 1164"/>
                                <a:gd name="T9" fmla="*/ 2147483647 h 1584"/>
                                <a:gd name="T10" fmla="*/ 2147483647 w 1164"/>
                                <a:gd name="T11" fmla="*/ 2147483647 h 1584"/>
                                <a:gd name="T12" fmla="*/ 2147483647 w 1164"/>
                                <a:gd name="T13" fmla="*/ 2147483647 h 1584"/>
                                <a:gd name="T14" fmla="*/ 2147483647 w 1164"/>
                                <a:gd name="T15" fmla="*/ 2147483647 h 1584"/>
                                <a:gd name="T16" fmla="*/ 0 w 1164"/>
                                <a:gd name="T17" fmla="*/ 2147483647 h 1584"/>
                                <a:gd name="T18" fmla="*/ 2147483647 w 1164"/>
                                <a:gd name="T19" fmla="*/ 2147483647 h 1584"/>
                                <a:gd name="T20" fmla="*/ 2147483647 w 1164"/>
                                <a:gd name="T21" fmla="*/ 2147483647 h 1584"/>
                                <a:gd name="T22" fmla="*/ 2147483647 w 1164"/>
                                <a:gd name="T23" fmla="*/ 2147483647 h 1584"/>
                                <a:gd name="T24" fmla="*/ 2147483647 w 1164"/>
                                <a:gd name="T25" fmla="*/ 2147483647 h 1584"/>
                                <a:gd name="T26" fmla="*/ 2147483647 w 1164"/>
                                <a:gd name="T27" fmla="*/ 2147483647 h 1584"/>
                                <a:gd name="T28" fmla="*/ 2147483647 w 1164"/>
                                <a:gd name="T29" fmla="*/ 2147483647 h 1584"/>
                                <a:gd name="T30" fmla="*/ 2147483647 w 1164"/>
                                <a:gd name="T31" fmla="*/ 2147483647 h 1584"/>
                                <a:gd name="T32" fmla="*/ 2147483647 w 1164"/>
                                <a:gd name="T33" fmla="*/ 2147483647 h 1584"/>
                                <a:gd name="T34" fmla="*/ 2147483647 w 1164"/>
                                <a:gd name="T35" fmla="*/ 2147483647 h 1584"/>
                                <a:gd name="T36" fmla="*/ 2147483647 w 1164"/>
                                <a:gd name="T37" fmla="*/ 2147483647 h 1584"/>
                                <a:gd name="T38" fmla="*/ 2147483647 w 1164"/>
                                <a:gd name="T39" fmla="*/ 2147483647 h 1584"/>
                                <a:gd name="T40" fmla="*/ 2147483647 w 1164"/>
                                <a:gd name="T41" fmla="*/ 2147483647 h 1584"/>
                                <a:gd name="T42" fmla="*/ 2147483647 w 1164"/>
                                <a:gd name="T43" fmla="*/ 2147483647 h 1584"/>
                                <a:gd name="T44" fmla="*/ 2147483647 w 1164"/>
                                <a:gd name="T45" fmla="*/ 2147483647 h 1584"/>
                                <a:gd name="T46" fmla="*/ 2147483647 w 1164"/>
                                <a:gd name="T47" fmla="*/ 2147483647 h 1584"/>
                                <a:gd name="T48" fmla="*/ 2147483647 w 1164"/>
                                <a:gd name="T49" fmla="*/ 2147483647 h 1584"/>
                                <a:gd name="T50" fmla="*/ 2147483647 w 1164"/>
                                <a:gd name="T51" fmla="*/ 2147483647 h 1584"/>
                                <a:gd name="T52" fmla="*/ 2147483647 w 1164"/>
                                <a:gd name="T53" fmla="*/ 2147483647 h 1584"/>
                                <a:gd name="T54" fmla="*/ 2147483647 w 1164"/>
                                <a:gd name="T55" fmla="*/ 2147483647 h 1584"/>
                                <a:gd name="T56" fmla="*/ 2147483647 w 1164"/>
                                <a:gd name="T57" fmla="*/ 2147483647 h 1584"/>
                                <a:gd name="T58" fmla="*/ 2147483647 w 1164"/>
                                <a:gd name="T59" fmla="*/ 2147483647 h 1584"/>
                                <a:gd name="T60" fmla="*/ 2147483647 w 1164"/>
                                <a:gd name="T61" fmla="*/ 2147483647 h 1584"/>
                                <a:gd name="T62" fmla="*/ 2147483647 w 1164"/>
                                <a:gd name="T63" fmla="*/ 2147483647 h 1584"/>
                                <a:gd name="T64" fmla="*/ 2147483647 w 1164"/>
                                <a:gd name="T65" fmla="*/ 2147483647 h 1584"/>
                                <a:gd name="T66" fmla="*/ 2147483647 w 1164"/>
                                <a:gd name="T67" fmla="*/ 2147483647 h 1584"/>
                                <a:gd name="T68" fmla="*/ 2147483647 w 1164"/>
                                <a:gd name="T69" fmla="*/ 2147483647 h 1584"/>
                                <a:gd name="T70" fmla="*/ 2147483647 w 1164"/>
                                <a:gd name="T71" fmla="*/ 2147483647 h 1584"/>
                                <a:gd name="T72" fmla="*/ 2147483647 w 1164"/>
                                <a:gd name="T73" fmla="*/ 2147483647 h 1584"/>
                                <a:gd name="T74" fmla="*/ 2147483647 w 1164"/>
                                <a:gd name="T75" fmla="*/ 2147483647 h 1584"/>
                                <a:gd name="T76" fmla="*/ 2147483647 w 1164"/>
                                <a:gd name="T77" fmla="*/ 2147483647 h 1584"/>
                                <a:gd name="T78" fmla="*/ 2147483647 w 1164"/>
                                <a:gd name="T79" fmla="*/ 2147483647 h 1584"/>
                                <a:gd name="T80" fmla="*/ 2147483647 w 1164"/>
                                <a:gd name="T81" fmla="*/ 2147483647 h 1584"/>
                                <a:gd name="T82" fmla="*/ 2147483647 w 1164"/>
                                <a:gd name="T83" fmla="*/ 2147483647 h 1584"/>
                                <a:gd name="T84" fmla="*/ 2147483647 w 1164"/>
                                <a:gd name="T85" fmla="*/ 2147483647 h 1584"/>
                                <a:gd name="T86" fmla="*/ 2147483647 w 1164"/>
                                <a:gd name="T87" fmla="*/ 2147483647 h 1584"/>
                                <a:gd name="T88" fmla="*/ 2147483647 w 1164"/>
                                <a:gd name="T89" fmla="*/ 2147483647 h 1584"/>
                                <a:gd name="T90" fmla="*/ 2147483647 w 1164"/>
                                <a:gd name="T91" fmla="*/ 2147483647 h 1584"/>
                                <a:gd name="T92" fmla="*/ 2147483647 w 1164"/>
                                <a:gd name="T93" fmla="*/ 2147483647 h 1584"/>
                                <a:gd name="T94" fmla="*/ 2147483647 w 1164"/>
                                <a:gd name="T95" fmla="*/ 2147483647 h 1584"/>
                                <a:gd name="T96" fmla="*/ 2147483647 w 1164"/>
                                <a:gd name="T97" fmla="*/ 2147483647 h 1584"/>
                                <a:gd name="T98" fmla="*/ 2147483647 w 1164"/>
                                <a:gd name="T99" fmla="*/ 2147483647 h 1584"/>
                                <a:gd name="T100" fmla="*/ 2147483647 w 1164"/>
                                <a:gd name="T101" fmla="*/ 2147483647 h 1584"/>
                                <a:gd name="T102" fmla="*/ 2147483647 w 1164"/>
                                <a:gd name="T103" fmla="*/ 2147483647 h 1584"/>
                                <a:gd name="T104" fmla="*/ 2147483647 w 1164"/>
                                <a:gd name="T105" fmla="*/ 2147483647 h 1584"/>
                                <a:gd name="T106" fmla="*/ 2147483647 w 1164"/>
                                <a:gd name="T107" fmla="*/ 2147483647 h 1584"/>
                                <a:gd name="T108" fmla="*/ 2147483647 w 1164"/>
                                <a:gd name="T109" fmla="*/ 2147483647 h 1584"/>
                                <a:gd name="T110" fmla="*/ 2147483647 w 1164"/>
                                <a:gd name="T111" fmla="*/ 2147483647 h 1584"/>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w 1164"/>
                                <a:gd name="T169" fmla="*/ 0 h 1584"/>
                                <a:gd name="T170" fmla="*/ 1164 w 1164"/>
                                <a:gd name="T171" fmla="*/ 1584 h 1584"/>
                              </a:gdLst>
                              <a:ahLst/>
                              <a:cxnLst>
                                <a:cxn ang="T112">
                                  <a:pos x="T0" y="T1"/>
                                </a:cxn>
                                <a:cxn ang="T113">
                                  <a:pos x="T2" y="T3"/>
                                </a:cxn>
                                <a:cxn ang="T114">
                                  <a:pos x="T4" y="T5"/>
                                </a:cxn>
                                <a:cxn ang="T115">
                                  <a:pos x="T6" y="T7"/>
                                </a:cxn>
                                <a:cxn ang="T116">
                                  <a:pos x="T8" y="T9"/>
                                </a:cxn>
                                <a:cxn ang="T117">
                                  <a:pos x="T10" y="T11"/>
                                </a:cxn>
                                <a:cxn ang="T118">
                                  <a:pos x="T12" y="T13"/>
                                </a:cxn>
                                <a:cxn ang="T119">
                                  <a:pos x="T14" y="T15"/>
                                </a:cxn>
                                <a:cxn ang="T120">
                                  <a:pos x="T16" y="T17"/>
                                </a:cxn>
                                <a:cxn ang="T121">
                                  <a:pos x="T18" y="T19"/>
                                </a:cxn>
                                <a:cxn ang="T122">
                                  <a:pos x="T20" y="T21"/>
                                </a:cxn>
                                <a:cxn ang="T123">
                                  <a:pos x="T22" y="T23"/>
                                </a:cxn>
                                <a:cxn ang="T124">
                                  <a:pos x="T24" y="T25"/>
                                </a:cxn>
                                <a:cxn ang="T125">
                                  <a:pos x="T26" y="T27"/>
                                </a:cxn>
                                <a:cxn ang="T126">
                                  <a:pos x="T28" y="T29"/>
                                </a:cxn>
                                <a:cxn ang="T127">
                                  <a:pos x="T30" y="T31"/>
                                </a:cxn>
                                <a:cxn ang="T128">
                                  <a:pos x="T32" y="T33"/>
                                </a:cxn>
                                <a:cxn ang="T129">
                                  <a:pos x="T34" y="T35"/>
                                </a:cxn>
                                <a:cxn ang="T130">
                                  <a:pos x="T36" y="T37"/>
                                </a:cxn>
                                <a:cxn ang="T131">
                                  <a:pos x="T38" y="T39"/>
                                </a:cxn>
                                <a:cxn ang="T132">
                                  <a:pos x="T40" y="T41"/>
                                </a:cxn>
                                <a:cxn ang="T133">
                                  <a:pos x="T42" y="T43"/>
                                </a:cxn>
                                <a:cxn ang="T134">
                                  <a:pos x="T44" y="T45"/>
                                </a:cxn>
                                <a:cxn ang="T135">
                                  <a:pos x="T46" y="T47"/>
                                </a:cxn>
                                <a:cxn ang="T136">
                                  <a:pos x="T48" y="T49"/>
                                </a:cxn>
                                <a:cxn ang="T137">
                                  <a:pos x="T50" y="T51"/>
                                </a:cxn>
                                <a:cxn ang="T138">
                                  <a:pos x="T52" y="T53"/>
                                </a:cxn>
                                <a:cxn ang="T139">
                                  <a:pos x="T54" y="T55"/>
                                </a:cxn>
                                <a:cxn ang="T140">
                                  <a:pos x="T56" y="T57"/>
                                </a:cxn>
                                <a:cxn ang="T141">
                                  <a:pos x="T58" y="T59"/>
                                </a:cxn>
                                <a:cxn ang="T142">
                                  <a:pos x="T60" y="T61"/>
                                </a:cxn>
                                <a:cxn ang="T143">
                                  <a:pos x="T62" y="T63"/>
                                </a:cxn>
                                <a:cxn ang="T144">
                                  <a:pos x="T64" y="T65"/>
                                </a:cxn>
                                <a:cxn ang="T145">
                                  <a:pos x="T66" y="T67"/>
                                </a:cxn>
                                <a:cxn ang="T146">
                                  <a:pos x="T68" y="T69"/>
                                </a:cxn>
                                <a:cxn ang="T147">
                                  <a:pos x="T70" y="T71"/>
                                </a:cxn>
                                <a:cxn ang="T148">
                                  <a:pos x="T72" y="T73"/>
                                </a:cxn>
                                <a:cxn ang="T149">
                                  <a:pos x="T74" y="T75"/>
                                </a:cxn>
                                <a:cxn ang="T150">
                                  <a:pos x="T76" y="T77"/>
                                </a:cxn>
                                <a:cxn ang="T151">
                                  <a:pos x="T78" y="T79"/>
                                </a:cxn>
                                <a:cxn ang="T152">
                                  <a:pos x="T80" y="T81"/>
                                </a:cxn>
                                <a:cxn ang="T153">
                                  <a:pos x="T82" y="T83"/>
                                </a:cxn>
                                <a:cxn ang="T154">
                                  <a:pos x="T84" y="T85"/>
                                </a:cxn>
                                <a:cxn ang="T155">
                                  <a:pos x="T86" y="T87"/>
                                </a:cxn>
                                <a:cxn ang="T156">
                                  <a:pos x="T88" y="T89"/>
                                </a:cxn>
                                <a:cxn ang="T157">
                                  <a:pos x="T90" y="T91"/>
                                </a:cxn>
                                <a:cxn ang="T158">
                                  <a:pos x="T92" y="T93"/>
                                </a:cxn>
                                <a:cxn ang="T159">
                                  <a:pos x="T94" y="T95"/>
                                </a:cxn>
                                <a:cxn ang="T160">
                                  <a:pos x="T96" y="T97"/>
                                </a:cxn>
                                <a:cxn ang="T161">
                                  <a:pos x="T98" y="T99"/>
                                </a:cxn>
                                <a:cxn ang="T162">
                                  <a:pos x="T100" y="T101"/>
                                </a:cxn>
                                <a:cxn ang="T163">
                                  <a:pos x="T102" y="T103"/>
                                </a:cxn>
                                <a:cxn ang="T164">
                                  <a:pos x="T104" y="T105"/>
                                </a:cxn>
                                <a:cxn ang="T165">
                                  <a:pos x="T106" y="T107"/>
                                </a:cxn>
                                <a:cxn ang="T166">
                                  <a:pos x="T108" y="T109"/>
                                </a:cxn>
                                <a:cxn ang="T167">
                                  <a:pos x="T110" y="T111"/>
                                </a:cxn>
                              </a:cxnLst>
                              <a:rect l="T168" t="T169" r="T170" b="T171"/>
                              <a:pathLst>
                                <a:path w="1164" h="1584">
                                  <a:moveTo>
                                    <a:pt x="894" y="24"/>
                                  </a:moveTo>
                                  <a:lnTo>
                                    <a:pt x="894" y="48"/>
                                  </a:lnTo>
                                  <a:lnTo>
                                    <a:pt x="888" y="60"/>
                                  </a:lnTo>
                                  <a:lnTo>
                                    <a:pt x="882" y="66"/>
                                  </a:lnTo>
                                  <a:lnTo>
                                    <a:pt x="864" y="66"/>
                                  </a:lnTo>
                                  <a:lnTo>
                                    <a:pt x="858" y="72"/>
                                  </a:lnTo>
                                  <a:lnTo>
                                    <a:pt x="846" y="72"/>
                                  </a:lnTo>
                                  <a:lnTo>
                                    <a:pt x="834" y="84"/>
                                  </a:lnTo>
                                  <a:lnTo>
                                    <a:pt x="822" y="108"/>
                                  </a:lnTo>
                                  <a:lnTo>
                                    <a:pt x="816" y="114"/>
                                  </a:lnTo>
                                  <a:lnTo>
                                    <a:pt x="798" y="114"/>
                                  </a:lnTo>
                                  <a:lnTo>
                                    <a:pt x="792" y="108"/>
                                  </a:lnTo>
                                  <a:lnTo>
                                    <a:pt x="786" y="96"/>
                                  </a:lnTo>
                                  <a:lnTo>
                                    <a:pt x="780" y="90"/>
                                  </a:lnTo>
                                  <a:lnTo>
                                    <a:pt x="660" y="84"/>
                                  </a:lnTo>
                                  <a:lnTo>
                                    <a:pt x="660" y="72"/>
                                  </a:lnTo>
                                  <a:lnTo>
                                    <a:pt x="654" y="72"/>
                                  </a:lnTo>
                                  <a:lnTo>
                                    <a:pt x="636" y="90"/>
                                  </a:lnTo>
                                  <a:lnTo>
                                    <a:pt x="210" y="84"/>
                                  </a:lnTo>
                                  <a:lnTo>
                                    <a:pt x="210" y="246"/>
                                  </a:lnTo>
                                  <a:lnTo>
                                    <a:pt x="138" y="246"/>
                                  </a:lnTo>
                                  <a:lnTo>
                                    <a:pt x="144" y="600"/>
                                  </a:lnTo>
                                  <a:lnTo>
                                    <a:pt x="132" y="600"/>
                                  </a:lnTo>
                                  <a:lnTo>
                                    <a:pt x="120" y="594"/>
                                  </a:lnTo>
                                  <a:lnTo>
                                    <a:pt x="78" y="594"/>
                                  </a:lnTo>
                                  <a:lnTo>
                                    <a:pt x="66" y="606"/>
                                  </a:lnTo>
                                  <a:lnTo>
                                    <a:pt x="72" y="612"/>
                                  </a:lnTo>
                                  <a:lnTo>
                                    <a:pt x="72" y="624"/>
                                  </a:lnTo>
                                  <a:lnTo>
                                    <a:pt x="78" y="630"/>
                                  </a:lnTo>
                                  <a:lnTo>
                                    <a:pt x="78" y="636"/>
                                  </a:lnTo>
                                  <a:lnTo>
                                    <a:pt x="72" y="642"/>
                                  </a:lnTo>
                                  <a:lnTo>
                                    <a:pt x="60" y="648"/>
                                  </a:lnTo>
                                  <a:lnTo>
                                    <a:pt x="48" y="660"/>
                                  </a:lnTo>
                                  <a:lnTo>
                                    <a:pt x="48" y="678"/>
                                  </a:lnTo>
                                  <a:lnTo>
                                    <a:pt x="36" y="678"/>
                                  </a:lnTo>
                                  <a:lnTo>
                                    <a:pt x="42" y="702"/>
                                  </a:lnTo>
                                  <a:lnTo>
                                    <a:pt x="48" y="720"/>
                                  </a:lnTo>
                                  <a:lnTo>
                                    <a:pt x="30" y="732"/>
                                  </a:lnTo>
                                  <a:lnTo>
                                    <a:pt x="12" y="750"/>
                                  </a:lnTo>
                                  <a:lnTo>
                                    <a:pt x="18" y="756"/>
                                  </a:lnTo>
                                  <a:lnTo>
                                    <a:pt x="30" y="780"/>
                                  </a:lnTo>
                                  <a:lnTo>
                                    <a:pt x="30" y="792"/>
                                  </a:lnTo>
                                  <a:lnTo>
                                    <a:pt x="18" y="804"/>
                                  </a:lnTo>
                                  <a:lnTo>
                                    <a:pt x="6" y="810"/>
                                  </a:lnTo>
                                  <a:lnTo>
                                    <a:pt x="0" y="822"/>
                                  </a:lnTo>
                                  <a:lnTo>
                                    <a:pt x="0" y="840"/>
                                  </a:lnTo>
                                  <a:lnTo>
                                    <a:pt x="6" y="846"/>
                                  </a:lnTo>
                                  <a:lnTo>
                                    <a:pt x="18" y="846"/>
                                  </a:lnTo>
                                  <a:lnTo>
                                    <a:pt x="24" y="840"/>
                                  </a:lnTo>
                                  <a:lnTo>
                                    <a:pt x="36" y="840"/>
                                  </a:lnTo>
                                  <a:lnTo>
                                    <a:pt x="42" y="846"/>
                                  </a:lnTo>
                                  <a:lnTo>
                                    <a:pt x="42" y="888"/>
                                  </a:lnTo>
                                  <a:lnTo>
                                    <a:pt x="60" y="900"/>
                                  </a:lnTo>
                                  <a:lnTo>
                                    <a:pt x="42" y="906"/>
                                  </a:lnTo>
                                  <a:lnTo>
                                    <a:pt x="48" y="930"/>
                                  </a:lnTo>
                                  <a:lnTo>
                                    <a:pt x="54" y="930"/>
                                  </a:lnTo>
                                  <a:lnTo>
                                    <a:pt x="66" y="936"/>
                                  </a:lnTo>
                                  <a:lnTo>
                                    <a:pt x="78" y="954"/>
                                  </a:lnTo>
                                  <a:lnTo>
                                    <a:pt x="84" y="960"/>
                                  </a:lnTo>
                                  <a:lnTo>
                                    <a:pt x="84" y="966"/>
                                  </a:lnTo>
                                  <a:lnTo>
                                    <a:pt x="72" y="966"/>
                                  </a:lnTo>
                                  <a:lnTo>
                                    <a:pt x="72" y="990"/>
                                  </a:lnTo>
                                  <a:lnTo>
                                    <a:pt x="102" y="1020"/>
                                  </a:lnTo>
                                  <a:lnTo>
                                    <a:pt x="108" y="1032"/>
                                  </a:lnTo>
                                  <a:lnTo>
                                    <a:pt x="120" y="1044"/>
                                  </a:lnTo>
                                  <a:lnTo>
                                    <a:pt x="126" y="1062"/>
                                  </a:lnTo>
                                  <a:lnTo>
                                    <a:pt x="132" y="1074"/>
                                  </a:lnTo>
                                  <a:lnTo>
                                    <a:pt x="132" y="1104"/>
                                  </a:lnTo>
                                  <a:lnTo>
                                    <a:pt x="126" y="1110"/>
                                  </a:lnTo>
                                  <a:lnTo>
                                    <a:pt x="120" y="1122"/>
                                  </a:lnTo>
                                  <a:lnTo>
                                    <a:pt x="114" y="1128"/>
                                  </a:lnTo>
                                  <a:lnTo>
                                    <a:pt x="114" y="1134"/>
                                  </a:lnTo>
                                  <a:lnTo>
                                    <a:pt x="120" y="1140"/>
                                  </a:lnTo>
                                  <a:lnTo>
                                    <a:pt x="126" y="1140"/>
                                  </a:lnTo>
                                  <a:lnTo>
                                    <a:pt x="120" y="1158"/>
                                  </a:lnTo>
                                  <a:lnTo>
                                    <a:pt x="168" y="1164"/>
                                  </a:lnTo>
                                  <a:lnTo>
                                    <a:pt x="168" y="1194"/>
                                  </a:lnTo>
                                  <a:lnTo>
                                    <a:pt x="192" y="1206"/>
                                  </a:lnTo>
                                  <a:lnTo>
                                    <a:pt x="222" y="1206"/>
                                  </a:lnTo>
                                  <a:lnTo>
                                    <a:pt x="222" y="1224"/>
                                  </a:lnTo>
                                  <a:lnTo>
                                    <a:pt x="228" y="1224"/>
                                  </a:lnTo>
                                  <a:lnTo>
                                    <a:pt x="240" y="1230"/>
                                  </a:lnTo>
                                  <a:lnTo>
                                    <a:pt x="252" y="1242"/>
                                  </a:lnTo>
                                  <a:lnTo>
                                    <a:pt x="252" y="1248"/>
                                  </a:lnTo>
                                  <a:lnTo>
                                    <a:pt x="246" y="1248"/>
                                  </a:lnTo>
                                  <a:lnTo>
                                    <a:pt x="246" y="1254"/>
                                  </a:lnTo>
                                  <a:lnTo>
                                    <a:pt x="240" y="1254"/>
                                  </a:lnTo>
                                  <a:lnTo>
                                    <a:pt x="240" y="1260"/>
                                  </a:lnTo>
                                  <a:lnTo>
                                    <a:pt x="252" y="1272"/>
                                  </a:lnTo>
                                  <a:lnTo>
                                    <a:pt x="264" y="1278"/>
                                  </a:lnTo>
                                  <a:lnTo>
                                    <a:pt x="270" y="1278"/>
                                  </a:lnTo>
                                  <a:lnTo>
                                    <a:pt x="282" y="1284"/>
                                  </a:lnTo>
                                  <a:lnTo>
                                    <a:pt x="294" y="1296"/>
                                  </a:lnTo>
                                  <a:lnTo>
                                    <a:pt x="300" y="1308"/>
                                  </a:lnTo>
                                  <a:lnTo>
                                    <a:pt x="306" y="1314"/>
                                  </a:lnTo>
                                  <a:lnTo>
                                    <a:pt x="306" y="1320"/>
                                  </a:lnTo>
                                  <a:lnTo>
                                    <a:pt x="324" y="1320"/>
                                  </a:lnTo>
                                  <a:lnTo>
                                    <a:pt x="330" y="1326"/>
                                  </a:lnTo>
                                  <a:lnTo>
                                    <a:pt x="330" y="1338"/>
                                  </a:lnTo>
                                  <a:lnTo>
                                    <a:pt x="318" y="1338"/>
                                  </a:lnTo>
                                  <a:lnTo>
                                    <a:pt x="318" y="1344"/>
                                  </a:lnTo>
                                  <a:lnTo>
                                    <a:pt x="330" y="1356"/>
                                  </a:lnTo>
                                  <a:lnTo>
                                    <a:pt x="330" y="1374"/>
                                  </a:lnTo>
                                  <a:lnTo>
                                    <a:pt x="354" y="1380"/>
                                  </a:lnTo>
                                  <a:lnTo>
                                    <a:pt x="360" y="1386"/>
                                  </a:lnTo>
                                  <a:lnTo>
                                    <a:pt x="372" y="1392"/>
                                  </a:lnTo>
                                  <a:lnTo>
                                    <a:pt x="378" y="1398"/>
                                  </a:lnTo>
                                  <a:lnTo>
                                    <a:pt x="384" y="1410"/>
                                  </a:lnTo>
                                  <a:lnTo>
                                    <a:pt x="384" y="1434"/>
                                  </a:lnTo>
                                  <a:lnTo>
                                    <a:pt x="390" y="1446"/>
                                  </a:lnTo>
                                  <a:lnTo>
                                    <a:pt x="420" y="1470"/>
                                  </a:lnTo>
                                  <a:lnTo>
                                    <a:pt x="420" y="1494"/>
                                  </a:lnTo>
                                  <a:lnTo>
                                    <a:pt x="468" y="1518"/>
                                  </a:lnTo>
                                  <a:lnTo>
                                    <a:pt x="474" y="1512"/>
                                  </a:lnTo>
                                  <a:lnTo>
                                    <a:pt x="480" y="1500"/>
                                  </a:lnTo>
                                  <a:lnTo>
                                    <a:pt x="486" y="1494"/>
                                  </a:lnTo>
                                  <a:lnTo>
                                    <a:pt x="498" y="1494"/>
                                  </a:lnTo>
                                  <a:lnTo>
                                    <a:pt x="510" y="1500"/>
                                  </a:lnTo>
                                  <a:lnTo>
                                    <a:pt x="510" y="1506"/>
                                  </a:lnTo>
                                  <a:lnTo>
                                    <a:pt x="522" y="1512"/>
                                  </a:lnTo>
                                  <a:lnTo>
                                    <a:pt x="528" y="1512"/>
                                  </a:lnTo>
                                  <a:lnTo>
                                    <a:pt x="540" y="1500"/>
                                  </a:lnTo>
                                  <a:lnTo>
                                    <a:pt x="540" y="1494"/>
                                  </a:lnTo>
                                  <a:lnTo>
                                    <a:pt x="552" y="1482"/>
                                  </a:lnTo>
                                  <a:lnTo>
                                    <a:pt x="558" y="1488"/>
                                  </a:lnTo>
                                  <a:lnTo>
                                    <a:pt x="570" y="1494"/>
                                  </a:lnTo>
                                  <a:lnTo>
                                    <a:pt x="576" y="1512"/>
                                  </a:lnTo>
                                  <a:lnTo>
                                    <a:pt x="582" y="1524"/>
                                  </a:lnTo>
                                  <a:lnTo>
                                    <a:pt x="594" y="1536"/>
                                  </a:lnTo>
                                  <a:lnTo>
                                    <a:pt x="606" y="1542"/>
                                  </a:lnTo>
                                  <a:lnTo>
                                    <a:pt x="612" y="1548"/>
                                  </a:lnTo>
                                  <a:lnTo>
                                    <a:pt x="618" y="1548"/>
                                  </a:lnTo>
                                  <a:lnTo>
                                    <a:pt x="624" y="1572"/>
                                  </a:lnTo>
                                  <a:lnTo>
                                    <a:pt x="642" y="1572"/>
                                  </a:lnTo>
                                  <a:lnTo>
                                    <a:pt x="660" y="1554"/>
                                  </a:lnTo>
                                  <a:lnTo>
                                    <a:pt x="672" y="1554"/>
                                  </a:lnTo>
                                  <a:lnTo>
                                    <a:pt x="678" y="1560"/>
                                  </a:lnTo>
                                  <a:lnTo>
                                    <a:pt x="690" y="1566"/>
                                  </a:lnTo>
                                  <a:lnTo>
                                    <a:pt x="702" y="1566"/>
                                  </a:lnTo>
                                  <a:lnTo>
                                    <a:pt x="702" y="1560"/>
                                  </a:lnTo>
                                  <a:lnTo>
                                    <a:pt x="708" y="1554"/>
                                  </a:lnTo>
                                  <a:lnTo>
                                    <a:pt x="714" y="1554"/>
                                  </a:lnTo>
                                  <a:lnTo>
                                    <a:pt x="738" y="1584"/>
                                  </a:lnTo>
                                  <a:lnTo>
                                    <a:pt x="756" y="1560"/>
                                  </a:lnTo>
                                  <a:lnTo>
                                    <a:pt x="780" y="1560"/>
                                  </a:lnTo>
                                  <a:lnTo>
                                    <a:pt x="792" y="1548"/>
                                  </a:lnTo>
                                  <a:lnTo>
                                    <a:pt x="804" y="1548"/>
                                  </a:lnTo>
                                  <a:lnTo>
                                    <a:pt x="804" y="1554"/>
                                  </a:lnTo>
                                  <a:lnTo>
                                    <a:pt x="810" y="1560"/>
                                  </a:lnTo>
                                  <a:lnTo>
                                    <a:pt x="834" y="1560"/>
                                  </a:lnTo>
                                  <a:lnTo>
                                    <a:pt x="852" y="1542"/>
                                  </a:lnTo>
                                  <a:lnTo>
                                    <a:pt x="852" y="1536"/>
                                  </a:lnTo>
                                  <a:lnTo>
                                    <a:pt x="858" y="1530"/>
                                  </a:lnTo>
                                  <a:lnTo>
                                    <a:pt x="858" y="1524"/>
                                  </a:lnTo>
                                  <a:lnTo>
                                    <a:pt x="870" y="1524"/>
                                  </a:lnTo>
                                  <a:lnTo>
                                    <a:pt x="888" y="1494"/>
                                  </a:lnTo>
                                  <a:lnTo>
                                    <a:pt x="978" y="1494"/>
                                  </a:lnTo>
                                  <a:lnTo>
                                    <a:pt x="1002" y="1482"/>
                                  </a:lnTo>
                                  <a:lnTo>
                                    <a:pt x="996" y="1464"/>
                                  </a:lnTo>
                                  <a:lnTo>
                                    <a:pt x="996" y="1446"/>
                                  </a:lnTo>
                                  <a:lnTo>
                                    <a:pt x="990" y="1434"/>
                                  </a:lnTo>
                                  <a:lnTo>
                                    <a:pt x="984" y="1428"/>
                                  </a:lnTo>
                                  <a:lnTo>
                                    <a:pt x="966" y="1428"/>
                                  </a:lnTo>
                                  <a:lnTo>
                                    <a:pt x="954" y="1422"/>
                                  </a:lnTo>
                                  <a:lnTo>
                                    <a:pt x="936" y="1386"/>
                                  </a:lnTo>
                                  <a:lnTo>
                                    <a:pt x="936" y="1368"/>
                                  </a:lnTo>
                                  <a:lnTo>
                                    <a:pt x="924" y="1362"/>
                                  </a:lnTo>
                                  <a:lnTo>
                                    <a:pt x="924" y="1326"/>
                                  </a:lnTo>
                                  <a:lnTo>
                                    <a:pt x="912" y="1326"/>
                                  </a:lnTo>
                                  <a:lnTo>
                                    <a:pt x="906" y="1302"/>
                                  </a:lnTo>
                                  <a:lnTo>
                                    <a:pt x="882" y="1302"/>
                                  </a:lnTo>
                                  <a:lnTo>
                                    <a:pt x="876" y="1290"/>
                                  </a:lnTo>
                                  <a:lnTo>
                                    <a:pt x="876" y="1272"/>
                                  </a:lnTo>
                                  <a:lnTo>
                                    <a:pt x="864" y="1266"/>
                                  </a:lnTo>
                                  <a:lnTo>
                                    <a:pt x="858" y="1254"/>
                                  </a:lnTo>
                                  <a:lnTo>
                                    <a:pt x="846" y="1248"/>
                                  </a:lnTo>
                                  <a:lnTo>
                                    <a:pt x="840" y="1242"/>
                                  </a:lnTo>
                                  <a:lnTo>
                                    <a:pt x="816" y="1242"/>
                                  </a:lnTo>
                                  <a:lnTo>
                                    <a:pt x="804" y="1236"/>
                                  </a:lnTo>
                                  <a:lnTo>
                                    <a:pt x="798" y="1236"/>
                                  </a:lnTo>
                                  <a:lnTo>
                                    <a:pt x="798" y="1224"/>
                                  </a:lnTo>
                                  <a:lnTo>
                                    <a:pt x="804" y="1212"/>
                                  </a:lnTo>
                                  <a:lnTo>
                                    <a:pt x="810" y="1206"/>
                                  </a:lnTo>
                                  <a:lnTo>
                                    <a:pt x="804" y="1182"/>
                                  </a:lnTo>
                                  <a:lnTo>
                                    <a:pt x="840" y="1182"/>
                                  </a:lnTo>
                                  <a:lnTo>
                                    <a:pt x="846" y="1188"/>
                                  </a:lnTo>
                                  <a:lnTo>
                                    <a:pt x="852" y="1182"/>
                                  </a:lnTo>
                                  <a:lnTo>
                                    <a:pt x="864" y="1182"/>
                                  </a:lnTo>
                                  <a:lnTo>
                                    <a:pt x="870" y="1176"/>
                                  </a:lnTo>
                                  <a:lnTo>
                                    <a:pt x="870" y="1164"/>
                                  </a:lnTo>
                                  <a:lnTo>
                                    <a:pt x="876" y="1152"/>
                                  </a:lnTo>
                                  <a:lnTo>
                                    <a:pt x="876" y="1116"/>
                                  </a:lnTo>
                                  <a:lnTo>
                                    <a:pt x="870" y="1110"/>
                                  </a:lnTo>
                                  <a:lnTo>
                                    <a:pt x="870" y="1098"/>
                                  </a:lnTo>
                                  <a:lnTo>
                                    <a:pt x="864" y="1086"/>
                                  </a:lnTo>
                                  <a:lnTo>
                                    <a:pt x="864" y="1074"/>
                                  </a:lnTo>
                                  <a:lnTo>
                                    <a:pt x="870" y="1062"/>
                                  </a:lnTo>
                                  <a:lnTo>
                                    <a:pt x="882" y="1056"/>
                                  </a:lnTo>
                                  <a:lnTo>
                                    <a:pt x="888" y="1050"/>
                                  </a:lnTo>
                                  <a:lnTo>
                                    <a:pt x="888" y="1032"/>
                                  </a:lnTo>
                                  <a:lnTo>
                                    <a:pt x="882" y="1020"/>
                                  </a:lnTo>
                                  <a:lnTo>
                                    <a:pt x="882" y="1002"/>
                                  </a:lnTo>
                                  <a:lnTo>
                                    <a:pt x="900" y="984"/>
                                  </a:lnTo>
                                  <a:lnTo>
                                    <a:pt x="906" y="984"/>
                                  </a:lnTo>
                                  <a:lnTo>
                                    <a:pt x="906" y="996"/>
                                  </a:lnTo>
                                  <a:lnTo>
                                    <a:pt x="912" y="1002"/>
                                  </a:lnTo>
                                  <a:lnTo>
                                    <a:pt x="924" y="1002"/>
                                  </a:lnTo>
                                  <a:lnTo>
                                    <a:pt x="930" y="996"/>
                                  </a:lnTo>
                                  <a:lnTo>
                                    <a:pt x="930" y="960"/>
                                  </a:lnTo>
                                  <a:lnTo>
                                    <a:pt x="924" y="954"/>
                                  </a:lnTo>
                                  <a:lnTo>
                                    <a:pt x="924" y="948"/>
                                  </a:lnTo>
                                  <a:lnTo>
                                    <a:pt x="936" y="930"/>
                                  </a:lnTo>
                                  <a:lnTo>
                                    <a:pt x="936" y="906"/>
                                  </a:lnTo>
                                  <a:lnTo>
                                    <a:pt x="942" y="900"/>
                                  </a:lnTo>
                                  <a:lnTo>
                                    <a:pt x="954" y="900"/>
                                  </a:lnTo>
                                  <a:lnTo>
                                    <a:pt x="960" y="894"/>
                                  </a:lnTo>
                                  <a:lnTo>
                                    <a:pt x="960" y="858"/>
                                  </a:lnTo>
                                  <a:lnTo>
                                    <a:pt x="966" y="852"/>
                                  </a:lnTo>
                                  <a:lnTo>
                                    <a:pt x="972" y="840"/>
                                  </a:lnTo>
                                  <a:lnTo>
                                    <a:pt x="978" y="834"/>
                                  </a:lnTo>
                                  <a:lnTo>
                                    <a:pt x="1008" y="834"/>
                                  </a:lnTo>
                                  <a:lnTo>
                                    <a:pt x="1008" y="786"/>
                                  </a:lnTo>
                                  <a:lnTo>
                                    <a:pt x="1014" y="774"/>
                                  </a:lnTo>
                                  <a:lnTo>
                                    <a:pt x="1020" y="768"/>
                                  </a:lnTo>
                                  <a:lnTo>
                                    <a:pt x="1026" y="756"/>
                                  </a:lnTo>
                                  <a:lnTo>
                                    <a:pt x="1032" y="750"/>
                                  </a:lnTo>
                                  <a:lnTo>
                                    <a:pt x="1032" y="708"/>
                                  </a:lnTo>
                                  <a:lnTo>
                                    <a:pt x="1026" y="660"/>
                                  </a:lnTo>
                                  <a:lnTo>
                                    <a:pt x="1020" y="654"/>
                                  </a:lnTo>
                                  <a:lnTo>
                                    <a:pt x="1020" y="636"/>
                                  </a:lnTo>
                                  <a:lnTo>
                                    <a:pt x="1032" y="630"/>
                                  </a:lnTo>
                                  <a:lnTo>
                                    <a:pt x="1038" y="630"/>
                                  </a:lnTo>
                                  <a:lnTo>
                                    <a:pt x="1038" y="594"/>
                                  </a:lnTo>
                                  <a:lnTo>
                                    <a:pt x="1044" y="594"/>
                                  </a:lnTo>
                                  <a:lnTo>
                                    <a:pt x="1050" y="588"/>
                                  </a:lnTo>
                                  <a:lnTo>
                                    <a:pt x="1056" y="576"/>
                                  </a:lnTo>
                                  <a:lnTo>
                                    <a:pt x="1056" y="534"/>
                                  </a:lnTo>
                                  <a:lnTo>
                                    <a:pt x="1050" y="528"/>
                                  </a:lnTo>
                                  <a:lnTo>
                                    <a:pt x="1050" y="516"/>
                                  </a:lnTo>
                                  <a:lnTo>
                                    <a:pt x="1062" y="516"/>
                                  </a:lnTo>
                                  <a:lnTo>
                                    <a:pt x="1068" y="510"/>
                                  </a:lnTo>
                                  <a:lnTo>
                                    <a:pt x="1068" y="492"/>
                                  </a:lnTo>
                                  <a:lnTo>
                                    <a:pt x="1086" y="492"/>
                                  </a:lnTo>
                                  <a:lnTo>
                                    <a:pt x="1092" y="486"/>
                                  </a:lnTo>
                                  <a:lnTo>
                                    <a:pt x="1092" y="480"/>
                                  </a:lnTo>
                                  <a:lnTo>
                                    <a:pt x="1098" y="474"/>
                                  </a:lnTo>
                                  <a:lnTo>
                                    <a:pt x="1098" y="462"/>
                                  </a:lnTo>
                                  <a:lnTo>
                                    <a:pt x="1110" y="462"/>
                                  </a:lnTo>
                                  <a:lnTo>
                                    <a:pt x="1128" y="456"/>
                                  </a:lnTo>
                                  <a:lnTo>
                                    <a:pt x="1152" y="444"/>
                                  </a:lnTo>
                                  <a:lnTo>
                                    <a:pt x="1164" y="420"/>
                                  </a:lnTo>
                                  <a:lnTo>
                                    <a:pt x="1164" y="408"/>
                                  </a:lnTo>
                                  <a:lnTo>
                                    <a:pt x="1128" y="384"/>
                                  </a:lnTo>
                                  <a:lnTo>
                                    <a:pt x="1128" y="378"/>
                                  </a:lnTo>
                                  <a:lnTo>
                                    <a:pt x="1122" y="372"/>
                                  </a:lnTo>
                                  <a:lnTo>
                                    <a:pt x="1122" y="360"/>
                                  </a:lnTo>
                                  <a:lnTo>
                                    <a:pt x="1116" y="354"/>
                                  </a:lnTo>
                                  <a:lnTo>
                                    <a:pt x="1092" y="354"/>
                                  </a:lnTo>
                                  <a:lnTo>
                                    <a:pt x="1080" y="342"/>
                                  </a:lnTo>
                                  <a:lnTo>
                                    <a:pt x="1080" y="330"/>
                                  </a:lnTo>
                                  <a:lnTo>
                                    <a:pt x="1074" y="312"/>
                                  </a:lnTo>
                                  <a:lnTo>
                                    <a:pt x="1074" y="294"/>
                                  </a:lnTo>
                                  <a:lnTo>
                                    <a:pt x="1068" y="282"/>
                                  </a:lnTo>
                                  <a:lnTo>
                                    <a:pt x="1068" y="264"/>
                                  </a:lnTo>
                                  <a:lnTo>
                                    <a:pt x="1062" y="264"/>
                                  </a:lnTo>
                                  <a:lnTo>
                                    <a:pt x="1062" y="240"/>
                                  </a:lnTo>
                                  <a:lnTo>
                                    <a:pt x="1056" y="222"/>
                                  </a:lnTo>
                                  <a:lnTo>
                                    <a:pt x="1056" y="180"/>
                                  </a:lnTo>
                                  <a:lnTo>
                                    <a:pt x="1050" y="168"/>
                                  </a:lnTo>
                                  <a:lnTo>
                                    <a:pt x="1068" y="162"/>
                                  </a:lnTo>
                                  <a:lnTo>
                                    <a:pt x="1038" y="132"/>
                                  </a:lnTo>
                                  <a:lnTo>
                                    <a:pt x="1038" y="90"/>
                                  </a:lnTo>
                                  <a:lnTo>
                                    <a:pt x="1032" y="78"/>
                                  </a:lnTo>
                                  <a:lnTo>
                                    <a:pt x="1026" y="72"/>
                                  </a:lnTo>
                                  <a:lnTo>
                                    <a:pt x="1014" y="66"/>
                                  </a:lnTo>
                                  <a:lnTo>
                                    <a:pt x="984" y="36"/>
                                  </a:lnTo>
                                  <a:lnTo>
                                    <a:pt x="972" y="36"/>
                                  </a:lnTo>
                                  <a:lnTo>
                                    <a:pt x="954" y="18"/>
                                  </a:lnTo>
                                  <a:lnTo>
                                    <a:pt x="948" y="0"/>
                                  </a:lnTo>
                                  <a:lnTo>
                                    <a:pt x="924" y="24"/>
                                  </a:lnTo>
                                  <a:lnTo>
                                    <a:pt x="894" y="24"/>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36" name="Sri Lanka" descr="© INSCALE GmbH, 15.06.2010"/>
                            <a:cNvSpPr>
                              <a:spLocks/>
                            </a:cNvSpPr>
                          </a:nvSpPr>
                          <a:spPr bwMode="gray">
                            <a:xfrm>
                              <a:off x="4034" y="1410"/>
                              <a:ext cx="44" cy="78"/>
                            </a:xfrm>
                            <a:custGeom>
                              <a:avLst/>
                              <a:gdLst>
                                <a:gd name="T0" fmla="*/ 2147483647 w 174"/>
                                <a:gd name="T1" fmla="*/ 2147483647 h 306"/>
                                <a:gd name="T2" fmla="*/ 2147483647 w 174"/>
                                <a:gd name="T3" fmla="*/ 0 h 306"/>
                                <a:gd name="T4" fmla="*/ 2147483647 w 174"/>
                                <a:gd name="T5" fmla="*/ 0 h 306"/>
                                <a:gd name="T6" fmla="*/ 2147483647 w 174"/>
                                <a:gd name="T7" fmla="*/ 2147483647 h 306"/>
                                <a:gd name="T8" fmla="*/ 2147483647 w 174"/>
                                <a:gd name="T9" fmla="*/ 2147483647 h 306"/>
                                <a:gd name="T10" fmla="*/ 2147483647 w 174"/>
                                <a:gd name="T11" fmla="*/ 2147483647 h 306"/>
                                <a:gd name="T12" fmla="*/ 2147483647 w 174"/>
                                <a:gd name="T13" fmla="*/ 2147483647 h 306"/>
                                <a:gd name="T14" fmla="*/ 2147483647 w 174"/>
                                <a:gd name="T15" fmla="*/ 2147483647 h 306"/>
                                <a:gd name="T16" fmla="*/ 2147483647 w 174"/>
                                <a:gd name="T17" fmla="*/ 2147483647 h 306"/>
                                <a:gd name="T18" fmla="*/ 2147483647 w 174"/>
                                <a:gd name="T19" fmla="*/ 2147483647 h 306"/>
                                <a:gd name="T20" fmla="*/ 2147483647 w 174"/>
                                <a:gd name="T21" fmla="*/ 2147483647 h 306"/>
                                <a:gd name="T22" fmla="*/ 2147483647 w 174"/>
                                <a:gd name="T23" fmla="*/ 2147483647 h 306"/>
                                <a:gd name="T24" fmla="*/ 2147483647 w 174"/>
                                <a:gd name="T25" fmla="*/ 2147483647 h 306"/>
                                <a:gd name="T26" fmla="*/ 2147483647 w 174"/>
                                <a:gd name="T27" fmla="*/ 2147483647 h 306"/>
                                <a:gd name="T28" fmla="*/ 2147483647 w 174"/>
                                <a:gd name="T29" fmla="*/ 2147483647 h 306"/>
                                <a:gd name="T30" fmla="*/ 2147483647 w 174"/>
                                <a:gd name="T31" fmla="*/ 2147483647 h 306"/>
                                <a:gd name="T32" fmla="*/ 2147483647 w 174"/>
                                <a:gd name="T33" fmla="*/ 2147483647 h 306"/>
                                <a:gd name="T34" fmla="*/ 2147483647 w 174"/>
                                <a:gd name="T35" fmla="*/ 2147483647 h 306"/>
                                <a:gd name="T36" fmla="*/ 2147483647 w 174"/>
                                <a:gd name="T37" fmla="*/ 2147483647 h 306"/>
                                <a:gd name="T38" fmla="*/ 2147483647 w 174"/>
                                <a:gd name="T39" fmla="*/ 2147483647 h 306"/>
                                <a:gd name="T40" fmla="*/ 0 w 174"/>
                                <a:gd name="T41" fmla="*/ 2147483647 h 306"/>
                                <a:gd name="T42" fmla="*/ 0 w 174"/>
                                <a:gd name="T43" fmla="*/ 2147483647 h 306"/>
                                <a:gd name="T44" fmla="*/ 2147483647 w 174"/>
                                <a:gd name="T45" fmla="*/ 2147483647 h 306"/>
                                <a:gd name="T46" fmla="*/ 2147483647 w 174"/>
                                <a:gd name="T47" fmla="*/ 2147483647 h 306"/>
                                <a:gd name="T48" fmla="*/ 2147483647 w 174"/>
                                <a:gd name="T49" fmla="*/ 2147483647 h 306"/>
                                <a:gd name="T50" fmla="*/ 2147483647 w 174"/>
                                <a:gd name="T51" fmla="*/ 2147483647 h 306"/>
                                <a:gd name="T52" fmla="*/ 2147483647 w 174"/>
                                <a:gd name="T53" fmla="*/ 2147483647 h 306"/>
                                <a:gd name="T54" fmla="*/ 0 w 174"/>
                                <a:gd name="T55" fmla="*/ 2147483647 h 306"/>
                                <a:gd name="T56" fmla="*/ 2147483647 w 174"/>
                                <a:gd name="T57" fmla="*/ 2147483647 h 306"/>
                                <a:gd name="T58" fmla="*/ 2147483647 w 174"/>
                                <a:gd name="T59" fmla="*/ 2147483647 h 30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w 174"/>
                                <a:gd name="T91" fmla="*/ 0 h 306"/>
                                <a:gd name="T92" fmla="*/ 174 w 174"/>
                                <a:gd name="T93" fmla="*/ 306 h 306"/>
                              </a:gdLst>
                              <a:ahLst/>
                              <a:cxnLst>
                                <a:cxn ang="T60">
                                  <a:pos x="T0" y="T1"/>
                                </a:cxn>
                                <a:cxn ang="T61">
                                  <a:pos x="T2" y="T3"/>
                                </a:cxn>
                                <a:cxn ang="T62">
                                  <a:pos x="T4" y="T5"/>
                                </a:cxn>
                                <a:cxn ang="T63">
                                  <a:pos x="T6" y="T7"/>
                                </a:cxn>
                                <a:cxn ang="T64">
                                  <a:pos x="T8" y="T9"/>
                                </a:cxn>
                                <a:cxn ang="T65">
                                  <a:pos x="T10" y="T11"/>
                                </a:cxn>
                                <a:cxn ang="T66">
                                  <a:pos x="T12" y="T13"/>
                                </a:cxn>
                                <a:cxn ang="T67">
                                  <a:pos x="T14" y="T15"/>
                                </a:cxn>
                                <a:cxn ang="T68">
                                  <a:pos x="T16" y="T17"/>
                                </a:cxn>
                                <a:cxn ang="T69">
                                  <a:pos x="T18" y="T19"/>
                                </a:cxn>
                                <a:cxn ang="T70">
                                  <a:pos x="T20" y="T21"/>
                                </a:cxn>
                                <a:cxn ang="T71">
                                  <a:pos x="T22" y="T23"/>
                                </a:cxn>
                                <a:cxn ang="T72">
                                  <a:pos x="T24" y="T25"/>
                                </a:cxn>
                                <a:cxn ang="T73">
                                  <a:pos x="T26" y="T27"/>
                                </a:cxn>
                                <a:cxn ang="T74">
                                  <a:pos x="T28" y="T29"/>
                                </a:cxn>
                                <a:cxn ang="T75">
                                  <a:pos x="T30" y="T31"/>
                                </a:cxn>
                                <a:cxn ang="T76">
                                  <a:pos x="T32" y="T33"/>
                                </a:cxn>
                                <a:cxn ang="T77">
                                  <a:pos x="T34" y="T35"/>
                                </a:cxn>
                                <a:cxn ang="T78">
                                  <a:pos x="T36" y="T37"/>
                                </a:cxn>
                                <a:cxn ang="T79">
                                  <a:pos x="T38" y="T39"/>
                                </a:cxn>
                                <a:cxn ang="T80">
                                  <a:pos x="T40" y="T41"/>
                                </a:cxn>
                                <a:cxn ang="T81">
                                  <a:pos x="T42" y="T43"/>
                                </a:cxn>
                                <a:cxn ang="T82">
                                  <a:pos x="T44" y="T45"/>
                                </a:cxn>
                                <a:cxn ang="T83">
                                  <a:pos x="T46" y="T47"/>
                                </a:cxn>
                                <a:cxn ang="T84">
                                  <a:pos x="T48" y="T49"/>
                                </a:cxn>
                                <a:cxn ang="T85">
                                  <a:pos x="T50" y="T51"/>
                                </a:cxn>
                                <a:cxn ang="T86">
                                  <a:pos x="T52" y="T53"/>
                                </a:cxn>
                                <a:cxn ang="T87">
                                  <a:pos x="T54" y="T55"/>
                                </a:cxn>
                                <a:cxn ang="T88">
                                  <a:pos x="T56" y="T57"/>
                                </a:cxn>
                                <a:cxn ang="T89">
                                  <a:pos x="T58" y="T59"/>
                                </a:cxn>
                              </a:cxnLst>
                              <a:rect l="T90" t="T91" r="T92" b="T93"/>
                              <a:pathLst>
                                <a:path w="174" h="306">
                                  <a:moveTo>
                                    <a:pt x="24" y="6"/>
                                  </a:moveTo>
                                  <a:lnTo>
                                    <a:pt x="36" y="0"/>
                                  </a:lnTo>
                                  <a:lnTo>
                                    <a:pt x="48" y="0"/>
                                  </a:lnTo>
                                  <a:lnTo>
                                    <a:pt x="66" y="6"/>
                                  </a:lnTo>
                                  <a:lnTo>
                                    <a:pt x="78" y="12"/>
                                  </a:lnTo>
                                  <a:lnTo>
                                    <a:pt x="114" y="66"/>
                                  </a:lnTo>
                                  <a:lnTo>
                                    <a:pt x="132" y="84"/>
                                  </a:lnTo>
                                  <a:lnTo>
                                    <a:pt x="126" y="120"/>
                                  </a:lnTo>
                                  <a:lnTo>
                                    <a:pt x="150" y="114"/>
                                  </a:lnTo>
                                  <a:lnTo>
                                    <a:pt x="156" y="168"/>
                                  </a:lnTo>
                                  <a:lnTo>
                                    <a:pt x="162" y="174"/>
                                  </a:lnTo>
                                  <a:lnTo>
                                    <a:pt x="168" y="198"/>
                                  </a:lnTo>
                                  <a:lnTo>
                                    <a:pt x="174" y="228"/>
                                  </a:lnTo>
                                  <a:lnTo>
                                    <a:pt x="174" y="258"/>
                                  </a:lnTo>
                                  <a:lnTo>
                                    <a:pt x="156" y="276"/>
                                  </a:lnTo>
                                  <a:lnTo>
                                    <a:pt x="120" y="294"/>
                                  </a:lnTo>
                                  <a:lnTo>
                                    <a:pt x="84" y="306"/>
                                  </a:lnTo>
                                  <a:lnTo>
                                    <a:pt x="48" y="306"/>
                                  </a:lnTo>
                                  <a:lnTo>
                                    <a:pt x="24" y="282"/>
                                  </a:lnTo>
                                  <a:lnTo>
                                    <a:pt x="12" y="240"/>
                                  </a:lnTo>
                                  <a:lnTo>
                                    <a:pt x="0" y="192"/>
                                  </a:lnTo>
                                  <a:lnTo>
                                    <a:pt x="0" y="156"/>
                                  </a:lnTo>
                                  <a:lnTo>
                                    <a:pt x="12" y="138"/>
                                  </a:lnTo>
                                  <a:lnTo>
                                    <a:pt x="18" y="132"/>
                                  </a:lnTo>
                                  <a:lnTo>
                                    <a:pt x="24" y="120"/>
                                  </a:lnTo>
                                  <a:lnTo>
                                    <a:pt x="30" y="102"/>
                                  </a:lnTo>
                                  <a:lnTo>
                                    <a:pt x="30" y="78"/>
                                  </a:lnTo>
                                  <a:lnTo>
                                    <a:pt x="0" y="36"/>
                                  </a:lnTo>
                                  <a:lnTo>
                                    <a:pt x="24" y="36"/>
                                  </a:lnTo>
                                  <a:lnTo>
                                    <a:pt x="24" y="6"/>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37" name="Spain" descr="© INSCALE GmbH, 15.06.2010"/>
                            <a:cNvSpPr>
                              <a:spLocks noEditPoints="1"/>
                            </a:cNvSpPr>
                          </a:nvSpPr>
                          <a:spPr bwMode="gray">
                            <a:xfrm>
                              <a:off x="2450" y="707"/>
                              <a:ext cx="224" cy="158"/>
                            </a:xfrm>
                            <a:custGeom>
                              <a:avLst/>
                              <a:gdLst>
                                <a:gd name="T0" fmla="*/ 2147483647 w 876"/>
                                <a:gd name="T1" fmla="*/ 2147483647 h 618"/>
                                <a:gd name="T2" fmla="*/ 2147483647 w 876"/>
                                <a:gd name="T3" fmla="*/ 2147483647 h 618"/>
                                <a:gd name="T4" fmla="*/ 2147483647 w 876"/>
                                <a:gd name="T5" fmla="*/ 2147483647 h 618"/>
                                <a:gd name="T6" fmla="*/ 2147483647 w 876"/>
                                <a:gd name="T7" fmla="*/ 2147483647 h 618"/>
                                <a:gd name="T8" fmla="*/ 2147483647 w 876"/>
                                <a:gd name="T9" fmla="*/ 2147483647 h 618"/>
                                <a:gd name="T10" fmla="*/ 2147483647 w 876"/>
                                <a:gd name="T11" fmla="*/ 2147483647 h 618"/>
                                <a:gd name="T12" fmla="*/ 2147483647 w 876"/>
                                <a:gd name="T13" fmla="*/ 2147483647 h 618"/>
                                <a:gd name="T14" fmla="*/ 2147483647 w 876"/>
                                <a:gd name="T15" fmla="*/ 2147483647 h 618"/>
                                <a:gd name="T16" fmla="*/ 2147483647 w 876"/>
                                <a:gd name="T17" fmla="*/ 2147483647 h 618"/>
                                <a:gd name="T18" fmla="*/ 2147483647 w 876"/>
                                <a:gd name="T19" fmla="*/ 2147483647 h 618"/>
                                <a:gd name="T20" fmla="*/ 2147483647 w 876"/>
                                <a:gd name="T21" fmla="*/ 2147483647 h 618"/>
                                <a:gd name="T22" fmla="*/ 2147483647 w 876"/>
                                <a:gd name="T23" fmla="*/ 2147483647 h 618"/>
                                <a:gd name="T24" fmla="*/ 2147483647 w 876"/>
                                <a:gd name="T25" fmla="*/ 2147483647 h 618"/>
                                <a:gd name="T26" fmla="*/ 2147483647 w 876"/>
                                <a:gd name="T27" fmla="*/ 2147483647 h 618"/>
                                <a:gd name="T28" fmla="*/ 2147483647 w 876"/>
                                <a:gd name="T29" fmla="*/ 2147483647 h 618"/>
                                <a:gd name="T30" fmla="*/ 2147483647 w 876"/>
                                <a:gd name="T31" fmla="*/ 2147483647 h 618"/>
                                <a:gd name="T32" fmla="*/ 2147483647 w 876"/>
                                <a:gd name="T33" fmla="*/ 2147483647 h 618"/>
                                <a:gd name="T34" fmla="*/ 2147483647 w 876"/>
                                <a:gd name="T35" fmla="*/ 2147483647 h 618"/>
                                <a:gd name="T36" fmla="*/ 2147483647 w 876"/>
                                <a:gd name="T37" fmla="*/ 2147483647 h 618"/>
                                <a:gd name="T38" fmla="*/ 2147483647 w 876"/>
                                <a:gd name="T39" fmla="*/ 2147483647 h 618"/>
                                <a:gd name="T40" fmla="*/ 2147483647 w 876"/>
                                <a:gd name="T41" fmla="*/ 0 h 618"/>
                                <a:gd name="T42" fmla="*/ 2147483647 w 876"/>
                                <a:gd name="T43" fmla="*/ 2147483647 h 618"/>
                                <a:gd name="T44" fmla="*/ 0 w 876"/>
                                <a:gd name="T45" fmla="*/ 2147483647 h 618"/>
                                <a:gd name="T46" fmla="*/ 2147483647 w 876"/>
                                <a:gd name="T47" fmla="*/ 2147483647 h 618"/>
                                <a:gd name="T48" fmla="*/ 2147483647 w 876"/>
                                <a:gd name="T49" fmla="*/ 2147483647 h 618"/>
                                <a:gd name="T50" fmla="*/ 2147483647 w 876"/>
                                <a:gd name="T51" fmla="*/ 2147483647 h 618"/>
                                <a:gd name="T52" fmla="*/ 2147483647 w 876"/>
                                <a:gd name="T53" fmla="*/ 2147483647 h 618"/>
                                <a:gd name="T54" fmla="*/ 2147483647 w 876"/>
                                <a:gd name="T55" fmla="*/ 2147483647 h 618"/>
                                <a:gd name="T56" fmla="*/ 2147483647 w 876"/>
                                <a:gd name="T57" fmla="*/ 2147483647 h 618"/>
                                <a:gd name="T58" fmla="*/ 2147483647 w 876"/>
                                <a:gd name="T59" fmla="*/ 2147483647 h 618"/>
                                <a:gd name="T60" fmla="*/ 2147483647 w 876"/>
                                <a:gd name="T61" fmla="*/ 2147483647 h 618"/>
                                <a:gd name="T62" fmla="*/ 2147483647 w 876"/>
                                <a:gd name="T63" fmla="*/ 2147483647 h 618"/>
                                <a:gd name="T64" fmla="*/ 2147483647 w 876"/>
                                <a:gd name="T65" fmla="*/ 2147483647 h 618"/>
                                <a:gd name="T66" fmla="*/ 2147483647 w 876"/>
                                <a:gd name="T67" fmla="*/ 2147483647 h 618"/>
                                <a:gd name="T68" fmla="*/ 2147483647 w 876"/>
                                <a:gd name="T69" fmla="*/ 2147483647 h 618"/>
                                <a:gd name="T70" fmla="*/ 2147483647 w 876"/>
                                <a:gd name="T71" fmla="*/ 2147483647 h 618"/>
                                <a:gd name="T72" fmla="*/ 2147483647 w 876"/>
                                <a:gd name="T73" fmla="*/ 2147483647 h 618"/>
                                <a:gd name="T74" fmla="*/ 2147483647 w 876"/>
                                <a:gd name="T75" fmla="*/ 2147483647 h 618"/>
                                <a:gd name="T76" fmla="*/ 2147483647 w 876"/>
                                <a:gd name="T77" fmla="*/ 2147483647 h 618"/>
                                <a:gd name="T78" fmla="*/ 2147483647 w 876"/>
                                <a:gd name="T79" fmla="*/ 2147483647 h 618"/>
                                <a:gd name="T80" fmla="*/ 2147483647 w 876"/>
                                <a:gd name="T81" fmla="*/ 2147483647 h 618"/>
                                <a:gd name="T82" fmla="*/ 2147483647 w 876"/>
                                <a:gd name="T83" fmla="*/ 2147483647 h 618"/>
                                <a:gd name="T84" fmla="*/ 2147483647 w 876"/>
                                <a:gd name="T85" fmla="*/ 2147483647 h 618"/>
                                <a:gd name="T86" fmla="*/ 2147483647 w 876"/>
                                <a:gd name="T87" fmla="*/ 2147483647 h 618"/>
                                <a:gd name="T88" fmla="*/ 2147483647 w 876"/>
                                <a:gd name="T89" fmla="*/ 2147483647 h 618"/>
                                <a:gd name="T90" fmla="*/ 2147483647 w 876"/>
                                <a:gd name="T91" fmla="*/ 2147483647 h 618"/>
                                <a:gd name="T92" fmla="*/ 2147483647 w 876"/>
                                <a:gd name="T93" fmla="*/ 2147483647 h 618"/>
                                <a:gd name="T94" fmla="*/ 2147483647 w 876"/>
                                <a:gd name="T95" fmla="*/ 2147483647 h 618"/>
                                <a:gd name="T96" fmla="*/ 2147483647 w 876"/>
                                <a:gd name="T97" fmla="*/ 2147483647 h 618"/>
                                <a:gd name="T98" fmla="*/ 2147483647 w 876"/>
                                <a:gd name="T99" fmla="*/ 2147483647 h 618"/>
                                <a:gd name="T100" fmla="*/ 2147483647 w 876"/>
                                <a:gd name="T101" fmla="*/ 2147483647 h 618"/>
                                <a:gd name="T102" fmla="*/ 2147483647 w 876"/>
                                <a:gd name="T103" fmla="*/ 2147483647 h 618"/>
                                <a:gd name="T104" fmla="*/ 2147483647 w 876"/>
                                <a:gd name="T105" fmla="*/ 2147483647 h 618"/>
                                <a:gd name="T106" fmla="*/ 2147483647 w 876"/>
                                <a:gd name="T107" fmla="*/ 2147483647 h 618"/>
                                <a:gd name="T108" fmla="*/ 2147483647 w 876"/>
                                <a:gd name="T109" fmla="*/ 2147483647 h 618"/>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w 876"/>
                                <a:gd name="T166" fmla="*/ 0 h 618"/>
                                <a:gd name="T167" fmla="*/ 876 w 876"/>
                                <a:gd name="T168" fmla="*/ 618 h 618"/>
                              </a:gdLst>
                              <a:ahLst/>
                              <a:cxnLst>
                                <a:cxn ang="T110">
                                  <a:pos x="T0" y="T1"/>
                                </a:cxn>
                                <a:cxn ang="T111">
                                  <a:pos x="T2" y="T3"/>
                                </a:cxn>
                                <a:cxn ang="T112">
                                  <a:pos x="T4" y="T5"/>
                                </a:cxn>
                                <a:cxn ang="T113">
                                  <a:pos x="T6" y="T7"/>
                                </a:cxn>
                                <a:cxn ang="T114">
                                  <a:pos x="T8" y="T9"/>
                                </a:cxn>
                                <a:cxn ang="T115">
                                  <a:pos x="T10" y="T11"/>
                                </a:cxn>
                                <a:cxn ang="T116">
                                  <a:pos x="T12" y="T13"/>
                                </a:cxn>
                                <a:cxn ang="T117">
                                  <a:pos x="T14" y="T15"/>
                                </a:cxn>
                                <a:cxn ang="T118">
                                  <a:pos x="T16" y="T17"/>
                                </a:cxn>
                                <a:cxn ang="T119">
                                  <a:pos x="T18" y="T19"/>
                                </a:cxn>
                                <a:cxn ang="T120">
                                  <a:pos x="T20" y="T21"/>
                                </a:cxn>
                                <a:cxn ang="T121">
                                  <a:pos x="T22" y="T23"/>
                                </a:cxn>
                                <a:cxn ang="T122">
                                  <a:pos x="T24" y="T25"/>
                                </a:cxn>
                                <a:cxn ang="T123">
                                  <a:pos x="T26" y="T27"/>
                                </a:cxn>
                                <a:cxn ang="T124">
                                  <a:pos x="T28" y="T29"/>
                                </a:cxn>
                                <a:cxn ang="T125">
                                  <a:pos x="T30" y="T31"/>
                                </a:cxn>
                                <a:cxn ang="T126">
                                  <a:pos x="T32" y="T33"/>
                                </a:cxn>
                                <a:cxn ang="T127">
                                  <a:pos x="T34" y="T35"/>
                                </a:cxn>
                                <a:cxn ang="T128">
                                  <a:pos x="T36" y="T37"/>
                                </a:cxn>
                                <a:cxn ang="T129">
                                  <a:pos x="T38" y="T39"/>
                                </a:cxn>
                                <a:cxn ang="T130">
                                  <a:pos x="T40" y="T41"/>
                                </a:cxn>
                                <a:cxn ang="T131">
                                  <a:pos x="T42" y="T43"/>
                                </a:cxn>
                                <a:cxn ang="T132">
                                  <a:pos x="T44" y="T45"/>
                                </a:cxn>
                                <a:cxn ang="T133">
                                  <a:pos x="T46" y="T47"/>
                                </a:cxn>
                                <a:cxn ang="T134">
                                  <a:pos x="T48" y="T49"/>
                                </a:cxn>
                                <a:cxn ang="T135">
                                  <a:pos x="T50" y="T51"/>
                                </a:cxn>
                                <a:cxn ang="T136">
                                  <a:pos x="T52" y="T53"/>
                                </a:cxn>
                                <a:cxn ang="T137">
                                  <a:pos x="T54" y="T55"/>
                                </a:cxn>
                                <a:cxn ang="T138">
                                  <a:pos x="T56" y="T57"/>
                                </a:cxn>
                                <a:cxn ang="T139">
                                  <a:pos x="T58" y="T59"/>
                                </a:cxn>
                                <a:cxn ang="T140">
                                  <a:pos x="T60" y="T61"/>
                                </a:cxn>
                                <a:cxn ang="T141">
                                  <a:pos x="T62" y="T63"/>
                                </a:cxn>
                                <a:cxn ang="T142">
                                  <a:pos x="T64" y="T65"/>
                                </a:cxn>
                                <a:cxn ang="T143">
                                  <a:pos x="T66" y="T67"/>
                                </a:cxn>
                                <a:cxn ang="T144">
                                  <a:pos x="T68" y="T69"/>
                                </a:cxn>
                                <a:cxn ang="T145">
                                  <a:pos x="T70" y="T71"/>
                                </a:cxn>
                                <a:cxn ang="T146">
                                  <a:pos x="T72" y="T73"/>
                                </a:cxn>
                                <a:cxn ang="T147">
                                  <a:pos x="T74" y="T75"/>
                                </a:cxn>
                                <a:cxn ang="T148">
                                  <a:pos x="T76" y="T77"/>
                                </a:cxn>
                                <a:cxn ang="T149">
                                  <a:pos x="T78" y="T79"/>
                                </a:cxn>
                                <a:cxn ang="T150">
                                  <a:pos x="T80" y="T81"/>
                                </a:cxn>
                                <a:cxn ang="T151">
                                  <a:pos x="T82" y="T83"/>
                                </a:cxn>
                                <a:cxn ang="T152">
                                  <a:pos x="T84" y="T85"/>
                                </a:cxn>
                                <a:cxn ang="T153">
                                  <a:pos x="T86" y="T87"/>
                                </a:cxn>
                                <a:cxn ang="T154">
                                  <a:pos x="T88" y="T89"/>
                                </a:cxn>
                                <a:cxn ang="T155">
                                  <a:pos x="T90" y="T91"/>
                                </a:cxn>
                                <a:cxn ang="T156">
                                  <a:pos x="T92" y="T93"/>
                                </a:cxn>
                                <a:cxn ang="T157">
                                  <a:pos x="T94" y="T95"/>
                                </a:cxn>
                                <a:cxn ang="T158">
                                  <a:pos x="T96" y="T97"/>
                                </a:cxn>
                                <a:cxn ang="T159">
                                  <a:pos x="T98" y="T99"/>
                                </a:cxn>
                                <a:cxn ang="T160">
                                  <a:pos x="T100" y="T101"/>
                                </a:cxn>
                                <a:cxn ang="T161">
                                  <a:pos x="T102" y="T103"/>
                                </a:cxn>
                                <a:cxn ang="T162">
                                  <a:pos x="T104" y="T105"/>
                                </a:cxn>
                                <a:cxn ang="T163">
                                  <a:pos x="T106" y="T107"/>
                                </a:cxn>
                                <a:cxn ang="T164">
                                  <a:pos x="T108" y="T109"/>
                                </a:cxn>
                              </a:cxnLst>
                              <a:rect l="T165" t="T166" r="T167" b="T168"/>
                              <a:pathLst>
                                <a:path w="876" h="618">
                                  <a:moveTo>
                                    <a:pt x="804" y="318"/>
                                  </a:moveTo>
                                  <a:lnTo>
                                    <a:pt x="798" y="312"/>
                                  </a:lnTo>
                                  <a:lnTo>
                                    <a:pt x="798" y="306"/>
                                  </a:lnTo>
                                  <a:lnTo>
                                    <a:pt x="786" y="306"/>
                                  </a:lnTo>
                                  <a:lnTo>
                                    <a:pt x="762" y="318"/>
                                  </a:lnTo>
                                  <a:lnTo>
                                    <a:pt x="750" y="330"/>
                                  </a:lnTo>
                                  <a:lnTo>
                                    <a:pt x="750" y="336"/>
                                  </a:lnTo>
                                  <a:lnTo>
                                    <a:pt x="756" y="342"/>
                                  </a:lnTo>
                                  <a:lnTo>
                                    <a:pt x="768" y="342"/>
                                  </a:lnTo>
                                  <a:lnTo>
                                    <a:pt x="774" y="348"/>
                                  </a:lnTo>
                                  <a:lnTo>
                                    <a:pt x="774" y="354"/>
                                  </a:lnTo>
                                  <a:lnTo>
                                    <a:pt x="804" y="354"/>
                                  </a:lnTo>
                                  <a:lnTo>
                                    <a:pt x="816" y="342"/>
                                  </a:lnTo>
                                  <a:lnTo>
                                    <a:pt x="816" y="324"/>
                                  </a:lnTo>
                                  <a:lnTo>
                                    <a:pt x="810" y="318"/>
                                  </a:lnTo>
                                  <a:lnTo>
                                    <a:pt x="804" y="318"/>
                                  </a:lnTo>
                                  <a:close/>
                                  <a:moveTo>
                                    <a:pt x="672" y="390"/>
                                  </a:moveTo>
                                  <a:lnTo>
                                    <a:pt x="678" y="396"/>
                                  </a:lnTo>
                                  <a:lnTo>
                                    <a:pt x="684" y="396"/>
                                  </a:lnTo>
                                  <a:lnTo>
                                    <a:pt x="690" y="390"/>
                                  </a:lnTo>
                                  <a:lnTo>
                                    <a:pt x="690" y="372"/>
                                  </a:lnTo>
                                  <a:lnTo>
                                    <a:pt x="684" y="372"/>
                                  </a:lnTo>
                                  <a:lnTo>
                                    <a:pt x="672" y="384"/>
                                  </a:lnTo>
                                  <a:lnTo>
                                    <a:pt x="672" y="390"/>
                                  </a:lnTo>
                                  <a:close/>
                                  <a:moveTo>
                                    <a:pt x="840" y="300"/>
                                  </a:moveTo>
                                  <a:lnTo>
                                    <a:pt x="840" y="306"/>
                                  </a:lnTo>
                                  <a:lnTo>
                                    <a:pt x="852" y="318"/>
                                  </a:lnTo>
                                  <a:lnTo>
                                    <a:pt x="870" y="318"/>
                                  </a:lnTo>
                                  <a:lnTo>
                                    <a:pt x="876" y="312"/>
                                  </a:lnTo>
                                  <a:lnTo>
                                    <a:pt x="864" y="300"/>
                                  </a:lnTo>
                                  <a:lnTo>
                                    <a:pt x="852" y="300"/>
                                  </a:lnTo>
                                  <a:lnTo>
                                    <a:pt x="846" y="294"/>
                                  </a:lnTo>
                                  <a:lnTo>
                                    <a:pt x="840" y="300"/>
                                  </a:lnTo>
                                  <a:close/>
                                  <a:moveTo>
                                    <a:pt x="804" y="150"/>
                                  </a:moveTo>
                                  <a:lnTo>
                                    <a:pt x="798" y="138"/>
                                  </a:lnTo>
                                  <a:lnTo>
                                    <a:pt x="798" y="132"/>
                                  </a:lnTo>
                                  <a:lnTo>
                                    <a:pt x="810" y="120"/>
                                  </a:lnTo>
                                  <a:lnTo>
                                    <a:pt x="798" y="114"/>
                                  </a:lnTo>
                                  <a:lnTo>
                                    <a:pt x="792" y="108"/>
                                  </a:lnTo>
                                  <a:lnTo>
                                    <a:pt x="792" y="102"/>
                                  </a:lnTo>
                                  <a:lnTo>
                                    <a:pt x="780" y="102"/>
                                  </a:lnTo>
                                  <a:lnTo>
                                    <a:pt x="780" y="108"/>
                                  </a:lnTo>
                                  <a:lnTo>
                                    <a:pt x="774" y="114"/>
                                  </a:lnTo>
                                  <a:lnTo>
                                    <a:pt x="756" y="114"/>
                                  </a:lnTo>
                                  <a:lnTo>
                                    <a:pt x="750" y="108"/>
                                  </a:lnTo>
                                  <a:lnTo>
                                    <a:pt x="726" y="108"/>
                                  </a:lnTo>
                                  <a:lnTo>
                                    <a:pt x="726" y="102"/>
                                  </a:lnTo>
                                  <a:lnTo>
                                    <a:pt x="708" y="102"/>
                                  </a:lnTo>
                                  <a:lnTo>
                                    <a:pt x="696" y="108"/>
                                  </a:lnTo>
                                  <a:lnTo>
                                    <a:pt x="690" y="84"/>
                                  </a:lnTo>
                                  <a:lnTo>
                                    <a:pt x="672" y="84"/>
                                  </a:lnTo>
                                  <a:lnTo>
                                    <a:pt x="672" y="78"/>
                                  </a:lnTo>
                                  <a:lnTo>
                                    <a:pt x="666" y="72"/>
                                  </a:lnTo>
                                  <a:lnTo>
                                    <a:pt x="648" y="72"/>
                                  </a:lnTo>
                                  <a:lnTo>
                                    <a:pt x="642" y="78"/>
                                  </a:lnTo>
                                  <a:lnTo>
                                    <a:pt x="642" y="90"/>
                                  </a:lnTo>
                                  <a:lnTo>
                                    <a:pt x="624" y="96"/>
                                  </a:lnTo>
                                  <a:lnTo>
                                    <a:pt x="624" y="84"/>
                                  </a:lnTo>
                                  <a:lnTo>
                                    <a:pt x="594" y="84"/>
                                  </a:lnTo>
                                  <a:lnTo>
                                    <a:pt x="582" y="72"/>
                                  </a:lnTo>
                                  <a:lnTo>
                                    <a:pt x="570" y="72"/>
                                  </a:lnTo>
                                  <a:lnTo>
                                    <a:pt x="564" y="78"/>
                                  </a:lnTo>
                                  <a:lnTo>
                                    <a:pt x="546" y="60"/>
                                  </a:lnTo>
                                  <a:lnTo>
                                    <a:pt x="510" y="60"/>
                                  </a:lnTo>
                                  <a:lnTo>
                                    <a:pt x="516" y="54"/>
                                  </a:lnTo>
                                  <a:lnTo>
                                    <a:pt x="516" y="48"/>
                                  </a:lnTo>
                                  <a:lnTo>
                                    <a:pt x="504" y="36"/>
                                  </a:lnTo>
                                  <a:lnTo>
                                    <a:pt x="498" y="36"/>
                                  </a:lnTo>
                                  <a:lnTo>
                                    <a:pt x="492" y="42"/>
                                  </a:lnTo>
                                  <a:lnTo>
                                    <a:pt x="486" y="36"/>
                                  </a:lnTo>
                                  <a:lnTo>
                                    <a:pt x="450" y="36"/>
                                  </a:lnTo>
                                  <a:lnTo>
                                    <a:pt x="390" y="24"/>
                                  </a:lnTo>
                                  <a:lnTo>
                                    <a:pt x="378" y="24"/>
                                  </a:lnTo>
                                  <a:lnTo>
                                    <a:pt x="348" y="36"/>
                                  </a:lnTo>
                                  <a:lnTo>
                                    <a:pt x="294" y="30"/>
                                  </a:lnTo>
                                  <a:lnTo>
                                    <a:pt x="258" y="12"/>
                                  </a:lnTo>
                                  <a:lnTo>
                                    <a:pt x="234" y="12"/>
                                  </a:lnTo>
                                  <a:lnTo>
                                    <a:pt x="216" y="18"/>
                                  </a:lnTo>
                                  <a:lnTo>
                                    <a:pt x="162" y="18"/>
                                  </a:lnTo>
                                  <a:lnTo>
                                    <a:pt x="150" y="12"/>
                                  </a:lnTo>
                                  <a:lnTo>
                                    <a:pt x="138" y="12"/>
                                  </a:lnTo>
                                  <a:lnTo>
                                    <a:pt x="126" y="6"/>
                                  </a:lnTo>
                                  <a:lnTo>
                                    <a:pt x="120" y="0"/>
                                  </a:lnTo>
                                  <a:lnTo>
                                    <a:pt x="108" y="0"/>
                                  </a:lnTo>
                                  <a:lnTo>
                                    <a:pt x="96" y="6"/>
                                  </a:lnTo>
                                  <a:lnTo>
                                    <a:pt x="72" y="30"/>
                                  </a:lnTo>
                                  <a:lnTo>
                                    <a:pt x="60" y="30"/>
                                  </a:lnTo>
                                  <a:lnTo>
                                    <a:pt x="48" y="36"/>
                                  </a:lnTo>
                                  <a:lnTo>
                                    <a:pt x="30" y="36"/>
                                  </a:lnTo>
                                  <a:lnTo>
                                    <a:pt x="6" y="48"/>
                                  </a:lnTo>
                                  <a:lnTo>
                                    <a:pt x="0" y="60"/>
                                  </a:lnTo>
                                  <a:lnTo>
                                    <a:pt x="0" y="72"/>
                                  </a:lnTo>
                                  <a:lnTo>
                                    <a:pt x="6" y="78"/>
                                  </a:lnTo>
                                  <a:lnTo>
                                    <a:pt x="12" y="90"/>
                                  </a:lnTo>
                                  <a:lnTo>
                                    <a:pt x="24" y="96"/>
                                  </a:lnTo>
                                  <a:lnTo>
                                    <a:pt x="30" y="102"/>
                                  </a:lnTo>
                                  <a:lnTo>
                                    <a:pt x="18" y="138"/>
                                  </a:lnTo>
                                  <a:lnTo>
                                    <a:pt x="24" y="144"/>
                                  </a:lnTo>
                                  <a:lnTo>
                                    <a:pt x="24" y="150"/>
                                  </a:lnTo>
                                  <a:lnTo>
                                    <a:pt x="30" y="144"/>
                                  </a:lnTo>
                                  <a:lnTo>
                                    <a:pt x="54" y="132"/>
                                  </a:lnTo>
                                  <a:lnTo>
                                    <a:pt x="78" y="132"/>
                                  </a:lnTo>
                                  <a:lnTo>
                                    <a:pt x="78" y="138"/>
                                  </a:lnTo>
                                  <a:lnTo>
                                    <a:pt x="66" y="150"/>
                                  </a:lnTo>
                                  <a:lnTo>
                                    <a:pt x="60" y="150"/>
                                  </a:lnTo>
                                  <a:lnTo>
                                    <a:pt x="60" y="156"/>
                                  </a:lnTo>
                                  <a:lnTo>
                                    <a:pt x="72" y="156"/>
                                  </a:lnTo>
                                  <a:lnTo>
                                    <a:pt x="78" y="150"/>
                                  </a:lnTo>
                                  <a:lnTo>
                                    <a:pt x="96" y="150"/>
                                  </a:lnTo>
                                  <a:lnTo>
                                    <a:pt x="102" y="156"/>
                                  </a:lnTo>
                                  <a:lnTo>
                                    <a:pt x="114" y="156"/>
                                  </a:lnTo>
                                  <a:lnTo>
                                    <a:pt x="120" y="150"/>
                                  </a:lnTo>
                                  <a:lnTo>
                                    <a:pt x="120" y="144"/>
                                  </a:lnTo>
                                  <a:lnTo>
                                    <a:pt x="174" y="144"/>
                                  </a:lnTo>
                                  <a:lnTo>
                                    <a:pt x="174" y="162"/>
                                  </a:lnTo>
                                  <a:lnTo>
                                    <a:pt x="180" y="162"/>
                                  </a:lnTo>
                                  <a:lnTo>
                                    <a:pt x="192" y="168"/>
                                  </a:lnTo>
                                  <a:lnTo>
                                    <a:pt x="192" y="174"/>
                                  </a:lnTo>
                                  <a:lnTo>
                                    <a:pt x="168" y="198"/>
                                  </a:lnTo>
                                  <a:lnTo>
                                    <a:pt x="144" y="210"/>
                                  </a:lnTo>
                                  <a:lnTo>
                                    <a:pt x="138" y="216"/>
                                  </a:lnTo>
                                  <a:lnTo>
                                    <a:pt x="138" y="222"/>
                                  </a:lnTo>
                                  <a:lnTo>
                                    <a:pt x="144" y="222"/>
                                  </a:lnTo>
                                  <a:lnTo>
                                    <a:pt x="150" y="228"/>
                                  </a:lnTo>
                                  <a:lnTo>
                                    <a:pt x="150" y="240"/>
                                  </a:lnTo>
                                  <a:lnTo>
                                    <a:pt x="144" y="258"/>
                                  </a:lnTo>
                                  <a:lnTo>
                                    <a:pt x="144" y="276"/>
                                  </a:lnTo>
                                  <a:lnTo>
                                    <a:pt x="138" y="276"/>
                                  </a:lnTo>
                                  <a:lnTo>
                                    <a:pt x="132" y="282"/>
                                  </a:lnTo>
                                  <a:lnTo>
                                    <a:pt x="132" y="294"/>
                                  </a:lnTo>
                                  <a:lnTo>
                                    <a:pt x="138" y="300"/>
                                  </a:lnTo>
                                  <a:lnTo>
                                    <a:pt x="138" y="312"/>
                                  </a:lnTo>
                                  <a:lnTo>
                                    <a:pt x="126" y="324"/>
                                  </a:lnTo>
                                  <a:lnTo>
                                    <a:pt x="90" y="324"/>
                                  </a:lnTo>
                                  <a:lnTo>
                                    <a:pt x="114" y="348"/>
                                  </a:lnTo>
                                  <a:lnTo>
                                    <a:pt x="114" y="360"/>
                                  </a:lnTo>
                                  <a:lnTo>
                                    <a:pt x="120" y="366"/>
                                  </a:lnTo>
                                  <a:lnTo>
                                    <a:pt x="132" y="372"/>
                                  </a:lnTo>
                                  <a:lnTo>
                                    <a:pt x="132" y="378"/>
                                  </a:lnTo>
                                  <a:lnTo>
                                    <a:pt x="120" y="390"/>
                                  </a:lnTo>
                                  <a:lnTo>
                                    <a:pt x="108" y="396"/>
                                  </a:lnTo>
                                  <a:lnTo>
                                    <a:pt x="96" y="408"/>
                                  </a:lnTo>
                                  <a:lnTo>
                                    <a:pt x="96" y="414"/>
                                  </a:lnTo>
                                  <a:lnTo>
                                    <a:pt x="102" y="420"/>
                                  </a:lnTo>
                                  <a:lnTo>
                                    <a:pt x="102" y="426"/>
                                  </a:lnTo>
                                  <a:lnTo>
                                    <a:pt x="108" y="438"/>
                                  </a:lnTo>
                                  <a:lnTo>
                                    <a:pt x="114" y="444"/>
                                  </a:lnTo>
                                  <a:lnTo>
                                    <a:pt x="126" y="444"/>
                                  </a:lnTo>
                                  <a:lnTo>
                                    <a:pt x="126" y="450"/>
                                  </a:lnTo>
                                  <a:lnTo>
                                    <a:pt x="114" y="462"/>
                                  </a:lnTo>
                                  <a:lnTo>
                                    <a:pt x="102" y="462"/>
                                  </a:lnTo>
                                  <a:lnTo>
                                    <a:pt x="96" y="474"/>
                                  </a:lnTo>
                                  <a:lnTo>
                                    <a:pt x="90" y="480"/>
                                  </a:lnTo>
                                  <a:lnTo>
                                    <a:pt x="90" y="528"/>
                                  </a:lnTo>
                                  <a:lnTo>
                                    <a:pt x="120" y="528"/>
                                  </a:lnTo>
                                  <a:lnTo>
                                    <a:pt x="144" y="546"/>
                                  </a:lnTo>
                                  <a:lnTo>
                                    <a:pt x="162" y="546"/>
                                  </a:lnTo>
                                  <a:lnTo>
                                    <a:pt x="156" y="576"/>
                                  </a:lnTo>
                                  <a:lnTo>
                                    <a:pt x="162" y="576"/>
                                  </a:lnTo>
                                  <a:lnTo>
                                    <a:pt x="162" y="594"/>
                                  </a:lnTo>
                                  <a:lnTo>
                                    <a:pt x="168" y="606"/>
                                  </a:lnTo>
                                  <a:lnTo>
                                    <a:pt x="174" y="612"/>
                                  </a:lnTo>
                                  <a:lnTo>
                                    <a:pt x="192" y="612"/>
                                  </a:lnTo>
                                  <a:lnTo>
                                    <a:pt x="198" y="618"/>
                                  </a:lnTo>
                                  <a:lnTo>
                                    <a:pt x="204" y="618"/>
                                  </a:lnTo>
                                  <a:lnTo>
                                    <a:pt x="210" y="612"/>
                                  </a:lnTo>
                                  <a:lnTo>
                                    <a:pt x="222" y="606"/>
                                  </a:lnTo>
                                  <a:lnTo>
                                    <a:pt x="240" y="588"/>
                                  </a:lnTo>
                                  <a:lnTo>
                                    <a:pt x="252" y="582"/>
                                  </a:lnTo>
                                  <a:lnTo>
                                    <a:pt x="264" y="582"/>
                                  </a:lnTo>
                                  <a:lnTo>
                                    <a:pt x="294" y="564"/>
                                  </a:lnTo>
                                  <a:lnTo>
                                    <a:pt x="360" y="564"/>
                                  </a:lnTo>
                                  <a:lnTo>
                                    <a:pt x="366" y="558"/>
                                  </a:lnTo>
                                  <a:lnTo>
                                    <a:pt x="378" y="558"/>
                                  </a:lnTo>
                                  <a:lnTo>
                                    <a:pt x="390" y="570"/>
                                  </a:lnTo>
                                  <a:lnTo>
                                    <a:pt x="396" y="570"/>
                                  </a:lnTo>
                                  <a:lnTo>
                                    <a:pt x="408" y="564"/>
                                  </a:lnTo>
                                  <a:lnTo>
                                    <a:pt x="420" y="564"/>
                                  </a:lnTo>
                                  <a:lnTo>
                                    <a:pt x="426" y="558"/>
                                  </a:lnTo>
                                  <a:lnTo>
                                    <a:pt x="432" y="558"/>
                                  </a:lnTo>
                                  <a:lnTo>
                                    <a:pt x="432" y="570"/>
                                  </a:lnTo>
                                  <a:lnTo>
                                    <a:pt x="438" y="570"/>
                                  </a:lnTo>
                                  <a:lnTo>
                                    <a:pt x="450" y="558"/>
                                  </a:lnTo>
                                  <a:lnTo>
                                    <a:pt x="462" y="534"/>
                                  </a:lnTo>
                                  <a:lnTo>
                                    <a:pt x="462" y="522"/>
                                  </a:lnTo>
                                  <a:lnTo>
                                    <a:pt x="498" y="492"/>
                                  </a:lnTo>
                                  <a:lnTo>
                                    <a:pt x="528" y="492"/>
                                  </a:lnTo>
                                  <a:lnTo>
                                    <a:pt x="534" y="474"/>
                                  </a:lnTo>
                                  <a:lnTo>
                                    <a:pt x="534" y="468"/>
                                  </a:lnTo>
                                  <a:lnTo>
                                    <a:pt x="540" y="462"/>
                                  </a:lnTo>
                                  <a:lnTo>
                                    <a:pt x="540" y="450"/>
                                  </a:lnTo>
                                  <a:lnTo>
                                    <a:pt x="546" y="444"/>
                                  </a:lnTo>
                                  <a:lnTo>
                                    <a:pt x="552" y="432"/>
                                  </a:lnTo>
                                  <a:lnTo>
                                    <a:pt x="552" y="426"/>
                                  </a:lnTo>
                                  <a:lnTo>
                                    <a:pt x="570" y="426"/>
                                  </a:lnTo>
                                  <a:lnTo>
                                    <a:pt x="594" y="414"/>
                                  </a:lnTo>
                                  <a:lnTo>
                                    <a:pt x="600" y="408"/>
                                  </a:lnTo>
                                  <a:lnTo>
                                    <a:pt x="594" y="396"/>
                                  </a:lnTo>
                                  <a:lnTo>
                                    <a:pt x="588" y="390"/>
                                  </a:lnTo>
                                  <a:lnTo>
                                    <a:pt x="582" y="378"/>
                                  </a:lnTo>
                                  <a:lnTo>
                                    <a:pt x="576" y="372"/>
                                  </a:lnTo>
                                  <a:lnTo>
                                    <a:pt x="570" y="372"/>
                                  </a:lnTo>
                                  <a:lnTo>
                                    <a:pt x="570" y="336"/>
                                  </a:lnTo>
                                  <a:lnTo>
                                    <a:pt x="582" y="312"/>
                                  </a:lnTo>
                                  <a:lnTo>
                                    <a:pt x="594" y="306"/>
                                  </a:lnTo>
                                  <a:lnTo>
                                    <a:pt x="600" y="294"/>
                                  </a:lnTo>
                                  <a:lnTo>
                                    <a:pt x="612" y="282"/>
                                  </a:lnTo>
                                  <a:lnTo>
                                    <a:pt x="618" y="270"/>
                                  </a:lnTo>
                                  <a:lnTo>
                                    <a:pt x="630" y="258"/>
                                  </a:lnTo>
                                  <a:lnTo>
                                    <a:pt x="642" y="258"/>
                                  </a:lnTo>
                                  <a:lnTo>
                                    <a:pt x="654" y="246"/>
                                  </a:lnTo>
                                  <a:lnTo>
                                    <a:pt x="654" y="240"/>
                                  </a:lnTo>
                                  <a:lnTo>
                                    <a:pt x="648" y="240"/>
                                  </a:lnTo>
                                  <a:lnTo>
                                    <a:pt x="648" y="228"/>
                                  </a:lnTo>
                                  <a:lnTo>
                                    <a:pt x="654" y="222"/>
                                  </a:lnTo>
                                  <a:lnTo>
                                    <a:pt x="726" y="198"/>
                                  </a:lnTo>
                                  <a:lnTo>
                                    <a:pt x="750" y="186"/>
                                  </a:lnTo>
                                  <a:lnTo>
                                    <a:pt x="756" y="174"/>
                                  </a:lnTo>
                                  <a:lnTo>
                                    <a:pt x="768" y="168"/>
                                  </a:lnTo>
                                  <a:lnTo>
                                    <a:pt x="774" y="168"/>
                                  </a:lnTo>
                                  <a:lnTo>
                                    <a:pt x="786" y="156"/>
                                  </a:lnTo>
                                  <a:lnTo>
                                    <a:pt x="798" y="156"/>
                                  </a:lnTo>
                                  <a:lnTo>
                                    <a:pt x="804" y="150"/>
                                  </a:lnTo>
                                  <a:close/>
                                </a:path>
                              </a:pathLst>
                            </a:custGeom>
                            <a:solidFill>
                              <a:srgbClr val="33334B"/>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38" name="Somalia" descr="© INSCALE GmbH, 15.06.2010"/>
                            <a:cNvSpPr>
                              <a:spLocks/>
                            </a:cNvSpPr>
                          </a:nvSpPr>
                          <a:spPr bwMode="gray">
                            <a:xfrm>
                              <a:off x="3334" y="1360"/>
                              <a:ext cx="183" cy="283"/>
                            </a:xfrm>
                            <a:custGeom>
                              <a:avLst/>
                              <a:gdLst>
                                <a:gd name="T0" fmla="*/ 2147483647 w 714"/>
                                <a:gd name="T1" fmla="*/ 2147483647 h 1104"/>
                                <a:gd name="T2" fmla="*/ 2147483647 w 714"/>
                                <a:gd name="T3" fmla="*/ 2147483647 h 1104"/>
                                <a:gd name="T4" fmla="*/ 2147483647 w 714"/>
                                <a:gd name="T5" fmla="*/ 2147483647 h 1104"/>
                                <a:gd name="T6" fmla="*/ 2147483647 w 714"/>
                                <a:gd name="T7" fmla="*/ 2147483647 h 1104"/>
                                <a:gd name="T8" fmla="*/ 2147483647 w 714"/>
                                <a:gd name="T9" fmla="*/ 2147483647 h 1104"/>
                                <a:gd name="T10" fmla="*/ 2147483647 w 714"/>
                                <a:gd name="T11" fmla="*/ 2147483647 h 1104"/>
                                <a:gd name="T12" fmla="*/ 2147483647 w 714"/>
                                <a:gd name="T13" fmla="*/ 2147483647 h 1104"/>
                                <a:gd name="T14" fmla="*/ 2147483647 w 714"/>
                                <a:gd name="T15" fmla="*/ 2147483647 h 1104"/>
                                <a:gd name="T16" fmla="*/ 2147483647 w 714"/>
                                <a:gd name="T17" fmla="*/ 2147483647 h 1104"/>
                                <a:gd name="T18" fmla="*/ 2147483647 w 714"/>
                                <a:gd name="T19" fmla="*/ 2147483647 h 1104"/>
                                <a:gd name="T20" fmla="*/ 2147483647 w 714"/>
                                <a:gd name="T21" fmla="*/ 2147483647 h 1104"/>
                                <a:gd name="T22" fmla="*/ 2147483647 w 714"/>
                                <a:gd name="T23" fmla="*/ 2147483647 h 1104"/>
                                <a:gd name="T24" fmla="*/ 0 w 714"/>
                                <a:gd name="T25" fmla="*/ 2147483647 h 1104"/>
                                <a:gd name="T26" fmla="*/ 2147483647 w 714"/>
                                <a:gd name="T27" fmla="*/ 2147483647 h 1104"/>
                                <a:gd name="T28" fmla="*/ 2147483647 w 714"/>
                                <a:gd name="T29" fmla="*/ 2147483647 h 1104"/>
                                <a:gd name="T30" fmla="*/ 2147483647 w 714"/>
                                <a:gd name="T31" fmla="*/ 2147483647 h 1104"/>
                                <a:gd name="T32" fmla="*/ 2147483647 w 714"/>
                                <a:gd name="T33" fmla="*/ 2147483647 h 1104"/>
                                <a:gd name="T34" fmla="*/ 2147483647 w 714"/>
                                <a:gd name="T35" fmla="*/ 2147483647 h 1104"/>
                                <a:gd name="T36" fmla="*/ 2147483647 w 714"/>
                                <a:gd name="T37" fmla="*/ 2147483647 h 1104"/>
                                <a:gd name="T38" fmla="*/ 2147483647 w 714"/>
                                <a:gd name="T39" fmla="*/ 2147483647 h 1104"/>
                                <a:gd name="T40" fmla="*/ 2147483647 w 714"/>
                                <a:gd name="T41" fmla="*/ 2147483647 h 1104"/>
                                <a:gd name="T42" fmla="*/ 2147483647 w 714"/>
                                <a:gd name="T43" fmla="*/ 2147483647 h 1104"/>
                                <a:gd name="T44" fmla="*/ 2147483647 w 714"/>
                                <a:gd name="T45" fmla="*/ 2147483647 h 1104"/>
                                <a:gd name="T46" fmla="*/ 2147483647 w 714"/>
                                <a:gd name="T47" fmla="*/ 2147483647 h 1104"/>
                                <a:gd name="T48" fmla="*/ 2147483647 w 714"/>
                                <a:gd name="T49" fmla="*/ 2147483647 h 1104"/>
                                <a:gd name="T50" fmla="*/ 2147483647 w 714"/>
                                <a:gd name="T51" fmla="*/ 2147483647 h 1104"/>
                                <a:gd name="T52" fmla="*/ 2147483647 w 714"/>
                                <a:gd name="T53" fmla="*/ 2147483647 h 1104"/>
                                <a:gd name="T54" fmla="*/ 2147483647 w 714"/>
                                <a:gd name="T55" fmla="*/ 2147483647 h 1104"/>
                                <a:gd name="T56" fmla="*/ 2147483647 w 714"/>
                                <a:gd name="T57" fmla="*/ 2147483647 h 1104"/>
                                <a:gd name="T58" fmla="*/ 2147483647 w 714"/>
                                <a:gd name="T59" fmla="*/ 2147483647 h 1104"/>
                                <a:gd name="T60" fmla="*/ 2147483647 w 714"/>
                                <a:gd name="T61" fmla="*/ 2147483647 h 1104"/>
                                <a:gd name="T62" fmla="*/ 2147483647 w 714"/>
                                <a:gd name="T63" fmla="*/ 2147483647 h 1104"/>
                                <a:gd name="T64" fmla="*/ 2147483647 w 714"/>
                                <a:gd name="T65" fmla="*/ 2147483647 h 1104"/>
                                <a:gd name="T66" fmla="*/ 2147483647 w 714"/>
                                <a:gd name="T67" fmla="*/ 2147483647 h 1104"/>
                                <a:gd name="T68" fmla="*/ 2147483647 w 714"/>
                                <a:gd name="T69" fmla="*/ 2147483647 h 1104"/>
                                <a:gd name="T70" fmla="*/ 2147483647 w 714"/>
                                <a:gd name="T71" fmla="*/ 2147483647 h 1104"/>
                                <a:gd name="T72" fmla="*/ 2147483647 w 714"/>
                                <a:gd name="T73" fmla="*/ 2147483647 h 1104"/>
                                <a:gd name="T74" fmla="*/ 2147483647 w 714"/>
                                <a:gd name="T75" fmla="*/ 2147483647 h 1104"/>
                                <a:gd name="T76" fmla="*/ 2147483647 w 714"/>
                                <a:gd name="T77" fmla="*/ 2147483647 h 1104"/>
                                <a:gd name="T78" fmla="*/ 2147483647 w 714"/>
                                <a:gd name="T79" fmla="*/ 2147483647 h 1104"/>
                                <a:gd name="T80" fmla="*/ 2147483647 w 714"/>
                                <a:gd name="T81" fmla="*/ 2147483647 h 1104"/>
                                <a:gd name="T82" fmla="*/ 2147483647 w 714"/>
                                <a:gd name="T83" fmla="*/ 2147483647 h 1104"/>
                                <a:gd name="T84" fmla="*/ 2147483647 w 714"/>
                                <a:gd name="T85" fmla="*/ 2147483647 h 1104"/>
                                <a:gd name="T86" fmla="*/ 2147483647 w 714"/>
                                <a:gd name="T87" fmla="*/ 2147483647 h 1104"/>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w 714"/>
                                <a:gd name="T133" fmla="*/ 0 h 1104"/>
                                <a:gd name="T134" fmla="*/ 714 w 714"/>
                                <a:gd name="T135" fmla="*/ 1104 h 1104"/>
                              </a:gdLst>
                              <a:ahLst/>
                              <a:cxnLst>
                                <a:cxn ang="T88">
                                  <a:pos x="T0" y="T1"/>
                                </a:cxn>
                                <a:cxn ang="T89">
                                  <a:pos x="T2" y="T3"/>
                                </a:cxn>
                                <a:cxn ang="T90">
                                  <a:pos x="T4" y="T5"/>
                                </a:cxn>
                                <a:cxn ang="T91">
                                  <a:pos x="T6" y="T7"/>
                                </a:cxn>
                                <a:cxn ang="T92">
                                  <a:pos x="T8" y="T9"/>
                                </a:cxn>
                                <a:cxn ang="T93">
                                  <a:pos x="T10" y="T11"/>
                                </a:cxn>
                                <a:cxn ang="T94">
                                  <a:pos x="T12" y="T13"/>
                                </a:cxn>
                                <a:cxn ang="T95">
                                  <a:pos x="T14" y="T15"/>
                                </a:cxn>
                                <a:cxn ang="T96">
                                  <a:pos x="T16" y="T17"/>
                                </a:cxn>
                                <a:cxn ang="T97">
                                  <a:pos x="T18" y="T19"/>
                                </a:cxn>
                                <a:cxn ang="T98">
                                  <a:pos x="T20" y="T21"/>
                                </a:cxn>
                                <a:cxn ang="T99">
                                  <a:pos x="T22" y="T23"/>
                                </a:cxn>
                                <a:cxn ang="T100">
                                  <a:pos x="T24" y="T25"/>
                                </a:cxn>
                                <a:cxn ang="T101">
                                  <a:pos x="T26" y="T27"/>
                                </a:cxn>
                                <a:cxn ang="T102">
                                  <a:pos x="T28" y="T29"/>
                                </a:cxn>
                                <a:cxn ang="T103">
                                  <a:pos x="T30" y="T31"/>
                                </a:cxn>
                                <a:cxn ang="T104">
                                  <a:pos x="T32" y="T33"/>
                                </a:cxn>
                                <a:cxn ang="T105">
                                  <a:pos x="T34" y="T35"/>
                                </a:cxn>
                                <a:cxn ang="T106">
                                  <a:pos x="T36" y="T37"/>
                                </a:cxn>
                                <a:cxn ang="T107">
                                  <a:pos x="T38" y="T39"/>
                                </a:cxn>
                                <a:cxn ang="T108">
                                  <a:pos x="T40" y="T41"/>
                                </a:cxn>
                                <a:cxn ang="T109">
                                  <a:pos x="T42" y="T43"/>
                                </a:cxn>
                                <a:cxn ang="T110">
                                  <a:pos x="T44" y="T45"/>
                                </a:cxn>
                                <a:cxn ang="T111">
                                  <a:pos x="T46" y="T47"/>
                                </a:cxn>
                                <a:cxn ang="T112">
                                  <a:pos x="T48" y="T49"/>
                                </a:cxn>
                                <a:cxn ang="T113">
                                  <a:pos x="T50" y="T51"/>
                                </a:cxn>
                                <a:cxn ang="T114">
                                  <a:pos x="T52" y="T53"/>
                                </a:cxn>
                                <a:cxn ang="T115">
                                  <a:pos x="T54" y="T55"/>
                                </a:cxn>
                                <a:cxn ang="T116">
                                  <a:pos x="T56" y="T57"/>
                                </a:cxn>
                                <a:cxn ang="T117">
                                  <a:pos x="T58" y="T59"/>
                                </a:cxn>
                                <a:cxn ang="T118">
                                  <a:pos x="T60" y="T61"/>
                                </a:cxn>
                                <a:cxn ang="T119">
                                  <a:pos x="T62" y="T63"/>
                                </a:cxn>
                                <a:cxn ang="T120">
                                  <a:pos x="T64" y="T65"/>
                                </a:cxn>
                                <a:cxn ang="T121">
                                  <a:pos x="T66" y="T67"/>
                                </a:cxn>
                                <a:cxn ang="T122">
                                  <a:pos x="T68" y="T69"/>
                                </a:cxn>
                                <a:cxn ang="T123">
                                  <a:pos x="T70" y="T71"/>
                                </a:cxn>
                                <a:cxn ang="T124">
                                  <a:pos x="T72" y="T73"/>
                                </a:cxn>
                                <a:cxn ang="T125">
                                  <a:pos x="T74" y="T75"/>
                                </a:cxn>
                                <a:cxn ang="T126">
                                  <a:pos x="T76" y="T77"/>
                                </a:cxn>
                                <a:cxn ang="T127">
                                  <a:pos x="T78" y="T79"/>
                                </a:cxn>
                                <a:cxn ang="T128">
                                  <a:pos x="T80" y="T81"/>
                                </a:cxn>
                                <a:cxn ang="T129">
                                  <a:pos x="T82" y="T83"/>
                                </a:cxn>
                                <a:cxn ang="T130">
                                  <a:pos x="T84" y="T85"/>
                                </a:cxn>
                                <a:cxn ang="T131">
                                  <a:pos x="T86" y="T87"/>
                                </a:cxn>
                              </a:cxnLst>
                              <a:rect l="T132" t="T133" r="T134" b="T135"/>
                              <a:pathLst>
                                <a:path w="714" h="1104">
                                  <a:moveTo>
                                    <a:pt x="108" y="114"/>
                                  </a:moveTo>
                                  <a:lnTo>
                                    <a:pt x="120" y="126"/>
                                  </a:lnTo>
                                  <a:lnTo>
                                    <a:pt x="120" y="138"/>
                                  </a:lnTo>
                                  <a:lnTo>
                                    <a:pt x="126" y="150"/>
                                  </a:lnTo>
                                  <a:lnTo>
                                    <a:pt x="132" y="156"/>
                                  </a:lnTo>
                                  <a:lnTo>
                                    <a:pt x="138" y="168"/>
                                  </a:lnTo>
                                  <a:lnTo>
                                    <a:pt x="144" y="174"/>
                                  </a:lnTo>
                                  <a:lnTo>
                                    <a:pt x="156" y="198"/>
                                  </a:lnTo>
                                  <a:lnTo>
                                    <a:pt x="162" y="204"/>
                                  </a:lnTo>
                                  <a:lnTo>
                                    <a:pt x="162" y="210"/>
                                  </a:lnTo>
                                  <a:lnTo>
                                    <a:pt x="186" y="210"/>
                                  </a:lnTo>
                                  <a:lnTo>
                                    <a:pt x="192" y="222"/>
                                  </a:lnTo>
                                  <a:lnTo>
                                    <a:pt x="198" y="228"/>
                                  </a:lnTo>
                                  <a:lnTo>
                                    <a:pt x="204" y="240"/>
                                  </a:lnTo>
                                  <a:lnTo>
                                    <a:pt x="240" y="258"/>
                                  </a:lnTo>
                                  <a:lnTo>
                                    <a:pt x="312" y="282"/>
                                  </a:lnTo>
                                  <a:lnTo>
                                    <a:pt x="336" y="288"/>
                                  </a:lnTo>
                                  <a:lnTo>
                                    <a:pt x="348" y="294"/>
                                  </a:lnTo>
                                  <a:lnTo>
                                    <a:pt x="366" y="300"/>
                                  </a:lnTo>
                                  <a:lnTo>
                                    <a:pt x="378" y="312"/>
                                  </a:lnTo>
                                  <a:lnTo>
                                    <a:pt x="414" y="330"/>
                                  </a:lnTo>
                                  <a:lnTo>
                                    <a:pt x="486" y="324"/>
                                  </a:lnTo>
                                  <a:lnTo>
                                    <a:pt x="276" y="570"/>
                                  </a:lnTo>
                                  <a:lnTo>
                                    <a:pt x="192" y="570"/>
                                  </a:lnTo>
                                  <a:lnTo>
                                    <a:pt x="186" y="576"/>
                                  </a:lnTo>
                                  <a:lnTo>
                                    <a:pt x="174" y="576"/>
                                  </a:lnTo>
                                  <a:lnTo>
                                    <a:pt x="162" y="582"/>
                                  </a:lnTo>
                                  <a:lnTo>
                                    <a:pt x="156" y="588"/>
                                  </a:lnTo>
                                  <a:lnTo>
                                    <a:pt x="144" y="594"/>
                                  </a:lnTo>
                                  <a:lnTo>
                                    <a:pt x="144" y="606"/>
                                  </a:lnTo>
                                  <a:lnTo>
                                    <a:pt x="126" y="624"/>
                                  </a:lnTo>
                                  <a:lnTo>
                                    <a:pt x="102" y="624"/>
                                  </a:lnTo>
                                  <a:lnTo>
                                    <a:pt x="90" y="630"/>
                                  </a:lnTo>
                                  <a:lnTo>
                                    <a:pt x="78" y="630"/>
                                  </a:lnTo>
                                  <a:lnTo>
                                    <a:pt x="66" y="642"/>
                                  </a:lnTo>
                                  <a:lnTo>
                                    <a:pt x="66" y="654"/>
                                  </a:lnTo>
                                  <a:lnTo>
                                    <a:pt x="60" y="660"/>
                                  </a:lnTo>
                                  <a:lnTo>
                                    <a:pt x="42" y="696"/>
                                  </a:lnTo>
                                  <a:lnTo>
                                    <a:pt x="0" y="738"/>
                                  </a:lnTo>
                                  <a:lnTo>
                                    <a:pt x="0" y="1038"/>
                                  </a:lnTo>
                                  <a:lnTo>
                                    <a:pt x="42" y="1104"/>
                                  </a:lnTo>
                                  <a:lnTo>
                                    <a:pt x="48" y="1086"/>
                                  </a:lnTo>
                                  <a:lnTo>
                                    <a:pt x="84" y="1032"/>
                                  </a:lnTo>
                                  <a:lnTo>
                                    <a:pt x="96" y="1008"/>
                                  </a:lnTo>
                                  <a:lnTo>
                                    <a:pt x="114" y="996"/>
                                  </a:lnTo>
                                  <a:lnTo>
                                    <a:pt x="144" y="966"/>
                                  </a:lnTo>
                                  <a:lnTo>
                                    <a:pt x="150" y="954"/>
                                  </a:lnTo>
                                  <a:lnTo>
                                    <a:pt x="162" y="936"/>
                                  </a:lnTo>
                                  <a:lnTo>
                                    <a:pt x="192" y="906"/>
                                  </a:lnTo>
                                  <a:lnTo>
                                    <a:pt x="216" y="876"/>
                                  </a:lnTo>
                                  <a:lnTo>
                                    <a:pt x="246" y="846"/>
                                  </a:lnTo>
                                  <a:lnTo>
                                    <a:pt x="264" y="840"/>
                                  </a:lnTo>
                                  <a:lnTo>
                                    <a:pt x="276" y="828"/>
                                  </a:lnTo>
                                  <a:lnTo>
                                    <a:pt x="294" y="816"/>
                                  </a:lnTo>
                                  <a:lnTo>
                                    <a:pt x="318" y="804"/>
                                  </a:lnTo>
                                  <a:lnTo>
                                    <a:pt x="336" y="786"/>
                                  </a:lnTo>
                                  <a:lnTo>
                                    <a:pt x="372" y="756"/>
                                  </a:lnTo>
                                  <a:lnTo>
                                    <a:pt x="420" y="708"/>
                                  </a:lnTo>
                                  <a:lnTo>
                                    <a:pt x="438" y="684"/>
                                  </a:lnTo>
                                  <a:lnTo>
                                    <a:pt x="462" y="654"/>
                                  </a:lnTo>
                                  <a:lnTo>
                                    <a:pt x="492" y="618"/>
                                  </a:lnTo>
                                  <a:lnTo>
                                    <a:pt x="516" y="570"/>
                                  </a:lnTo>
                                  <a:lnTo>
                                    <a:pt x="528" y="540"/>
                                  </a:lnTo>
                                  <a:lnTo>
                                    <a:pt x="546" y="516"/>
                                  </a:lnTo>
                                  <a:lnTo>
                                    <a:pt x="558" y="498"/>
                                  </a:lnTo>
                                  <a:lnTo>
                                    <a:pt x="564" y="492"/>
                                  </a:lnTo>
                                  <a:lnTo>
                                    <a:pt x="570" y="480"/>
                                  </a:lnTo>
                                  <a:lnTo>
                                    <a:pt x="576" y="474"/>
                                  </a:lnTo>
                                  <a:lnTo>
                                    <a:pt x="576" y="450"/>
                                  </a:lnTo>
                                  <a:lnTo>
                                    <a:pt x="582" y="432"/>
                                  </a:lnTo>
                                  <a:lnTo>
                                    <a:pt x="588" y="420"/>
                                  </a:lnTo>
                                  <a:lnTo>
                                    <a:pt x="588" y="402"/>
                                  </a:lnTo>
                                  <a:lnTo>
                                    <a:pt x="594" y="390"/>
                                  </a:lnTo>
                                  <a:lnTo>
                                    <a:pt x="606" y="378"/>
                                  </a:lnTo>
                                  <a:lnTo>
                                    <a:pt x="612" y="366"/>
                                  </a:lnTo>
                                  <a:lnTo>
                                    <a:pt x="624" y="354"/>
                                  </a:lnTo>
                                  <a:lnTo>
                                    <a:pt x="624" y="324"/>
                                  </a:lnTo>
                                  <a:lnTo>
                                    <a:pt x="636" y="318"/>
                                  </a:lnTo>
                                  <a:lnTo>
                                    <a:pt x="642" y="306"/>
                                  </a:lnTo>
                                  <a:lnTo>
                                    <a:pt x="660" y="252"/>
                                  </a:lnTo>
                                  <a:lnTo>
                                    <a:pt x="672" y="252"/>
                                  </a:lnTo>
                                  <a:lnTo>
                                    <a:pt x="672" y="246"/>
                                  </a:lnTo>
                                  <a:lnTo>
                                    <a:pt x="684" y="234"/>
                                  </a:lnTo>
                                  <a:lnTo>
                                    <a:pt x="684" y="138"/>
                                  </a:lnTo>
                                  <a:lnTo>
                                    <a:pt x="708" y="126"/>
                                  </a:lnTo>
                                  <a:lnTo>
                                    <a:pt x="702" y="54"/>
                                  </a:lnTo>
                                  <a:lnTo>
                                    <a:pt x="708" y="42"/>
                                  </a:lnTo>
                                  <a:lnTo>
                                    <a:pt x="708" y="36"/>
                                  </a:lnTo>
                                  <a:lnTo>
                                    <a:pt x="714" y="24"/>
                                  </a:lnTo>
                                  <a:lnTo>
                                    <a:pt x="714" y="12"/>
                                  </a:lnTo>
                                  <a:lnTo>
                                    <a:pt x="690" y="0"/>
                                  </a:lnTo>
                                  <a:lnTo>
                                    <a:pt x="672" y="0"/>
                                  </a:lnTo>
                                  <a:lnTo>
                                    <a:pt x="666" y="12"/>
                                  </a:lnTo>
                                  <a:lnTo>
                                    <a:pt x="654" y="18"/>
                                  </a:lnTo>
                                  <a:lnTo>
                                    <a:pt x="648" y="30"/>
                                  </a:lnTo>
                                  <a:lnTo>
                                    <a:pt x="624" y="42"/>
                                  </a:lnTo>
                                  <a:lnTo>
                                    <a:pt x="612" y="42"/>
                                  </a:lnTo>
                                  <a:lnTo>
                                    <a:pt x="594" y="48"/>
                                  </a:lnTo>
                                  <a:lnTo>
                                    <a:pt x="582" y="54"/>
                                  </a:lnTo>
                                  <a:lnTo>
                                    <a:pt x="564" y="54"/>
                                  </a:lnTo>
                                  <a:lnTo>
                                    <a:pt x="546" y="48"/>
                                  </a:lnTo>
                                  <a:lnTo>
                                    <a:pt x="534" y="42"/>
                                  </a:lnTo>
                                  <a:lnTo>
                                    <a:pt x="516" y="48"/>
                                  </a:lnTo>
                                  <a:lnTo>
                                    <a:pt x="510" y="54"/>
                                  </a:lnTo>
                                  <a:lnTo>
                                    <a:pt x="498" y="60"/>
                                  </a:lnTo>
                                  <a:lnTo>
                                    <a:pt x="492" y="72"/>
                                  </a:lnTo>
                                  <a:lnTo>
                                    <a:pt x="486" y="78"/>
                                  </a:lnTo>
                                  <a:lnTo>
                                    <a:pt x="474" y="78"/>
                                  </a:lnTo>
                                  <a:lnTo>
                                    <a:pt x="462" y="72"/>
                                  </a:lnTo>
                                  <a:lnTo>
                                    <a:pt x="456" y="60"/>
                                  </a:lnTo>
                                  <a:lnTo>
                                    <a:pt x="444" y="60"/>
                                  </a:lnTo>
                                  <a:lnTo>
                                    <a:pt x="438" y="66"/>
                                  </a:lnTo>
                                  <a:lnTo>
                                    <a:pt x="426" y="72"/>
                                  </a:lnTo>
                                  <a:lnTo>
                                    <a:pt x="396" y="102"/>
                                  </a:lnTo>
                                  <a:lnTo>
                                    <a:pt x="384" y="108"/>
                                  </a:lnTo>
                                  <a:lnTo>
                                    <a:pt x="372" y="108"/>
                                  </a:lnTo>
                                  <a:lnTo>
                                    <a:pt x="360" y="102"/>
                                  </a:lnTo>
                                  <a:lnTo>
                                    <a:pt x="354" y="96"/>
                                  </a:lnTo>
                                  <a:lnTo>
                                    <a:pt x="342" y="90"/>
                                  </a:lnTo>
                                  <a:lnTo>
                                    <a:pt x="330" y="90"/>
                                  </a:lnTo>
                                  <a:lnTo>
                                    <a:pt x="306" y="102"/>
                                  </a:lnTo>
                                  <a:lnTo>
                                    <a:pt x="294" y="114"/>
                                  </a:lnTo>
                                  <a:lnTo>
                                    <a:pt x="270" y="126"/>
                                  </a:lnTo>
                                  <a:lnTo>
                                    <a:pt x="210" y="126"/>
                                  </a:lnTo>
                                  <a:lnTo>
                                    <a:pt x="192" y="108"/>
                                  </a:lnTo>
                                  <a:lnTo>
                                    <a:pt x="186" y="96"/>
                                  </a:lnTo>
                                  <a:lnTo>
                                    <a:pt x="174" y="90"/>
                                  </a:lnTo>
                                  <a:lnTo>
                                    <a:pt x="168" y="78"/>
                                  </a:lnTo>
                                  <a:lnTo>
                                    <a:pt x="168" y="66"/>
                                  </a:lnTo>
                                  <a:lnTo>
                                    <a:pt x="156" y="54"/>
                                  </a:lnTo>
                                  <a:lnTo>
                                    <a:pt x="150" y="54"/>
                                  </a:lnTo>
                                  <a:lnTo>
                                    <a:pt x="126" y="78"/>
                                  </a:lnTo>
                                  <a:lnTo>
                                    <a:pt x="108" y="114"/>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39" name="Solomon Islands" descr="© INSCALE GmbH, 15.06.2010"/>
                            <a:cNvSpPr>
                              <a:spLocks noEditPoints="1"/>
                            </a:cNvSpPr>
                          </a:nvSpPr>
                          <a:spPr bwMode="gray">
                            <a:xfrm>
                              <a:off x="5433" y="1746"/>
                              <a:ext cx="95" cy="89"/>
                            </a:xfrm>
                            <a:custGeom>
                              <a:avLst/>
                              <a:gdLst>
                                <a:gd name="T0" fmla="*/ 2147483647 w 372"/>
                                <a:gd name="T1" fmla="*/ 0 h 348"/>
                                <a:gd name="T2" fmla="*/ 2147483647 w 372"/>
                                <a:gd name="T3" fmla="*/ 2147483647 h 348"/>
                                <a:gd name="T4" fmla="*/ 0 w 372"/>
                                <a:gd name="T5" fmla="*/ 2147483647 h 348"/>
                                <a:gd name="T6" fmla="*/ 2147483647 w 372"/>
                                <a:gd name="T7" fmla="*/ 2147483647 h 348"/>
                                <a:gd name="T8" fmla="*/ 0 w 372"/>
                                <a:gd name="T9" fmla="*/ 2147483647 h 348"/>
                                <a:gd name="T10" fmla="*/ 2147483647 w 372"/>
                                <a:gd name="T11" fmla="*/ 2147483647 h 348"/>
                                <a:gd name="T12" fmla="*/ 2147483647 w 372"/>
                                <a:gd name="T13" fmla="*/ 2147483647 h 348"/>
                                <a:gd name="T14" fmla="*/ 2147483647 w 372"/>
                                <a:gd name="T15" fmla="*/ 2147483647 h 348"/>
                                <a:gd name="T16" fmla="*/ 2147483647 w 372"/>
                                <a:gd name="T17" fmla="*/ 2147483647 h 348"/>
                                <a:gd name="T18" fmla="*/ 2147483647 w 372"/>
                                <a:gd name="T19" fmla="*/ 2147483647 h 348"/>
                                <a:gd name="T20" fmla="*/ 2147483647 w 372"/>
                                <a:gd name="T21" fmla="*/ 2147483647 h 348"/>
                                <a:gd name="T22" fmla="*/ 2147483647 w 372"/>
                                <a:gd name="T23" fmla="*/ 2147483647 h 348"/>
                                <a:gd name="T24" fmla="*/ 2147483647 w 372"/>
                                <a:gd name="T25" fmla="*/ 2147483647 h 348"/>
                                <a:gd name="T26" fmla="*/ 2147483647 w 372"/>
                                <a:gd name="T27" fmla="*/ 2147483647 h 348"/>
                                <a:gd name="T28" fmla="*/ 2147483647 w 372"/>
                                <a:gd name="T29" fmla="*/ 2147483647 h 348"/>
                                <a:gd name="T30" fmla="*/ 2147483647 w 372"/>
                                <a:gd name="T31" fmla="*/ 2147483647 h 348"/>
                                <a:gd name="T32" fmla="*/ 2147483647 w 372"/>
                                <a:gd name="T33" fmla="*/ 2147483647 h 348"/>
                                <a:gd name="T34" fmla="*/ 2147483647 w 372"/>
                                <a:gd name="T35" fmla="*/ 2147483647 h 348"/>
                                <a:gd name="T36" fmla="*/ 2147483647 w 372"/>
                                <a:gd name="T37" fmla="*/ 2147483647 h 348"/>
                                <a:gd name="T38" fmla="*/ 2147483647 w 372"/>
                                <a:gd name="T39" fmla="*/ 2147483647 h 348"/>
                                <a:gd name="T40" fmla="*/ 2147483647 w 372"/>
                                <a:gd name="T41" fmla="*/ 2147483647 h 348"/>
                                <a:gd name="T42" fmla="*/ 2147483647 w 372"/>
                                <a:gd name="T43" fmla="*/ 2147483647 h 348"/>
                                <a:gd name="T44" fmla="*/ 2147483647 w 372"/>
                                <a:gd name="T45" fmla="*/ 2147483647 h 348"/>
                                <a:gd name="T46" fmla="*/ 2147483647 w 372"/>
                                <a:gd name="T47" fmla="*/ 2147483647 h 348"/>
                                <a:gd name="T48" fmla="*/ 2147483647 w 372"/>
                                <a:gd name="T49" fmla="*/ 2147483647 h 348"/>
                                <a:gd name="T50" fmla="*/ 2147483647 w 372"/>
                                <a:gd name="T51" fmla="*/ 2147483647 h 348"/>
                                <a:gd name="T52" fmla="*/ 2147483647 w 372"/>
                                <a:gd name="T53" fmla="*/ 2147483647 h 348"/>
                                <a:gd name="T54" fmla="*/ 2147483647 w 372"/>
                                <a:gd name="T55" fmla="*/ 2147483647 h 348"/>
                                <a:gd name="T56" fmla="*/ 2147483647 w 372"/>
                                <a:gd name="T57" fmla="*/ 2147483647 h 348"/>
                                <a:gd name="T58" fmla="*/ 2147483647 w 372"/>
                                <a:gd name="T59" fmla="*/ 2147483647 h 348"/>
                                <a:gd name="T60" fmla="*/ 2147483647 w 372"/>
                                <a:gd name="T61" fmla="*/ 2147483647 h 348"/>
                                <a:gd name="T62" fmla="*/ 2147483647 w 372"/>
                                <a:gd name="T63" fmla="*/ 2147483647 h 348"/>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w 372"/>
                                <a:gd name="T97" fmla="*/ 0 h 348"/>
                                <a:gd name="T98" fmla="*/ 372 w 372"/>
                                <a:gd name="T99" fmla="*/ 348 h 348"/>
                              </a:gdLst>
                              <a:ahLst/>
                              <a:cxnLst>
                                <a:cxn ang="T64">
                                  <a:pos x="T0" y="T1"/>
                                </a:cxn>
                                <a:cxn ang="T65">
                                  <a:pos x="T2" y="T3"/>
                                </a:cxn>
                                <a:cxn ang="T66">
                                  <a:pos x="T4" y="T5"/>
                                </a:cxn>
                                <a:cxn ang="T67">
                                  <a:pos x="T6" y="T7"/>
                                </a:cxn>
                                <a:cxn ang="T68">
                                  <a:pos x="T8" y="T9"/>
                                </a:cxn>
                                <a:cxn ang="T69">
                                  <a:pos x="T10" y="T11"/>
                                </a:cxn>
                                <a:cxn ang="T70">
                                  <a:pos x="T12" y="T13"/>
                                </a:cxn>
                                <a:cxn ang="T71">
                                  <a:pos x="T14" y="T15"/>
                                </a:cxn>
                                <a:cxn ang="T72">
                                  <a:pos x="T16" y="T17"/>
                                </a:cxn>
                                <a:cxn ang="T73">
                                  <a:pos x="T18" y="T19"/>
                                </a:cxn>
                                <a:cxn ang="T74">
                                  <a:pos x="T20" y="T21"/>
                                </a:cxn>
                                <a:cxn ang="T75">
                                  <a:pos x="T22" y="T23"/>
                                </a:cxn>
                                <a:cxn ang="T76">
                                  <a:pos x="T24" y="T25"/>
                                </a:cxn>
                                <a:cxn ang="T77">
                                  <a:pos x="T26" y="T27"/>
                                </a:cxn>
                                <a:cxn ang="T78">
                                  <a:pos x="T28" y="T29"/>
                                </a:cxn>
                                <a:cxn ang="T79">
                                  <a:pos x="T30" y="T31"/>
                                </a:cxn>
                                <a:cxn ang="T80">
                                  <a:pos x="T32" y="T33"/>
                                </a:cxn>
                                <a:cxn ang="T81">
                                  <a:pos x="T34" y="T35"/>
                                </a:cxn>
                                <a:cxn ang="T82">
                                  <a:pos x="T36" y="T37"/>
                                </a:cxn>
                                <a:cxn ang="T83">
                                  <a:pos x="T38" y="T39"/>
                                </a:cxn>
                                <a:cxn ang="T84">
                                  <a:pos x="T40" y="T41"/>
                                </a:cxn>
                                <a:cxn ang="T85">
                                  <a:pos x="T42" y="T43"/>
                                </a:cxn>
                                <a:cxn ang="T86">
                                  <a:pos x="T44" y="T45"/>
                                </a:cxn>
                                <a:cxn ang="T87">
                                  <a:pos x="T46" y="T47"/>
                                </a:cxn>
                                <a:cxn ang="T88">
                                  <a:pos x="T48" y="T49"/>
                                </a:cxn>
                                <a:cxn ang="T89">
                                  <a:pos x="T50" y="T51"/>
                                </a:cxn>
                                <a:cxn ang="T90">
                                  <a:pos x="T52" y="T53"/>
                                </a:cxn>
                                <a:cxn ang="T91">
                                  <a:pos x="T54" y="T55"/>
                                </a:cxn>
                                <a:cxn ang="T92">
                                  <a:pos x="T56" y="T57"/>
                                </a:cxn>
                                <a:cxn ang="T93">
                                  <a:pos x="T58" y="T59"/>
                                </a:cxn>
                                <a:cxn ang="T94">
                                  <a:pos x="T60" y="T61"/>
                                </a:cxn>
                                <a:cxn ang="T95">
                                  <a:pos x="T62" y="T63"/>
                                </a:cxn>
                              </a:cxnLst>
                              <a:rect l="T96" t="T97" r="T98" b="T99"/>
                              <a:pathLst>
                                <a:path w="372" h="348">
                                  <a:moveTo>
                                    <a:pt x="30" y="18"/>
                                  </a:moveTo>
                                  <a:lnTo>
                                    <a:pt x="12" y="0"/>
                                  </a:lnTo>
                                  <a:lnTo>
                                    <a:pt x="6" y="24"/>
                                  </a:lnTo>
                                  <a:lnTo>
                                    <a:pt x="24" y="48"/>
                                  </a:lnTo>
                                  <a:lnTo>
                                    <a:pt x="30" y="18"/>
                                  </a:lnTo>
                                  <a:close/>
                                  <a:moveTo>
                                    <a:pt x="0" y="126"/>
                                  </a:moveTo>
                                  <a:lnTo>
                                    <a:pt x="18" y="132"/>
                                  </a:lnTo>
                                  <a:lnTo>
                                    <a:pt x="36" y="102"/>
                                  </a:lnTo>
                                  <a:lnTo>
                                    <a:pt x="0" y="102"/>
                                  </a:lnTo>
                                  <a:lnTo>
                                    <a:pt x="0" y="126"/>
                                  </a:lnTo>
                                  <a:close/>
                                  <a:moveTo>
                                    <a:pt x="78" y="120"/>
                                  </a:moveTo>
                                  <a:lnTo>
                                    <a:pt x="36" y="120"/>
                                  </a:lnTo>
                                  <a:lnTo>
                                    <a:pt x="42" y="144"/>
                                  </a:lnTo>
                                  <a:lnTo>
                                    <a:pt x="78" y="132"/>
                                  </a:lnTo>
                                  <a:lnTo>
                                    <a:pt x="78" y="120"/>
                                  </a:lnTo>
                                  <a:close/>
                                  <a:moveTo>
                                    <a:pt x="60" y="186"/>
                                  </a:moveTo>
                                  <a:lnTo>
                                    <a:pt x="96" y="186"/>
                                  </a:lnTo>
                                  <a:lnTo>
                                    <a:pt x="48" y="150"/>
                                  </a:lnTo>
                                  <a:lnTo>
                                    <a:pt x="60" y="186"/>
                                  </a:lnTo>
                                  <a:close/>
                                  <a:moveTo>
                                    <a:pt x="246" y="222"/>
                                  </a:moveTo>
                                  <a:lnTo>
                                    <a:pt x="222" y="210"/>
                                  </a:lnTo>
                                  <a:lnTo>
                                    <a:pt x="192" y="210"/>
                                  </a:lnTo>
                                  <a:lnTo>
                                    <a:pt x="192" y="228"/>
                                  </a:lnTo>
                                  <a:lnTo>
                                    <a:pt x="198" y="234"/>
                                  </a:lnTo>
                                  <a:lnTo>
                                    <a:pt x="204" y="246"/>
                                  </a:lnTo>
                                  <a:lnTo>
                                    <a:pt x="216" y="252"/>
                                  </a:lnTo>
                                  <a:lnTo>
                                    <a:pt x="252" y="264"/>
                                  </a:lnTo>
                                  <a:lnTo>
                                    <a:pt x="264" y="264"/>
                                  </a:lnTo>
                                  <a:lnTo>
                                    <a:pt x="276" y="258"/>
                                  </a:lnTo>
                                  <a:lnTo>
                                    <a:pt x="276" y="252"/>
                                  </a:lnTo>
                                  <a:lnTo>
                                    <a:pt x="270" y="246"/>
                                  </a:lnTo>
                                  <a:lnTo>
                                    <a:pt x="264" y="234"/>
                                  </a:lnTo>
                                  <a:lnTo>
                                    <a:pt x="246" y="222"/>
                                  </a:lnTo>
                                  <a:close/>
                                  <a:moveTo>
                                    <a:pt x="312" y="288"/>
                                  </a:moveTo>
                                  <a:lnTo>
                                    <a:pt x="360" y="348"/>
                                  </a:lnTo>
                                  <a:lnTo>
                                    <a:pt x="372" y="318"/>
                                  </a:lnTo>
                                  <a:lnTo>
                                    <a:pt x="312" y="288"/>
                                  </a:lnTo>
                                  <a:close/>
                                  <a:moveTo>
                                    <a:pt x="288" y="126"/>
                                  </a:moveTo>
                                  <a:lnTo>
                                    <a:pt x="288" y="132"/>
                                  </a:lnTo>
                                  <a:lnTo>
                                    <a:pt x="282" y="138"/>
                                  </a:lnTo>
                                  <a:lnTo>
                                    <a:pt x="282" y="150"/>
                                  </a:lnTo>
                                  <a:lnTo>
                                    <a:pt x="276" y="162"/>
                                  </a:lnTo>
                                  <a:lnTo>
                                    <a:pt x="276" y="192"/>
                                  </a:lnTo>
                                  <a:lnTo>
                                    <a:pt x="312" y="228"/>
                                  </a:lnTo>
                                  <a:lnTo>
                                    <a:pt x="324" y="234"/>
                                  </a:lnTo>
                                  <a:lnTo>
                                    <a:pt x="330" y="240"/>
                                  </a:lnTo>
                                  <a:lnTo>
                                    <a:pt x="288" y="126"/>
                                  </a:lnTo>
                                  <a:close/>
                                  <a:moveTo>
                                    <a:pt x="120" y="60"/>
                                  </a:moveTo>
                                  <a:lnTo>
                                    <a:pt x="120" y="66"/>
                                  </a:lnTo>
                                  <a:lnTo>
                                    <a:pt x="126" y="78"/>
                                  </a:lnTo>
                                  <a:lnTo>
                                    <a:pt x="138" y="90"/>
                                  </a:lnTo>
                                  <a:lnTo>
                                    <a:pt x="150" y="108"/>
                                  </a:lnTo>
                                  <a:lnTo>
                                    <a:pt x="168" y="120"/>
                                  </a:lnTo>
                                  <a:lnTo>
                                    <a:pt x="192" y="144"/>
                                  </a:lnTo>
                                  <a:lnTo>
                                    <a:pt x="204" y="150"/>
                                  </a:lnTo>
                                  <a:lnTo>
                                    <a:pt x="216" y="150"/>
                                  </a:lnTo>
                                  <a:lnTo>
                                    <a:pt x="210" y="138"/>
                                  </a:lnTo>
                                  <a:lnTo>
                                    <a:pt x="204" y="132"/>
                                  </a:lnTo>
                                  <a:lnTo>
                                    <a:pt x="198" y="120"/>
                                  </a:lnTo>
                                  <a:lnTo>
                                    <a:pt x="186" y="108"/>
                                  </a:lnTo>
                                  <a:lnTo>
                                    <a:pt x="174" y="90"/>
                                  </a:lnTo>
                                  <a:lnTo>
                                    <a:pt x="156" y="78"/>
                                  </a:lnTo>
                                  <a:lnTo>
                                    <a:pt x="144" y="66"/>
                                  </a:lnTo>
                                  <a:lnTo>
                                    <a:pt x="132" y="60"/>
                                  </a:lnTo>
                                  <a:lnTo>
                                    <a:pt x="120" y="60"/>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40" name="Slovenia" descr="© INSCALE GmbH, 15.06.2010"/>
                            <a:cNvSpPr>
                              <a:spLocks/>
                            </a:cNvSpPr>
                          </a:nvSpPr>
                          <a:spPr bwMode="gray">
                            <a:xfrm>
                              <a:off x="2823" y="642"/>
                              <a:ext cx="54" cy="31"/>
                            </a:xfrm>
                            <a:custGeom>
                              <a:avLst/>
                              <a:gdLst>
                                <a:gd name="T0" fmla="*/ 2147483647 w 210"/>
                                <a:gd name="T1" fmla="*/ 2147483647 h 120"/>
                                <a:gd name="T2" fmla="*/ 2147483647 w 210"/>
                                <a:gd name="T3" fmla="*/ 2147483647 h 120"/>
                                <a:gd name="T4" fmla="*/ 2147483647 w 210"/>
                                <a:gd name="T5" fmla="*/ 2147483647 h 120"/>
                                <a:gd name="T6" fmla="*/ 2147483647 w 210"/>
                                <a:gd name="T7" fmla="*/ 2147483647 h 120"/>
                                <a:gd name="T8" fmla="*/ 2147483647 w 210"/>
                                <a:gd name="T9" fmla="*/ 2147483647 h 120"/>
                                <a:gd name="T10" fmla="*/ 2147483647 w 210"/>
                                <a:gd name="T11" fmla="*/ 2147483647 h 120"/>
                                <a:gd name="T12" fmla="*/ 2147483647 w 210"/>
                                <a:gd name="T13" fmla="*/ 2147483647 h 120"/>
                                <a:gd name="T14" fmla="*/ 2147483647 w 210"/>
                                <a:gd name="T15" fmla="*/ 2147483647 h 120"/>
                                <a:gd name="T16" fmla="*/ 2147483647 w 210"/>
                                <a:gd name="T17" fmla="*/ 2147483647 h 120"/>
                                <a:gd name="T18" fmla="*/ 2147483647 w 210"/>
                                <a:gd name="T19" fmla="*/ 2147483647 h 120"/>
                                <a:gd name="T20" fmla="*/ 2147483647 w 210"/>
                                <a:gd name="T21" fmla="*/ 2147483647 h 120"/>
                                <a:gd name="T22" fmla="*/ 2147483647 w 210"/>
                                <a:gd name="T23" fmla="*/ 2147483647 h 120"/>
                                <a:gd name="T24" fmla="*/ 2147483647 w 210"/>
                                <a:gd name="T25" fmla="*/ 2147483647 h 120"/>
                                <a:gd name="T26" fmla="*/ 2147483647 w 210"/>
                                <a:gd name="T27" fmla="*/ 2147483647 h 120"/>
                                <a:gd name="T28" fmla="*/ 2147483647 w 210"/>
                                <a:gd name="T29" fmla="*/ 2147483647 h 120"/>
                                <a:gd name="T30" fmla="*/ 2147483647 w 210"/>
                                <a:gd name="T31" fmla="*/ 2147483647 h 120"/>
                                <a:gd name="T32" fmla="*/ 2147483647 w 210"/>
                                <a:gd name="T33" fmla="*/ 2147483647 h 120"/>
                                <a:gd name="T34" fmla="*/ 2147483647 w 210"/>
                                <a:gd name="T35" fmla="*/ 2147483647 h 120"/>
                                <a:gd name="T36" fmla="*/ 2147483647 w 210"/>
                                <a:gd name="T37" fmla="*/ 2147483647 h 120"/>
                                <a:gd name="T38" fmla="*/ 2147483647 w 210"/>
                                <a:gd name="T39" fmla="*/ 2147483647 h 120"/>
                                <a:gd name="T40" fmla="*/ 2147483647 w 210"/>
                                <a:gd name="T41" fmla="*/ 2147483647 h 120"/>
                                <a:gd name="T42" fmla="*/ 2147483647 w 210"/>
                                <a:gd name="T43" fmla="*/ 0 h 120"/>
                                <a:gd name="T44" fmla="*/ 2147483647 w 210"/>
                                <a:gd name="T45" fmla="*/ 2147483647 h 120"/>
                                <a:gd name="T46" fmla="*/ 2147483647 w 210"/>
                                <a:gd name="T47" fmla="*/ 2147483647 h 120"/>
                                <a:gd name="T48" fmla="*/ 2147483647 w 210"/>
                                <a:gd name="T49" fmla="*/ 2147483647 h 120"/>
                                <a:gd name="T50" fmla="*/ 2147483647 w 210"/>
                                <a:gd name="T51" fmla="*/ 2147483647 h 120"/>
                                <a:gd name="T52" fmla="*/ 2147483647 w 210"/>
                                <a:gd name="T53" fmla="*/ 2147483647 h 120"/>
                                <a:gd name="T54" fmla="*/ 2147483647 w 210"/>
                                <a:gd name="T55" fmla="*/ 2147483647 h 120"/>
                                <a:gd name="T56" fmla="*/ 2147483647 w 210"/>
                                <a:gd name="T57" fmla="*/ 2147483647 h 120"/>
                                <a:gd name="T58" fmla="*/ 2147483647 w 210"/>
                                <a:gd name="T59" fmla="*/ 2147483647 h 120"/>
                                <a:gd name="T60" fmla="*/ 2147483647 w 210"/>
                                <a:gd name="T61" fmla="*/ 2147483647 h 120"/>
                                <a:gd name="T62" fmla="*/ 2147483647 w 210"/>
                                <a:gd name="T63" fmla="*/ 2147483647 h 120"/>
                                <a:gd name="T64" fmla="*/ 2147483647 w 210"/>
                                <a:gd name="T65" fmla="*/ 2147483647 h 120"/>
                                <a:gd name="T66" fmla="*/ 2147483647 w 210"/>
                                <a:gd name="T67" fmla="*/ 2147483647 h 120"/>
                                <a:gd name="T68" fmla="*/ 0 w 210"/>
                                <a:gd name="T69" fmla="*/ 2147483647 h 120"/>
                                <a:gd name="T70" fmla="*/ 2147483647 w 210"/>
                                <a:gd name="T71" fmla="*/ 2147483647 h 120"/>
                                <a:gd name="T72" fmla="*/ 2147483647 w 210"/>
                                <a:gd name="T73" fmla="*/ 2147483647 h 120"/>
                                <a:gd name="T74" fmla="*/ 2147483647 w 210"/>
                                <a:gd name="T75" fmla="*/ 2147483647 h 120"/>
                                <a:gd name="T76" fmla="*/ 2147483647 w 210"/>
                                <a:gd name="T77" fmla="*/ 2147483647 h 120"/>
                                <a:gd name="T78" fmla="*/ 2147483647 w 210"/>
                                <a:gd name="T79" fmla="*/ 2147483647 h 120"/>
                                <a:gd name="T80" fmla="*/ 2147483647 w 210"/>
                                <a:gd name="T81" fmla="*/ 2147483647 h 120"/>
                                <a:gd name="T82" fmla="*/ 2147483647 w 210"/>
                                <a:gd name="T83" fmla="*/ 2147483647 h 120"/>
                                <a:gd name="T84" fmla="*/ 2147483647 w 210"/>
                                <a:gd name="T85" fmla="*/ 2147483647 h 120"/>
                                <a:gd name="T86" fmla="*/ 2147483647 w 210"/>
                                <a:gd name="T87" fmla="*/ 2147483647 h 120"/>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w 210"/>
                                <a:gd name="T133" fmla="*/ 0 h 120"/>
                                <a:gd name="T134" fmla="*/ 210 w 210"/>
                                <a:gd name="T135" fmla="*/ 120 h 120"/>
                              </a:gdLst>
                              <a:ahLst/>
                              <a:cxnLst>
                                <a:cxn ang="T88">
                                  <a:pos x="T0" y="T1"/>
                                </a:cxn>
                                <a:cxn ang="T89">
                                  <a:pos x="T2" y="T3"/>
                                </a:cxn>
                                <a:cxn ang="T90">
                                  <a:pos x="T4" y="T5"/>
                                </a:cxn>
                                <a:cxn ang="T91">
                                  <a:pos x="T6" y="T7"/>
                                </a:cxn>
                                <a:cxn ang="T92">
                                  <a:pos x="T8" y="T9"/>
                                </a:cxn>
                                <a:cxn ang="T93">
                                  <a:pos x="T10" y="T11"/>
                                </a:cxn>
                                <a:cxn ang="T94">
                                  <a:pos x="T12" y="T13"/>
                                </a:cxn>
                                <a:cxn ang="T95">
                                  <a:pos x="T14" y="T15"/>
                                </a:cxn>
                                <a:cxn ang="T96">
                                  <a:pos x="T16" y="T17"/>
                                </a:cxn>
                                <a:cxn ang="T97">
                                  <a:pos x="T18" y="T19"/>
                                </a:cxn>
                                <a:cxn ang="T98">
                                  <a:pos x="T20" y="T21"/>
                                </a:cxn>
                                <a:cxn ang="T99">
                                  <a:pos x="T22" y="T23"/>
                                </a:cxn>
                                <a:cxn ang="T100">
                                  <a:pos x="T24" y="T25"/>
                                </a:cxn>
                                <a:cxn ang="T101">
                                  <a:pos x="T26" y="T27"/>
                                </a:cxn>
                                <a:cxn ang="T102">
                                  <a:pos x="T28" y="T29"/>
                                </a:cxn>
                                <a:cxn ang="T103">
                                  <a:pos x="T30" y="T31"/>
                                </a:cxn>
                                <a:cxn ang="T104">
                                  <a:pos x="T32" y="T33"/>
                                </a:cxn>
                                <a:cxn ang="T105">
                                  <a:pos x="T34" y="T35"/>
                                </a:cxn>
                                <a:cxn ang="T106">
                                  <a:pos x="T36" y="T37"/>
                                </a:cxn>
                                <a:cxn ang="T107">
                                  <a:pos x="T38" y="T39"/>
                                </a:cxn>
                                <a:cxn ang="T108">
                                  <a:pos x="T40" y="T41"/>
                                </a:cxn>
                                <a:cxn ang="T109">
                                  <a:pos x="T42" y="T43"/>
                                </a:cxn>
                                <a:cxn ang="T110">
                                  <a:pos x="T44" y="T45"/>
                                </a:cxn>
                                <a:cxn ang="T111">
                                  <a:pos x="T46" y="T47"/>
                                </a:cxn>
                                <a:cxn ang="T112">
                                  <a:pos x="T48" y="T49"/>
                                </a:cxn>
                                <a:cxn ang="T113">
                                  <a:pos x="T50" y="T51"/>
                                </a:cxn>
                                <a:cxn ang="T114">
                                  <a:pos x="T52" y="T53"/>
                                </a:cxn>
                                <a:cxn ang="T115">
                                  <a:pos x="T54" y="T55"/>
                                </a:cxn>
                                <a:cxn ang="T116">
                                  <a:pos x="T56" y="T57"/>
                                </a:cxn>
                                <a:cxn ang="T117">
                                  <a:pos x="T58" y="T59"/>
                                </a:cxn>
                                <a:cxn ang="T118">
                                  <a:pos x="T60" y="T61"/>
                                </a:cxn>
                                <a:cxn ang="T119">
                                  <a:pos x="T62" y="T63"/>
                                </a:cxn>
                                <a:cxn ang="T120">
                                  <a:pos x="T64" y="T65"/>
                                </a:cxn>
                                <a:cxn ang="T121">
                                  <a:pos x="T66" y="T67"/>
                                </a:cxn>
                                <a:cxn ang="T122">
                                  <a:pos x="T68" y="T69"/>
                                </a:cxn>
                                <a:cxn ang="T123">
                                  <a:pos x="T70" y="T71"/>
                                </a:cxn>
                                <a:cxn ang="T124">
                                  <a:pos x="T72" y="T73"/>
                                </a:cxn>
                                <a:cxn ang="T125">
                                  <a:pos x="T74" y="T75"/>
                                </a:cxn>
                                <a:cxn ang="T126">
                                  <a:pos x="T76" y="T77"/>
                                </a:cxn>
                                <a:cxn ang="T127">
                                  <a:pos x="T78" y="T79"/>
                                </a:cxn>
                                <a:cxn ang="T128">
                                  <a:pos x="T80" y="T81"/>
                                </a:cxn>
                                <a:cxn ang="T129">
                                  <a:pos x="T82" y="T83"/>
                                </a:cxn>
                                <a:cxn ang="T130">
                                  <a:pos x="T84" y="T85"/>
                                </a:cxn>
                                <a:cxn ang="T131">
                                  <a:pos x="T86" y="T87"/>
                                </a:cxn>
                              </a:cxnLst>
                              <a:rect l="T132" t="T133" r="T134" b="T135"/>
                              <a:pathLst>
                                <a:path w="210" h="120">
                                  <a:moveTo>
                                    <a:pt x="24" y="120"/>
                                  </a:moveTo>
                                  <a:lnTo>
                                    <a:pt x="42" y="120"/>
                                  </a:lnTo>
                                  <a:lnTo>
                                    <a:pt x="42" y="108"/>
                                  </a:lnTo>
                                  <a:lnTo>
                                    <a:pt x="54" y="114"/>
                                  </a:lnTo>
                                  <a:lnTo>
                                    <a:pt x="72" y="114"/>
                                  </a:lnTo>
                                  <a:lnTo>
                                    <a:pt x="78" y="102"/>
                                  </a:lnTo>
                                  <a:lnTo>
                                    <a:pt x="78" y="108"/>
                                  </a:lnTo>
                                  <a:lnTo>
                                    <a:pt x="84" y="114"/>
                                  </a:lnTo>
                                  <a:lnTo>
                                    <a:pt x="126" y="114"/>
                                  </a:lnTo>
                                  <a:lnTo>
                                    <a:pt x="126" y="96"/>
                                  </a:lnTo>
                                  <a:lnTo>
                                    <a:pt x="138" y="90"/>
                                  </a:lnTo>
                                  <a:lnTo>
                                    <a:pt x="150" y="78"/>
                                  </a:lnTo>
                                  <a:lnTo>
                                    <a:pt x="150" y="72"/>
                                  </a:lnTo>
                                  <a:lnTo>
                                    <a:pt x="144" y="66"/>
                                  </a:lnTo>
                                  <a:lnTo>
                                    <a:pt x="144" y="54"/>
                                  </a:lnTo>
                                  <a:lnTo>
                                    <a:pt x="174" y="54"/>
                                  </a:lnTo>
                                  <a:lnTo>
                                    <a:pt x="186" y="48"/>
                                  </a:lnTo>
                                  <a:lnTo>
                                    <a:pt x="186" y="36"/>
                                  </a:lnTo>
                                  <a:lnTo>
                                    <a:pt x="210" y="36"/>
                                  </a:lnTo>
                                  <a:lnTo>
                                    <a:pt x="192" y="24"/>
                                  </a:lnTo>
                                  <a:lnTo>
                                    <a:pt x="186" y="6"/>
                                  </a:lnTo>
                                  <a:lnTo>
                                    <a:pt x="180" y="0"/>
                                  </a:lnTo>
                                  <a:lnTo>
                                    <a:pt x="174" y="12"/>
                                  </a:lnTo>
                                  <a:lnTo>
                                    <a:pt x="168" y="30"/>
                                  </a:lnTo>
                                  <a:lnTo>
                                    <a:pt x="144" y="24"/>
                                  </a:lnTo>
                                  <a:lnTo>
                                    <a:pt x="132" y="30"/>
                                  </a:lnTo>
                                  <a:lnTo>
                                    <a:pt x="84" y="30"/>
                                  </a:lnTo>
                                  <a:lnTo>
                                    <a:pt x="84" y="42"/>
                                  </a:lnTo>
                                  <a:lnTo>
                                    <a:pt x="54" y="42"/>
                                  </a:lnTo>
                                  <a:lnTo>
                                    <a:pt x="48" y="36"/>
                                  </a:lnTo>
                                  <a:lnTo>
                                    <a:pt x="30" y="36"/>
                                  </a:lnTo>
                                  <a:lnTo>
                                    <a:pt x="24" y="42"/>
                                  </a:lnTo>
                                  <a:lnTo>
                                    <a:pt x="6" y="42"/>
                                  </a:lnTo>
                                  <a:lnTo>
                                    <a:pt x="6" y="48"/>
                                  </a:lnTo>
                                  <a:lnTo>
                                    <a:pt x="0" y="54"/>
                                  </a:lnTo>
                                  <a:lnTo>
                                    <a:pt x="12" y="60"/>
                                  </a:lnTo>
                                  <a:lnTo>
                                    <a:pt x="6" y="96"/>
                                  </a:lnTo>
                                  <a:lnTo>
                                    <a:pt x="18" y="96"/>
                                  </a:lnTo>
                                  <a:lnTo>
                                    <a:pt x="30" y="102"/>
                                  </a:lnTo>
                                  <a:lnTo>
                                    <a:pt x="36" y="102"/>
                                  </a:lnTo>
                                  <a:lnTo>
                                    <a:pt x="36" y="108"/>
                                  </a:lnTo>
                                  <a:lnTo>
                                    <a:pt x="30" y="108"/>
                                  </a:lnTo>
                                  <a:lnTo>
                                    <a:pt x="30" y="114"/>
                                  </a:lnTo>
                                  <a:lnTo>
                                    <a:pt x="24" y="120"/>
                                  </a:lnTo>
                                  <a:close/>
                                </a:path>
                              </a:pathLst>
                            </a:custGeom>
                            <a:solidFill>
                              <a:srgbClr val="5F5F8C"/>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41" name="Slovakia" descr="© INSCALE GmbH, 15.06.2010"/>
                            <a:cNvSpPr>
                              <a:spLocks/>
                            </a:cNvSpPr>
                          </a:nvSpPr>
                          <a:spPr bwMode="gray">
                            <a:xfrm>
                              <a:off x="2878" y="590"/>
                              <a:ext cx="91" cy="37"/>
                            </a:xfrm>
                            <a:custGeom>
                              <a:avLst/>
                              <a:gdLst>
                                <a:gd name="T0" fmla="*/ 2147483647 w 354"/>
                                <a:gd name="T1" fmla="*/ 2147483647 h 144"/>
                                <a:gd name="T2" fmla="*/ 2147483647 w 354"/>
                                <a:gd name="T3" fmla="*/ 2147483647 h 144"/>
                                <a:gd name="T4" fmla="*/ 2147483647 w 354"/>
                                <a:gd name="T5" fmla="*/ 2147483647 h 144"/>
                                <a:gd name="T6" fmla="*/ 2147483647 w 354"/>
                                <a:gd name="T7" fmla="*/ 2147483647 h 144"/>
                                <a:gd name="T8" fmla="*/ 2147483647 w 354"/>
                                <a:gd name="T9" fmla="*/ 2147483647 h 144"/>
                                <a:gd name="T10" fmla="*/ 2147483647 w 354"/>
                                <a:gd name="T11" fmla="*/ 2147483647 h 144"/>
                                <a:gd name="T12" fmla="*/ 2147483647 w 354"/>
                                <a:gd name="T13" fmla="*/ 2147483647 h 144"/>
                                <a:gd name="T14" fmla="*/ 2147483647 w 354"/>
                                <a:gd name="T15" fmla="*/ 0 h 144"/>
                                <a:gd name="T16" fmla="*/ 2147483647 w 354"/>
                                <a:gd name="T17" fmla="*/ 2147483647 h 144"/>
                                <a:gd name="T18" fmla="*/ 2147483647 w 354"/>
                                <a:gd name="T19" fmla="*/ 0 h 144"/>
                                <a:gd name="T20" fmla="*/ 2147483647 w 354"/>
                                <a:gd name="T21" fmla="*/ 2147483647 h 144"/>
                                <a:gd name="T22" fmla="*/ 2147483647 w 354"/>
                                <a:gd name="T23" fmla="*/ 2147483647 h 144"/>
                                <a:gd name="T24" fmla="*/ 2147483647 w 354"/>
                                <a:gd name="T25" fmla="*/ 2147483647 h 144"/>
                                <a:gd name="T26" fmla="*/ 2147483647 w 354"/>
                                <a:gd name="T27" fmla="*/ 2147483647 h 144"/>
                                <a:gd name="T28" fmla="*/ 2147483647 w 354"/>
                                <a:gd name="T29" fmla="*/ 2147483647 h 144"/>
                                <a:gd name="T30" fmla="*/ 0 w 354"/>
                                <a:gd name="T31" fmla="*/ 2147483647 h 144"/>
                                <a:gd name="T32" fmla="*/ 2147483647 w 354"/>
                                <a:gd name="T33" fmla="*/ 2147483647 h 144"/>
                                <a:gd name="T34" fmla="*/ 2147483647 w 354"/>
                                <a:gd name="T35" fmla="*/ 2147483647 h 144"/>
                                <a:gd name="T36" fmla="*/ 2147483647 w 354"/>
                                <a:gd name="T37" fmla="*/ 2147483647 h 144"/>
                                <a:gd name="T38" fmla="*/ 2147483647 w 354"/>
                                <a:gd name="T39" fmla="*/ 2147483647 h 144"/>
                                <a:gd name="T40" fmla="*/ 2147483647 w 354"/>
                                <a:gd name="T41" fmla="*/ 2147483647 h 144"/>
                                <a:gd name="T42" fmla="*/ 2147483647 w 354"/>
                                <a:gd name="T43" fmla="*/ 2147483647 h 144"/>
                                <a:gd name="T44" fmla="*/ 2147483647 w 354"/>
                                <a:gd name="T45" fmla="*/ 2147483647 h 144"/>
                                <a:gd name="T46" fmla="*/ 2147483647 w 354"/>
                                <a:gd name="T47" fmla="*/ 2147483647 h 144"/>
                                <a:gd name="T48" fmla="*/ 2147483647 w 354"/>
                                <a:gd name="T49" fmla="*/ 2147483647 h 144"/>
                                <a:gd name="T50" fmla="*/ 2147483647 w 354"/>
                                <a:gd name="T51" fmla="*/ 2147483647 h 144"/>
                                <a:gd name="T52" fmla="*/ 2147483647 w 354"/>
                                <a:gd name="T53" fmla="*/ 2147483647 h 144"/>
                                <a:gd name="T54" fmla="*/ 2147483647 w 354"/>
                                <a:gd name="T55" fmla="*/ 2147483647 h 144"/>
                                <a:gd name="T56" fmla="*/ 2147483647 w 354"/>
                                <a:gd name="T57" fmla="*/ 2147483647 h 144"/>
                                <a:gd name="T58" fmla="*/ 2147483647 w 354"/>
                                <a:gd name="T59" fmla="*/ 2147483647 h 144"/>
                                <a:gd name="T60" fmla="*/ 2147483647 w 354"/>
                                <a:gd name="T61" fmla="*/ 2147483647 h 144"/>
                                <a:gd name="T62" fmla="*/ 2147483647 w 354"/>
                                <a:gd name="T63" fmla="*/ 2147483647 h 144"/>
                                <a:gd name="T64" fmla="*/ 2147483647 w 354"/>
                                <a:gd name="T65" fmla="*/ 2147483647 h 144"/>
                                <a:gd name="T66" fmla="*/ 2147483647 w 354"/>
                                <a:gd name="T67" fmla="*/ 2147483647 h 144"/>
                                <a:gd name="T68" fmla="*/ 2147483647 w 354"/>
                                <a:gd name="T69" fmla="*/ 2147483647 h 144"/>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w 354"/>
                                <a:gd name="T106" fmla="*/ 0 h 144"/>
                                <a:gd name="T107" fmla="*/ 354 w 354"/>
                                <a:gd name="T108" fmla="*/ 144 h 144"/>
                              </a:gdLst>
                              <a:ahLst/>
                              <a:cxnLst>
                                <a:cxn ang="T70">
                                  <a:pos x="T0" y="T1"/>
                                </a:cxn>
                                <a:cxn ang="T71">
                                  <a:pos x="T2" y="T3"/>
                                </a:cxn>
                                <a:cxn ang="T72">
                                  <a:pos x="T4" y="T5"/>
                                </a:cxn>
                                <a:cxn ang="T73">
                                  <a:pos x="T6" y="T7"/>
                                </a:cxn>
                                <a:cxn ang="T74">
                                  <a:pos x="T8" y="T9"/>
                                </a:cxn>
                                <a:cxn ang="T75">
                                  <a:pos x="T10" y="T11"/>
                                </a:cxn>
                                <a:cxn ang="T76">
                                  <a:pos x="T12" y="T13"/>
                                </a:cxn>
                                <a:cxn ang="T77">
                                  <a:pos x="T14" y="T15"/>
                                </a:cxn>
                                <a:cxn ang="T78">
                                  <a:pos x="T16" y="T17"/>
                                </a:cxn>
                                <a:cxn ang="T79">
                                  <a:pos x="T18" y="T19"/>
                                </a:cxn>
                                <a:cxn ang="T80">
                                  <a:pos x="T20" y="T21"/>
                                </a:cxn>
                                <a:cxn ang="T81">
                                  <a:pos x="T22" y="T23"/>
                                </a:cxn>
                                <a:cxn ang="T82">
                                  <a:pos x="T24" y="T25"/>
                                </a:cxn>
                                <a:cxn ang="T83">
                                  <a:pos x="T26" y="T27"/>
                                </a:cxn>
                                <a:cxn ang="T84">
                                  <a:pos x="T28" y="T29"/>
                                </a:cxn>
                                <a:cxn ang="T85">
                                  <a:pos x="T30" y="T31"/>
                                </a:cxn>
                                <a:cxn ang="T86">
                                  <a:pos x="T32" y="T33"/>
                                </a:cxn>
                                <a:cxn ang="T87">
                                  <a:pos x="T34" y="T35"/>
                                </a:cxn>
                                <a:cxn ang="T88">
                                  <a:pos x="T36" y="T37"/>
                                </a:cxn>
                                <a:cxn ang="T89">
                                  <a:pos x="T38" y="T39"/>
                                </a:cxn>
                                <a:cxn ang="T90">
                                  <a:pos x="T40" y="T41"/>
                                </a:cxn>
                                <a:cxn ang="T91">
                                  <a:pos x="T42" y="T43"/>
                                </a:cxn>
                                <a:cxn ang="T92">
                                  <a:pos x="T44" y="T45"/>
                                </a:cxn>
                                <a:cxn ang="T93">
                                  <a:pos x="T46" y="T47"/>
                                </a:cxn>
                                <a:cxn ang="T94">
                                  <a:pos x="T48" y="T49"/>
                                </a:cxn>
                                <a:cxn ang="T95">
                                  <a:pos x="T50" y="T51"/>
                                </a:cxn>
                                <a:cxn ang="T96">
                                  <a:pos x="T52" y="T53"/>
                                </a:cxn>
                                <a:cxn ang="T97">
                                  <a:pos x="T54" y="T55"/>
                                </a:cxn>
                                <a:cxn ang="T98">
                                  <a:pos x="T56" y="T57"/>
                                </a:cxn>
                                <a:cxn ang="T99">
                                  <a:pos x="T58" y="T59"/>
                                </a:cxn>
                                <a:cxn ang="T100">
                                  <a:pos x="T60" y="T61"/>
                                </a:cxn>
                                <a:cxn ang="T101">
                                  <a:pos x="T62" y="T63"/>
                                </a:cxn>
                                <a:cxn ang="T102">
                                  <a:pos x="T64" y="T65"/>
                                </a:cxn>
                                <a:cxn ang="T103">
                                  <a:pos x="T66" y="T67"/>
                                </a:cxn>
                                <a:cxn ang="T104">
                                  <a:pos x="T68" y="T69"/>
                                </a:cxn>
                              </a:cxnLst>
                              <a:rect l="T105" t="T106" r="T107" b="T108"/>
                              <a:pathLst>
                                <a:path w="354" h="144">
                                  <a:moveTo>
                                    <a:pt x="348" y="30"/>
                                  </a:moveTo>
                                  <a:lnTo>
                                    <a:pt x="324" y="30"/>
                                  </a:lnTo>
                                  <a:lnTo>
                                    <a:pt x="300" y="6"/>
                                  </a:lnTo>
                                  <a:lnTo>
                                    <a:pt x="276" y="6"/>
                                  </a:lnTo>
                                  <a:lnTo>
                                    <a:pt x="270" y="12"/>
                                  </a:lnTo>
                                  <a:lnTo>
                                    <a:pt x="258" y="18"/>
                                  </a:lnTo>
                                  <a:lnTo>
                                    <a:pt x="246" y="18"/>
                                  </a:lnTo>
                                  <a:lnTo>
                                    <a:pt x="240" y="12"/>
                                  </a:lnTo>
                                  <a:lnTo>
                                    <a:pt x="210" y="12"/>
                                  </a:lnTo>
                                  <a:lnTo>
                                    <a:pt x="210" y="18"/>
                                  </a:lnTo>
                                  <a:lnTo>
                                    <a:pt x="204" y="24"/>
                                  </a:lnTo>
                                  <a:lnTo>
                                    <a:pt x="192" y="24"/>
                                  </a:lnTo>
                                  <a:lnTo>
                                    <a:pt x="186" y="18"/>
                                  </a:lnTo>
                                  <a:lnTo>
                                    <a:pt x="186" y="12"/>
                                  </a:lnTo>
                                  <a:lnTo>
                                    <a:pt x="180" y="12"/>
                                  </a:lnTo>
                                  <a:lnTo>
                                    <a:pt x="168" y="0"/>
                                  </a:lnTo>
                                  <a:lnTo>
                                    <a:pt x="156" y="0"/>
                                  </a:lnTo>
                                  <a:lnTo>
                                    <a:pt x="144" y="12"/>
                                  </a:lnTo>
                                  <a:lnTo>
                                    <a:pt x="138" y="12"/>
                                  </a:lnTo>
                                  <a:lnTo>
                                    <a:pt x="126" y="0"/>
                                  </a:lnTo>
                                  <a:lnTo>
                                    <a:pt x="108" y="12"/>
                                  </a:lnTo>
                                  <a:lnTo>
                                    <a:pt x="84" y="18"/>
                                  </a:lnTo>
                                  <a:lnTo>
                                    <a:pt x="84" y="42"/>
                                  </a:lnTo>
                                  <a:lnTo>
                                    <a:pt x="72" y="48"/>
                                  </a:lnTo>
                                  <a:lnTo>
                                    <a:pt x="66" y="54"/>
                                  </a:lnTo>
                                  <a:lnTo>
                                    <a:pt x="54" y="60"/>
                                  </a:lnTo>
                                  <a:lnTo>
                                    <a:pt x="36" y="60"/>
                                  </a:lnTo>
                                  <a:lnTo>
                                    <a:pt x="36" y="54"/>
                                  </a:lnTo>
                                  <a:lnTo>
                                    <a:pt x="30" y="60"/>
                                  </a:lnTo>
                                  <a:lnTo>
                                    <a:pt x="12" y="60"/>
                                  </a:lnTo>
                                  <a:lnTo>
                                    <a:pt x="6" y="66"/>
                                  </a:lnTo>
                                  <a:lnTo>
                                    <a:pt x="0" y="90"/>
                                  </a:lnTo>
                                  <a:lnTo>
                                    <a:pt x="0" y="102"/>
                                  </a:lnTo>
                                  <a:lnTo>
                                    <a:pt x="6" y="102"/>
                                  </a:lnTo>
                                  <a:lnTo>
                                    <a:pt x="6" y="114"/>
                                  </a:lnTo>
                                  <a:lnTo>
                                    <a:pt x="12" y="114"/>
                                  </a:lnTo>
                                  <a:lnTo>
                                    <a:pt x="12" y="126"/>
                                  </a:lnTo>
                                  <a:lnTo>
                                    <a:pt x="6" y="132"/>
                                  </a:lnTo>
                                  <a:lnTo>
                                    <a:pt x="18" y="138"/>
                                  </a:lnTo>
                                  <a:lnTo>
                                    <a:pt x="30" y="120"/>
                                  </a:lnTo>
                                  <a:lnTo>
                                    <a:pt x="36" y="126"/>
                                  </a:lnTo>
                                  <a:lnTo>
                                    <a:pt x="42" y="138"/>
                                  </a:lnTo>
                                  <a:lnTo>
                                    <a:pt x="48" y="144"/>
                                  </a:lnTo>
                                  <a:lnTo>
                                    <a:pt x="90" y="144"/>
                                  </a:lnTo>
                                  <a:lnTo>
                                    <a:pt x="108" y="138"/>
                                  </a:lnTo>
                                  <a:lnTo>
                                    <a:pt x="120" y="138"/>
                                  </a:lnTo>
                                  <a:lnTo>
                                    <a:pt x="132" y="114"/>
                                  </a:lnTo>
                                  <a:lnTo>
                                    <a:pt x="168" y="120"/>
                                  </a:lnTo>
                                  <a:lnTo>
                                    <a:pt x="174" y="108"/>
                                  </a:lnTo>
                                  <a:lnTo>
                                    <a:pt x="198" y="108"/>
                                  </a:lnTo>
                                  <a:lnTo>
                                    <a:pt x="210" y="102"/>
                                  </a:lnTo>
                                  <a:lnTo>
                                    <a:pt x="216" y="102"/>
                                  </a:lnTo>
                                  <a:lnTo>
                                    <a:pt x="228" y="90"/>
                                  </a:lnTo>
                                  <a:lnTo>
                                    <a:pt x="234" y="78"/>
                                  </a:lnTo>
                                  <a:lnTo>
                                    <a:pt x="258" y="78"/>
                                  </a:lnTo>
                                  <a:lnTo>
                                    <a:pt x="258" y="90"/>
                                  </a:lnTo>
                                  <a:lnTo>
                                    <a:pt x="276" y="96"/>
                                  </a:lnTo>
                                  <a:lnTo>
                                    <a:pt x="276" y="78"/>
                                  </a:lnTo>
                                  <a:lnTo>
                                    <a:pt x="288" y="78"/>
                                  </a:lnTo>
                                  <a:lnTo>
                                    <a:pt x="288" y="90"/>
                                  </a:lnTo>
                                  <a:lnTo>
                                    <a:pt x="300" y="90"/>
                                  </a:lnTo>
                                  <a:lnTo>
                                    <a:pt x="312" y="84"/>
                                  </a:lnTo>
                                  <a:lnTo>
                                    <a:pt x="336" y="84"/>
                                  </a:lnTo>
                                  <a:lnTo>
                                    <a:pt x="336" y="90"/>
                                  </a:lnTo>
                                  <a:lnTo>
                                    <a:pt x="336" y="72"/>
                                  </a:lnTo>
                                  <a:lnTo>
                                    <a:pt x="342" y="72"/>
                                  </a:lnTo>
                                  <a:lnTo>
                                    <a:pt x="348" y="66"/>
                                  </a:lnTo>
                                  <a:lnTo>
                                    <a:pt x="348" y="60"/>
                                  </a:lnTo>
                                  <a:lnTo>
                                    <a:pt x="354" y="54"/>
                                  </a:lnTo>
                                  <a:lnTo>
                                    <a:pt x="354" y="30"/>
                                  </a:lnTo>
                                  <a:lnTo>
                                    <a:pt x="348" y="30"/>
                                  </a:lnTo>
                                  <a:close/>
                                </a:path>
                              </a:pathLst>
                            </a:custGeom>
                            <a:solidFill>
                              <a:srgbClr val="12121B"/>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42" name="Sierra Leone" descr="© INSCALE GmbH, 15.06.2010"/>
                            <a:cNvSpPr>
                              <a:spLocks/>
                            </a:cNvSpPr>
                          </a:nvSpPr>
                          <a:spPr bwMode="gray">
                            <a:xfrm>
                              <a:off x="2348" y="1400"/>
                              <a:ext cx="53" cy="69"/>
                            </a:xfrm>
                            <a:custGeom>
                              <a:avLst/>
                              <a:gdLst>
                                <a:gd name="T0" fmla="*/ 2147483647 w 210"/>
                                <a:gd name="T1" fmla="*/ 2147483647 h 270"/>
                                <a:gd name="T2" fmla="*/ 2147483647 w 210"/>
                                <a:gd name="T3" fmla="*/ 2147483647 h 270"/>
                                <a:gd name="T4" fmla="*/ 2147483647 w 210"/>
                                <a:gd name="T5" fmla="*/ 2147483647 h 270"/>
                                <a:gd name="T6" fmla="*/ 2147483647 w 210"/>
                                <a:gd name="T7" fmla="*/ 2147483647 h 270"/>
                                <a:gd name="T8" fmla="*/ 2147483647 w 210"/>
                                <a:gd name="T9" fmla="*/ 2147483647 h 270"/>
                                <a:gd name="T10" fmla="*/ 2147483647 w 210"/>
                                <a:gd name="T11" fmla="*/ 2147483647 h 270"/>
                                <a:gd name="T12" fmla="*/ 2147483647 w 210"/>
                                <a:gd name="T13" fmla="*/ 2147483647 h 270"/>
                                <a:gd name="T14" fmla="*/ 2147483647 w 210"/>
                                <a:gd name="T15" fmla="*/ 2147483647 h 270"/>
                                <a:gd name="T16" fmla="*/ 2147483647 w 210"/>
                                <a:gd name="T17" fmla="*/ 2147483647 h 270"/>
                                <a:gd name="T18" fmla="*/ 2147483647 w 210"/>
                                <a:gd name="T19" fmla="*/ 2147483647 h 270"/>
                                <a:gd name="T20" fmla="*/ 2147483647 w 210"/>
                                <a:gd name="T21" fmla="*/ 2147483647 h 270"/>
                                <a:gd name="T22" fmla="*/ 2147483647 w 210"/>
                                <a:gd name="T23" fmla="*/ 0 h 270"/>
                                <a:gd name="T24" fmla="*/ 2147483647 w 210"/>
                                <a:gd name="T25" fmla="*/ 0 h 270"/>
                                <a:gd name="T26" fmla="*/ 2147483647 w 210"/>
                                <a:gd name="T27" fmla="*/ 2147483647 h 270"/>
                                <a:gd name="T28" fmla="*/ 2147483647 w 210"/>
                                <a:gd name="T29" fmla="*/ 2147483647 h 270"/>
                                <a:gd name="T30" fmla="*/ 2147483647 w 210"/>
                                <a:gd name="T31" fmla="*/ 2147483647 h 270"/>
                                <a:gd name="T32" fmla="*/ 2147483647 w 210"/>
                                <a:gd name="T33" fmla="*/ 2147483647 h 270"/>
                                <a:gd name="T34" fmla="*/ 2147483647 w 210"/>
                                <a:gd name="T35" fmla="*/ 2147483647 h 270"/>
                                <a:gd name="T36" fmla="*/ 2147483647 w 210"/>
                                <a:gd name="T37" fmla="*/ 2147483647 h 270"/>
                                <a:gd name="T38" fmla="*/ 2147483647 w 210"/>
                                <a:gd name="T39" fmla="*/ 2147483647 h 270"/>
                                <a:gd name="T40" fmla="*/ 2147483647 w 210"/>
                                <a:gd name="T41" fmla="*/ 2147483647 h 270"/>
                                <a:gd name="T42" fmla="*/ 2147483647 w 210"/>
                                <a:gd name="T43" fmla="*/ 2147483647 h 270"/>
                                <a:gd name="T44" fmla="*/ 0 w 210"/>
                                <a:gd name="T45" fmla="*/ 2147483647 h 270"/>
                                <a:gd name="T46" fmla="*/ 2147483647 w 210"/>
                                <a:gd name="T47" fmla="*/ 2147483647 h 270"/>
                                <a:gd name="T48" fmla="*/ 2147483647 w 210"/>
                                <a:gd name="T49" fmla="*/ 2147483647 h 270"/>
                                <a:gd name="T50" fmla="*/ 0 w 210"/>
                                <a:gd name="T51" fmla="*/ 2147483647 h 270"/>
                                <a:gd name="T52" fmla="*/ 0 w 210"/>
                                <a:gd name="T53" fmla="*/ 2147483647 h 270"/>
                                <a:gd name="T54" fmla="*/ 2147483647 w 210"/>
                                <a:gd name="T55" fmla="*/ 2147483647 h 270"/>
                                <a:gd name="T56" fmla="*/ 2147483647 w 210"/>
                                <a:gd name="T57" fmla="*/ 2147483647 h 270"/>
                                <a:gd name="T58" fmla="*/ 2147483647 w 210"/>
                                <a:gd name="T59" fmla="*/ 2147483647 h 270"/>
                                <a:gd name="T60" fmla="*/ 2147483647 w 210"/>
                                <a:gd name="T61" fmla="*/ 2147483647 h 270"/>
                                <a:gd name="T62" fmla="*/ 2147483647 w 210"/>
                                <a:gd name="T63" fmla="*/ 2147483647 h 270"/>
                                <a:gd name="T64" fmla="*/ 2147483647 w 210"/>
                                <a:gd name="T65" fmla="*/ 2147483647 h 270"/>
                                <a:gd name="T66" fmla="*/ 2147483647 w 210"/>
                                <a:gd name="T67" fmla="*/ 2147483647 h 270"/>
                                <a:gd name="T68" fmla="*/ 2147483647 w 210"/>
                                <a:gd name="T69" fmla="*/ 2147483647 h 270"/>
                                <a:gd name="T70" fmla="*/ 2147483647 w 210"/>
                                <a:gd name="T71" fmla="*/ 2147483647 h 270"/>
                                <a:gd name="T72" fmla="*/ 2147483647 w 210"/>
                                <a:gd name="T73" fmla="*/ 2147483647 h 270"/>
                                <a:gd name="T74" fmla="*/ 2147483647 w 210"/>
                                <a:gd name="T75" fmla="*/ 2147483647 h 270"/>
                                <a:gd name="T76" fmla="*/ 2147483647 w 210"/>
                                <a:gd name="T77" fmla="*/ 2147483647 h 270"/>
                                <a:gd name="T78" fmla="*/ 2147483647 w 210"/>
                                <a:gd name="T79" fmla="*/ 2147483647 h 270"/>
                                <a:gd name="T80" fmla="*/ 2147483647 w 210"/>
                                <a:gd name="T81" fmla="*/ 2147483647 h 270"/>
                                <a:gd name="T82" fmla="*/ 2147483647 w 210"/>
                                <a:gd name="T83" fmla="*/ 2147483647 h 270"/>
                                <a:gd name="T84" fmla="*/ 2147483647 w 210"/>
                                <a:gd name="T85" fmla="*/ 2147483647 h 270"/>
                                <a:gd name="T86" fmla="*/ 2147483647 w 210"/>
                                <a:gd name="T87" fmla="*/ 2147483647 h 270"/>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w 210"/>
                                <a:gd name="T133" fmla="*/ 0 h 270"/>
                                <a:gd name="T134" fmla="*/ 210 w 210"/>
                                <a:gd name="T135" fmla="*/ 270 h 270"/>
                              </a:gdLst>
                              <a:ahLst/>
                              <a:cxnLst>
                                <a:cxn ang="T88">
                                  <a:pos x="T0" y="T1"/>
                                </a:cxn>
                                <a:cxn ang="T89">
                                  <a:pos x="T2" y="T3"/>
                                </a:cxn>
                                <a:cxn ang="T90">
                                  <a:pos x="T4" y="T5"/>
                                </a:cxn>
                                <a:cxn ang="T91">
                                  <a:pos x="T6" y="T7"/>
                                </a:cxn>
                                <a:cxn ang="T92">
                                  <a:pos x="T8" y="T9"/>
                                </a:cxn>
                                <a:cxn ang="T93">
                                  <a:pos x="T10" y="T11"/>
                                </a:cxn>
                                <a:cxn ang="T94">
                                  <a:pos x="T12" y="T13"/>
                                </a:cxn>
                                <a:cxn ang="T95">
                                  <a:pos x="T14" y="T15"/>
                                </a:cxn>
                                <a:cxn ang="T96">
                                  <a:pos x="T16" y="T17"/>
                                </a:cxn>
                                <a:cxn ang="T97">
                                  <a:pos x="T18" y="T19"/>
                                </a:cxn>
                                <a:cxn ang="T98">
                                  <a:pos x="T20" y="T21"/>
                                </a:cxn>
                                <a:cxn ang="T99">
                                  <a:pos x="T22" y="T23"/>
                                </a:cxn>
                                <a:cxn ang="T100">
                                  <a:pos x="T24" y="T25"/>
                                </a:cxn>
                                <a:cxn ang="T101">
                                  <a:pos x="T26" y="T27"/>
                                </a:cxn>
                                <a:cxn ang="T102">
                                  <a:pos x="T28" y="T29"/>
                                </a:cxn>
                                <a:cxn ang="T103">
                                  <a:pos x="T30" y="T31"/>
                                </a:cxn>
                                <a:cxn ang="T104">
                                  <a:pos x="T32" y="T33"/>
                                </a:cxn>
                                <a:cxn ang="T105">
                                  <a:pos x="T34" y="T35"/>
                                </a:cxn>
                                <a:cxn ang="T106">
                                  <a:pos x="T36" y="T37"/>
                                </a:cxn>
                                <a:cxn ang="T107">
                                  <a:pos x="T38" y="T39"/>
                                </a:cxn>
                                <a:cxn ang="T108">
                                  <a:pos x="T40" y="T41"/>
                                </a:cxn>
                                <a:cxn ang="T109">
                                  <a:pos x="T42" y="T43"/>
                                </a:cxn>
                                <a:cxn ang="T110">
                                  <a:pos x="T44" y="T45"/>
                                </a:cxn>
                                <a:cxn ang="T111">
                                  <a:pos x="T46" y="T47"/>
                                </a:cxn>
                                <a:cxn ang="T112">
                                  <a:pos x="T48" y="T49"/>
                                </a:cxn>
                                <a:cxn ang="T113">
                                  <a:pos x="T50" y="T51"/>
                                </a:cxn>
                                <a:cxn ang="T114">
                                  <a:pos x="T52" y="T53"/>
                                </a:cxn>
                                <a:cxn ang="T115">
                                  <a:pos x="T54" y="T55"/>
                                </a:cxn>
                                <a:cxn ang="T116">
                                  <a:pos x="T56" y="T57"/>
                                </a:cxn>
                                <a:cxn ang="T117">
                                  <a:pos x="T58" y="T59"/>
                                </a:cxn>
                                <a:cxn ang="T118">
                                  <a:pos x="T60" y="T61"/>
                                </a:cxn>
                                <a:cxn ang="T119">
                                  <a:pos x="T62" y="T63"/>
                                </a:cxn>
                                <a:cxn ang="T120">
                                  <a:pos x="T64" y="T65"/>
                                </a:cxn>
                                <a:cxn ang="T121">
                                  <a:pos x="T66" y="T67"/>
                                </a:cxn>
                                <a:cxn ang="T122">
                                  <a:pos x="T68" y="T69"/>
                                </a:cxn>
                                <a:cxn ang="T123">
                                  <a:pos x="T70" y="T71"/>
                                </a:cxn>
                                <a:cxn ang="T124">
                                  <a:pos x="T72" y="T73"/>
                                </a:cxn>
                                <a:cxn ang="T125">
                                  <a:pos x="T74" y="T75"/>
                                </a:cxn>
                                <a:cxn ang="T126">
                                  <a:pos x="T76" y="T77"/>
                                </a:cxn>
                                <a:cxn ang="T127">
                                  <a:pos x="T78" y="T79"/>
                                </a:cxn>
                                <a:cxn ang="T128">
                                  <a:pos x="T80" y="T81"/>
                                </a:cxn>
                                <a:cxn ang="T129">
                                  <a:pos x="T82" y="T83"/>
                                </a:cxn>
                                <a:cxn ang="T130">
                                  <a:pos x="T84" y="T85"/>
                                </a:cxn>
                                <a:cxn ang="T131">
                                  <a:pos x="T86" y="T87"/>
                                </a:cxn>
                              </a:cxnLst>
                              <a:rect l="T132" t="T133" r="T134" b="T135"/>
                              <a:pathLst>
                                <a:path w="210" h="270">
                                  <a:moveTo>
                                    <a:pt x="186" y="180"/>
                                  </a:moveTo>
                                  <a:lnTo>
                                    <a:pt x="186" y="162"/>
                                  </a:lnTo>
                                  <a:lnTo>
                                    <a:pt x="210" y="156"/>
                                  </a:lnTo>
                                  <a:lnTo>
                                    <a:pt x="204" y="132"/>
                                  </a:lnTo>
                                  <a:lnTo>
                                    <a:pt x="174" y="144"/>
                                  </a:lnTo>
                                  <a:lnTo>
                                    <a:pt x="180" y="126"/>
                                  </a:lnTo>
                                  <a:lnTo>
                                    <a:pt x="186" y="120"/>
                                  </a:lnTo>
                                  <a:lnTo>
                                    <a:pt x="192" y="108"/>
                                  </a:lnTo>
                                  <a:lnTo>
                                    <a:pt x="192" y="90"/>
                                  </a:lnTo>
                                  <a:lnTo>
                                    <a:pt x="180" y="78"/>
                                  </a:lnTo>
                                  <a:lnTo>
                                    <a:pt x="180" y="60"/>
                                  </a:lnTo>
                                  <a:lnTo>
                                    <a:pt x="138" y="0"/>
                                  </a:lnTo>
                                  <a:lnTo>
                                    <a:pt x="102" y="0"/>
                                  </a:lnTo>
                                  <a:lnTo>
                                    <a:pt x="96" y="18"/>
                                  </a:lnTo>
                                  <a:lnTo>
                                    <a:pt x="60" y="18"/>
                                  </a:lnTo>
                                  <a:lnTo>
                                    <a:pt x="60" y="24"/>
                                  </a:lnTo>
                                  <a:lnTo>
                                    <a:pt x="54" y="30"/>
                                  </a:lnTo>
                                  <a:lnTo>
                                    <a:pt x="48" y="42"/>
                                  </a:lnTo>
                                  <a:lnTo>
                                    <a:pt x="36" y="54"/>
                                  </a:lnTo>
                                  <a:lnTo>
                                    <a:pt x="30" y="66"/>
                                  </a:lnTo>
                                  <a:lnTo>
                                    <a:pt x="18" y="72"/>
                                  </a:lnTo>
                                  <a:lnTo>
                                    <a:pt x="12" y="78"/>
                                  </a:lnTo>
                                  <a:lnTo>
                                    <a:pt x="0" y="84"/>
                                  </a:lnTo>
                                  <a:lnTo>
                                    <a:pt x="12" y="96"/>
                                  </a:lnTo>
                                  <a:lnTo>
                                    <a:pt x="6" y="102"/>
                                  </a:lnTo>
                                  <a:lnTo>
                                    <a:pt x="0" y="114"/>
                                  </a:lnTo>
                                  <a:lnTo>
                                    <a:pt x="0" y="132"/>
                                  </a:lnTo>
                                  <a:lnTo>
                                    <a:pt x="6" y="138"/>
                                  </a:lnTo>
                                  <a:lnTo>
                                    <a:pt x="18" y="144"/>
                                  </a:lnTo>
                                  <a:lnTo>
                                    <a:pt x="24" y="150"/>
                                  </a:lnTo>
                                  <a:lnTo>
                                    <a:pt x="18" y="180"/>
                                  </a:lnTo>
                                  <a:lnTo>
                                    <a:pt x="42" y="198"/>
                                  </a:lnTo>
                                  <a:lnTo>
                                    <a:pt x="42" y="204"/>
                                  </a:lnTo>
                                  <a:lnTo>
                                    <a:pt x="48" y="210"/>
                                  </a:lnTo>
                                  <a:lnTo>
                                    <a:pt x="54" y="222"/>
                                  </a:lnTo>
                                  <a:lnTo>
                                    <a:pt x="78" y="234"/>
                                  </a:lnTo>
                                  <a:lnTo>
                                    <a:pt x="96" y="234"/>
                                  </a:lnTo>
                                  <a:lnTo>
                                    <a:pt x="126" y="270"/>
                                  </a:lnTo>
                                  <a:lnTo>
                                    <a:pt x="126" y="234"/>
                                  </a:lnTo>
                                  <a:lnTo>
                                    <a:pt x="144" y="216"/>
                                  </a:lnTo>
                                  <a:lnTo>
                                    <a:pt x="156" y="210"/>
                                  </a:lnTo>
                                  <a:lnTo>
                                    <a:pt x="168" y="198"/>
                                  </a:lnTo>
                                  <a:lnTo>
                                    <a:pt x="180" y="192"/>
                                  </a:lnTo>
                                  <a:lnTo>
                                    <a:pt x="186" y="180"/>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43" name="Senegal" descr="© INSCALE GmbH, 15.06.2010"/>
                            <a:cNvSpPr>
                              <a:spLocks/>
                            </a:cNvSpPr>
                          </a:nvSpPr>
                          <a:spPr bwMode="gray">
                            <a:xfrm>
                              <a:off x="2295" y="1261"/>
                              <a:ext cx="106" cy="94"/>
                            </a:xfrm>
                            <a:custGeom>
                              <a:avLst/>
                              <a:gdLst>
                                <a:gd name="T0" fmla="*/ 2147483647 w 414"/>
                                <a:gd name="T1" fmla="*/ 2147483647 h 366"/>
                                <a:gd name="T2" fmla="*/ 2147483647 w 414"/>
                                <a:gd name="T3" fmla="*/ 2147483647 h 366"/>
                                <a:gd name="T4" fmla="*/ 2147483647 w 414"/>
                                <a:gd name="T5" fmla="*/ 2147483647 h 366"/>
                                <a:gd name="T6" fmla="*/ 2147483647 w 414"/>
                                <a:gd name="T7" fmla="*/ 2147483647 h 366"/>
                                <a:gd name="T8" fmla="*/ 2147483647 w 414"/>
                                <a:gd name="T9" fmla="*/ 2147483647 h 366"/>
                                <a:gd name="T10" fmla="*/ 2147483647 w 414"/>
                                <a:gd name="T11" fmla="*/ 2147483647 h 366"/>
                                <a:gd name="T12" fmla="*/ 2147483647 w 414"/>
                                <a:gd name="T13" fmla="*/ 2147483647 h 366"/>
                                <a:gd name="T14" fmla="*/ 2147483647 w 414"/>
                                <a:gd name="T15" fmla="*/ 2147483647 h 366"/>
                                <a:gd name="T16" fmla="*/ 2147483647 w 414"/>
                                <a:gd name="T17" fmla="*/ 2147483647 h 366"/>
                                <a:gd name="T18" fmla="*/ 2147483647 w 414"/>
                                <a:gd name="T19" fmla="*/ 2147483647 h 366"/>
                                <a:gd name="T20" fmla="*/ 2147483647 w 414"/>
                                <a:gd name="T21" fmla="*/ 2147483647 h 366"/>
                                <a:gd name="T22" fmla="*/ 2147483647 w 414"/>
                                <a:gd name="T23" fmla="*/ 2147483647 h 366"/>
                                <a:gd name="T24" fmla="*/ 2147483647 w 414"/>
                                <a:gd name="T25" fmla="*/ 2147483647 h 366"/>
                                <a:gd name="T26" fmla="*/ 2147483647 w 414"/>
                                <a:gd name="T27" fmla="*/ 2147483647 h 366"/>
                                <a:gd name="T28" fmla="*/ 2147483647 w 414"/>
                                <a:gd name="T29" fmla="*/ 0 h 366"/>
                                <a:gd name="T30" fmla="*/ 2147483647 w 414"/>
                                <a:gd name="T31" fmla="*/ 2147483647 h 366"/>
                                <a:gd name="T32" fmla="*/ 2147483647 w 414"/>
                                <a:gd name="T33" fmla="*/ 2147483647 h 366"/>
                                <a:gd name="T34" fmla="*/ 2147483647 w 414"/>
                                <a:gd name="T35" fmla="*/ 2147483647 h 366"/>
                                <a:gd name="T36" fmla="*/ 2147483647 w 414"/>
                                <a:gd name="T37" fmla="*/ 2147483647 h 366"/>
                                <a:gd name="T38" fmla="*/ 2147483647 w 414"/>
                                <a:gd name="T39" fmla="*/ 2147483647 h 366"/>
                                <a:gd name="T40" fmla="*/ 2147483647 w 414"/>
                                <a:gd name="T41" fmla="*/ 2147483647 h 366"/>
                                <a:gd name="T42" fmla="*/ 0 w 414"/>
                                <a:gd name="T43" fmla="*/ 2147483647 h 366"/>
                                <a:gd name="T44" fmla="*/ 2147483647 w 414"/>
                                <a:gd name="T45" fmla="*/ 2147483647 h 366"/>
                                <a:gd name="T46" fmla="*/ 2147483647 w 414"/>
                                <a:gd name="T47" fmla="*/ 2147483647 h 366"/>
                                <a:gd name="T48" fmla="*/ 2147483647 w 414"/>
                                <a:gd name="T49" fmla="*/ 2147483647 h 366"/>
                                <a:gd name="T50" fmla="*/ 2147483647 w 414"/>
                                <a:gd name="T51" fmla="*/ 2147483647 h 366"/>
                                <a:gd name="T52" fmla="*/ 2147483647 w 414"/>
                                <a:gd name="T53" fmla="*/ 2147483647 h 366"/>
                                <a:gd name="T54" fmla="*/ 2147483647 w 414"/>
                                <a:gd name="T55" fmla="*/ 2147483647 h 366"/>
                                <a:gd name="T56" fmla="*/ 2147483647 w 414"/>
                                <a:gd name="T57" fmla="*/ 2147483647 h 366"/>
                                <a:gd name="T58" fmla="*/ 2147483647 w 414"/>
                                <a:gd name="T59" fmla="*/ 2147483647 h 366"/>
                                <a:gd name="T60" fmla="*/ 2147483647 w 414"/>
                                <a:gd name="T61" fmla="*/ 2147483647 h 366"/>
                                <a:gd name="T62" fmla="*/ 2147483647 w 414"/>
                                <a:gd name="T63" fmla="*/ 2147483647 h 366"/>
                                <a:gd name="T64" fmla="*/ 2147483647 w 414"/>
                                <a:gd name="T65" fmla="*/ 2147483647 h 366"/>
                                <a:gd name="T66" fmla="*/ 2147483647 w 414"/>
                                <a:gd name="T67" fmla="*/ 2147483647 h 366"/>
                                <a:gd name="T68" fmla="*/ 2147483647 w 414"/>
                                <a:gd name="T69" fmla="*/ 2147483647 h 366"/>
                                <a:gd name="T70" fmla="*/ 2147483647 w 414"/>
                                <a:gd name="T71" fmla="*/ 2147483647 h 366"/>
                                <a:gd name="T72" fmla="*/ 2147483647 w 414"/>
                                <a:gd name="T73" fmla="*/ 2147483647 h 366"/>
                                <a:gd name="T74" fmla="*/ 2147483647 w 414"/>
                                <a:gd name="T75" fmla="*/ 2147483647 h 366"/>
                                <a:gd name="T76" fmla="*/ 2147483647 w 414"/>
                                <a:gd name="T77" fmla="*/ 2147483647 h 366"/>
                                <a:gd name="T78" fmla="*/ 2147483647 w 414"/>
                                <a:gd name="T79" fmla="*/ 2147483647 h 366"/>
                                <a:gd name="T80" fmla="*/ 2147483647 w 414"/>
                                <a:gd name="T81" fmla="*/ 2147483647 h 366"/>
                                <a:gd name="T82" fmla="*/ 2147483647 w 414"/>
                                <a:gd name="T83" fmla="*/ 2147483647 h 366"/>
                                <a:gd name="T84" fmla="*/ 2147483647 w 414"/>
                                <a:gd name="T85" fmla="*/ 2147483647 h 366"/>
                                <a:gd name="T86" fmla="*/ 2147483647 w 414"/>
                                <a:gd name="T87" fmla="*/ 2147483647 h 366"/>
                                <a:gd name="T88" fmla="*/ 2147483647 w 414"/>
                                <a:gd name="T89" fmla="*/ 2147483647 h 366"/>
                                <a:gd name="T90" fmla="*/ 2147483647 w 414"/>
                                <a:gd name="T91" fmla="*/ 2147483647 h 366"/>
                                <a:gd name="T92" fmla="*/ 2147483647 w 414"/>
                                <a:gd name="T93" fmla="*/ 2147483647 h 366"/>
                                <a:gd name="T94" fmla="*/ 2147483647 w 414"/>
                                <a:gd name="T95" fmla="*/ 2147483647 h 366"/>
                                <a:gd name="T96" fmla="*/ 2147483647 w 414"/>
                                <a:gd name="T97" fmla="*/ 2147483647 h 366"/>
                                <a:gd name="T98" fmla="*/ 2147483647 w 414"/>
                                <a:gd name="T99" fmla="*/ 2147483647 h 366"/>
                                <a:gd name="T100" fmla="*/ 2147483647 w 414"/>
                                <a:gd name="T101" fmla="*/ 2147483647 h 366"/>
                                <a:gd name="T102" fmla="*/ 2147483647 w 414"/>
                                <a:gd name="T103" fmla="*/ 2147483647 h 366"/>
                                <a:gd name="T104" fmla="*/ 2147483647 w 414"/>
                                <a:gd name="T105" fmla="*/ 2147483647 h 36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w 414"/>
                                <a:gd name="T160" fmla="*/ 0 h 366"/>
                                <a:gd name="T161" fmla="*/ 414 w 414"/>
                                <a:gd name="T162" fmla="*/ 366 h 366"/>
                              </a:gdLst>
                              <a:ahLst/>
                              <a:cxnLst>
                                <a:cxn ang="T106">
                                  <a:pos x="T0" y="T1"/>
                                </a:cxn>
                                <a:cxn ang="T107">
                                  <a:pos x="T2" y="T3"/>
                                </a:cxn>
                                <a:cxn ang="T108">
                                  <a:pos x="T4" y="T5"/>
                                </a:cxn>
                                <a:cxn ang="T109">
                                  <a:pos x="T6" y="T7"/>
                                </a:cxn>
                                <a:cxn ang="T110">
                                  <a:pos x="T8" y="T9"/>
                                </a:cxn>
                                <a:cxn ang="T111">
                                  <a:pos x="T10" y="T11"/>
                                </a:cxn>
                                <a:cxn ang="T112">
                                  <a:pos x="T12" y="T13"/>
                                </a:cxn>
                                <a:cxn ang="T113">
                                  <a:pos x="T14" y="T15"/>
                                </a:cxn>
                                <a:cxn ang="T114">
                                  <a:pos x="T16" y="T17"/>
                                </a:cxn>
                                <a:cxn ang="T115">
                                  <a:pos x="T18" y="T19"/>
                                </a:cxn>
                                <a:cxn ang="T116">
                                  <a:pos x="T20" y="T21"/>
                                </a:cxn>
                                <a:cxn ang="T117">
                                  <a:pos x="T22" y="T23"/>
                                </a:cxn>
                                <a:cxn ang="T118">
                                  <a:pos x="T24" y="T25"/>
                                </a:cxn>
                                <a:cxn ang="T119">
                                  <a:pos x="T26" y="T27"/>
                                </a:cxn>
                                <a:cxn ang="T120">
                                  <a:pos x="T28" y="T29"/>
                                </a:cxn>
                                <a:cxn ang="T121">
                                  <a:pos x="T30" y="T31"/>
                                </a:cxn>
                                <a:cxn ang="T122">
                                  <a:pos x="T32" y="T33"/>
                                </a:cxn>
                                <a:cxn ang="T123">
                                  <a:pos x="T34" y="T35"/>
                                </a:cxn>
                                <a:cxn ang="T124">
                                  <a:pos x="T36" y="T37"/>
                                </a:cxn>
                                <a:cxn ang="T125">
                                  <a:pos x="T38" y="T39"/>
                                </a:cxn>
                                <a:cxn ang="T126">
                                  <a:pos x="T40" y="T41"/>
                                </a:cxn>
                                <a:cxn ang="T127">
                                  <a:pos x="T42" y="T43"/>
                                </a:cxn>
                                <a:cxn ang="T128">
                                  <a:pos x="T44" y="T45"/>
                                </a:cxn>
                                <a:cxn ang="T129">
                                  <a:pos x="T46" y="T47"/>
                                </a:cxn>
                                <a:cxn ang="T130">
                                  <a:pos x="T48" y="T49"/>
                                </a:cxn>
                                <a:cxn ang="T131">
                                  <a:pos x="T50" y="T51"/>
                                </a:cxn>
                                <a:cxn ang="T132">
                                  <a:pos x="T52" y="T53"/>
                                </a:cxn>
                                <a:cxn ang="T133">
                                  <a:pos x="T54" y="T55"/>
                                </a:cxn>
                                <a:cxn ang="T134">
                                  <a:pos x="T56" y="T57"/>
                                </a:cxn>
                                <a:cxn ang="T135">
                                  <a:pos x="T58" y="T59"/>
                                </a:cxn>
                                <a:cxn ang="T136">
                                  <a:pos x="T60" y="T61"/>
                                </a:cxn>
                                <a:cxn ang="T137">
                                  <a:pos x="T62" y="T63"/>
                                </a:cxn>
                                <a:cxn ang="T138">
                                  <a:pos x="T64" y="T65"/>
                                </a:cxn>
                                <a:cxn ang="T139">
                                  <a:pos x="T66" y="T67"/>
                                </a:cxn>
                                <a:cxn ang="T140">
                                  <a:pos x="T68" y="T69"/>
                                </a:cxn>
                                <a:cxn ang="T141">
                                  <a:pos x="T70" y="T71"/>
                                </a:cxn>
                                <a:cxn ang="T142">
                                  <a:pos x="T72" y="T73"/>
                                </a:cxn>
                                <a:cxn ang="T143">
                                  <a:pos x="T74" y="T75"/>
                                </a:cxn>
                                <a:cxn ang="T144">
                                  <a:pos x="T76" y="T77"/>
                                </a:cxn>
                                <a:cxn ang="T145">
                                  <a:pos x="T78" y="T79"/>
                                </a:cxn>
                                <a:cxn ang="T146">
                                  <a:pos x="T80" y="T81"/>
                                </a:cxn>
                                <a:cxn ang="T147">
                                  <a:pos x="T82" y="T83"/>
                                </a:cxn>
                                <a:cxn ang="T148">
                                  <a:pos x="T84" y="T85"/>
                                </a:cxn>
                                <a:cxn ang="T149">
                                  <a:pos x="T86" y="T87"/>
                                </a:cxn>
                                <a:cxn ang="T150">
                                  <a:pos x="T88" y="T89"/>
                                </a:cxn>
                                <a:cxn ang="T151">
                                  <a:pos x="T90" y="T91"/>
                                </a:cxn>
                                <a:cxn ang="T152">
                                  <a:pos x="T92" y="T93"/>
                                </a:cxn>
                                <a:cxn ang="T153">
                                  <a:pos x="T94" y="T95"/>
                                </a:cxn>
                                <a:cxn ang="T154">
                                  <a:pos x="T96" y="T97"/>
                                </a:cxn>
                                <a:cxn ang="T155">
                                  <a:pos x="T98" y="T99"/>
                                </a:cxn>
                                <a:cxn ang="T156">
                                  <a:pos x="T100" y="T101"/>
                                </a:cxn>
                                <a:cxn ang="T157">
                                  <a:pos x="T102" y="T103"/>
                                </a:cxn>
                                <a:cxn ang="T158">
                                  <a:pos x="T104" y="T105"/>
                                </a:cxn>
                              </a:cxnLst>
                              <a:rect l="T159" t="T160" r="T161" b="T162"/>
                              <a:pathLst>
                                <a:path w="414" h="366">
                                  <a:moveTo>
                                    <a:pt x="402" y="270"/>
                                  </a:moveTo>
                                  <a:lnTo>
                                    <a:pt x="396" y="270"/>
                                  </a:lnTo>
                                  <a:lnTo>
                                    <a:pt x="396" y="276"/>
                                  </a:lnTo>
                                  <a:lnTo>
                                    <a:pt x="384" y="276"/>
                                  </a:lnTo>
                                  <a:lnTo>
                                    <a:pt x="378" y="270"/>
                                  </a:lnTo>
                                  <a:lnTo>
                                    <a:pt x="378" y="246"/>
                                  </a:lnTo>
                                  <a:lnTo>
                                    <a:pt x="384" y="240"/>
                                  </a:lnTo>
                                  <a:lnTo>
                                    <a:pt x="384" y="222"/>
                                  </a:lnTo>
                                  <a:lnTo>
                                    <a:pt x="372" y="210"/>
                                  </a:lnTo>
                                  <a:lnTo>
                                    <a:pt x="372" y="204"/>
                                  </a:lnTo>
                                  <a:lnTo>
                                    <a:pt x="360" y="186"/>
                                  </a:lnTo>
                                  <a:lnTo>
                                    <a:pt x="360" y="162"/>
                                  </a:lnTo>
                                  <a:lnTo>
                                    <a:pt x="348" y="138"/>
                                  </a:lnTo>
                                  <a:lnTo>
                                    <a:pt x="318" y="132"/>
                                  </a:lnTo>
                                  <a:lnTo>
                                    <a:pt x="318" y="108"/>
                                  </a:lnTo>
                                  <a:lnTo>
                                    <a:pt x="312" y="102"/>
                                  </a:lnTo>
                                  <a:lnTo>
                                    <a:pt x="294" y="102"/>
                                  </a:lnTo>
                                  <a:lnTo>
                                    <a:pt x="294" y="72"/>
                                  </a:lnTo>
                                  <a:lnTo>
                                    <a:pt x="288" y="60"/>
                                  </a:lnTo>
                                  <a:lnTo>
                                    <a:pt x="288" y="54"/>
                                  </a:lnTo>
                                  <a:lnTo>
                                    <a:pt x="282" y="48"/>
                                  </a:lnTo>
                                  <a:lnTo>
                                    <a:pt x="264" y="48"/>
                                  </a:lnTo>
                                  <a:lnTo>
                                    <a:pt x="252" y="54"/>
                                  </a:lnTo>
                                  <a:lnTo>
                                    <a:pt x="246" y="42"/>
                                  </a:lnTo>
                                  <a:lnTo>
                                    <a:pt x="234" y="30"/>
                                  </a:lnTo>
                                  <a:lnTo>
                                    <a:pt x="228" y="18"/>
                                  </a:lnTo>
                                  <a:lnTo>
                                    <a:pt x="222" y="18"/>
                                  </a:lnTo>
                                  <a:lnTo>
                                    <a:pt x="210" y="12"/>
                                  </a:lnTo>
                                  <a:lnTo>
                                    <a:pt x="186" y="12"/>
                                  </a:lnTo>
                                  <a:lnTo>
                                    <a:pt x="162" y="0"/>
                                  </a:lnTo>
                                  <a:lnTo>
                                    <a:pt x="162" y="18"/>
                                  </a:lnTo>
                                  <a:lnTo>
                                    <a:pt x="132" y="12"/>
                                  </a:lnTo>
                                  <a:lnTo>
                                    <a:pt x="120" y="18"/>
                                  </a:lnTo>
                                  <a:lnTo>
                                    <a:pt x="114" y="18"/>
                                  </a:lnTo>
                                  <a:lnTo>
                                    <a:pt x="108" y="12"/>
                                  </a:lnTo>
                                  <a:lnTo>
                                    <a:pt x="102" y="12"/>
                                  </a:lnTo>
                                  <a:lnTo>
                                    <a:pt x="90" y="18"/>
                                  </a:lnTo>
                                  <a:lnTo>
                                    <a:pt x="84" y="24"/>
                                  </a:lnTo>
                                  <a:lnTo>
                                    <a:pt x="66" y="60"/>
                                  </a:lnTo>
                                  <a:lnTo>
                                    <a:pt x="60" y="66"/>
                                  </a:lnTo>
                                  <a:lnTo>
                                    <a:pt x="60" y="90"/>
                                  </a:lnTo>
                                  <a:lnTo>
                                    <a:pt x="48" y="96"/>
                                  </a:lnTo>
                                  <a:lnTo>
                                    <a:pt x="30" y="132"/>
                                  </a:lnTo>
                                  <a:lnTo>
                                    <a:pt x="0" y="162"/>
                                  </a:lnTo>
                                  <a:lnTo>
                                    <a:pt x="6" y="168"/>
                                  </a:lnTo>
                                  <a:lnTo>
                                    <a:pt x="12" y="168"/>
                                  </a:lnTo>
                                  <a:lnTo>
                                    <a:pt x="18" y="174"/>
                                  </a:lnTo>
                                  <a:lnTo>
                                    <a:pt x="24" y="186"/>
                                  </a:lnTo>
                                  <a:lnTo>
                                    <a:pt x="24" y="204"/>
                                  </a:lnTo>
                                  <a:lnTo>
                                    <a:pt x="42" y="222"/>
                                  </a:lnTo>
                                  <a:lnTo>
                                    <a:pt x="42" y="246"/>
                                  </a:lnTo>
                                  <a:lnTo>
                                    <a:pt x="48" y="252"/>
                                  </a:lnTo>
                                  <a:lnTo>
                                    <a:pt x="126" y="252"/>
                                  </a:lnTo>
                                  <a:lnTo>
                                    <a:pt x="126" y="240"/>
                                  </a:lnTo>
                                  <a:lnTo>
                                    <a:pt x="180" y="240"/>
                                  </a:lnTo>
                                  <a:lnTo>
                                    <a:pt x="180" y="252"/>
                                  </a:lnTo>
                                  <a:lnTo>
                                    <a:pt x="192" y="246"/>
                                  </a:lnTo>
                                  <a:lnTo>
                                    <a:pt x="198" y="252"/>
                                  </a:lnTo>
                                  <a:lnTo>
                                    <a:pt x="204" y="264"/>
                                  </a:lnTo>
                                  <a:lnTo>
                                    <a:pt x="216" y="264"/>
                                  </a:lnTo>
                                  <a:lnTo>
                                    <a:pt x="222" y="258"/>
                                  </a:lnTo>
                                  <a:lnTo>
                                    <a:pt x="246" y="258"/>
                                  </a:lnTo>
                                  <a:lnTo>
                                    <a:pt x="252" y="264"/>
                                  </a:lnTo>
                                  <a:lnTo>
                                    <a:pt x="252" y="270"/>
                                  </a:lnTo>
                                  <a:lnTo>
                                    <a:pt x="246" y="276"/>
                                  </a:lnTo>
                                  <a:lnTo>
                                    <a:pt x="234" y="282"/>
                                  </a:lnTo>
                                  <a:lnTo>
                                    <a:pt x="228" y="288"/>
                                  </a:lnTo>
                                  <a:lnTo>
                                    <a:pt x="204" y="288"/>
                                  </a:lnTo>
                                  <a:lnTo>
                                    <a:pt x="186" y="282"/>
                                  </a:lnTo>
                                  <a:lnTo>
                                    <a:pt x="180" y="270"/>
                                  </a:lnTo>
                                  <a:lnTo>
                                    <a:pt x="168" y="264"/>
                                  </a:lnTo>
                                  <a:lnTo>
                                    <a:pt x="162" y="258"/>
                                  </a:lnTo>
                                  <a:lnTo>
                                    <a:pt x="156" y="264"/>
                                  </a:lnTo>
                                  <a:lnTo>
                                    <a:pt x="150" y="276"/>
                                  </a:lnTo>
                                  <a:lnTo>
                                    <a:pt x="126" y="276"/>
                                  </a:lnTo>
                                  <a:lnTo>
                                    <a:pt x="120" y="282"/>
                                  </a:lnTo>
                                  <a:lnTo>
                                    <a:pt x="108" y="282"/>
                                  </a:lnTo>
                                  <a:lnTo>
                                    <a:pt x="108" y="294"/>
                                  </a:lnTo>
                                  <a:lnTo>
                                    <a:pt x="36" y="294"/>
                                  </a:lnTo>
                                  <a:lnTo>
                                    <a:pt x="36" y="318"/>
                                  </a:lnTo>
                                  <a:lnTo>
                                    <a:pt x="30" y="324"/>
                                  </a:lnTo>
                                  <a:lnTo>
                                    <a:pt x="30" y="336"/>
                                  </a:lnTo>
                                  <a:lnTo>
                                    <a:pt x="36" y="342"/>
                                  </a:lnTo>
                                  <a:lnTo>
                                    <a:pt x="42" y="354"/>
                                  </a:lnTo>
                                  <a:lnTo>
                                    <a:pt x="48" y="360"/>
                                  </a:lnTo>
                                  <a:lnTo>
                                    <a:pt x="60" y="366"/>
                                  </a:lnTo>
                                  <a:lnTo>
                                    <a:pt x="66" y="366"/>
                                  </a:lnTo>
                                  <a:lnTo>
                                    <a:pt x="72" y="360"/>
                                  </a:lnTo>
                                  <a:lnTo>
                                    <a:pt x="78" y="360"/>
                                  </a:lnTo>
                                  <a:lnTo>
                                    <a:pt x="90" y="348"/>
                                  </a:lnTo>
                                  <a:lnTo>
                                    <a:pt x="126" y="348"/>
                                  </a:lnTo>
                                  <a:lnTo>
                                    <a:pt x="156" y="324"/>
                                  </a:lnTo>
                                  <a:lnTo>
                                    <a:pt x="294" y="330"/>
                                  </a:lnTo>
                                  <a:lnTo>
                                    <a:pt x="294" y="336"/>
                                  </a:lnTo>
                                  <a:lnTo>
                                    <a:pt x="300" y="348"/>
                                  </a:lnTo>
                                  <a:lnTo>
                                    <a:pt x="318" y="348"/>
                                  </a:lnTo>
                                  <a:lnTo>
                                    <a:pt x="324" y="342"/>
                                  </a:lnTo>
                                  <a:lnTo>
                                    <a:pt x="330" y="348"/>
                                  </a:lnTo>
                                  <a:lnTo>
                                    <a:pt x="336" y="360"/>
                                  </a:lnTo>
                                  <a:lnTo>
                                    <a:pt x="342" y="366"/>
                                  </a:lnTo>
                                  <a:lnTo>
                                    <a:pt x="354" y="366"/>
                                  </a:lnTo>
                                  <a:lnTo>
                                    <a:pt x="366" y="360"/>
                                  </a:lnTo>
                                  <a:lnTo>
                                    <a:pt x="372" y="354"/>
                                  </a:lnTo>
                                  <a:lnTo>
                                    <a:pt x="414" y="354"/>
                                  </a:lnTo>
                                  <a:lnTo>
                                    <a:pt x="414" y="288"/>
                                  </a:lnTo>
                                  <a:lnTo>
                                    <a:pt x="408" y="276"/>
                                  </a:lnTo>
                                  <a:lnTo>
                                    <a:pt x="402" y="270"/>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44" name="Saudi Arabia" descr="© INSCALE GmbH, 15.06.2010"/>
                            <a:cNvSpPr>
                              <a:spLocks/>
                            </a:cNvSpPr>
                          </a:nvSpPr>
                          <a:spPr bwMode="gray">
                            <a:xfrm>
                              <a:off x="3204" y="945"/>
                              <a:ext cx="380" cy="326"/>
                            </a:xfrm>
                            <a:custGeom>
                              <a:avLst/>
                              <a:gdLst>
                                <a:gd name="T0" fmla="*/ 2147483647 w 1488"/>
                                <a:gd name="T1" fmla="*/ 2147483647 h 1278"/>
                                <a:gd name="T2" fmla="*/ 2147483647 w 1488"/>
                                <a:gd name="T3" fmla="*/ 2147483647 h 1278"/>
                                <a:gd name="T4" fmla="*/ 2147483647 w 1488"/>
                                <a:gd name="T5" fmla="*/ 2147483647 h 1278"/>
                                <a:gd name="T6" fmla="*/ 2147483647 w 1488"/>
                                <a:gd name="T7" fmla="*/ 2147483647 h 1278"/>
                                <a:gd name="T8" fmla="*/ 2147483647 w 1488"/>
                                <a:gd name="T9" fmla="*/ 2147483647 h 1278"/>
                                <a:gd name="T10" fmla="*/ 2147483647 w 1488"/>
                                <a:gd name="T11" fmla="*/ 2147483647 h 1278"/>
                                <a:gd name="T12" fmla="*/ 2147483647 w 1488"/>
                                <a:gd name="T13" fmla="*/ 2147483647 h 1278"/>
                                <a:gd name="T14" fmla="*/ 2147483647 w 1488"/>
                                <a:gd name="T15" fmla="*/ 2147483647 h 1278"/>
                                <a:gd name="T16" fmla="*/ 2147483647 w 1488"/>
                                <a:gd name="T17" fmla="*/ 2147483647 h 1278"/>
                                <a:gd name="T18" fmla="*/ 2147483647 w 1488"/>
                                <a:gd name="T19" fmla="*/ 2147483647 h 1278"/>
                                <a:gd name="T20" fmla="*/ 2147483647 w 1488"/>
                                <a:gd name="T21" fmla="*/ 2147483647 h 1278"/>
                                <a:gd name="T22" fmla="*/ 2147483647 w 1488"/>
                                <a:gd name="T23" fmla="*/ 2147483647 h 1278"/>
                                <a:gd name="T24" fmla="*/ 2147483647 w 1488"/>
                                <a:gd name="T25" fmla="*/ 2147483647 h 1278"/>
                                <a:gd name="T26" fmla="*/ 2147483647 w 1488"/>
                                <a:gd name="T27" fmla="*/ 2147483647 h 1278"/>
                                <a:gd name="T28" fmla="*/ 2147483647 w 1488"/>
                                <a:gd name="T29" fmla="*/ 2147483647 h 1278"/>
                                <a:gd name="T30" fmla="*/ 2147483647 w 1488"/>
                                <a:gd name="T31" fmla="*/ 2147483647 h 1278"/>
                                <a:gd name="T32" fmla="*/ 2147483647 w 1488"/>
                                <a:gd name="T33" fmla="*/ 2147483647 h 1278"/>
                                <a:gd name="T34" fmla="*/ 2147483647 w 1488"/>
                                <a:gd name="T35" fmla="*/ 2147483647 h 1278"/>
                                <a:gd name="T36" fmla="*/ 2147483647 w 1488"/>
                                <a:gd name="T37" fmla="*/ 2147483647 h 1278"/>
                                <a:gd name="T38" fmla="*/ 2147483647 w 1488"/>
                                <a:gd name="T39" fmla="*/ 0 h 1278"/>
                                <a:gd name="T40" fmla="*/ 2147483647 w 1488"/>
                                <a:gd name="T41" fmla="*/ 2147483647 h 1278"/>
                                <a:gd name="T42" fmla="*/ 2147483647 w 1488"/>
                                <a:gd name="T43" fmla="*/ 2147483647 h 1278"/>
                                <a:gd name="T44" fmla="*/ 2147483647 w 1488"/>
                                <a:gd name="T45" fmla="*/ 2147483647 h 1278"/>
                                <a:gd name="T46" fmla="*/ 2147483647 w 1488"/>
                                <a:gd name="T47" fmla="*/ 2147483647 h 1278"/>
                                <a:gd name="T48" fmla="*/ 2147483647 w 1488"/>
                                <a:gd name="T49" fmla="*/ 2147483647 h 1278"/>
                                <a:gd name="T50" fmla="*/ 2147483647 w 1488"/>
                                <a:gd name="T51" fmla="*/ 2147483647 h 1278"/>
                                <a:gd name="T52" fmla="*/ 2147483647 w 1488"/>
                                <a:gd name="T53" fmla="*/ 2147483647 h 1278"/>
                                <a:gd name="T54" fmla="*/ 2147483647 w 1488"/>
                                <a:gd name="T55" fmla="*/ 2147483647 h 1278"/>
                                <a:gd name="T56" fmla="*/ 2147483647 w 1488"/>
                                <a:gd name="T57" fmla="*/ 2147483647 h 1278"/>
                                <a:gd name="T58" fmla="*/ 2147483647 w 1488"/>
                                <a:gd name="T59" fmla="*/ 2147483647 h 1278"/>
                                <a:gd name="T60" fmla="*/ 2147483647 w 1488"/>
                                <a:gd name="T61" fmla="*/ 2147483647 h 1278"/>
                                <a:gd name="T62" fmla="*/ 0 w 1488"/>
                                <a:gd name="T63" fmla="*/ 2147483647 h 1278"/>
                                <a:gd name="T64" fmla="*/ 2147483647 w 1488"/>
                                <a:gd name="T65" fmla="*/ 2147483647 h 1278"/>
                                <a:gd name="T66" fmla="*/ 2147483647 w 1488"/>
                                <a:gd name="T67" fmla="*/ 2147483647 h 1278"/>
                                <a:gd name="T68" fmla="*/ 2147483647 w 1488"/>
                                <a:gd name="T69" fmla="*/ 2147483647 h 1278"/>
                                <a:gd name="T70" fmla="*/ 2147483647 w 1488"/>
                                <a:gd name="T71" fmla="*/ 2147483647 h 1278"/>
                                <a:gd name="T72" fmla="*/ 2147483647 w 1488"/>
                                <a:gd name="T73" fmla="*/ 2147483647 h 1278"/>
                                <a:gd name="T74" fmla="*/ 2147483647 w 1488"/>
                                <a:gd name="T75" fmla="*/ 2147483647 h 1278"/>
                                <a:gd name="T76" fmla="*/ 2147483647 w 1488"/>
                                <a:gd name="T77" fmla="*/ 2147483647 h 1278"/>
                                <a:gd name="T78" fmla="*/ 2147483647 w 1488"/>
                                <a:gd name="T79" fmla="*/ 2147483647 h 1278"/>
                                <a:gd name="T80" fmla="*/ 2147483647 w 1488"/>
                                <a:gd name="T81" fmla="*/ 2147483647 h 1278"/>
                                <a:gd name="T82" fmla="*/ 2147483647 w 1488"/>
                                <a:gd name="T83" fmla="*/ 2147483647 h 1278"/>
                                <a:gd name="T84" fmla="*/ 2147483647 w 1488"/>
                                <a:gd name="T85" fmla="*/ 2147483647 h 1278"/>
                                <a:gd name="T86" fmla="*/ 2147483647 w 1488"/>
                                <a:gd name="T87" fmla="*/ 2147483647 h 1278"/>
                                <a:gd name="T88" fmla="*/ 2147483647 w 1488"/>
                                <a:gd name="T89" fmla="*/ 2147483647 h 1278"/>
                                <a:gd name="T90" fmla="*/ 2147483647 w 1488"/>
                                <a:gd name="T91" fmla="*/ 2147483647 h 1278"/>
                                <a:gd name="T92" fmla="*/ 2147483647 w 1488"/>
                                <a:gd name="T93" fmla="*/ 2147483647 h 1278"/>
                                <a:gd name="T94" fmla="*/ 2147483647 w 1488"/>
                                <a:gd name="T95" fmla="*/ 2147483647 h 1278"/>
                                <a:gd name="T96" fmla="*/ 2147483647 w 1488"/>
                                <a:gd name="T97" fmla="*/ 2147483647 h 1278"/>
                                <a:gd name="T98" fmla="*/ 2147483647 w 1488"/>
                                <a:gd name="T99" fmla="*/ 2147483647 h 1278"/>
                                <a:gd name="T100" fmla="*/ 2147483647 w 1488"/>
                                <a:gd name="T101" fmla="*/ 2147483647 h 1278"/>
                                <a:gd name="T102" fmla="*/ 2147483647 w 1488"/>
                                <a:gd name="T103" fmla="*/ 2147483647 h 1278"/>
                                <a:gd name="T104" fmla="*/ 2147483647 w 1488"/>
                                <a:gd name="T105" fmla="*/ 2147483647 h 1278"/>
                                <a:gd name="T106" fmla="*/ 2147483647 w 1488"/>
                                <a:gd name="T107" fmla="*/ 2147483647 h 1278"/>
                                <a:gd name="T108" fmla="*/ 2147483647 w 1488"/>
                                <a:gd name="T109" fmla="*/ 2147483647 h 1278"/>
                                <a:gd name="T110" fmla="*/ 2147483647 w 1488"/>
                                <a:gd name="T111" fmla="*/ 2147483647 h 1278"/>
                                <a:gd name="T112" fmla="*/ 2147483647 w 1488"/>
                                <a:gd name="T113" fmla="*/ 2147483647 h 1278"/>
                                <a:gd name="T114" fmla="*/ 2147483647 w 1488"/>
                                <a:gd name="T115" fmla="*/ 2147483647 h 1278"/>
                                <a:gd name="T116" fmla="*/ 2147483647 w 1488"/>
                                <a:gd name="T117" fmla="*/ 2147483647 h 1278"/>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w 1488"/>
                                <a:gd name="T178" fmla="*/ 0 h 1278"/>
                                <a:gd name="T179" fmla="*/ 1488 w 1488"/>
                                <a:gd name="T180" fmla="*/ 1278 h 1278"/>
                              </a:gdLst>
                              <a:ahLst/>
                              <a:cxnLst>
                                <a:cxn ang="T118">
                                  <a:pos x="T0" y="T1"/>
                                </a:cxn>
                                <a:cxn ang="T119">
                                  <a:pos x="T2" y="T3"/>
                                </a:cxn>
                                <a:cxn ang="T120">
                                  <a:pos x="T4" y="T5"/>
                                </a:cxn>
                                <a:cxn ang="T121">
                                  <a:pos x="T6" y="T7"/>
                                </a:cxn>
                                <a:cxn ang="T122">
                                  <a:pos x="T8" y="T9"/>
                                </a:cxn>
                                <a:cxn ang="T123">
                                  <a:pos x="T10" y="T11"/>
                                </a:cxn>
                                <a:cxn ang="T124">
                                  <a:pos x="T12" y="T13"/>
                                </a:cxn>
                                <a:cxn ang="T125">
                                  <a:pos x="T14" y="T15"/>
                                </a:cxn>
                                <a:cxn ang="T126">
                                  <a:pos x="T16" y="T17"/>
                                </a:cxn>
                                <a:cxn ang="T127">
                                  <a:pos x="T18" y="T19"/>
                                </a:cxn>
                                <a:cxn ang="T128">
                                  <a:pos x="T20" y="T21"/>
                                </a:cxn>
                                <a:cxn ang="T129">
                                  <a:pos x="T22" y="T23"/>
                                </a:cxn>
                                <a:cxn ang="T130">
                                  <a:pos x="T24" y="T25"/>
                                </a:cxn>
                                <a:cxn ang="T131">
                                  <a:pos x="T26" y="T27"/>
                                </a:cxn>
                                <a:cxn ang="T132">
                                  <a:pos x="T28" y="T29"/>
                                </a:cxn>
                                <a:cxn ang="T133">
                                  <a:pos x="T30" y="T31"/>
                                </a:cxn>
                                <a:cxn ang="T134">
                                  <a:pos x="T32" y="T33"/>
                                </a:cxn>
                                <a:cxn ang="T135">
                                  <a:pos x="T34" y="T35"/>
                                </a:cxn>
                                <a:cxn ang="T136">
                                  <a:pos x="T36" y="T37"/>
                                </a:cxn>
                                <a:cxn ang="T137">
                                  <a:pos x="T38" y="T39"/>
                                </a:cxn>
                                <a:cxn ang="T138">
                                  <a:pos x="T40" y="T41"/>
                                </a:cxn>
                                <a:cxn ang="T139">
                                  <a:pos x="T42" y="T43"/>
                                </a:cxn>
                                <a:cxn ang="T140">
                                  <a:pos x="T44" y="T45"/>
                                </a:cxn>
                                <a:cxn ang="T141">
                                  <a:pos x="T46" y="T47"/>
                                </a:cxn>
                                <a:cxn ang="T142">
                                  <a:pos x="T48" y="T49"/>
                                </a:cxn>
                                <a:cxn ang="T143">
                                  <a:pos x="T50" y="T51"/>
                                </a:cxn>
                                <a:cxn ang="T144">
                                  <a:pos x="T52" y="T53"/>
                                </a:cxn>
                                <a:cxn ang="T145">
                                  <a:pos x="T54" y="T55"/>
                                </a:cxn>
                                <a:cxn ang="T146">
                                  <a:pos x="T56" y="T57"/>
                                </a:cxn>
                                <a:cxn ang="T147">
                                  <a:pos x="T58" y="T59"/>
                                </a:cxn>
                                <a:cxn ang="T148">
                                  <a:pos x="T60" y="T61"/>
                                </a:cxn>
                                <a:cxn ang="T149">
                                  <a:pos x="T62" y="T63"/>
                                </a:cxn>
                                <a:cxn ang="T150">
                                  <a:pos x="T64" y="T65"/>
                                </a:cxn>
                                <a:cxn ang="T151">
                                  <a:pos x="T66" y="T67"/>
                                </a:cxn>
                                <a:cxn ang="T152">
                                  <a:pos x="T68" y="T69"/>
                                </a:cxn>
                                <a:cxn ang="T153">
                                  <a:pos x="T70" y="T71"/>
                                </a:cxn>
                                <a:cxn ang="T154">
                                  <a:pos x="T72" y="T73"/>
                                </a:cxn>
                                <a:cxn ang="T155">
                                  <a:pos x="T74" y="T75"/>
                                </a:cxn>
                                <a:cxn ang="T156">
                                  <a:pos x="T76" y="T77"/>
                                </a:cxn>
                                <a:cxn ang="T157">
                                  <a:pos x="T78" y="T79"/>
                                </a:cxn>
                                <a:cxn ang="T158">
                                  <a:pos x="T80" y="T81"/>
                                </a:cxn>
                                <a:cxn ang="T159">
                                  <a:pos x="T82" y="T83"/>
                                </a:cxn>
                                <a:cxn ang="T160">
                                  <a:pos x="T84" y="T85"/>
                                </a:cxn>
                                <a:cxn ang="T161">
                                  <a:pos x="T86" y="T87"/>
                                </a:cxn>
                                <a:cxn ang="T162">
                                  <a:pos x="T88" y="T89"/>
                                </a:cxn>
                                <a:cxn ang="T163">
                                  <a:pos x="T90" y="T91"/>
                                </a:cxn>
                                <a:cxn ang="T164">
                                  <a:pos x="T92" y="T93"/>
                                </a:cxn>
                                <a:cxn ang="T165">
                                  <a:pos x="T94" y="T95"/>
                                </a:cxn>
                                <a:cxn ang="T166">
                                  <a:pos x="T96" y="T97"/>
                                </a:cxn>
                                <a:cxn ang="T167">
                                  <a:pos x="T98" y="T99"/>
                                </a:cxn>
                                <a:cxn ang="T168">
                                  <a:pos x="T100" y="T101"/>
                                </a:cxn>
                                <a:cxn ang="T169">
                                  <a:pos x="T102" y="T103"/>
                                </a:cxn>
                                <a:cxn ang="T170">
                                  <a:pos x="T104" y="T105"/>
                                </a:cxn>
                                <a:cxn ang="T171">
                                  <a:pos x="T106" y="T107"/>
                                </a:cxn>
                                <a:cxn ang="T172">
                                  <a:pos x="T108" y="T109"/>
                                </a:cxn>
                                <a:cxn ang="T173">
                                  <a:pos x="T110" y="T111"/>
                                </a:cxn>
                                <a:cxn ang="T174">
                                  <a:pos x="T112" y="T113"/>
                                </a:cxn>
                                <a:cxn ang="T175">
                                  <a:pos x="T114" y="T115"/>
                                </a:cxn>
                                <a:cxn ang="T176">
                                  <a:pos x="T116" y="T117"/>
                                </a:cxn>
                              </a:cxnLst>
                              <a:rect l="T177" t="T178" r="T179" b="T180"/>
                              <a:pathLst>
                                <a:path w="1488" h="1278">
                                  <a:moveTo>
                                    <a:pt x="1464" y="792"/>
                                  </a:moveTo>
                                  <a:lnTo>
                                    <a:pt x="1464" y="780"/>
                                  </a:lnTo>
                                  <a:lnTo>
                                    <a:pt x="1458" y="774"/>
                                  </a:lnTo>
                                  <a:lnTo>
                                    <a:pt x="1416" y="768"/>
                                  </a:lnTo>
                                  <a:lnTo>
                                    <a:pt x="1320" y="756"/>
                                  </a:lnTo>
                                  <a:lnTo>
                                    <a:pt x="1284" y="750"/>
                                  </a:lnTo>
                                  <a:lnTo>
                                    <a:pt x="1266" y="750"/>
                                  </a:lnTo>
                                  <a:lnTo>
                                    <a:pt x="1260" y="738"/>
                                  </a:lnTo>
                                  <a:lnTo>
                                    <a:pt x="1248" y="732"/>
                                  </a:lnTo>
                                  <a:lnTo>
                                    <a:pt x="1242" y="720"/>
                                  </a:lnTo>
                                  <a:lnTo>
                                    <a:pt x="1218" y="696"/>
                                  </a:lnTo>
                                  <a:lnTo>
                                    <a:pt x="1206" y="672"/>
                                  </a:lnTo>
                                  <a:lnTo>
                                    <a:pt x="1188" y="654"/>
                                  </a:lnTo>
                                  <a:lnTo>
                                    <a:pt x="1188" y="642"/>
                                  </a:lnTo>
                                  <a:lnTo>
                                    <a:pt x="1182" y="636"/>
                                  </a:lnTo>
                                  <a:lnTo>
                                    <a:pt x="1182" y="618"/>
                                  </a:lnTo>
                                  <a:lnTo>
                                    <a:pt x="1176" y="624"/>
                                  </a:lnTo>
                                  <a:lnTo>
                                    <a:pt x="1164" y="612"/>
                                  </a:lnTo>
                                  <a:lnTo>
                                    <a:pt x="1146" y="612"/>
                                  </a:lnTo>
                                  <a:lnTo>
                                    <a:pt x="1140" y="600"/>
                                  </a:lnTo>
                                  <a:lnTo>
                                    <a:pt x="1134" y="594"/>
                                  </a:lnTo>
                                  <a:lnTo>
                                    <a:pt x="1128" y="582"/>
                                  </a:lnTo>
                                  <a:lnTo>
                                    <a:pt x="1122" y="564"/>
                                  </a:lnTo>
                                  <a:lnTo>
                                    <a:pt x="1116" y="552"/>
                                  </a:lnTo>
                                  <a:lnTo>
                                    <a:pt x="1116" y="540"/>
                                  </a:lnTo>
                                  <a:lnTo>
                                    <a:pt x="1110" y="534"/>
                                  </a:lnTo>
                                  <a:lnTo>
                                    <a:pt x="1098" y="528"/>
                                  </a:lnTo>
                                  <a:lnTo>
                                    <a:pt x="1086" y="516"/>
                                  </a:lnTo>
                                  <a:lnTo>
                                    <a:pt x="1074" y="510"/>
                                  </a:lnTo>
                                  <a:lnTo>
                                    <a:pt x="1068" y="498"/>
                                  </a:lnTo>
                                  <a:lnTo>
                                    <a:pt x="1068" y="462"/>
                                  </a:lnTo>
                                  <a:lnTo>
                                    <a:pt x="1062" y="450"/>
                                  </a:lnTo>
                                  <a:lnTo>
                                    <a:pt x="1062" y="438"/>
                                  </a:lnTo>
                                  <a:lnTo>
                                    <a:pt x="1050" y="426"/>
                                  </a:lnTo>
                                  <a:lnTo>
                                    <a:pt x="1002" y="402"/>
                                  </a:lnTo>
                                  <a:lnTo>
                                    <a:pt x="996" y="396"/>
                                  </a:lnTo>
                                  <a:lnTo>
                                    <a:pt x="990" y="384"/>
                                  </a:lnTo>
                                  <a:lnTo>
                                    <a:pt x="990" y="360"/>
                                  </a:lnTo>
                                  <a:lnTo>
                                    <a:pt x="972" y="342"/>
                                  </a:lnTo>
                                  <a:lnTo>
                                    <a:pt x="966" y="330"/>
                                  </a:lnTo>
                                  <a:lnTo>
                                    <a:pt x="960" y="324"/>
                                  </a:lnTo>
                                  <a:lnTo>
                                    <a:pt x="960" y="300"/>
                                  </a:lnTo>
                                  <a:lnTo>
                                    <a:pt x="954" y="300"/>
                                  </a:lnTo>
                                  <a:lnTo>
                                    <a:pt x="948" y="294"/>
                                  </a:lnTo>
                                  <a:lnTo>
                                    <a:pt x="882" y="294"/>
                                  </a:lnTo>
                                  <a:lnTo>
                                    <a:pt x="876" y="288"/>
                                  </a:lnTo>
                                  <a:lnTo>
                                    <a:pt x="876" y="252"/>
                                  </a:lnTo>
                                  <a:lnTo>
                                    <a:pt x="852" y="246"/>
                                  </a:lnTo>
                                  <a:lnTo>
                                    <a:pt x="804" y="246"/>
                                  </a:lnTo>
                                  <a:lnTo>
                                    <a:pt x="750" y="240"/>
                                  </a:lnTo>
                                  <a:lnTo>
                                    <a:pt x="684" y="240"/>
                                  </a:lnTo>
                                  <a:lnTo>
                                    <a:pt x="492" y="96"/>
                                  </a:lnTo>
                                  <a:lnTo>
                                    <a:pt x="480" y="90"/>
                                  </a:lnTo>
                                  <a:lnTo>
                                    <a:pt x="474" y="84"/>
                                  </a:lnTo>
                                  <a:lnTo>
                                    <a:pt x="426" y="60"/>
                                  </a:lnTo>
                                  <a:lnTo>
                                    <a:pt x="414" y="48"/>
                                  </a:lnTo>
                                  <a:lnTo>
                                    <a:pt x="402" y="42"/>
                                  </a:lnTo>
                                  <a:lnTo>
                                    <a:pt x="372" y="12"/>
                                  </a:lnTo>
                                  <a:lnTo>
                                    <a:pt x="306" y="12"/>
                                  </a:lnTo>
                                  <a:lnTo>
                                    <a:pt x="294" y="0"/>
                                  </a:lnTo>
                                  <a:lnTo>
                                    <a:pt x="288" y="6"/>
                                  </a:lnTo>
                                  <a:lnTo>
                                    <a:pt x="276" y="12"/>
                                  </a:lnTo>
                                  <a:lnTo>
                                    <a:pt x="270" y="12"/>
                                  </a:lnTo>
                                  <a:lnTo>
                                    <a:pt x="264" y="18"/>
                                  </a:lnTo>
                                  <a:lnTo>
                                    <a:pt x="252" y="24"/>
                                  </a:lnTo>
                                  <a:lnTo>
                                    <a:pt x="210" y="24"/>
                                  </a:lnTo>
                                  <a:lnTo>
                                    <a:pt x="198" y="48"/>
                                  </a:lnTo>
                                  <a:lnTo>
                                    <a:pt x="132" y="48"/>
                                  </a:lnTo>
                                  <a:lnTo>
                                    <a:pt x="120" y="54"/>
                                  </a:lnTo>
                                  <a:lnTo>
                                    <a:pt x="108" y="54"/>
                                  </a:lnTo>
                                  <a:lnTo>
                                    <a:pt x="108" y="60"/>
                                  </a:lnTo>
                                  <a:lnTo>
                                    <a:pt x="132" y="60"/>
                                  </a:lnTo>
                                  <a:lnTo>
                                    <a:pt x="144" y="66"/>
                                  </a:lnTo>
                                  <a:lnTo>
                                    <a:pt x="156" y="66"/>
                                  </a:lnTo>
                                  <a:lnTo>
                                    <a:pt x="180" y="90"/>
                                  </a:lnTo>
                                  <a:lnTo>
                                    <a:pt x="192" y="114"/>
                                  </a:lnTo>
                                  <a:lnTo>
                                    <a:pt x="198" y="120"/>
                                  </a:lnTo>
                                  <a:lnTo>
                                    <a:pt x="198" y="132"/>
                                  </a:lnTo>
                                  <a:lnTo>
                                    <a:pt x="192" y="138"/>
                                  </a:lnTo>
                                  <a:lnTo>
                                    <a:pt x="192" y="150"/>
                                  </a:lnTo>
                                  <a:lnTo>
                                    <a:pt x="186" y="156"/>
                                  </a:lnTo>
                                  <a:lnTo>
                                    <a:pt x="180" y="168"/>
                                  </a:lnTo>
                                  <a:lnTo>
                                    <a:pt x="174" y="174"/>
                                  </a:lnTo>
                                  <a:lnTo>
                                    <a:pt x="162" y="180"/>
                                  </a:lnTo>
                                  <a:lnTo>
                                    <a:pt x="150" y="180"/>
                                  </a:lnTo>
                                  <a:lnTo>
                                    <a:pt x="138" y="186"/>
                                  </a:lnTo>
                                  <a:lnTo>
                                    <a:pt x="132" y="186"/>
                                  </a:lnTo>
                                  <a:lnTo>
                                    <a:pt x="120" y="198"/>
                                  </a:lnTo>
                                  <a:lnTo>
                                    <a:pt x="120" y="210"/>
                                  </a:lnTo>
                                  <a:lnTo>
                                    <a:pt x="108" y="234"/>
                                  </a:lnTo>
                                  <a:lnTo>
                                    <a:pt x="96" y="246"/>
                                  </a:lnTo>
                                  <a:lnTo>
                                    <a:pt x="60" y="246"/>
                                  </a:lnTo>
                                  <a:lnTo>
                                    <a:pt x="36" y="234"/>
                                  </a:lnTo>
                                  <a:lnTo>
                                    <a:pt x="6" y="234"/>
                                  </a:lnTo>
                                  <a:lnTo>
                                    <a:pt x="6" y="264"/>
                                  </a:lnTo>
                                  <a:lnTo>
                                    <a:pt x="0" y="306"/>
                                  </a:lnTo>
                                  <a:lnTo>
                                    <a:pt x="0" y="348"/>
                                  </a:lnTo>
                                  <a:lnTo>
                                    <a:pt x="6" y="372"/>
                                  </a:lnTo>
                                  <a:lnTo>
                                    <a:pt x="24" y="378"/>
                                  </a:lnTo>
                                  <a:lnTo>
                                    <a:pt x="36" y="390"/>
                                  </a:lnTo>
                                  <a:lnTo>
                                    <a:pt x="54" y="390"/>
                                  </a:lnTo>
                                  <a:lnTo>
                                    <a:pt x="72" y="408"/>
                                  </a:lnTo>
                                  <a:lnTo>
                                    <a:pt x="90" y="438"/>
                                  </a:lnTo>
                                  <a:lnTo>
                                    <a:pt x="102" y="474"/>
                                  </a:lnTo>
                                  <a:lnTo>
                                    <a:pt x="120" y="504"/>
                                  </a:lnTo>
                                  <a:lnTo>
                                    <a:pt x="132" y="516"/>
                                  </a:lnTo>
                                  <a:lnTo>
                                    <a:pt x="150" y="528"/>
                                  </a:lnTo>
                                  <a:lnTo>
                                    <a:pt x="162" y="540"/>
                                  </a:lnTo>
                                  <a:lnTo>
                                    <a:pt x="174" y="558"/>
                                  </a:lnTo>
                                  <a:lnTo>
                                    <a:pt x="180" y="570"/>
                                  </a:lnTo>
                                  <a:lnTo>
                                    <a:pt x="186" y="594"/>
                                  </a:lnTo>
                                  <a:lnTo>
                                    <a:pt x="192" y="612"/>
                                  </a:lnTo>
                                  <a:lnTo>
                                    <a:pt x="198" y="636"/>
                                  </a:lnTo>
                                  <a:lnTo>
                                    <a:pt x="210" y="648"/>
                                  </a:lnTo>
                                  <a:lnTo>
                                    <a:pt x="234" y="660"/>
                                  </a:lnTo>
                                  <a:lnTo>
                                    <a:pt x="264" y="660"/>
                                  </a:lnTo>
                                  <a:lnTo>
                                    <a:pt x="282" y="666"/>
                                  </a:lnTo>
                                  <a:lnTo>
                                    <a:pt x="294" y="678"/>
                                  </a:lnTo>
                                  <a:lnTo>
                                    <a:pt x="312" y="708"/>
                                  </a:lnTo>
                                  <a:lnTo>
                                    <a:pt x="330" y="756"/>
                                  </a:lnTo>
                                  <a:lnTo>
                                    <a:pt x="336" y="804"/>
                                  </a:lnTo>
                                  <a:lnTo>
                                    <a:pt x="342" y="840"/>
                                  </a:lnTo>
                                  <a:lnTo>
                                    <a:pt x="348" y="870"/>
                                  </a:lnTo>
                                  <a:lnTo>
                                    <a:pt x="366" y="906"/>
                                  </a:lnTo>
                                  <a:lnTo>
                                    <a:pt x="384" y="924"/>
                                  </a:lnTo>
                                  <a:lnTo>
                                    <a:pt x="390" y="936"/>
                                  </a:lnTo>
                                  <a:lnTo>
                                    <a:pt x="414" y="936"/>
                                  </a:lnTo>
                                  <a:lnTo>
                                    <a:pt x="438" y="948"/>
                                  </a:lnTo>
                                  <a:lnTo>
                                    <a:pt x="456" y="972"/>
                                  </a:lnTo>
                                  <a:lnTo>
                                    <a:pt x="480" y="1008"/>
                                  </a:lnTo>
                                  <a:lnTo>
                                    <a:pt x="504" y="1056"/>
                                  </a:lnTo>
                                  <a:lnTo>
                                    <a:pt x="552" y="1128"/>
                                  </a:lnTo>
                                  <a:lnTo>
                                    <a:pt x="582" y="1170"/>
                                  </a:lnTo>
                                  <a:lnTo>
                                    <a:pt x="606" y="1206"/>
                                  </a:lnTo>
                                  <a:lnTo>
                                    <a:pt x="618" y="1236"/>
                                  </a:lnTo>
                                  <a:lnTo>
                                    <a:pt x="618" y="1266"/>
                                  </a:lnTo>
                                  <a:lnTo>
                                    <a:pt x="612" y="1278"/>
                                  </a:lnTo>
                                  <a:lnTo>
                                    <a:pt x="624" y="1266"/>
                                  </a:lnTo>
                                  <a:lnTo>
                                    <a:pt x="630" y="1254"/>
                                  </a:lnTo>
                                  <a:lnTo>
                                    <a:pt x="636" y="1248"/>
                                  </a:lnTo>
                                  <a:lnTo>
                                    <a:pt x="636" y="1200"/>
                                  </a:lnTo>
                                  <a:lnTo>
                                    <a:pt x="642" y="1188"/>
                                  </a:lnTo>
                                  <a:lnTo>
                                    <a:pt x="648" y="1182"/>
                                  </a:lnTo>
                                  <a:lnTo>
                                    <a:pt x="654" y="1182"/>
                                  </a:lnTo>
                                  <a:lnTo>
                                    <a:pt x="672" y="1200"/>
                                  </a:lnTo>
                                  <a:lnTo>
                                    <a:pt x="696" y="1194"/>
                                  </a:lnTo>
                                  <a:lnTo>
                                    <a:pt x="702" y="1188"/>
                                  </a:lnTo>
                                  <a:lnTo>
                                    <a:pt x="792" y="1188"/>
                                  </a:lnTo>
                                  <a:lnTo>
                                    <a:pt x="804" y="1194"/>
                                  </a:lnTo>
                                  <a:lnTo>
                                    <a:pt x="810" y="1200"/>
                                  </a:lnTo>
                                  <a:lnTo>
                                    <a:pt x="888" y="1200"/>
                                  </a:lnTo>
                                  <a:lnTo>
                                    <a:pt x="894" y="1206"/>
                                  </a:lnTo>
                                  <a:lnTo>
                                    <a:pt x="900" y="1218"/>
                                  </a:lnTo>
                                  <a:lnTo>
                                    <a:pt x="912" y="1224"/>
                                  </a:lnTo>
                                  <a:lnTo>
                                    <a:pt x="924" y="1224"/>
                                  </a:lnTo>
                                  <a:lnTo>
                                    <a:pt x="930" y="1212"/>
                                  </a:lnTo>
                                  <a:lnTo>
                                    <a:pt x="936" y="1206"/>
                                  </a:lnTo>
                                  <a:lnTo>
                                    <a:pt x="936" y="1188"/>
                                  </a:lnTo>
                                  <a:lnTo>
                                    <a:pt x="942" y="1176"/>
                                  </a:lnTo>
                                  <a:lnTo>
                                    <a:pt x="948" y="1170"/>
                                  </a:lnTo>
                                  <a:lnTo>
                                    <a:pt x="954" y="1158"/>
                                  </a:lnTo>
                                  <a:lnTo>
                                    <a:pt x="966" y="1146"/>
                                  </a:lnTo>
                                  <a:lnTo>
                                    <a:pt x="972" y="1134"/>
                                  </a:lnTo>
                                  <a:lnTo>
                                    <a:pt x="990" y="1116"/>
                                  </a:lnTo>
                                  <a:lnTo>
                                    <a:pt x="1020" y="1098"/>
                                  </a:lnTo>
                                  <a:lnTo>
                                    <a:pt x="1050" y="1092"/>
                                  </a:lnTo>
                                  <a:lnTo>
                                    <a:pt x="1068" y="1086"/>
                                  </a:lnTo>
                                  <a:lnTo>
                                    <a:pt x="1092" y="1086"/>
                                  </a:lnTo>
                                  <a:lnTo>
                                    <a:pt x="1140" y="1080"/>
                                  </a:lnTo>
                                  <a:lnTo>
                                    <a:pt x="1188" y="1068"/>
                                  </a:lnTo>
                                  <a:lnTo>
                                    <a:pt x="1230" y="1062"/>
                                  </a:lnTo>
                                  <a:lnTo>
                                    <a:pt x="1248" y="1062"/>
                                  </a:lnTo>
                                  <a:lnTo>
                                    <a:pt x="1452" y="990"/>
                                  </a:lnTo>
                                  <a:lnTo>
                                    <a:pt x="1488" y="816"/>
                                  </a:lnTo>
                                  <a:lnTo>
                                    <a:pt x="1482" y="810"/>
                                  </a:lnTo>
                                  <a:lnTo>
                                    <a:pt x="1470" y="804"/>
                                  </a:lnTo>
                                  <a:lnTo>
                                    <a:pt x="1464" y="798"/>
                                  </a:lnTo>
                                  <a:lnTo>
                                    <a:pt x="1464" y="792"/>
                                  </a:lnTo>
                                  <a:close/>
                                </a:path>
                              </a:pathLst>
                            </a:custGeom>
                            <a:solidFill>
                              <a:srgbClr val="33334B"/>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45" name="Rwanda" descr="© INSCALE GmbH, 15.06.2010"/>
                            <a:cNvSpPr>
                              <a:spLocks/>
                            </a:cNvSpPr>
                          </a:nvSpPr>
                          <a:spPr bwMode="gray">
                            <a:xfrm>
                              <a:off x="3112" y="1629"/>
                              <a:ext cx="38" cy="38"/>
                            </a:xfrm>
                            <a:custGeom>
                              <a:avLst/>
                              <a:gdLst>
                                <a:gd name="T0" fmla="*/ 2147483647 w 150"/>
                                <a:gd name="T1" fmla="*/ 2147483647 h 150"/>
                                <a:gd name="T2" fmla="*/ 2147483647 w 150"/>
                                <a:gd name="T3" fmla="*/ 2147483647 h 150"/>
                                <a:gd name="T4" fmla="*/ 2147483647 w 150"/>
                                <a:gd name="T5" fmla="*/ 2147483647 h 150"/>
                                <a:gd name="T6" fmla="*/ 2147483647 w 150"/>
                                <a:gd name="T7" fmla="*/ 2147483647 h 150"/>
                                <a:gd name="T8" fmla="*/ 2147483647 w 150"/>
                                <a:gd name="T9" fmla="*/ 2147483647 h 150"/>
                                <a:gd name="T10" fmla="*/ 2147483647 w 150"/>
                                <a:gd name="T11" fmla="*/ 2147483647 h 150"/>
                                <a:gd name="T12" fmla="*/ 2147483647 w 150"/>
                                <a:gd name="T13" fmla="*/ 2147483647 h 150"/>
                                <a:gd name="T14" fmla="*/ 2147483647 w 150"/>
                                <a:gd name="T15" fmla="*/ 2147483647 h 150"/>
                                <a:gd name="T16" fmla="*/ 2147483647 w 150"/>
                                <a:gd name="T17" fmla="*/ 2147483647 h 150"/>
                                <a:gd name="T18" fmla="*/ 2147483647 w 150"/>
                                <a:gd name="T19" fmla="*/ 2147483647 h 150"/>
                                <a:gd name="T20" fmla="*/ 2147483647 w 150"/>
                                <a:gd name="T21" fmla="*/ 2147483647 h 150"/>
                                <a:gd name="T22" fmla="*/ 2147483647 w 150"/>
                                <a:gd name="T23" fmla="*/ 2147483647 h 150"/>
                                <a:gd name="T24" fmla="*/ 2147483647 w 150"/>
                                <a:gd name="T25" fmla="*/ 2147483647 h 150"/>
                                <a:gd name="T26" fmla="*/ 2147483647 w 150"/>
                                <a:gd name="T27" fmla="*/ 0 h 150"/>
                                <a:gd name="T28" fmla="*/ 2147483647 w 150"/>
                                <a:gd name="T29" fmla="*/ 2147483647 h 150"/>
                                <a:gd name="T30" fmla="*/ 2147483647 w 150"/>
                                <a:gd name="T31" fmla="*/ 2147483647 h 150"/>
                                <a:gd name="T32" fmla="*/ 2147483647 w 150"/>
                                <a:gd name="T33" fmla="*/ 2147483647 h 150"/>
                                <a:gd name="T34" fmla="*/ 2147483647 w 150"/>
                                <a:gd name="T35" fmla="*/ 2147483647 h 150"/>
                                <a:gd name="T36" fmla="*/ 2147483647 w 150"/>
                                <a:gd name="T37" fmla="*/ 2147483647 h 150"/>
                                <a:gd name="T38" fmla="*/ 2147483647 w 150"/>
                                <a:gd name="T39" fmla="*/ 2147483647 h 150"/>
                                <a:gd name="T40" fmla="*/ 2147483647 w 150"/>
                                <a:gd name="T41" fmla="*/ 2147483647 h 150"/>
                                <a:gd name="T42" fmla="*/ 2147483647 w 150"/>
                                <a:gd name="T43" fmla="*/ 2147483647 h 150"/>
                                <a:gd name="T44" fmla="*/ 2147483647 w 150"/>
                                <a:gd name="T45" fmla="*/ 2147483647 h 150"/>
                                <a:gd name="T46" fmla="*/ 2147483647 w 150"/>
                                <a:gd name="T47" fmla="*/ 2147483647 h 150"/>
                                <a:gd name="T48" fmla="*/ 2147483647 w 150"/>
                                <a:gd name="T49" fmla="*/ 2147483647 h 150"/>
                                <a:gd name="T50" fmla="*/ 2147483647 w 150"/>
                                <a:gd name="T51" fmla="*/ 2147483647 h 150"/>
                                <a:gd name="T52" fmla="*/ 2147483647 w 150"/>
                                <a:gd name="T53" fmla="*/ 2147483647 h 150"/>
                                <a:gd name="T54" fmla="*/ 2147483647 w 150"/>
                                <a:gd name="T55" fmla="*/ 2147483647 h 150"/>
                                <a:gd name="T56" fmla="*/ 2147483647 w 150"/>
                                <a:gd name="T57" fmla="*/ 2147483647 h 150"/>
                                <a:gd name="T58" fmla="*/ 2147483647 w 150"/>
                                <a:gd name="T59" fmla="*/ 2147483647 h 150"/>
                                <a:gd name="T60" fmla="*/ 0 w 150"/>
                                <a:gd name="T61" fmla="*/ 2147483647 h 150"/>
                                <a:gd name="T62" fmla="*/ 0 w 150"/>
                                <a:gd name="T63" fmla="*/ 2147483647 h 150"/>
                                <a:gd name="T64" fmla="*/ 2147483647 w 150"/>
                                <a:gd name="T65" fmla="*/ 2147483647 h 150"/>
                                <a:gd name="T66" fmla="*/ 2147483647 w 150"/>
                                <a:gd name="T67" fmla="*/ 2147483647 h 150"/>
                                <a:gd name="T68" fmla="*/ 2147483647 w 150"/>
                                <a:gd name="T69" fmla="*/ 2147483647 h 150"/>
                                <a:gd name="T70" fmla="*/ 2147483647 w 150"/>
                                <a:gd name="T71" fmla="*/ 2147483647 h 150"/>
                                <a:gd name="T72" fmla="*/ 2147483647 w 150"/>
                                <a:gd name="T73" fmla="*/ 2147483647 h 150"/>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w 150"/>
                                <a:gd name="T112" fmla="*/ 0 h 150"/>
                                <a:gd name="T113" fmla="*/ 150 w 150"/>
                                <a:gd name="T114" fmla="*/ 150 h 150"/>
                              </a:gdLst>
                              <a:ahLst/>
                              <a:cxnLst>
                                <a:cxn ang="T74">
                                  <a:pos x="T0" y="T1"/>
                                </a:cxn>
                                <a:cxn ang="T75">
                                  <a:pos x="T2" y="T3"/>
                                </a:cxn>
                                <a:cxn ang="T76">
                                  <a:pos x="T4" y="T5"/>
                                </a:cxn>
                                <a:cxn ang="T77">
                                  <a:pos x="T6" y="T7"/>
                                </a:cxn>
                                <a:cxn ang="T78">
                                  <a:pos x="T8" y="T9"/>
                                </a:cxn>
                                <a:cxn ang="T79">
                                  <a:pos x="T10" y="T11"/>
                                </a:cxn>
                                <a:cxn ang="T80">
                                  <a:pos x="T12" y="T13"/>
                                </a:cxn>
                                <a:cxn ang="T81">
                                  <a:pos x="T14" y="T15"/>
                                </a:cxn>
                                <a:cxn ang="T82">
                                  <a:pos x="T16" y="T17"/>
                                </a:cxn>
                                <a:cxn ang="T83">
                                  <a:pos x="T18" y="T19"/>
                                </a:cxn>
                                <a:cxn ang="T84">
                                  <a:pos x="T20" y="T21"/>
                                </a:cxn>
                                <a:cxn ang="T85">
                                  <a:pos x="T22" y="T23"/>
                                </a:cxn>
                                <a:cxn ang="T86">
                                  <a:pos x="T24" y="T25"/>
                                </a:cxn>
                                <a:cxn ang="T87">
                                  <a:pos x="T26" y="T27"/>
                                </a:cxn>
                                <a:cxn ang="T88">
                                  <a:pos x="T28" y="T29"/>
                                </a:cxn>
                                <a:cxn ang="T89">
                                  <a:pos x="T30" y="T31"/>
                                </a:cxn>
                                <a:cxn ang="T90">
                                  <a:pos x="T32" y="T33"/>
                                </a:cxn>
                                <a:cxn ang="T91">
                                  <a:pos x="T34" y="T35"/>
                                </a:cxn>
                                <a:cxn ang="T92">
                                  <a:pos x="T36" y="T37"/>
                                </a:cxn>
                                <a:cxn ang="T93">
                                  <a:pos x="T38" y="T39"/>
                                </a:cxn>
                                <a:cxn ang="T94">
                                  <a:pos x="T40" y="T41"/>
                                </a:cxn>
                                <a:cxn ang="T95">
                                  <a:pos x="T42" y="T43"/>
                                </a:cxn>
                                <a:cxn ang="T96">
                                  <a:pos x="T44" y="T45"/>
                                </a:cxn>
                                <a:cxn ang="T97">
                                  <a:pos x="T46" y="T47"/>
                                </a:cxn>
                                <a:cxn ang="T98">
                                  <a:pos x="T48" y="T49"/>
                                </a:cxn>
                                <a:cxn ang="T99">
                                  <a:pos x="T50" y="T51"/>
                                </a:cxn>
                                <a:cxn ang="T100">
                                  <a:pos x="T52" y="T53"/>
                                </a:cxn>
                                <a:cxn ang="T101">
                                  <a:pos x="T54" y="T55"/>
                                </a:cxn>
                                <a:cxn ang="T102">
                                  <a:pos x="T56" y="T57"/>
                                </a:cxn>
                                <a:cxn ang="T103">
                                  <a:pos x="T58" y="T59"/>
                                </a:cxn>
                                <a:cxn ang="T104">
                                  <a:pos x="T60" y="T61"/>
                                </a:cxn>
                                <a:cxn ang="T105">
                                  <a:pos x="T62" y="T63"/>
                                </a:cxn>
                                <a:cxn ang="T106">
                                  <a:pos x="T64" y="T65"/>
                                </a:cxn>
                                <a:cxn ang="T107">
                                  <a:pos x="T66" y="T67"/>
                                </a:cxn>
                                <a:cxn ang="T108">
                                  <a:pos x="T68" y="T69"/>
                                </a:cxn>
                                <a:cxn ang="T109">
                                  <a:pos x="T70" y="T71"/>
                                </a:cxn>
                                <a:cxn ang="T110">
                                  <a:pos x="T72" y="T73"/>
                                </a:cxn>
                              </a:cxnLst>
                              <a:rect l="T111" t="T112" r="T113" b="T114"/>
                              <a:pathLst>
                                <a:path w="150" h="150">
                                  <a:moveTo>
                                    <a:pt x="48" y="150"/>
                                  </a:moveTo>
                                  <a:lnTo>
                                    <a:pt x="54" y="150"/>
                                  </a:lnTo>
                                  <a:lnTo>
                                    <a:pt x="60" y="144"/>
                                  </a:lnTo>
                                  <a:lnTo>
                                    <a:pt x="72" y="138"/>
                                  </a:lnTo>
                                  <a:lnTo>
                                    <a:pt x="78" y="114"/>
                                  </a:lnTo>
                                  <a:lnTo>
                                    <a:pt x="138" y="114"/>
                                  </a:lnTo>
                                  <a:lnTo>
                                    <a:pt x="150" y="102"/>
                                  </a:lnTo>
                                  <a:lnTo>
                                    <a:pt x="150" y="72"/>
                                  </a:lnTo>
                                  <a:lnTo>
                                    <a:pt x="144" y="66"/>
                                  </a:lnTo>
                                  <a:lnTo>
                                    <a:pt x="144" y="48"/>
                                  </a:lnTo>
                                  <a:lnTo>
                                    <a:pt x="138" y="42"/>
                                  </a:lnTo>
                                  <a:lnTo>
                                    <a:pt x="132" y="30"/>
                                  </a:lnTo>
                                  <a:lnTo>
                                    <a:pt x="126" y="24"/>
                                  </a:lnTo>
                                  <a:lnTo>
                                    <a:pt x="132" y="0"/>
                                  </a:lnTo>
                                  <a:lnTo>
                                    <a:pt x="108" y="6"/>
                                  </a:lnTo>
                                  <a:lnTo>
                                    <a:pt x="108" y="12"/>
                                  </a:lnTo>
                                  <a:lnTo>
                                    <a:pt x="102" y="18"/>
                                  </a:lnTo>
                                  <a:lnTo>
                                    <a:pt x="90" y="42"/>
                                  </a:lnTo>
                                  <a:lnTo>
                                    <a:pt x="84" y="42"/>
                                  </a:lnTo>
                                  <a:lnTo>
                                    <a:pt x="72" y="30"/>
                                  </a:lnTo>
                                  <a:lnTo>
                                    <a:pt x="54" y="30"/>
                                  </a:lnTo>
                                  <a:lnTo>
                                    <a:pt x="48" y="36"/>
                                  </a:lnTo>
                                  <a:lnTo>
                                    <a:pt x="24" y="48"/>
                                  </a:lnTo>
                                  <a:lnTo>
                                    <a:pt x="18" y="54"/>
                                  </a:lnTo>
                                  <a:lnTo>
                                    <a:pt x="18" y="60"/>
                                  </a:lnTo>
                                  <a:lnTo>
                                    <a:pt x="24" y="72"/>
                                  </a:lnTo>
                                  <a:lnTo>
                                    <a:pt x="30" y="78"/>
                                  </a:lnTo>
                                  <a:lnTo>
                                    <a:pt x="30" y="90"/>
                                  </a:lnTo>
                                  <a:lnTo>
                                    <a:pt x="18" y="102"/>
                                  </a:lnTo>
                                  <a:lnTo>
                                    <a:pt x="6" y="108"/>
                                  </a:lnTo>
                                  <a:lnTo>
                                    <a:pt x="0" y="120"/>
                                  </a:lnTo>
                                  <a:lnTo>
                                    <a:pt x="0" y="126"/>
                                  </a:lnTo>
                                  <a:lnTo>
                                    <a:pt x="6" y="132"/>
                                  </a:lnTo>
                                  <a:lnTo>
                                    <a:pt x="30" y="132"/>
                                  </a:lnTo>
                                  <a:lnTo>
                                    <a:pt x="36" y="144"/>
                                  </a:lnTo>
                                  <a:lnTo>
                                    <a:pt x="42" y="150"/>
                                  </a:lnTo>
                                  <a:lnTo>
                                    <a:pt x="48" y="150"/>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46" name="Russia (Urup,Simushir)" descr="© INSCALE GmbH, 15.06.2010"/>
                            <a:cNvSpPr>
                              <a:spLocks noEditPoints="1"/>
                            </a:cNvSpPr>
                          </a:nvSpPr>
                          <a:spPr bwMode="gray">
                            <a:xfrm>
                              <a:off x="4996" y="401"/>
                              <a:ext cx="77" cy="306"/>
                            </a:xfrm>
                            <a:custGeom>
                              <a:avLst/>
                              <a:gdLst>
                                <a:gd name="T0" fmla="*/ 0 w 300"/>
                                <a:gd name="T1" fmla="*/ 2147483647 h 1194"/>
                                <a:gd name="T2" fmla="*/ 2147483647 w 300"/>
                                <a:gd name="T3" fmla="*/ 2147483647 h 1194"/>
                                <a:gd name="T4" fmla="*/ 2147483647 w 300"/>
                                <a:gd name="T5" fmla="*/ 2147483647 h 1194"/>
                                <a:gd name="T6" fmla="*/ 2147483647 w 300"/>
                                <a:gd name="T7" fmla="*/ 2147483647 h 1194"/>
                                <a:gd name="T8" fmla="*/ 0 w 300"/>
                                <a:gd name="T9" fmla="*/ 2147483647 h 1194"/>
                                <a:gd name="T10" fmla="*/ 2147483647 w 300"/>
                                <a:gd name="T11" fmla="*/ 2147483647 h 1194"/>
                                <a:gd name="T12" fmla="*/ 2147483647 w 300"/>
                                <a:gd name="T13" fmla="*/ 2147483647 h 1194"/>
                                <a:gd name="T14" fmla="*/ 2147483647 w 300"/>
                                <a:gd name="T15" fmla="*/ 2147483647 h 1194"/>
                                <a:gd name="T16" fmla="*/ 2147483647 w 300"/>
                                <a:gd name="T17" fmla="*/ 2147483647 h 1194"/>
                                <a:gd name="T18" fmla="*/ 2147483647 w 300"/>
                                <a:gd name="T19" fmla="*/ 2147483647 h 1194"/>
                                <a:gd name="T20" fmla="*/ 2147483647 w 300"/>
                                <a:gd name="T21" fmla="*/ 2147483647 h 1194"/>
                                <a:gd name="T22" fmla="*/ 2147483647 w 300"/>
                                <a:gd name="T23" fmla="*/ 2147483647 h 1194"/>
                                <a:gd name="T24" fmla="*/ 2147483647 w 300"/>
                                <a:gd name="T25" fmla="*/ 2147483647 h 1194"/>
                                <a:gd name="T26" fmla="*/ 2147483647 w 300"/>
                                <a:gd name="T27" fmla="*/ 2147483647 h 1194"/>
                                <a:gd name="T28" fmla="*/ 2147483647 w 300"/>
                                <a:gd name="T29" fmla="*/ 2147483647 h 1194"/>
                                <a:gd name="T30" fmla="*/ 2147483647 w 300"/>
                                <a:gd name="T31" fmla="*/ 2147483647 h 1194"/>
                                <a:gd name="T32" fmla="*/ 2147483647 w 300"/>
                                <a:gd name="T33" fmla="*/ 2147483647 h 1194"/>
                                <a:gd name="T34" fmla="*/ 2147483647 w 300"/>
                                <a:gd name="T35" fmla="*/ 2147483647 h 1194"/>
                                <a:gd name="T36" fmla="*/ 2147483647 w 300"/>
                                <a:gd name="T37" fmla="*/ 2147483647 h 1194"/>
                                <a:gd name="T38" fmla="*/ 2147483647 w 300"/>
                                <a:gd name="T39" fmla="*/ 2147483647 h 1194"/>
                                <a:gd name="T40" fmla="*/ 2147483647 w 300"/>
                                <a:gd name="T41" fmla="*/ 2147483647 h 1194"/>
                                <a:gd name="T42" fmla="*/ 2147483647 w 300"/>
                                <a:gd name="T43" fmla="*/ 2147483647 h 1194"/>
                                <a:gd name="T44" fmla="*/ 2147483647 w 300"/>
                                <a:gd name="T45" fmla="*/ 2147483647 h 1194"/>
                                <a:gd name="T46" fmla="*/ 2147483647 w 300"/>
                                <a:gd name="T47" fmla="*/ 2147483647 h 1194"/>
                                <a:gd name="T48" fmla="*/ 2147483647 w 300"/>
                                <a:gd name="T49" fmla="*/ 2147483647 h 1194"/>
                                <a:gd name="T50" fmla="*/ 2147483647 w 300"/>
                                <a:gd name="T51" fmla="*/ 2147483647 h 1194"/>
                                <a:gd name="T52" fmla="*/ 2147483647 w 300"/>
                                <a:gd name="T53" fmla="*/ 2147483647 h 1194"/>
                                <a:gd name="T54" fmla="*/ 2147483647 w 300"/>
                                <a:gd name="T55" fmla="*/ 2147483647 h 1194"/>
                                <a:gd name="T56" fmla="*/ 2147483647 w 300"/>
                                <a:gd name="T57" fmla="*/ 2147483647 h 1194"/>
                                <a:gd name="T58" fmla="*/ 2147483647 w 300"/>
                                <a:gd name="T59" fmla="*/ 2147483647 h 1194"/>
                                <a:gd name="T60" fmla="*/ 2147483647 w 300"/>
                                <a:gd name="T61" fmla="*/ 2147483647 h 1194"/>
                                <a:gd name="T62" fmla="*/ 2147483647 w 300"/>
                                <a:gd name="T63" fmla="*/ 2147483647 h 1194"/>
                                <a:gd name="T64" fmla="*/ 2147483647 w 300"/>
                                <a:gd name="T65" fmla="*/ 2147483647 h 1194"/>
                                <a:gd name="T66" fmla="*/ 2147483647 w 300"/>
                                <a:gd name="T67" fmla="*/ 2147483647 h 1194"/>
                                <a:gd name="T68" fmla="*/ 2147483647 w 300"/>
                                <a:gd name="T69" fmla="*/ 2147483647 h 1194"/>
                                <a:gd name="T70" fmla="*/ 2147483647 w 300"/>
                                <a:gd name="T71" fmla="*/ 2147483647 h 1194"/>
                                <a:gd name="T72" fmla="*/ 2147483647 w 300"/>
                                <a:gd name="T73" fmla="*/ 2147483647 h 1194"/>
                                <a:gd name="T74" fmla="*/ 2147483647 w 300"/>
                                <a:gd name="T75" fmla="*/ 2147483647 h 1194"/>
                                <a:gd name="T76" fmla="*/ 2147483647 w 300"/>
                                <a:gd name="T77" fmla="*/ 2147483647 h 1194"/>
                                <a:gd name="T78" fmla="*/ 2147483647 w 300"/>
                                <a:gd name="T79" fmla="*/ 2147483647 h 1194"/>
                                <a:gd name="T80" fmla="*/ 2147483647 w 300"/>
                                <a:gd name="T81" fmla="*/ 2147483647 h 1194"/>
                                <a:gd name="T82" fmla="*/ 2147483647 w 300"/>
                                <a:gd name="T83" fmla="*/ 2147483647 h 1194"/>
                                <a:gd name="T84" fmla="*/ 2147483647 w 300"/>
                                <a:gd name="T85" fmla="*/ 2147483647 h 1194"/>
                                <a:gd name="T86" fmla="*/ 2147483647 w 300"/>
                                <a:gd name="T87" fmla="*/ 2147483647 h 1194"/>
                                <a:gd name="T88" fmla="*/ 2147483647 w 300"/>
                                <a:gd name="T89" fmla="*/ 2147483647 h 1194"/>
                                <a:gd name="T90" fmla="*/ 2147483647 w 300"/>
                                <a:gd name="T91" fmla="*/ 2147483647 h 1194"/>
                                <a:gd name="T92" fmla="*/ 2147483647 w 300"/>
                                <a:gd name="T93" fmla="*/ 2147483647 h 1194"/>
                                <a:gd name="T94" fmla="*/ 2147483647 w 300"/>
                                <a:gd name="T95" fmla="*/ 2147483647 h 1194"/>
                                <a:gd name="T96" fmla="*/ 2147483647 w 300"/>
                                <a:gd name="T97" fmla="*/ 2147483647 h 1194"/>
                                <a:gd name="T98" fmla="*/ 2147483647 w 300"/>
                                <a:gd name="T99" fmla="*/ 0 h 1194"/>
                                <a:gd name="T100" fmla="*/ 2147483647 w 300"/>
                                <a:gd name="T101" fmla="*/ 2147483647 h 1194"/>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w 300"/>
                                <a:gd name="T154" fmla="*/ 0 h 1194"/>
                                <a:gd name="T155" fmla="*/ 300 w 300"/>
                                <a:gd name="T156" fmla="*/ 1194 h 1194"/>
                              </a:gdLst>
                              <a:ahLst/>
                              <a:cxnLst>
                                <a:cxn ang="T102">
                                  <a:pos x="T0" y="T1"/>
                                </a:cxn>
                                <a:cxn ang="T103">
                                  <a:pos x="T2" y="T3"/>
                                </a:cxn>
                                <a:cxn ang="T104">
                                  <a:pos x="T4" y="T5"/>
                                </a:cxn>
                                <a:cxn ang="T105">
                                  <a:pos x="T6" y="T7"/>
                                </a:cxn>
                                <a:cxn ang="T106">
                                  <a:pos x="T8" y="T9"/>
                                </a:cxn>
                                <a:cxn ang="T107">
                                  <a:pos x="T10" y="T11"/>
                                </a:cxn>
                                <a:cxn ang="T108">
                                  <a:pos x="T12" y="T13"/>
                                </a:cxn>
                                <a:cxn ang="T109">
                                  <a:pos x="T14" y="T15"/>
                                </a:cxn>
                                <a:cxn ang="T110">
                                  <a:pos x="T16" y="T17"/>
                                </a:cxn>
                                <a:cxn ang="T111">
                                  <a:pos x="T18" y="T19"/>
                                </a:cxn>
                                <a:cxn ang="T112">
                                  <a:pos x="T20" y="T21"/>
                                </a:cxn>
                                <a:cxn ang="T113">
                                  <a:pos x="T22" y="T23"/>
                                </a:cxn>
                                <a:cxn ang="T114">
                                  <a:pos x="T24" y="T25"/>
                                </a:cxn>
                                <a:cxn ang="T115">
                                  <a:pos x="T26" y="T27"/>
                                </a:cxn>
                                <a:cxn ang="T116">
                                  <a:pos x="T28" y="T29"/>
                                </a:cxn>
                                <a:cxn ang="T117">
                                  <a:pos x="T30" y="T31"/>
                                </a:cxn>
                                <a:cxn ang="T118">
                                  <a:pos x="T32" y="T33"/>
                                </a:cxn>
                                <a:cxn ang="T119">
                                  <a:pos x="T34" y="T35"/>
                                </a:cxn>
                                <a:cxn ang="T120">
                                  <a:pos x="T36" y="T37"/>
                                </a:cxn>
                                <a:cxn ang="T121">
                                  <a:pos x="T38" y="T39"/>
                                </a:cxn>
                                <a:cxn ang="T122">
                                  <a:pos x="T40" y="T41"/>
                                </a:cxn>
                                <a:cxn ang="T123">
                                  <a:pos x="T42" y="T43"/>
                                </a:cxn>
                                <a:cxn ang="T124">
                                  <a:pos x="T44" y="T45"/>
                                </a:cxn>
                                <a:cxn ang="T125">
                                  <a:pos x="T46" y="T47"/>
                                </a:cxn>
                                <a:cxn ang="T126">
                                  <a:pos x="T48" y="T49"/>
                                </a:cxn>
                                <a:cxn ang="T127">
                                  <a:pos x="T50" y="T51"/>
                                </a:cxn>
                                <a:cxn ang="T128">
                                  <a:pos x="T52" y="T53"/>
                                </a:cxn>
                                <a:cxn ang="T129">
                                  <a:pos x="T54" y="T55"/>
                                </a:cxn>
                                <a:cxn ang="T130">
                                  <a:pos x="T56" y="T57"/>
                                </a:cxn>
                                <a:cxn ang="T131">
                                  <a:pos x="T58" y="T59"/>
                                </a:cxn>
                                <a:cxn ang="T132">
                                  <a:pos x="T60" y="T61"/>
                                </a:cxn>
                                <a:cxn ang="T133">
                                  <a:pos x="T62" y="T63"/>
                                </a:cxn>
                                <a:cxn ang="T134">
                                  <a:pos x="T64" y="T65"/>
                                </a:cxn>
                                <a:cxn ang="T135">
                                  <a:pos x="T66" y="T67"/>
                                </a:cxn>
                                <a:cxn ang="T136">
                                  <a:pos x="T68" y="T69"/>
                                </a:cxn>
                                <a:cxn ang="T137">
                                  <a:pos x="T70" y="T71"/>
                                </a:cxn>
                                <a:cxn ang="T138">
                                  <a:pos x="T72" y="T73"/>
                                </a:cxn>
                                <a:cxn ang="T139">
                                  <a:pos x="T74" y="T75"/>
                                </a:cxn>
                                <a:cxn ang="T140">
                                  <a:pos x="T76" y="T77"/>
                                </a:cxn>
                                <a:cxn ang="T141">
                                  <a:pos x="T78" y="T79"/>
                                </a:cxn>
                                <a:cxn ang="T142">
                                  <a:pos x="T80" y="T81"/>
                                </a:cxn>
                                <a:cxn ang="T143">
                                  <a:pos x="T82" y="T83"/>
                                </a:cxn>
                                <a:cxn ang="T144">
                                  <a:pos x="T84" y="T85"/>
                                </a:cxn>
                                <a:cxn ang="T145">
                                  <a:pos x="T86" y="T87"/>
                                </a:cxn>
                                <a:cxn ang="T146">
                                  <a:pos x="T88" y="T89"/>
                                </a:cxn>
                                <a:cxn ang="T147">
                                  <a:pos x="T90" y="T91"/>
                                </a:cxn>
                                <a:cxn ang="T148">
                                  <a:pos x="T92" y="T93"/>
                                </a:cxn>
                                <a:cxn ang="T149">
                                  <a:pos x="T94" y="T95"/>
                                </a:cxn>
                                <a:cxn ang="T150">
                                  <a:pos x="T96" y="T97"/>
                                </a:cxn>
                                <a:cxn ang="T151">
                                  <a:pos x="T98" y="T99"/>
                                </a:cxn>
                                <a:cxn ang="T152">
                                  <a:pos x="T100" y="T101"/>
                                </a:cxn>
                              </a:cxnLst>
                              <a:rect l="T153" t="T154" r="T155" b="T156"/>
                              <a:pathLst>
                                <a:path w="300" h="1194">
                                  <a:moveTo>
                                    <a:pt x="0" y="1194"/>
                                  </a:moveTo>
                                  <a:lnTo>
                                    <a:pt x="12" y="1188"/>
                                  </a:lnTo>
                                  <a:lnTo>
                                    <a:pt x="36" y="1146"/>
                                  </a:lnTo>
                                  <a:lnTo>
                                    <a:pt x="18" y="1134"/>
                                  </a:lnTo>
                                  <a:lnTo>
                                    <a:pt x="0" y="1194"/>
                                  </a:lnTo>
                                  <a:close/>
                                  <a:moveTo>
                                    <a:pt x="114" y="1068"/>
                                  </a:moveTo>
                                  <a:lnTo>
                                    <a:pt x="72" y="1062"/>
                                  </a:lnTo>
                                  <a:lnTo>
                                    <a:pt x="54" y="1134"/>
                                  </a:lnTo>
                                  <a:lnTo>
                                    <a:pt x="66" y="1134"/>
                                  </a:lnTo>
                                  <a:lnTo>
                                    <a:pt x="84" y="1104"/>
                                  </a:lnTo>
                                  <a:lnTo>
                                    <a:pt x="132" y="1074"/>
                                  </a:lnTo>
                                  <a:lnTo>
                                    <a:pt x="120" y="1050"/>
                                  </a:lnTo>
                                  <a:lnTo>
                                    <a:pt x="114" y="1068"/>
                                  </a:lnTo>
                                  <a:close/>
                                  <a:moveTo>
                                    <a:pt x="192" y="1008"/>
                                  </a:moveTo>
                                  <a:lnTo>
                                    <a:pt x="186" y="1008"/>
                                  </a:lnTo>
                                  <a:lnTo>
                                    <a:pt x="180" y="1020"/>
                                  </a:lnTo>
                                  <a:lnTo>
                                    <a:pt x="174" y="1026"/>
                                  </a:lnTo>
                                  <a:lnTo>
                                    <a:pt x="168" y="1038"/>
                                  </a:lnTo>
                                  <a:lnTo>
                                    <a:pt x="168" y="1044"/>
                                  </a:lnTo>
                                  <a:lnTo>
                                    <a:pt x="174" y="1050"/>
                                  </a:lnTo>
                                  <a:lnTo>
                                    <a:pt x="180" y="1050"/>
                                  </a:lnTo>
                                  <a:lnTo>
                                    <a:pt x="198" y="1032"/>
                                  </a:lnTo>
                                  <a:lnTo>
                                    <a:pt x="198" y="1014"/>
                                  </a:lnTo>
                                  <a:lnTo>
                                    <a:pt x="192" y="1008"/>
                                  </a:lnTo>
                                  <a:close/>
                                  <a:moveTo>
                                    <a:pt x="282" y="636"/>
                                  </a:moveTo>
                                  <a:lnTo>
                                    <a:pt x="264" y="654"/>
                                  </a:lnTo>
                                  <a:lnTo>
                                    <a:pt x="276" y="678"/>
                                  </a:lnTo>
                                  <a:lnTo>
                                    <a:pt x="258" y="678"/>
                                  </a:lnTo>
                                  <a:lnTo>
                                    <a:pt x="258" y="702"/>
                                  </a:lnTo>
                                  <a:lnTo>
                                    <a:pt x="282" y="702"/>
                                  </a:lnTo>
                                  <a:lnTo>
                                    <a:pt x="294" y="684"/>
                                  </a:lnTo>
                                  <a:lnTo>
                                    <a:pt x="282" y="654"/>
                                  </a:lnTo>
                                  <a:lnTo>
                                    <a:pt x="300" y="654"/>
                                  </a:lnTo>
                                  <a:lnTo>
                                    <a:pt x="282" y="636"/>
                                  </a:lnTo>
                                  <a:close/>
                                  <a:moveTo>
                                    <a:pt x="276" y="768"/>
                                  </a:moveTo>
                                  <a:lnTo>
                                    <a:pt x="294" y="750"/>
                                  </a:lnTo>
                                  <a:lnTo>
                                    <a:pt x="270" y="732"/>
                                  </a:lnTo>
                                  <a:lnTo>
                                    <a:pt x="276" y="768"/>
                                  </a:lnTo>
                                  <a:close/>
                                  <a:moveTo>
                                    <a:pt x="258" y="954"/>
                                  </a:moveTo>
                                  <a:lnTo>
                                    <a:pt x="258" y="924"/>
                                  </a:lnTo>
                                  <a:lnTo>
                                    <a:pt x="240" y="948"/>
                                  </a:lnTo>
                                  <a:lnTo>
                                    <a:pt x="258" y="954"/>
                                  </a:lnTo>
                                  <a:close/>
                                  <a:moveTo>
                                    <a:pt x="252" y="858"/>
                                  </a:moveTo>
                                  <a:lnTo>
                                    <a:pt x="270" y="858"/>
                                  </a:lnTo>
                                  <a:lnTo>
                                    <a:pt x="252" y="840"/>
                                  </a:lnTo>
                                  <a:lnTo>
                                    <a:pt x="252" y="858"/>
                                  </a:lnTo>
                                  <a:close/>
                                  <a:moveTo>
                                    <a:pt x="126" y="24"/>
                                  </a:moveTo>
                                  <a:lnTo>
                                    <a:pt x="144" y="60"/>
                                  </a:lnTo>
                                  <a:lnTo>
                                    <a:pt x="174" y="24"/>
                                  </a:lnTo>
                                  <a:lnTo>
                                    <a:pt x="162" y="0"/>
                                  </a:lnTo>
                                  <a:lnTo>
                                    <a:pt x="126" y="24"/>
                                  </a:lnTo>
                                  <a:close/>
                                </a:path>
                              </a:pathLst>
                            </a:custGeom>
                            <a:solidFill>
                              <a:srgbClr val="12121B"/>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47" name="Russia" descr="© INSCALE GmbH, 15.06.2010"/>
                            <a:cNvSpPr>
                              <a:spLocks noEditPoints="1"/>
                            </a:cNvSpPr>
                          </a:nvSpPr>
                          <a:spPr bwMode="gray">
                            <a:xfrm>
                              <a:off x="2920" y="22"/>
                              <a:ext cx="2314" cy="737"/>
                            </a:xfrm>
                            <a:custGeom>
                              <a:avLst/>
                              <a:gdLst>
                                <a:gd name="T0" fmla="*/ 2147483647 w 9048"/>
                                <a:gd name="T1" fmla="*/ 2147483647 h 2880"/>
                                <a:gd name="T2" fmla="*/ 2147483647 w 9048"/>
                                <a:gd name="T3" fmla="*/ 2147483647 h 2880"/>
                                <a:gd name="T4" fmla="*/ 2147483647 w 9048"/>
                                <a:gd name="T5" fmla="*/ 2147483647 h 2880"/>
                                <a:gd name="T6" fmla="*/ 2147483647 w 9048"/>
                                <a:gd name="T7" fmla="*/ 2147483647 h 2880"/>
                                <a:gd name="T8" fmla="*/ 2147483647 w 9048"/>
                                <a:gd name="T9" fmla="*/ 2147483647 h 2880"/>
                                <a:gd name="T10" fmla="*/ 2147483647 w 9048"/>
                                <a:gd name="T11" fmla="*/ 2147483647 h 2880"/>
                                <a:gd name="T12" fmla="*/ 2147483647 w 9048"/>
                                <a:gd name="T13" fmla="*/ 2147483647 h 2880"/>
                                <a:gd name="T14" fmla="*/ 2147483647 w 9048"/>
                                <a:gd name="T15" fmla="*/ 2147483647 h 2880"/>
                                <a:gd name="T16" fmla="*/ 2147483647 w 9048"/>
                                <a:gd name="T17" fmla="*/ 2147483647 h 2880"/>
                                <a:gd name="T18" fmla="*/ 2147483647 w 9048"/>
                                <a:gd name="T19" fmla="*/ 2147483647 h 2880"/>
                                <a:gd name="T20" fmla="*/ 2147483647 w 9048"/>
                                <a:gd name="T21" fmla="*/ 2147483647 h 2880"/>
                                <a:gd name="T22" fmla="*/ 2147483647 w 9048"/>
                                <a:gd name="T23" fmla="*/ 2147483647 h 2880"/>
                                <a:gd name="T24" fmla="*/ 2147483647 w 9048"/>
                                <a:gd name="T25" fmla="*/ 2147483647 h 2880"/>
                                <a:gd name="T26" fmla="*/ 2147483647 w 9048"/>
                                <a:gd name="T27" fmla="*/ 2147483647 h 2880"/>
                                <a:gd name="T28" fmla="*/ 2147483647 w 9048"/>
                                <a:gd name="T29" fmla="*/ 2147483647 h 2880"/>
                                <a:gd name="T30" fmla="*/ 2147483647 w 9048"/>
                                <a:gd name="T31" fmla="*/ 2147483647 h 2880"/>
                                <a:gd name="T32" fmla="*/ 2147483647 w 9048"/>
                                <a:gd name="T33" fmla="*/ 2147483647 h 2880"/>
                                <a:gd name="T34" fmla="*/ 2147483647 w 9048"/>
                                <a:gd name="T35" fmla="*/ 2147483647 h 2880"/>
                                <a:gd name="T36" fmla="*/ 2147483647 w 9048"/>
                                <a:gd name="T37" fmla="*/ 2147483647 h 2880"/>
                                <a:gd name="T38" fmla="*/ 2147483647 w 9048"/>
                                <a:gd name="T39" fmla="*/ 2147483647 h 2880"/>
                                <a:gd name="T40" fmla="*/ 2147483647 w 9048"/>
                                <a:gd name="T41" fmla="*/ 2147483647 h 2880"/>
                                <a:gd name="T42" fmla="*/ 2147483647 w 9048"/>
                                <a:gd name="T43" fmla="*/ 2147483647 h 2880"/>
                                <a:gd name="T44" fmla="*/ 2147483647 w 9048"/>
                                <a:gd name="T45" fmla="*/ 2147483647 h 2880"/>
                                <a:gd name="T46" fmla="*/ 2147483647 w 9048"/>
                                <a:gd name="T47" fmla="*/ 2147483647 h 2880"/>
                                <a:gd name="T48" fmla="*/ 2147483647 w 9048"/>
                                <a:gd name="T49" fmla="*/ 2147483647 h 2880"/>
                                <a:gd name="T50" fmla="*/ 2147483647 w 9048"/>
                                <a:gd name="T51" fmla="*/ 2147483647 h 2880"/>
                                <a:gd name="T52" fmla="*/ 2147483647 w 9048"/>
                                <a:gd name="T53" fmla="*/ 2147483647 h 2880"/>
                                <a:gd name="T54" fmla="*/ 2147483647 w 9048"/>
                                <a:gd name="T55" fmla="*/ 2147483647 h 2880"/>
                                <a:gd name="T56" fmla="*/ 2147483647 w 9048"/>
                                <a:gd name="T57" fmla="*/ 2147483647 h 2880"/>
                                <a:gd name="T58" fmla="*/ 2147483647 w 9048"/>
                                <a:gd name="T59" fmla="*/ 2147483647 h 2880"/>
                                <a:gd name="T60" fmla="*/ 2147483647 w 9048"/>
                                <a:gd name="T61" fmla="*/ 2147483647 h 2880"/>
                                <a:gd name="T62" fmla="*/ 2147483647 w 9048"/>
                                <a:gd name="T63" fmla="*/ 2147483647 h 2880"/>
                                <a:gd name="T64" fmla="*/ 2147483647 w 9048"/>
                                <a:gd name="T65" fmla="*/ 2147483647 h 2880"/>
                                <a:gd name="T66" fmla="*/ 2147483647 w 9048"/>
                                <a:gd name="T67" fmla="*/ 2147483647 h 2880"/>
                                <a:gd name="T68" fmla="*/ 2147483647 w 9048"/>
                                <a:gd name="T69" fmla="*/ 2147483647 h 2880"/>
                                <a:gd name="T70" fmla="*/ 2147483647 w 9048"/>
                                <a:gd name="T71" fmla="*/ 2147483647 h 2880"/>
                                <a:gd name="T72" fmla="*/ 2147483647 w 9048"/>
                                <a:gd name="T73" fmla="*/ 2147483647 h 2880"/>
                                <a:gd name="T74" fmla="*/ 2147483647 w 9048"/>
                                <a:gd name="T75" fmla="*/ 2147483647 h 2880"/>
                                <a:gd name="T76" fmla="*/ 2147483647 w 9048"/>
                                <a:gd name="T77" fmla="*/ 2147483647 h 2880"/>
                                <a:gd name="T78" fmla="*/ 2147483647 w 9048"/>
                                <a:gd name="T79" fmla="*/ 2147483647 h 2880"/>
                                <a:gd name="T80" fmla="*/ 2147483647 w 9048"/>
                                <a:gd name="T81" fmla="*/ 2147483647 h 2880"/>
                                <a:gd name="T82" fmla="*/ 2147483647 w 9048"/>
                                <a:gd name="T83" fmla="*/ 2147483647 h 2880"/>
                                <a:gd name="T84" fmla="*/ 2147483647 w 9048"/>
                                <a:gd name="T85" fmla="*/ 2147483647 h 2880"/>
                                <a:gd name="T86" fmla="*/ 2147483647 w 9048"/>
                                <a:gd name="T87" fmla="*/ 2147483647 h 2880"/>
                                <a:gd name="T88" fmla="*/ 2147483647 w 9048"/>
                                <a:gd name="T89" fmla="*/ 2147483647 h 2880"/>
                                <a:gd name="T90" fmla="*/ 2147483647 w 9048"/>
                                <a:gd name="T91" fmla="*/ 2147483647 h 2880"/>
                                <a:gd name="T92" fmla="*/ 2147483647 w 9048"/>
                                <a:gd name="T93" fmla="*/ 2147483647 h 2880"/>
                                <a:gd name="T94" fmla="*/ 2147483647 w 9048"/>
                                <a:gd name="T95" fmla="*/ 2147483647 h 2880"/>
                                <a:gd name="T96" fmla="*/ 2147483647 w 9048"/>
                                <a:gd name="T97" fmla="*/ 2147483647 h 2880"/>
                                <a:gd name="T98" fmla="*/ 2147483647 w 9048"/>
                                <a:gd name="T99" fmla="*/ 2147483647 h 2880"/>
                                <a:gd name="T100" fmla="*/ 2147483647 w 9048"/>
                                <a:gd name="T101" fmla="*/ 2147483647 h 2880"/>
                                <a:gd name="T102" fmla="*/ 2147483647 w 9048"/>
                                <a:gd name="T103" fmla="*/ 2147483647 h 2880"/>
                                <a:gd name="T104" fmla="*/ 2147483647 w 9048"/>
                                <a:gd name="T105" fmla="*/ 2147483647 h 2880"/>
                                <a:gd name="T106" fmla="*/ 2147483647 w 9048"/>
                                <a:gd name="T107" fmla="*/ 2147483647 h 2880"/>
                                <a:gd name="T108" fmla="*/ 2147483647 w 9048"/>
                                <a:gd name="T109" fmla="*/ 2147483647 h 2880"/>
                                <a:gd name="T110" fmla="*/ 2147483647 w 9048"/>
                                <a:gd name="T111" fmla="*/ 2147483647 h 2880"/>
                                <a:gd name="T112" fmla="*/ 2147483647 w 9048"/>
                                <a:gd name="T113" fmla="*/ 2147483647 h 2880"/>
                                <a:gd name="T114" fmla="*/ 2147483647 w 9048"/>
                                <a:gd name="T115" fmla="*/ 2147483647 h 2880"/>
                                <a:gd name="T116" fmla="*/ 2147483647 w 9048"/>
                                <a:gd name="T117" fmla="*/ 2147483647 h 2880"/>
                                <a:gd name="T118" fmla="*/ 2147483647 w 9048"/>
                                <a:gd name="T119" fmla="*/ 2147483647 h 2880"/>
                                <a:gd name="T120" fmla="*/ 2147483647 w 9048"/>
                                <a:gd name="T121" fmla="*/ 2147483647 h 2880"/>
                                <a:gd name="T122" fmla="*/ 2147483647 w 9048"/>
                                <a:gd name="T123" fmla="*/ 2147483647 h 2880"/>
                                <a:gd name="T124" fmla="*/ 2147483647 w 9048"/>
                                <a:gd name="T125" fmla="*/ 2147483647 h 2880"/>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 name="T186" fmla="*/ 0 60000 65536"/>
                                <a:gd name="T187" fmla="*/ 0 60000 65536"/>
                                <a:gd name="T188" fmla="*/ 0 60000 65536"/>
                                <a:gd name="T189" fmla="*/ 0 w 9048"/>
                                <a:gd name="T190" fmla="*/ 0 h 2880"/>
                                <a:gd name="T191" fmla="*/ 9048 w 9048"/>
                                <a:gd name="T192" fmla="*/ 2880 h 2880"/>
                              </a:gdLst>
                              <a:ahLst/>
                              <a:cxnLst>
                                <a:cxn ang="T126">
                                  <a:pos x="T0" y="T1"/>
                                </a:cxn>
                                <a:cxn ang="T127">
                                  <a:pos x="T2" y="T3"/>
                                </a:cxn>
                                <a:cxn ang="T128">
                                  <a:pos x="T4" y="T5"/>
                                </a:cxn>
                                <a:cxn ang="T129">
                                  <a:pos x="T6" y="T7"/>
                                </a:cxn>
                                <a:cxn ang="T130">
                                  <a:pos x="T8" y="T9"/>
                                </a:cxn>
                                <a:cxn ang="T131">
                                  <a:pos x="T10" y="T11"/>
                                </a:cxn>
                                <a:cxn ang="T132">
                                  <a:pos x="T12" y="T13"/>
                                </a:cxn>
                                <a:cxn ang="T133">
                                  <a:pos x="T14" y="T15"/>
                                </a:cxn>
                                <a:cxn ang="T134">
                                  <a:pos x="T16" y="T17"/>
                                </a:cxn>
                                <a:cxn ang="T135">
                                  <a:pos x="T18" y="T19"/>
                                </a:cxn>
                                <a:cxn ang="T136">
                                  <a:pos x="T20" y="T21"/>
                                </a:cxn>
                                <a:cxn ang="T137">
                                  <a:pos x="T22" y="T23"/>
                                </a:cxn>
                                <a:cxn ang="T138">
                                  <a:pos x="T24" y="T25"/>
                                </a:cxn>
                                <a:cxn ang="T139">
                                  <a:pos x="T26" y="T27"/>
                                </a:cxn>
                                <a:cxn ang="T140">
                                  <a:pos x="T28" y="T29"/>
                                </a:cxn>
                                <a:cxn ang="T141">
                                  <a:pos x="T30" y="T31"/>
                                </a:cxn>
                                <a:cxn ang="T142">
                                  <a:pos x="T32" y="T33"/>
                                </a:cxn>
                                <a:cxn ang="T143">
                                  <a:pos x="T34" y="T35"/>
                                </a:cxn>
                                <a:cxn ang="T144">
                                  <a:pos x="T36" y="T37"/>
                                </a:cxn>
                                <a:cxn ang="T145">
                                  <a:pos x="T38" y="T39"/>
                                </a:cxn>
                                <a:cxn ang="T146">
                                  <a:pos x="T40" y="T41"/>
                                </a:cxn>
                                <a:cxn ang="T147">
                                  <a:pos x="T42" y="T43"/>
                                </a:cxn>
                                <a:cxn ang="T148">
                                  <a:pos x="T44" y="T45"/>
                                </a:cxn>
                                <a:cxn ang="T149">
                                  <a:pos x="T46" y="T47"/>
                                </a:cxn>
                                <a:cxn ang="T150">
                                  <a:pos x="T48" y="T49"/>
                                </a:cxn>
                                <a:cxn ang="T151">
                                  <a:pos x="T50" y="T51"/>
                                </a:cxn>
                                <a:cxn ang="T152">
                                  <a:pos x="T52" y="T53"/>
                                </a:cxn>
                                <a:cxn ang="T153">
                                  <a:pos x="T54" y="T55"/>
                                </a:cxn>
                                <a:cxn ang="T154">
                                  <a:pos x="T56" y="T57"/>
                                </a:cxn>
                                <a:cxn ang="T155">
                                  <a:pos x="T58" y="T59"/>
                                </a:cxn>
                                <a:cxn ang="T156">
                                  <a:pos x="T60" y="T61"/>
                                </a:cxn>
                                <a:cxn ang="T157">
                                  <a:pos x="T62" y="T63"/>
                                </a:cxn>
                                <a:cxn ang="T158">
                                  <a:pos x="T64" y="T65"/>
                                </a:cxn>
                                <a:cxn ang="T159">
                                  <a:pos x="T66" y="T67"/>
                                </a:cxn>
                                <a:cxn ang="T160">
                                  <a:pos x="T68" y="T69"/>
                                </a:cxn>
                                <a:cxn ang="T161">
                                  <a:pos x="T70" y="T71"/>
                                </a:cxn>
                                <a:cxn ang="T162">
                                  <a:pos x="T72" y="T73"/>
                                </a:cxn>
                                <a:cxn ang="T163">
                                  <a:pos x="T74" y="T75"/>
                                </a:cxn>
                                <a:cxn ang="T164">
                                  <a:pos x="T76" y="T77"/>
                                </a:cxn>
                                <a:cxn ang="T165">
                                  <a:pos x="T78" y="T79"/>
                                </a:cxn>
                                <a:cxn ang="T166">
                                  <a:pos x="T80" y="T81"/>
                                </a:cxn>
                                <a:cxn ang="T167">
                                  <a:pos x="T82" y="T83"/>
                                </a:cxn>
                                <a:cxn ang="T168">
                                  <a:pos x="T84" y="T85"/>
                                </a:cxn>
                                <a:cxn ang="T169">
                                  <a:pos x="T86" y="T87"/>
                                </a:cxn>
                                <a:cxn ang="T170">
                                  <a:pos x="T88" y="T89"/>
                                </a:cxn>
                                <a:cxn ang="T171">
                                  <a:pos x="T90" y="T91"/>
                                </a:cxn>
                                <a:cxn ang="T172">
                                  <a:pos x="T92" y="T93"/>
                                </a:cxn>
                                <a:cxn ang="T173">
                                  <a:pos x="T94" y="T95"/>
                                </a:cxn>
                                <a:cxn ang="T174">
                                  <a:pos x="T96" y="T97"/>
                                </a:cxn>
                                <a:cxn ang="T175">
                                  <a:pos x="T98" y="T99"/>
                                </a:cxn>
                                <a:cxn ang="T176">
                                  <a:pos x="T100" y="T101"/>
                                </a:cxn>
                                <a:cxn ang="T177">
                                  <a:pos x="T102" y="T103"/>
                                </a:cxn>
                                <a:cxn ang="T178">
                                  <a:pos x="T104" y="T105"/>
                                </a:cxn>
                                <a:cxn ang="T179">
                                  <a:pos x="T106" y="T107"/>
                                </a:cxn>
                                <a:cxn ang="T180">
                                  <a:pos x="T108" y="T109"/>
                                </a:cxn>
                                <a:cxn ang="T181">
                                  <a:pos x="T110" y="T111"/>
                                </a:cxn>
                                <a:cxn ang="T182">
                                  <a:pos x="T112" y="T113"/>
                                </a:cxn>
                                <a:cxn ang="T183">
                                  <a:pos x="T114" y="T115"/>
                                </a:cxn>
                                <a:cxn ang="T184">
                                  <a:pos x="T116" y="T117"/>
                                </a:cxn>
                                <a:cxn ang="T185">
                                  <a:pos x="T118" y="T119"/>
                                </a:cxn>
                                <a:cxn ang="T186">
                                  <a:pos x="T120" y="T121"/>
                                </a:cxn>
                                <a:cxn ang="T187">
                                  <a:pos x="T122" y="T123"/>
                                </a:cxn>
                                <a:cxn ang="T188">
                                  <a:pos x="T124" y="T125"/>
                                </a:cxn>
                              </a:cxnLst>
                              <a:rect l="T189" t="T190" r="T191" b="T192"/>
                              <a:pathLst>
                                <a:path w="9048" h="2880">
                                  <a:moveTo>
                                    <a:pt x="2790" y="546"/>
                                  </a:moveTo>
                                  <a:lnTo>
                                    <a:pt x="2760" y="540"/>
                                  </a:lnTo>
                                  <a:lnTo>
                                    <a:pt x="2736" y="558"/>
                                  </a:lnTo>
                                  <a:lnTo>
                                    <a:pt x="2778" y="570"/>
                                  </a:lnTo>
                                  <a:lnTo>
                                    <a:pt x="2790" y="546"/>
                                  </a:lnTo>
                                  <a:close/>
                                  <a:moveTo>
                                    <a:pt x="2832" y="522"/>
                                  </a:moveTo>
                                  <a:lnTo>
                                    <a:pt x="2820" y="516"/>
                                  </a:lnTo>
                                  <a:lnTo>
                                    <a:pt x="2814" y="510"/>
                                  </a:lnTo>
                                  <a:lnTo>
                                    <a:pt x="2808" y="510"/>
                                  </a:lnTo>
                                  <a:lnTo>
                                    <a:pt x="2808" y="528"/>
                                  </a:lnTo>
                                  <a:lnTo>
                                    <a:pt x="2820" y="534"/>
                                  </a:lnTo>
                                  <a:lnTo>
                                    <a:pt x="2832" y="534"/>
                                  </a:lnTo>
                                  <a:lnTo>
                                    <a:pt x="2844" y="540"/>
                                  </a:lnTo>
                                  <a:lnTo>
                                    <a:pt x="2850" y="540"/>
                                  </a:lnTo>
                                  <a:lnTo>
                                    <a:pt x="2850" y="534"/>
                                  </a:lnTo>
                                  <a:lnTo>
                                    <a:pt x="2844" y="528"/>
                                  </a:lnTo>
                                  <a:lnTo>
                                    <a:pt x="2832" y="522"/>
                                  </a:lnTo>
                                  <a:close/>
                                  <a:moveTo>
                                    <a:pt x="1704" y="18"/>
                                  </a:moveTo>
                                  <a:lnTo>
                                    <a:pt x="1710" y="18"/>
                                  </a:lnTo>
                                  <a:lnTo>
                                    <a:pt x="1716" y="12"/>
                                  </a:lnTo>
                                  <a:lnTo>
                                    <a:pt x="1728" y="6"/>
                                  </a:lnTo>
                                  <a:lnTo>
                                    <a:pt x="1734" y="0"/>
                                  </a:lnTo>
                                  <a:lnTo>
                                    <a:pt x="1644" y="0"/>
                                  </a:lnTo>
                                  <a:lnTo>
                                    <a:pt x="1638" y="12"/>
                                  </a:lnTo>
                                  <a:lnTo>
                                    <a:pt x="1680" y="12"/>
                                  </a:lnTo>
                                  <a:lnTo>
                                    <a:pt x="1686" y="18"/>
                                  </a:lnTo>
                                  <a:lnTo>
                                    <a:pt x="1704" y="18"/>
                                  </a:lnTo>
                                  <a:close/>
                                  <a:moveTo>
                                    <a:pt x="1740" y="60"/>
                                  </a:moveTo>
                                  <a:lnTo>
                                    <a:pt x="1746" y="60"/>
                                  </a:lnTo>
                                  <a:lnTo>
                                    <a:pt x="1758" y="48"/>
                                  </a:lnTo>
                                  <a:lnTo>
                                    <a:pt x="1764" y="48"/>
                                  </a:lnTo>
                                  <a:lnTo>
                                    <a:pt x="1770" y="54"/>
                                  </a:lnTo>
                                  <a:lnTo>
                                    <a:pt x="1782" y="54"/>
                                  </a:lnTo>
                                  <a:lnTo>
                                    <a:pt x="1788" y="60"/>
                                  </a:lnTo>
                                  <a:lnTo>
                                    <a:pt x="1800" y="60"/>
                                  </a:lnTo>
                                  <a:lnTo>
                                    <a:pt x="1812" y="48"/>
                                  </a:lnTo>
                                  <a:lnTo>
                                    <a:pt x="1812" y="36"/>
                                  </a:lnTo>
                                  <a:lnTo>
                                    <a:pt x="1806" y="30"/>
                                  </a:lnTo>
                                  <a:lnTo>
                                    <a:pt x="1794" y="24"/>
                                  </a:lnTo>
                                  <a:lnTo>
                                    <a:pt x="1758" y="24"/>
                                  </a:lnTo>
                                  <a:lnTo>
                                    <a:pt x="1710" y="48"/>
                                  </a:lnTo>
                                  <a:lnTo>
                                    <a:pt x="1716" y="54"/>
                                  </a:lnTo>
                                  <a:lnTo>
                                    <a:pt x="1728" y="60"/>
                                  </a:lnTo>
                                  <a:lnTo>
                                    <a:pt x="1740" y="60"/>
                                  </a:lnTo>
                                  <a:close/>
                                  <a:moveTo>
                                    <a:pt x="2382" y="510"/>
                                  </a:moveTo>
                                  <a:lnTo>
                                    <a:pt x="2400" y="504"/>
                                  </a:lnTo>
                                  <a:lnTo>
                                    <a:pt x="2412" y="498"/>
                                  </a:lnTo>
                                  <a:lnTo>
                                    <a:pt x="2412" y="486"/>
                                  </a:lnTo>
                                  <a:lnTo>
                                    <a:pt x="2406" y="486"/>
                                  </a:lnTo>
                                  <a:lnTo>
                                    <a:pt x="2400" y="480"/>
                                  </a:lnTo>
                                  <a:lnTo>
                                    <a:pt x="2346" y="480"/>
                                  </a:lnTo>
                                  <a:lnTo>
                                    <a:pt x="2346" y="492"/>
                                  </a:lnTo>
                                  <a:lnTo>
                                    <a:pt x="2358" y="504"/>
                                  </a:lnTo>
                                  <a:lnTo>
                                    <a:pt x="2370" y="510"/>
                                  </a:lnTo>
                                  <a:lnTo>
                                    <a:pt x="2382" y="510"/>
                                  </a:lnTo>
                                  <a:close/>
                                  <a:moveTo>
                                    <a:pt x="1590" y="30"/>
                                  </a:moveTo>
                                  <a:lnTo>
                                    <a:pt x="1548" y="24"/>
                                  </a:lnTo>
                                  <a:lnTo>
                                    <a:pt x="1554" y="36"/>
                                  </a:lnTo>
                                  <a:lnTo>
                                    <a:pt x="1590" y="30"/>
                                  </a:lnTo>
                                  <a:close/>
                                  <a:moveTo>
                                    <a:pt x="1890" y="696"/>
                                  </a:moveTo>
                                  <a:lnTo>
                                    <a:pt x="1896" y="708"/>
                                  </a:lnTo>
                                  <a:lnTo>
                                    <a:pt x="1920" y="720"/>
                                  </a:lnTo>
                                  <a:lnTo>
                                    <a:pt x="1950" y="738"/>
                                  </a:lnTo>
                                  <a:lnTo>
                                    <a:pt x="1974" y="744"/>
                                  </a:lnTo>
                                  <a:lnTo>
                                    <a:pt x="1992" y="738"/>
                                  </a:lnTo>
                                  <a:lnTo>
                                    <a:pt x="1980" y="720"/>
                                  </a:lnTo>
                                  <a:lnTo>
                                    <a:pt x="1950" y="702"/>
                                  </a:lnTo>
                                  <a:lnTo>
                                    <a:pt x="1914" y="696"/>
                                  </a:lnTo>
                                  <a:lnTo>
                                    <a:pt x="1890" y="696"/>
                                  </a:lnTo>
                                  <a:close/>
                                  <a:moveTo>
                                    <a:pt x="3108" y="126"/>
                                  </a:moveTo>
                                  <a:lnTo>
                                    <a:pt x="3120" y="108"/>
                                  </a:lnTo>
                                  <a:lnTo>
                                    <a:pt x="3030" y="108"/>
                                  </a:lnTo>
                                  <a:lnTo>
                                    <a:pt x="3108" y="126"/>
                                  </a:lnTo>
                                  <a:close/>
                                  <a:moveTo>
                                    <a:pt x="1560" y="102"/>
                                  </a:moveTo>
                                  <a:lnTo>
                                    <a:pt x="1632" y="102"/>
                                  </a:lnTo>
                                  <a:lnTo>
                                    <a:pt x="1608" y="84"/>
                                  </a:lnTo>
                                  <a:lnTo>
                                    <a:pt x="1560" y="102"/>
                                  </a:lnTo>
                                  <a:close/>
                                  <a:moveTo>
                                    <a:pt x="1572" y="60"/>
                                  </a:moveTo>
                                  <a:lnTo>
                                    <a:pt x="1584" y="66"/>
                                  </a:lnTo>
                                  <a:lnTo>
                                    <a:pt x="1596" y="78"/>
                                  </a:lnTo>
                                  <a:lnTo>
                                    <a:pt x="1620" y="66"/>
                                  </a:lnTo>
                                  <a:lnTo>
                                    <a:pt x="1620" y="72"/>
                                  </a:lnTo>
                                  <a:lnTo>
                                    <a:pt x="1644" y="72"/>
                                  </a:lnTo>
                                  <a:lnTo>
                                    <a:pt x="1668" y="60"/>
                                  </a:lnTo>
                                  <a:lnTo>
                                    <a:pt x="1674" y="54"/>
                                  </a:lnTo>
                                  <a:lnTo>
                                    <a:pt x="1680" y="54"/>
                                  </a:lnTo>
                                  <a:lnTo>
                                    <a:pt x="1626" y="48"/>
                                  </a:lnTo>
                                  <a:lnTo>
                                    <a:pt x="1614" y="54"/>
                                  </a:lnTo>
                                  <a:lnTo>
                                    <a:pt x="1608" y="54"/>
                                  </a:lnTo>
                                  <a:lnTo>
                                    <a:pt x="1602" y="48"/>
                                  </a:lnTo>
                                  <a:lnTo>
                                    <a:pt x="1584" y="48"/>
                                  </a:lnTo>
                                  <a:lnTo>
                                    <a:pt x="1572" y="60"/>
                                  </a:lnTo>
                                  <a:close/>
                                  <a:moveTo>
                                    <a:pt x="1662" y="36"/>
                                  </a:moveTo>
                                  <a:lnTo>
                                    <a:pt x="1602" y="36"/>
                                  </a:lnTo>
                                  <a:lnTo>
                                    <a:pt x="1650" y="48"/>
                                  </a:lnTo>
                                  <a:lnTo>
                                    <a:pt x="1662" y="36"/>
                                  </a:lnTo>
                                  <a:close/>
                                  <a:moveTo>
                                    <a:pt x="1542" y="522"/>
                                  </a:moveTo>
                                  <a:lnTo>
                                    <a:pt x="1500" y="528"/>
                                  </a:lnTo>
                                  <a:lnTo>
                                    <a:pt x="1512" y="552"/>
                                  </a:lnTo>
                                  <a:lnTo>
                                    <a:pt x="1542" y="534"/>
                                  </a:lnTo>
                                  <a:lnTo>
                                    <a:pt x="1524" y="558"/>
                                  </a:lnTo>
                                  <a:lnTo>
                                    <a:pt x="1518" y="558"/>
                                  </a:lnTo>
                                  <a:lnTo>
                                    <a:pt x="1512" y="564"/>
                                  </a:lnTo>
                                  <a:lnTo>
                                    <a:pt x="1506" y="564"/>
                                  </a:lnTo>
                                  <a:lnTo>
                                    <a:pt x="1494" y="570"/>
                                  </a:lnTo>
                                  <a:lnTo>
                                    <a:pt x="1488" y="576"/>
                                  </a:lnTo>
                                  <a:lnTo>
                                    <a:pt x="1488" y="582"/>
                                  </a:lnTo>
                                  <a:lnTo>
                                    <a:pt x="1500" y="594"/>
                                  </a:lnTo>
                                  <a:lnTo>
                                    <a:pt x="1524" y="606"/>
                                  </a:lnTo>
                                  <a:lnTo>
                                    <a:pt x="1566" y="606"/>
                                  </a:lnTo>
                                  <a:lnTo>
                                    <a:pt x="1590" y="612"/>
                                  </a:lnTo>
                                  <a:lnTo>
                                    <a:pt x="1608" y="618"/>
                                  </a:lnTo>
                                  <a:lnTo>
                                    <a:pt x="1614" y="624"/>
                                  </a:lnTo>
                                  <a:lnTo>
                                    <a:pt x="1620" y="636"/>
                                  </a:lnTo>
                                  <a:lnTo>
                                    <a:pt x="1620" y="648"/>
                                  </a:lnTo>
                                  <a:lnTo>
                                    <a:pt x="1626" y="654"/>
                                  </a:lnTo>
                                  <a:lnTo>
                                    <a:pt x="1626" y="660"/>
                                  </a:lnTo>
                                  <a:lnTo>
                                    <a:pt x="1644" y="660"/>
                                  </a:lnTo>
                                  <a:lnTo>
                                    <a:pt x="1662" y="666"/>
                                  </a:lnTo>
                                  <a:lnTo>
                                    <a:pt x="1674" y="666"/>
                                  </a:lnTo>
                                  <a:lnTo>
                                    <a:pt x="1692" y="672"/>
                                  </a:lnTo>
                                  <a:lnTo>
                                    <a:pt x="1704" y="672"/>
                                  </a:lnTo>
                                  <a:lnTo>
                                    <a:pt x="1818" y="666"/>
                                  </a:lnTo>
                                  <a:lnTo>
                                    <a:pt x="1806" y="666"/>
                                  </a:lnTo>
                                  <a:lnTo>
                                    <a:pt x="1734" y="642"/>
                                  </a:lnTo>
                                  <a:lnTo>
                                    <a:pt x="1704" y="618"/>
                                  </a:lnTo>
                                  <a:lnTo>
                                    <a:pt x="1692" y="600"/>
                                  </a:lnTo>
                                  <a:lnTo>
                                    <a:pt x="1686" y="588"/>
                                  </a:lnTo>
                                  <a:lnTo>
                                    <a:pt x="1674" y="582"/>
                                  </a:lnTo>
                                  <a:lnTo>
                                    <a:pt x="1674" y="570"/>
                                  </a:lnTo>
                                  <a:lnTo>
                                    <a:pt x="1668" y="564"/>
                                  </a:lnTo>
                                  <a:lnTo>
                                    <a:pt x="1692" y="516"/>
                                  </a:lnTo>
                                  <a:lnTo>
                                    <a:pt x="1686" y="510"/>
                                  </a:lnTo>
                                  <a:lnTo>
                                    <a:pt x="1686" y="504"/>
                                  </a:lnTo>
                                  <a:lnTo>
                                    <a:pt x="1674" y="504"/>
                                  </a:lnTo>
                                  <a:lnTo>
                                    <a:pt x="1710" y="498"/>
                                  </a:lnTo>
                                  <a:lnTo>
                                    <a:pt x="1698" y="480"/>
                                  </a:lnTo>
                                  <a:lnTo>
                                    <a:pt x="1734" y="480"/>
                                  </a:lnTo>
                                  <a:lnTo>
                                    <a:pt x="1710" y="468"/>
                                  </a:lnTo>
                                  <a:lnTo>
                                    <a:pt x="1734" y="474"/>
                                  </a:lnTo>
                                  <a:lnTo>
                                    <a:pt x="1740" y="462"/>
                                  </a:lnTo>
                                  <a:lnTo>
                                    <a:pt x="1722" y="450"/>
                                  </a:lnTo>
                                  <a:lnTo>
                                    <a:pt x="1764" y="450"/>
                                  </a:lnTo>
                                  <a:lnTo>
                                    <a:pt x="1770" y="444"/>
                                  </a:lnTo>
                                  <a:lnTo>
                                    <a:pt x="1752" y="426"/>
                                  </a:lnTo>
                                  <a:lnTo>
                                    <a:pt x="1782" y="432"/>
                                  </a:lnTo>
                                  <a:lnTo>
                                    <a:pt x="1782" y="402"/>
                                  </a:lnTo>
                                  <a:lnTo>
                                    <a:pt x="1788" y="408"/>
                                  </a:lnTo>
                                  <a:lnTo>
                                    <a:pt x="1800" y="414"/>
                                  </a:lnTo>
                                  <a:lnTo>
                                    <a:pt x="1812" y="414"/>
                                  </a:lnTo>
                                  <a:lnTo>
                                    <a:pt x="1830" y="408"/>
                                  </a:lnTo>
                                  <a:lnTo>
                                    <a:pt x="1842" y="402"/>
                                  </a:lnTo>
                                  <a:lnTo>
                                    <a:pt x="1860" y="390"/>
                                  </a:lnTo>
                                  <a:lnTo>
                                    <a:pt x="1878" y="372"/>
                                  </a:lnTo>
                                  <a:lnTo>
                                    <a:pt x="1896" y="372"/>
                                  </a:lnTo>
                                  <a:lnTo>
                                    <a:pt x="1938" y="366"/>
                                  </a:lnTo>
                                  <a:lnTo>
                                    <a:pt x="1992" y="354"/>
                                  </a:lnTo>
                                  <a:lnTo>
                                    <a:pt x="2046" y="348"/>
                                  </a:lnTo>
                                  <a:lnTo>
                                    <a:pt x="2094" y="336"/>
                                  </a:lnTo>
                                  <a:lnTo>
                                    <a:pt x="2124" y="330"/>
                                  </a:lnTo>
                                  <a:lnTo>
                                    <a:pt x="2136" y="324"/>
                                  </a:lnTo>
                                  <a:lnTo>
                                    <a:pt x="2154" y="318"/>
                                  </a:lnTo>
                                  <a:lnTo>
                                    <a:pt x="2160" y="312"/>
                                  </a:lnTo>
                                  <a:lnTo>
                                    <a:pt x="2166" y="300"/>
                                  </a:lnTo>
                                  <a:lnTo>
                                    <a:pt x="2166" y="294"/>
                                  </a:lnTo>
                                  <a:lnTo>
                                    <a:pt x="2154" y="282"/>
                                  </a:lnTo>
                                  <a:lnTo>
                                    <a:pt x="2136" y="276"/>
                                  </a:lnTo>
                                  <a:lnTo>
                                    <a:pt x="2088" y="270"/>
                                  </a:lnTo>
                                  <a:lnTo>
                                    <a:pt x="2046" y="276"/>
                                  </a:lnTo>
                                  <a:lnTo>
                                    <a:pt x="2016" y="288"/>
                                  </a:lnTo>
                                  <a:lnTo>
                                    <a:pt x="1980" y="300"/>
                                  </a:lnTo>
                                  <a:lnTo>
                                    <a:pt x="1938" y="318"/>
                                  </a:lnTo>
                                  <a:lnTo>
                                    <a:pt x="1860" y="318"/>
                                  </a:lnTo>
                                  <a:lnTo>
                                    <a:pt x="1842" y="312"/>
                                  </a:lnTo>
                                  <a:lnTo>
                                    <a:pt x="1824" y="312"/>
                                  </a:lnTo>
                                  <a:lnTo>
                                    <a:pt x="1806" y="336"/>
                                  </a:lnTo>
                                  <a:lnTo>
                                    <a:pt x="1782" y="318"/>
                                  </a:lnTo>
                                  <a:lnTo>
                                    <a:pt x="1728" y="342"/>
                                  </a:lnTo>
                                  <a:lnTo>
                                    <a:pt x="1698" y="342"/>
                                  </a:lnTo>
                                  <a:lnTo>
                                    <a:pt x="1668" y="366"/>
                                  </a:lnTo>
                                  <a:lnTo>
                                    <a:pt x="1692" y="372"/>
                                  </a:lnTo>
                                  <a:lnTo>
                                    <a:pt x="1644" y="372"/>
                                  </a:lnTo>
                                  <a:lnTo>
                                    <a:pt x="1614" y="378"/>
                                  </a:lnTo>
                                  <a:lnTo>
                                    <a:pt x="1614" y="396"/>
                                  </a:lnTo>
                                  <a:lnTo>
                                    <a:pt x="1638" y="378"/>
                                  </a:lnTo>
                                  <a:lnTo>
                                    <a:pt x="1644" y="396"/>
                                  </a:lnTo>
                                  <a:lnTo>
                                    <a:pt x="1668" y="396"/>
                                  </a:lnTo>
                                  <a:lnTo>
                                    <a:pt x="1662" y="408"/>
                                  </a:lnTo>
                                  <a:lnTo>
                                    <a:pt x="1620" y="408"/>
                                  </a:lnTo>
                                  <a:lnTo>
                                    <a:pt x="1614" y="420"/>
                                  </a:lnTo>
                                  <a:lnTo>
                                    <a:pt x="1644" y="426"/>
                                  </a:lnTo>
                                  <a:lnTo>
                                    <a:pt x="1596" y="432"/>
                                  </a:lnTo>
                                  <a:lnTo>
                                    <a:pt x="1632" y="438"/>
                                  </a:lnTo>
                                  <a:lnTo>
                                    <a:pt x="1584" y="444"/>
                                  </a:lnTo>
                                  <a:lnTo>
                                    <a:pt x="1584" y="462"/>
                                  </a:lnTo>
                                  <a:lnTo>
                                    <a:pt x="1554" y="474"/>
                                  </a:lnTo>
                                  <a:lnTo>
                                    <a:pt x="1560" y="486"/>
                                  </a:lnTo>
                                  <a:lnTo>
                                    <a:pt x="1602" y="468"/>
                                  </a:lnTo>
                                  <a:lnTo>
                                    <a:pt x="1590" y="498"/>
                                  </a:lnTo>
                                  <a:lnTo>
                                    <a:pt x="1554" y="498"/>
                                  </a:lnTo>
                                  <a:lnTo>
                                    <a:pt x="1542" y="504"/>
                                  </a:lnTo>
                                  <a:lnTo>
                                    <a:pt x="1542" y="522"/>
                                  </a:lnTo>
                                  <a:close/>
                                  <a:moveTo>
                                    <a:pt x="5778" y="498"/>
                                  </a:moveTo>
                                  <a:lnTo>
                                    <a:pt x="5850" y="486"/>
                                  </a:lnTo>
                                  <a:lnTo>
                                    <a:pt x="5958" y="504"/>
                                  </a:lnTo>
                                  <a:lnTo>
                                    <a:pt x="5952" y="492"/>
                                  </a:lnTo>
                                  <a:lnTo>
                                    <a:pt x="5940" y="486"/>
                                  </a:lnTo>
                                  <a:lnTo>
                                    <a:pt x="5928" y="474"/>
                                  </a:lnTo>
                                  <a:lnTo>
                                    <a:pt x="5904" y="462"/>
                                  </a:lnTo>
                                  <a:lnTo>
                                    <a:pt x="5844" y="462"/>
                                  </a:lnTo>
                                  <a:lnTo>
                                    <a:pt x="5808" y="468"/>
                                  </a:lnTo>
                                  <a:lnTo>
                                    <a:pt x="5796" y="468"/>
                                  </a:lnTo>
                                  <a:lnTo>
                                    <a:pt x="5778" y="498"/>
                                  </a:lnTo>
                                  <a:close/>
                                  <a:moveTo>
                                    <a:pt x="5784" y="378"/>
                                  </a:moveTo>
                                  <a:lnTo>
                                    <a:pt x="5838" y="384"/>
                                  </a:lnTo>
                                  <a:lnTo>
                                    <a:pt x="5844" y="378"/>
                                  </a:lnTo>
                                  <a:lnTo>
                                    <a:pt x="5850" y="366"/>
                                  </a:lnTo>
                                  <a:lnTo>
                                    <a:pt x="5838" y="354"/>
                                  </a:lnTo>
                                  <a:lnTo>
                                    <a:pt x="5802" y="354"/>
                                  </a:lnTo>
                                  <a:lnTo>
                                    <a:pt x="5742" y="342"/>
                                  </a:lnTo>
                                  <a:lnTo>
                                    <a:pt x="5724" y="342"/>
                                  </a:lnTo>
                                  <a:lnTo>
                                    <a:pt x="5718" y="348"/>
                                  </a:lnTo>
                                  <a:lnTo>
                                    <a:pt x="5730" y="354"/>
                                  </a:lnTo>
                                  <a:lnTo>
                                    <a:pt x="5742" y="366"/>
                                  </a:lnTo>
                                  <a:lnTo>
                                    <a:pt x="5754" y="372"/>
                                  </a:lnTo>
                                  <a:lnTo>
                                    <a:pt x="5772" y="372"/>
                                  </a:lnTo>
                                  <a:lnTo>
                                    <a:pt x="5778" y="378"/>
                                  </a:lnTo>
                                  <a:lnTo>
                                    <a:pt x="5784" y="378"/>
                                  </a:lnTo>
                                  <a:close/>
                                  <a:moveTo>
                                    <a:pt x="5724" y="432"/>
                                  </a:moveTo>
                                  <a:lnTo>
                                    <a:pt x="5712" y="444"/>
                                  </a:lnTo>
                                  <a:lnTo>
                                    <a:pt x="5712" y="456"/>
                                  </a:lnTo>
                                  <a:lnTo>
                                    <a:pt x="5724" y="462"/>
                                  </a:lnTo>
                                  <a:lnTo>
                                    <a:pt x="5772" y="462"/>
                                  </a:lnTo>
                                  <a:lnTo>
                                    <a:pt x="5778" y="456"/>
                                  </a:lnTo>
                                  <a:lnTo>
                                    <a:pt x="5778" y="450"/>
                                  </a:lnTo>
                                  <a:lnTo>
                                    <a:pt x="5766" y="438"/>
                                  </a:lnTo>
                                  <a:lnTo>
                                    <a:pt x="5742" y="426"/>
                                  </a:lnTo>
                                  <a:lnTo>
                                    <a:pt x="5730" y="426"/>
                                  </a:lnTo>
                                  <a:lnTo>
                                    <a:pt x="5724" y="432"/>
                                  </a:lnTo>
                                  <a:close/>
                                  <a:moveTo>
                                    <a:pt x="3072" y="96"/>
                                  </a:moveTo>
                                  <a:lnTo>
                                    <a:pt x="3192" y="96"/>
                                  </a:lnTo>
                                  <a:lnTo>
                                    <a:pt x="3204" y="90"/>
                                  </a:lnTo>
                                  <a:lnTo>
                                    <a:pt x="3228" y="90"/>
                                  </a:lnTo>
                                  <a:lnTo>
                                    <a:pt x="3240" y="84"/>
                                  </a:lnTo>
                                  <a:lnTo>
                                    <a:pt x="3240" y="72"/>
                                  </a:lnTo>
                                  <a:lnTo>
                                    <a:pt x="3222" y="60"/>
                                  </a:lnTo>
                                  <a:lnTo>
                                    <a:pt x="3192" y="42"/>
                                  </a:lnTo>
                                  <a:lnTo>
                                    <a:pt x="3156" y="30"/>
                                  </a:lnTo>
                                  <a:lnTo>
                                    <a:pt x="3132" y="24"/>
                                  </a:lnTo>
                                  <a:lnTo>
                                    <a:pt x="3120" y="18"/>
                                  </a:lnTo>
                                  <a:lnTo>
                                    <a:pt x="3108" y="18"/>
                                  </a:lnTo>
                                  <a:lnTo>
                                    <a:pt x="3096" y="12"/>
                                  </a:lnTo>
                                  <a:lnTo>
                                    <a:pt x="3060" y="12"/>
                                  </a:lnTo>
                                  <a:lnTo>
                                    <a:pt x="3048" y="18"/>
                                  </a:lnTo>
                                  <a:lnTo>
                                    <a:pt x="3036" y="18"/>
                                  </a:lnTo>
                                  <a:lnTo>
                                    <a:pt x="3030" y="30"/>
                                  </a:lnTo>
                                  <a:lnTo>
                                    <a:pt x="3030" y="42"/>
                                  </a:lnTo>
                                  <a:lnTo>
                                    <a:pt x="3036" y="54"/>
                                  </a:lnTo>
                                  <a:lnTo>
                                    <a:pt x="3048" y="66"/>
                                  </a:lnTo>
                                  <a:lnTo>
                                    <a:pt x="3054" y="78"/>
                                  </a:lnTo>
                                  <a:lnTo>
                                    <a:pt x="3072" y="96"/>
                                  </a:lnTo>
                                  <a:close/>
                                  <a:moveTo>
                                    <a:pt x="6138" y="408"/>
                                  </a:moveTo>
                                  <a:lnTo>
                                    <a:pt x="6144" y="402"/>
                                  </a:lnTo>
                                  <a:lnTo>
                                    <a:pt x="6132" y="396"/>
                                  </a:lnTo>
                                  <a:lnTo>
                                    <a:pt x="6102" y="390"/>
                                  </a:lnTo>
                                  <a:lnTo>
                                    <a:pt x="6036" y="390"/>
                                  </a:lnTo>
                                  <a:lnTo>
                                    <a:pt x="6012" y="366"/>
                                  </a:lnTo>
                                  <a:lnTo>
                                    <a:pt x="6000" y="360"/>
                                  </a:lnTo>
                                  <a:lnTo>
                                    <a:pt x="5970" y="360"/>
                                  </a:lnTo>
                                  <a:lnTo>
                                    <a:pt x="5958" y="366"/>
                                  </a:lnTo>
                                  <a:lnTo>
                                    <a:pt x="5910" y="366"/>
                                  </a:lnTo>
                                  <a:lnTo>
                                    <a:pt x="5946" y="390"/>
                                  </a:lnTo>
                                  <a:lnTo>
                                    <a:pt x="5964" y="396"/>
                                  </a:lnTo>
                                  <a:lnTo>
                                    <a:pt x="6000" y="402"/>
                                  </a:lnTo>
                                  <a:lnTo>
                                    <a:pt x="6054" y="414"/>
                                  </a:lnTo>
                                  <a:lnTo>
                                    <a:pt x="6102" y="414"/>
                                  </a:lnTo>
                                  <a:lnTo>
                                    <a:pt x="6138" y="408"/>
                                  </a:lnTo>
                                  <a:close/>
                                  <a:moveTo>
                                    <a:pt x="7602" y="744"/>
                                  </a:moveTo>
                                  <a:lnTo>
                                    <a:pt x="7596" y="732"/>
                                  </a:lnTo>
                                  <a:lnTo>
                                    <a:pt x="7572" y="726"/>
                                  </a:lnTo>
                                  <a:lnTo>
                                    <a:pt x="7512" y="714"/>
                                  </a:lnTo>
                                  <a:lnTo>
                                    <a:pt x="7500" y="714"/>
                                  </a:lnTo>
                                  <a:lnTo>
                                    <a:pt x="7512" y="726"/>
                                  </a:lnTo>
                                  <a:lnTo>
                                    <a:pt x="7548" y="738"/>
                                  </a:lnTo>
                                  <a:lnTo>
                                    <a:pt x="7584" y="744"/>
                                  </a:lnTo>
                                  <a:lnTo>
                                    <a:pt x="7602" y="744"/>
                                  </a:lnTo>
                                  <a:close/>
                                  <a:moveTo>
                                    <a:pt x="3162" y="120"/>
                                  </a:moveTo>
                                  <a:lnTo>
                                    <a:pt x="3216" y="138"/>
                                  </a:lnTo>
                                  <a:lnTo>
                                    <a:pt x="3246" y="144"/>
                                  </a:lnTo>
                                  <a:lnTo>
                                    <a:pt x="3264" y="144"/>
                                  </a:lnTo>
                                  <a:lnTo>
                                    <a:pt x="3312" y="138"/>
                                  </a:lnTo>
                                  <a:lnTo>
                                    <a:pt x="3372" y="156"/>
                                  </a:lnTo>
                                  <a:lnTo>
                                    <a:pt x="3432" y="156"/>
                                  </a:lnTo>
                                  <a:lnTo>
                                    <a:pt x="3426" y="138"/>
                                  </a:lnTo>
                                  <a:lnTo>
                                    <a:pt x="3402" y="102"/>
                                  </a:lnTo>
                                  <a:lnTo>
                                    <a:pt x="3384" y="96"/>
                                  </a:lnTo>
                                  <a:lnTo>
                                    <a:pt x="3372" y="90"/>
                                  </a:lnTo>
                                  <a:lnTo>
                                    <a:pt x="3354" y="96"/>
                                  </a:lnTo>
                                  <a:lnTo>
                                    <a:pt x="3318" y="114"/>
                                  </a:lnTo>
                                  <a:lnTo>
                                    <a:pt x="3294" y="90"/>
                                  </a:lnTo>
                                  <a:lnTo>
                                    <a:pt x="3282" y="90"/>
                                  </a:lnTo>
                                  <a:lnTo>
                                    <a:pt x="3210" y="102"/>
                                  </a:lnTo>
                                  <a:lnTo>
                                    <a:pt x="3174" y="114"/>
                                  </a:lnTo>
                                  <a:lnTo>
                                    <a:pt x="3162" y="120"/>
                                  </a:lnTo>
                                  <a:close/>
                                  <a:moveTo>
                                    <a:pt x="3582" y="198"/>
                                  </a:moveTo>
                                  <a:lnTo>
                                    <a:pt x="3744" y="192"/>
                                  </a:lnTo>
                                  <a:lnTo>
                                    <a:pt x="3702" y="168"/>
                                  </a:lnTo>
                                  <a:lnTo>
                                    <a:pt x="3696" y="168"/>
                                  </a:lnTo>
                                  <a:lnTo>
                                    <a:pt x="3690" y="162"/>
                                  </a:lnTo>
                                  <a:lnTo>
                                    <a:pt x="3666" y="150"/>
                                  </a:lnTo>
                                  <a:lnTo>
                                    <a:pt x="3648" y="144"/>
                                  </a:lnTo>
                                  <a:lnTo>
                                    <a:pt x="3636" y="138"/>
                                  </a:lnTo>
                                  <a:lnTo>
                                    <a:pt x="3618" y="138"/>
                                  </a:lnTo>
                                  <a:lnTo>
                                    <a:pt x="3606" y="144"/>
                                  </a:lnTo>
                                  <a:lnTo>
                                    <a:pt x="3600" y="150"/>
                                  </a:lnTo>
                                  <a:lnTo>
                                    <a:pt x="3588" y="156"/>
                                  </a:lnTo>
                                  <a:lnTo>
                                    <a:pt x="3588" y="150"/>
                                  </a:lnTo>
                                  <a:lnTo>
                                    <a:pt x="3582" y="144"/>
                                  </a:lnTo>
                                  <a:lnTo>
                                    <a:pt x="3576" y="132"/>
                                  </a:lnTo>
                                  <a:lnTo>
                                    <a:pt x="3570" y="126"/>
                                  </a:lnTo>
                                  <a:lnTo>
                                    <a:pt x="3546" y="114"/>
                                  </a:lnTo>
                                  <a:lnTo>
                                    <a:pt x="3522" y="126"/>
                                  </a:lnTo>
                                  <a:lnTo>
                                    <a:pt x="3504" y="162"/>
                                  </a:lnTo>
                                  <a:lnTo>
                                    <a:pt x="3498" y="192"/>
                                  </a:lnTo>
                                  <a:lnTo>
                                    <a:pt x="3492" y="210"/>
                                  </a:lnTo>
                                  <a:lnTo>
                                    <a:pt x="3516" y="222"/>
                                  </a:lnTo>
                                  <a:lnTo>
                                    <a:pt x="3534" y="216"/>
                                  </a:lnTo>
                                  <a:lnTo>
                                    <a:pt x="3546" y="216"/>
                                  </a:lnTo>
                                  <a:lnTo>
                                    <a:pt x="3582" y="198"/>
                                  </a:lnTo>
                                  <a:close/>
                                  <a:moveTo>
                                    <a:pt x="5622" y="420"/>
                                  </a:moveTo>
                                  <a:lnTo>
                                    <a:pt x="5640" y="390"/>
                                  </a:lnTo>
                                  <a:lnTo>
                                    <a:pt x="5754" y="390"/>
                                  </a:lnTo>
                                  <a:lnTo>
                                    <a:pt x="5688" y="360"/>
                                  </a:lnTo>
                                  <a:lnTo>
                                    <a:pt x="5700" y="336"/>
                                  </a:lnTo>
                                  <a:lnTo>
                                    <a:pt x="5610" y="318"/>
                                  </a:lnTo>
                                  <a:lnTo>
                                    <a:pt x="5628" y="348"/>
                                  </a:lnTo>
                                  <a:lnTo>
                                    <a:pt x="5616" y="342"/>
                                  </a:lnTo>
                                  <a:lnTo>
                                    <a:pt x="5592" y="336"/>
                                  </a:lnTo>
                                  <a:lnTo>
                                    <a:pt x="5556" y="330"/>
                                  </a:lnTo>
                                  <a:lnTo>
                                    <a:pt x="5514" y="318"/>
                                  </a:lnTo>
                                  <a:lnTo>
                                    <a:pt x="5454" y="318"/>
                                  </a:lnTo>
                                  <a:lnTo>
                                    <a:pt x="5448" y="330"/>
                                  </a:lnTo>
                                  <a:lnTo>
                                    <a:pt x="5460" y="354"/>
                                  </a:lnTo>
                                  <a:lnTo>
                                    <a:pt x="5496" y="372"/>
                                  </a:lnTo>
                                  <a:lnTo>
                                    <a:pt x="5538" y="390"/>
                                  </a:lnTo>
                                  <a:lnTo>
                                    <a:pt x="5574" y="408"/>
                                  </a:lnTo>
                                  <a:lnTo>
                                    <a:pt x="5610" y="414"/>
                                  </a:lnTo>
                                  <a:lnTo>
                                    <a:pt x="5622" y="420"/>
                                  </a:lnTo>
                                  <a:close/>
                                  <a:moveTo>
                                    <a:pt x="4320" y="432"/>
                                  </a:moveTo>
                                  <a:lnTo>
                                    <a:pt x="4368" y="444"/>
                                  </a:lnTo>
                                  <a:lnTo>
                                    <a:pt x="4380" y="444"/>
                                  </a:lnTo>
                                  <a:lnTo>
                                    <a:pt x="4392" y="438"/>
                                  </a:lnTo>
                                  <a:lnTo>
                                    <a:pt x="4398" y="438"/>
                                  </a:lnTo>
                                  <a:lnTo>
                                    <a:pt x="4404" y="432"/>
                                  </a:lnTo>
                                  <a:lnTo>
                                    <a:pt x="4404" y="426"/>
                                  </a:lnTo>
                                  <a:lnTo>
                                    <a:pt x="4398" y="426"/>
                                  </a:lnTo>
                                  <a:lnTo>
                                    <a:pt x="4362" y="414"/>
                                  </a:lnTo>
                                  <a:lnTo>
                                    <a:pt x="4344" y="420"/>
                                  </a:lnTo>
                                  <a:lnTo>
                                    <a:pt x="4332" y="420"/>
                                  </a:lnTo>
                                  <a:lnTo>
                                    <a:pt x="4320" y="432"/>
                                  </a:lnTo>
                                  <a:close/>
                                  <a:moveTo>
                                    <a:pt x="5424" y="354"/>
                                  </a:moveTo>
                                  <a:lnTo>
                                    <a:pt x="5370" y="336"/>
                                  </a:lnTo>
                                  <a:lnTo>
                                    <a:pt x="5394" y="366"/>
                                  </a:lnTo>
                                  <a:lnTo>
                                    <a:pt x="5424" y="354"/>
                                  </a:lnTo>
                                  <a:close/>
                                  <a:moveTo>
                                    <a:pt x="7986" y="666"/>
                                  </a:moveTo>
                                  <a:lnTo>
                                    <a:pt x="8034" y="654"/>
                                  </a:lnTo>
                                  <a:lnTo>
                                    <a:pt x="8088" y="654"/>
                                  </a:lnTo>
                                  <a:lnTo>
                                    <a:pt x="8100" y="648"/>
                                  </a:lnTo>
                                  <a:lnTo>
                                    <a:pt x="8106" y="642"/>
                                  </a:lnTo>
                                  <a:lnTo>
                                    <a:pt x="8106" y="636"/>
                                  </a:lnTo>
                                  <a:lnTo>
                                    <a:pt x="8100" y="630"/>
                                  </a:lnTo>
                                  <a:lnTo>
                                    <a:pt x="8088" y="630"/>
                                  </a:lnTo>
                                  <a:lnTo>
                                    <a:pt x="8052" y="618"/>
                                  </a:lnTo>
                                  <a:lnTo>
                                    <a:pt x="8028" y="612"/>
                                  </a:lnTo>
                                  <a:lnTo>
                                    <a:pt x="8010" y="606"/>
                                  </a:lnTo>
                                  <a:lnTo>
                                    <a:pt x="7968" y="606"/>
                                  </a:lnTo>
                                  <a:lnTo>
                                    <a:pt x="7944" y="618"/>
                                  </a:lnTo>
                                  <a:lnTo>
                                    <a:pt x="7938" y="630"/>
                                  </a:lnTo>
                                  <a:lnTo>
                                    <a:pt x="7938" y="654"/>
                                  </a:lnTo>
                                  <a:lnTo>
                                    <a:pt x="7944" y="666"/>
                                  </a:lnTo>
                                  <a:lnTo>
                                    <a:pt x="7950" y="666"/>
                                  </a:lnTo>
                                  <a:lnTo>
                                    <a:pt x="7962" y="672"/>
                                  </a:lnTo>
                                  <a:lnTo>
                                    <a:pt x="7968" y="672"/>
                                  </a:lnTo>
                                  <a:lnTo>
                                    <a:pt x="7980" y="666"/>
                                  </a:lnTo>
                                  <a:lnTo>
                                    <a:pt x="7986" y="666"/>
                                  </a:lnTo>
                                  <a:close/>
                                  <a:moveTo>
                                    <a:pt x="162" y="1788"/>
                                  </a:moveTo>
                                  <a:lnTo>
                                    <a:pt x="150" y="1788"/>
                                  </a:lnTo>
                                  <a:lnTo>
                                    <a:pt x="138" y="1794"/>
                                  </a:lnTo>
                                  <a:lnTo>
                                    <a:pt x="114" y="1794"/>
                                  </a:lnTo>
                                  <a:lnTo>
                                    <a:pt x="108" y="1788"/>
                                  </a:lnTo>
                                  <a:lnTo>
                                    <a:pt x="96" y="1788"/>
                                  </a:lnTo>
                                  <a:lnTo>
                                    <a:pt x="96" y="1782"/>
                                  </a:lnTo>
                                  <a:lnTo>
                                    <a:pt x="84" y="1782"/>
                                  </a:lnTo>
                                  <a:lnTo>
                                    <a:pt x="84" y="1788"/>
                                  </a:lnTo>
                                  <a:lnTo>
                                    <a:pt x="72" y="1800"/>
                                  </a:lnTo>
                                  <a:lnTo>
                                    <a:pt x="12" y="1800"/>
                                  </a:lnTo>
                                  <a:lnTo>
                                    <a:pt x="0" y="1812"/>
                                  </a:lnTo>
                                  <a:lnTo>
                                    <a:pt x="0" y="1818"/>
                                  </a:lnTo>
                                  <a:lnTo>
                                    <a:pt x="12" y="1830"/>
                                  </a:lnTo>
                                  <a:lnTo>
                                    <a:pt x="6" y="1842"/>
                                  </a:lnTo>
                                  <a:lnTo>
                                    <a:pt x="12" y="1848"/>
                                  </a:lnTo>
                                  <a:lnTo>
                                    <a:pt x="18" y="1848"/>
                                  </a:lnTo>
                                  <a:lnTo>
                                    <a:pt x="24" y="1842"/>
                                  </a:lnTo>
                                  <a:lnTo>
                                    <a:pt x="48" y="1842"/>
                                  </a:lnTo>
                                  <a:lnTo>
                                    <a:pt x="54" y="1848"/>
                                  </a:lnTo>
                                  <a:lnTo>
                                    <a:pt x="66" y="1848"/>
                                  </a:lnTo>
                                  <a:lnTo>
                                    <a:pt x="72" y="1854"/>
                                  </a:lnTo>
                                  <a:lnTo>
                                    <a:pt x="162" y="1854"/>
                                  </a:lnTo>
                                  <a:lnTo>
                                    <a:pt x="162" y="1848"/>
                                  </a:lnTo>
                                  <a:lnTo>
                                    <a:pt x="168" y="1848"/>
                                  </a:lnTo>
                                  <a:lnTo>
                                    <a:pt x="162" y="1830"/>
                                  </a:lnTo>
                                  <a:lnTo>
                                    <a:pt x="174" y="1818"/>
                                  </a:lnTo>
                                  <a:lnTo>
                                    <a:pt x="174" y="1800"/>
                                  </a:lnTo>
                                  <a:lnTo>
                                    <a:pt x="168" y="1788"/>
                                  </a:lnTo>
                                  <a:lnTo>
                                    <a:pt x="162" y="1788"/>
                                  </a:lnTo>
                                  <a:close/>
                                  <a:moveTo>
                                    <a:pt x="1038" y="90"/>
                                  </a:moveTo>
                                  <a:lnTo>
                                    <a:pt x="1062" y="72"/>
                                  </a:lnTo>
                                  <a:lnTo>
                                    <a:pt x="1032" y="72"/>
                                  </a:lnTo>
                                  <a:lnTo>
                                    <a:pt x="1032" y="84"/>
                                  </a:lnTo>
                                  <a:lnTo>
                                    <a:pt x="1038" y="90"/>
                                  </a:lnTo>
                                  <a:close/>
                                  <a:moveTo>
                                    <a:pt x="990" y="72"/>
                                  </a:moveTo>
                                  <a:lnTo>
                                    <a:pt x="1074" y="54"/>
                                  </a:lnTo>
                                  <a:lnTo>
                                    <a:pt x="1044" y="42"/>
                                  </a:lnTo>
                                  <a:lnTo>
                                    <a:pt x="996" y="54"/>
                                  </a:lnTo>
                                  <a:lnTo>
                                    <a:pt x="948" y="54"/>
                                  </a:lnTo>
                                  <a:lnTo>
                                    <a:pt x="966" y="66"/>
                                  </a:lnTo>
                                  <a:lnTo>
                                    <a:pt x="990" y="72"/>
                                  </a:lnTo>
                                  <a:close/>
                                  <a:moveTo>
                                    <a:pt x="1122" y="90"/>
                                  </a:moveTo>
                                  <a:lnTo>
                                    <a:pt x="1128" y="78"/>
                                  </a:lnTo>
                                  <a:lnTo>
                                    <a:pt x="1152" y="78"/>
                                  </a:lnTo>
                                  <a:lnTo>
                                    <a:pt x="1164" y="66"/>
                                  </a:lnTo>
                                  <a:lnTo>
                                    <a:pt x="1218" y="66"/>
                                  </a:lnTo>
                                  <a:lnTo>
                                    <a:pt x="1218" y="60"/>
                                  </a:lnTo>
                                  <a:lnTo>
                                    <a:pt x="1206" y="54"/>
                                  </a:lnTo>
                                  <a:lnTo>
                                    <a:pt x="1182" y="54"/>
                                  </a:lnTo>
                                  <a:lnTo>
                                    <a:pt x="1182" y="48"/>
                                  </a:lnTo>
                                  <a:lnTo>
                                    <a:pt x="1176" y="48"/>
                                  </a:lnTo>
                                  <a:lnTo>
                                    <a:pt x="1164" y="42"/>
                                  </a:lnTo>
                                  <a:lnTo>
                                    <a:pt x="1140" y="42"/>
                                  </a:lnTo>
                                  <a:lnTo>
                                    <a:pt x="1134" y="48"/>
                                  </a:lnTo>
                                  <a:lnTo>
                                    <a:pt x="1128" y="60"/>
                                  </a:lnTo>
                                  <a:lnTo>
                                    <a:pt x="1128" y="66"/>
                                  </a:lnTo>
                                  <a:lnTo>
                                    <a:pt x="1122" y="66"/>
                                  </a:lnTo>
                                  <a:lnTo>
                                    <a:pt x="1116" y="72"/>
                                  </a:lnTo>
                                  <a:lnTo>
                                    <a:pt x="1104" y="72"/>
                                  </a:lnTo>
                                  <a:lnTo>
                                    <a:pt x="1086" y="78"/>
                                  </a:lnTo>
                                  <a:lnTo>
                                    <a:pt x="1080" y="78"/>
                                  </a:lnTo>
                                  <a:lnTo>
                                    <a:pt x="1074" y="84"/>
                                  </a:lnTo>
                                  <a:lnTo>
                                    <a:pt x="1080" y="84"/>
                                  </a:lnTo>
                                  <a:lnTo>
                                    <a:pt x="1092" y="90"/>
                                  </a:lnTo>
                                  <a:lnTo>
                                    <a:pt x="1122" y="90"/>
                                  </a:lnTo>
                                  <a:close/>
                                  <a:moveTo>
                                    <a:pt x="1176" y="78"/>
                                  </a:moveTo>
                                  <a:lnTo>
                                    <a:pt x="1158" y="90"/>
                                  </a:lnTo>
                                  <a:lnTo>
                                    <a:pt x="1176" y="102"/>
                                  </a:lnTo>
                                  <a:lnTo>
                                    <a:pt x="1194" y="108"/>
                                  </a:lnTo>
                                  <a:lnTo>
                                    <a:pt x="1248" y="102"/>
                                  </a:lnTo>
                                  <a:lnTo>
                                    <a:pt x="1242" y="90"/>
                                  </a:lnTo>
                                  <a:lnTo>
                                    <a:pt x="1212" y="90"/>
                                  </a:lnTo>
                                  <a:lnTo>
                                    <a:pt x="1176" y="78"/>
                                  </a:lnTo>
                                  <a:close/>
                                  <a:moveTo>
                                    <a:pt x="7812" y="2436"/>
                                  </a:moveTo>
                                  <a:lnTo>
                                    <a:pt x="7782" y="2400"/>
                                  </a:lnTo>
                                  <a:lnTo>
                                    <a:pt x="7776" y="2400"/>
                                  </a:lnTo>
                                  <a:lnTo>
                                    <a:pt x="7770" y="2394"/>
                                  </a:lnTo>
                                  <a:lnTo>
                                    <a:pt x="7752" y="2388"/>
                                  </a:lnTo>
                                  <a:lnTo>
                                    <a:pt x="7728" y="2364"/>
                                  </a:lnTo>
                                  <a:lnTo>
                                    <a:pt x="7722" y="2352"/>
                                  </a:lnTo>
                                  <a:lnTo>
                                    <a:pt x="7704" y="2298"/>
                                  </a:lnTo>
                                  <a:lnTo>
                                    <a:pt x="7698" y="2286"/>
                                  </a:lnTo>
                                  <a:lnTo>
                                    <a:pt x="7698" y="2274"/>
                                  </a:lnTo>
                                  <a:lnTo>
                                    <a:pt x="7674" y="2250"/>
                                  </a:lnTo>
                                  <a:lnTo>
                                    <a:pt x="7680" y="2244"/>
                                  </a:lnTo>
                                  <a:lnTo>
                                    <a:pt x="7698" y="2244"/>
                                  </a:lnTo>
                                  <a:lnTo>
                                    <a:pt x="7770" y="2268"/>
                                  </a:lnTo>
                                  <a:lnTo>
                                    <a:pt x="7800" y="2280"/>
                                  </a:lnTo>
                                  <a:lnTo>
                                    <a:pt x="7812" y="2286"/>
                                  </a:lnTo>
                                  <a:lnTo>
                                    <a:pt x="7740" y="2232"/>
                                  </a:lnTo>
                                  <a:lnTo>
                                    <a:pt x="7734" y="2226"/>
                                  </a:lnTo>
                                  <a:lnTo>
                                    <a:pt x="7722" y="2202"/>
                                  </a:lnTo>
                                  <a:lnTo>
                                    <a:pt x="7710" y="2196"/>
                                  </a:lnTo>
                                  <a:lnTo>
                                    <a:pt x="7704" y="2184"/>
                                  </a:lnTo>
                                  <a:lnTo>
                                    <a:pt x="7698" y="2178"/>
                                  </a:lnTo>
                                  <a:lnTo>
                                    <a:pt x="7674" y="2166"/>
                                  </a:lnTo>
                                  <a:lnTo>
                                    <a:pt x="7668" y="2160"/>
                                  </a:lnTo>
                                  <a:lnTo>
                                    <a:pt x="7656" y="2154"/>
                                  </a:lnTo>
                                  <a:lnTo>
                                    <a:pt x="7578" y="2070"/>
                                  </a:lnTo>
                                  <a:lnTo>
                                    <a:pt x="7554" y="2070"/>
                                  </a:lnTo>
                                  <a:lnTo>
                                    <a:pt x="7542" y="2040"/>
                                  </a:lnTo>
                                  <a:lnTo>
                                    <a:pt x="7524" y="2040"/>
                                  </a:lnTo>
                                  <a:lnTo>
                                    <a:pt x="7512" y="2028"/>
                                  </a:lnTo>
                                  <a:lnTo>
                                    <a:pt x="7500" y="2004"/>
                                  </a:lnTo>
                                  <a:lnTo>
                                    <a:pt x="7500" y="1980"/>
                                  </a:lnTo>
                                  <a:lnTo>
                                    <a:pt x="7470" y="1944"/>
                                  </a:lnTo>
                                  <a:lnTo>
                                    <a:pt x="7446" y="1950"/>
                                  </a:lnTo>
                                  <a:lnTo>
                                    <a:pt x="7434" y="1920"/>
                                  </a:lnTo>
                                  <a:lnTo>
                                    <a:pt x="7392" y="1890"/>
                                  </a:lnTo>
                                  <a:lnTo>
                                    <a:pt x="7380" y="1866"/>
                                  </a:lnTo>
                                  <a:lnTo>
                                    <a:pt x="7368" y="1860"/>
                                  </a:lnTo>
                                  <a:lnTo>
                                    <a:pt x="7362" y="1854"/>
                                  </a:lnTo>
                                  <a:lnTo>
                                    <a:pt x="7344" y="1854"/>
                                  </a:lnTo>
                                  <a:lnTo>
                                    <a:pt x="7344" y="1860"/>
                                  </a:lnTo>
                                  <a:lnTo>
                                    <a:pt x="7392" y="1908"/>
                                  </a:lnTo>
                                  <a:lnTo>
                                    <a:pt x="7392" y="1914"/>
                                  </a:lnTo>
                                  <a:lnTo>
                                    <a:pt x="7386" y="1914"/>
                                  </a:lnTo>
                                  <a:lnTo>
                                    <a:pt x="7380" y="1908"/>
                                  </a:lnTo>
                                  <a:lnTo>
                                    <a:pt x="7368" y="1908"/>
                                  </a:lnTo>
                                  <a:lnTo>
                                    <a:pt x="7362" y="1914"/>
                                  </a:lnTo>
                                  <a:lnTo>
                                    <a:pt x="7362" y="1926"/>
                                  </a:lnTo>
                                  <a:lnTo>
                                    <a:pt x="7374" y="1950"/>
                                  </a:lnTo>
                                  <a:lnTo>
                                    <a:pt x="7386" y="1962"/>
                                  </a:lnTo>
                                  <a:lnTo>
                                    <a:pt x="7392" y="1974"/>
                                  </a:lnTo>
                                  <a:lnTo>
                                    <a:pt x="7404" y="1980"/>
                                  </a:lnTo>
                                  <a:lnTo>
                                    <a:pt x="7404" y="1992"/>
                                  </a:lnTo>
                                  <a:lnTo>
                                    <a:pt x="7416" y="2016"/>
                                  </a:lnTo>
                                  <a:lnTo>
                                    <a:pt x="7422" y="2022"/>
                                  </a:lnTo>
                                  <a:lnTo>
                                    <a:pt x="7440" y="2034"/>
                                  </a:lnTo>
                                  <a:lnTo>
                                    <a:pt x="7470" y="2052"/>
                                  </a:lnTo>
                                  <a:lnTo>
                                    <a:pt x="7500" y="2076"/>
                                  </a:lnTo>
                                  <a:lnTo>
                                    <a:pt x="7518" y="2100"/>
                                  </a:lnTo>
                                  <a:lnTo>
                                    <a:pt x="7524" y="2112"/>
                                  </a:lnTo>
                                  <a:lnTo>
                                    <a:pt x="7536" y="2130"/>
                                  </a:lnTo>
                                  <a:lnTo>
                                    <a:pt x="7536" y="2142"/>
                                  </a:lnTo>
                                  <a:lnTo>
                                    <a:pt x="7548" y="2154"/>
                                  </a:lnTo>
                                  <a:lnTo>
                                    <a:pt x="7554" y="2166"/>
                                  </a:lnTo>
                                  <a:lnTo>
                                    <a:pt x="7572" y="2184"/>
                                  </a:lnTo>
                                  <a:lnTo>
                                    <a:pt x="7590" y="2208"/>
                                  </a:lnTo>
                                  <a:lnTo>
                                    <a:pt x="7608" y="2238"/>
                                  </a:lnTo>
                                  <a:lnTo>
                                    <a:pt x="7620" y="2262"/>
                                  </a:lnTo>
                                  <a:lnTo>
                                    <a:pt x="7626" y="2268"/>
                                  </a:lnTo>
                                  <a:lnTo>
                                    <a:pt x="7626" y="2280"/>
                                  </a:lnTo>
                                  <a:lnTo>
                                    <a:pt x="7632" y="2292"/>
                                  </a:lnTo>
                                  <a:lnTo>
                                    <a:pt x="7644" y="2304"/>
                                  </a:lnTo>
                                  <a:lnTo>
                                    <a:pt x="7656" y="2304"/>
                                  </a:lnTo>
                                  <a:lnTo>
                                    <a:pt x="7668" y="2310"/>
                                  </a:lnTo>
                                  <a:lnTo>
                                    <a:pt x="7674" y="2322"/>
                                  </a:lnTo>
                                  <a:lnTo>
                                    <a:pt x="7686" y="2334"/>
                                  </a:lnTo>
                                  <a:lnTo>
                                    <a:pt x="7698" y="2358"/>
                                  </a:lnTo>
                                  <a:lnTo>
                                    <a:pt x="7698" y="2376"/>
                                  </a:lnTo>
                                  <a:lnTo>
                                    <a:pt x="7740" y="2412"/>
                                  </a:lnTo>
                                  <a:lnTo>
                                    <a:pt x="7752" y="2466"/>
                                  </a:lnTo>
                                  <a:lnTo>
                                    <a:pt x="7794" y="2508"/>
                                  </a:lnTo>
                                  <a:lnTo>
                                    <a:pt x="7794" y="2502"/>
                                  </a:lnTo>
                                  <a:lnTo>
                                    <a:pt x="7788" y="2496"/>
                                  </a:lnTo>
                                  <a:lnTo>
                                    <a:pt x="7788" y="2484"/>
                                  </a:lnTo>
                                  <a:lnTo>
                                    <a:pt x="7782" y="2472"/>
                                  </a:lnTo>
                                  <a:lnTo>
                                    <a:pt x="7782" y="2460"/>
                                  </a:lnTo>
                                  <a:lnTo>
                                    <a:pt x="7776" y="2448"/>
                                  </a:lnTo>
                                  <a:lnTo>
                                    <a:pt x="7782" y="2442"/>
                                  </a:lnTo>
                                  <a:lnTo>
                                    <a:pt x="7788" y="2442"/>
                                  </a:lnTo>
                                  <a:lnTo>
                                    <a:pt x="7800" y="2454"/>
                                  </a:lnTo>
                                  <a:lnTo>
                                    <a:pt x="7830" y="2454"/>
                                  </a:lnTo>
                                  <a:lnTo>
                                    <a:pt x="7866" y="2496"/>
                                  </a:lnTo>
                                  <a:lnTo>
                                    <a:pt x="7866" y="2472"/>
                                  </a:lnTo>
                                  <a:lnTo>
                                    <a:pt x="7836" y="2430"/>
                                  </a:lnTo>
                                  <a:lnTo>
                                    <a:pt x="7812" y="2436"/>
                                  </a:lnTo>
                                  <a:close/>
                                  <a:moveTo>
                                    <a:pt x="1344" y="84"/>
                                  </a:moveTo>
                                  <a:lnTo>
                                    <a:pt x="1350" y="72"/>
                                  </a:lnTo>
                                  <a:lnTo>
                                    <a:pt x="1308" y="66"/>
                                  </a:lnTo>
                                  <a:lnTo>
                                    <a:pt x="1284" y="78"/>
                                  </a:lnTo>
                                  <a:lnTo>
                                    <a:pt x="1290" y="90"/>
                                  </a:lnTo>
                                  <a:lnTo>
                                    <a:pt x="1344" y="84"/>
                                  </a:lnTo>
                                  <a:close/>
                                  <a:moveTo>
                                    <a:pt x="9048" y="996"/>
                                  </a:moveTo>
                                  <a:lnTo>
                                    <a:pt x="9036" y="984"/>
                                  </a:lnTo>
                                  <a:lnTo>
                                    <a:pt x="9024" y="978"/>
                                  </a:lnTo>
                                  <a:lnTo>
                                    <a:pt x="9006" y="972"/>
                                  </a:lnTo>
                                  <a:lnTo>
                                    <a:pt x="8994" y="966"/>
                                  </a:lnTo>
                                  <a:lnTo>
                                    <a:pt x="8982" y="966"/>
                                  </a:lnTo>
                                  <a:lnTo>
                                    <a:pt x="8940" y="948"/>
                                  </a:lnTo>
                                  <a:lnTo>
                                    <a:pt x="8898" y="948"/>
                                  </a:lnTo>
                                  <a:lnTo>
                                    <a:pt x="8868" y="930"/>
                                  </a:lnTo>
                                  <a:lnTo>
                                    <a:pt x="8778" y="924"/>
                                  </a:lnTo>
                                  <a:lnTo>
                                    <a:pt x="8736" y="906"/>
                                  </a:lnTo>
                                  <a:lnTo>
                                    <a:pt x="8700" y="906"/>
                                  </a:lnTo>
                                  <a:lnTo>
                                    <a:pt x="8754" y="942"/>
                                  </a:lnTo>
                                  <a:lnTo>
                                    <a:pt x="8808" y="966"/>
                                  </a:lnTo>
                                  <a:lnTo>
                                    <a:pt x="8796" y="966"/>
                                  </a:lnTo>
                                  <a:lnTo>
                                    <a:pt x="8784" y="972"/>
                                  </a:lnTo>
                                  <a:lnTo>
                                    <a:pt x="8754" y="972"/>
                                  </a:lnTo>
                                  <a:lnTo>
                                    <a:pt x="8730" y="960"/>
                                  </a:lnTo>
                                  <a:lnTo>
                                    <a:pt x="8676" y="906"/>
                                  </a:lnTo>
                                  <a:lnTo>
                                    <a:pt x="8580" y="870"/>
                                  </a:lnTo>
                                  <a:lnTo>
                                    <a:pt x="8496" y="846"/>
                                  </a:lnTo>
                                  <a:lnTo>
                                    <a:pt x="8442" y="834"/>
                                  </a:lnTo>
                                  <a:lnTo>
                                    <a:pt x="8370" y="822"/>
                                  </a:lnTo>
                                  <a:lnTo>
                                    <a:pt x="8280" y="804"/>
                                  </a:lnTo>
                                  <a:lnTo>
                                    <a:pt x="8190" y="780"/>
                                  </a:lnTo>
                                  <a:lnTo>
                                    <a:pt x="8112" y="762"/>
                                  </a:lnTo>
                                  <a:lnTo>
                                    <a:pt x="8052" y="750"/>
                                  </a:lnTo>
                                  <a:lnTo>
                                    <a:pt x="7998" y="738"/>
                                  </a:lnTo>
                                  <a:lnTo>
                                    <a:pt x="7956" y="732"/>
                                  </a:lnTo>
                                  <a:lnTo>
                                    <a:pt x="7758" y="732"/>
                                  </a:lnTo>
                                  <a:lnTo>
                                    <a:pt x="7746" y="714"/>
                                  </a:lnTo>
                                  <a:lnTo>
                                    <a:pt x="7698" y="720"/>
                                  </a:lnTo>
                                  <a:lnTo>
                                    <a:pt x="7680" y="708"/>
                                  </a:lnTo>
                                  <a:lnTo>
                                    <a:pt x="7626" y="708"/>
                                  </a:lnTo>
                                  <a:lnTo>
                                    <a:pt x="7650" y="726"/>
                                  </a:lnTo>
                                  <a:lnTo>
                                    <a:pt x="7644" y="744"/>
                                  </a:lnTo>
                                  <a:lnTo>
                                    <a:pt x="7656" y="744"/>
                                  </a:lnTo>
                                  <a:lnTo>
                                    <a:pt x="7680" y="756"/>
                                  </a:lnTo>
                                  <a:lnTo>
                                    <a:pt x="7716" y="762"/>
                                  </a:lnTo>
                                  <a:lnTo>
                                    <a:pt x="7740" y="774"/>
                                  </a:lnTo>
                                  <a:lnTo>
                                    <a:pt x="7758" y="786"/>
                                  </a:lnTo>
                                  <a:lnTo>
                                    <a:pt x="7752" y="798"/>
                                  </a:lnTo>
                                  <a:lnTo>
                                    <a:pt x="7728" y="804"/>
                                  </a:lnTo>
                                  <a:lnTo>
                                    <a:pt x="7698" y="804"/>
                                  </a:lnTo>
                                  <a:lnTo>
                                    <a:pt x="7686" y="798"/>
                                  </a:lnTo>
                                  <a:lnTo>
                                    <a:pt x="7680" y="792"/>
                                  </a:lnTo>
                                  <a:lnTo>
                                    <a:pt x="7656" y="774"/>
                                  </a:lnTo>
                                  <a:lnTo>
                                    <a:pt x="7584" y="774"/>
                                  </a:lnTo>
                                  <a:lnTo>
                                    <a:pt x="7530" y="738"/>
                                  </a:lnTo>
                                  <a:lnTo>
                                    <a:pt x="7524" y="738"/>
                                  </a:lnTo>
                                  <a:lnTo>
                                    <a:pt x="7518" y="744"/>
                                  </a:lnTo>
                                  <a:lnTo>
                                    <a:pt x="7506" y="744"/>
                                  </a:lnTo>
                                  <a:lnTo>
                                    <a:pt x="7500" y="750"/>
                                  </a:lnTo>
                                  <a:lnTo>
                                    <a:pt x="7446" y="750"/>
                                  </a:lnTo>
                                  <a:lnTo>
                                    <a:pt x="7440" y="738"/>
                                  </a:lnTo>
                                  <a:lnTo>
                                    <a:pt x="7344" y="744"/>
                                  </a:lnTo>
                                  <a:lnTo>
                                    <a:pt x="7320" y="726"/>
                                  </a:lnTo>
                                  <a:lnTo>
                                    <a:pt x="7314" y="732"/>
                                  </a:lnTo>
                                  <a:lnTo>
                                    <a:pt x="7212" y="732"/>
                                  </a:lnTo>
                                  <a:lnTo>
                                    <a:pt x="7206" y="738"/>
                                  </a:lnTo>
                                  <a:lnTo>
                                    <a:pt x="7212" y="744"/>
                                  </a:lnTo>
                                  <a:lnTo>
                                    <a:pt x="7218" y="756"/>
                                  </a:lnTo>
                                  <a:lnTo>
                                    <a:pt x="7254" y="792"/>
                                  </a:lnTo>
                                  <a:lnTo>
                                    <a:pt x="7248" y="792"/>
                                  </a:lnTo>
                                  <a:lnTo>
                                    <a:pt x="7242" y="786"/>
                                  </a:lnTo>
                                  <a:lnTo>
                                    <a:pt x="7230" y="780"/>
                                  </a:lnTo>
                                  <a:lnTo>
                                    <a:pt x="7218" y="768"/>
                                  </a:lnTo>
                                  <a:lnTo>
                                    <a:pt x="7206" y="762"/>
                                  </a:lnTo>
                                  <a:lnTo>
                                    <a:pt x="7194" y="750"/>
                                  </a:lnTo>
                                  <a:lnTo>
                                    <a:pt x="7176" y="744"/>
                                  </a:lnTo>
                                  <a:lnTo>
                                    <a:pt x="7104" y="732"/>
                                  </a:lnTo>
                                  <a:lnTo>
                                    <a:pt x="7086" y="732"/>
                                  </a:lnTo>
                                  <a:lnTo>
                                    <a:pt x="7086" y="726"/>
                                  </a:lnTo>
                                  <a:lnTo>
                                    <a:pt x="7056" y="696"/>
                                  </a:lnTo>
                                  <a:lnTo>
                                    <a:pt x="7032" y="684"/>
                                  </a:lnTo>
                                  <a:lnTo>
                                    <a:pt x="6990" y="666"/>
                                  </a:lnTo>
                                  <a:lnTo>
                                    <a:pt x="6948" y="660"/>
                                  </a:lnTo>
                                  <a:lnTo>
                                    <a:pt x="6912" y="654"/>
                                  </a:lnTo>
                                  <a:lnTo>
                                    <a:pt x="6882" y="654"/>
                                  </a:lnTo>
                                  <a:lnTo>
                                    <a:pt x="6864" y="648"/>
                                  </a:lnTo>
                                  <a:lnTo>
                                    <a:pt x="6834" y="648"/>
                                  </a:lnTo>
                                  <a:lnTo>
                                    <a:pt x="6786" y="636"/>
                                  </a:lnTo>
                                  <a:lnTo>
                                    <a:pt x="6774" y="642"/>
                                  </a:lnTo>
                                  <a:lnTo>
                                    <a:pt x="6714" y="642"/>
                                  </a:lnTo>
                                  <a:lnTo>
                                    <a:pt x="6696" y="660"/>
                                  </a:lnTo>
                                  <a:lnTo>
                                    <a:pt x="6684" y="666"/>
                                  </a:lnTo>
                                  <a:lnTo>
                                    <a:pt x="6648" y="666"/>
                                  </a:lnTo>
                                  <a:lnTo>
                                    <a:pt x="6630" y="660"/>
                                  </a:lnTo>
                                  <a:lnTo>
                                    <a:pt x="6594" y="660"/>
                                  </a:lnTo>
                                  <a:lnTo>
                                    <a:pt x="6582" y="654"/>
                                  </a:lnTo>
                                  <a:lnTo>
                                    <a:pt x="6576" y="648"/>
                                  </a:lnTo>
                                  <a:lnTo>
                                    <a:pt x="6552" y="636"/>
                                  </a:lnTo>
                                  <a:lnTo>
                                    <a:pt x="6534" y="630"/>
                                  </a:lnTo>
                                  <a:lnTo>
                                    <a:pt x="6522" y="624"/>
                                  </a:lnTo>
                                  <a:lnTo>
                                    <a:pt x="6498" y="624"/>
                                  </a:lnTo>
                                  <a:lnTo>
                                    <a:pt x="6486" y="630"/>
                                  </a:lnTo>
                                  <a:lnTo>
                                    <a:pt x="6474" y="612"/>
                                  </a:lnTo>
                                  <a:lnTo>
                                    <a:pt x="6438" y="612"/>
                                  </a:lnTo>
                                  <a:lnTo>
                                    <a:pt x="6372" y="606"/>
                                  </a:lnTo>
                                  <a:lnTo>
                                    <a:pt x="6408" y="594"/>
                                  </a:lnTo>
                                  <a:lnTo>
                                    <a:pt x="6372" y="570"/>
                                  </a:lnTo>
                                  <a:lnTo>
                                    <a:pt x="6360" y="570"/>
                                  </a:lnTo>
                                  <a:lnTo>
                                    <a:pt x="6324" y="564"/>
                                  </a:lnTo>
                                  <a:lnTo>
                                    <a:pt x="6282" y="558"/>
                                  </a:lnTo>
                                  <a:lnTo>
                                    <a:pt x="6246" y="558"/>
                                  </a:lnTo>
                                  <a:lnTo>
                                    <a:pt x="6228" y="564"/>
                                  </a:lnTo>
                                  <a:lnTo>
                                    <a:pt x="6228" y="594"/>
                                  </a:lnTo>
                                  <a:lnTo>
                                    <a:pt x="6222" y="600"/>
                                  </a:lnTo>
                                  <a:lnTo>
                                    <a:pt x="6192" y="600"/>
                                  </a:lnTo>
                                  <a:lnTo>
                                    <a:pt x="6180" y="594"/>
                                  </a:lnTo>
                                  <a:lnTo>
                                    <a:pt x="6168" y="594"/>
                                  </a:lnTo>
                                  <a:lnTo>
                                    <a:pt x="6186" y="582"/>
                                  </a:lnTo>
                                  <a:lnTo>
                                    <a:pt x="6168" y="570"/>
                                  </a:lnTo>
                                  <a:lnTo>
                                    <a:pt x="6096" y="570"/>
                                  </a:lnTo>
                                  <a:lnTo>
                                    <a:pt x="6114" y="558"/>
                                  </a:lnTo>
                                  <a:lnTo>
                                    <a:pt x="6156" y="558"/>
                                  </a:lnTo>
                                  <a:lnTo>
                                    <a:pt x="6216" y="588"/>
                                  </a:lnTo>
                                  <a:lnTo>
                                    <a:pt x="6216" y="564"/>
                                  </a:lnTo>
                                  <a:lnTo>
                                    <a:pt x="6162" y="540"/>
                                  </a:lnTo>
                                  <a:lnTo>
                                    <a:pt x="6048" y="546"/>
                                  </a:lnTo>
                                  <a:lnTo>
                                    <a:pt x="6048" y="534"/>
                                  </a:lnTo>
                                  <a:lnTo>
                                    <a:pt x="5928" y="540"/>
                                  </a:lnTo>
                                  <a:lnTo>
                                    <a:pt x="5880" y="522"/>
                                  </a:lnTo>
                                  <a:lnTo>
                                    <a:pt x="5862" y="522"/>
                                  </a:lnTo>
                                  <a:lnTo>
                                    <a:pt x="5898" y="546"/>
                                  </a:lnTo>
                                  <a:lnTo>
                                    <a:pt x="5850" y="546"/>
                                  </a:lnTo>
                                  <a:lnTo>
                                    <a:pt x="5838" y="552"/>
                                  </a:lnTo>
                                  <a:lnTo>
                                    <a:pt x="5832" y="552"/>
                                  </a:lnTo>
                                  <a:lnTo>
                                    <a:pt x="5832" y="558"/>
                                  </a:lnTo>
                                  <a:lnTo>
                                    <a:pt x="5844" y="564"/>
                                  </a:lnTo>
                                  <a:lnTo>
                                    <a:pt x="5850" y="570"/>
                                  </a:lnTo>
                                  <a:lnTo>
                                    <a:pt x="5862" y="576"/>
                                  </a:lnTo>
                                  <a:lnTo>
                                    <a:pt x="5892" y="576"/>
                                  </a:lnTo>
                                  <a:lnTo>
                                    <a:pt x="5892" y="582"/>
                                  </a:lnTo>
                                  <a:lnTo>
                                    <a:pt x="5952" y="618"/>
                                  </a:lnTo>
                                  <a:lnTo>
                                    <a:pt x="5904" y="618"/>
                                  </a:lnTo>
                                  <a:lnTo>
                                    <a:pt x="5898" y="612"/>
                                  </a:lnTo>
                                  <a:lnTo>
                                    <a:pt x="5886" y="606"/>
                                  </a:lnTo>
                                  <a:lnTo>
                                    <a:pt x="5874" y="606"/>
                                  </a:lnTo>
                                  <a:lnTo>
                                    <a:pt x="5862" y="600"/>
                                  </a:lnTo>
                                  <a:lnTo>
                                    <a:pt x="5844" y="618"/>
                                  </a:lnTo>
                                  <a:lnTo>
                                    <a:pt x="5868" y="636"/>
                                  </a:lnTo>
                                  <a:lnTo>
                                    <a:pt x="5814" y="630"/>
                                  </a:lnTo>
                                  <a:lnTo>
                                    <a:pt x="5808" y="630"/>
                                  </a:lnTo>
                                  <a:lnTo>
                                    <a:pt x="5802" y="624"/>
                                  </a:lnTo>
                                  <a:lnTo>
                                    <a:pt x="5784" y="618"/>
                                  </a:lnTo>
                                  <a:lnTo>
                                    <a:pt x="5766" y="618"/>
                                  </a:lnTo>
                                  <a:lnTo>
                                    <a:pt x="5754" y="612"/>
                                  </a:lnTo>
                                  <a:lnTo>
                                    <a:pt x="5736" y="606"/>
                                  </a:lnTo>
                                  <a:lnTo>
                                    <a:pt x="5724" y="606"/>
                                  </a:lnTo>
                                  <a:lnTo>
                                    <a:pt x="5712" y="612"/>
                                  </a:lnTo>
                                  <a:lnTo>
                                    <a:pt x="5700" y="612"/>
                                  </a:lnTo>
                                  <a:lnTo>
                                    <a:pt x="5688" y="618"/>
                                  </a:lnTo>
                                  <a:lnTo>
                                    <a:pt x="5682" y="624"/>
                                  </a:lnTo>
                                  <a:lnTo>
                                    <a:pt x="5676" y="624"/>
                                  </a:lnTo>
                                  <a:lnTo>
                                    <a:pt x="5610" y="618"/>
                                  </a:lnTo>
                                  <a:lnTo>
                                    <a:pt x="5604" y="618"/>
                                  </a:lnTo>
                                  <a:lnTo>
                                    <a:pt x="5598" y="612"/>
                                  </a:lnTo>
                                  <a:lnTo>
                                    <a:pt x="5562" y="594"/>
                                  </a:lnTo>
                                  <a:lnTo>
                                    <a:pt x="5556" y="594"/>
                                  </a:lnTo>
                                  <a:lnTo>
                                    <a:pt x="5550" y="588"/>
                                  </a:lnTo>
                                  <a:lnTo>
                                    <a:pt x="5538" y="588"/>
                                  </a:lnTo>
                                  <a:lnTo>
                                    <a:pt x="5538" y="606"/>
                                  </a:lnTo>
                                  <a:lnTo>
                                    <a:pt x="5544" y="612"/>
                                  </a:lnTo>
                                  <a:lnTo>
                                    <a:pt x="5550" y="624"/>
                                  </a:lnTo>
                                  <a:lnTo>
                                    <a:pt x="5556" y="630"/>
                                  </a:lnTo>
                                  <a:lnTo>
                                    <a:pt x="5562" y="642"/>
                                  </a:lnTo>
                                  <a:lnTo>
                                    <a:pt x="5562" y="660"/>
                                  </a:lnTo>
                                  <a:lnTo>
                                    <a:pt x="5556" y="666"/>
                                  </a:lnTo>
                                  <a:lnTo>
                                    <a:pt x="5532" y="660"/>
                                  </a:lnTo>
                                  <a:lnTo>
                                    <a:pt x="5424" y="624"/>
                                  </a:lnTo>
                                  <a:lnTo>
                                    <a:pt x="5412" y="618"/>
                                  </a:lnTo>
                                  <a:lnTo>
                                    <a:pt x="5406" y="618"/>
                                  </a:lnTo>
                                  <a:lnTo>
                                    <a:pt x="5400" y="612"/>
                                  </a:lnTo>
                                  <a:lnTo>
                                    <a:pt x="5394" y="600"/>
                                  </a:lnTo>
                                  <a:lnTo>
                                    <a:pt x="5382" y="594"/>
                                  </a:lnTo>
                                  <a:lnTo>
                                    <a:pt x="5376" y="588"/>
                                  </a:lnTo>
                                  <a:lnTo>
                                    <a:pt x="5376" y="606"/>
                                  </a:lnTo>
                                  <a:lnTo>
                                    <a:pt x="5322" y="588"/>
                                  </a:lnTo>
                                  <a:lnTo>
                                    <a:pt x="5292" y="570"/>
                                  </a:lnTo>
                                  <a:lnTo>
                                    <a:pt x="5298" y="570"/>
                                  </a:lnTo>
                                  <a:lnTo>
                                    <a:pt x="5304" y="576"/>
                                  </a:lnTo>
                                  <a:lnTo>
                                    <a:pt x="5328" y="576"/>
                                  </a:lnTo>
                                  <a:lnTo>
                                    <a:pt x="5340" y="582"/>
                                  </a:lnTo>
                                  <a:lnTo>
                                    <a:pt x="5352" y="582"/>
                                  </a:lnTo>
                                  <a:lnTo>
                                    <a:pt x="5358" y="576"/>
                                  </a:lnTo>
                                  <a:lnTo>
                                    <a:pt x="5358" y="570"/>
                                  </a:lnTo>
                                  <a:lnTo>
                                    <a:pt x="5346" y="564"/>
                                  </a:lnTo>
                                  <a:lnTo>
                                    <a:pt x="5334" y="552"/>
                                  </a:lnTo>
                                  <a:lnTo>
                                    <a:pt x="5292" y="552"/>
                                  </a:lnTo>
                                  <a:lnTo>
                                    <a:pt x="5304" y="540"/>
                                  </a:lnTo>
                                  <a:lnTo>
                                    <a:pt x="5298" y="534"/>
                                  </a:lnTo>
                                  <a:lnTo>
                                    <a:pt x="5286" y="528"/>
                                  </a:lnTo>
                                  <a:lnTo>
                                    <a:pt x="5256" y="528"/>
                                  </a:lnTo>
                                  <a:lnTo>
                                    <a:pt x="5268" y="510"/>
                                  </a:lnTo>
                                  <a:lnTo>
                                    <a:pt x="5262" y="510"/>
                                  </a:lnTo>
                                  <a:lnTo>
                                    <a:pt x="5256" y="504"/>
                                  </a:lnTo>
                                  <a:lnTo>
                                    <a:pt x="5232" y="504"/>
                                  </a:lnTo>
                                  <a:lnTo>
                                    <a:pt x="5220" y="498"/>
                                  </a:lnTo>
                                  <a:lnTo>
                                    <a:pt x="5208" y="498"/>
                                  </a:lnTo>
                                  <a:lnTo>
                                    <a:pt x="5202" y="492"/>
                                  </a:lnTo>
                                  <a:lnTo>
                                    <a:pt x="5190" y="492"/>
                                  </a:lnTo>
                                  <a:lnTo>
                                    <a:pt x="5184" y="486"/>
                                  </a:lnTo>
                                  <a:lnTo>
                                    <a:pt x="5142" y="486"/>
                                  </a:lnTo>
                                  <a:lnTo>
                                    <a:pt x="5130" y="492"/>
                                  </a:lnTo>
                                  <a:lnTo>
                                    <a:pt x="5094" y="492"/>
                                  </a:lnTo>
                                  <a:lnTo>
                                    <a:pt x="5076" y="486"/>
                                  </a:lnTo>
                                  <a:lnTo>
                                    <a:pt x="5070" y="480"/>
                                  </a:lnTo>
                                  <a:lnTo>
                                    <a:pt x="5064" y="480"/>
                                  </a:lnTo>
                                  <a:lnTo>
                                    <a:pt x="5040" y="486"/>
                                  </a:lnTo>
                                  <a:lnTo>
                                    <a:pt x="5040" y="474"/>
                                  </a:lnTo>
                                  <a:lnTo>
                                    <a:pt x="4992" y="468"/>
                                  </a:lnTo>
                                  <a:lnTo>
                                    <a:pt x="4980" y="456"/>
                                  </a:lnTo>
                                  <a:lnTo>
                                    <a:pt x="4974" y="474"/>
                                  </a:lnTo>
                                  <a:lnTo>
                                    <a:pt x="4956" y="480"/>
                                  </a:lnTo>
                                  <a:lnTo>
                                    <a:pt x="4986" y="498"/>
                                  </a:lnTo>
                                  <a:lnTo>
                                    <a:pt x="5010" y="528"/>
                                  </a:lnTo>
                                  <a:lnTo>
                                    <a:pt x="4962" y="522"/>
                                  </a:lnTo>
                                  <a:lnTo>
                                    <a:pt x="4956" y="516"/>
                                  </a:lnTo>
                                  <a:lnTo>
                                    <a:pt x="4890" y="522"/>
                                  </a:lnTo>
                                  <a:lnTo>
                                    <a:pt x="4872" y="528"/>
                                  </a:lnTo>
                                  <a:lnTo>
                                    <a:pt x="4872" y="516"/>
                                  </a:lnTo>
                                  <a:lnTo>
                                    <a:pt x="4824" y="522"/>
                                  </a:lnTo>
                                  <a:lnTo>
                                    <a:pt x="4818" y="510"/>
                                  </a:lnTo>
                                  <a:lnTo>
                                    <a:pt x="4764" y="510"/>
                                  </a:lnTo>
                                  <a:lnTo>
                                    <a:pt x="4728" y="504"/>
                                  </a:lnTo>
                                  <a:lnTo>
                                    <a:pt x="4746" y="480"/>
                                  </a:lnTo>
                                  <a:lnTo>
                                    <a:pt x="4620" y="480"/>
                                  </a:lnTo>
                                  <a:lnTo>
                                    <a:pt x="4608" y="468"/>
                                  </a:lnTo>
                                  <a:lnTo>
                                    <a:pt x="4602" y="474"/>
                                  </a:lnTo>
                                  <a:lnTo>
                                    <a:pt x="4590" y="468"/>
                                  </a:lnTo>
                                  <a:lnTo>
                                    <a:pt x="4542" y="474"/>
                                  </a:lnTo>
                                  <a:lnTo>
                                    <a:pt x="4548" y="486"/>
                                  </a:lnTo>
                                  <a:lnTo>
                                    <a:pt x="4488" y="480"/>
                                  </a:lnTo>
                                  <a:lnTo>
                                    <a:pt x="4476" y="486"/>
                                  </a:lnTo>
                                  <a:lnTo>
                                    <a:pt x="4506" y="498"/>
                                  </a:lnTo>
                                  <a:lnTo>
                                    <a:pt x="4464" y="492"/>
                                  </a:lnTo>
                                  <a:lnTo>
                                    <a:pt x="4464" y="474"/>
                                  </a:lnTo>
                                  <a:lnTo>
                                    <a:pt x="4434" y="456"/>
                                  </a:lnTo>
                                  <a:lnTo>
                                    <a:pt x="4416" y="456"/>
                                  </a:lnTo>
                                  <a:lnTo>
                                    <a:pt x="4428" y="474"/>
                                  </a:lnTo>
                                  <a:lnTo>
                                    <a:pt x="4374" y="474"/>
                                  </a:lnTo>
                                  <a:lnTo>
                                    <a:pt x="4368" y="468"/>
                                  </a:lnTo>
                                  <a:lnTo>
                                    <a:pt x="4356" y="468"/>
                                  </a:lnTo>
                                  <a:lnTo>
                                    <a:pt x="4350" y="456"/>
                                  </a:lnTo>
                                  <a:lnTo>
                                    <a:pt x="4320" y="456"/>
                                  </a:lnTo>
                                  <a:lnTo>
                                    <a:pt x="4296" y="444"/>
                                  </a:lnTo>
                                  <a:lnTo>
                                    <a:pt x="4266" y="468"/>
                                  </a:lnTo>
                                  <a:lnTo>
                                    <a:pt x="4320" y="474"/>
                                  </a:lnTo>
                                  <a:lnTo>
                                    <a:pt x="4332" y="474"/>
                                  </a:lnTo>
                                  <a:lnTo>
                                    <a:pt x="4326" y="480"/>
                                  </a:lnTo>
                                  <a:lnTo>
                                    <a:pt x="4314" y="486"/>
                                  </a:lnTo>
                                  <a:lnTo>
                                    <a:pt x="4308" y="492"/>
                                  </a:lnTo>
                                  <a:lnTo>
                                    <a:pt x="4272" y="492"/>
                                  </a:lnTo>
                                  <a:lnTo>
                                    <a:pt x="4266" y="498"/>
                                  </a:lnTo>
                                  <a:lnTo>
                                    <a:pt x="4254" y="504"/>
                                  </a:lnTo>
                                  <a:lnTo>
                                    <a:pt x="4182" y="504"/>
                                  </a:lnTo>
                                  <a:lnTo>
                                    <a:pt x="4146" y="510"/>
                                  </a:lnTo>
                                  <a:lnTo>
                                    <a:pt x="4134" y="534"/>
                                  </a:lnTo>
                                  <a:lnTo>
                                    <a:pt x="4110" y="528"/>
                                  </a:lnTo>
                                  <a:lnTo>
                                    <a:pt x="4110" y="516"/>
                                  </a:lnTo>
                                  <a:lnTo>
                                    <a:pt x="4116" y="504"/>
                                  </a:lnTo>
                                  <a:lnTo>
                                    <a:pt x="4122" y="498"/>
                                  </a:lnTo>
                                  <a:lnTo>
                                    <a:pt x="4134" y="492"/>
                                  </a:lnTo>
                                  <a:lnTo>
                                    <a:pt x="4152" y="492"/>
                                  </a:lnTo>
                                  <a:lnTo>
                                    <a:pt x="4164" y="480"/>
                                  </a:lnTo>
                                  <a:lnTo>
                                    <a:pt x="4206" y="474"/>
                                  </a:lnTo>
                                  <a:lnTo>
                                    <a:pt x="4248" y="438"/>
                                  </a:lnTo>
                                  <a:lnTo>
                                    <a:pt x="4248" y="426"/>
                                  </a:lnTo>
                                  <a:lnTo>
                                    <a:pt x="4254" y="420"/>
                                  </a:lnTo>
                                  <a:lnTo>
                                    <a:pt x="4266" y="414"/>
                                  </a:lnTo>
                                  <a:lnTo>
                                    <a:pt x="4278" y="414"/>
                                  </a:lnTo>
                                  <a:lnTo>
                                    <a:pt x="4290" y="408"/>
                                  </a:lnTo>
                                  <a:lnTo>
                                    <a:pt x="4302" y="408"/>
                                  </a:lnTo>
                                  <a:lnTo>
                                    <a:pt x="4320" y="402"/>
                                  </a:lnTo>
                                  <a:lnTo>
                                    <a:pt x="4332" y="402"/>
                                  </a:lnTo>
                                  <a:lnTo>
                                    <a:pt x="4344" y="396"/>
                                  </a:lnTo>
                                  <a:lnTo>
                                    <a:pt x="4350" y="390"/>
                                  </a:lnTo>
                                  <a:lnTo>
                                    <a:pt x="4356" y="378"/>
                                  </a:lnTo>
                                  <a:lnTo>
                                    <a:pt x="4350" y="366"/>
                                  </a:lnTo>
                                  <a:lnTo>
                                    <a:pt x="4344" y="360"/>
                                  </a:lnTo>
                                  <a:lnTo>
                                    <a:pt x="4332" y="354"/>
                                  </a:lnTo>
                                  <a:lnTo>
                                    <a:pt x="4326" y="348"/>
                                  </a:lnTo>
                                  <a:lnTo>
                                    <a:pt x="4290" y="348"/>
                                  </a:lnTo>
                                  <a:lnTo>
                                    <a:pt x="4320" y="336"/>
                                  </a:lnTo>
                                  <a:lnTo>
                                    <a:pt x="4314" y="330"/>
                                  </a:lnTo>
                                  <a:lnTo>
                                    <a:pt x="4302" y="324"/>
                                  </a:lnTo>
                                  <a:lnTo>
                                    <a:pt x="4290" y="312"/>
                                  </a:lnTo>
                                  <a:lnTo>
                                    <a:pt x="4284" y="312"/>
                                  </a:lnTo>
                                  <a:lnTo>
                                    <a:pt x="4278" y="318"/>
                                  </a:lnTo>
                                  <a:lnTo>
                                    <a:pt x="4254" y="318"/>
                                  </a:lnTo>
                                  <a:lnTo>
                                    <a:pt x="4248" y="312"/>
                                  </a:lnTo>
                                  <a:lnTo>
                                    <a:pt x="4242" y="300"/>
                                  </a:lnTo>
                                  <a:lnTo>
                                    <a:pt x="4236" y="294"/>
                                  </a:lnTo>
                                  <a:lnTo>
                                    <a:pt x="4194" y="294"/>
                                  </a:lnTo>
                                  <a:lnTo>
                                    <a:pt x="4188" y="300"/>
                                  </a:lnTo>
                                  <a:lnTo>
                                    <a:pt x="4182" y="300"/>
                                  </a:lnTo>
                                  <a:lnTo>
                                    <a:pt x="4128" y="288"/>
                                  </a:lnTo>
                                  <a:lnTo>
                                    <a:pt x="3990" y="282"/>
                                  </a:lnTo>
                                  <a:lnTo>
                                    <a:pt x="3990" y="300"/>
                                  </a:lnTo>
                                  <a:lnTo>
                                    <a:pt x="3924" y="300"/>
                                  </a:lnTo>
                                  <a:lnTo>
                                    <a:pt x="3942" y="282"/>
                                  </a:lnTo>
                                  <a:lnTo>
                                    <a:pt x="3942" y="276"/>
                                  </a:lnTo>
                                  <a:lnTo>
                                    <a:pt x="3936" y="270"/>
                                  </a:lnTo>
                                  <a:lnTo>
                                    <a:pt x="3912" y="264"/>
                                  </a:lnTo>
                                  <a:lnTo>
                                    <a:pt x="3882" y="264"/>
                                  </a:lnTo>
                                  <a:lnTo>
                                    <a:pt x="3852" y="270"/>
                                  </a:lnTo>
                                  <a:lnTo>
                                    <a:pt x="3840" y="270"/>
                                  </a:lnTo>
                                  <a:lnTo>
                                    <a:pt x="3780" y="264"/>
                                  </a:lnTo>
                                  <a:lnTo>
                                    <a:pt x="3792" y="264"/>
                                  </a:lnTo>
                                  <a:lnTo>
                                    <a:pt x="3810" y="258"/>
                                  </a:lnTo>
                                  <a:lnTo>
                                    <a:pt x="3822" y="258"/>
                                  </a:lnTo>
                                  <a:lnTo>
                                    <a:pt x="3834" y="252"/>
                                  </a:lnTo>
                                  <a:lnTo>
                                    <a:pt x="3840" y="252"/>
                                  </a:lnTo>
                                  <a:lnTo>
                                    <a:pt x="3840" y="246"/>
                                  </a:lnTo>
                                  <a:lnTo>
                                    <a:pt x="3834" y="240"/>
                                  </a:lnTo>
                                  <a:lnTo>
                                    <a:pt x="3822" y="240"/>
                                  </a:lnTo>
                                  <a:lnTo>
                                    <a:pt x="3804" y="234"/>
                                  </a:lnTo>
                                  <a:lnTo>
                                    <a:pt x="3762" y="234"/>
                                  </a:lnTo>
                                  <a:lnTo>
                                    <a:pt x="3720" y="228"/>
                                  </a:lnTo>
                                  <a:lnTo>
                                    <a:pt x="3714" y="240"/>
                                  </a:lnTo>
                                  <a:lnTo>
                                    <a:pt x="3684" y="240"/>
                                  </a:lnTo>
                                  <a:lnTo>
                                    <a:pt x="3672" y="246"/>
                                  </a:lnTo>
                                  <a:lnTo>
                                    <a:pt x="3660" y="246"/>
                                  </a:lnTo>
                                  <a:lnTo>
                                    <a:pt x="3648" y="252"/>
                                  </a:lnTo>
                                  <a:lnTo>
                                    <a:pt x="3648" y="258"/>
                                  </a:lnTo>
                                  <a:lnTo>
                                    <a:pt x="3654" y="270"/>
                                  </a:lnTo>
                                  <a:lnTo>
                                    <a:pt x="3678" y="282"/>
                                  </a:lnTo>
                                  <a:lnTo>
                                    <a:pt x="3696" y="294"/>
                                  </a:lnTo>
                                  <a:lnTo>
                                    <a:pt x="3708" y="294"/>
                                  </a:lnTo>
                                  <a:lnTo>
                                    <a:pt x="3714" y="300"/>
                                  </a:lnTo>
                                  <a:lnTo>
                                    <a:pt x="3720" y="300"/>
                                  </a:lnTo>
                                  <a:lnTo>
                                    <a:pt x="3576" y="294"/>
                                  </a:lnTo>
                                  <a:lnTo>
                                    <a:pt x="3630" y="312"/>
                                  </a:lnTo>
                                  <a:lnTo>
                                    <a:pt x="3576" y="324"/>
                                  </a:lnTo>
                                  <a:lnTo>
                                    <a:pt x="3564" y="330"/>
                                  </a:lnTo>
                                  <a:lnTo>
                                    <a:pt x="3534" y="336"/>
                                  </a:lnTo>
                                  <a:lnTo>
                                    <a:pt x="3498" y="342"/>
                                  </a:lnTo>
                                  <a:lnTo>
                                    <a:pt x="3474" y="342"/>
                                  </a:lnTo>
                                  <a:lnTo>
                                    <a:pt x="3468" y="336"/>
                                  </a:lnTo>
                                  <a:lnTo>
                                    <a:pt x="3474" y="324"/>
                                  </a:lnTo>
                                  <a:lnTo>
                                    <a:pt x="3486" y="312"/>
                                  </a:lnTo>
                                  <a:lnTo>
                                    <a:pt x="3420" y="312"/>
                                  </a:lnTo>
                                  <a:lnTo>
                                    <a:pt x="3408" y="318"/>
                                  </a:lnTo>
                                  <a:lnTo>
                                    <a:pt x="3390" y="318"/>
                                  </a:lnTo>
                                  <a:lnTo>
                                    <a:pt x="3378" y="324"/>
                                  </a:lnTo>
                                  <a:lnTo>
                                    <a:pt x="3366" y="336"/>
                                  </a:lnTo>
                                  <a:lnTo>
                                    <a:pt x="3348" y="336"/>
                                  </a:lnTo>
                                  <a:lnTo>
                                    <a:pt x="3318" y="342"/>
                                  </a:lnTo>
                                  <a:lnTo>
                                    <a:pt x="3276" y="342"/>
                                  </a:lnTo>
                                  <a:lnTo>
                                    <a:pt x="3246" y="348"/>
                                  </a:lnTo>
                                  <a:lnTo>
                                    <a:pt x="3234" y="354"/>
                                  </a:lnTo>
                                  <a:lnTo>
                                    <a:pt x="3216" y="354"/>
                                  </a:lnTo>
                                  <a:lnTo>
                                    <a:pt x="3204" y="360"/>
                                  </a:lnTo>
                                  <a:lnTo>
                                    <a:pt x="3186" y="360"/>
                                  </a:lnTo>
                                  <a:lnTo>
                                    <a:pt x="3180" y="366"/>
                                  </a:lnTo>
                                  <a:lnTo>
                                    <a:pt x="3174" y="366"/>
                                  </a:lnTo>
                                  <a:lnTo>
                                    <a:pt x="3132" y="396"/>
                                  </a:lnTo>
                                  <a:lnTo>
                                    <a:pt x="3114" y="396"/>
                                  </a:lnTo>
                                  <a:lnTo>
                                    <a:pt x="3108" y="402"/>
                                  </a:lnTo>
                                  <a:lnTo>
                                    <a:pt x="3102" y="402"/>
                                  </a:lnTo>
                                  <a:lnTo>
                                    <a:pt x="3096" y="408"/>
                                  </a:lnTo>
                                  <a:lnTo>
                                    <a:pt x="3102" y="414"/>
                                  </a:lnTo>
                                  <a:lnTo>
                                    <a:pt x="3120" y="426"/>
                                  </a:lnTo>
                                  <a:lnTo>
                                    <a:pt x="3132" y="438"/>
                                  </a:lnTo>
                                  <a:lnTo>
                                    <a:pt x="3150" y="444"/>
                                  </a:lnTo>
                                  <a:lnTo>
                                    <a:pt x="3156" y="450"/>
                                  </a:lnTo>
                                  <a:lnTo>
                                    <a:pt x="3162" y="450"/>
                                  </a:lnTo>
                                  <a:lnTo>
                                    <a:pt x="3120" y="462"/>
                                  </a:lnTo>
                                  <a:lnTo>
                                    <a:pt x="3096" y="474"/>
                                  </a:lnTo>
                                  <a:lnTo>
                                    <a:pt x="2994" y="474"/>
                                  </a:lnTo>
                                  <a:lnTo>
                                    <a:pt x="2988" y="480"/>
                                  </a:lnTo>
                                  <a:lnTo>
                                    <a:pt x="2952" y="468"/>
                                  </a:lnTo>
                                  <a:lnTo>
                                    <a:pt x="2934" y="474"/>
                                  </a:lnTo>
                                  <a:lnTo>
                                    <a:pt x="2880" y="474"/>
                                  </a:lnTo>
                                  <a:lnTo>
                                    <a:pt x="2874" y="480"/>
                                  </a:lnTo>
                                  <a:lnTo>
                                    <a:pt x="2874" y="498"/>
                                  </a:lnTo>
                                  <a:lnTo>
                                    <a:pt x="2880" y="510"/>
                                  </a:lnTo>
                                  <a:lnTo>
                                    <a:pt x="2892" y="522"/>
                                  </a:lnTo>
                                  <a:lnTo>
                                    <a:pt x="2898" y="522"/>
                                  </a:lnTo>
                                  <a:lnTo>
                                    <a:pt x="2904" y="528"/>
                                  </a:lnTo>
                                  <a:lnTo>
                                    <a:pt x="2910" y="540"/>
                                  </a:lnTo>
                                  <a:lnTo>
                                    <a:pt x="2916" y="546"/>
                                  </a:lnTo>
                                  <a:lnTo>
                                    <a:pt x="2922" y="546"/>
                                  </a:lnTo>
                                  <a:lnTo>
                                    <a:pt x="2928" y="552"/>
                                  </a:lnTo>
                                  <a:lnTo>
                                    <a:pt x="2940" y="552"/>
                                  </a:lnTo>
                                  <a:lnTo>
                                    <a:pt x="2952" y="558"/>
                                  </a:lnTo>
                                  <a:lnTo>
                                    <a:pt x="2964" y="558"/>
                                  </a:lnTo>
                                  <a:lnTo>
                                    <a:pt x="2976" y="564"/>
                                  </a:lnTo>
                                  <a:lnTo>
                                    <a:pt x="2994" y="564"/>
                                  </a:lnTo>
                                  <a:lnTo>
                                    <a:pt x="3012" y="570"/>
                                  </a:lnTo>
                                  <a:lnTo>
                                    <a:pt x="3024" y="570"/>
                                  </a:lnTo>
                                  <a:lnTo>
                                    <a:pt x="3036" y="576"/>
                                  </a:lnTo>
                                  <a:lnTo>
                                    <a:pt x="3042" y="576"/>
                                  </a:lnTo>
                                  <a:lnTo>
                                    <a:pt x="3054" y="588"/>
                                  </a:lnTo>
                                  <a:lnTo>
                                    <a:pt x="3054" y="594"/>
                                  </a:lnTo>
                                  <a:lnTo>
                                    <a:pt x="3060" y="600"/>
                                  </a:lnTo>
                                  <a:lnTo>
                                    <a:pt x="3030" y="600"/>
                                  </a:lnTo>
                                  <a:lnTo>
                                    <a:pt x="3012" y="606"/>
                                  </a:lnTo>
                                  <a:lnTo>
                                    <a:pt x="3000" y="606"/>
                                  </a:lnTo>
                                  <a:lnTo>
                                    <a:pt x="2964" y="588"/>
                                  </a:lnTo>
                                  <a:lnTo>
                                    <a:pt x="2928" y="576"/>
                                  </a:lnTo>
                                  <a:lnTo>
                                    <a:pt x="2904" y="570"/>
                                  </a:lnTo>
                                  <a:lnTo>
                                    <a:pt x="2886" y="564"/>
                                  </a:lnTo>
                                  <a:lnTo>
                                    <a:pt x="2862" y="564"/>
                                  </a:lnTo>
                                  <a:lnTo>
                                    <a:pt x="2844" y="558"/>
                                  </a:lnTo>
                                  <a:lnTo>
                                    <a:pt x="2802" y="558"/>
                                  </a:lnTo>
                                  <a:lnTo>
                                    <a:pt x="2796" y="564"/>
                                  </a:lnTo>
                                  <a:lnTo>
                                    <a:pt x="2796" y="576"/>
                                  </a:lnTo>
                                  <a:lnTo>
                                    <a:pt x="2802" y="582"/>
                                  </a:lnTo>
                                  <a:lnTo>
                                    <a:pt x="2808" y="582"/>
                                  </a:lnTo>
                                  <a:lnTo>
                                    <a:pt x="2820" y="594"/>
                                  </a:lnTo>
                                  <a:lnTo>
                                    <a:pt x="2784" y="594"/>
                                  </a:lnTo>
                                  <a:lnTo>
                                    <a:pt x="2772" y="582"/>
                                  </a:lnTo>
                                  <a:lnTo>
                                    <a:pt x="2754" y="582"/>
                                  </a:lnTo>
                                  <a:lnTo>
                                    <a:pt x="2748" y="576"/>
                                  </a:lnTo>
                                  <a:lnTo>
                                    <a:pt x="2724" y="576"/>
                                  </a:lnTo>
                                  <a:lnTo>
                                    <a:pt x="2724" y="582"/>
                                  </a:lnTo>
                                  <a:lnTo>
                                    <a:pt x="2730" y="600"/>
                                  </a:lnTo>
                                  <a:lnTo>
                                    <a:pt x="2736" y="612"/>
                                  </a:lnTo>
                                  <a:lnTo>
                                    <a:pt x="2748" y="618"/>
                                  </a:lnTo>
                                  <a:lnTo>
                                    <a:pt x="2766" y="624"/>
                                  </a:lnTo>
                                  <a:lnTo>
                                    <a:pt x="2802" y="624"/>
                                  </a:lnTo>
                                  <a:lnTo>
                                    <a:pt x="2820" y="630"/>
                                  </a:lnTo>
                                  <a:lnTo>
                                    <a:pt x="2844" y="630"/>
                                  </a:lnTo>
                                  <a:lnTo>
                                    <a:pt x="2856" y="636"/>
                                  </a:lnTo>
                                  <a:lnTo>
                                    <a:pt x="2862" y="648"/>
                                  </a:lnTo>
                                  <a:lnTo>
                                    <a:pt x="2874" y="654"/>
                                  </a:lnTo>
                                  <a:lnTo>
                                    <a:pt x="2844" y="654"/>
                                  </a:lnTo>
                                  <a:lnTo>
                                    <a:pt x="2838" y="648"/>
                                  </a:lnTo>
                                  <a:lnTo>
                                    <a:pt x="2826" y="642"/>
                                  </a:lnTo>
                                  <a:lnTo>
                                    <a:pt x="2772" y="642"/>
                                  </a:lnTo>
                                  <a:lnTo>
                                    <a:pt x="2760" y="636"/>
                                  </a:lnTo>
                                  <a:lnTo>
                                    <a:pt x="2730" y="636"/>
                                  </a:lnTo>
                                  <a:lnTo>
                                    <a:pt x="2724" y="624"/>
                                  </a:lnTo>
                                  <a:lnTo>
                                    <a:pt x="2700" y="624"/>
                                  </a:lnTo>
                                  <a:lnTo>
                                    <a:pt x="2694" y="606"/>
                                  </a:lnTo>
                                  <a:lnTo>
                                    <a:pt x="2664" y="594"/>
                                  </a:lnTo>
                                  <a:lnTo>
                                    <a:pt x="2670" y="588"/>
                                  </a:lnTo>
                                  <a:lnTo>
                                    <a:pt x="2682" y="582"/>
                                  </a:lnTo>
                                  <a:lnTo>
                                    <a:pt x="2688" y="576"/>
                                  </a:lnTo>
                                  <a:lnTo>
                                    <a:pt x="2688" y="564"/>
                                  </a:lnTo>
                                  <a:lnTo>
                                    <a:pt x="2658" y="534"/>
                                  </a:lnTo>
                                  <a:lnTo>
                                    <a:pt x="2646" y="528"/>
                                  </a:lnTo>
                                  <a:lnTo>
                                    <a:pt x="2616" y="528"/>
                                  </a:lnTo>
                                  <a:lnTo>
                                    <a:pt x="2628" y="534"/>
                                  </a:lnTo>
                                  <a:lnTo>
                                    <a:pt x="2652" y="558"/>
                                  </a:lnTo>
                                  <a:lnTo>
                                    <a:pt x="2640" y="570"/>
                                  </a:lnTo>
                                  <a:lnTo>
                                    <a:pt x="2616" y="582"/>
                                  </a:lnTo>
                                  <a:lnTo>
                                    <a:pt x="2604" y="582"/>
                                  </a:lnTo>
                                  <a:lnTo>
                                    <a:pt x="2586" y="624"/>
                                  </a:lnTo>
                                  <a:lnTo>
                                    <a:pt x="2658" y="660"/>
                                  </a:lnTo>
                                  <a:lnTo>
                                    <a:pt x="2676" y="660"/>
                                  </a:lnTo>
                                  <a:lnTo>
                                    <a:pt x="2676" y="696"/>
                                  </a:lnTo>
                                  <a:lnTo>
                                    <a:pt x="2670" y="708"/>
                                  </a:lnTo>
                                  <a:lnTo>
                                    <a:pt x="2670" y="720"/>
                                  </a:lnTo>
                                  <a:lnTo>
                                    <a:pt x="2676" y="738"/>
                                  </a:lnTo>
                                  <a:lnTo>
                                    <a:pt x="2712" y="744"/>
                                  </a:lnTo>
                                  <a:lnTo>
                                    <a:pt x="2712" y="768"/>
                                  </a:lnTo>
                                  <a:lnTo>
                                    <a:pt x="2772" y="780"/>
                                  </a:lnTo>
                                  <a:lnTo>
                                    <a:pt x="2778" y="780"/>
                                  </a:lnTo>
                                  <a:lnTo>
                                    <a:pt x="2784" y="774"/>
                                  </a:lnTo>
                                  <a:lnTo>
                                    <a:pt x="2796" y="774"/>
                                  </a:lnTo>
                                  <a:lnTo>
                                    <a:pt x="2814" y="768"/>
                                  </a:lnTo>
                                  <a:lnTo>
                                    <a:pt x="2850" y="768"/>
                                  </a:lnTo>
                                  <a:lnTo>
                                    <a:pt x="2868" y="774"/>
                                  </a:lnTo>
                                  <a:lnTo>
                                    <a:pt x="2874" y="780"/>
                                  </a:lnTo>
                                  <a:lnTo>
                                    <a:pt x="2886" y="786"/>
                                  </a:lnTo>
                                  <a:lnTo>
                                    <a:pt x="2904" y="786"/>
                                  </a:lnTo>
                                  <a:lnTo>
                                    <a:pt x="2916" y="792"/>
                                  </a:lnTo>
                                  <a:lnTo>
                                    <a:pt x="2952" y="804"/>
                                  </a:lnTo>
                                  <a:lnTo>
                                    <a:pt x="2976" y="828"/>
                                  </a:lnTo>
                                  <a:lnTo>
                                    <a:pt x="2976" y="834"/>
                                  </a:lnTo>
                                  <a:lnTo>
                                    <a:pt x="2964" y="834"/>
                                  </a:lnTo>
                                  <a:lnTo>
                                    <a:pt x="2958" y="840"/>
                                  </a:lnTo>
                                  <a:lnTo>
                                    <a:pt x="2946" y="840"/>
                                  </a:lnTo>
                                  <a:lnTo>
                                    <a:pt x="2940" y="846"/>
                                  </a:lnTo>
                                  <a:lnTo>
                                    <a:pt x="2946" y="852"/>
                                  </a:lnTo>
                                  <a:lnTo>
                                    <a:pt x="2958" y="858"/>
                                  </a:lnTo>
                                  <a:lnTo>
                                    <a:pt x="2976" y="876"/>
                                  </a:lnTo>
                                  <a:lnTo>
                                    <a:pt x="3024" y="876"/>
                                  </a:lnTo>
                                  <a:lnTo>
                                    <a:pt x="3012" y="882"/>
                                  </a:lnTo>
                                  <a:lnTo>
                                    <a:pt x="3006" y="882"/>
                                  </a:lnTo>
                                  <a:lnTo>
                                    <a:pt x="2994" y="888"/>
                                  </a:lnTo>
                                  <a:lnTo>
                                    <a:pt x="2970" y="888"/>
                                  </a:lnTo>
                                  <a:lnTo>
                                    <a:pt x="2958" y="882"/>
                                  </a:lnTo>
                                  <a:lnTo>
                                    <a:pt x="2952" y="876"/>
                                  </a:lnTo>
                                  <a:lnTo>
                                    <a:pt x="2940" y="870"/>
                                  </a:lnTo>
                                  <a:lnTo>
                                    <a:pt x="2940" y="858"/>
                                  </a:lnTo>
                                  <a:lnTo>
                                    <a:pt x="2928" y="834"/>
                                  </a:lnTo>
                                  <a:lnTo>
                                    <a:pt x="2916" y="822"/>
                                  </a:lnTo>
                                  <a:lnTo>
                                    <a:pt x="2892" y="810"/>
                                  </a:lnTo>
                                  <a:lnTo>
                                    <a:pt x="2886" y="804"/>
                                  </a:lnTo>
                                  <a:lnTo>
                                    <a:pt x="2880" y="804"/>
                                  </a:lnTo>
                                  <a:lnTo>
                                    <a:pt x="2874" y="798"/>
                                  </a:lnTo>
                                  <a:lnTo>
                                    <a:pt x="2874" y="786"/>
                                  </a:lnTo>
                                  <a:lnTo>
                                    <a:pt x="2868" y="780"/>
                                  </a:lnTo>
                                  <a:lnTo>
                                    <a:pt x="2844" y="780"/>
                                  </a:lnTo>
                                  <a:lnTo>
                                    <a:pt x="2832" y="786"/>
                                  </a:lnTo>
                                  <a:lnTo>
                                    <a:pt x="2814" y="786"/>
                                  </a:lnTo>
                                  <a:lnTo>
                                    <a:pt x="2802" y="792"/>
                                  </a:lnTo>
                                  <a:lnTo>
                                    <a:pt x="2778" y="792"/>
                                  </a:lnTo>
                                  <a:lnTo>
                                    <a:pt x="2760" y="810"/>
                                  </a:lnTo>
                                  <a:lnTo>
                                    <a:pt x="2766" y="816"/>
                                  </a:lnTo>
                                  <a:lnTo>
                                    <a:pt x="2772" y="828"/>
                                  </a:lnTo>
                                  <a:lnTo>
                                    <a:pt x="2784" y="834"/>
                                  </a:lnTo>
                                  <a:lnTo>
                                    <a:pt x="2802" y="852"/>
                                  </a:lnTo>
                                  <a:lnTo>
                                    <a:pt x="2814" y="858"/>
                                  </a:lnTo>
                                  <a:lnTo>
                                    <a:pt x="2814" y="864"/>
                                  </a:lnTo>
                                  <a:lnTo>
                                    <a:pt x="2790" y="888"/>
                                  </a:lnTo>
                                  <a:lnTo>
                                    <a:pt x="2784" y="888"/>
                                  </a:lnTo>
                                  <a:lnTo>
                                    <a:pt x="2778" y="930"/>
                                  </a:lnTo>
                                  <a:lnTo>
                                    <a:pt x="2736" y="948"/>
                                  </a:lnTo>
                                  <a:lnTo>
                                    <a:pt x="2736" y="954"/>
                                  </a:lnTo>
                                  <a:lnTo>
                                    <a:pt x="2730" y="966"/>
                                  </a:lnTo>
                                  <a:lnTo>
                                    <a:pt x="2724" y="972"/>
                                  </a:lnTo>
                                  <a:lnTo>
                                    <a:pt x="2694" y="972"/>
                                  </a:lnTo>
                                  <a:lnTo>
                                    <a:pt x="2682" y="966"/>
                                  </a:lnTo>
                                  <a:lnTo>
                                    <a:pt x="2652" y="966"/>
                                  </a:lnTo>
                                  <a:lnTo>
                                    <a:pt x="2592" y="960"/>
                                  </a:lnTo>
                                  <a:lnTo>
                                    <a:pt x="2586" y="960"/>
                                  </a:lnTo>
                                  <a:lnTo>
                                    <a:pt x="2580" y="954"/>
                                  </a:lnTo>
                                  <a:lnTo>
                                    <a:pt x="2568" y="948"/>
                                  </a:lnTo>
                                  <a:lnTo>
                                    <a:pt x="2556" y="948"/>
                                  </a:lnTo>
                                  <a:lnTo>
                                    <a:pt x="2544" y="936"/>
                                  </a:lnTo>
                                  <a:lnTo>
                                    <a:pt x="2598" y="936"/>
                                  </a:lnTo>
                                  <a:lnTo>
                                    <a:pt x="2616" y="942"/>
                                  </a:lnTo>
                                  <a:lnTo>
                                    <a:pt x="2640" y="924"/>
                                  </a:lnTo>
                                  <a:lnTo>
                                    <a:pt x="2652" y="924"/>
                                  </a:lnTo>
                                  <a:lnTo>
                                    <a:pt x="2664" y="930"/>
                                  </a:lnTo>
                                  <a:lnTo>
                                    <a:pt x="2682" y="930"/>
                                  </a:lnTo>
                                  <a:lnTo>
                                    <a:pt x="2694" y="924"/>
                                  </a:lnTo>
                                  <a:lnTo>
                                    <a:pt x="2694" y="906"/>
                                  </a:lnTo>
                                  <a:lnTo>
                                    <a:pt x="2700" y="894"/>
                                  </a:lnTo>
                                  <a:lnTo>
                                    <a:pt x="2700" y="882"/>
                                  </a:lnTo>
                                  <a:lnTo>
                                    <a:pt x="2724" y="876"/>
                                  </a:lnTo>
                                  <a:lnTo>
                                    <a:pt x="2724" y="852"/>
                                  </a:lnTo>
                                  <a:lnTo>
                                    <a:pt x="2712" y="852"/>
                                  </a:lnTo>
                                  <a:lnTo>
                                    <a:pt x="2718" y="846"/>
                                  </a:lnTo>
                                  <a:lnTo>
                                    <a:pt x="2724" y="834"/>
                                  </a:lnTo>
                                  <a:lnTo>
                                    <a:pt x="2724" y="822"/>
                                  </a:lnTo>
                                  <a:lnTo>
                                    <a:pt x="2718" y="816"/>
                                  </a:lnTo>
                                  <a:lnTo>
                                    <a:pt x="2712" y="816"/>
                                  </a:lnTo>
                                  <a:lnTo>
                                    <a:pt x="2700" y="810"/>
                                  </a:lnTo>
                                  <a:lnTo>
                                    <a:pt x="2682" y="810"/>
                                  </a:lnTo>
                                  <a:lnTo>
                                    <a:pt x="2664" y="804"/>
                                  </a:lnTo>
                                  <a:lnTo>
                                    <a:pt x="2652" y="804"/>
                                  </a:lnTo>
                                  <a:lnTo>
                                    <a:pt x="2634" y="786"/>
                                  </a:lnTo>
                                  <a:lnTo>
                                    <a:pt x="2634" y="744"/>
                                  </a:lnTo>
                                  <a:lnTo>
                                    <a:pt x="2628" y="732"/>
                                  </a:lnTo>
                                  <a:lnTo>
                                    <a:pt x="2616" y="720"/>
                                  </a:lnTo>
                                  <a:lnTo>
                                    <a:pt x="2604" y="714"/>
                                  </a:lnTo>
                                  <a:lnTo>
                                    <a:pt x="2598" y="702"/>
                                  </a:lnTo>
                                  <a:lnTo>
                                    <a:pt x="2592" y="696"/>
                                  </a:lnTo>
                                  <a:lnTo>
                                    <a:pt x="2586" y="660"/>
                                  </a:lnTo>
                                  <a:lnTo>
                                    <a:pt x="2520" y="624"/>
                                  </a:lnTo>
                                  <a:lnTo>
                                    <a:pt x="2532" y="612"/>
                                  </a:lnTo>
                                  <a:lnTo>
                                    <a:pt x="2544" y="588"/>
                                  </a:lnTo>
                                  <a:lnTo>
                                    <a:pt x="2544" y="576"/>
                                  </a:lnTo>
                                  <a:lnTo>
                                    <a:pt x="2538" y="564"/>
                                  </a:lnTo>
                                  <a:lnTo>
                                    <a:pt x="2514" y="540"/>
                                  </a:lnTo>
                                  <a:lnTo>
                                    <a:pt x="2496" y="540"/>
                                  </a:lnTo>
                                  <a:lnTo>
                                    <a:pt x="2484" y="534"/>
                                  </a:lnTo>
                                  <a:lnTo>
                                    <a:pt x="2472" y="534"/>
                                  </a:lnTo>
                                  <a:lnTo>
                                    <a:pt x="2340" y="522"/>
                                  </a:lnTo>
                                  <a:lnTo>
                                    <a:pt x="2328" y="552"/>
                                  </a:lnTo>
                                  <a:lnTo>
                                    <a:pt x="2346" y="570"/>
                                  </a:lnTo>
                                  <a:lnTo>
                                    <a:pt x="2334" y="600"/>
                                  </a:lnTo>
                                  <a:lnTo>
                                    <a:pt x="2280" y="624"/>
                                  </a:lnTo>
                                  <a:lnTo>
                                    <a:pt x="2268" y="654"/>
                                  </a:lnTo>
                                  <a:lnTo>
                                    <a:pt x="2304" y="660"/>
                                  </a:lnTo>
                                  <a:lnTo>
                                    <a:pt x="2334" y="708"/>
                                  </a:lnTo>
                                  <a:lnTo>
                                    <a:pt x="2322" y="726"/>
                                  </a:lnTo>
                                  <a:lnTo>
                                    <a:pt x="2352" y="750"/>
                                  </a:lnTo>
                                  <a:lnTo>
                                    <a:pt x="2388" y="744"/>
                                  </a:lnTo>
                                  <a:lnTo>
                                    <a:pt x="2394" y="750"/>
                                  </a:lnTo>
                                  <a:lnTo>
                                    <a:pt x="2400" y="762"/>
                                  </a:lnTo>
                                  <a:lnTo>
                                    <a:pt x="2412" y="768"/>
                                  </a:lnTo>
                                  <a:lnTo>
                                    <a:pt x="2418" y="774"/>
                                  </a:lnTo>
                                  <a:lnTo>
                                    <a:pt x="2430" y="780"/>
                                  </a:lnTo>
                                  <a:lnTo>
                                    <a:pt x="2472" y="780"/>
                                  </a:lnTo>
                                  <a:lnTo>
                                    <a:pt x="2466" y="840"/>
                                  </a:lnTo>
                                  <a:lnTo>
                                    <a:pt x="2448" y="816"/>
                                  </a:lnTo>
                                  <a:lnTo>
                                    <a:pt x="2430" y="828"/>
                                  </a:lnTo>
                                  <a:lnTo>
                                    <a:pt x="2418" y="822"/>
                                  </a:lnTo>
                                  <a:lnTo>
                                    <a:pt x="2388" y="804"/>
                                  </a:lnTo>
                                  <a:lnTo>
                                    <a:pt x="2352" y="792"/>
                                  </a:lnTo>
                                  <a:lnTo>
                                    <a:pt x="2328" y="780"/>
                                  </a:lnTo>
                                  <a:lnTo>
                                    <a:pt x="2268" y="780"/>
                                  </a:lnTo>
                                  <a:lnTo>
                                    <a:pt x="2250" y="762"/>
                                  </a:lnTo>
                                  <a:lnTo>
                                    <a:pt x="2244" y="780"/>
                                  </a:lnTo>
                                  <a:lnTo>
                                    <a:pt x="2220" y="756"/>
                                  </a:lnTo>
                                  <a:lnTo>
                                    <a:pt x="2214" y="756"/>
                                  </a:lnTo>
                                  <a:lnTo>
                                    <a:pt x="2208" y="750"/>
                                  </a:lnTo>
                                  <a:lnTo>
                                    <a:pt x="2196" y="744"/>
                                  </a:lnTo>
                                  <a:lnTo>
                                    <a:pt x="2178" y="744"/>
                                  </a:lnTo>
                                  <a:lnTo>
                                    <a:pt x="2154" y="732"/>
                                  </a:lnTo>
                                  <a:lnTo>
                                    <a:pt x="2130" y="732"/>
                                  </a:lnTo>
                                  <a:lnTo>
                                    <a:pt x="2118" y="738"/>
                                  </a:lnTo>
                                  <a:lnTo>
                                    <a:pt x="2088" y="738"/>
                                  </a:lnTo>
                                  <a:lnTo>
                                    <a:pt x="2076" y="732"/>
                                  </a:lnTo>
                                  <a:lnTo>
                                    <a:pt x="2022" y="732"/>
                                  </a:lnTo>
                                  <a:lnTo>
                                    <a:pt x="2016" y="738"/>
                                  </a:lnTo>
                                  <a:lnTo>
                                    <a:pt x="2010" y="738"/>
                                  </a:lnTo>
                                  <a:lnTo>
                                    <a:pt x="2004" y="744"/>
                                  </a:lnTo>
                                  <a:lnTo>
                                    <a:pt x="2004" y="750"/>
                                  </a:lnTo>
                                  <a:lnTo>
                                    <a:pt x="2016" y="762"/>
                                  </a:lnTo>
                                  <a:lnTo>
                                    <a:pt x="2028" y="768"/>
                                  </a:lnTo>
                                  <a:lnTo>
                                    <a:pt x="2040" y="780"/>
                                  </a:lnTo>
                                  <a:lnTo>
                                    <a:pt x="2046" y="780"/>
                                  </a:lnTo>
                                  <a:lnTo>
                                    <a:pt x="2022" y="810"/>
                                  </a:lnTo>
                                  <a:lnTo>
                                    <a:pt x="2010" y="798"/>
                                  </a:lnTo>
                                  <a:lnTo>
                                    <a:pt x="2010" y="828"/>
                                  </a:lnTo>
                                  <a:lnTo>
                                    <a:pt x="1998" y="828"/>
                                  </a:lnTo>
                                  <a:lnTo>
                                    <a:pt x="1986" y="822"/>
                                  </a:lnTo>
                                  <a:lnTo>
                                    <a:pt x="1980" y="822"/>
                                  </a:lnTo>
                                  <a:lnTo>
                                    <a:pt x="1974" y="816"/>
                                  </a:lnTo>
                                  <a:lnTo>
                                    <a:pt x="1974" y="786"/>
                                  </a:lnTo>
                                  <a:lnTo>
                                    <a:pt x="1968" y="780"/>
                                  </a:lnTo>
                                  <a:lnTo>
                                    <a:pt x="1950" y="780"/>
                                  </a:lnTo>
                                  <a:lnTo>
                                    <a:pt x="1938" y="786"/>
                                  </a:lnTo>
                                  <a:lnTo>
                                    <a:pt x="1920" y="792"/>
                                  </a:lnTo>
                                  <a:lnTo>
                                    <a:pt x="1908" y="804"/>
                                  </a:lnTo>
                                  <a:lnTo>
                                    <a:pt x="1884" y="816"/>
                                  </a:lnTo>
                                  <a:lnTo>
                                    <a:pt x="1866" y="816"/>
                                  </a:lnTo>
                                  <a:lnTo>
                                    <a:pt x="1842" y="804"/>
                                  </a:lnTo>
                                  <a:lnTo>
                                    <a:pt x="1824" y="804"/>
                                  </a:lnTo>
                                  <a:lnTo>
                                    <a:pt x="1800" y="810"/>
                                  </a:lnTo>
                                  <a:lnTo>
                                    <a:pt x="1782" y="816"/>
                                  </a:lnTo>
                                  <a:lnTo>
                                    <a:pt x="1764" y="828"/>
                                  </a:lnTo>
                                  <a:lnTo>
                                    <a:pt x="1752" y="834"/>
                                  </a:lnTo>
                                  <a:lnTo>
                                    <a:pt x="1746" y="840"/>
                                  </a:lnTo>
                                  <a:lnTo>
                                    <a:pt x="1680" y="840"/>
                                  </a:lnTo>
                                  <a:lnTo>
                                    <a:pt x="1692" y="816"/>
                                  </a:lnTo>
                                  <a:lnTo>
                                    <a:pt x="1692" y="780"/>
                                  </a:lnTo>
                                  <a:lnTo>
                                    <a:pt x="1680" y="780"/>
                                  </a:lnTo>
                                  <a:lnTo>
                                    <a:pt x="1668" y="786"/>
                                  </a:lnTo>
                                  <a:lnTo>
                                    <a:pt x="1650" y="792"/>
                                  </a:lnTo>
                                  <a:lnTo>
                                    <a:pt x="1638" y="792"/>
                                  </a:lnTo>
                                  <a:lnTo>
                                    <a:pt x="1626" y="804"/>
                                  </a:lnTo>
                                  <a:lnTo>
                                    <a:pt x="1626" y="816"/>
                                  </a:lnTo>
                                  <a:lnTo>
                                    <a:pt x="1632" y="822"/>
                                  </a:lnTo>
                                  <a:lnTo>
                                    <a:pt x="1632" y="828"/>
                                  </a:lnTo>
                                  <a:lnTo>
                                    <a:pt x="1608" y="834"/>
                                  </a:lnTo>
                                  <a:lnTo>
                                    <a:pt x="1608" y="810"/>
                                  </a:lnTo>
                                  <a:lnTo>
                                    <a:pt x="1584" y="816"/>
                                  </a:lnTo>
                                  <a:lnTo>
                                    <a:pt x="1530" y="822"/>
                                  </a:lnTo>
                                  <a:lnTo>
                                    <a:pt x="1488" y="852"/>
                                  </a:lnTo>
                                  <a:lnTo>
                                    <a:pt x="1440" y="858"/>
                                  </a:lnTo>
                                  <a:lnTo>
                                    <a:pt x="1452" y="876"/>
                                  </a:lnTo>
                                  <a:lnTo>
                                    <a:pt x="1440" y="876"/>
                                  </a:lnTo>
                                  <a:lnTo>
                                    <a:pt x="1428" y="870"/>
                                  </a:lnTo>
                                  <a:lnTo>
                                    <a:pt x="1422" y="870"/>
                                  </a:lnTo>
                                  <a:lnTo>
                                    <a:pt x="1410" y="876"/>
                                  </a:lnTo>
                                  <a:lnTo>
                                    <a:pt x="1404" y="882"/>
                                  </a:lnTo>
                                  <a:lnTo>
                                    <a:pt x="1404" y="924"/>
                                  </a:lnTo>
                                  <a:lnTo>
                                    <a:pt x="1332" y="930"/>
                                  </a:lnTo>
                                  <a:lnTo>
                                    <a:pt x="1326" y="924"/>
                                  </a:lnTo>
                                  <a:lnTo>
                                    <a:pt x="1314" y="918"/>
                                  </a:lnTo>
                                  <a:lnTo>
                                    <a:pt x="1308" y="912"/>
                                  </a:lnTo>
                                  <a:lnTo>
                                    <a:pt x="1266" y="912"/>
                                  </a:lnTo>
                                  <a:lnTo>
                                    <a:pt x="1260" y="906"/>
                                  </a:lnTo>
                                  <a:lnTo>
                                    <a:pt x="1260" y="876"/>
                                  </a:lnTo>
                                  <a:lnTo>
                                    <a:pt x="1266" y="870"/>
                                  </a:lnTo>
                                  <a:lnTo>
                                    <a:pt x="1266" y="864"/>
                                  </a:lnTo>
                                  <a:lnTo>
                                    <a:pt x="1272" y="858"/>
                                  </a:lnTo>
                                  <a:lnTo>
                                    <a:pt x="1284" y="864"/>
                                  </a:lnTo>
                                  <a:lnTo>
                                    <a:pt x="1344" y="864"/>
                                  </a:lnTo>
                                  <a:lnTo>
                                    <a:pt x="1332" y="858"/>
                                  </a:lnTo>
                                  <a:lnTo>
                                    <a:pt x="1326" y="846"/>
                                  </a:lnTo>
                                  <a:lnTo>
                                    <a:pt x="1314" y="840"/>
                                  </a:lnTo>
                                  <a:lnTo>
                                    <a:pt x="1302" y="828"/>
                                  </a:lnTo>
                                  <a:lnTo>
                                    <a:pt x="1290" y="822"/>
                                  </a:lnTo>
                                  <a:lnTo>
                                    <a:pt x="1278" y="810"/>
                                  </a:lnTo>
                                  <a:lnTo>
                                    <a:pt x="1152" y="810"/>
                                  </a:lnTo>
                                  <a:lnTo>
                                    <a:pt x="1164" y="822"/>
                                  </a:lnTo>
                                  <a:lnTo>
                                    <a:pt x="1188" y="822"/>
                                  </a:lnTo>
                                  <a:lnTo>
                                    <a:pt x="1200" y="828"/>
                                  </a:lnTo>
                                  <a:lnTo>
                                    <a:pt x="1200" y="846"/>
                                  </a:lnTo>
                                  <a:lnTo>
                                    <a:pt x="1194" y="864"/>
                                  </a:lnTo>
                                  <a:lnTo>
                                    <a:pt x="1194" y="876"/>
                                  </a:lnTo>
                                  <a:lnTo>
                                    <a:pt x="1188" y="894"/>
                                  </a:lnTo>
                                  <a:lnTo>
                                    <a:pt x="1188" y="918"/>
                                  </a:lnTo>
                                  <a:lnTo>
                                    <a:pt x="1194" y="918"/>
                                  </a:lnTo>
                                  <a:lnTo>
                                    <a:pt x="1206" y="924"/>
                                  </a:lnTo>
                                  <a:lnTo>
                                    <a:pt x="1230" y="924"/>
                                  </a:lnTo>
                                  <a:lnTo>
                                    <a:pt x="1236" y="930"/>
                                  </a:lnTo>
                                  <a:lnTo>
                                    <a:pt x="1242" y="930"/>
                                  </a:lnTo>
                                  <a:lnTo>
                                    <a:pt x="1236" y="966"/>
                                  </a:lnTo>
                                  <a:lnTo>
                                    <a:pt x="1248" y="996"/>
                                  </a:lnTo>
                                  <a:lnTo>
                                    <a:pt x="1212" y="972"/>
                                  </a:lnTo>
                                  <a:lnTo>
                                    <a:pt x="1194" y="996"/>
                                  </a:lnTo>
                                  <a:lnTo>
                                    <a:pt x="1188" y="966"/>
                                  </a:lnTo>
                                  <a:lnTo>
                                    <a:pt x="1116" y="948"/>
                                  </a:lnTo>
                                  <a:lnTo>
                                    <a:pt x="1086" y="984"/>
                                  </a:lnTo>
                                  <a:lnTo>
                                    <a:pt x="1062" y="984"/>
                                  </a:lnTo>
                                  <a:lnTo>
                                    <a:pt x="1056" y="996"/>
                                  </a:lnTo>
                                  <a:lnTo>
                                    <a:pt x="1044" y="1002"/>
                                  </a:lnTo>
                                  <a:lnTo>
                                    <a:pt x="1038" y="1008"/>
                                  </a:lnTo>
                                  <a:lnTo>
                                    <a:pt x="1026" y="1014"/>
                                  </a:lnTo>
                                  <a:lnTo>
                                    <a:pt x="1014" y="1014"/>
                                  </a:lnTo>
                                  <a:lnTo>
                                    <a:pt x="1002" y="1020"/>
                                  </a:lnTo>
                                  <a:lnTo>
                                    <a:pt x="1002" y="1032"/>
                                  </a:lnTo>
                                  <a:lnTo>
                                    <a:pt x="1008" y="1038"/>
                                  </a:lnTo>
                                  <a:lnTo>
                                    <a:pt x="1020" y="1044"/>
                                  </a:lnTo>
                                  <a:lnTo>
                                    <a:pt x="1032" y="1056"/>
                                  </a:lnTo>
                                  <a:lnTo>
                                    <a:pt x="1044" y="1062"/>
                                  </a:lnTo>
                                  <a:lnTo>
                                    <a:pt x="1050" y="1068"/>
                                  </a:lnTo>
                                  <a:lnTo>
                                    <a:pt x="1062" y="1074"/>
                                  </a:lnTo>
                                  <a:lnTo>
                                    <a:pt x="1080" y="1104"/>
                                  </a:lnTo>
                                  <a:lnTo>
                                    <a:pt x="1050" y="1086"/>
                                  </a:lnTo>
                                  <a:lnTo>
                                    <a:pt x="1038" y="1092"/>
                                  </a:lnTo>
                                  <a:lnTo>
                                    <a:pt x="1032" y="1098"/>
                                  </a:lnTo>
                                  <a:lnTo>
                                    <a:pt x="1020" y="1098"/>
                                  </a:lnTo>
                                  <a:lnTo>
                                    <a:pt x="1008" y="1092"/>
                                  </a:lnTo>
                                  <a:lnTo>
                                    <a:pt x="996" y="1092"/>
                                  </a:lnTo>
                                  <a:lnTo>
                                    <a:pt x="978" y="1086"/>
                                  </a:lnTo>
                                  <a:lnTo>
                                    <a:pt x="966" y="1080"/>
                                  </a:lnTo>
                                  <a:lnTo>
                                    <a:pt x="948" y="1080"/>
                                  </a:lnTo>
                                  <a:lnTo>
                                    <a:pt x="936" y="1074"/>
                                  </a:lnTo>
                                  <a:lnTo>
                                    <a:pt x="924" y="1074"/>
                                  </a:lnTo>
                                  <a:lnTo>
                                    <a:pt x="918" y="1068"/>
                                  </a:lnTo>
                                  <a:lnTo>
                                    <a:pt x="918" y="1056"/>
                                  </a:lnTo>
                                  <a:lnTo>
                                    <a:pt x="906" y="1050"/>
                                  </a:lnTo>
                                  <a:lnTo>
                                    <a:pt x="888" y="1050"/>
                                  </a:lnTo>
                                  <a:lnTo>
                                    <a:pt x="864" y="1062"/>
                                  </a:lnTo>
                                  <a:lnTo>
                                    <a:pt x="858" y="1068"/>
                                  </a:lnTo>
                                  <a:lnTo>
                                    <a:pt x="840" y="1068"/>
                                  </a:lnTo>
                                  <a:lnTo>
                                    <a:pt x="882" y="1104"/>
                                  </a:lnTo>
                                  <a:lnTo>
                                    <a:pt x="900" y="1104"/>
                                  </a:lnTo>
                                  <a:lnTo>
                                    <a:pt x="912" y="1110"/>
                                  </a:lnTo>
                                  <a:lnTo>
                                    <a:pt x="924" y="1110"/>
                                  </a:lnTo>
                                  <a:lnTo>
                                    <a:pt x="936" y="1116"/>
                                  </a:lnTo>
                                  <a:lnTo>
                                    <a:pt x="942" y="1116"/>
                                  </a:lnTo>
                                  <a:lnTo>
                                    <a:pt x="942" y="1122"/>
                                  </a:lnTo>
                                  <a:lnTo>
                                    <a:pt x="936" y="1134"/>
                                  </a:lnTo>
                                  <a:lnTo>
                                    <a:pt x="924" y="1140"/>
                                  </a:lnTo>
                                  <a:lnTo>
                                    <a:pt x="918" y="1146"/>
                                  </a:lnTo>
                                  <a:lnTo>
                                    <a:pt x="852" y="1128"/>
                                  </a:lnTo>
                                  <a:lnTo>
                                    <a:pt x="840" y="1122"/>
                                  </a:lnTo>
                                  <a:lnTo>
                                    <a:pt x="834" y="1116"/>
                                  </a:lnTo>
                                  <a:lnTo>
                                    <a:pt x="822" y="1110"/>
                                  </a:lnTo>
                                  <a:lnTo>
                                    <a:pt x="762" y="1110"/>
                                  </a:lnTo>
                                  <a:lnTo>
                                    <a:pt x="756" y="1104"/>
                                  </a:lnTo>
                                  <a:lnTo>
                                    <a:pt x="756" y="1056"/>
                                  </a:lnTo>
                                  <a:lnTo>
                                    <a:pt x="738" y="1044"/>
                                  </a:lnTo>
                                  <a:lnTo>
                                    <a:pt x="750" y="1032"/>
                                  </a:lnTo>
                                  <a:lnTo>
                                    <a:pt x="756" y="1020"/>
                                  </a:lnTo>
                                  <a:lnTo>
                                    <a:pt x="756" y="1002"/>
                                  </a:lnTo>
                                  <a:lnTo>
                                    <a:pt x="738" y="990"/>
                                  </a:lnTo>
                                  <a:lnTo>
                                    <a:pt x="702" y="978"/>
                                  </a:lnTo>
                                  <a:lnTo>
                                    <a:pt x="672" y="972"/>
                                  </a:lnTo>
                                  <a:lnTo>
                                    <a:pt x="660" y="966"/>
                                  </a:lnTo>
                                  <a:lnTo>
                                    <a:pt x="630" y="948"/>
                                  </a:lnTo>
                                  <a:lnTo>
                                    <a:pt x="606" y="930"/>
                                  </a:lnTo>
                                  <a:lnTo>
                                    <a:pt x="594" y="912"/>
                                  </a:lnTo>
                                  <a:lnTo>
                                    <a:pt x="630" y="912"/>
                                  </a:lnTo>
                                  <a:lnTo>
                                    <a:pt x="630" y="924"/>
                                  </a:lnTo>
                                  <a:lnTo>
                                    <a:pt x="642" y="924"/>
                                  </a:lnTo>
                                  <a:lnTo>
                                    <a:pt x="654" y="930"/>
                                  </a:lnTo>
                                  <a:lnTo>
                                    <a:pt x="672" y="930"/>
                                  </a:lnTo>
                                  <a:lnTo>
                                    <a:pt x="690" y="936"/>
                                  </a:lnTo>
                                  <a:lnTo>
                                    <a:pt x="720" y="936"/>
                                  </a:lnTo>
                                  <a:lnTo>
                                    <a:pt x="732" y="942"/>
                                  </a:lnTo>
                                  <a:lnTo>
                                    <a:pt x="738" y="954"/>
                                  </a:lnTo>
                                  <a:lnTo>
                                    <a:pt x="762" y="966"/>
                                  </a:lnTo>
                                  <a:lnTo>
                                    <a:pt x="816" y="966"/>
                                  </a:lnTo>
                                  <a:lnTo>
                                    <a:pt x="846" y="972"/>
                                  </a:lnTo>
                                  <a:lnTo>
                                    <a:pt x="858" y="972"/>
                                  </a:lnTo>
                                  <a:lnTo>
                                    <a:pt x="870" y="978"/>
                                  </a:lnTo>
                                  <a:lnTo>
                                    <a:pt x="894" y="984"/>
                                  </a:lnTo>
                                  <a:lnTo>
                                    <a:pt x="930" y="990"/>
                                  </a:lnTo>
                                  <a:lnTo>
                                    <a:pt x="978" y="984"/>
                                  </a:lnTo>
                                  <a:lnTo>
                                    <a:pt x="1026" y="972"/>
                                  </a:lnTo>
                                  <a:lnTo>
                                    <a:pt x="1062" y="954"/>
                                  </a:lnTo>
                                  <a:lnTo>
                                    <a:pt x="1080" y="936"/>
                                  </a:lnTo>
                                  <a:lnTo>
                                    <a:pt x="1074" y="912"/>
                                  </a:lnTo>
                                  <a:lnTo>
                                    <a:pt x="1032" y="870"/>
                                  </a:lnTo>
                                  <a:lnTo>
                                    <a:pt x="1014" y="858"/>
                                  </a:lnTo>
                                  <a:lnTo>
                                    <a:pt x="996" y="852"/>
                                  </a:lnTo>
                                  <a:lnTo>
                                    <a:pt x="948" y="840"/>
                                  </a:lnTo>
                                  <a:lnTo>
                                    <a:pt x="900" y="822"/>
                                  </a:lnTo>
                                  <a:lnTo>
                                    <a:pt x="828" y="798"/>
                                  </a:lnTo>
                                  <a:lnTo>
                                    <a:pt x="792" y="780"/>
                                  </a:lnTo>
                                  <a:lnTo>
                                    <a:pt x="756" y="774"/>
                                  </a:lnTo>
                                  <a:lnTo>
                                    <a:pt x="624" y="774"/>
                                  </a:lnTo>
                                  <a:lnTo>
                                    <a:pt x="612" y="756"/>
                                  </a:lnTo>
                                  <a:lnTo>
                                    <a:pt x="588" y="762"/>
                                  </a:lnTo>
                                  <a:lnTo>
                                    <a:pt x="552" y="744"/>
                                  </a:lnTo>
                                  <a:lnTo>
                                    <a:pt x="588" y="738"/>
                                  </a:lnTo>
                                  <a:lnTo>
                                    <a:pt x="606" y="726"/>
                                  </a:lnTo>
                                  <a:lnTo>
                                    <a:pt x="600" y="726"/>
                                  </a:lnTo>
                                  <a:lnTo>
                                    <a:pt x="594" y="720"/>
                                  </a:lnTo>
                                  <a:lnTo>
                                    <a:pt x="582" y="720"/>
                                  </a:lnTo>
                                  <a:lnTo>
                                    <a:pt x="564" y="714"/>
                                  </a:lnTo>
                                  <a:lnTo>
                                    <a:pt x="546" y="714"/>
                                  </a:lnTo>
                                  <a:lnTo>
                                    <a:pt x="534" y="708"/>
                                  </a:lnTo>
                                  <a:lnTo>
                                    <a:pt x="522" y="720"/>
                                  </a:lnTo>
                                  <a:lnTo>
                                    <a:pt x="522" y="726"/>
                                  </a:lnTo>
                                  <a:lnTo>
                                    <a:pt x="516" y="732"/>
                                  </a:lnTo>
                                  <a:lnTo>
                                    <a:pt x="498" y="732"/>
                                  </a:lnTo>
                                  <a:lnTo>
                                    <a:pt x="486" y="744"/>
                                  </a:lnTo>
                                  <a:lnTo>
                                    <a:pt x="450" y="744"/>
                                  </a:lnTo>
                                  <a:lnTo>
                                    <a:pt x="444" y="756"/>
                                  </a:lnTo>
                                  <a:lnTo>
                                    <a:pt x="420" y="762"/>
                                  </a:lnTo>
                                  <a:lnTo>
                                    <a:pt x="420" y="768"/>
                                  </a:lnTo>
                                  <a:lnTo>
                                    <a:pt x="414" y="780"/>
                                  </a:lnTo>
                                  <a:lnTo>
                                    <a:pt x="390" y="780"/>
                                  </a:lnTo>
                                  <a:lnTo>
                                    <a:pt x="384" y="792"/>
                                  </a:lnTo>
                                  <a:lnTo>
                                    <a:pt x="396" y="804"/>
                                  </a:lnTo>
                                  <a:lnTo>
                                    <a:pt x="396" y="810"/>
                                  </a:lnTo>
                                  <a:lnTo>
                                    <a:pt x="378" y="810"/>
                                  </a:lnTo>
                                  <a:lnTo>
                                    <a:pt x="378" y="822"/>
                                  </a:lnTo>
                                  <a:lnTo>
                                    <a:pt x="384" y="834"/>
                                  </a:lnTo>
                                  <a:lnTo>
                                    <a:pt x="384" y="840"/>
                                  </a:lnTo>
                                  <a:lnTo>
                                    <a:pt x="390" y="846"/>
                                  </a:lnTo>
                                  <a:lnTo>
                                    <a:pt x="396" y="846"/>
                                  </a:lnTo>
                                  <a:lnTo>
                                    <a:pt x="402" y="840"/>
                                  </a:lnTo>
                                  <a:lnTo>
                                    <a:pt x="420" y="840"/>
                                  </a:lnTo>
                                  <a:lnTo>
                                    <a:pt x="468" y="888"/>
                                  </a:lnTo>
                                  <a:lnTo>
                                    <a:pt x="468" y="900"/>
                                  </a:lnTo>
                                  <a:lnTo>
                                    <a:pt x="462" y="900"/>
                                  </a:lnTo>
                                  <a:lnTo>
                                    <a:pt x="450" y="906"/>
                                  </a:lnTo>
                                  <a:lnTo>
                                    <a:pt x="444" y="906"/>
                                  </a:lnTo>
                                  <a:lnTo>
                                    <a:pt x="444" y="918"/>
                                  </a:lnTo>
                                  <a:lnTo>
                                    <a:pt x="438" y="918"/>
                                  </a:lnTo>
                                  <a:lnTo>
                                    <a:pt x="426" y="924"/>
                                  </a:lnTo>
                                  <a:lnTo>
                                    <a:pt x="420" y="930"/>
                                  </a:lnTo>
                                  <a:lnTo>
                                    <a:pt x="438" y="948"/>
                                  </a:lnTo>
                                  <a:lnTo>
                                    <a:pt x="450" y="954"/>
                                  </a:lnTo>
                                  <a:lnTo>
                                    <a:pt x="456" y="966"/>
                                  </a:lnTo>
                                  <a:lnTo>
                                    <a:pt x="468" y="972"/>
                                  </a:lnTo>
                                  <a:lnTo>
                                    <a:pt x="492" y="996"/>
                                  </a:lnTo>
                                  <a:lnTo>
                                    <a:pt x="504" y="1002"/>
                                  </a:lnTo>
                                  <a:lnTo>
                                    <a:pt x="510" y="1008"/>
                                  </a:lnTo>
                                  <a:lnTo>
                                    <a:pt x="510" y="1014"/>
                                  </a:lnTo>
                                  <a:lnTo>
                                    <a:pt x="504" y="1020"/>
                                  </a:lnTo>
                                  <a:lnTo>
                                    <a:pt x="492" y="1020"/>
                                  </a:lnTo>
                                  <a:lnTo>
                                    <a:pt x="480" y="1014"/>
                                  </a:lnTo>
                                  <a:lnTo>
                                    <a:pt x="474" y="1014"/>
                                  </a:lnTo>
                                  <a:lnTo>
                                    <a:pt x="468" y="1044"/>
                                  </a:lnTo>
                                  <a:lnTo>
                                    <a:pt x="480" y="1056"/>
                                  </a:lnTo>
                                  <a:lnTo>
                                    <a:pt x="480" y="1068"/>
                                  </a:lnTo>
                                  <a:lnTo>
                                    <a:pt x="492" y="1068"/>
                                  </a:lnTo>
                                  <a:lnTo>
                                    <a:pt x="498" y="1074"/>
                                  </a:lnTo>
                                  <a:lnTo>
                                    <a:pt x="504" y="1074"/>
                                  </a:lnTo>
                                  <a:lnTo>
                                    <a:pt x="510" y="1080"/>
                                  </a:lnTo>
                                  <a:lnTo>
                                    <a:pt x="510" y="1086"/>
                                  </a:lnTo>
                                  <a:lnTo>
                                    <a:pt x="504" y="1092"/>
                                  </a:lnTo>
                                  <a:lnTo>
                                    <a:pt x="498" y="1104"/>
                                  </a:lnTo>
                                  <a:lnTo>
                                    <a:pt x="522" y="1110"/>
                                  </a:lnTo>
                                  <a:lnTo>
                                    <a:pt x="534" y="1116"/>
                                  </a:lnTo>
                                  <a:lnTo>
                                    <a:pt x="540" y="1122"/>
                                  </a:lnTo>
                                  <a:lnTo>
                                    <a:pt x="540" y="1128"/>
                                  </a:lnTo>
                                  <a:lnTo>
                                    <a:pt x="516" y="1152"/>
                                  </a:lnTo>
                                  <a:lnTo>
                                    <a:pt x="510" y="1152"/>
                                  </a:lnTo>
                                  <a:lnTo>
                                    <a:pt x="582" y="1188"/>
                                  </a:lnTo>
                                  <a:lnTo>
                                    <a:pt x="588" y="1200"/>
                                  </a:lnTo>
                                  <a:lnTo>
                                    <a:pt x="594" y="1206"/>
                                  </a:lnTo>
                                  <a:lnTo>
                                    <a:pt x="600" y="1218"/>
                                  </a:lnTo>
                                  <a:lnTo>
                                    <a:pt x="600" y="1230"/>
                                  </a:lnTo>
                                  <a:lnTo>
                                    <a:pt x="594" y="1236"/>
                                  </a:lnTo>
                                  <a:lnTo>
                                    <a:pt x="588" y="1248"/>
                                  </a:lnTo>
                                  <a:lnTo>
                                    <a:pt x="552" y="1284"/>
                                  </a:lnTo>
                                  <a:lnTo>
                                    <a:pt x="546" y="1284"/>
                                  </a:lnTo>
                                  <a:lnTo>
                                    <a:pt x="486" y="1344"/>
                                  </a:lnTo>
                                  <a:lnTo>
                                    <a:pt x="426" y="1374"/>
                                  </a:lnTo>
                                  <a:lnTo>
                                    <a:pt x="432" y="1386"/>
                                  </a:lnTo>
                                  <a:lnTo>
                                    <a:pt x="462" y="1368"/>
                                  </a:lnTo>
                                  <a:lnTo>
                                    <a:pt x="468" y="1386"/>
                                  </a:lnTo>
                                  <a:lnTo>
                                    <a:pt x="480" y="1398"/>
                                  </a:lnTo>
                                  <a:lnTo>
                                    <a:pt x="492" y="1404"/>
                                  </a:lnTo>
                                  <a:lnTo>
                                    <a:pt x="498" y="1410"/>
                                  </a:lnTo>
                                  <a:lnTo>
                                    <a:pt x="546" y="1410"/>
                                  </a:lnTo>
                                  <a:lnTo>
                                    <a:pt x="558" y="1428"/>
                                  </a:lnTo>
                                  <a:lnTo>
                                    <a:pt x="546" y="1428"/>
                                  </a:lnTo>
                                  <a:lnTo>
                                    <a:pt x="534" y="1422"/>
                                  </a:lnTo>
                                  <a:lnTo>
                                    <a:pt x="504" y="1422"/>
                                  </a:lnTo>
                                  <a:lnTo>
                                    <a:pt x="492" y="1434"/>
                                  </a:lnTo>
                                  <a:lnTo>
                                    <a:pt x="492" y="1440"/>
                                  </a:lnTo>
                                  <a:lnTo>
                                    <a:pt x="456" y="1440"/>
                                  </a:lnTo>
                                  <a:lnTo>
                                    <a:pt x="450" y="1470"/>
                                  </a:lnTo>
                                  <a:lnTo>
                                    <a:pt x="438" y="1470"/>
                                  </a:lnTo>
                                  <a:lnTo>
                                    <a:pt x="432" y="1482"/>
                                  </a:lnTo>
                                  <a:lnTo>
                                    <a:pt x="438" y="1494"/>
                                  </a:lnTo>
                                  <a:lnTo>
                                    <a:pt x="432" y="1500"/>
                                  </a:lnTo>
                                  <a:lnTo>
                                    <a:pt x="426" y="1500"/>
                                  </a:lnTo>
                                  <a:lnTo>
                                    <a:pt x="414" y="1512"/>
                                  </a:lnTo>
                                  <a:lnTo>
                                    <a:pt x="414" y="1530"/>
                                  </a:lnTo>
                                  <a:lnTo>
                                    <a:pt x="432" y="1536"/>
                                  </a:lnTo>
                                  <a:lnTo>
                                    <a:pt x="420" y="1560"/>
                                  </a:lnTo>
                                  <a:lnTo>
                                    <a:pt x="432" y="1566"/>
                                  </a:lnTo>
                                  <a:lnTo>
                                    <a:pt x="444" y="1584"/>
                                  </a:lnTo>
                                  <a:lnTo>
                                    <a:pt x="426" y="1596"/>
                                  </a:lnTo>
                                  <a:lnTo>
                                    <a:pt x="426" y="1608"/>
                                  </a:lnTo>
                                  <a:lnTo>
                                    <a:pt x="432" y="1608"/>
                                  </a:lnTo>
                                  <a:lnTo>
                                    <a:pt x="444" y="1620"/>
                                  </a:lnTo>
                                  <a:lnTo>
                                    <a:pt x="456" y="1626"/>
                                  </a:lnTo>
                                  <a:lnTo>
                                    <a:pt x="462" y="1632"/>
                                  </a:lnTo>
                                  <a:lnTo>
                                    <a:pt x="462" y="1638"/>
                                  </a:lnTo>
                                  <a:lnTo>
                                    <a:pt x="444" y="1638"/>
                                  </a:lnTo>
                                  <a:lnTo>
                                    <a:pt x="438" y="1656"/>
                                  </a:lnTo>
                                  <a:lnTo>
                                    <a:pt x="462" y="1662"/>
                                  </a:lnTo>
                                  <a:lnTo>
                                    <a:pt x="468" y="1668"/>
                                  </a:lnTo>
                                  <a:lnTo>
                                    <a:pt x="474" y="1680"/>
                                  </a:lnTo>
                                  <a:lnTo>
                                    <a:pt x="486" y="1692"/>
                                  </a:lnTo>
                                  <a:lnTo>
                                    <a:pt x="486" y="1716"/>
                                  </a:lnTo>
                                  <a:lnTo>
                                    <a:pt x="510" y="1716"/>
                                  </a:lnTo>
                                  <a:lnTo>
                                    <a:pt x="516" y="1722"/>
                                  </a:lnTo>
                                  <a:lnTo>
                                    <a:pt x="516" y="1728"/>
                                  </a:lnTo>
                                  <a:lnTo>
                                    <a:pt x="528" y="1722"/>
                                  </a:lnTo>
                                  <a:lnTo>
                                    <a:pt x="564" y="1728"/>
                                  </a:lnTo>
                                  <a:lnTo>
                                    <a:pt x="570" y="1746"/>
                                  </a:lnTo>
                                  <a:lnTo>
                                    <a:pt x="600" y="1728"/>
                                  </a:lnTo>
                                  <a:lnTo>
                                    <a:pt x="606" y="1728"/>
                                  </a:lnTo>
                                  <a:lnTo>
                                    <a:pt x="612" y="1734"/>
                                  </a:lnTo>
                                  <a:lnTo>
                                    <a:pt x="648" y="1752"/>
                                  </a:lnTo>
                                  <a:lnTo>
                                    <a:pt x="654" y="1758"/>
                                  </a:lnTo>
                                  <a:lnTo>
                                    <a:pt x="654" y="1770"/>
                                  </a:lnTo>
                                  <a:lnTo>
                                    <a:pt x="648" y="1776"/>
                                  </a:lnTo>
                                  <a:lnTo>
                                    <a:pt x="660" y="1794"/>
                                  </a:lnTo>
                                  <a:lnTo>
                                    <a:pt x="654" y="1812"/>
                                  </a:lnTo>
                                  <a:lnTo>
                                    <a:pt x="660" y="1818"/>
                                  </a:lnTo>
                                  <a:lnTo>
                                    <a:pt x="672" y="1824"/>
                                  </a:lnTo>
                                  <a:lnTo>
                                    <a:pt x="690" y="1842"/>
                                  </a:lnTo>
                                  <a:lnTo>
                                    <a:pt x="690" y="1854"/>
                                  </a:lnTo>
                                  <a:lnTo>
                                    <a:pt x="720" y="1866"/>
                                  </a:lnTo>
                                  <a:lnTo>
                                    <a:pt x="720" y="1890"/>
                                  </a:lnTo>
                                  <a:lnTo>
                                    <a:pt x="756" y="1890"/>
                                  </a:lnTo>
                                  <a:lnTo>
                                    <a:pt x="762" y="1896"/>
                                  </a:lnTo>
                                  <a:lnTo>
                                    <a:pt x="768" y="1896"/>
                                  </a:lnTo>
                                  <a:lnTo>
                                    <a:pt x="768" y="1902"/>
                                  </a:lnTo>
                                  <a:lnTo>
                                    <a:pt x="762" y="1908"/>
                                  </a:lnTo>
                                  <a:lnTo>
                                    <a:pt x="786" y="1920"/>
                                  </a:lnTo>
                                  <a:lnTo>
                                    <a:pt x="774" y="1926"/>
                                  </a:lnTo>
                                  <a:lnTo>
                                    <a:pt x="768" y="1938"/>
                                  </a:lnTo>
                                  <a:lnTo>
                                    <a:pt x="744" y="1950"/>
                                  </a:lnTo>
                                  <a:lnTo>
                                    <a:pt x="738" y="1950"/>
                                  </a:lnTo>
                                  <a:lnTo>
                                    <a:pt x="732" y="1944"/>
                                  </a:lnTo>
                                  <a:lnTo>
                                    <a:pt x="726" y="1944"/>
                                  </a:lnTo>
                                  <a:lnTo>
                                    <a:pt x="726" y="1938"/>
                                  </a:lnTo>
                                  <a:lnTo>
                                    <a:pt x="702" y="1938"/>
                                  </a:lnTo>
                                  <a:lnTo>
                                    <a:pt x="696" y="1944"/>
                                  </a:lnTo>
                                  <a:lnTo>
                                    <a:pt x="696" y="1950"/>
                                  </a:lnTo>
                                  <a:lnTo>
                                    <a:pt x="720" y="1974"/>
                                  </a:lnTo>
                                  <a:lnTo>
                                    <a:pt x="720" y="1992"/>
                                  </a:lnTo>
                                  <a:lnTo>
                                    <a:pt x="726" y="1998"/>
                                  </a:lnTo>
                                  <a:lnTo>
                                    <a:pt x="732" y="2010"/>
                                  </a:lnTo>
                                  <a:lnTo>
                                    <a:pt x="732" y="2028"/>
                                  </a:lnTo>
                                  <a:lnTo>
                                    <a:pt x="720" y="2028"/>
                                  </a:lnTo>
                                  <a:lnTo>
                                    <a:pt x="714" y="2022"/>
                                  </a:lnTo>
                                  <a:lnTo>
                                    <a:pt x="708" y="2022"/>
                                  </a:lnTo>
                                  <a:lnTo>
                                    <a:pt x="720" y="2028"/>
                                  </a:lnTo>
                                  <a:lnTo>
                                    <a:pt x="768" y="2028"/>
                                  </a:lnTo>
                                  <a:lnTo>
                                    <a:pt x="774" y="2022"/>
                                  </a:lnTo>
                                  <a:lnTo>
                                    <a:pt x="774" y="2010"/>
                                  </a:lnTo>
                                  <a:lnTo>
                                    <a:pt x="804" y="2010"/>
                                  </a:lnTo>
                                  <a:lnTo>
                                    <a:pt x="816" y="2004"/>
                                  </a:lnTo>
                                  <a:lnTo>
                                    <a:pt x="864" y="2004"/>
                                  </a:lnTo>
                                  <a:lnTo>
                                    <a:pt x="870" y="2022"/>
                                  </a:lnTo>
                                  <a:lnTo>
                                    <a:pt x="876" y="2022"/>
                                  </a:lnTo>
                                  <a:lnTo>
                                    <a:pt x="882" y="2028"/>
                                  </a:lnTo>
                                  <a:lnTo>
                                    <a:pt x="894" y="2034"/>
                                  </a:lnTo>
                                  <a:lnTo>
                                    <a:pt x="900" y="2034"/>
                                  </a:lnTo>
                                  <a:lnTo>
                                    <a:pt x="900" y="2046"/>
                                  </a:lnTo>
                                  <a:lnTo>
                                    <a:pt x="894" y="2052"/>
                                  </a:lnTo>
                                  <a:lnTo>
                                    <a:pt x="888" y="2052"/>
                                  </a:lnTo>
                                  <a:lnTo>
                                    <a:pt x="894" y="2070"/>
                                  </a:lnTo>
                                  <a:lnTo>
                                    <a:pt x="894" y="2088"/>
                                  </a:lnTo>
                                  <a:lnTo>
                                    <a:pt x="930" y="2088"/>
                                  </a:lnTo>
                                  <a:lnTo>
                                    <a:pt x="972" y="2106"/>
                                  </a:lnTo>
                                  <a:lnTo>
                                    <a:pt x="984" y="2154"/>
                                  </a:lnTo>
                                  <a:lnTo>
                                    <a:pt x="990" y="2154"/>
                                  </a:lnTo>
                                  <a:lnTo>
                                    <a:pt x="1014" y="2148"/>
                                  </a:lnTo>
                                  <a:lnTo>
                                    <a:pt x="1020" y="2154"/>
                                  </a:lnTo>
                                  <a:lnTo>
                                    <a:pt x="1032" y="2154"/>
                                  </a:lnTo>
                                  <a:lnTo>
                                    <a:pt x="1038" y="2160"/>
                                  </a:lnTo>
                                  <a:lnTo>
                                    <a:pt x="1086" y="2160"/>
                                  </a:lnTo>
                                  <a:lnTo>
                                    <a:pt x="1092" y="2166"/>
                                  </a:lnTo>
                                  <a:lnTo>
                                    <a:pt x="1092" y="2160"/>
                                  </a:lnTo>
                                  <a:lnTo>
                                    <a:pt x="1098" y="2154"/>
                                  </a:lnTo>
                                  <a:lnTo>
                                    <a:pt x="1110" y="2154"/>
                                  </a:lnTo>
                                  <a:lnTo>
                                    <a:pt x="1116" y="2166"/>
                                  </a:lnTo>
                                  <a:lnTo>
                                    <a:pt x="1140" y="2190"/>
                                  </a:lnTo>
                                  <a:lnTo>
                                    <a:pt x="1152" y="2184"/>
                                  </a:lnTo>
                                  <a:lnTo>
                                    <a:pt x="1170" y="2184"/>
                                  </a:lnTo>
                                  <a:lnTo>
                                    <a:pt x="1176" y="2190"/>
                                  </a:lnTo>
                                  <a:lnTo>
                                    <a:pt x="1188" y="2196"/>
                                  </a:lnTo>
                                  <a:lnTo>
                                    <a:pt x="1230" y="2196"/>
                                  </a:lnTo>
                                  <a:lnTo>
                                    <a:pt x="1230" y="2202"/>
                                  </a:lnTo>
                                  <a:lnTo>
                                    <a:pt x="1236" y="2208"/>
                                  </a:lnTo>
                                  <a:lnTo>
                                    <a:pt x="1254" y="2220"/>
                                  </a:lnTo>
                                  <a:lnTo>
                                    <a:pt x="1278" y="2220"/>
                                  </a:lnTo>
                                  <a:lnTo>
                                    <a:pt x="1284" y="2226"/>
                                  </a:lnTo>
                                  <a:lnTo>
                                    <a:pt x="1284" y="2250"/>
                                  </a:lnTo>
                                  <a:lnTo>
                                    <a:pt x="1266" y="2262"/>
                                  </a:lnTo>
                                  <a:lnTo>
                                    <a:pt x="1272" y="2262"/>
                                  </a:lnTo>
                                  <a:lnTo>
                                    <a:pt x="1278" y="2268"/>
                                  </a:lnTo>
                                  <a:lnTo>
                                    <a:pt x="1284" y="2268"/>
                                  </a:lnTo>
                                  <a:lnTo>
                                    <a:pt x="1290" y="2274"/>
                                  </a:lnTo>
                                  <a:lnTo>
                                    <a:pt x="1284" y="2280"/>
                                  </a:lnTo>
                                  <a:lnTo>
                                    <a:pt x="1266" y="2280"/>
                                  </a:lnTo>
                                  <a:lnTo>
                                    <a:pt x="1260" y="2286"/>
                                  </a:lnTo>
                                  <a:lnTo>
                                    <a:pt x="1272" y="2298"/>
                                  </a:lnTo>
                                  <a:lnTo>
                                    <a:pt x="1284" y="2304"/>
                                  </a:lnTo>
                                  <a:lnTo>
                                    <a:pt x="1284" y="2316"/>
                                  </a:lnTo>
                                  <a:lnTo>
                                    <a:pt x="1290" y="2328"/>
                                  </a:lnTo>
                                  <a:lnTo>
                                    <a:pt x="1290" y="2334"/>
                                  </a:lnTo>
                                  <a:lnTo>
                                    <a:pt x="1278" y="2346"/>
                                  </a:lnTo>
                                  <a:lnTo>
                                    <a:pt x="1266" y="2346"/>
                                  </a:lnTo>
                                  <a:lnTo>
                                    <a:pt x="1254" y="2352"/>
                                  </a:lnTo>
                                  <a:lnTo>
                                    <a:pt x="1224" y="2352"/>
                                  </a:lnTo>
                                  <a:lnTo>
                                    <a:pt x="1212" y="2364"/>
                                  </a:lnTo>
                                  <a:lnTo>
                                    <a:pt x="1212" y="2370"/>
                                  </a:lnTo>
                                  <a:lnTo>
                                    <a:pt x="1206" y="2376"/>
                                  </a:lnTo>
                                  <a:lnTo>
                                    <a:pt x="1188" y="2376"/>
                                  </a:lnTo>
                                  <a:lnTo>
                                    <a:pt x="1188" y="2412"/>
                                  </a:lnTo>
                                  <a:lnTo>
                                    <a:pt x="1194" y="2412"/>
                                  </a:lnTo>
                                  <a:lnTo>
                                    <a:pt x="1200" y="2406"/>
                                  </a:lnTo>
                                  <a:lnTo>
                                    <a:pt x="1212" y="2406"/>
                                  </a:lnTo>
                                  <a:lnTo>
                                    <a:pt x="1224" y="2400"/>
                                  </a:lnTo>
                                  <a:lnTo>
                                    <a:pt x="1254" y="2400"/>
                                  </a:lnTo>
                                  <a:lnTo>
                                    <a:pt x="1254" y="2412"/>
                                  </a:lnTo>
                                  <a:lnTo>
                                    <a:pt x="1248" y="2418"/>
                                  </a:lnTo>
                                  <a:lnTo>
                                    <a:pt x="1242" y="2430"/>
                                  </a:lnTo>
                                  <a:lnTo>
                                    <a:pt x="1230" y="2436"/>
                                  </a:lnTo>
                                  <a:lnTo>
                                    <a:pt x="1224" y="2442"/>
                                  </a:lnTo>
                                  <a:lnTo>
                                    <a:pt x="1170" y="2454"/>
                                  </a:lnTo>
                                  <a:lnTo>
                                    <a:pt x="1218" y="2490"/>
                                  </a:lnTo>
                                  <a:lnTo>
                                    <a:pt x="1212" y="2490"/>
                                  </a:lnTo>
                                  <a:lnTo>
                                    <a:pt x="1206" y="2496"/>
                                  </a:lnTo>
                                  <a:lnTo>
                                    <a:pt x="1194" y="2496"/>
                                  </a:lnTo>
                                  <a:lnTo>
                                    <a:pt x="1188" y="2502"/>
                                  </a:lnTo>
                                  <a:lnTo>
                                    <a:pt x="1176" y="2526"/>
                                  </a:lnTo>
                                  <a:lnTo>
                                    <a:pt x="1176" y="2544"/>
                                  </a:lnTo>
                                  <a:lnTo>
                                    <a:pt x="1164" y="2550"/>
                                  </a:lnTo>
                                  <a:lnTo>
                                    <a:pt x="1158" y="2556"/>
                                  </a:lnTo>
                                  <a:lnTo>
                                    <a:pt x="1146" y="2556"/>
                                  </a:lnTo>
                                  <a:lnTo>
                                    <a:pt x="1140" y="2550"/>
                                  </a:lnTo>
                                  <a:lnTo>
                                    <a:pt x="1128" y="2544"/>
                                  </a:lnTo>
                                  <a:lnTo>
                                    <a:pt x="1122" y="2538"/>
                                  </a:lnTo>
                                  <a:lnTo>
                                    <a:pt x="1116" y="2556"/>
                                  </a:lnTo>
                                  <a:lnTo>
                                    <a:pt x="1122" y="2562"/>
                                  </a:lnTo>
                                  <a:lnTo>
                                    <a:pt x="1128" y="2574"/>
                                  </a:lnTo>
                                  <a:lnTo>
                                    <a:pt x="1134" y="2580"/>
                                  </a:lnTo>
                                  <a:lnTo>
                                    <a:pt x="1146" y="2580"/>
                                  </a:lnTo>
                                  <a:lnTo>
                                    <a:pt x="1146" y="2586"/>
                                  </a:lnTo>
                                  <a:lnTo>
                                    <a:pt x="1152" y="2598"/>
                                  </a:lnTo>
                                  <a:lnTo>
                                    <a:pt x="1158" y="2604"/>
                                  </a:lnTo>
                                  <a:lnTo>
                                    <a:pt x="1194" y="2604"/>
                                  </a:lnTo>
                                  <a:lnTo>
                                    <a:pt x="1200" y="2610"/>
                                  </a:lnTo>
                                  <a:lnTo>
                                    <a:pt x="1212" y="2616"/>
                                  </a:lnTo>
                                  <a:lnTo>
                                    <a:pt x="1218" y="2628"/>
                                  </a:lnTo>
                                  <a:lnTo>
                                    <a:pt x="1224" y="2634"/>
                                  </a:lnTo>
                                  <a:lnTo>
                                    <a:pt x="1254" y="2634"/>
                                  </a:lnTo>
                                  <a:lnTo>
                                    <a:pt x="1272" y="2652"/>
                                  </a:lnTo>
                                  <a:lnTo>
                                    <a:pt x="1278" y="2664"/>
                                  </a:lnTo>
                                  <a:lnTo>
                                    <a:pt x="1290" y="2670"/>
                                  </a:lnTo>
                                  <a:lnTo>
                                    <a:pt x="1314" y="2694"/>
                                  </a:lnTo>
                                  <a:lnTo>
                                    <a:pt x="1320" y="2694"/>
                                  </a:lnTo>
                                  <a:lnTo>
                                    <a:pt x="1332" y="2700"/>
                                  </a:lnTo>
                                  <a:lnTo>
                                    <a:pt x="1338" y="2700"/>
                                  </a:lnTo>
                                  <a:lnTo>
                                    <a:pt x="1350" y="2706"/>
                                  </a:lnTo>
                                  <a:lnTo>
                                    <a:pt x="1344" y="2706"/>
                                  </a:lnTo>
                                  <a:lnTo>
                                    <a:pt x="1368" y="2688"/>
                                  </a:lnTo>
                                  <a:lnTo>
                                    <a:pt x="1380" y="2688"/>
                                  </a:lnTo>
                                  <a:lnTo>
                                    <a:pt x="1398" y="2694"/>
                                  </a:lnTo>
                                  <a:lnTo>
                                    <a:pt x="1410" y="2700"/>
                                  </a:lnTo>
                                  <a:lnTo>
                                    <a:pt x="1428" y="2706"/>
                                  </a:lnTo>
                                  <a:lnTo>
                                    <a:pt x="1488" y="2718"/>
                                  </a:lnTo>
                                  <a:lnTo>
                                    <a:pt x="1524" y="2718"/>
                                  </a:lnTo>
                                  <a:lnTo>
                                    <a:pt x="1530" y="2724"/>
                                  </a:lnTo>
                                  <a:lnTo>
                                    <a:pt x="1536" y="2724"/>
                                  </a:lnTo>
                                  <a:lnTo>
                                    <a:pt x="1584" y="2754"/>
                                  </a:lnTo>
                                  <a:lnTo>
                                    <a:pt x="1584" y="2760"/>
                                  </a:lnTo>
                                  <a:lnTo>
                                    <a:pt x="1590" y="2760"/>
                                  </a:lnTo>
                                  <a:lnTo>
                                    <a:pt x="1602" y="2766"/>
                                  </a:lnTo>
                                  <a:lnTo>
                                    <a:pt x="1626" y="2766"/>
                                  </a:lnTo>
                                  <a:lnTo>
                                    <a:pt x="1632" y="2760"/>
                                  </a:lnTo>
                                  <a:lnTo>
                                    <a:pt x="1644" y="2760"/>
                                  </a:lnTo>
                                  <a:lnTo>
                                    <a:pt x="1644" y="2754"/>
                                  </a:lnTo>
                                  <a:lnTo>
                                    <a:pt x="1674" y="2754"/>
                                  </a:lnTo>
                                  <a:lnTo>
                                    <a:pt x="1686" y="2760"/>
                                  </a:lnTo>
                                  <a:lnTo>
                                    <a:pt x="1698" y="2772"/>
                                  </a:lnTo>
                                  <a:lnTo>
                                    <a:pt x="1728" y="2778"/>
                                  </a:lnTo>
                                  <a:lnTo>
                                    <a:pt x="1728" y="2790"/>
                                  </a:lnTo>
                                  <a:lnTo>
                                    <a:pt x="1722" y="2796"/>
                                  </a:lnTo>
                                  <a:lnTo>
                                    <a:pt x="1722" y="2802"/>
                                  </a:lnTo>
                                  <a:lnTo>
                                    <a:pt x="1740" y="2802"/>
                                  </a:lnTo>
                                  <a:lnTo>
                                    <a:pt x="1752" y="2814"/>
                                  </a:lnTo>
                                  <a:lnTo>
                                    <a:pt x="1764" y="2820"/>
                                  </a:lnTo>
                                  <a:lnTo>
                                    <a:pt x="1776" y="2832"/>
                                  </a:lnTo>
                                  <a:lnTo>
                                    <a:pt x="1788" y="2826"/>
                                  </a:lnTo>
                                  <a:lnTo>
                                    <a:pt x="1794" y="2826"/>
                                  </a:lnTo>
                                  <a:lnTo>
                                    <a:pt x="1818" y="2838"/>
                                  </a:lnTo>
                                  <a:lnTo>
                                    <a:pt x="1836" y="2856"/>
                                  </a:lnTo>
                                  <a:lnTo>
                                    <a:pt x="1842" y="2868"/>
                                  </a:lnTo>
                                  <a:lnTo>
                                    <a:pt x="1854" y="2874"/>
                                  </a:lnTo>
                                  <a:lnTo>
                                    <a:pt x="1860" y="2880"/>
                                  </a:lnTo>
                                  <a:lnTo>
                                    <a:pt x="1884" y="2880"/>
                                  </a:lnTo>
                                  <a:lnTo>
                                    <a:pt x="1890" y="2874"/>
                                  </a:lnTo>
                                  <a:lnTo>
                                    <a:pt x="1890" y="2862"/>
                                  </a:lnTo>
                                  <a:lnTo>
                                    <a:pt x="1908" y="2862"/>
                                  </a:lnTo>
                                  <a:lnTo>
                                    <a:pt x="1914" y="2856"/>
                                  </a:lnTo>
                                  <a:lnTo>
                                    <a:pt x="1914" y="2826"/>
                                  </a:lnTo>
                                  <a:lnTo>
                                    <a:pt x="1908" y="2820"/>
                                  </a:lnTo>
                                  <a:lnTo>
                                    <a:pt x="1908" y="2814"/>
                                  </a:lnTo>
                                  <a:lnTo>
                                    <a:pt x="1896" y="2802"/>
                                  </a:lnTo>
                                  <a:lnTo>
                                    <a:pt x="1890" y="2790"/>
                                  </a:lnTo>
                                  <a:lnTo>
                                    <a:pt x="1884" y="2784"/>
                                  </a:lnTo>
                                  <a:lnTo>
                                    <a:pt x="1872" y="2778"/>
                                  </a:lnTo>
                                  <a:lnTo>
                                    <a:pt x="1866" y="2772"/>
                                  </a:lnTo>
                                  <a:lnTo>
                                    <a:pt x="1854" y="2772"/>
                                  </a:lnTo>
                                  <a:lnTo>
                                    <a:pt x="1854" y="2748"/>
                                  </a:lnTo>
                                  <a:lnTo>
                                    <a:pt x="1848" y="2742"/>
                                  </a:lnTo>
                                  <a:lnTo>
                                    <a:pt x="1836" y="2736"/>
                                  </a:lnTo>
                                  <a:lnTo>
                                    <a:pt x="1830" y="2724"/>
                                  </a:lnTo>
                                  <a:lnTo>
                                    <a:pt x="1824" y="2718"/>
                                  </a:lnTo>
                                  <a:lnTo>
                                    <a:pt x="1824" y="2706"/>
                                  </a:lnTo>
                                  <a:lnTo>
                                    <a:pt x="1830" y="2694"/>
                                  </a:lnTo>
                                  <a:lnTo>
                                    <a:pt x="1830" y="2682"/>
                                  </a:lnTo>
                                  <a:lnTo>
                                    <a:pt x="1818" y="2658"/>
                                  </a:lnTo>
                                  <a:lnTo>
                                    <a:pt x="1812" y="2652"/>
                                  </a:lnTo>
                                  <a:lnTo>
                                    <a:pt x="1806" y="2640"/>
                                  </a:lnTo>
                                  <a:lnTo>
                                    <a:pt x="1794" y="2634"/>
                                  </a:lnTo>
                                  <a:lnTo>
                                    <a:pt x="1788" y="2628"/>
                                  </a:lnTo>
                                  <a:lnTo>
                                    <a:pt x="1776" y="2628"/>
                                  </a:lnTo>
                                  <a:lnTo>
                                    <a:pt x="1758" y="2622"/>
                                  </a:lnTo>
                                  <a:lnTo>
                                    <a:pt x="1758" y="2604"/>
                                  </a:lnTo>
                                  <a:lnTo>
                                    <a:pt x="1794" y="2568"/>
                                  </a:lnTo>
                                  <a:lnTo>
                                    <a:pt x="1800" y="2556"/>
                                  </a:lnTo>
                                  <a:lnTo>
                                    <a:pt x="1806" y="2550"/>
                                  </a:lnTo>
                                  <a:lnTo>
                                    <a:pt x="1806" y="2544"/>
                                  </a:lnTo>
                                  <a:lnTo>
                                    <a:pt x="1800" y="2532"/>
                                  </a:lnTo>
                                  <a:lnTo>
                                    <a:pt x="1788" y="2520"/>
                                  </a:lnTo>
                                  <a:lnTo>
                                    <a:pt x="1800" y="2520"/>
                                  </a:lnTo>
                                  <a:lnTo>
                                    <a:pt x="1812" y="2526"/>
                                  </a:lnTo>
                                  <a:lnTo>
                                    <a:pt x="1830" y="2526"/>
                                  </a:lnTo>
                                  <a:lnTo>
                                    <a:pt x="1842" y="2514"/>
                                  </a:lnTo>
                                  <a:lnTo>
                                    <a:pt x="1872" y="2514"/>
                                  </a:lnTo>
                                  <a:lnTo>
                                    <a:pt x="1878" y="2508"/>
                                  </a:lnTo>
                                  <a:lnTo>
                                    <a:pt x="1860" y="2490"/>
                                  </a:lnTo>
                                  <a:lnTo>
                                    <a:pt x="1890" y="2490"/>
                                  </a:lnTo>
                                  <a:lnTo>
                                    <a:pt x="1890" y="2472"/>
                                  </a:lnTo>
                                  <a:lnTo>
                                    <a:pt x="1878" y="2472"/>
                                  </a:lnTo>
                                  <a:lnTo>
                                    <a:pt x="1854" y="2460"/>
                                  </a:lnTo>
                                  <a:lnTo>
                                    <a:pt x="1842" y="2448"/>
                                  </a:lnTo>
                                  <a:lnTo>
                                    <a:pt x="1842" y="2442"/>
                                  </a:lnTo>
                                  <a:lnTo>
                                    <a:pt x="1878" y="2442"/>
                                  </a:lnTo>
                                  <a:lnTo>
                                    <a:pt x="1878" y="2430"/>
                                  </a:lnTo>
                                  <a:lnTo>
                                    <a:pt x="1866" y="2418"/>
                                  </a:lnTo>
                                  <a:lnTo>
                                    <a:pt x="1860" y="2406"/>
                                  </a:lnTo>
                                  <a:lnTo>
                                    <a:pt x="1812" y="2358"/>
                                  </a:lnTo>
                                  <a:lnTo>
                                    <a:pt x="1800" y="2358"/>
                                  </a:lnTo>
                                  <a:lnTo>
                                    <a:pt x="1788" y="2364"/>
                                  </a:lnTo>
                                  <a:lnTo>
                                    <a:pt x="1746" y="2364"/>
                                  </a:lnTo>
                                  <a:lnTo>
                                    <a:pt x="1740" y="2358"/>
                                  </a:lnTo>
                                  <a:lnTo>
                                    <a:pt x="1740" y="2328"/>
                                  </a:lnTo>
                                  <a:lnTo>
                                    <a:pt x="1734" y="2322"/>
                                  </a:lnTo>
                                  <a:lnTo>
                                    <a:pt x="1710" y="2322"/>
                                  </a:lnTo>
                                  <a:lnTo>
                                    <a:pt x="1704" y="2316"/>
                                  </a:lnTo>
                                  <a:lnTo>
                                    <a:pt x="1698" y="2316"/>
                                  </a:lnTo>
                                  <a:lnTo>
                                    <a:pt x="1698" y="2286"/>
                                  </a:lnTo>
                                  <a:lnTo>
                                    <a:pt x="1710" y="2262"/>
                                  </a:lnTo>
                                  <a:lnTo>
                                    <a:pt x="1710" y="2238"/>
                                  </a:lnTo>
                                  <a:lnTo>
                                    <a:pt x="1704" y="2232"/>
                                  </a:lnTo>
                                  <a:lnTo>
                                    <a:pt x="1698" y="2196"/>
                                  </a:lnTo>
                                  <a:lnTo>
                                    <a:pt x="1722" y="2196"/>
                                  </a:lnTo>
                                  <a:lnTo>
                                    <a:pt x="1722" y="2172"/>
                                  </a:lnTo>
                                  <a:lnTo>
                                    <a:pt x="1716" y="2166"/>
                                  </a:lnTo>
                                  <a:lnTo>
                                    <a:pt x="1716" y="2154"/>
                                  </a:lnTo>
                                  <a:lnTo>
                                    <a:pt x="1722" y="2148"/>
                                  </a:lnTo>
                                  <a:lnTo>
                                    <a:pt x="1734" y="2148"/>
                                  </a:lnTo>
                                  <a:lnTo>
                                    <a:pt x="1746" y="2154"/>
                                  </a:lnTo>
                                  <a:lnTo>
                                    <a:pt x="1758" y="2166"/>
                                  </a:lnTo>
                                  <a:lnTo>
                                    <a:pt x="1770" y="2172"/>
                                  </a:lnTo>
                                  <a:lnTo>
                                    <a:pt x="1776" y="2184"/>
                                  </a:lnTo>
                                  <a:lnTo>
                                    <a:pt x="1788" y="2190"/>
                                  </a:lnTo>
                                  <a:lnTo>
                                    <a:pt x="1800" y="2190"/>
                                  </a:lnTo>
                                  <a:lnTo>
                                    <a:pt x="1806" y="2184"/>
                                  </a:lnTo>
                                  <a:lnTo>
                                    <a:pt x="1812" y="2172"/>
                                  </a:lnTo>
                                  <a:lnTo>
                                    <a:pt x="1818" y="2166"/>
                                  </a:lnTo>
                                  <a:lnTo>
                                    <a:pt x="1812" y="2154"/>
                                  </a:lnTo>
                                  <a:lnTo>
                                    <a:pt x="1800" y="2142"/>
                                  </a:lnTo>
                                  <a:lnTo>
                                    <a:pt x="1830" y="2130"/>
                                  </a:lnTo>
                                  <a:lnTo>
                                    <a:pt x="1830" y="2106"/>
                                  </a:lnTo>
                                  <a:lnTo>
                                    <a:pt x="1836" y="2106"/>
                                  </a:lnTo>
                                  <a:lnTo>
                                    <a:pt x="1848" y="2100"/>
                                  </a:lnTo>
                                  <a:lnTo>
                                    <a:pt x="1860" y="2100"/>
                                  </a:lnTo>
                                  <a:lnTo>
                                    <a:pt x="1872" y="2094"/>
                                  </a:lnTo>
                                  <a:lnTo>
                                    <a:pt x="1884" y="2082"/>
                                  </a:lnTo>
                                  <a:lnTo>
                                    <a:pt x="1884" y="2064"/>
                                  </a:lnTo>
                                  <a:lnTo>
                                    <a:pt x="1878" y="2058"/>
                                  </a:lnTo>
                                  <a:lnTo>
                                    <a:pt x="1878" y="2052"/>
                                  </a:lnTo>
                                  <a:lnTo>
                                    <a:pt x="1908" y="2052"/>
                                  </a:lnTo>
                                  <a:lnTo>
                                    <a:pt x="1920" y="2058"/>
                                  </a:lnTo>
                                  <a:lnTo>
                                    <a:pt x="1926" y="2058"/>
                                  </a:lnTo>
                                  <a:lnTo>
                                    <a:pt x="1926" y="2064"/>
                                  </a:lnTo>
                                  <a:lnTo>
                                    <a:pt x="1932" y="2070"/>
                                  </a:lnTo>
                                  <a:lnTo>
                                    <a:pt x="1962" y="2070"/>
                                  </a:lnTo>
                                  <a:lnTo>
                                    <a:pt x="1974" y="2058"/>
                                  </a:lnTo>
                                  <a:lnTo>
                                    <a:pt x="1986" y="2052"/>
                                  </a:lnTo>
                                  <a:lnTo>
                                    <a:pt x="2004" y="2052"/>
                                  </a:lnTo>
                                  <a:lnTo>
                                    <a:pt x="2010" y="2058"/>
                                  </a:lnTo>
                                  <a:lnTo>
                                    <a:pt x="2016" y="2070"/>
                                  </a:lnTo>
                                  <a:lnTo>
                                    <a:pt x="2076" y="2070"/>
                                  </a:lnTo>
                                  <a:lnTo>
                                    <a:pt x="2082" y="2076"/>
                                  </a:lnTo>
                                  <a:lnTo>
                                    <a:pt x="2082" y="2082"/>
                                  </a:lnTo>
                                  <a:lnTo>
                                    <a:pt x="2088" y="2094"/>
                                  </a:lnTo>
                                  <a:lnTo>
                                    <a:pt x="2124" y="2094"/>
                                  </a:lnTo>
                                  <a:lnTo>
                                    <a:pt x="2136" y="2124"/>
                                  </a:lnTo>
                                  <a:lnTo>
                                    <a:pt x="2136" y="2130"/>
                                  </a:lnTo>
                                  <a:lnTo>
                                    <a:pt x="2148" y="2142"/>
                                  </a:lnTo>
                                  <a:lnTo>
                                    <a:pt x="2160" y="2142"/>
                                  </a:lnTo>
                                  <a:lnTo>
                                    <a:pt x="2160" y="2124"/>
                                  </a:lnTo>
                                  <a:lnTo>
                                    <a:pt x="2148" y="2112"/>
                                  </a:lnTo>
                                  <a:lnTo>
                                    <a:pt x="2148" y="2106"/>
                                  </a:lnTo>
                                  <a:lnTo>
                                    <a:pt x="2160" y="2106"/>
                                  </a:lnTo>
                                  <a:lnTo>
                                    <a:pt x="2232" y="2142"/>
                                  </a:lnTo>
                                  <a:lnTo>
                                    <a:pt x="2238" y="2136"/>
                                  </a:lnTo>
                                  <a:lnTo>
                                    <a:pt x="2244" y="2124"/>
                                  </a:lnTo>
                                  <a:lnTo>
                                    <a:pt x="2256" y="2118"/>
                                  </a:lnTo>
                                  <a:lnTo>
                                    <a:pt x="2268" y="2106"/>
                                  </a:lnTo>
                                  <a:lnTo>
                                    <a:pt x="2280" y="2100"/>
                                  </a:lnTo>
                                  <a:lnTo>
                                    <a:pt x="2286" y="2100"/>
                                  </a:lnTo>
                                  <a:lnTo>
                                    <a:pt x="2322" y="2118"/>
                                  </a:lnTo>
                                  <a:lnTo>
                                    <a:pt x="2334" y="2118"/>
                                  </a:lnTo>
                                  <a:lnTo>
                                    <a:pt x="2352" y="2112"/>
                                  </a:lnTo>
                                  <a:lnTo>
                                    <a:pt x="2364" y="2106"/>
                                  </a:lnTo>
                                  <a:lnTo>
                                    <a:pt x="2370" y="2100"/>
                                  </a:lnTo>
                                  <a:lnTo>
                                    <a:pt x="2382" y="2100"/>
                                  </a:lnTo>
                                  <a:lnTo>
                                    <a:pt x="2388" y="2106"/>
                                  </a:lnTo>
                                  <a:lnTo>
                                    <a:pt x="2400" y="2112"/>
                                  </a:lnTo>
                                  <a:lnTo>
                                    <a:pt x="2406" y="2124"/>
                                  </a:lnTo>
                                  <a:lnTo>
                                    <a:pt x="2430" y="2136"/>
                                  </a:lnTo>
                                  <a:lnTo>
                                    <a:pt x="2454" y="2136"/>
                                  </a:lnTo>
                                  <a:lnTo>
                                    <a:pt x="2466" y="2142"/>
                                  </a:lnTo>
                                  <a:lnTo>
                                    <a:pt x="2478" y="2142"/>
                                  </a:lnTo>
                                  <a:lnTo>
                                    <a:pt x="2490" y="2118"/>
                                  </a:lnTo>
                                  <a:lnTo>
                                    <a:pt x="2496" y="2124"/>
                                  </a:lnTo>
                                  <a:lnTo>
                                    <a:pt x="2508" y="2124"/>
                                  </a:lnTo>
                                  <a:lnTo>
                                    <a:pt x="2514" y="2130"/>
                                  </a:lnTo>
                                  <a:lnTo>
                                    <a:pt x="2526" y="2136"/>
                                  </a:lnTo>
                                  <a:lnTo>
                                    <a:pt x="2562" y="2136"/>
                                  </a:lnTo>
                                  <a:lnTo>
                                    <a:pt x="2568" y="2130"/>
                                  </a:lnTo>
                                  <a:lnTo>
                                    <a:pt x="2574" y="2118"/>
                                  </a:lnTo>
                                  <a:lnTo>
                                    <a:pt x="2574" y="2106"/>
                                  </a:lnTo>
                                  <a:lnTo>
                                    <a:pt x="2568" y="2088"/>
                                  </a:lnTo>
                                  <a:lnTo>
                                    <a:pt x="2544" y="2064"/>
                                  </a:lnTo>
                                  <a:lnTo>
                                    <a:pt x="2532" y="2058"/>
                                  </a:lnTo>
                                  <a:lnTo>
                                    <a:pt x="2514" y="2052"/>
                                  </a:lnTo>
                                  <a:lnTo>
                                    <a:pt x="2490" y="2052"/>
                                  </a:lnTo>
                                  <a:lnTo>
                                    <a:pt x="2460" y="2022"/>
                                  </a:lnTo>
                                  <a:lnTo>
                                    <a:pt x="2472" y="2022"/>
                                  </a:lnTo>
                                  <a:lnTo>
                                    <a:pt x="2484" y="2016"/>
                                  </a:lnTo>
                                  <a:lnTo>
                                    <a:pt x="2496" y="2016"/>
                                  </a:lnTo>
                                  <a:lnTo>
                                    <a:pt x="2508" y="2004"/>
                                  </a:lnTo>
                                  <a:lnTo>
                                    <a:pt x="2508" y="1992"/>
                                  </a:lnTo>
                                  <a:lnTo>
                                    <a:pt x="2502" y="1986"/>
                                  </a:lnTo>
                                  <a:lnTo>
                                    <a:pt x="2496" y="1974"/>
                                  </a:lnTo>
                                  <a:lnTo>
                                    <a:pt x="2490" y="1968"/>
                                  </a:lnTo>
                                  <a:lnTo>
                                    <a:pt x="2502" y="1956"/>
                                  </a:lnTo>
                                  <a:lnTo>
                                    <a:pt x="2556" y="1956"/>
                                  </a:lnTo>
                                  <a:lnTo>
                                    <a:pt x="2544" y="1944"/>
                                  </a:lnTo>
                                  <a:lnTo>
                                    <a:pt x="2532" y="1944"/>
                                  </a:lnTo>
                                  <a:lnTo>
                                    <a:pt x="2508" y="1932"/>
                                  </a:lnTo>
                                  <a:lnTo>
                                    <a:pt x="2496" y="1932"/>
                                  </a:lnTo>
                                  <a:lnTo>
                                    <a:pt x="2508" y="1914"/>
                                  </a:lnTo>
                                  <a:lnTo>
                                    <a:pt x="2484" y="1914"/>
                                  </a:lnTo>
                                  <a:lnTo>
                                    <a:pt x="2484" y="1908"/>
                                  </a:lnTo>
                                  <a:lnTo>
                                    <a:pt x="2478" y="1902"/>
                                  </a:lnTo>
                                  <a:lnTo>
                                    <a:pt x="2478" y="1896"/>
                                  </a:lnTo>
                                  <a:lnTo>
                                    <a:pt x="2490" y="1884"/>
                                  </a:lnTo>
                                  <a:lnTo>
                                    <a:pt x="2526" y="1872"/>
                                  </a:lnTo>
                                  <a:lnTo>
                                    <a:pt x="2586" y="1866"/>
                                  </a:lnTo>
                                  <a:lnTo>
                                    <a:pt x="2640" y="1866"/>
                                  </a:lnTo>
                                  <a:lnTo>
                                    <a:pt x="2646" y="1848"/>
                                  </a:lnTo>
                                  <a:lnTo>
                                    <a:pt x="2712" y="1848"/>
                                  </a:lnTo>
                                  <a:lnTo>
                                    <a:pt x="2712" y="1830"/>
                                  </a:lnTo>
                                  <a:lnTo>
                                    <a:pt x="2718" y="1824"/>
                                  </a:lnTo>
                                  <a:lnTo>
                                    <a:pt x="2808" y="1824"/>
                                  </a:lnTo>
                                  <a:lnTo>
                                    <a:pt x="2862" y="1806"/>
                                  </a:lnTo>
                                  <a:lnTo>
                                    <a:pt x="2874" y="1806"/>
                                  </a:lnTo>
                                  <a:lnTo>
                                    <a:pt x="2874" y="1794"/>
                                  </a:lnTo>
                                  <a:lnTo>
                                    <a:pt x="2886" y="1782"/>
                                  </a:lnTo>
                                  <a:lnTo>
                                    <a:pt x="2898" y="1776"/>
                                  </a:lnTo>
                                  <a:lnTo>
                                    <a:pt x="2916" y="1770"/>
                                  </a:lnTo>
                                  <a:lnTo>
                                    <a:pt x="2940" y="1770"/>
                                  </a:lnTo>
                                  <a:lnTo>
                                    <a:pt x="2958" y="1776"/>
                                  </a:lnTo>
                                  <a:lnTo>
                                    <a:pt x="2976" y="1776"/>
                                  </a:lnTo>
                                  <a:lnTo>
                                    <a:pt x="2988" y="1788"/>
                                  </a:lnTo>
                                  <a:lnTo>
                                    <a:pt x="3000" y="1788"/>
                                  </a:lnTo>
                                  <a:lnTo>
                                    <a:pt x="3012" y="1776"/>
                                  </a:lnTo>
                                  <a:lnTo>
                                    <a:pt x="3018" y="1776"/>
                                  </a:lnTo>
                                  <a:lnTo>
                                    <a:pt x="3036" y="1794"/>
                                  </a:lnTo>
                                  <a:lnTo>
                                    <a:pt x="3042" y="1806"/>
                                  </a:lnTo>
                                  <a:lnTo>
                                    <a:pt x="3048" y="1812"/>
                                  </a:lnTo>
                                  <a:lnTo>
                                    <a:pt x="3060" y="1812"/>
                                  </a:lnTo>
                                  <a:lnTo>
                                    <a:pt x="3066" y="1818"/>
                                  </a:lnTo>
                                  <a:lnTo>
                                    <a:pt x="3066" y="1860"/>
                                  </a:lnTo>
                                  <a:lnTo>
                                    <a:pt x="3072" y="1866"/>
                                  </a:lnTo>
                                  <a:lnTo>
                                    <a:pt x="3090" y="1866"/>
                                  </a:lnTo>
                                  <a:lnTo>
                                    <a:pt x="3102" y="1860"/>
                                  </a:lnTo>
                                  <a:lnTo>
                                    <a:pt x="3120" y="1860"/>
                                  </a:lnTo>
                                  <a:lnTo>
                                    <a:pt x="3132" y="1842"/>
                                  </a:lnTo>
                                  <a:lnTo>
                                    <a:pt x="3156" y="1878"/>
                                  </a:lnTo>
                                  <a:lnTo>
                                    <a:pt x="3180" y="1866"/>
                                  </a:lnTo>
                                  <a:lnTo>
                                    <a:pt x="3204" y="1878"/>
                                  </a:lnTo>
                                  <a:lnTo>
                                    <a:pt x="3210" y="1872"/>
                                  </a:lnTo>
                                  <a:lnTo>
                                    <a:pt x="3216" y="1872"/>
                                  </a:lnTo>
                                  <a:lnTo>
                                    <a:pt x="3228" y="1878"/>
                                  </a:lnTo>
                                  <a:lnTo>
                                    <a:pt x="3228" y="1902"/>
                                  </a:lnTo>
                                  <a:lnTo>
                                    <a:pt x="3222" y="1908"/>
                                  </a:lnTo>
                                  <a:lnTo>
                                    <a:pt x="3222" y="1914"/>
                                  </a:lnTo>
                                  <a:lnTo>
                                    <a:pt x="3228" y="1914"/>
                                  </a:lnTo>
                                  <a:lnTo>
                                    <a:pt x="3234" y="1908"/>
                                  </a:lnTo>
                                  <a:lnTo>
                                    <a:pt x="3240" y="1908"/>
                                  </a:lnTo>
                                  <a:lnTo>
                                    <a:pt x="3246" y="1902"/>
                                  </a:lnTo>
                                  <a:lnTo>
                                    <a:pt x="3252" y="1902"/>
                                  </a:lnTo>
                                  <a:lnTo>
                                    <a:pt x="3258" y="1908"/>
                                  </a:lnTo>
                                  <a:lnTo>
                                    <a:pt x="3270" y="1914"/>
                                  </a:lnTo>
                                  <a:lnTo>
                                    <a:pt x="3276" y="1920"/>
                                  </a:lnTo>
                                  <a:lnTo>
                                    <a:pt x="3288" y="1926"/>
                                  </a:lnTo>
                                  <a:lnTo>
                                    <a:pt x="3300" y="1914"/>
                                  </a:lnTo>
                                  <a:lnTo>
                                    <a:pt x="3300" y="1896"/>
                                  </a:lnTo>
                                  <a:lnTo>
                                    <a:pt x="3306" y="1890"/>
                                  </a:lnTo>
                                  <a:lnTo>
                                    <a:pt x="3318" y="1884"/>
                                  </a:lnTo>
                                  <a:lnTo>
                                    <a:pt x="3330" y="1884"/>
                                  </a:lnTo>
                                  <a:lnTo>
                                    <a:pt x="3342" y="1866"/>
                                  </a:lnTo>
                                  <a:lnTo>
                                    <a:pt x="3378" y="1854"/>
                                  </a:lnTo>
                                  <a:lnTo>
                                    <a:pt x="3396" y="1836"/>
                                  </a:lnTo>
                                  <a:lnTo>
                                    <a:pt x="3402" y="1836"/>
                                  </a:lnTo>
                                  <a:lnTo>
                                    <a:pt x="3408" y="1842"/>
                                  </a:lnTo>
                                  <a:lnTo>
                                    <a:pt x="3408" y="1860"/>
                                  </a:lnTo>
                                  <a:lnTo>
                                    <a:pt x="3396" y="1872"/>
                                  </a:lnTo>
                                  <a:lnTo>
                                    <a:pt x="3390" y="1872"/>
                                  </a:lnTo>
                                  <a:lnTo>
                                    <a:pt x="3426" y="1890"/>
                                  </a:lnTo>
                                  <a:lnTo>
                                    <a:pt x="3456" y="1902"/>
                                  </a:lnTo>
                                  <a:lnTo>
                                    <a:pt x="3486" y="1920"/>
                                  </a:lnTo>
                                  <a:lnTo>
                                    <a:pt x="3498" y="1926"/>
                                  </a:lnTo>
                                  <a:lnTo>
                                    <a:pt x="3516" y="1938"/>
                                  </a:lnTo>
                                  <a:lnTo>
                                    <a:pt x="3546" y="1968"/>
                                  </a:lnTo>
                                  <a:lnTo>
                                    <a:pt x="3618" y="2028"/>
                                  </a:lnTo>
                                  <a:lnTo>
                                    <a:pt x="3636" y="2052"/>
                                  </a:lnTo>
                                  <a:lnTo>
                                    <a:pt x="3672" y="2088"/>
                                  </a:lnTo>
                                  <a:lnTo>
                                    <a:pt x="3684" y="2106"/>
                                  </a:lnTo>
                                  <a:lnTo>
                                    <a:pt x="3696" y="2118"/>
                                  </a:lnTo>
                                  <a:lnTo>
                                    <a:pt x="3708" y="2124"/>
                                  </a:lnTo>
                                  <a:lnTo>
                                    <a:pt x="3720" y="2124"/>
                                  </a:lnTo>
                                  <a:lnTo>
                                    <a:pt x="3732" y="2118"/>
                                  </a:lnTo>
                                  <a:lnTo>
                                    <a:pt x="3744" y="2106"/>
                                  </a:lnTo>
                                  <a:lnTo>
                                    <a:pt x="3744" y="2094"/>
                                  </a:lnTo>
                                  <a:lnTo>
                                    <a:pt x="3750" y="2088"/>
                                  </a:lnTo>
                                  <a:lnTo>
                                    <a:pt x="3750" y="2082"/>
                                  </a:lnTo>
                                  <a:lnTo>
                                    <a:pt x="3762" y="2082"/>
                                  </a:lnTo>
                                  <a:lnTo>
                                    <a:pt x="3768" y="2088"/>
                                  </a:lnTo>
                                  <a:lnTo>
                                    <a:pt x="3768" y="2100"/>
                                  </a:lnTo>
                                  <a:lnTo>
                                    <a:pt x="3774" y="2106"/>
                                  </a:lnTo>
                                  <a:lnTo>
                                    <a:pt x="3774" y="2112"/>
                                  </a:lnTo>
                                  <a:lnTo>
                                    <a:pt x="3804" y="2112"/>
                                  </a:lnTo>
                                  <a:lnTo>
                                    <a:pt x="3816" y="2118"/>
                                  </a:lnTo>
                                  <a:lnTo>
                                    <a:pt x="3822" y="2130"/>
                                  </a:lnTo>
                                  <a:lnTo>
                                    <a:pt x="3834" y="2136"/>
                                  </a:lnTo>
                                  <a:lnTo>
                                    <a:pt x="3858" y="2136"/>
                                  </a:lnTo>
                                  <a:lnTo>
                                    <a:pt x="3864" y="2124"/>
                                  </a:lnTo>
                                  <a:lnTo>
                                    <a:pt x="3876" y="2118"/>
                                  </a:lnTo>
                                  <a:lnTo>
                                    <a:pt x="3894" y="2112"/>
                                  </a:lnTo>
                                  <a:lnTo>
                                    <a:pt x="3906" y="2106"/>
                                  </a:lnTo>
                                  <a:lnTo>
                                    <a:pt x="3924" y="2106"/>
                                  </a:lnTo>
                                  <a:lnTo>
                                    <a:pt x="3948" y="2118"/>
                                  </a:lnTo>
                                  <a:lnTo>
                                    <a:pt x="3972" y="2142"/>
                                  </a:lnTo>
                                  <a:lnTo>
                                    <a:pt x="3984" y="2148"/>
                                  </a:lnTo>
                                  <a:lnTo>
                                    <a:pt x="3990" y="2160"/>
                                  </a:lnTo>
                                  <a:lnTo>
                                    <a:pt x="4002" y="2160"/>
                                  </a:lnTo>
                                  <a:lnTo>
                                    <a:pt x="4014" y="2166"/>
                                  </a:lnTo>
                                  <a:lnTo>
                                    <a:pt x="4026" y="2166"/>
                                  </a:lnTo>
                                  <a:lnTo>
                                    <a:pt x="4038" y="2172"/>
                                  </a:lnTo>
                                  <a:lnTo>
                                    <a:pt x="4044" y="2172"/>
                                  </a:lnTo>
                                  <a:lnTo>
                                    <a:pt x="4044" y="2178"/>
                                  </a:lnTo>
                                  <a:lnTo>
                                    <a:pt x="4050" y="2190"/>
                                  </a:lnTo>
                                  <a:lnTo>
                                    <a:pt x="4056" y="2196"/>
                                  </a:lnTo>
                                  <a:lnTo>
                                    <a:pt x="4062" y="2208"/>
                                  </a:lnTo>
                                  <a:lnTo>
                                    <a:pt x="4068" y="2214"/>
                                  </a:lnTo>
                                  <a:lnTo>
                                    <a:pt x="4068" y="2220"/>
                                  </a:lnTo>
                                  <a:lnTo>
                                    <a:pt x="4140" y="2226"/>
                                  </a:lnTo>
                                  <a:lnTo>
                                    <a:pt x="4152" y="2190"/>
                                  </a:lnTo>
                                  <a:lnTo>
                                    <a:pt x="4176" y="2214"/>
                                  </a:lnTo>
                                  <a:lnTo>
                                    <a:pt x="4212" y="2256"/>
                                  </a:lnTo>
                                  <a:lnTo>
                                    <a:pt x="4254" y="2256"/>
                                  </a:lnTo>
                                  <a:lnTo>
                                    <a:pt x="4266" y="2244"/>
                                  </a:lnTo>
                                  <a:lnTo>
                                    <a:pt x="4266" y="2226"/>
                                  </a:lnTo>
                                  <a:lnTo>
                                    <a:pt x="4326" y="2226"/>
                                  </a:lnTo>
                                  <a:lnTo>
                                    <a:pt x="4320" y="2214"/>
                                  </a:lnTo>
                                  <a:lnTo>
                                    <a:pt x="4344" y="2214"/>
                                  </a:lnTo>
                                  <a:lnTo>
                                    <a:pt x="4338" y="2208"/>
                                  </a:lnTo>
                                  <a:lnTo>
                                    <a:pt x="4338" y="2202"/>
                                  </a:lnTo>
                                  <a:lnTo>
                                    <a:pt x="4374" y="2166"/>
                                  </a:lnTo>
                                  <a:lnTo>
                                    <a:pt x="4392" y="2166"/>
                                  </a:lnTo>
                                  <a:lnTo>
                                    <a:pt x="4404" y="2148"/>
                                  </a:lnTo>
                                  <a:lnTo>
                                    <a:pt x="4428" y="2148"/>
                                  </a:lnTo>
                                  <a:lnTo>
                                    <a:pt x="4428" y="2142"/>
                                  </a:lnTo>
                                  <a:lnTo>
                                    <a:pt x="4434" y="2136"/>
                                  </a:lnTo>
                                  <a:lnTo>
                                    <a:pt x="4434" y="2130"/>
                                  </a:lnTo>
                                  <a:lnTo>
                                    <a:pt x="4440" y="2124"/>
                                  </a:lnTo>
                                  <a:lnTo>
                                    <a:pt x="4458" y="2124"/>
                                  </a:lnTo>
                                  <a:lnTo>
                                    <a:pt x="4464" y="2130"/>
                                  </a:lnTo>
                                  <a:lnTo>
                                    <a:pt x="4482" y="2124"/>
                                  </a:lnTo>
                                  <a:lnTo>
                                    <a:pt x="4482" y="2130"/>
                                  </a:lnTo>
                                  <a:lnTo>
                                    <a:pt x="4518" y="2130"/>
                                  </a:lnTo>
                                  <a:lnTo>
                                    <a:pt x="4524" y="2148"/>
                                  </a:lnTo>
                                  <a:lnTo>
                                    <a:pt x="4548" y="2148"/>
                                  </a:lnTo>
                                  <a:lnTo>
                                    <a:pt x="4566" y="2142"/>
                                  </a:lnTo>
                                  <a:lnTo>
                                    <a:pt x="4608" y="2142"/>
                                  </a:lnTo>
                                  <a:lnTo>
                                    <a:pt x="4608" y="2148"/>
                                  </a:lnTo>
                                  <a:lnTo>
                                    <a:pt x="4614" y="2154"/>
                                  </a:lnTo>
                                  <a:lnTo>
                                    <a:pt x="4614" y="2166"/>
                                  </a:lnTo>
                                  <a:lnTo>
                                    <a:pt x="4620" y="2172"/>
                                  </a:lnTo>
                                  <a:lnTo>
                                    <a:pt x="4638" y="2178"/>
                                  </a:lnTo>
                                  <a:lnTo>
                                    <a:pt x="4668" y="2178"/>
                                  </a:lnTo>
                                  <a:lnTo>
                                    <a:pt x="4674" y="2190"/>
                                  </a:lnTo>
                                  <a:lnTo>
                                    <a:pt x="4698" y="2184"/>
                                  </a:lnTo>
                                  <a:lnTo>
                                    <a:pt x="4704" y="2196"/>
                                  </a:lnTo>
                                  <a:lnTo>
                                    <a:pt x="4704" y="2190"/>
                                  </a:lnTo>
                                  <a:lnTo>
                                    <a:pt x="4710" y="2184"/>
                                  </a:lnTo>
                                  <a:lnTo>
                                    <a:pt x="4752" y="2184"/>
                                  </a:lnTo>
                                  <a:lnTo>
                                    <a:pt x="4752" y="2196"/>
                                  </a:lnTo>
                                  <a:lnTo>
                                    <a:pt x="4800" y="2190"/>
                                  </a:lnTo>
                                  <a:lnTo>
                                    <a:pt x="4800" y="2202"/>
                                  </a:lnTo>
                                  <a:lnTo>
                                    <a:pt x="4806" y="2208"/>
                                  </a:lnTo>
                                  <a:lnTo>
                                    <a:pt x="4830" y="2196"/>
                                  </a:lnTo>
                                  <a:lnTo>
                                    <a:pt x="4836" y="2190"/>
                                  </a:lnTo>
                                  <a:lnTo>
                                    <a:pt x="4836" y="2184"/>
                                  </a:lnTo>
                                  <a:lnTo>
                                    <a:pt x="4854" y="2184"/>
                                  </a:lnTo>
                                  <a:lnTo>
                                    <a:pt x="4854" y="2160"/>
                                  </a:lnTo>
                                  <a:lnTo>
                                    <a:pt x="4848" y="2148"/>
                                  </a:lnTo>
                                  <a:lnTo>
                                    <a:pt x="4842" y="2142"/>
                                  </a:lnTo>
                                  <a:lnTo>
                                    <a:pt x="4836" y="2142"/>
                                  </a:lnTo>
                                  <a:lnTo>
                                    <a:pt x="4812" y="2106"/>
                                  </a:lnTo>
                                  <a:lnTo>
                                    <a:pt x="4806" y="2088"/>
                                  </a:lnTo>
                                  <a:lnTo>
                                    <a:pt x="4794" y="2076"/>
                                  </a:lnTo>
                                  <a:lnTo>
                                    <a:pt x="4794" y="2064"/>
                                  </a:lnTo>
                                  <a:lnTo>
                                    <a:pt x="4812" y="2064"/>
                                  </a:lnTo>
                                  <a:lnTo>
                                    <a:pt x="4806" y="2052"/>
                                  </a:lnTo>
                                  <a:lnTo>
                                    <a:pt x="4812" y="2052"/>
                                  </a:lnTo>
                                  <a:lnTo>
                                    <a:pt x="4824" y="2046"/>
                                  </a:lnTo>
                                  <a:lnTo>
                                    <a:pt x="4830" y="2034"/>
                                  </a:lnTo>
                                  <a:lnTo>
                                    <a:pt x="4830" y="2016"/>
                                  </a:lnTo>
                                  <a:lnTo>
                                    <a:pt x="4890" y="2046"/>
                                  </a:lnTo>
                                  <a:lnTo>
                                    <a:pt x="4902" y="2046"/>
                                  </a:lnTo>
                                  <a:lnTo>
                                    <a:pt x="4926" y="2052"/>
                                  </a:lnTo>
                                  <a:lnTo>
                                    <a:pt x="4962" y="2052"/>
                                  </a:lnTo>
                                  <a:lnTo>
                                    <a:pt x="4974" y="2058"/>
                                  </a:lnTo>
                                  <a:lnTo>
                                    <a:pt x="4980" y="2064"/>
                                  </a:lnTo>
                                  <a:lnTo>
                                    <a:pt x="5004" y="2076"/>
                                  </a:lnTo>
                                  <a:lnTo>
                                    <a:pt x="5010" y="2076"/>
                                  </a:lnTo>
                                  <a:lnTo>
                                    <a:pt x="5022" y="2070"/>
                                  </a:lnTo>
                                  <a:lnTo>
                                    <a:pt x="5040" y="2070"/>
                                  </a:lnTo>
                                  <a:lnTo>
                                    <a:pt x="5052" y="2076"/>
                                  </a:lnTo>
                                  <a:lnTo>
                                    <a:pt x="5058" y="2082"/>
                                  </a:lnTo>
                                  <a:lnTo>
                                    <a:pt x="5064" y="2094"/>
                                  </a:lnTo>
                                  <a:lnTo>
                                    <a:pt x="5076" y="2106"/>
                                  </a:lnTo>
                                  <a:lnTo>
                                    <a:pt x="5088" y="2130"/>
                                  </a:lnTo>
                                  <a:lnTo>
                                    <a:pt x="5094" y="2136"/>
                                  </a:lnTo>
                                  <a:lnTo>
                                    <a:pt x="5094" y="2142"/>
                                  </a:lnTo>
                                  <a:lnTo>
                                    <a:pt x="5118" y="2136"/>
                                  </a:lnTo>
                                  <a:lnTo>
                                    <a:pt x="5118" y="2142"/>
                                  </a:lnTo>
                                  <a:lnTo>
                                    <a:pt x="5136" y="2160"/>
                                  </a:lnTo>
                                  <a:lnTo>
                                    <a:pt x="5166" y="2160"/>
                                  </a:lnTo>
                                  <a:lnTo>
                                    <a:pt x="5172" y="2166"/>
                                  </a:lnTo>
                                  <a:lnTo>
                                    <a:pt x="5184" y="2166"/>
                                  </a:lnTo>
                                  <a:lnTo>
                                    <a:pt x="5196" y="2172"/>
                                  </a:lnTo>
                                  <a:lnTo>
                                    <a:pt x="5208" y="2172"/>
                                  </a:lnTo>
                                  <a:lnTo>
                                    <a:pt x="5220" y="2166"/>
                                  </a:lnTo>
                                  <a:lnTo>
                                    <a:pt x="5274" y="2148"/>
                                  </a:lnTo>
                                  <a:lnTo>
                                    <a:pt x="5322" y="2148"/>
                                  </a:lnTo>
                                  <a:lnTo>
                                    <a:pt x="5334" y="2154"/>
                                  </a:lnTo>
                                  <a:lnTo>
                                    <a:pt x="5340" y="2154"/>
                                  </a:lnTo>
                                  <a:lnTo>
                                    <a:pt x="5346" y="2160"/>
                                  </a:lnTo>
                                  <a:lnTo>
                                    <a:pt x="5382" y="2160"/>
                                  </a:lnTo>
                                  <a:lnTo>
                                    <a:pt x="5406" y="2184"/>
                                  </a:lnTo>
                                  <a:lnTo>
                                    <a:pt x="5466" y="2184"/>
                                  </a:lnTo>
                                  <a:lnTo>
                                    <a:pt x="5472" y="2190"/>
                                  </a:lnTo>
                                  <a:lnTo>
                                    <a:pt x="5472" y="2196"/>
                                  </a:lnTo>
                                  <a:lnTo>
                                    <a:pt x="5484" y="2208"/>
                                  </a:lnTo>
                                  <a:lnTo>
                                    <a:pt x="5484" y="2214"/>
                                  </a:lnTo>
                                  <a:lnTo>
                                    <a:pt x="5502" y="2214"/>
                                  </a:lnTo>
                                  <a:lnTo>
                                    <a:pt x="5514" y="2220"/>
                                  </a:lnTo>
                                  <a:lnTo>
                                    <a:pt x="5514" y="2232"/>
                                  </a:lnTo>
                                  <a:lnTo>
                                    <a:pt x="5520" y="2238"/>
                                  </a:lnTo>
                                  <a:lnTo>
                                    <a:pt x="5586" y="2238"/>
                                  </a:lnTo>
                                  <a:lnTo>
                                    <a:pt x="5592" y="2244"/>
                                  </a:lnTo>
                                  <a:lnTo>
                                    <a:pt x="5598" y="2244"/>
                                  </a:lnTo>
                                  <a:lnTo>
                                    <a:pt x="5610" y="2250"/>
                                  </a:lnTo>
                                  <a:lnTo>
                                    <a:pt x="5634" y="2250"/>
                                  </a:lnTo>
                                  <a:lnTo>
                                    <a:pt x="5646" y="2244"/>
                                  </a:lnTo>
                                  <a:lnTo>
                                    <a:pt x="5664" y="2244"/>
                                  </a:lnTo>
                                  <a:lnTo>
                                    <a:pt x="5670" y="2250"/>
                                  </a:lnTo>
                                  <a:lnTo>
                                    <a:pt x="5670" y="2256"/>
                                  </a:lnTo>
                                  <a:lnTo>
                                    <a:pt x="5676" y="2256"/>
                                  </a:lnTo>
                                  <a:lnTo>
                                    <a:pt x="5694" y="2238"/>
                                  </a:lnTo>
                                  <a:lnTo>
                                    <a:pt x="5694" y="2232"/>
                                  </a:lnTo>
                                  <a:lnTo>
                                    <a:pt x="5742" y="2232"/>
                                  </a:lnTo>
                                  <a:lnTo>
                                    <a:pt x="5754" y="2220"/>
                                  </a:lnTo>
                                  <a:lnTo>
                                    <a:pt x="5790" y="2220"/>
                                  </a:lnTo>
                                  <a:lnTo>
                                    <a:pt x="5802" y="2208"/>
                                  </a:lnTo>
                                  <a:lnTo>
                                    <a:pt x="5802" y="2196"/>
                                  </a:lnTo>
                                  <a:lnTo>
                                    <a:pt x="5832" y="2166"/>
                                  </a:lnTo>
                                  <a:lnTo>
                                    <a:pt x="5850" y="2166"/>
                                  </a:lnTo>
                                  <a:lnTo>
                                    <a:pt x="5862" y="2172"/>
                                  </a:lnTo>
                                  <a:lnTo>
                                    <a:pt x="5898" y="2172"/>
                                  </a:lnTo>
                                  <a:lnTo>
                                    <a:pt x="5916" y="2190"/>
                                  </a:lnTo>
                                  <a:lnTo>
                                    <a:pt x="5928" y="2196"/>
                                  </a:lnTo>
                                  <a:lnTo>
                                    <a:pt x="5952" y="2196"/>
                                  </a:lnTo>
                                  <a:lnTo>
                                    <a:pt x="5964" y="2190"/>
                                  </a:lnTo>
                                  <a:lnTo>
                                    <a:pt x="5970" y="2184"/>
                                  </a:lnTo>
                                  <a:lnTo>
                                    <a:pt x="5994" y="2190"/>
                                  </a:lnTo>
                                  <a:lnTo>
                                    <a:pt x="6012" y="2190"/>
                                  </a:lnTo>
                                  <a:lnTo>
                                    <a:pt x="6048" y="2214"/>
                                  </a:lnTo>
                                  <a:lnTo>
                                    <a:pt x="6084" y="2214"/>
                                  </a:lnTo>
                                  <a:lnTo>
                                    <a:pt x="6090" y="2220"/>
                                  </a:lnTo>
                                  <a:lnTo>
                                    <a:pt x="6102" y="2220"/>
                                  </a:lnTo>
                                  <a:lnTo>
                                    <a:pt x="6120" y="2202"/>
                                  </a:lnTo>
                                  <a:lnTo>
                                    <a:pt x="6120" y="2190"/>
                                  </a:lnTo>
                                  <a:lnTo>
                                    <a:pt x="6144" y="2190"/>
                                  </a:lnTo>
                                  <a:lnTo>
                                    <a:pt x="6156" y="2184"/>
                                  </a:lnTo>
                                  <a:lnTo>
                                    <a:pt x="6162" y="2178"/>
                                  </a:lnTo>
                                  <a:lnTo>
                                    <a:pt x="6162" y="2166"/>
                                  </a:lnTo>
                                  <a:lnTo>
                                    <a:pt x="6150" y="2166"/>
                                  </a:lnTo>
                                  <a:lnTo>
                                    <a:pt x="6144" y="2160"/>
                                  </a:lnTo>
                                  <a:lnTo>
                                    <a:pt x="6138" y="2118"/>
                                  </a:lnTo>
                                  <a:lnTo>
                                    <a:pt x="6138" y="2046"/>
                                  </a:lnTo>
                                  <a:lnTo>
                                    <a:pt x="6156" y="2028"/>
                                  </a:lnTo>
                                  <a:lnTo>
                                    <a:pt x="6156" y="2016"/>
                                  </a:lnTo>
                                  <a:lnTo>
                                    <a:pt x="6150" y="2010"/>
                                  </a:lnTo>
                                  <a:lnTo>
                                    <a:pt x="6138" y="2004"/>
                                  </a:lnTo>
                                  <a:lnTo>
                                    <a:pt x="6126" y="1992"/>
                                  </a:lnTo>
                                  <a:lnTo>
                                    <a:pt x="6114" y="1992"/>
                                  </a:lnTo>
                                  <a:lnTo>
                                    <a:pt x="6108" y="1986"/>
                                  </a:lnTo>
                                  <a:lnTo>
                                    <a:pt x="6096" y="1986"/>
                                  </a:lnTo>
                                  <a:lnTo>
                                    <a:pt x="6078" y="1980"/>
                                  </a:lnTo>
                                  <a:lnTo>
                                    <a:pt x="6072" y="1980"/>
                                  </a:lnTo>
                                  <a:lnTo>
                                    <a:pt x="6072" y="1968"/>
                                  </a:lnTo>
                                  <a:lnTo>
                                    <a:pt x="6078" y="1968"/>
                                  </a:lnTo>
                                  <a:lnTo>
                                    <a:pt x="6120" y="1926"/>
                                  </a:lnTo>
                                  <a:lnTo>
                                    <a:pt x="6156" y="1920"/>
                                  </a:lnTo>
                                  <a:lnTo>
                                    <a:pt x="6162" y="1908"/>
                                  </a:lnTo>
                                  <a:lnTo>
                                    <a:pt x="6204" y="1914"/>
                                  </a:lnTo>
                                  <a:lnTo>
                                    <a:pt x="6258" y="1902"/>
                                  </a:lnTo>
                                  <a:lnTo>
                                    <a:pt x="6294" y="1920"/>
                                  </a:lnTo>
                                  <a:lnTo>
                                    <a:pt x="6330" y="1944"/>
                                  </a:lnTo>
                                  <a:lnTo>
                                    <a:pt x="6402" y="1944"/>
                                  </a:lnTo>
                                  <a:lnTo>
                                    <a:pt x="6408" y="1950"/>
                                  </a:lnTo>
                                  <a:lnTo>
                                    <a:pt x="6420" y="1956"/>
                                  </a:lnTo>
                                  <a:lnTo>
                                    <a:pt x="6426" y="1962"/>
                                  </a:lnTo>
                                  <a:lnTo>
                                    <a:pt x="6438" y="1968"/>
                                  </a:lnTo>
                                  <a:lnTo>
                                    <a:pt x="6438" y="1980"/>
                                  </a:lnTo>
                                  <a:lnTo>
                                    <a:pt x="6444" y="1980"/>
                                  </a:lnTo>
                                  <a:lnTo>
                                    <a:pt x="6456" y="1992"/>
                                  </a:lnTo>
                                  <a:lnTo>
                                    <a:pt x="6468" y="1998"/>
                                  </a:lnTo>
                                  <a:lnTo>
                                    <a:pt x="6480" y="2010"/>
                                  </a:lnTo>
                                  <a:lnTo>
                                    <a:pt x="6492" y="2010"/>
                                  </a:lnTo>
                                  <a:lnTo>
                                    <a:pt x="6498" y="2016"/>
                                  </a:lnTo>
                                  <a:lnTo>
                                    <a:pt x="6504" y="2016"/>
                                  </a:lnTo>
                                  <a:lnTo>
                                    <a:pt x="6510" y="2046"/>
                                  </a:lnTo>
                                  <a:lnTo>
                                    <a:pt x="6558" y="2070"/>
                                  </a:lnTo>
                                  <a:lnTo>
                                    <a:pt x="6570" y="2100"/>
                                  </a:lnTo>
                                  <a:lnTo>
                                    <a:pt x="6582" y="2100"/>
                                  </a:lnTo>
                                  <a:lnTo>
                                    <a:pt x="6630" y="2124"/>
                                  </a:lnTo>
                                  <a:lnTo>
                                    <a:pt x="6636" y="2136"/>
                                  </a:lnTo>
                                  <a:lnTo>
                                    <a:pt x="6654" y="2154"/>
                                  </a:lnTo>
                                  <a:lnTo>
                                    <a:pt x="6660" y="2166"/>
                                  </a:lnTo>
                                  <a:lnTo>
                                    <a:pt x="6672" y="2166"/>
                                  </a:lnTo>
                                  <a:lnTo>
                                    <a:pt x="6678" y="2190"/>
                                  </a:lnTo>
                                  <a:lnTo>
                                    <a:pt x="6684" y="2190"/>
                                  </a:lnTo>
                                  <a:lnTo>
                                    <a:pt x="6690" y="2196"/>
                                  </a:lnTo>
                                  <a:lnTo>
                                    <a:pt x="6714" y="2208"/>
                                  </a:lnTo>
                                  <a:lnTo>
                                    <a:pt x="6720" y="2214"/>
                                  </a:lnTo>
                                  <a:lnTo>
                                    <a:pt x="6732" y="2220"/>
                                  </a:lnTo>
                                  <a:lnTo>
                                    <a:pt x="6780" y="2220"/>
                                  </a:lnTo>
                                  <a:lnTo>
                                    <a:pt x="6792" y="2226"/>
                                  </a:lnTo>
                                  <a:lnTo>
                                    <a:pt x="6798" y="2232"/>
                                  </a:lnTo>
                                  <a:lnTo>
                                    <a:pt x="6810" y="2238"/>
                                  </a:lnTo>
                                  <a:lnTo>
                                    <a:pt x="6822" y="2226"/>
                                  </a:lnTo>
                                  <a:lnTo>
                                    <a:pt x="6834" y="2226"/>
                                  </a:lnTo>
                                  <a:lnTo>
                                    <a:pt x="6852" y="2244"/>
                                  </a:lnTo>
                                  <a:lnTo>
                                    <a:pt x="6864" y="2250"/>
                                  </a:lnTo>
                                  <a:lnTo>
                                    <a:pt x="6882" y="2268"/>
                                  </a:lnTo>
                                  <a:lnTo>
                                    <a:pt x="6924" y="2268"/>
                                  </a:lnTo>
                                  <a:lnTo>
                                    <a:pt x="6942" y="2298"/>
                                  </a:lnTo>
                                  <a:lnTo>
                                    <a:pt x="6960" y="2298"/>
                                  </a:lnTo>
                                  <a:lnTo>
                                    <a:pt x="6966" y="2304"/>
                                  </a:lnTo>
                                  <a:lnTo>
                                    <a:pt x="6966" y="2310"/>
                                  </a:lnTo>
                                  <a:lnTo>
                                    <a:pt x="6972" y="2322"/>
                                  </a:lnTo>
                                  <a:lnTo>
                                    <a:pt x="6972" y="2334"/>
                                  </a:lnTo>
                                  <a:lnTo>
                                    <a:pt x="7014" y="2364"/>
                                  </a:lnTo>
                                  <a:lnTo>
                                    <a:pt x="7038" y="2358"/>
                                  </a:lnTo>
                                  <a:lnTo>
                                    <a:pt x="7050" y="2370"/>
                                  </a:lnTo>
                                  <a:lnTo>
                                    <a:pt x="7068" y="2370"/>
                                  </a:lnTo>
                                  <a:lnTo>
                                    <a:pt x="7068" y="2358"/>
                                  </a:lnTo>
                                  <a:lnTo>
                                    <a:pt x="7098" y="2364"/>
                                  </a:lnTo>
                                  <a:lnTo>
                                    <a:pt x="7098" y="2346"/>
                                  </a:lnTo>
                                  <a:lnTo>
                                    <a:pt x="7104" y="2340"/>
                                  </a:lnTo>
                                  <a:lnTo>
                                    <a:pt x="7110" y="2340"/>
                                  </a:lnTo>
                                  <a:lnTo>
                                    <a:pt x="7122" y="2334"/>
                                  </a:lnTo>
                                  <a:lnTo>
                                    <a:pt x="7152" y="2334"/>
                                  </a:lnTo>
                                  <a:lnTo>
                                    <a:pt x="7158" y="2310"/>
                                  </a:lnTo>
                                  <a:lnTo>
                                    <a:pt x="7200" y="2310"/>
                                  </a:lnTo>
                                  <a:lnTo>
                                    <a:pt x="7212" y="2316"/>
                                  </a:lnTo>
                                  <a:lnTo>
                                    <a:pt x="7218" y="2328"/>
                                  </a:lnTo>
                                  <a:lnTo>
                                    <a:pt x="7218" y="2346"/>
                                  </a:lnTo>
                                  <a:lnTo>
                                    <a:pt x="7242" y="2358"/>
                                  </a:lnTo>
                                  <a:lnTo>
                                    <a:pt x="7242" y="2388"/>
                                  </a:lnTo>
                                  <a:lnTo>
                                    <a:pt x="7224" y="2394"/>
                                  </a:lnTo>
                                  <a:lnTo>
                                    <a:pt x="7236" y="2412"/>
                                  </a:lnTo>
                                  <a:lnTo>
                                    <a:pt x="7236" y="2430"/>
                                  </a:lnTo>
                                  <a:lnTo>
                                    <a:pt x="7248" y="2442"/>
                                  </a:lnTo>
                                  <a:lnTo>
                                    <a:pt x="7248" y="2466"/>
                                  </a:lnTo>
                                  <a:lnTo>
                                    <a:pt x="7266" y="2472"/>
                                  </a:lnTo>
                                  <a:lnTo>
                                    <a:pt x="7260" y="2502"/>
                                  </a:lnTo>
                                  <a:lnTo>
                                    <a:pt x="7266" y="2526"/>
                                  </a:lnTo>
                                  <a:lnTo>
                                    <a:pt x="7260" y="2532"/>
                                  </a:lnTo>
                                  <a:lnTo>
                                    <a:pt x="7254" y="2532"/>
                                  </a:lnTo>
                                  <a:lnTo>
                                    <a:pt x="7254" y="2550"/>
                                  </a:lnTo>
                                  <a:lnTo>
                                    <a:pt x="7260" y="2562"/>
                                  </a:lnTo>
                                  <a:lnTo>
                                    <a:pt x="7260" y="2574"/>
                                  </a:lnTo>
                                  <a:lnTo>
                                    <a:pt x="7254" y="2580"/>
                                  </a:lnTo>
                                  <a:lnTo>
                                    <a:pt x="7248" y="2580"/>
                                  </a:lnTo>
                                  <a:lnTo>
                                    <a:pt x="7236" y="2574"/>
                                  </a:lnTo>
                                  <a:lnTo>
                                    <a:pt x="7224" y="2574"/>
                                  </a:lnTo>
                                  <a:lnTo>
                                    <a:pt x="7206" y="2568"/>
                                  </a:lnTo>
                                  <a:lnTo>
                                    <a:pt x="7194" y="2562"/>
                                  </a:lnTo>
                                  <a:lnTo>
                                    <a:pt x="7170" y="2562"/>
                                  </a:lnTo>
                                  <a:lnTo>
                                    <a:pt x="7164" y="2568"/>
                                  </a:lnTo>
                                  <a:lnTo>
                                    <a:pt x="7170" y="2574"/>
                                  </a:lnTo>
                                  <a:lnTo>
                                    <a:pt x="7170" y="2586"/>
                                  </a:lnTo>
                                  <a:lnTo>
                                    <a:pt x="7146" y="2586"/>
                                  </a:lnTo>
                                  <a:lnTo>
                                    <a:pt x="7146" y="2598"/>
                                  </a:lnTo>
                                  <a:lnTo>
                                    <a:pt x="7152" y="2610"/>
                                  </a:lnTo>
                                  <a:lnTo>
                                    <a:pt x="7158" y="2610"/>
                                  </a:lnTo>
                                  <a:lnTo>
                                    <a:pt x="7170" y="2622"/>
                                  </a:lnTo>
                                  <a:lnTo>
                                    <a:pt x="7182" y="2628"/>
                                  </a:lnTo>
                                  <a:lnTo>
                                    <a:pt x="7194" y="2646"/>
                                  </a:lnTo>
                                  <a:lnTo>
                                    <a:pt x="7206" y="2658"/>
                                  </a:lnTo>
                                  <a:lnTo>
                                    <a:pt x="7212" y="2676"/>
                                  </a:lnTo>
                                  <a:lnTo>
                                    <a:pt x="7212" y="2688"/>
                                  </a:lnTo>
                                  <a:lnTo>
                                    <a:pt x="7224" y="2700"/>
                                  </a:lnTo>
                                  <a:lnTo>
                                    <a:pt x="7230" y="2712"/>
                                  </a:lnTo>
                                  <a:lnTo>
                                    <a:pt x="7236" y="2748"/>
                                  </a:lnTo>
                                  <a:lnTo>
                                    <a:pt x="7206" y="2742"/>
                                  </a:lnTo>
                                  <a:lnTo>
                                    <a:pt x="7200" y="2766"/>
                                  </a:lnTo>
                                  <a:lnTo>
                                    <a:pt x="7224" y="2778"/>
                                  </a:lnTo>
                                  <a:lnTo>
                                    <a:pt x="7260" y="2778"/>
                                  </a:lnTo>
                                  <a:lnTo>
                                    <a:pt x="7260" y="2718"/>
                                  </a:lnTo>
                                  <a:lnTo>
                                    <a:pt x="7266" y="2712"/>
                                  </a:lnTo>
                                  <a:lnTo>
                                    <a:pt x="7272" y="2712"/>
                                  </a:lnTo>
                                  <a:lnTo>
                                    <a:pt x="7284" y="2718"/>
                                  </a:lnTo>
                                  <a:lnTo>
                                    <a:pt x="7290" y="2724"/>
                                  </a:lnTo>
                                  <a:lnTo>
                                    <a:pt x="7302" y="2712"/>
                                  </a:lnTo>
                                  <a:lnTo>
                                    <a:pt x="7308" y="2724"/>
                                  </a:lnTo>
                                  <a:lnTo>
                                    <a:pt x="7314" y="2730"/>
                                  </a:lnTo>
                                  <a:lnTo>
                                    <a:pt x="7320" y="2742"/>
                                  </a:lnTo>
                                  <a:lnTo>
                                    <a:pt x="7332" y="2754"/>
                                  </a:lnTo>
                                  <a:lnTo>
                                    <a:pt x="7344" y="2754"/>
                                  </a:lnTo>
                                  <a:lnTo>
                                    <a:pt x="7356" y="2748"/>
                                  </a:lnTo>
                                  <a:lnTo>
                                    <a:pt x="7368" y="2748"/>
                                  </a:lnTo>
                                  <a:lnTo>
                                    <a:pt x="7374" y="2742"/>
                                  </a:lnTo>
                                  <a:lnTo>
                                    <a:pt x="7380" y="2742"/>
                                  </a:lnTo>
                                  <a:lnTo>
                                    <a:pt x="7380" y="2760"/>
                                  </a:lnTo>
                                  <a:lnTo>
                                    <a:pt x="7386" y="2760"/>
                                  </a:lnTo>
                                  <a:lnTo>
                                    <a:pt x="7392" y="2754"/>
                                  </a:lnTo>
                                  <a:lnTo>
                                    <a:pt x="7404" y="2748"/>
                                  </a:lnTo>
                                  <a:lnTo>
                                    <a:pt x="7422" y="2742"/>
                                  </a:lnTo>
                                  <a:lnTo>
                                    <a:pt x="7440" y="2730"/>
                                  </a:lnTo>
                                  <a:lnTo>
                                    <a:pt x="7452" y="2724"/>
                                  </a:lnTo>
                                  <a:lnTo>
                                    <a:pt x="7464" y="2700"/>
                                  </a:lnTo>
                                  <a:lnTo>
                                    <a:pt x="7464" y="2682"/>
                                  </a:lnTo>
                                  <a:lnTo>
                                    <a:pt x="7470" y="2664"/>
                                  </a:lnTo>
                                  <a:lnTo>
                                    <a:pt x="7470" y="2628"/>
                                  </a:lnTo>
                                  <a:lnTo>
                                    <a:pt x="7494" y="2622"/>
                                  </a:lnTo>
                                  <a:lnTo>
                                    <a:pt x="7494" y="2562"/>
                                  </a:lnTo>
                                  <a:lnTo>
                                    <a:pt x="7500" y="2550"/>
                                  </a:lnTo>
                                  <a:lnTo>
                                    <a:pt x="7506" y="2544"/>
                                  </a:lnTo>
                                  <a:lnTo>
                                    <a:pt x="7518" y="2520"/>
                                  </a:lnTo>
                                  <a:lnTo>
                                    <a:pt x="7518" y="2490"/>
                                  </a:lnTo>
                                  <a:lnTo>
                                    <a:pt x="7524" y="2472"/>
                                  </a:lnTo>
                                  <a:lnTo>
                                    <a:pt x="7524" y="2454"/>
                                  </a:lnTo>
                                  <a:lnTo>
                                    <a:pt x="7518" y="2442"/>
                                  </a:lnTo>
                                  <a:lnTo>
                                    <a:pt x="7518" y="2424"/>
                                  </a:lnTo>
                                  <a:lnTo>
                                    <a:pt x="7512" y="2418"/>
                                  </a:lnTo>
                                  <a:lnTo>
                                    <a:pt x="7512" y="2412"/>
                                  </a:lnTo>
                                  <a:lnTo>
                                    <a:pt x="7518" y="2400"/>
                                  </a:lnTo>
                                  <a:lnTo>
                                    <a:pt x="7524" y="2394"/>
                                  </a:lnTo>
                                  <a:lnTo>
                                    <a:pt x="7524" y="2382"/>
                                  </a:lnTo>
                                  <a:lnTo>
                                    <a:pt x="7530" y="2376"/>
                                  </a:lnTo>
                                  <a:lnTo>
                                    <a:pt x="7530" y="2364"/>
                                  </a:lnTo>
                                  <a:lnTo>
                                    <a:pt x="7524" y="2358"/>
                                  </a:lnTo>
                                  <a:lnTo>
                                    <a:pt x="7518" y="2346"/>
                                  </a:lnTo>
                                  <a:lnTo>
                                    <a:pt x="7524" y="2334"/>
                                  </a:lnTo>
                                  <a:lnTo>
                                    <a:pt x="7530" y="2328"/>
                                  </a:lnTo>
                                  <a:lnTo>
                                    <a:pt x="7536" y="2316"/>
                                  </a:lnTo>
                                  <a:lnTo>
                                    <a:pt x="7536" y="2298"/>
                                  </a:lnTo>
                                  <a:lnTo>
                                    <a:pt x="7530" y="2292"/>
                                  </a:lnTo>
                                  <a:lnTo>
                                    <a:pt x="7530" y="2280"/>
                                  </a:lnTo>
                                  <a:lnTo>
                                    <a:pt x="7518" y="2256"/>
                                  </a:lnTo>
                                  <a:lnTo>
                                    <a:pt x="7512" y="2250"/>
                                  </a:lnTo>
                                  <a:lnTo>
                                    <a:pt x="7512" y="2238"/>
                                  </a:lnTo>
                                  <a:lnTo>
                                    <a:pt x="7506" y="2232"/>
                                  </a:lnTo>
                                  <a:lnTo>
                                    <a:pt x="7506" y="2220"/>
                                  </a:lnTo>
                                  <a:lnTo>
                                    <a:pt x="7500" y="2214"/>
                                  </a:lnTo>
                                  <a:lnTo>
                                    <a:pt x="7500" y="2202"/>
                                  </a:lnTo>
                                  <a:lnTo>
                                    <a:pt x="7494" y="2196"/>
                                  </a:lnTo>
                                  <a:lnTo>
                                    <a:pt x="7482" y="2190"/>
                                  </a:lnTo>
                                  <a:lnTo>
                                    <a:pt x="7476" y="2184"/>
                                  </a:lnTo>
                                  <a:lnTo>
                                    <a:pt x="7482" y="2178"/>
                                  </a:lnTo>
                                  <a:lnTo>
                                    <a:pt x="7476" y="2178"/>
                                  </a:lnTo>
                                  <a:lnTo>
                                    <a:pt x="7470" y="2172"/>
                                  </a:lnTo>
                                  <a:lnTo>
                                    <a:pt x="7458" y="2166"/>
                                  </a:lnTo>
                                  <a:lnTo>
                                    <a:pt x="7446" y="2154"/>
                                  </a:lnTo>
                                  <a:lnTo>
                                    <a:pt x="7440" y="2142"/>
                                  </a:lnTo>
                                  <a:lnTo>
                                    <a:pt x="7434" y="2124"/>
                                  </a:lnTo>
                                  <a:lnTo>
                                    <a:pt x="7434" y="2112"/>
                                  </a:lnTo>
                                  <a:lnTo>
                                    <a:pt x="7428" y="2106"/>
                                  </a:lnTo>
                                  <a:lnTo>
                                    <a:pt x="7428" y="2100"/>
                                  </a:lnTo>
                                  <a:lnTo>
                                    <a:pt x="7416" y="2094"/>
                                  </a:lnTo>
                                  <a:lnTo>
                                    <a:pt x="7416" y="2082"/>
                                  </a:lnTo>
                                  <a:lnTo>
                                    <a:pt x="7422" y="2070"/>
                                  </a:lnTo>
                                  <a:lnTo>
                                    <a:pt x="7422" y="2040"/>
                                  </a:lnTo>
                                  <a:lnTo>
                                    <a:pt x="7410" y="2028"/>
                                  </a:lnTo>
                                  <a:lnTo>
                                    <a:pt x="7404" y="2016"/>
                                  </a:lnTo>
                                  <a:lnTo>
                                    <a:pt x="7398" y="2010"/>
                                  </a:lnTo>
                                  <a:lnTo>
                                    <a:pt x="7380" y="2004"/>
                                  </a:lnTo>
                                  <a:lnTo>
                                    <a:pt x="7380" y="1998"/>
                                  </a:lnTo>
                                  <a:lnTo>
                                    <a:pt x="7374" y="1992"/>
                                  </a:lnTo>
                                  <a:lnTo>
                                    <a:pt x="7368" y="1980"/>
                                  </a:lnTo>
                                  <a:lnTo>
                                    <a:pt x="7356" y="1968"/>
                                  </a:lnTo>
                                  <a:lnTo>
                                    <a:pt x="7344" y="1968"/>
                                  </a:lnTo>
                                  <a:lnTo>
                                    <a:pt x="7332" y="1956"/>
                                  </a:lnTo>
                                  <a:lnTo>
                                    <a:pt x="7326" y="1956"/>
                                  </a:lnTo>
                                  <a:lnTo>
                                    <a:pt x="7308" y="1950"/>
                                  </a:lnTo>
                                  <a:lnTo>
                                    <a:pt x="7302" y="1938"/>
                                  </a:lnTo>
                                  <a:lnTo>
                                    <a:pt x="7308" y="1938"/>
                                  </a:lnTo>
                                  <a:lnTo>
                                    <a:pt x="7314" y="1944"/>
                                  </a:lnTo>
                                  <a:lnTo>
                                    <a:pt x="7326" y="1944"/>
                                  </a:lnTo>
                                  <a:lnTo>
                                    <a:pt x="7332" y="1950"/>
                                  </a:lnTo>
                                  <a:lnTo>
                                    <a:pt x="7344" y="1950"/>
                                  </a:lnTo>
                                  <a:lnTo>
                                    <a:pt x="7350" y="1944"/>
                                  </a:lnTo>
                                  <a:lnTo>
                                    <a:pt x="7350" y="1938"/>
                                  </a:lnTo>
                                  <a:lnTo>
                                    <a:pt x="7344" y="1938"/>
                                  </a:lnTo>
                                  <a:lnTo>
                                    <a:pt x="7332" y="1932"/>
                                  </a:lnTo>
                                  <a:lnTo>
                                    <a:pt x="7326" y="1926"/>
                                  </a:lnTo>
                                  <a:lnTo>
                                    <a:pt x="7320" y="1926"/>
                                  </a:lnTo>
                                  <a:lnTo>
                                    <a:pt x="7242" y="1890"/>
                                  </a:lnTo>
                                  <a:lnTo>
                                    <a:pt x="7236" y="1890"/>
                                  </a:lnTo>
                                  <a:lnTo>
                                    <a:pt x="7230" y="1884"/>
                                  </a:lnTo>
                                  <a:lnTo>
                                    <a:pt x="7218" y="1878"/>
                                  </a:lnTo>
                                  <a:lnTo>
                                    <a:pt x="7206" y="1866"/>
                                  </a:lnTo>
                                  <a:lnTo>
                                    <a:pt x="7194" y="1860"/>
                                  </a:lnTo>
                                  <a:lnTo>
                                    <a:pt x="7188" y="1854"/>
                                  </a:lnTo>
                                  <a:lnTo>
                                    <a:pt x="7170" y="1854"/>
                                  </a:lnTo>
                                  <a:lnTo>
                                    <a:pt x="7164" y="1860"/>
                                  </a:lnTo>
                                  <a:lnTo>
                                    <a:pt x="7152" y="1866"/>
                                  </a:lnTo>
                                  <a:lnTo>
                                    <a:pt x="7116" y="1854"/>
                                  </a:lnTo>
                                  <a:lnTo>
                                    <a:pt x="7152" y="1896"/>
                                  </a:lnTo>
                                  <a:lnTo>
                                    <a:pt x="7146" y="1920"/>
                                  </a:lnTo>
                                  <a:lnTo>
                                    <a:pt x="7134" y="1920"/>
                                  </a:lnTo>
                                  <a:lnTo>
                                    <a:pt x="7134" y="1890"/>
                                  </a:lnTo>
                                  <a:lnTo>
                                    <a:pt x="7116" y="1878"/>
                                  </a:lnTo>
                                  <a:lnTo>
                                    <a:pt x="7116" y="1908"/>
                                  </a:lnTo>
                                  <a:lnTo>
                                    <a:pt x="7068" y="1908"/>
                                  </a:lnTo>
                                  <a:lnTo>
                                    <a:pt x="7074" y="1902"/>
                                  </a:lnTo>
                                  <a:lnTo>
                                    <a:pt x="7074" y="1884"/>
                                  </a:lnTo>
                                  <a:lnTo>
                                    <a:pt x="7068" y="1878"/>
                                  </a:lnTo>
                                  <a:lnTo>
                                    <a:pt x="7044" y="1878"/>
                                  </a:lnTo>
                                  <a:lnTo>
                                    <a:pt x="7038" y="1890"/>
                                  </a:lnTo>
                                  <a:lnTo>
                                    <a:pt x="7014" y="1890"/>
                                  </a:lnTo>
                                  <a:lnTo>
                                    <a:pt x="7002" y="1854"/>
                                  </a:lnTo>
                                  <a:lnTo>
                                    <a:pt x="6996" y="1854"/>
                                  </a:lnTo>
                                  <a:lnTo>
                                    <a:pt x="6984" y="1830"/>
                                  </a:lnTo>
                                  <a:lnTo>
                                    <a:pt x="6912" y="1836"/>
                                  </a:lnTo>
                                  <a:lnTo>
                                    <a:pt x="6906" y="1824"/>
                                  </a:lnTo>
                                  <a:lnTo>
                                    <a:pt x="6882" y="1824"/>
                                  </a:lnTo>
                                  <a:lnTo>
                                    <a:pt x="6870" y="1818"/>
                                  </a:lnTo>
                                  <a:lnTo>
                                    <a:pt x="6864" y="1812"/>
                                  </a:lnTo>
                                  <a:lnTo>
                                    <a:pt x="6864" y="1794"/>
                                  </a:lnTo>
                                  <a:lnTo>
                                    <a:pt x="6876" y="1788"/>
                                  </a:lnTo>
                                  <a:lnTo>
                                    <a:pt x="6888" y="1776"/>
                                  </a:lnTo>
                                  <a:lnTo>
                                    <a:pt x="6900" y="1776"/>
                                  </a:lnTo>
                                  <a:lnTo>
                                    <a:pt x="6900" y="1752"/>
                                  </a:lnTo>
                                  <a:lnTo>
                                    <a:pt x="6906" y="1752"/>
                                  </a:lnTo>
                                  <a:lnTo>
                                    <a:pt x="6918" y="1746"/>
                                  </a:lnTo>
                                  <a:lnTo>
                                    <a:pt x="6930" y="1734"/>
                                  </a:lnTo>
                                  <a:lnTo>
                                    <a:pt x="6930" y="1728"/>
                                  </a:lnTo>
                                  <a:lnTo>
                                    <a:pt x="6936" y="1716"/>
                                  </a:lnTo>
                                  <a:lnTo>
                                    <a:pt x="6936" y="1710"/>
                                  </a:lnTo>
                                  <a:lnTo>
                                    <a:pt x="6942" y="1698"/>
                                  </a:lnTo>
                                  <a:lnTo>
                                    <a:pt x="6930" y="1686"/>
                                  </a:lnTo>
                                  <a:lnTo>
                                    <a:pt x="6942" y="1662"/>
                                  </a:lnTo>
                                  <a:lnTo>
                                    <a:pt x="6930" y="1650"/>
                                  </a:lnTo>
                                  <a:lnTo>
                                    <a:pt x="6948" y="1632"/>
                                  </a:lnTo>
                                  <a:lnTo>
                                    <a:pt x="6972" y="1626"/>
                                  </a:lnTo>
                                  <a:lnTo>
                                    <a:pt x="6960" y="1596"/>
                                  </a:lnTo>
                                  <a:lnTo>
                                    <a:pt x="6984" y="1590"/>
                                  </a:lnTo>
                                  <a:lnTo>
                                    <a:pt x="6960" y="1554"/>
                                  </a:lnTo>
                                  <a:lnTo>
                                    <a:pt x="6990" y="1542"/>
                                  </a:lnTo>
                                  <a:lnTo>
                                    <a:pt x="6990" y="1500"/>
                                  </a:lnTo>
                                  <a:lnTo>
                                    <a:pt x="6996" y="1488"/>
                                  </a:lnTo>
                                  <a:lnTo>
                                    <a:pt x="7002" y="1482"/>
                                  </a:lnTo>
                                  <a:lnTo>
                                    <a:pt x="7020" y="1470"/>
                                  </a:lnTo>
                                  <a:lnTo>
                                    <a:pt x="7032" y="1464"/>
                                  </a:lnTo>
                                  <a:lnTo>
                                    <a:pt x="7050" y="1464"/>
                                  </a:lnTo>
                                  <a:lnTo>
                                    <a:pt x="7068" y="1470"/>
                                  </a:lnTo>
                                  <a:lnTo>
                                    <a:pt x="7188" y="1470"/>
                                  </a:lnTo>
                                  <a:lnTo>
                                    <a:pt x="7206" y="1488"/>
                                  </a:lnTo>
                                  <a:lnTo>
                                    <a:pt x="7224" y="1482"/>
                                  </a:lnTo>
                                  <a:lnTo>
                                    <a:pt x="7218" y="1464"/>
                                  </a:lnTo>
                                  <a:lnTo>
                                    <a:pt x="7290" y="1482"/>
                                  </a:lnTo>
                                  <a:lnTo>
                                    <a:pt x="7320" y="1464"/>
                                  </a:lnTo>
                                  <a:lnTo>
                                    <a:pt x="7350" y="1488"/>
                                  </a:lnTo>
                                  <a:lnTo>
                                    <a:pt x="7356" y="1452"/>
                                  </a:lnTo>
                                  <a:lnTo>
                                    <a:pt x="7434" y="1452"/>
                                  </a:lnTo>
                                  <a:lnTo>
                                    <a:pt x="7446" y="1458"/>
                                  </a:lnTo>
                                  <a:lnTo>
                                    <a:pt x="7452" y="1470"/>
                                  </a:lnTo>
                                  <a:lnTo>
                                    <a:pt x="7458" y="1470"/>
                                  </a:lnTo>
                                  <a:lnTo>
                                    <a:pt x="7464" y="1464"/>
                                  </a:lnTo>
                                  <a:lnTo>
                                    <a:pt x="7476" y="1464"/>
                                  </a:lnTo>
                                  <a:lnTo>
                                    <a:pt x="7482" y="1458"/>
                                  </a:lnTo>
                                  <a:lnTo>
                                    <a:pt x="7494" y="1452"/>
                                  </a:lnTo>
                                  <a:lnTo>
                                    <a:pt x="7518" y="1470"/>
                                  </a:lnTo>
                                  <a:lnTo>
                                    <a:pt x="7560" y="1476"/>
                                  </a:lnTo>
                                  <a:lnTo>
                                    <a:pt x="7506" y="1488"/>
                                  </a:lnTo>
                                  <a:lnTo>
                                    <a:pt x="7506" y="1494"/>
                                  </a:lnTo>
                                  <a:lnTo>
                                    <a:pt x="7512" y="1500"/>
                                  </a:lnTo>
                                  <a:lnTo>
                                    <a:pt x="7524" y="1506"/>
                                  </a:lnTo>
                                  <a:lnTo>
                                    <a:pt x="7530" y="1512"/>
                                  </a:lnTo>
                                  <a:lnTo>
                                    <a:pt x="7542" y="1512"/>
                                  </a:lnTo>
                                  <a:lnTo>
                                    <a:pt x="7548" y="1506"/>
                                  </a:lnTo>
                                  <a:lnTo>
                                    <a:pt x="7560" y="1506"/>
                                  </a:lnTo>
                                  <a:lnTo>
                                    <a:pt x="7572" y="1500"/>
                                  </a:lnTo>
                                  <a:lnTo>
                                    <a:pt x="7578" y="1494"/>
                                  </a:lnTo>
                                  <a:lnTo>
                                    <a:pt x="7584" y="1494"/>
                                  </a:lnTo>
                                  <a:lnTo>
                                    <a:pt x="7614" y="1506"/>
                                  </a:lnTo>
                                  <a:lnTo>
                                    <a:pt x="7638" y="1488"/>
                                  </a:lnTo>
                                  <a:lnTo>
                                    <a:pt x="7644" y="1488"/>
                                  </a:lnTo>
                                  <a:lnTo>
                                    <a:pt x="7650" y="1494"/>
                                  </a:lnTo>
                                  <a:lnTo>
                                    <a:pt x="7686" y="1494"/>
                                  </a:lnTo>
                                  <a:lnTo>
                                    <a:pt x="7692" y="1488"/>
                                  </a:lnTo>
                                  <a:lnTo>
                                    <a:pt x="7692" y="1476"/>
                                  </a:lnTo>
                                  <a:lnTo>
                                    <a:pt x="7728" y="1482"/>
                                  </a:lnTo>
                                  <a:lnTo>
                                    <a:pt x="7680" y="1452"/>
                                  </a:lnTo>
                                  <a:lnTo>
                                    <a:pt x="7650" y="1464"/>
                                  </a:lnTo>
                                  <a:lnTo>
                                    <a:pt x="7644" y="1446"/>
                                  </a:lnTo>
                                  <a:lnTo>
                                    <a:pt x="7638" y="1434"/>
                                  </a:lnTo>
                                  <a:lnTo>
                                    <a:pt x="7632" y="1428"/>
                                  </a:lnTo>
                                  <a:lnTo>
                                    <a:pt x="7626" y="1416"/>
                                  </a:lnTo>
                                  <a:lnTo>
                                    <a:pt x="7626" y="1398"/>
                                  </a:lnTo>
                                  <a:lnTo>
                                    <a:pt x="7650" y="1374"/>
                                  </a:lnTo>
                                  <a:lnTo>
                                    <a:pt x="7644" y="1344"/>
                                  </a:lnTo>
                                  <a:lnTo>
                                    <a:pt x="7662" y="1332"/>
                                  </a:lnTo>
                                  <a:lnTo>
                                    <a:pt x="7650" y="1326"/>
                                  </a:lnTo>
                                  <a:lnTo>
                                    <a:pt x="7638" y="1314"/>
                                  </a:lnTo>
                                  <a:lnTo>
                                    <a:pt x="7638" y="1302"/>
                                  </a:lnTo>
                                  <a:lnTo>
                                    <a:pt x="7644" y="1296"/>
                                  </a:lnTo>
                                  <a:lnTo>
                                    <a:pt x="7662" y="1290"/>
                                  </a:lnTo>
                                  <a:lnTo>
                                    <a:pt x="7698" y="1290"/>
                                  </a:lnTo>
                                  <a:lnTo>
                                    <a:pt x="7710" y="1296"/>
                                  </a:lnTo>
                                  <a:lnTo>
                                    <a:pt x="7728" y="1296"/>
                                  </a:lnTo>
                                  <a:lnTo>
                                    <a:pt x="7746" y="1278"/>
                                  </a:lnTo>
                                  <a:lnTo>
                                    <a:pt x="7782" y="1308"/>
                                  </a:lnTo>
                                  <a:lnTo>
                                    <a:pt x="7806" y="1290"/>
                                  </a:lnTo>
                                  <a:lnTo>
                                    <a:pt x="7812" y="1302"/>
                                  </a:lnTo>
                                  <a:lnTo>
                                    <a:pt x="7818" y="1308"/>
                                  </a:lnTo>
                                  <a:lnTo>
                                    <a:pt x="7830" y="1332"/>
                                  </a:lnTo>
                                  <a:lnTo>
                                    <a:pt x="7830" y="1338"/>
                                  </a:lnTo>
                                  <a:lnTo>
                                    <a:pt x="7836" y="1344"/>
                                  </a:lnTo>
                                  <a:lnTo>
                                    <a:pt x="7878" y="1344"/>
                                  </a:lnTo>
                                  <a:lnTo>
                                    <a:pt x="7878" y="1362"/>
                                  </a:lnTo>
                                  <a:lnTo>
                                    <a:pt x="7884" y="1374"/>
                                  </a:lnTo>
                                  <a:lnTo>
                                    <a:pt x="7890" y="1380"/>
                                  </a:lnTo>
                                  <a:lnTo>
                                    <a:pt x="7896" y="1380"/>
                                  </a:lnTo>
                                  <a:lnTo>
                                    <a:pt x="7914" y="1362"/>
                                  </a:lnTo>
                                  <a:lnTo>
                                    <a:pt x="7932" y="1326"/>
                                  </a:lnTo>
                                  <a:lnTo>
                                    <a:pt x="7938" y="1320"/>
                                  </a:lnTo>
                                  <a:lnTo>
                                    <a:pt x="7938" y="1314"/>
                                  </a:lnTo>
                                  <a:lnTo>
                                    <a:pt x="7962" y="1302"/>
                                  </a:lnTo>
                                  <a:lnTo>
                                    <a:pt x="7992" y="1314"/>
                                  </a:lnTo>
                                  <a:lnTo>
                                    <a:pt x="7986" y="1302"/>
                                  </a:lnTo>
                                  <a:lnTo>
                                    <a:pt x="7962" y="1284"/>
                                  </a:lnTo>
                                  <a:lnTo>
                                    <a:pt x="7956" y="1278"/>
                                  </a:lnTo>
                                  <a:lnTo>
                                    <a:pt x="7932" y="1266"/>
                                  </a:lnTo>
                                  <a:lnTo>
                                    <a:pt x="7926" y="1254"/>
                                  </a:lnTo>
                                  <a:lnTo>
                                    <a:pt x="7914" y="1248"/>
                                  </a:lnTo>
                                  <a:lnTo>
                                    <a:pt x="7908" y="1242"/>
                                  </a:lnTo>
                                  <a:lnTo>
                                    <a:pt x="7908" y="1230"/>
                                  </a:lnTo>
                                  <a:lnTo>
                                    <a:pt x="7962" y="1230"/>
                                  </a:lnTo>
                                  <a:lnTo>
                                    <a:pt x="7992" y="1236"/>
                                  </a:lnTo>
                                  <a:lnTo>
                                    <a:pt x="8052" y="1236"/>
                                  </a:lnTo>
                                  <a:lnTo>
                                    <a:pt x="8052" y="1254"/>
                                  </a:lnTo>
                                  <a:lnTo>
                                    <a:pt x="8040" y="1254"/>
                                  </a:lnTo>
                                  <a:lnTo>
                                    <a:pt x="8028" y="1248"/>
                                  </a:lnTo>
                                  <a:lnTo>
                                    <a:pt x="7992" y="1248"/>
                                  </a:lnTo>
                                  <a:lnTo>
                                    <a:pt x="7992" y="1266"/>
                                  </a:lnTo>
                                  <a:lnTo>
                                    <a:pt x="8016" y="1290"/>
                                  </a:lnTo>
                                  <a:lnTo>
                                    <a:pt x="8028" y="1296"/>
                                  </a:lnTo>
                                  <a:lnTo>
                                    <a:pt x="8034" y="1320"/>
                                  </a:lnTo>
                                  <a:lnTo>
                                    <a:pt x="8064" y="1326"/>
                                  </a:lnTo>
                                  <a:lnTo>
                                    <a:pt x="8058" y="1344"/>
                                  </a:lnTo>
                                  <a:lnTo>
                                    <a:pt x="8076" y="1362"/>
                                  </a:lnTo>
                                  <a:lnTo>
                                    <a:pt x="8046" y="1368"/>
                                  </a:lnTo>
                                  <a:lnTo>
                                    <a:pt x="8040" y="1380"/>
                                  </a:lnTo>
                                  <a:lnTo>
                                    <a:pt x="8022" y="1386"/>
                                  </a:lnTo>
                                  <a:lnTo>
                                    <a:pt x="8028" y="1398"/>
                                  </a:lnTo>
                                  <a:lnTo>
                                    <a:pt x="8028" y="1404"/>
                                  </a:lnTo>
                                  <a:lnTo>
                                    <a:pt x="8034" y="1416"/>
                                  </a:lnTo>
                                  <a:lnTo>
                                    <a:pt x="8034" y="1440"/>
                                  </a:lnTo>
                                  <a:lnTo>
                                    <a:pt x="8028" y="1452"/>
                                  </a:lnTo>
                                  <a:lnTo>
                                    <a:pt x="8016" y="1464"/>
                                  </a:lnTo>
                                  <a:lnTo>
                                    <a:pt x="8004" y="1488"/>
                                  </a:lnTo>
                                  <a:lnTo>
                                    <a:pt x="8004" y="1506"/>
                                  </a:lnTo>
                                  <a:lnTo>
                                    <a:pt x="8010" y="1506"/>
                                  </a:lnTo>
                                  <a:lnTo>
                                    <a:pt x="8016" y="1512"/>
                                  </a:lnTo>
                                  <a:lnTo>
                                    <a:pt x="8022" y="1524"/>
                                  </a:lnTo>
                                  <a:lnTo>
                                    <a:pt x="8016" y="1530"/>
                                  </a:lnTo>
                                  <a:lnTo>
                                    <a:pt x="8010" y="1542"/>
                                  </a:lnTo>
                                  <a:lnTo>
                                    <a:pt x="7986" y="1566"/>
                                  </a:lnTo>
                                  <a:lnTo>
                                    <a:pt x="7974" y="1572"/>
                                  </a:lnTo>
                                  <a:lnTo>
                                    <a:pt x="7968" y="1578"/>
                                  </a:lnTo>
                                  <a:lnTo>
                                    <a:pt x="7962" y="1578"/>
                                  </a:lnTo>
                                  <a:lnTo>
                                    <a:pt x="7962" y="1596"/>
                                  </a:lnTo>
                                  <a:lnTo>
                                    <a:pt x="7944" y="1596"/>
                                  </a:lnTo>
                                  <a:lnTo>
                                    <a:pt x="7950" y="1596"/>
                                  </a:lnTo>
                                  <a:lnTo>
                                    <a:pt x="7956" y="1602"/>
                                  </a:lnTo>
                                  <a:lnTo>
                                    <a:pt x="7968" y="1608"/>
                                  </a:lnTo>
                                  <a:lnTo>
                                    <a:pt x="7980" y="1632"/>
                                  </a:lnTo>
                                  <a:lnTo>
                                    <a:pt x="7974" y="1650"/>
                                  </a:lnTo>
                                  <a:lnTo>
                                    <a:pt x="7974" y="1662"/>
                                  </a:lnTo>
                                  <a:lnTo>
                                    <a:pt x="7968" y="1674"/>
                                  </a:lnTo>
                                  <a:lnTo>
                                    <a:pt x="7968" y="1686"/>
                                  </a:lnTo>
                                  <a:lnTo>
                                    <a:pt x="7974" y="1704"/>
                                  </a:lnTo>
                                  <a:lnTo>
                                    <a:pt x="7992" y="1722"/>
                                  </a:lnTo>
                                  <a:lnTo>
                                    <a:pt x="8016" y="1752"/>
                                  </a:lnTo>
                                  <a:lnTo>
                                    <a:pt x="8046" y="1776"/>
                                  </a:lnTo>
                                  <a:lnTo>
                                    <a:pt x="8070" y="1800"/>
                                  </a:lnTo>
                                  <a:lnTo>
                                    <a:pt x="8082" y="1806"/>
                                  </a:lnTo>
                                  <a:lnTo>
                                    <a:pt x="8142" y="1872"/>
                                  </a:lnTo>
                                  <a:lnTo>
                                    <a:pt x="8154" y="1866"/>
                                  </a:lnTo>
                                  <a:lnTo>
                                    <a:pt x="8238" y="1962"/>
                                  </a:lnTo>
                                  <a:lnTo>
                                    <a:pt x="8286" y="1980"/>
                                  </a:lnTo>
                                  <a:lnTo>
                                    <a:pt x="8310" y="2004"/>
                                  </a:lnTo>
                                  <a:lnTo>
                                    <a:pt x="8316" y="2016"/>
                                  </a:lnTo>
                                  <a:lnTo>
                                    <a:pt x="8328" y="2022"/>
                                  </a:lnTo>
                                  <a:lnTo>
                                    <a:pt x="8334" y="2034"/>
                                  </a:lnTo>
                                  <a:lnTo>
                                    <a:pt x="8388" y="2088"/>
                                  </a:lnTo>
                                  <a:lnTo>
                                    <a:pt x="8406" y="2088"/>
                                  </a:lnTo>
                                  <a:lnTo>
                                    <a:pt x="8406" y="2106"/>
                                  </a:lnTo>
                                  <a:lnTo>
                                    <a:pt x="8418" y="2106"/>
                                  </a:lnTo>
                                  <a:lnTo>
                                    <a:pt x="8430" y="2100"/>
                                  </a:lnTo>
                                  <a:lnTo>
                                    <a:pt x="8436" y="2094"/>
                                  </a:lnTo>
                                  <a:lnTo>
                                    <a:pt x="8442" y="2082"/>
                                  </a:lnTo>
                                  <a:lnTo>
                                    <a:pt x="8442" y="2076"/>
                                  </a:lnTo>
                                  <a:lnTo>
                                    <a:pt x="8430" y="2064"/>
                                  </a:lnTo>
                                  <a:lnTo>
                                    <a:pt x="8436" y="2058"/>
                                  </a:lnTo>
                                  <a:lnTo>
                                    <a:pt x="8442" y="2046"/>
                                  </a:lnTo>
                                  <a:lnTo>
                                    <a:pt x="8448" y="2040"/>
                                  </a:lnTo>
                                  <a:lnTo>
                                    <a:pt x="8448" y="2022"/>
                                  </a:lnTo>
                                  <a:lnTo>
                                    <a:pt x="8430" y="2004"/>
                                  </a:lnTo>
                                  <a:lnTo>
                                    <a:pt x="8418" y="1998"/>
                                  </a:lnTo>
                                  <a:lnTo>
                                    <a:pt x="8406" y="1974"/>
                                  </a:lnTo>
                                  <a:lnTo>
                                    <a:pt x="8406" y="1962"/>
                                  </a:lnTo>
                                  <a:lnTo>
                                    <a:pt x="8412" y="1950"/>
                                  </a:lnTo>
                                  <a:lnTo>
                                    <a:pt x="8430" y="1932"/>
                                  </a:lnTo>
                                  <a:lnTo>
                                    <a:pt x="8442" y="1932"/>
                                  </a:lnTo>
                                  <a:lnTo>
                                    <a:pt x="8454" y="1938"/>
                                  </a:lnTo>
                                  <a:lnTo>
                                    <a:pt x="8460" y="1938"/>
                                  </a:lnTo>
                                  <a:lnTo>
                                    <a:pt x="8466" y="1944"/>
                                  </a:lnTo>
                                  <a:lnTo>
                                    <a:pt x="8472" y="1944"/>
                                  </a:lnTo>
                                  <a:lnTo>
                                    <a:pt x="8466" y="1938"/>
                                  </a:lnTo>
                                  <a:lnTo>
                                    <a:pt x="8460" y="1926"/>
                                  </a:lnTo>
                                  <a:lnTo>
                                    <a:pt x="8448" y="1920"/>
                                  </a:lnTo>
                                  <a:lnTo>
                                    <a:pt x="8442" y="1908"/>
                                  </a:lnTo>
                                  <a:lnTo>
                                    <a:pt x="8424" y="1890"/>
                                  </a:lnTo>
                                  <a:lnTo>
                                    <a:pt x="8412" y="1890"/>
                                  </a:lnTo>
                                  <a:lnTo>
                                    <a:pt x="8406" y="1884"/>
                                  </a:lnTo>
                                  <a:lnTo>
                                    <a:pt x="8400" y="1872"/>
                                  </a:lnTo>
                                  <a:lnTo>
                                    <a:pt x="8400" y="1860"/>
                                  </a:lnTo>
                                  <a:lnTo>
                                    <a:pt x="8406" y="1848"/>
                                  </a:lnTo>
                                  <a:lnTo>
                                    <a:pt x="8412" y="1842"/>
                                  </a:lnTo>
                                  <a:lnTo>
                                    <a:pt x="8424" y="1836"/>
                                  </a:lnTo>
                                  <a:lnTo>
                                    <a:pt x="8430" y="1830"/>
                                  </a:lnTo>
                                  <a:lnTo>
                                    <a:pt x="8442" y="1836"/>
                                  </a:lnTo>
                                  <a:lnTo>
                                    <a:pt x="8466" y="1836"/>
                                  </a:lnTo>
                                  <a:lnTo>
                                    <a:pt x="8472" y="1830"/>
                                  </a:lnTo>
                                  <a:lnTo>
                                    <a:pt x="8472" y="1812"/>
                                  </a:lnTo>
                                  <a:lnTo>
                                    <a:pt x="8454" y="1794"/>
                                  </a:lnTo>
                                  <a:lnTo>
                                    <a:pt x="8436" y="1788"/>
                                  </a:lnTo>
                                  <a:lnTo>
                                    <a:pt x="8424" y="1782"/>
                                  </a:lnTo>
                                  <a:lnTo>
                                    <a:pt x="8406" y="1770"/>
                                  </a:lnTo>
                                  <a:lnTo>
                                    <a:pt x="8394" y="1758"/>
                                  </a:lnTo>
                                  <a:lnTo>
                                    <a:pt x="8388" y="1740"/>
                                  </a:lnTo>
                                  <a:lnTo>
                                    <a:pt x="8376" y="1716"/>
                                  </a:lnTo>
                                  <a:lnTo>
                                    <a:pt x="8376" y="1704"/>
                                  </a:lnTo>
                                  <a:lnTo>
                                    <a:pt x="8370" y="1698"/>
                                  </a:lnTo>
                                  <a:lnTo>
                                    <a:pt x="8370" y="1692"/>
                                  </a:lnTo>
                                  <a:lnTo>
                                    <a:pt x="8382" y="1686"/>
                                  </a:lnTo>
                                  <a:lnTo>
                                    <a:pt x="8406" y="1710"/>
                                  </a:lnTo>
                                  <a:lnTo>
                                    <a:pt x="8418" y="1716"/>
                                  </a:lnTo>
                                  <a:lnTo>
                                    <a:pt x="8430" y="1716"/>
                                  </a:lnTo>
                                  <a:lnTo>
                                    <a:pt x="8430" y="1710"/>
                                  </a:lnTo>
                                  <a:lnTo>
                                    <a:pt x="8424" y="1704"/>
                                  </a:lnTo>
                                  <a:lnTo>
                                    <a:pt x="8418" y="1692"/>
                                  </a:lnTo>
                                  <a:lnTo>
                                    <a:pt x="8412" y="1686"/>
                                  </a:lnTo>
                                  <a:lnTo>
                                    <a:pt x="8406" y="1674"/>
                                  </a:lnTo>
                                  <a:lnTo>
                                    <a:pt x="8400" y="1668"/>
                                  </a:lnTo>
                                  <a:lnTo>
                                    <a:pt x="8364" y="1668"/>
                                  </a:lnTo>
                                  <a:lnTo>
                                    <a:pt x="8316" y="1626"/>
                                  </a:lnTo>
                                  <a:lnTo>
                                    <a:pt x="8316" y="1596"/>
                                  </a:lnTo>
                                  <a:lnTo>
                                    <a:pt x="8310" y="1590"/>
                                  </a:lnTo>
                                  <a:lnTo>
                                    <a:pt x="8298" y="1584"/>
                                  </a:lnTo>
                                  <a:lnTo>
                                    <a:pt x="8280" y="1578"/>
                                  </a:lnTo>
                                  <a:lnTo>
                                    <a:pt x="8268" y="1572"/>
                                  </a:lnTo>
                                  <a:lnTo>
                                    <a:pt x="8256" y="1572"/>
                                  </a:lnTo>
                                  <a:lnTo>
                                    <a:pt x="8256" y="1590"/>
                                  </a:lnTo>
                                  <a:lnTo>
                                    <a:pt x="8250" y="1590"/>
                                  </a:lnTo>
                                  <a:lnTo>
                                    <a:pt x="8244" y="1584"/>
                                  </a:lnTo>
                                  <a:lnTo>
                                    <a:pt x="8232" y="1584"/>
                                  </a:lnTo>
                                  <a:lnTo>
                                    <a:pt x="8214" y="1572"/>
                                  </a:lnTo>
                                  <a:lnTo>
                                    <a:pt x="8202" y="1566"/>
                                  </a:lnTo>
                                  <a:lnTo>
                                    <a:pt x="8196" y="1560"/>
                                  </a:lnTo>
                                  <a:lnTo>
                                    <a:pt x="8190" y="1548"/>
                                  </a:lnTo>
                                  <a:lnTo>
                                    <a:pt x="8190" y="1536"/>
                                  </a:lnTo>
                                  <a:lnTo>
                                    <a:pt x="8196" y="1524"/>
                                  </a:lnTo>
                                  <a:lnTo>
                                    <a:pt x="8196" y="1500"/>
                                  </a:lnTo>
                                  <a:lnTo>
                                    <a:pt x="8184" y="1476"/>
                                  </a:lnTo>
                                  <a:lnTo>
                                    <a:pt x="8166" y="1458"/>
                                  </a:lnTo>
                                  <a:lnTo>
                                    <a:pt x="8154" y="1452"/>
                                  </a:lnTo>
                                  <a:lnTo>
                                    <a:pt x="8154" y="1434"/>
                                  </a:lnTo>
                                  <a:lnTo>
                                    <a:pt x="8160" y="1428"/>
                                  </a:lnTo>
                                  <a:lnTo>
                                    <a:pt x="8172" y="1428"/>
                                  </a:lnTo>
                                  <a:lnTo>
                                    <a:pt x="8184" y="1434"/>
                                  </a:lnTo>
                                  <a:lnTo>
                                    <a:pt x="8196" y="1416"/>
                                  </a:lnTo>
                                  <a:lnTo>
                                    <a:pt x="8232" y="1446"/>
                                  </a:lnTo>
                                  <a:lnTo>
                                    <a:pt x="8238" y="1440"/>
                                  </a:lnTo>
                                  <a:lnTo>
                                    <a:pt x="8226" y="1428"/>
                                  </a:lnTo>
                                  <a:lnTo>
                                    <a:pt x="8226" y="1422"/>
                                  </a:lnTo>
                                  <a:lnTo>
                                    <a:pt x="8232" y="1416"/>
                                  </a:lnTo>
                                  <a:lnTo>
                                    <a:pt x="8232" y="1404"/>
                                  </a:lnTo>
                                  <a:lnTo>
                                    <a:pt x="8238" y="1392"/>
                                  </a:lnTo>
                                  <a:lnTo>
                                    <a:pt x="8250" y="1386"/>
                                  </a:lnTo>
                                  <a:lnTo>
                                    <a:pt x="8256" y="1386"/>
                                  </a:lnTo>
                                  <a:lnTo>
                                    <a:pt x="8274" y="1404"/>
                                  </a:lnTo>
                                  <a:lnTo>
                                    <a:pt x="8280" y="1416"/>
                                  </a:lnTo>
                                  <a:lnTo>
                                    <a:pt x="8292" y="1428"/>
                                  </a:lnTo>
                                  <a:lnTo>
                                    <a:pt x="8304" y="1434"/>
                                  </a:lnTo>
                                  <a:lnTo>
                                    <a:pt x="8310" y="1446"/>
                                  </a:lnTo>
                                  <a:lnTo>
                                    <a:pt x="8322" y="1398"/>
                                  </a:lnTo>
                                  <a:lnTo>
                                    <a:pt x="8334" y="1398"/>
                                  </a:lnTo>
                                  <a:lnTo>
                                    <a:pt x="8364" y="1392"/>
                                  </a:lnTo>
                                  <a:lnTo>
                                    <a:pt x="8400" y="1386"/>
                                  </a:lnTo>
                                  <a:lnTo>
                                    <a:pt x="8430" y="1386"/>
                                  </a:lnTo>
                                  <a:lnTo>
                                    <a:pt x="8478" y="1410"/>
                                  </a:lnTo>
                                  <a:lnTo>
                                    <a:pt x="8484" y="1416"/>
                                  </a:lnTo>
                                  <a:lnTo>
                                    <a:pt x="8490" y="1416"/>
                                  </a:lnTo>
                                  <a:lnTo>
                                    <a:pt x="8532" y="1434"/>
                                  </a:lnTo>
                                  <a:lnTo>
                                    <a:pt x="8502" y="1374"/>
                                  </a:lnTo>
                                  <a:lnTo>
                                    <a:pt x="8526" y="1374"/>
                                  </a:lnTo>
                                  <a:lnTo>
                                    <a:pt x="8538" y="1368"/>
                                  </a:lnTo>
                                  <a:lnTo>
                                    <a:pt x="8550" y="1356"/>
                                  </a:lnTo>
                                  <a:lnTo>
                                    <a:pt x="8550" y="1332"/>
                                  </a:lnTo>
                                  <a:lnTo>
                                    <a:pt x="8544" y="1326"/>
                                  </a:lnTo>
                                  <a:lnTo>
                                    <a:pt x="8538" y="1314"/>
                                  </a:lnTo>
                                  <a:lnTo>
                                    <a:pt x="8562" y="1314"/>
                                  </a:lnTo>
                                  <a:lnTo>
                                    <a:pt x="8562" y="1290"/>
                                  </a:lnTo>
                                  <a:lnTo>
                                    <a:pt x="8574" y="1290"/>
                                  </a:lnTo>
                                  <a:lnTo>
                                    <a:pt x="8586" y="1296"/>
                                  </a:lnTo>
                                  <a:lnTo>
                                    <a:pt x="8616" y="1296"/>
                                  </a:lnTo>
                                  <a:lnTo>
                                    <a:pt x="8628" y="1290"/>
                                  </a:lnTo>
                                  <a:lnTo>
                                    <a:pt x="8634" y="1284"/>
                                  </a:lnTo>
                                  <a:lnTo>
                                    <a:pt x="8640" y="1272"/>
                                  </a:lnTo>
                                  <a:lnTo>
                                    <a:pt x="8652" y="1260"/>
                                  </a:lnTo>
                                  <a:lnTo>
                                    <a:pt x="8658" y="1248"/>
                                  </a:lnTo>
                                  <a:lnTo>
                                    <a:pt x="8664" y="1242"/>
                                  </a:lnTo>
                                  <a:lnTo>
                                    <a:pt x="8670" y="1242"/>
                                  </a:lnTo>
                                  <a:lnTo>
                                    <a:pt x="8652" y="1218"/>
                                  </a:lnTo>
                                  <a:lnTo>
                                    <a:pt x="8682" y="1218"/>
                                  </a:lnTo>
                                  <a:lnTo>
                                    <a:pt x="8688" y="1236"/>
                                  </a:lnTo>
                                  <a:lnTo>
                                    <a:pt x="8748" y="1242"/>
                                  </a:lnTo>
                                  <a:lnTo>
                                    <a:pt x="8760" y="1242"/>
                                  </a:lnTo>
                                  <a:lnTo>
                                    <a:pt x="8772" y="1248"/>
                                  </a:lnTo>
                                  <a:lnTo>
                                    <a:pt x="8808" y="1248"/>
                                  </a:lnTo>
                                  <a:lnTo>
                                    <a:pt x="8808" y="1230"/>
                                  </a:lnTo>
                                  <a:lnTo>
                                    <a:pt x="8802" y="1218"/>
                                  </a:lnTo>
                                  <a:lnTo>
                                    <a:pt x="8766" y="1218"/>
                                  </a:lnTo>
                                  <a:lnTo>
                                    <a:pt x="8760" y="1194"/>
                                  </a:lnTo>
                                  <a:lnTo>
                                    <a:pt x="8754" y="1194"/>
                                  </a:lnTo>
                                  <a:lnTo>
                                    <a:pt x="8748" y="1188"/>
                                  </a:lnTo>
                                  <a:lnTo>
                                    <a:pt x="8736" y="1188"/>
                                  </a:lnTo>
                                  <a:lnTo>
                                    <a:pt x="8712" y="1176"/>
                                  </a:lnTo>
                                  <a:lnTo>
                                    <a:pt x="8700" y="1176"/>
                                  </a:lnTo>
                                  <a:lnTo>
                                    <a:pt x="8688" y="1170"/>
                                  </a:lnTo>
                                  <a:lnTo>
                                    <a:pt x="8658" y="1170"/>
                                  </a:lnTo>
                                  <a:lnTo>
                                    <a:pt x="8664" y="1152"/>
                                  </a:lnTo>
                                  <a:lnTo>
                                    <a:pt x="8592" y="1104"/>
                                  </a:lnTo>
                                  <a:lnTo>
                                    <a:pt x="8574" y="1122"/>
                                  </a:lnTo>
                                  <a:lnTo>
                                    <a:pt x="8568" y="1122"/>
                                  </a:lnTo>
                                  <a:lnTo>
                                    <a:pt x="8562" y="1116"/>
                                  </a:lnTo>
                                  <a:lnTo>
                                    <a:pt x="8550" y="1116"/>
                                  </a:lnTo>
                                  <a:lnTo>
                                    <a:pt x="8538" y="1110"/>
                                  </a:lnTo>
                                  <a:lnTo>
                                    <a:pt x="8532" y="1110"/>
                                  </a:lnTo>
                                  <a:lnTo>
                                    <a:pt x="8520" y="1104"/>
                                  </a:lnTo>
                                  <a:lnTo>
                                    <a:pt x="8508" y="1092"/>
                                  </a:lnTo>
                                  <a:lnTo>
                                    <a:pt x="8502" y="1092"/>
                                  </a:lnTo>
                                  <a:lnTo>
                                    <a:pt x="8466" y="1098"/>
                                  </a:lnTo>
                                  <a:lnTo>
                                    <a:pt x="8442" y="1092"/>
                                  </a:lnTo>
                                  <a:lnTo>
                                    <a:pt x="8430" y="1086"/>
                                  </a:lnTo>
                                  <a:lnTo>
                                    <a:pt x="8412" y="1068"/>
                                  </a:lnTo>
                                  <a:lnTo>
                                    <a:pt x="8406" y="1068"/>
                                  </a:lnTo>
                                  <a:lnTo>
                                    <a:pt x="8412" y="1062"/>
                                  </a:lnTo>
                                  <a:lnTo>
                                    <a:pt x="8436" y="1062"/>
                                  </a:lnTo>
                                  <a:lnTo>
                                    <a:pt x="8460" y="1074"/>
                                  </a:lnTo>
                                  <a:lnTo>
                                    <a:pt x="8478" y="1074"/>
                                  </a:lnTo>
                                  <a:lnTo>
                                    <a:pt x="8496" y="1080"/>
                                  </a:lnTo>
                                  <a:lnTo>
                                    <a:pt x="8514" y="1080"/>
                                  </a:lnTo>
                                  <a:lnTo>
                                    <a:pt x="8526" y="1086"/>
                                  </a:lnTo>
                                  <a:lnTo>
                                    <a:pt x="8544" y="1086"/>
                                  </a:lnTo>
                                  <a:lnTo>
                                    <a:pt x="8550" y="1080"/>
                                  </a:lnTo>
                                  <a:lnTo>
                                    <a:pt x="8562" y="1080"/>
                                  </a:lnTo>
                                  <a:lnTo>
                                    <a:pt x="8580" y="1074"/>
                                  </a:lnTo>
                                  <a:lnTo>
                                    <a:pt x="8604" y="1062"/>
                                  </a:lnTo>
                                  <a:lnTo>
                                    <a:pt x="8616" y="1050"/>
                                  </a:lnTo>
                                  <a:lnTo>
                                    <a:pt x="8604" y="1038"/>
                                  </a:lnTo>
                                  <a:lnTo>
                                    <a:pt x="8592" y="1032"/>
                                  </a:lnTo>
                                  <a:lnTo>
                                    <a:pt x="8586" y="1026"/>
                                  </a:lnTo>
                                  <a:lnTo>
                                    <a:pt x="8574" y="1020"/>
                                  </a:lnTo>
                                  <a:lnTo>
                                    <a:pt x="8568" y="1014"/>
                                  </a:lnTo>
                                  <a:lnTo>
                                    <a:pt x="8562" y="1014"/>
                                  </a:lnTo>
                                  <a:lnTo>
                                    <a:pt x="8556" y="1008"/>
                                  </a:lnTo>
                                  <a:lnTo>
                                    <a:pt x="8520" y="990"/>
                                  </a:lnTo>
                                  <a:lnTo>
                                    <a:pt x="8508" y="978"/>
                                  </a:lnTo>
                                  <a:lnTo>
                                    <a:pt x="8514" y="972"/>
                                  </a:lnTo>
                                  <a:lnTo>
                                    <a:pt x="8538" y="972"/>
                                  </a:lnTo>
                                  <a:lnTo>
                                    <a:pt x="8556" y="978"/>
                                  </a:lnTo>
                                  <a:lnTo>
                                    <a:pt x="8562" y="984"/>
                                  </a:lnTo>
                                  <a:lnTo>
                                    <a:pt x="8574" y="990"/>
                                  </a:lnTo>
                                  <a:lnTo>
                                    <a:pt x="8580" y="990"/>
                                  </a:lnTo>
                                  <a:lnTo>
                                    <a:pt x="8586" y="996"/>
                                  </a:lnTo>
                                  <a:lnTo>
                                    <a:pt x="8610" y="1008"/>
                                  </a:lnTo>
                                  <a:lnTo>
                                    <a:pt x="8628" y="1020"/>
                                  </a:lnTo>
                                  <a:lnTo>
                                    <a:pt x="8652" y="1032"/>
                                  </a:lnTo>
                                  <a:lnTo>
                                    <a:pt x="8664" y="1032"/>
                                  </a:lnTo>
                                  <a:lnTo>
                                    <a:pt x="8676" y="1026"/>
                                  </a:lnTo>
                                  <a:lnTo>
                                    <a:pt x="8682" y="1026"/>
                                  </a:lnTo>
                                  <a:lnTo>
                                    <a:pt x="8688" y="1020"/>
                                  </a:lnTo>
                                  <a:lnTo>
                                    <a:pt x="8730" y="1020"/>
                                  </a:lnTo>
                                  <a:lnTo>
                                    <a:pt x="8754" y="1026"/>
                                  </a:lnTo>
                                  <a:lnTo>
                                    <a:pt x="8808" y="1044"/>
                                  </a:lnTo>
                                  <a:lnTo>
                                    <a:pt x="8850" y="1062"/>
                                  </a:lnTo>
                                  <a:lnTo>
                                    <a:pt x="8880" y="1068"/>
                                  </a:lnTo>
                                  <a:lnTo>
                                    <a:pt x="8886" y="1074"/>
                                  </a:lnTo>
                                  <a:lnTo>
                                    <a:pt x="8898" y="1074"/>
                                  </a:lnTo>
                                  <a:lnTo>
                                    <a:pt x="8934" y="1086"/>
                                  </a:lnTo>
                                  <a:lnTo>
                                    <a:pt x="8946" y="1086"/>
                                  </a:lnTo>
                                  <a:lnTo>
                                    <a:pt x="8952" y="1092"/>
                                  </a:lnTo>
                                  <a:lnTo>
                                    <a:pt x="8958" y="1092"/>
                                  </a:lnTo>
                                  <a:lnTo>
                                    <a:pt x="8970" y="1098"/>
                                  </a:lnTo>
                                  <a:lnTo>
                                    <a:pt x="8976" y="1104"/>
                                  </a:lnTo>
                                  <a:lnTo>
                                    <a:pt x="8988" y="1110"/>
                                  </a:lnTo>
                                  <a:lnTo>
                                    <a:pt x="9000" y="1110"/>
                                  </a:lnTo>
                                  <a:lnTo>
                                    <a:pt x="9018" y="1116"/>
                                  </a:lnTo>
                                  <a:lnTo>
                                    <a:pt x="9024" y="1122"/>
                                  </a:lnTo>
                                  <a:lnTo>
                                    <a:pt x="9042" y="1122"/>
                                  </a:lnTo>
                                  <a:lnTo>
                                    <a:pt x="9042" y="1116"/>
                                  </a:lnTo>
                                  <a:lnTo>
                                    <a:pt x="9036" y="1098"/>
                                  </a:lnTo>
                                  <a:lnTo>
                                    <a:pt x="9012" y="1074"/>
                                  </a:lnTo>
                                  <a:lnTo>
                                    <a:pt x="9006" y="1074"/>
                                  </a:lnTo>
                                  <a:lnTo>
                                    <a:pt x="9024" y="1056"/>
                                  </a:lnTo>
                                  <a:lnTo>
                                    <a:pt x="8976" y="1038"/>
                                  </a:lnTo>
                                  <a:lnTo>
                                    <a:pt x="8988" y="1032"/>
                                  </a:lnTo>
                                  <a:lnTo>
                                    <a:pt x="8940" y="1008"/>
                                  </a:lnTo>
                                  <a:lnTo>
                                    <a:pt x="8994" y="1020"/>
                                  </a:lnTo>
                                  <a:lnTo>
                                    <a:pt x="8988" y="996"/>
                                  </a:lnTo>
                                  <a:lnTo>
                                    <a:pt x="9000" y="996"/>
                                  </a:lnTo>
                                  <a:lnTo>
                                    <a:pt x="9012" y="1002"/>
                                  </a:lnTo>
                                  <a:lnTo>
                                    <a:pt x="9048" y="1002"/>
                                  </a:lnTo>
                                  <a:lnTo>
                                    <a:pt x="9048" y="996"/>
                                  </a:lnTo>
                                  <a:close/>
                                </a:path>
                              </a:pathLst>
                            </a:custGeom>
                            <a:solidFill>
                              <a:srgbClr val="12121B"/>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48" name="Romania" descr="© INSCALE GmbH, 15.06.2010"/>
                            <a:cNvSpPr>
                              <a:spLocks/>
                            </a:cNvSpPr>
                          </a:nvSpPr>
                          <a:spPr bwMode="gray">
                            <a:xfrm>
                              <a:off x="2935" y="616"/>
                              <a:ext cx="157" cy="94"/>
                            </a:xfrm>
                            <a:custGeom>
                              <a:avLst/>
                              <a:gdLst>
                                <a:gd name="T0" fmla="*/ 2147483647 w 612"/>
                                <a:gd name="T1" fmla="*/ 2147483647 h 366"/>
                                <a:gd name="T2" fmla="*/ 2147483647 w 612"/>
                                <a:gd name="T3" fmla="*/ 2147483647 h 366"/>
                                <a:gd name="T4" fmla="*/ 2147483647 w 612"/>
                                <a:gd name="T5" fmla="*/ 2147483647 h 366"/>
                                <a:gd name="T6" fmla="*/ 2147483647 w 612"/>
                                <a:gd name="T7" fmla="*/ 2147483647 h 366"/>
                                <a:gd name="T8" fmla="*/ 2147483647 w 612"/>
                                <a:gd name="T9" fmla="*/ 2147483647 h 366"/>
                                <a:gd name="T10" fmla="*/ 2147483647 w 612"/>
                                <a:gd name="T11" fmla="*/ 2147483647 h 366"/>
                                <a:gd name="T12" fmla="*/ 2147483647 w 612"/>
                                <a:gd name="T13" fmla="*/ 2147483647 h 366"/>
                                <a:gd name="T14" fmla="*/ 2147483647 w 612"/>
                                <a:gd name="T15" fmla="*/ 2147483647 h 366"/>
                                <a:gd name="T16" fmla="*/ 2147483647 w 612"/>
                                <a:gd name="T17" fmla="*/ 2147483647 h 366"/>
                                <a:gd name="T18" fmla="*/ 2147483647 w 612"/>
                                <a:gd name="T19" fmla="*/ 2147483647 h 366"/>
                                <a:gd name="T20" fmla="*/ 2147483647 w 612"/>
                                <a:gd name="T21" fmla="*/ 2147483647 h 366"/>
                                <a:gd name="T22" fmla="*/ 2147483647 w 612"/>
                                <a:gd name="T23" fmla="*/ 2147483647 h 366"/>
                                <a:gd name="T24" fmla="*/ 2147483647 w 612"/>
                                <a:gd name="T25" fmla="*/ 2147483647 h 366"/>
                                <a:gd name="T26" fmla="*/ 2147483647 w 612"/>
                                <a:gd name="T27" fmla="*/ 0 h 366"/>
                                <a:gd name="T28" fmla="*/ 2147483647 w 612"/>
                                <a:gd name="T29" fmla="*/ 2147483647 h 366"/>
                                <a:gd name="T30" fmla="*/ 2147483647 w 612"/>
                                <a:gd name="T31" fmla="*/ 2147483647 h 366"/>
                                <a:gd name="T32" fmla="*/ 2147483647 w 612"/>
                                <a:gd name="T33" fmla="*/ 2147483647 h 366"/>
                                <a:gd name="T34" fmla="*/ 2147483647 w 612"/>
                                <a:gd name="T35" fmla="*/ 2147483647 h 366"/>
                                <a:gd name="T36" fmla="*/ 2147483647 w 612"/>
                                <a:gd name="T37" fmla="*/ 2147483647 h 366"/>
                                <a:gd name="T38" fmla="*/ 2147483647 w 612"/>
                                <a:gd name="T39" fmla="*/ 2147483647 h 366"/>
                                <a:gd name="T40" fmla="*/ 2147483647 w 612"/>
                                <a:gd name="T41" fmla="*/ 2147483647 h 366"/>
                                <a:gd name="T42" fmla="*/ 2147483647 w 612"/>
                                <a:gd name="T43" fmla="*/ 2147483647 h 366"/>
                                <a:gd name="T44" fmla="*/ 2147483647 w 612"/>
                                <a:gd name="T45" fmla="*/ 2147483647 h 366"/>
                                <a:gd name="T46" fmla="*/ 2147483647 w 612"/>
                                <a:gd name="T47" fmla="*/ 2147483647 h 366"/>
                                <a:gd name="T48" fmla="*/ 0 w 612"/>
                                <a:gd name="T49" fmla="*/ 2147483647 h 366"/>
                                <a:gd name="T50" fmla="*/ 2147483647 w 612"/>
                                <a:gd name="T51" fmla="*/ 2147483647 h 366"/>
                                <a:gd name="T52" fmla="*/ 2147483647 w 612"/>
                                <a:gd name="T53" fmla="*/ 2147483647 h 366"/>
                                <a:gd name="T54" fmla="*/ 2147483647 w 612"/>
                                <a:gd name="T55" fmla="*/ 2147483647 h 366"/>
                                <a:gd name="T56" fmla="*/ 2147483647 w 612"/>
                                <a:gd name="T57" fmla="*/ 2147483647 h 366"/>
                                <a:gd name="T58" fmla="*/ 2147483647 w 612"/>
                                <a:gd name="T59" fmla="*/ 2147483647 h 366"/>
                                <a:gd name="T60" fmla="*/ 2147483647 w 612"/>
                                <a:gd name="T61" fmla="*/ 2147483647 h 366"/>
                                <a:gd name="T62" fmla="*/ 2147483647 w 612"/>
                                <a:gd name="T63" fmla="*/ 2147483647 h 366"/>
                                <a:gd name="T64" fmla="*/ 2147483647 w 612"/>
                                <a:gd name="T65" fmla="*/ 2147483647 h 366"/>
                                <a:gd name="T66" fmla="*/ 2147483647 w 612"/>
                                <a:gd name="T67" fmla="*/ 2147483647 h 366"/>
                                <a:gd name="T68" fmla="*/ 2147483647 w 612"/>
                                <a:gd name="T69" fmla="*/ 2147483647 h 366"/>
                                <a:gd name="T70" fmla="*/ 2147483647 w 612"/>
                                <a:gd name="T71" fmla="*/ 2147483647 h 366"/>
                                <a:gd name="T72" fmla="*/ 2147483647 w 612"/>
                                <a:gd name="T73" fmla="*/ 2147483647 h 366"/>
                                <a:gd name="T74" fmla="*/ 2147483647 w 612"/>
                                <a:gd name="T75" fmla="*/ 2147483647 h 366"/>
                                <a:gd name="T76" fmla="*/ 2147483647 w 612"/>
                                <a:gd name="T77" fmla="*/ 2147483647 h 366"/>
                                <a:gd name="T78" fmla="*/ 2147483647 w 612"/>
                                <a:gd name="T79" fmla="*/ 2147483647 h 366"/>
                                <a:gd name="T80" fmla="*/ 2147483647 w 612"/>
                                <a:gd name="T81" fmla="*/ 2147483647 h 366"/>
                                <a:gd name="T82" fmla="*/ 2147483647 w 612"/>
                                <a:gd name="T83" fmla="*/ 2147483647 h 366"/>
                                <a:gd name="T84" fmla="*/ 2147483647 w 612"/>
                                <a:gd name="T85" fmla="*/ 2147483647 h 36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w 612"/>
                                <a:gd name="T130" fmla="*/ 0 h 366"/>
                                <a:gd name="T131" fmla="*/ 612 w 612"/>
                                <a:gd name="T132" fmla="*/ 366 h 366"/>
                              </a:gdLst>
                              <a:ahLst/>
                              <a:cxnLst>
                                <a:cxn ang="T86">
                                  <a:pos x="T0" y="T1"/>
                                </a:cxn>
                                <a:cxn ang="T87">
                                  <a:pos x="T2" y="T3"/>
                                </a:cxn>
                                <a:cxn ang="T88">
                                  <a:pos x="T4" y="T5"/>
                                </a:cxn>
                                <a:cxn ang="T89">
                                  <a:pos x="T6" y="T7"/>
                                </a:cxn>
                                <a:cxn ang="T90">
                                  <a:pos x="T8" y="T9"/>
                                </a:cxn>
                                <a:cxn ang="T91">
                                  <a:pos x="T10" y="T11"/>
                                </a:cxn>
                                <a:cxn ang="T92">
                                  <a:pos x="T12" y="T13"/>
                                </a:cxn>
                                <a:cxn ang="T93">
                                  <a:pos x="T14" y="T15"/>
                                </a:cxn>
                                <a:cxn ang="T94">
                                  <a:pos x="T16" y="T17"/>
                                </a:cxn>
                                <a:cxn ang="T95">
                                  <a:pos x="T18" y="T19"/>
                                </a:cxn>
                                <a:cxn ang="T96">
                                  <a:pos x="T20" y="T21"/>
                                </a:cxn>
                                <a:cxn ang="T97">
                                  <a:pos x="T22" y="T23"/>
                                </a:cxn>
                                <a:cxn ang="T98">
                                  <a:pos x="T24" y="T25"/>
                                </a:cxn>
                                <a:cxn ang="T99">
                                  <a:pos x="T26" y="T27"/>
                                </a:cxn>
                                <a:cxn ang="T100">
                                  <a:pos x="T28" y="T29"/>
                                </a:cxn>
                                <a:cxn ang="T101">
                                  <a:pos x="T30" y="T31"/>
                                </a:cxn>
                                <a:cxn ang="T102">
                                  <a:pos x="T32" y="T33"/>
                                </a:cxn>
                                <a:cxn ang="T103">
                                  <a:pos x="T34" y="T35"/>
                                </a:cxn>
                                <a:cxn ang="T104">
                                  <a:pos x="T36" y="T37"/>
                                </a:cxn>
                                <a:cxn ang="T105">
                                  <a:pos x="T38" y="T39"/>
                                </a:cxn>
                                <a:cxn ang="T106">
                                  <a:pos x="T40" y="T41"/>
                                </a:cxn>
                                <a:cxn ang="T107">
                                  <a:pos x="T42" y="T43"/>
                                </a:cxn>
                                <a:cxn ang="T108">
                                  <a:pos x="T44" y="T45"/>
                                </a:cxn>
                                <a:cxn ang="T109">
                                  <a:pos x="T46" y="T47"/>
                                </a:cxn>
                                <a:cxn ang="T110">
                                  <a:pos x="T48" y="T49"/>
                                </a:cxn>
                                <a:cxn ang="T111">
                                  <a:pos x="T50" y="T51"/>
                                </a:cxn>
                                <a:cxn ang="T112">
                                  <a:pos x="T52" y="T53"/>
                                </a:cxn>
                                <a:cxn ang="T113">
                                  <a:pos x="T54" y="T55"/>
                                </a:cxn>
                                <a:cxn ang="T114">
                                  <a:pos x="T56" y="T57"/>
                                </a:cxn>
                                <a:cxn ang="T115">
                                  <a:pos x="T58" y="T59"/>
                                </a:cxn>
                                <a:cxn ang="T116">
                                  <a:pos x="T60" y="T61"/>
                                </a:cxn>
                                <a:cxn ang="T117">
                                  <a:pos x="T62" y="T63"/>
                                </a:cxn>
                                <a:cxn ang="T118">
                                  <a:pos x="T64" y="T65"/>
                                </a:cxn>
                                <a:cxn ang="T119">
                                  <a:pos x="T66" y="T67"/>
                                </a:cxn>
                                <a:cxn ang="T120">
                                  <a:pos x="T68" y="T69"/>
                                </a:cxn>
                                <a:cxn ang="T121">
                                  <a:pos x="T70" y="T71"/>
                                </a:cxn>
                                <a:cxn ang="T122">
                                  <a:pos x="T72" y="T73"/>
                                </a:cxn>
                                <a:cxn ang="T123">
                                  <a:pos x="T74" y="T75"/>
                                </a:cxn>
                                <a:cxn ang="T124">
                                  <a:pos x="T76" y="T77"/>
                                </a:cxn>
                                <a:cxn ang="T125">
                                  <a:pos x="T78" y="T79"/>
                                </a:cxn>
                                <a:cxn ang="T126">
                                  <a:pos x="T80" y="T81"/>
                                </a:cxn>
                                <a:cxn ang="T127">
                                  <a:pos x="T82" y="T83"/>
                                </a:cxn>
                                <a:cxn ang="T128">
                                  <a:pos x="T84" y="T85"/>
                                </a:cxn>
                              </a:cxnLst>
                              <a:rect l="T129" t="T130" r="T131" b="T132"/>
                              <a:pathLst>
                                <a:path w="612" h="366">
                                  <a:moveTo>
                                    <a:pt x="516" y="354"/>
                                  </a:moveTo>
                                  <a:lnTo>
                                    <a:pt x="522" y="360"/>
                                  </a:lnTo>
                                  <a:lnTo>
                                    <a:pt x="540" y="360"/>
                                  </a:lnTo>
                                  <a:lnTo>
                                    <a:pt x="540" y="318"/>
                                  </a:lnTo>
                                  <a:lnTo>
                                    <a:pt x="546" y="312"/>
                                  </a:lnTo>
                                  <a:lnTo>
                                    <a:pt x="558" y="294"/>
                                  </a:lnTo>
                                  <a:lnTo>
                                    <a:pt x="564" y="282"/>
                                  </a:lnTo>
                                  <a:lnTo>
                                    <a:pt x="570" y="276"/>
                                  </a:lnTo>
                                  <a:lnTo>
                                    <a:pt x="606" y="276"/>
                                  </a:lnTo>
                                  <a:lnTo>
                                    <a:pt x="612" y="270"/>
                                  </a:lnTo>
                                  <a:lnTo>
                                    <a:pt x="612" y="258"/>
                                  </a:lnTo>
                                  <a:lnTo>
                                    <a:pt x="600" y="222"/>
                                  </a:lnTo>
                                  <a:lnTo>
                                    <a:pt x="600" y="216"/>
                                  </a:lnTo>
                                  <a:lnTo>
                                    <a:pt x="594" y="216"/>
                                  </a:lnTo>
                                  <a:lnTo>
                                    <a:pt x="588" y="222"/>
                                  </a:lnTo>
                                  <a:lnTo>
                                    <a:pt x="570" y="222"/>
                                  </a:lnTo>
                                  <a:lnTo>
                                    <a:pt x="564" y="228"/>
                                  </a:lnTo>
                                  <a:lnTo>
                                    <a:pt x="558" y="228"/>
                                  </a:lnTo>
                                  <a:lnTo>
                                    <a:pt x="552" y="234"/>
                                  </a:lnTo>
                                  <a:lnTo>
                                    <a:pt x="522" y="234"/>
                                  </a:lnTo>
                                  <a:lnTo>
                                    <a:pt x="510" y="222"/>
                                  </a:lnTo>
                                  <a:lnTo>
                                    <a:pt x="510" y="198"/>
                                  </a:lnTo>
                                  <a:lnTo>
                                    <a:pt x="504" y="192"/>
                                  </a:lnTo>
                                  <a:lnTo>
                                    <a:pt x="498" y="180"/>
                                  </a:lnTo>
                                  <a:lnTo>
                                    <a:pt x="498" y="168"/>
                                  </a:lnTo>
                                  <a:lnTo>
                                    <a:pt x="504" y="162"/>
                                  </a:lnTo>
                                  <a:lnTo>
                                    <a:pt x="504" y="150"/>
                                  </a:lnTo>
                                  <a:lnTo>
                                    <a:pt x="510" y="144"/>
                                  </a:lnTo>
                                  <a:lnTo>
                                    <a:pt x="504" y="144"/>
                                  </a:lnTo>
                                  <a:lnTo>
                                    <a:pt x="504" y="102"/>
                                  </a:lnTo>
                                  <a:lnTo>
                                    <a:pt x="498" y="96"/>
                                  </a:lnTo>
                                  <a:lnTo>
                                    <a:pt x="480" y="96"/>
                                  </a:lnTo>
                                  <a:lnTo>
                                    <a:pt x="474" y="78"/>
                                  </a:lnTo>
                                  <a:lnTo>
                                    <a:pt x="462" y="78"/>
                                  </a:lnTo>
                                  <a:lnTo>
                                    <a:pt x="456" y="54"/>
                                  </a:lnTo>
                                  <a:lnTo>
                                    <a:pt x="432" y="42"/>
                                  </a:lnTo>
                                  <a:lnTo>
                                    <a:pt x="432" y="30"/>
                                  </a:lnTo>
                                  <a:lnTo>
                                    <a:pt x="426" y="24"/>
                                  </a:lnTo>
                                  <a:lnTo>
                                    <a:pt x="420" y="12"/>
                                  </a:lnTo>
                                  <a:lnTo>
                                    <a:pt x="414" y="6"/>
                                  </a:lnTo>
                                  <a:lnTo>
                                    <a:pt x="396" y="0"/>
                                  </a:lnTo>
                                  <a:lnTo>
                                    <a:pt x="384" y="0"/>
                                  </a:lnTo>
                                  <a:lnTo>
                                    <a:pt x="378" y="6"/>
                                  </a:lnTo>
                                  <a:lnTo>
                                    <a:pt x="378" y="12"/>
                                  </a:lnTo>
                                  <a:lnTo>
                                    <a:pt x="366" y="24"/>
                                  </a:lnTo>
                                  <a:lnTo>
                                    <a:pt x="348" y="24"/>
                                  </a:lnTo>
                                  <a:lnTo>
                                    <a:pt x="342" y="18"/>
                                  </a:lnTo>
                                  <a:lnTo>
                                    <a:pt x="336" y="30"/>
                                  </a:lnTo>
                                  <a:lnTo>
                                    <a:pt x="312" y="24"/>
                                  </a:lnTo>
                                  <a:lnTo>
                                    <a:pt x="312" y="30"/>
                                  </a:lnTo>
                                  <a:lnTo>
                                    <a:pt x="300" y="42"/>
                                  </a:lnTo>
                                  <a:lnTo>
                                    <a:pt x="288" y="42"/>
                                  </a:lnTo>
                                  <a:lnTo>
                                    <a:pt x="264" y="18"/>
                                  </a:lnTo>
                                  <a:lnTo>
                                    <a:pt x="258" y="18"/>
                                  </a:lnTo>
                                  <a:lnTo>
                                    <a:pt x="246" y="24"/>
                                  </a:lnTo>
                                  <a:lnTo>
                                    <a:pt x="240" y="24"/>
                                  </a:lnTo>
                                  <a:lnTo>
                                    <a:pt x="228" y="30"/>
                                  </a:lnTo>
                                  <a:lnTo>
                                    <a:pt x="222" y="24"/>
                                  </a:lnTo>
                                  <a:lnTo>
                                    <a:pt x="198" y="24"/>
                                  </a:lnTo>
                                  <a:lnTo>
                                    <a:pt x="192" y="18"/>
                                  </a:lnTo>
                                  <a:lnTo>
                                    <a:pt x="168" y="18"/>
                                  </a:lnTo>
                                  <a:lnTo>
                                    <a:pt x="150" y="36"/>
                                  </a:lnTo>
                                  <a:lnTo>
                                    <a:pt x="120" y="36"/>
                                  </a:lnTo>
                                  <a:lnTo>
                                    <a:pt x="108" y="48"/>
                                  </a:lnTo>
                                  <a:lnTo>
                                    <a:pt x="108" y="90"/>
                                  </a:lnTo>
                                  <a:lnTo>
                                    <a:pt x="90" y="108"/>
                                  </a:lnTo>
                                  <a:lnTo>
                                    <a:pt x="78" y="114"/>
                                  </a:lnTo>
                                  <a:lnTo>
                                    <a:pt x="72" y="120"/>
                                  </a:lnTo>
                                  <a:lnTo>
                                    <a:pt x="72" y="138"/>
                                  </a:lnTo>
                                  <a:lnTo>
                                    <a:pt x="66" y="144"/>
                                  </a:lnTo>
                                  <a:lnTo>
                                    <a:pt x="54" y="150"/>
                                  </a:lnTo>
                                  <a:lnTo>
                                    <a:pt x="48" y="156"/>
                                  </a:lnTo>
                                  <a:lnTo>
                                    <a:pt x="30" y="150"/>
                                  </a:lnTo>
                                  <a:lnTo>
                                    <a:pt x="30" y="168"/>
                                  </a:lnTo>
                                  <a:lnTo>
                                    <a:pt x="0" y="174"/>
                                  </a:lnTo>
                                  <a:lnTo>
                                    <a:pt x="6" y="174"/>
                                  </a:lnTo>
                                  <a:lnTo>
                                    <a:pt x="30" y="192"/>
                                  </a:lnTo>
                                  <a:lnTo>
                                    <a:pt x="36" y="192"/>
                                  </a:lnTo>
                                  <a:lnTo>
                                    <a:pt x="48" y="228"/>
                                  </a:lnTo>
                                  <a:lnTo>
                                    <a:pt x="54" y="234"/>
                                  </a:lnTo>
                                  <a:lnTo>
                                    <a:pt x="60" y="234"/>
                                  </a:lnTo>
                                  <a:lnTo>
                                    <a:pt x="66" y="228"/>
                                  </a:lnTo>
                                  <a:lnTo>
                                    <a:pt x="72" y="228"/>
                                  </a:lnTo>
                                  <a:lnTo>
                                    <a:pt x="84" y="234"/>
                                  </a:lnTo>
                                  <a:lnTo>
                                    <a:pt x="84" y="252"/>
                                  </a:lnTo>
                                  <a:lnTo>
                                    <a:pt x="78" y="258"/>
                                  </a:lnTo>
                                  <a:lnTo>
                                    <a:pt x="90" y="276"/>
                                  </a:lnTo>
                                  <a:lnTo>
                                    <a:pt x="114" y="282"/>
                                  </a:lnTo>
                                  <a:lnTo>
                                    <a:pt x="120" y="288"/>
                                  </a:lnTo>
                                  <a:lnTo>
                                    <a:pt x="144" y="282"/>
                                  </a:lnTo>
                                  <a:lnTo>
                                    <a:pt x="168" y="288"/>
                                  </a:lnTo>
                                  <a:lnTo>
                                    <a:pt x="162" y="294"/>
                                  </a:lnTo>
                                  <a:lnTo>
                                    <a:pt x="156" y="306"/>
                                  </a:lnTo>
                                  <a:lnTo>
                                    <a:pt x="162" y="312"/>
                                  </a:lnTo>
                                  <a:lnTo>
                                    <a:pt x="162" y="324"/>
                                  </a:lnTo>
                                  <a:lnTo>
                                    <a:pt x="186" y="324"/>
                                  </a:lnTo>
                                  <a:lnTo>
                                    <a:pt x="192" y="330"/>
                                  </a:lnTo>
                                  <a:lnTo>
                                    <a:pt x="186" y="336"/>
                                  </a:lnTo>
                                  <a:lnTo>
                                    <a:pt x="186" y="342"/>
                                  </a:lnTo>
                                  <a:lnTo>
                                    <a:pt x="180" y="348"/>
                                  </a:lnTo>
                                  <a:lnTo>
                                    <a:pt x="186" y="354"/>
                                  </a:lnTo>
                                  <a:lnTo>
                                    <a:pt x="204" y="354"/>
                                  </a:lnTo>
                                  <a:lnTo>
                                    <a:pt x="216" y="342"/>
                                  </a:lnTo>
                                  <a:lnTo>
                                    <a:pt x="240" y="354"/>
                                  </a:lnTo>
                                  <a:lnTo>
                                    <a:pt x="252" y="354"/>
                                  </a:lnTo>
                                  <a:lnTo>
                                    <a:pt x="258" y="360"/>
                                  </a:lnTo>
                                  <a:lnTo>
                                    <a:pt x="282" y="360"/>
                                  </a:lnTo>
                                  <a:lnTo>
                                    <a:pt x="288" y="354"/>
                                  </a:lnTo>
                                  <a:lnTo>
                                    <a:pt x="288" y="348"/>
                                  </a:lnTo>
                                  <a:lnTo>
                                    <a:pt x="306" y="354"/>
                                  </a:lnTo>
                                  <a:lnTo>
                                    <a:pt x="330" y="354"/>
                                  </a:lnTo>
                                  <a:lnTo>
                                    <a:pt x="336" y="360"/>
                                  </a:lnTo>
                                  <a:lnTo>
                                    <a:pt x="348" y="366"/>
                                  </a:lnTo>
                                  <a:lnTo>
                                    <a:pt x="366" y="366"/>
                                  </a:lnTo>
                                  <a:lnTo>
                                    <a:pt x="372" y="360"/>
                                  </a:lnTo>
                                  <a:lnTo>
                                    <a:pt x="372" y="348"/>
                                  </a:lnTo>
                                  <a:lnTo>
                                    <a:pt x="378" y="342"/>
                                  </a:lnTo>
                                  <a:lnTo>
                                    <a:pt x="384" y="342"/>
                                  </a:lnTo>
                                  <a:lnTo>
                                    <a:pt x="396" y="336"/>
                                  </a:lnTo>
                                  <a:lnTo>
                                    <a:pt x="402" y="336"/>
                                  </a:lnTo>
                                  <a:lnTo>
                                    <a:pt x="402" y="330"/>
                                  </a:lnTo>
                                  <a:lnTo>
                                    <a:pt x="432" y="336"/>
                                  </a:lnTo>
                                  <a:lnTo>
                                    <a:pt x="432" y="324"/>
                                  </a:lnTo>
                                  <a:lnTo>
                                    <a:pt x="438" y="324"/>
                                  </a:lnTo>
                                  <a:lnTo>
                                    <a:pt x="450" y="330"/>
                                  </a:lnTo>
                                  <a:lnTo>
                                    <a:pt x="462" y="330"/>
                                  </a:lnTo>
                                  <a:lnTo>
                                    <a:pt x="474" y="336"/>
                                  </a:lnTo>
                                  <a:lnTo>
                                    <a:pt x="498" y="336"/>
                                  </a:lnTo>
                                  <a:lnTo>
                                    <a:pt x="516" y="354"/>
                                  </a:lnTo>
                                  <a:close/>
                                </a:path>
                              </a:pathLst>
                            </a:custGeom>
                            <a:solidFill>
                              <a:srgbClr val="33334B"/>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49" name="Qatar" descr="© INSCALE GmbH, 15.06.2010"/>
                            <a:cNvSpPr>
                              <a:spLocks/>
                            </a:cNvSpPr>
                          </a:nvSpPr>
                          <a:spPr bwMode="gray">
                            <a:xfrm>
                              <a:off x="3495" y="1067"/>
                              <a:ext cx="17" cy="37"/>
                            </a:xfrm>
                            <a:custGeom>
                              <a:avLst/>
                              <a:gdLst>
                                <a:gd name="T0" fmla="*/ 2147483647 w 66"/>
                                <a:gd name="T1" fmla="*/ 2147483647 h 144"/>
                                <a:gd name="T2" fmla="*/ 2147483647 w 66"/>
                                <a:gd name="T3" fmla="*/ 2147483647 h 144"/>
                                <a:gd name="T4" fmla="*/ 2147483647 w 66"/>
                                <a:gd name="T5" fmla="*/ 2147483647 h 144"/>
                                <a:gd name="T6" fmla="*/ 2147483647 w 66"/>
                                <a:gd name="T7" fmla="*/ 2147483647 h 144"/>
                                <a:gd name="T8" fmla="*/ 2147483647 w 66"/>
                                <a:gd name="T9" fmla="*/ 2147483647 h 144"/>
                                <a:gd name="T10" fmla="*/ 2147483647 w 66"/>
                                <a:gd name="T11" fmla="*/ 2147483647 h 144"/>
                                <a:gd name="T12" fmla="*/ 2147483647 w 66"/>
                                <a:gd name="T13" fmla="*/ 2147483647 h 144"/>
                                <a:gd name="T14" fmla="*/ 2147483647 w 66"/>
                                <a:gd name="T15" fmla="*/ 2147483647 h 144"/>
                                <a:gd name="T16" fmla="*/ 2147483647 w 66"/>
                                <a:gd name="T17" fmla="*/ 2147483647 h 144"/>
                                <a:gd name="T18" fmla="*/ 2147483647 w 66"/>
                                <a:gd name="T19" fmla="*/ 0 h 144"/>
                                <a:gd name="T20" fmla="*/ 2147483647 w 66"/>
                                <a:gd name="T21" fmla="*/ 0 h 144"/>
                                <a:gd name="T22" fmla="*/ 2147483647 w 66"/>
                                <a:gd name="T23" fmla="*/ 2147483647 h 144"/>
                                <a:gd name="T24" fmla="*/ 2147483647 w 66"/>
                                <a:gd name="T25" fmla="*/ 2147483647 h 144"/>
                                <a:gd name="T26" fmla="*/ 2147483647 w 66"/>
                                <a:gd name="T27" fmla="*/ 2147483647 h 144"/>
                                <a:gd name="T28" fmla="*/ 2147483647 w 66"/>
                                <a:gd name="T29" fmla="*/ 2147483647 h 144"/>
                                <a:gd name="T30" fmla="*/ 0 w 66"/>
                                <a:gd name="T31" fmla="*/ 2147483647 h 144"/>
                                <a:gd name="T32" fmla="*/ 2147483647 w 66"/>
                                <a:gd name="T33" fmla="*/ 2147483647 h 144"/>
                                <a:gd name="T34" fmla="*/ 2147483647 w 66"/>
                                <a:gd name="T35" fmla="*/ 2147483647 h 144"/>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w 66"/>
                                <a:gd name="T55" fmla="*/ 0 h 144"/>
                                <a:gd name="T56" fmla="*/ 66 w 66"/>
                                <a:gd name="T57" fmla="*/ 144 h 144"/>
                              </a:gdLst>
                              <a:ahLst/>
                              <a:cxnLst>
                                <a:cxn ang="T36">
                                  <a:pos x="T0" y="T1"/>
                                </a:cxn>
                                <a:cxn ang="T37">
                                  <a:pos x="T2" y="T3"/>
                                </a:cxn>
                                <a:cxn ang="T38">
                                  <a:pos x="T4" y="T5"/>
                                </a:cxn>
                                <a:cxn ang="T39">
                                  <a:pos x="T6" y="T7"/>
                                </a:cxn>
                                <a:cxn ang="T40">
                                  <a:pos x="T8" y="T9"/>
                                </a:cxn>
                                <a:cxn ang="T41">
                                  <a:pos x="T10" y="T11"/>
                                </a:cxn>
                                <a:cxn ang="T42">
                                  <a:pos x="T12" y="T13"/>
                                </a:cxn>
                                <a:cxn ang="T43">
                                  <a:pos x="T14" y="T15"/>
                                </a:cxn>
                                <a:cxn ang="T44">
                                  <a:pos x="T16" y="T17"/>
                                </a:cxn>
                                <a:cxn ang="T45">
                                  <a:pos x="T18" y="T19"/>
                                </a:cxn>
                                <a:cxn ang="T46">
                                  <a:pos x="T20" y="T21"/>
                                </a:cxn>
                                <a:cxn ang="T47">
                                  <a:pos x="T22" y="T23"/>
                                </a:cxn>
                                <a:cxn ang="T48">
                                  <a:pos x="T24" y="T25"/>
                                </a:cxn>
                                <a:cxn ang="T49">
                                  <a:pos x="T26" y="T27"/>
                                </a:cxn>
                                <a:cxn ang="T50">
                                  <a:pos x="T28" y="T29"/>
                                </a:cxn>
                                <a:cxn ang="T51">
                                  <a:pos x="T30" y="T31"/>
                                </a:cxn>
                                <a:cxn ang="T52">
                                  <a:pos x="T32" y="T33"/>
                                </a:cxn>
                                <a:cxn ang="T53">
                                  <a:pos x="T34" y="T35"/>
                                </a:cxn>
                              </a:cxnLst>
                              <a:rect l="T54" t="T55" r="T56" b="T57"/>
                              <a:pathLst>
                                <a:path w="66" h="144">
                                  <a:moveTo>
                                    <a:pt x="24" y="132"/>
                                  </a:moveTo>
                                  <a:lnTo>
                                    <a:pt x="36" y="144"/>
                                  </a:lnTo>
                                  <a:lnTo>
                                    <a:pt x="48" y="132"/>
                                  </a:lnTo>
                                  <a:lnTo>
                                    <a:pt x="54" y="114"/>
                                  </a:lnTo>
                                  <a:lnTo>
                                    <a:pt x="60" y="102"/>
                                  </a:lnTo>
                                  <a:lnTo>
                                    <a:pt x="66" y="84"/>
                                  </a:lnTo>
                                  <a:lnTo>
                                    <a:pt x="66" y="30"/>
                                  </a:lnTo>
                                  <a:lnTo>
                                    <a:pt x="54" y="18"/>
                                  </a:lnTo>
                                  <a:lnTo>
                                    <a:pt x="48" y="6"/>
                                  </a:lnTo>
                                  <a:lnTo>
                                    <a:pt x="36" y="0"/>
                                  </a:lnTo>
                                  <a:lnTo>
                                    <a:pt x="30" y="0"/>
                                  </a:lnTo>
                                  <a:lnTo>
                                    <a:pt x="24" y="6"/>
                                  </a:lnTo>
                                  <a:lnTo>
                                    <a:pt x="18" y="18"/>
                                  </a:lnTo>
                                  <a:lnTo>
                                    <a:pt x="12" y="36"/>
                                  </a:lnTo>
                                  <a:lnTo>
                                    <a:pt x="12" y="108"/>
                                  </a:lnTo>
                                  <a:lnTo>
                                    <a:pt x="0" y="120"/>
                                  </a:lnTo>
                                  <a:lnTo>
                                    <a:pt x="6" y="132"/>
                                  </a:lnTo>
                                  <a:lnTo>
                                    <a:pt x="24" y="132"/>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50" name="Puerto Rico" descr="© INSCALE GmbH, 15.06.2010"/>
                            <a:cNvSpPr>
                              <a:spLocks/>
                            </a:cNvSpPr>
                          </a:nvSpPr>
                          <a:spPr bwMode="gray">
                            <a:xfrm>
                              <a:off x="1386" y="1229"/>
                              <a:ext cx="35" cy="15"/>
                            </a:xfrm>
                            <a:custGeom>
                              <a:avLst/>
                              <a:gdLst>
                                <a:gd name="T0" fmla="*/ 2147483647 w 138"/>
                                <a:gd name="T1" fmla="*/ 2147483647 h 60"/>
                                <a:gd name="T2" fmla="*/ 2147483647 w 138"/>
                                <a:gd name="T3" fmla="*/ 2147483647 h 60"/>
                                <a:gd name="T4" fmla="*/ 2147483647 w 138"/>
                                <a:gd name="T5" fmla="*/ 0 h 60"/>
                                <a:gd name="T6" fmla="*/ 2147483647 w 138"/>
                                <a:gd name="T7" fmla="*/ 0 h 60"/>
                                <a:gd name="T8" fmla="*/ 2147483647 w 138"/>
                                <a:gd name="T9" fmla="*/ 2147483647 h 60"/>
                                <a:gd name="T10" fmla="*/ 0 w 138"/>
                                <a:gd name="T11" fmla="*/ 2147483647 h 60"/>
                                <a:gd name="T12" fmla="*/ 0 w 138"/>
                                <a:gd name="T13" fmla="*/ 2147483647 h 60"/>
                                <a:gd name="T14" fmla="*/ 2147483647 w 138"/>
                                <a:gd name="T15" fmla="*/ 2147483647 h 60"/>
                                <a:gd name="T16" fmla="*/ 2147483647 w 138"/>
                                <a:gd name="T17" fmla="*/ 2147483647 h 60"/>
                                <a:gd name="T18" fmla="*/ 2147483647 w 138"/>
                                <a:gd name="T19" fmla="*/ 2147483647 h 60"/>
                                <a:gd name="T20" fmla="*/ 2147483647 w 138"/>
                                <a:gd name="T21" fmla="*/ 2147483647 h 60"/>
                                <a:gd name="T22" fmla="*/ 2147483647 w 138"/>
                                <a:gd name="T23" fmla="*/ 2147483647 h 60"/>
                                <a:gd name="T24" fmla="*/ 2147483647 w 138"/>
                                <a:gd name="T25" fmla="*/ 2147483647 h 60"/>
                                <a:gd name="T26" fmla="*/ 2147483647 w 138"/>
                                <a:gd name="T27" fmla="*/ 2147483647 h 60"/>
                                <a:gd name="T28" fmla="*/ 2147483647 w 138"/>
                                <a:gd name="T29" fmla="*/ 2147483647 h 60"/>
                                <a:gd name="T30" fmla="*/ 2147483647 w 138"/>
                                <a:gd name="T31" fmla="*/ 2147483647 h 60"/>
                                <a:gd name="T32" fmla="*/ 2147483647 w 138"/>
                                <a:gd name="T33" fmla="*/ 2147483647 h 60"/>
                                <a:gd name="T34" fmla="*/ 2147483647 w 138"/>
                                <a:gd name="T35" fmla="*/ 2147483647 h 60"/>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w 138"/>
                                <a:gd name="T55" fmla="*/ 0 h 60"/>
                                <a:gd name="T56" fmla="*/ 138 w 138"/>
                                <a:gd name="T57" fmla="*/ 60 h 60"/>
                              </a:gdLst>
                              <a:ahLst/>
                              <a:cxnLst>
                                <a:cxn ang="T36">
                                  <a:pos x="T0" y="T1"/>
                                </a:cxn>
                                <a:cxn ang="T37">
                                  <a:pos x="T2" y="T3"/>
                                </a:cxn>
                                <a:cxn ang="T38">
                                  <a:pos x="T4" y="T5"/>
                                </a:cxn>
                                <a:cxn ang="T39">
                                  <a:pos x="T6" y="T7"/>
                                </a:cxn>
                                <a:cxn ang="T40">
                                  <a:pos x="T8" y="T9"/>
                                </a:cxn>
                                <a:cxn ang="T41">
                                  <a:pos x="T10" y="T11"/>
                                </a:cxn>
                                <a:cxn ang="T42">
                                  <a:pos x="T12" y="T13"/>
                                </a:cxn>
                                <a:cxn ang="T43">
                                  <a:pos x="T14" y="T15"/>
                                </a:cxn>
                                <a:cxn ang="T44">
                                  <a:pos x="T16" y="T17"/>
                                </a:cxn>
                                <a:cxn ang="T45">
                                  <a:pos x="T18" y="T19"/>
                                </a:cxn>
                                <a:cxn ang="T46">
                                  <a:pos x="T20" y="T21"/>
                                </a:cxn>
                                <a:cxn ang="T47">
                                  <a:pos x="T22" y="T23"/>
                                </a:cxn>
                                <a:cxn ang="T48">
                                  <a:pos x="T24" y="T25"/>
                                </a:cxn>
                                <a:cxn ang="T49">
                                  <a:pos x="T26" y="T27"/>
                                </a:cxn>
                                <a:cxn ang="T50">
                                  <a:pos x="T28" y="T29"/>
                                </a:cxn>
                                <a:cxn ang="T51">
                                  <a:pos x="T30" y="T31"/>
                                </a:cxn>
                                <a:cxn ang="T52">
                                  <a:pos x="T32" y="T33"/>
                                </a:cxn>
                                <a:cxn ang="T53">
                                  <a:pos x="T34" y="T35"/>
                                </a:cxn>
                              </a:cxnLst>
                              <a:rect l="T54" t="T55" r="T56" b="T57"/>
                              <a:pathLst>
                                <a:path w="138" h="60">
                                  <a:moveTo>
                                    <a:pt x="84" y="12"/>
                                  </a:moveTo>
                                  <a:lnTo>
                                    <a:pt x="72" y="12"/>
                                  </a:lnTo>
                                  <a:lnTo>
                                    <a:pt x="36" y="0"/>
                                  </a:lnTo>
                                  <a:lnTo>
                                    <a:pt x="12" y="0"/>
                                  </a:lnTo>
                                  <a:lnTo>
                                    <a:pt x="6" y="12"/>
                                  </a:lnTo>
                                  <a:lnTo>
                                    <a:pt x="0" y="18"/>
                                  </a:lnTo>
                                  <a:lnTo>
                                    <a:pt x="0" y="48"/>
                                  </a:lnTo>
                                  <a:lnTo>
                                    <a:pt x="36" y="60"/>
                                  </a:lnTo>
                                  <a:lnTo>
                                    <a:pt x="48" y="48"/>
                                  </a:lnTo>
                                  <a:lnTo>
                                    <a:pt x="102" y="48"/>
                                  </a:lnTo>
                                  <a:lnTo>
                                    <a:pt x="120" y="36"/>
                                  </a:lnTo>
                                  <a:lnTo>
                                    <a:pt x="132" y="30"/>
                                  </a:lnTo>
                                  <a:lnTo>
                                    <a:pt x="138" y="18"/>
                                  </a:lnTo>
                                  <a:lnTo>
                                    <a:pt x="138" y="12"/>
                                  </a:lnTo>
                                  <a:lnTo>
                                    <a:pt x="132" y="6"/>
                                  </a:lnTo>
                                  <a:lnTo>
                                    <a:pt x="114" y="6"/>
                                  </a:lnTo>
                                  <a:lnTo>
                                    <a:pt x="102" y="12"/>
                                  </a:lnTo>
                                  <a:lnTo>
                                    <a:pt x="84" y="12"/>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51" name="Portugal" descr="© INSCALE GmbH, 15.06.2010"/>
                            <a:cNvSpPr>
                              <a:spLocks/>
                            </a:cNvSpPr>
                          </a:nvSpPr>
                          <a:spPr bwMode="gray">
                            <a:xfrm>
                              <a:off x="2441" y="741"/>
                              <a:ext cx="58" cy="105"/>
                            </a:xfrm>
                            <a:custGeom>
                              <a:avLst/>
                              <a:gdLst>
                                <a:gd name="T0" fmla="*/ 2147483647 w 228"/>
                                <a:gd name="T1" fmla="*/ 2147483647 h 414"/>
                                <a:gd name="T2" fmla="*/ 2147483647 w 228"/>
                                <a:gd name="T3" fmla="*/ 2147483647 h 414"/>
                                <a:gd name="T4" fmla="*/ 2147483647 w 228"/>
                                <a:gd name="T5" fmla="*/ 2147483647 h 414"/>
                                <a:gd name="T6" fmla="*/ 2147483647 w 228"/>
                                <a:gd name="T7" fmla="*/ 2147483647 h 414"/>
                                <a:gd name="T8" fmla="*/ 2147483647 w 228"/>
                                <a:gd name="T9" fmla="*/ 2147483647 h 414"/>
                                <a:gd name="T10" fmla="*/ 2147483647 w 228"/>
                                <a:gd name="T11" fmla="*/ 2147483647 h 414"/>
                                <a:gd name="T12" fmla="*/ 2147483647 w 228"/>
                                <a:gd name="T13" fmla="*/ 0 h 414"/>
                                <a:gd name="T14" fmla="*/ 2147483647 w 228"/>
                                <a:gd name="T15" fmla="*/ 2147483647 h 414"/>
                                <a:gd name="T16" fmla="*/ 2147483647 w 228"/>
                                <a:gd name="T17" fmla="*/ 2147483647 h 414"/>
                                <a:gd name="T18" fmla="*/ 2147483647 w 228"/>
                                <a:gd name="T19" fmla="*/ 2147483647 h 414"/>
                                <a:gd name="T20" fmla="*/ 2147483647 w 228"/>
                                <a:gd name="T21" fmla="*/ 2147483647 h 414"/>
                                <a:gd name="T22" fmla="*/ 2147483647 w 228"/>
                                <a:gd name="T23" fmla="*/ 2147483647 h 414"/>
                                <a:gd name="T24" fmla="*/ 2147483647 w 228"/>
                                <a:gd name="T25" fmla="*/ 2147483647 h 414"/>
                                <a:gd name="T26" fmla="*/ 0 w 228"/>
                                <a:gd name="T27" fmla="*/ 2147483647 h 414"/>
                                <a:gd name="T28" fmla="*/ 2147483647 w 228"/>
                                <a:gd name="T29" fmla="*/ 2147483647 h 414"/>
                                <a:gd name="T30" fmla="*/ 2147483647 w 228"/>
                                <a:gd name="T31" fmla="*/ 2147483647 h 414"/>
                                <a:gd name="T32" fmla="*/ 2147483647 w 228"/>
                                <a:gd name="T33" fmla="*/ 2147483647 h 414"/>
                                <a:gd name="T34" fmla="*/ 2147483647 w 228"/>
                                <a:gd name="T35" fmla="*/ 2147483647 h 414"/>
                                <a:gd name="T36" fmla="*/ 2147483647 w 228"/>
                                <a:gd name="T37" fmla="*/ 2147483647 h 414"/>
                                <a:gd name="T38" fmla="*/ 2147483647 w 228"/>
                                <a:gd name="T39" fmla="*/ 2147483647 h 414"/>
                                <a:gd name="T40" fmla="*/ 2147483647 w 228"/>
                                <a:gd name="T41" fmla="*/ 2147483647 h 414"/>
                                <a:gd name="T42" fmla="*/ 2147483647 w 228"/>
                                <a:gd name="T43" fmla="*/ 2147483647 h 414"/>
                                <a:gd name="T44" fmla="*/ 2147483647 w 228"/>
                                <a:gd name="T45" fmla="*/ 2147483647 h 414"/>
                                <a:gd name="T46" fmla="*/ 2147483647 w 228"/>
                                <a:gd name="T47" fmla="*/ 2147483647 h 414"/>
                                <a:gd name="T48" fmla="*/ 2147483647 w 228"/>
                                <a:gd name="T49" fmla="*/ 2147483647 h 414"/>
                                <a:gd name="T50" fmla="*/ 2147483647 w 228"/>
                                <a:gd name="T51" fmla="*/ 2147483647 h 414"/>
                                <a:gd name="T52" fmla="*/ 2147483647 w 228"/>
                                <a:gd name="T53" fmla="*/ 2147483647 h 414"/>
                                <a:gd name="T54" fmla="*/ 2147483647 w 228"/>
                                <a:gd name="T55" fmla="*/ 2147483647 h 414"/>
                                <a:gd name="T56" fmla="*/ 2147483647 w 228"/>
                                <a:gd name="T57" fmla="*/ 2147483647 h 414"/>
                                <a:gd name="T58" fmla="*/ 2147483647 w 228"/>
                                <a:gd name="T59" fmla="*/ 2147483647 h 414"/>
                                <a:gd name="T60" fmla="*/ 2147483647 w 228"/>
                                <a:gd name="T61" fmla="*/ 2147483647 h 414"/>
                                <a:gd name="T62" fmla="*/ 2147483647 w 228"/>
                                <a:gd name="T63" fmla="*/ 2147483647 h 414"/>
                                <a:gd name="T64" fmla="*/ 2147483647 w 228"/>
                                <a:gd name="T65" fmla="*/ 2147483647 h 414"/>
                                <a:gd name="T66" fmla="*/ 2147483647 w 228"/>
                                <a:gd name="T67" fmla="*/ 2147483647 h 414"/>
                                <a:gd name="T68" fmla="*/ 2147483647 w 228"/>
                                <a:gd name="T69" fmla="*/ 2147483647 h 414"/>
                                <a:gd name="T70" fmla="*/ 2147483647 w 228"/>
                                <a:gd name="T71" fmla="*/ 2147483647 h 414"/>
                                <a:gd name="T72" fmla="*/ 2147483647 w 228"/>
                                <a:gd name="T73" fmla="*/ 2147483647 h 414"/>
                                <a:gd name="T74" fmla="*/ 2147483647 w 228"/>
                                <a:gd name="T75" fmla="*/ 2147483647 h 414"/>
                                <a:gd name="T76" fmla="*/ 2147483647 w 228"/>
                                <a:gd name="T77" fmla="*/ 2147483647 h 414"/>
                                <a:gd name="T78" fmla="*/ 2147483647 w 228"/>
                                <a:gd name="T79" fmla="*/ 2147483647 h 414"/>
                                <a:gd name="T80" fmla="*/ 2147483647 w 228"/>
                                <a:gd name="T81" fmla="*/ 2147483647 h 414"/>
                                <a:gd name="T82" fmla="*/ 2147483647 w 228"/>
                                <a:gd name="T83" fmla="*/ 2147483647 h 414"/>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w 228"/>
                                <a:gd name="T127" fmla="*/ 0 h 414"/>
                                <a:gd name="T128" fmla="*/ 228 w 228"/>
                                <a:gd name="T129" fmla="*/ 414 h 414"/>
                              </a:gdLst>
                              <a:ahLst/>
                              <a:cxnLst>
                                <a:cxn ang="T84">
                                  <a:pos x="T0" y="T1"/>
                                </a:cxn>
                                <a:cxn ang="T85">
                                  <a:pos x="T2" y="T3"/>
                                </a:cxn>
                                <a:cxn ang="T86">
                                  <a:pos x="T4" y="T5"/>
                                </a:cxn>
                                <a:cxn ang="T87">
                                  <a:pos x="T6" y="T7"/>
                                </a:cxn>
                                <a:cxn ang="T88">
                                  <a:pos x="T8" y="T9"/>
                                </a:cxn>
                                <a:cxn ang="T89">
                                  <a:pos x="T10" y="T11"/>
                                </a:cxn>
                                <a:cxn ang="T90">
                                  <a:pos x="T12" y="T13"/>
                                </a:cxn>
                                <a:cxn ang="T91">
                                  <a:pos x="T14" y="T15"/>
                                </a:cxn>
                                <a:cxn ang="T92">
                                  <a:pos x="T16" y="T17"/>
                                </a:cxn>
                                <a:cxn ang="T93">
                                  <a:pos x="T18" y="T19"/>
                                </a:cxn>
                                <a:cxn ang="T94">
                                  <a:pos x="T20" y="T21"/>
                                </a:cxn>
                                <a:cxn ang="T95">
                                  <a:pos x="T22" y="T23"/>
                                </a:cxn>
                                <a:cxn ang="T96">
                                  <a:pos x="T24" y="T25"/>
                                </a:cxn>
                                <a:cxn ang="T97">
                                  <a:pos x="T26" y="T27"/>
                                </a:cxn>
                                <a:cxn ang="T98">
                                  <a:pos x="T28" y="T29"/>
                                </a:cxn>
                                <a:cxn ang="T99">
                                  <a:pos x="T30" y="T31"/>
                                </a:cxn>
                                <a:cxn ang="T100">
                                  <a:pos x="T32" y="T33"/>
                                </a:cxn>
                                <a:cxn ang="T101">
                                  <a:pos x="T34" y="T35"/>
                                </a:cxn>
                                <a:cxn ang="T102">
                                  <a:pos x="T36" y="T37"/>
                                </a:cxn>
                                <a:cxn ang="T103">
                                  <a:pos x="T38" y="T39"/>
                                </a:cxn>
                                <a:cxn ang="T104">
                                  <a:pos x="T40" y="T41"/>
                                </a:cxn>
                                <a:cxn ang="T105">
                                  <a:pos x="T42" y="T43"/>
                                </a:cxn>
                                <a:cxn ang="T106">
                                  <a:pos x="T44" y="T45"/>
                                </a:cxn>
                                <a:cxn ang="T107">
                                  <a:pos x="T46" y="T47"/>
                                </a:cxn>
                                <a:cxn ang="T108">
                                  <a:pos x="T48" y="T49"/>
                                </a:cxn>
                                <a:cxn ang="T109">
                                  <a:pos x="T50" y="T51"/>
                                </a:cxn>
                                <a:cxn ang="T110">
                                  <a:pos x="T52" y="T53"/>
                                </a:cxn>
                                <a:cxn ang="T111">
                                  <a:pos x="T54" y="T55"/>
                                </a:cxn>
                                <a:cxn ang="T112">
                                  <a:pos x="T56" y="T57"/>
                                </a:cxn>
                                <a:cxn ang="T113">
                                  <a:pos x="T58" y="T59"/>
                                </a:cxn>
                                <a:cxn ang="T114">
                                  <a:pos x="T60" y="T61"/>
                                </a:cxn>
                                <a:cxn ang="T115">
                                  <a:pos x="T62" y="T63"/>
                                </a:cxn>
                                <a:cxn ang="T116">
                                  <a:pos x="T64" y="T65"/>
                                </a:cxn>
                                <a:cxn ang="T117">
                                  <a:pos x="T66" y="T67"/>
                                </a:cxn>
                                <a:cxn ang="T118">
                                  <a:pos x="T68" y="T69"/>
                                </a:cxn>
                                <a:cxn ang="T119">
                                  <a:pos x="T70" y="T71"/>
                                </a:cxn>
                                <a:cxn ang="T120">
                                  <a:pos x="T72" y="T73"/>
                                </a:cxn>
                                <a:cxn ang="T121">
                                  <a:pos x="T74" y="T75"/>
                                </a:cxn>
                                <a:cxn ang="T122">
                                  <a:pos x="T76" y="T77"/>
                                </a:cxn>
                                <a:cxn ang="T123">
                                  <a:pos x="T78" y="T79"/>
                                </a:cxn>
                                <a:cxn ang="T124">
                                  <a:pos x="T80" y="T81"/>
                                </a:cxn>
                                <a:cxn ang="T125">
                                  <a:pos x="T82" y="T83"/>
                                </a:cxn>
                              </a:cxnLst>
                              <a:rect l="T126" t="T127" r="T128" b="T129"/>
                              <a:pathLst>
                                <a:path w="228" h="414">
                                  <a:moveTo>
                                    <a:pt x="210" y="30"/>
                                  </a:moveTo>
                                  <a:lnTo>
                                    <a:pt x="210" y="12"/>
                                  </a:lnTo>
                                  <a:lnTo>
                                    <a:pt x="156" y="12"/>
                                  </a:lnTo>
                                  <a:lnTo>
                                    <a:pt x="156" y="18"/>
                                  </a:lnTo>
                                  <a:lnTo>
                                    <a:pt x="150" y="24"/>
                                  </a:lnTo>
                                  <a:lnTo>
                                    <a:pt x="138" y="24"/>
                                  </a:lnTo>
                                  <a:lnTo>
                                    <a:pt x="132" y="18"/>
                                  </a:lnTo>
                                  <a:lnTo>
                                    <a:pt x="114" y="18"/>
                                  </a:lnTo>
                                  <a:lnTo>
                                    <a:pt x="108" y="24"/>
                                  </a:lnTo>
                                  <a:lnTo>
                                    <a:pt x="96" y="24"/>
                                  </a:lnTo>
                                  <a:lnTo>
                                    <a:pt x="96" y="18"/>
                                  </a:lnTo>
                                  <a:lnTo>
                                    <a:pt x="102" y="18"/>
                                  </a:lnTo>
                                  <a:lnTo>
                                    <a:pt x="114" y="6"/>
                                  </a:lnTo>
                                  <a:lnTo>
                                    <a:pt x="114" y="0"/>
                                  </a:lnTo>
                                  <a:lnTo>
                                    <a:pt x="90" y="0"/>
                                  </a:lnTo>
                                  <a:lnTo>
                                    <a:pt x="66" y="12"/>
                                  </a:lnTo>
                                  <a:lnTo>
                                    <a:pt x="60" y="18"/>
                                  </a:lnTo>
                                  <a:lnTo>
                                    <a:pt x="60" y="36"/>
                                  </a:lnTo>
                                  <a:lnTo>
                                    <a:pt x="66" y="60"/>
                                  </a:lnTo>
                                  <a:lnTo>
                                    <a:pt x="66" y="78"/>
                                  </a:lnTo>
                                  <a:lnTo>
                                    <a:pt x="60" y="108"/>
                                  </a:lnTo>
                                  <a:lnTo>
                                    <a:pt x="48" y="138"/>
                                  </a:lnTo>
                                  <a:lnTo>
                                    <a:pt x="30" y="174"/>
                                  </a:lnTo>
                                  <a:lnTo>
                                    <a:pt x="12" y="222"/>
                                  </a:lnTo>
                                  <a:lnTo>
                                    <a:pt x="6" y="234"/>
                                  </a:lnTo>
                                  <a:lnTo>
                                    <a:pt x="6" y="240"/>
                                  </a:lnTo>
                                  <a:lnTo>
                                    <a:pt x="0" y="252"/>
                                  </a:lnTo>
                                  <a:lnTo>
                                    <a:pt x="0" y="264"/>
                                  </a:lnTo>
                                  <a:lnTo>
                                    <a:pt x="18" y="282"/>
                                  </a:lnTo>
                                  <a:lnTo>
                                    <a:pt x="30" y="288"/>
                                  </a:lnTo>
                                  <a:lnTo>
                                    <a:pt x="42" y="342"/>
                                  </a:lnTo>
                                  <a:lnTo>
                                    <a:pt x="42" y="348"/>
                                  </a:lnTo>
                                  <a:lnTo>
                                    <a:pt x="36" y="354"/>
                                  </a:lnTo>
                                  <a:lnTo>
                                    <a:pt x="36" y="366"/>
                                  </a:lnTo>
                                  <a:lnTo>
                                    <a:pt x="30" y="384"/>
                                  </a:lnTo>
                                  <a:lnTo>
                                    <a:pt x="24" y="396"/>
                                  </a:lnTo>
                                  <a:lnTo>
                                    <a:pt x="24" y="408"/>
                                  </a:lnTo>
                                  <a:lnTo>
                                    <a:pt x="48" y="408"/>
                                  </a:lnTo>
                                  <a:lnTo>
                                    <a:pt x="60" y="402"/>
                                  </a:lnTo>
                                  <a:lnTo>
                                    <a:pt x="72" y="402"/>
                                  </a:lnTo>
                                  <a:lnTo>
                                    <a:pt x="84" y="414"/>
                                  </a:lnTo>
                                  <a:lnTo>
                                    <a:pt x="96" y="414"/>
                                  </a:lnTo>
                                  <a:lnTo>
                                    <a:pt x="108" y="408"/>
                                  </a:lnTo>
                                  <a:lnTo>
                                    <a:pt x="114" y="402"/>
                                  </a:lnTo>
                                  <a:lnTo>
                                    <a:pt x="120" y="402"/>
                                  </a:lnTo>
                                  <a:lnTo>
                                    <a:pt x="126" y="396"/>
                                  </a:lnTo>
                                  <a:lnTo>
                                    <a:pt x="126" y="348"/>
                                  </a:lnTo>
                                  <a:lnTo>
                                    <a:pt x="132" y="342"/>
                                  </a:lnTo>
                                  <a:lnTo>
                                    <a:pt x="138" y="330"/>
                                  </a:lnTo>
                                  <a:lnTo>
                                    <a:pt x="150" y="330"/>
                                  </a:lnTo>
                                  <a:lnTo>
                                    <a:pt x="162" y="318"/>
                                  </a:lnTo>
                                  <a:lnTo>
                                    <a:pt x="162" y="312"/>
                                  </a:lnTo>
                                  <a:lnTo>
                                    <a:pt x="150" y="312"/>
                                  </a:lnTo>
                                  <a:lnTo>
                                    <a:pt x="144" y="306"/>
                                  </a:lnTo>
                                  <a:lnTo>
                                    <a:pt x="138" y="294"/>
                                  </a:lnTo>
                                  <a:lnTo>
                                    <a:pt x="138" y="288"/>
                                  </a:lnTo>
                                  <a:lnTo>
                                    <a:pt x="132" y="282"/>
                                  </a:lnTo>
                                  <a:lnTo>
                                    <a:pt x="132" y="276"/>
                                  </a:lnTo>
                                  <a:lnTo>
                                    <a:pt x="144" y="264"/>
                                  </a:lnTo>
                                  <a:lnTo>
                                    <a:pt x="156" y="258"/>
                                  </a:lnTo>
                                  <a:lnTo>
                                    <a:pt x="168" y="246"/>
                                  </a:lnTo>
                                  <a:lnTo>
                                    <a:pt x="168" y="240"/>
                                  </a:lnTo>
                                  <a:lnTo>
                                    <a:pt x="156" y="234"/>
                                  </a:lnTo>
                                  <a:lnTo>
                                    <a:pt x="150" y="228"/>
                                  </a:lnTo>
                                  <a:lnTo>
                                    <a:pt x="150" y="216"/>
                                  </a:lnTo>
                                  <a:lnTo>
                                    <a:pt x="126" y="192"/>
                                  </a:lnTo>
                                  <a:lnTo>
                                    <a:pt x="162" y="192"/>
                                  </a:lnTo>
                                  <a:lnTo>
                                    <a:pt x="174" y="180"/>
                                  </a:lnTo>
                                  <a:lnTo>
                                    <a:pt x="174" y="168"/>
                                  </a:lnTo>
                                  <a:lnTo>
                                    <a:pt x="168" y="162"/>
                                  </a:lnTo>
                                  <a:lnTo>
                                    <a:pt x="168" y="150"/>
                                  </a:lnTo>
                                  <a:lnTo>
                                    <a:pt x="174" y="144"/>
                                  </a:lnTo>
                                  <a:lnTo>
                                    <a:pt x="180" y="144"/>
                                  </a:lnTo>
                                  <a:lnTo>
                                    <a:pt x="180" y="126"/>
                                  </a:lnTo>
                                  <a:lnTo>
                                    <a:pt x="186" y="108"/>
                                  </a:lnTo>
                                  <a:lnTo>
                                    <a:pt x="186" y="96"/>
                                  </a:lnTo>
                                  <a:lnTo>
                                    <a:pt x="180" y="90"/>
                                  </a:lnTo>
                                  <a:lnTo>
                                    <a:pt x="174" y="90"/>
                                  </a:lnTo>
                                  <a:lnTo>
                                    <a:pt x="174" y="84"/>
                                  </a:lnTo>
                                  <a:lnTo>
                                    <a:pt x="180" y="78"/>
                                  </a:lnTo>
                                  <a:lnTo>
                                    <a:pt x="204" y="66"/>
                                  </a:lnTo>
                                  <a:lnTo>
                                    <a:pt x="228" y="42"/>
                                  </a:lnTo>
                                  <a:lnTo>
                                    <a:pt x="228" y="36"/>
                                  </a:lnTo>
                                  <a:lnTo>
                                    <a:pt x="216" y="30"/>
                                  </a:lnTo>
                                  <a:lnTo>
                                    <a:pt x="210" y="30"/>
                                  </a:lnTo>
                                  <a:close/>
                                </a:path>
                              </a:pathLst>
                            </a:custGeom>
                            <a:solidFill>
                              <a:srgbClr val="5F5F8C"/>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52" name="Poland" descr="© INSCALE GmbH, 15.06.2010"/>
                            <a:cNvSpPr>
                              <a:spLocks/>
                            </a:cNvSpPr>
                          </a:nvSpPr>
                          <a:spPr bwMode="gray">
                            <a:xfrm>
                              <a:off x="2834" y="486"/>
                              <a:ext cx="160" cy="115"/>
                            </a:xfrm>
                            <a:custGeom>
                              <a:avLst/>
                              <a:gdLst>
                                <a:gd name="T0" fmla="*/ 2147483647 w 624"/>
                                <a:gd name="T1" fmla="*/ 2147483647 h 450"/>
                                <a:gd name="T2" fmla="*/ 2147483647 w 624"/>
                                <a:gd name="T3" fmla="*/ 2147483647 h 450"/>
                                <a:gd name="T4" fmla="*/ 2147483647 w 624"/>
                                <a:gd name="T5" fmla="*/ 2147483647 h 450"/>
                                <a:gd name="T6" fmla="*/ 2147483647 w 624"/>
                                <a:gd name="T7" fmla="*/ 2147483647 h 450"/>
                                <a:gd name="T8" fmla="*/ 2147483647 w 624"/>
                                <a:gd name="T9" fmla="*/ 2147483647 h 450"/>
                                <a:gd name="T10" fmla="*/ 2147483647 w 624"/>
                                <a:gd name="T11" fmla="*/ 2147483647 h 450"/>
                                <a:gd name="T12" fmla="*/ 2147483647 w 624"/>
                                <a:gd name="T13" fmla="*/ 2147483647 h 450"/>
                                <a:gd name="T14" fmla="*/ 2147483647 w 624"/>
                                <a:gd name="T15" fmla="*/ 2147483647 h 450"/>
                                <a:gd name="T16" fmla="*/ 2147483647 w 624"/>
                                <a:gd name="T17" fmla="*/ 2147483647 h 450"/>
                                <a:gd name="T18" fmla="*/ 2147483647 w 624"/>
                                <a:gd name="T19" fmla="*/ 2147483647 h 450"/>
                                <a:gd name="T20" fmla="*/ 2147483647 w 624"/>
                                <a:gd name="T21" fmla="*/ 2147483647 h 450"/>
                                <a:gd name="T22" fmla="*/ 2147483647 w 624"/>
                                <a:gd name="T23" fmla="*/ 2147483647 h 450"/>
                                <a:gd name="T24" fmla="*/ 2147483647 w 624"/>
                                <a:gd name="T25" fmla="*/ 2147483647 h 450"/>
                                <a:gd name="T26" fmla="*/ 2147483647 w 624"/>
                                <a:gd name="T27" fmla="*/ 2147483647 h 450"/>
                                <a:gd name="T28" fmla="*/ 2147483647 w 624"/>
                                <a:gd name="T29" fmla="*/ 2147483647 h 450"/>
                                <a:gd name="T30" fmla="*/ 2147483647 w 624"/>
                                <a:gd name="T31" fmla="*/ 2147483647 h 450"/>
                                <a:gd name="T32" fmla="*/ 2147483647 w 624"/>
                                <a:gd name="T33" fmla="*/ 2147483647 h 450"/>
                                <a:gd name="T34" fmla="*/ 2147483647 w 624"/>
                                <a:gd name="T35" fmla="*/ 2147483647 h 450"/>
                                <a:gd name="T36" fmla="*/ 2147483647 w 624"/>
                                <a:gd name="T37" fmla="*/ 2147483647 h 450"/>
                                <a:gd name="T38" fmla="*/ 2147483647 w 624"/>
                                <a:gd name="T39" fmla="*/ 2147483647 h 450"/>
                                <a:gd name="T40" fmla="*/ 2147483647 w 624"/>
                                <a:gd name="T41" fmla="*/ 2147483647 h 450"/>
                                <a:gd name="T42" fmla="*/ 2147483647 w 624"/>
                                <a:gd name="T43" fmla="*/ 2147483647 h 450"/>
                                <a:gd name="T44" fmla="*/ 2147483647 w 624"/>
                                <a:gd name="T45" fmla="*/ 2147483647 h 450"/>
                                <a:gd name="T46" fmla="*/ 2147483647 w 624"/>
                                <a:gd name="T47" fmla="*/ 2147483647 h 450"/>
                                <a:gd name="T48" fmla="*/ 2147483647 w 624"/>
                                <a:gd name="T49" fmla="*/ 2147483647 h 450"/>
                                <a:gd name="T50" fmla="*/ 2147483647 w 624"/>
                                <a:gd name="T51" fmla="*/ 2147483647 h 450"/>
                                <a:gd name="T52" fmla="*/ 2147483647 w 624"/>
                                <a:gd name="T53" fmla="*/ 2147483647 h 450"/>
                                <a:gd name="T54" fmla="*/ 2147483647 w 624"/>
                                <a:gd name="T55" fmla="*/ 2147483647 h 450"/>
                                <a:gd name="T56" fmla="*/ 2147483647 w 624"/>
                                <a:gd name="T57" fmla="*/ 2147483647 h 450"/>
                                <a:gd name="T58" fmla="*/ 0 w 624"/>
                                <a:gd name="T59" fmla="*/ 2147483647 h 450"/>
                                <a:gd name="T60" fmla="*/ 2147483647 w 624"/>
                                <a:gd name="T61" fmla="*/ 2147483647 h 450"/>
                                <a:gd name="T62" fmla="*/ 2147483647 w 624"/>
                                <a:gd name="T63" fmla="*/ 2147483647 h 450"/>
                                <a:gd name="T64" fmla="*/ 2147483647 w 624"/>
                                <a:gd name="T65" fmla="*/ 2147483647 h 450"/>
                                <a:gd name="T66" fmla="*/ 2147483647 w 624"/>
                                <a:gd name="T67" fmla="*/ 2147483647 h 450"/>
                                <a:gd name="T68" fmla="*/ 2147483647 w 624"/>
                                <a:gd name="T69" fmla="*/ 2147483647 h 450"/>
                                <a:gd name="T70" fmla="*/ 2147483647 w 624"/>
                                <a:gd name="T71" fmla="*/ 2147483647 h 450"/>
                                <a:gd name="T72" fmla="*/ 2147483647 w 624"/>
                                <a:gd name="T73" fmla="*/ 2147483647 h 450"/>
                                <a:gd name="T74" fmla="*/ 2147483647 w 624"/>
                                <a:gd name="T75" fmla="*/ 2147483647 h 450"/>
                                <a:gd name="T76" fmla="*/ 2147483647 w 624"/>
                                <a:gd name="T77" fmla="*/ 2147483647 h 450"/>
                                <a:gd name="T78" fmla="*/ 2147483647 w 624"/>
                                <a:gd name="T79" fmla="*/ 2147483647 h 450"/>
                                <a:gd name="T80" fmla="*/ 2147483647 w 624"/>
                                <a:gd name="T81" fmla="*/ 2147483647 h 450"/>
                                <a:gd name="T82" fmla="*/ 2147483647 w 624"/>
                                <a:gd name="T83" fmla="*/ 2147483647 h 450"/>
                                <a:gd name="T84" fmla="*/ 2147483647 w 624"/>
                                <a:gd name="T85" fmla="*/ 2147483647 h 450"/>
                                <a:gd name="T86" fmla="*/ 2147483647 w 624"/>
                                <a:gd name="T87" fmla="*/ 2147483647 h 450"/>
                                <a:gd name="T88" fmla="*/ 2147483647 w 624"/>
                                <a:gd name="T89" fmla="*/ 2147483647 h 450"/>
                                <a:gd name="T90" fmla="*/ 2147483647 w 624"/>
                                <a:gd name="T91" fmla="*/ 2147483647 h 450"/>
                                <a:gd name="T92" fmla="*/ 2147483647 w 624"/>
                                <a:gd name="T93" fmla="*/ 2147483647 h 450"/>
                                <a:gd name="T94" fmla="*/ 2147483647 w 624"/>
                                <a:gd name="T95" fmla="*/ 2147483647 h 450"/>
                                <a:gd name="T96" fmla="*/ 2147483647 w 624"/>
                                <a:gd name="T97" fmla="*/ 2147483647 h 450"/>
                                <a:gd name="T98" fmla="*/ 2147483647 w 624"/>
                                <a:gd name="T99" fmla="*/ 2147483647 h 450"/>
                                <a:gd name="T100" fmla="*/ 2147483647 w 624"/>
                                <a:gd name="T101" fmla="*/ 2147483647 h 450"/>
                                <a:gd name="T102" fmla="*/ 2147483647 w 624"/>
                                <a:gd name="T103" fmla="*/ 2147483647 h 450"/>
                                <a:gd name="T104" fmla="*/ 2147483647 w 624"/>
                                <a:gd name="T105" fmla="*/ 2147483647 h 450"/>
                                <a:gd name="T106" fmla="*/ 2147483647 w 624"/>
                                <a:gd name="T107" fmla="*/ 2147483647 h 450"/>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w 624"/>
                                <a:gd name="T163" fmla="*/ 0 h 450"/>
                                <a:gd name="T164" fmla="*/ 624 w 624"/>
                                <a:gd name="T165" fmla="*/ 450 h 450"/>
                              </a:gdLst>
                              <a:ahLst/>
                              <a:cxnLst>
                                <a:cxn ang="T108">
                                  <a:pos x="T0" y="T1"/>
                                </a:cxn>
                                <a:cxn ang="T109">
                                  <a:pos x="T2" y="T3"/>
                                </a:cxn>
                                <a:cxn ang="T110">
                                  <a:pos x="T4" y="T5"/>
                                </a:cxn>
                                <a:cxn ang="T111">
                                  <a:pos x="T6" y="T7"/>
                                </a:cxn>
                                <a:cxn ang="T112">
                                  <a:pos x="T8" y="T9"/>
                                </a:cxn>
                                <a:cxn ang="T113">
                                  <a:pos x="T10" y="T11"/>
                                </a:cxn>
                                <a:cxn ang="T114">
                                  <a:pos x="T12" y="T13"/>
                                </a:cxn>
                                <a:cxn ang="T115">
                                  <a:pos x="T14" y="T15"/>
                                </a:cxn>
                                <a:cxn ang="T116">
                                  <a:pos x="T16" y="T17"/>
                                </a:cxn>
                                <a:cxn ang="T117">
                                  <a:pos x="T18" y="T19"/>
                                </a:cxn>
                                <a:cxn ang="T118">
                                  <a:pos x="T20" y="T21"/>
                                </a:cxn>
                                <a:cxn ang="T119">
                                  <a:pos x="T22" y="T23"/>
                                </a:cxn>
                                <a:cxn ang="T120">
                                  <a:pos x="T24" y="T25"/>
                                </a:cxn>
                                <a:cxn ang="T121">
                                  <a:pos x="T26" y="T27"/>
                                </a:cxn>
                                <a:cxn ang="T122">
                                  <a:pos x="T28" y="T29"/>
                                </a:cxn>
                                <a:cxn ang="T123">
                                  <a:pos x="T30" y="T31"/>
                                </a:cxn>
                                <a:cxn ang="T124">
                                  <a:pos x="T32" y="T33"/>
                                </a:cxn>
                                <a:cxn ang="T125">
                                  <a:pos x="T34" y="T35"/>
                                </a:cxn>
                                <a:cxn ang="T126">
                                  <a:pos x="T36" y="T37"/>
                                </a:cxn>
                                <a:cxn ang="T127">
                                  <a:pos x="T38" y="T39"/>
                                </a:cxn>
                                <a:cxn ang="T128">
                                  <a:pos x="T40" y="T41"/>
                                </a:cxn>
                                <a:cxn ang="T129">
                                  <a:pos x="T42" y="T43"/>
                                </a:cxn>
                                <a:cxn ang="T130">
                                  <a:pos x="T44" y="T45"/>
                                </a:cxn>
                                <a:cxn ang="T131">
                                  <a:pos x="T46" y="T47"/>
                                </a:cxn>
                                <a:cxn ang="T132">
                                  <a:pos x="T48" y="T49"/>
                                </a:cxn>
                                <a:cxn ang="T133">
                                  <a:pos x="T50" y="T51"/>
                                </a:cxn>
                                <a:cxn ang="T134">
                                  <a:pos x="T52" y="T53"/>
                                </a:cxn>
                                <a:cxn ang="T135">
                                  <a:pos x="T54" y="T55"/>
                                </a:cxn>
                                <a:cxn ang="T136">
                                  <a:pos x="T56" y="T57"/>
                                </a:cxn>
                                <a:cxn ang="T137">
                                  <a:pos x="T58" y="T59"/>
                                </a:cxn>
                                <a:cxn ang="T138">
                                  <a:pos x="T60" y="T61"/>
                                </a:cxn>
                                <a:cxn ang="T139">
                                  <a:pos x="T62" y="T63"/>
                                </a:cxn>
                                <a:cxn ang="T140">
                                  <a:pos x="T64" y="T65"/>
                                </a:cxn>
                                <a:cxn ang="T141">
                                  <a:pos x="T66" y="T67"/>
                                </a:cxn>
                                <a:cxn ang="T142">
                                  <a:pos x="T68" y="T69"/>
                                </a:cxn>
                                <a:cxn ang="T143">
                                  <a:pos x="T70" y="T71"/>
                                </a:cxn>
                                <a:cxn ang="T144">
                                  <a:pos x="T72" y="T73"/>
                                </a:cxn>
                                <a:cxn ang="T145">
                                  <a:pos x="T74" y="T75"/>
                                </a:cxn>
                                <a:cxn ang="T146">
                                  <a:pos x="T76" y="T77"/>
                                </a:cxn>
                                <a:cxn ang="T147">
                                  <a:pos x="T78" y="T79"/>
                                </a:cxn>
                                <a:cxn ang="T148">
                                  <a:pos x="T80" y="T81"/>
                                </a:cxn>
                                <a:cxn ang="T149">
                                  <a:pos x="T82" y="T83"/>
                                </a:cxn>
                                <a:cxn ang="T150">
                                  <a:pos x="T84" y="T85"/>
                                </a:cxn>
                                <a:cxn ang="T151">
                                  <a:pos x="T86" y="T87"/>
                                </a:cxn>
                                <a:cxn ang="T152">
                                  <a:pos x="T88" y="T89"/>
                                </a:cxn>
                                <a:cxn ang="T153">
                                  <a:pos x="T90" y="T91"/>
                                </a:cxn>
                                <a:cxn ang="T154">
                                  <a:pos x="T92" y="T93"/>
                                </a:cxn>
                                <a:cxn ang="T155">
                                  <a:pos x="T94" y="T95"/>
                                </a:cxn>
                                <a:cxn ang="T156">
                                  <a:pos x="T96" y="T97"/>
                                </a:cxn>
                                <a:cxn ang="T157">
                                  <a:pos x="T98" y="T99"/>
                                </a:cxn>
                                <a:cxn ang="T158">
                                  <a:pos x="T100" y="T101"/>
                                </a:cxn>
                                <a:cxn ang="T159">
                                  <a:pos x="T102" y="T103"/>
                                </a:cxn>
                                <a:cxn ang="T160">
                                  <a:pos x="T104" y="T105"/>
                                </a:cxn>
                                <a:cxn ang="T161">
                                  <a:pos x="T106" y="T107"/>
                                </a:cxn>
                              </a:cxnLst>
                              <a:rect l="T162" t="T163" r="T164" b="T165"/>
                              <a:pathLst>
                                <a:path w="624" h="450">
                                  <a:moveTo>
                                    <a:pt x="426" y="426"/>
                                  </a:moveTo>
                                  <a:lnTo>
                                    <a:pt x="432" y="426"/>
                                  </a:lnTo>
                                  <a:lnTo>
                                    <a:pt x="444" y="420"/>
                                  </a:lnTo>
                                  <a:lnTo>
                                    <a:pt x="450" y="414"/>
                                  </a:lnTo>
                                  <a:lnTo>
                                    <a:pt x="474" y="414"/>
                                  </a:lnTo>
                                  <a:lnTo>
                                    <a:pt x="498" y="438"/>
                                  </a:lnTo>
                                  <a:lnTo>
                                    <a:pt x="528" y="438"/>
                                  </a:lnTo>
                                  <a:lnTo>
                                    <a:pt x="528" y="450"/>
                                  </a:lnTo>
                                  <a:lnTo>
                                    <a:pt x="552" y="450"/>
                                  </a:lnTo>
                                  <a:lnTo>
                                    <a:pt x="540" y="438"/>
                                  </a:lnTo>
                                  <a:lnTo>
                                    <a:pt x="540" y="396"/>
                                  </a:lnTo>
                                  <a:lnTo>
                                    <a:pt x="594" y="348"/>
                                  </a:lnTo>
                                  <a:lnTo>
                                    <a:pt x="606" y="348"/>
                                  </a:lnTo>
                                  <a:lnTo>
                                    <a:pt x="612" y="342"/>
                                  </a:lnTo>
                                  <a:lnTo>
                                    <a:pt x="618" y="342"/>
                                  </a:lnTo>
                                  <a:lnTo>
                                    <a:pt x="624" y="336"/>
                                  </a:lnTo>
                                  <a:lnTo>
                                    <a:pt x="618" y="330"/>
                                  </a:lnTo>
                                  <a:lnTo>
                                    <a:pt x="618" y="324"/>
                                  </a:lnTo>
                                  <a:lnTo>
                                    <a:pt x="612" y="318"/>
                                  </a:lnTo>
                                  <a:lnTo>
                                    <a:pt x="618" y="306"/>
                                  </a:lnTo>
                                  <a:lnTo>
                                    <a:pt x="612" y="300"/>
                                  </a:lnTo>
                                  <a:lnTo>
                                    <a:pt x="600" y="294"/>
                                  </a:lnTo>
                                  <a:lnTo>
                                    <a:pt x="600" y="288"/>
                                  </a:lnTo>
                                  <a:lnTo>
                                    <a:pt x="582" y="270"/>
                                  </a:lnTo>
                                  <a:lnTo>
                                    <a:pt x="576" y="252"/>
                                  </a:lnTo>
                                  <a:lnTo>
                                    <a:pt x="582" y="252"/>
                                  </a:lnTo>
                                  <a:lnTo>
                                    <a:pt x="576" y="240"/>
                                  </a:lnTo>
                                  <a:lnTo>
                                    <a:pt x="576" y="210"/>
                                  </a:lnTo>
                                  <a:lnTo>
                                    <a:pt x="564" y="198"/>
                                  </a:lnTo>
                                  <a:lnTo>
                                    <a:pt x="558" y="198"/>
                                  </a:lnTo>
                                  <a:lnTo>
                                    <a:pt x="552" y="192"/>
                                  </a:lnTo>
                                  <a:lnTo>
                                    <a:pt x="552" y="186"/>
                                  </a:lnTo>
                                  <a:lnTo>
                                    <a:pt x="564" y="186"/>
                                  </a:lnTo>
                                  <a:lnTo>
                                    <a:pt x="564" y="168"/>
                                  </a:lnTo>
                                  <a:lnTo>
                                    <a:pt x="588" y="162"/>
                                  </a:lnTo>
                                  <a:lnTo>
                                    <a:pt x="588" y="150"/>
                                  </a:lnTo>
                                  <a:lnTo>
                                    <a:pt x="594" y="144"/>
                                  </a:lnTo>
                                  <a:lnTo>
                                    <a:pt x="594" y="138"/>
                                  </a:lnTo>
                                  <a:lnTo>
                                    <a:pt x="588" y="132"/>
                                  </a:lnTo>
                                  <a:lnTo>
                                    <a:pt x="576" y="108"/>
                                  </a:lnTo>
                                  <a:lnTo>
                                    <a:pt x="570" y="102"/>
                                  </a:lnTo>
                                  <a:lnTo>
                                    <a:pt x="570" y="90"/>
                                  </a:lnTo>
                                  <a:lnTo>
                                    <a:pt x="564" y="84"/>
                                  </a:lnTo>
                                  <a:lnTo>
                                    <a:pt x="558" y="72"/>
                                  </a:lnTo>
                                  <a:lnTo>
                                    <a:pt x="558" y="48"/>
                                  </a:lnTo>
                                  <a:lnTo>
                                    <a:pt x="546" y="42"/>
                                  </a:lnTo>
                                  <a:lnTo>
                                    <a:pt x="540" y="42"/>
                                  </a:lnTo>
                                  <a:lnTo>
                                    <a:pt x="522" y="36"/>
                                  </a:lnTo>
                                  <a:lnTo>
                                    <a:pt x="498" y="36"/>
                                  </a:lnTo>
                                  <a:lnTo>
                                    <a:pt x="498" y="42"/>
                                  </a:lnTo>
                                  <a:lnTo>
                                    <a:pt x="408" y="42"/>
                                  </a:lnTo>
                                  <a:lnTo>
                                    <a:pt x="402" y="36"/>
                                  </a:lnTo>
                                  <a:lnTo>
                                    <a:pt x="390" y="36"/>
                                  </a:lnTo>
                                  <a:lnTo>
                                    <a:pt x="384" y="30"/>
                                  </a:lnTo>
                                  <a:lnTo>
                                    <a:pt x="360" y="30"/>
                                  </a:lnTo>
                                  <a:lnTo>
                                    <a:pt x="354" y="36"/>
                                  </a:lnTo>
                                  <a:lnTo>
                                    <a:pt x="348" y="36"/>
                                  </a:lnTo>
                                  <a:lnTo>
                                    <a:pt x="342" y="30"/>
                                  </a:lnTo>
                                  <a:lnTo>
                                    <a:pt x="312" y="30"/>
                                  </a:lnTo>
                                  <a:lnTo>
                                    <a:pt x="300" y="36"/>
                                  </a:lnTo>
                                  <a:lnTo>
                                    <a:pt x="282" y="36"/>
                                  </a:lnTo>
                                  <a:lnTo>
                                    <a:pt x="276" y="30"/>
                                  </a:lnTo>
                                  <a:lnTo>
                                    <a:pt x="270" y="18"/>
                                  </a:lnTo>
                                  <a:lnTo>
                                    <a:pt x="264" y="12"/>
                                  </a:lnTo>
                                  <a:lnTo>
                                    <a:pt x="264" y="6"/>
                                  </a:lnTo>
                                  <a:lnTo>
                                    <a:pt x="258" y="6"/>
                                  </a:lnTo>
                                  <a:lnTo>
                                    <a:pt x="252" y="0"/>
                                  </a:lnTo>
                                  <a:lnTo>
                                    <a:pt x="210" y="0"/>
                                  </a:lnTo>
                                  <a:lnTo>
                                    <a:pt x="192" y="6"/>
                                  </a:lnTo>
                                  <a:lnTo>
                                    <a:pt x="180" y="12"/>
                                  </a:lnTo>
                                  <a:lnTo>
                                    <a:pt x="162" y="12"/>
                                  </a:lnTo>
                                  <a:lnTo>
                                    <a:pt x="150" y="18"/>
                                  </a:lnTo>
                                  <a:lnTo>
                                    <a:pt x="144" y="24"/>
                                  </a:lnTo>
                                  <a:lnTo>
                                    <a:pt x="138" y="24"/>
                                  </a:lnTo>
                                  <a:lnTo>
                                    <a:pt x="120" y="42"/>
                                  </a:lnTo>
                                  <a:lnTo>
                                    <a:pt x="60" y="48"/>
                                  </a:lnTo>
                                  <a:lnTo>
                                    <a:pt x="54" y="48"/>
                                  </a:lnTo>
                                  <a:lnTo>
                                    <a:pt x="48" y="54"/>
                                  </a:lnTo>
                                  <a:lnTo>
                                    <a:pt x="24" y="66"/>
                                  </a:lnTo>
                                  <a:lnTo>
                                    <a:pt x="18" y="66"/>
                                  </a:lnTo>
                                  <a:lnTo>
                                    <a:pt x="12" y="72"/>
                                  </a:lnTo>
                                  <a:lnTo>
                                    <a:pt x="18" y="78"/>
                                  </a:lnTo>
                                  <a:lnTo>
                                    <a:pt x="18" y="96"/>
                                  </a:lnTo>
                                  <a:lnTo>
                                    <a:pt x="6" y="90"/>
                                  </a:lnTo>
                                  <a:lnTo>
                                    <a:pt x="6" y="108"/>
                                  </a:lnTo>
                                  <a:lnTo>
                                    <a:pt x="12" y="108"/>
                                  </a:lnTo>
                                  <a:lnTo>
                                    <a:pt x="18" y="114"/>
                                  </a:lnTo>
                                  <a:lnTo>
                                    <a:pt x="18" y="132"/>
                                  </a:lnTo>
                                  <a:lnTo>
                                    <a:pt x="6" y="144"/>
                                  </a:lnTo>
                                  <a:lnTo>
                                    <a:pt x="0" y="144"/>
                                  </a:lnTo>
                                  <a:lnTo>
                                    <a:pt x="0" y="156"/>
                                  </a:lnTo>
                                  <a:lnTo>
                                    <a:pt x="6" y="162"/>
                                  </a:lnTo>
                                  <a:lnTo>
                                    <a:pt x="12" y="162"/>
                                  </a:lnTo>
                                  <a:lnTo>
                                    <a:pt x="18" y="168"/>
                                  </a:lnTo>
                                  <a:lnTo>
                                    <a:pt x="30" y="168"/>
                                  </a:lnTo>
                                  <a:lnTo>
                                    <a:pt x="30" y="186"/>
                                  </a:lnTo>
                                  <a:lnTo>
                                    <a:pt x="24" y="186"/>
                                  </a:lnTo>
                                  <a:lnTo>
                                    <a:pt x="24" y="198"/>
                                  </a:lnTo>
                                  <a:lnTo>
                                    <a:pt x="36" y="198"/>
                                  </a:lnTo>
                                  <a:lnTo>
                                    <a:pt x="36" y="204"/>
                                  </a:lnTo>
                                  <a:lnTo>
                                    <a:pt x="30" y="210"/>
                                  </a:lnTo>
                                  <a:lnTo>
                                    <a:pt x="36" y="210"/>
                                  </a:lnTo>
                                  <a:lnTo>
                                    <a:pt x="42" y="216"/>
                                  </a:lnTo>
                                  <a:lnTo>
                                    <a:pt x="36" y="222"/>
                                  </a:lnTo>
                                  <a:lnTo>
                                    <a:pt x="24" y="228"/>
                                  </a:lnTo>
                                  <a:lnTo>
                                    <a:pt x="24" y="234"/>
                                  </a:lnTo>
                                  <a:lnTo>
                                    <a:pt x="30" y="240"/>
                                  </a:lnTo>
                                  <a:lnTo>
                                    <a:pt x="36" y="240"/>
                                  </a:lnTo>
                                  <a:lnTo>
                                    <a:pt x="42" y="246"/>
                                  </a:lnTo>
                                  <a:lnTo>
                                    <a:pt x="42" y="264"/>
                                  </a:lnTo>
                                  <a:lnTo>
                                    <a:pt x="48" y="258"/>
                                  </a:lnTo>
                                  <a:lnTo>
                                    <a:pt x="54" y="258"/>
                                  </a:lnTo>
                                  <a:lnTo>
                                    <a:pt x="54" y="270"/>
                                  </a:lnTo>
                                  <a:lnTo>
                                    <a:pt x="48" y="276"/>
                                  </a:lnTo>
                                  <a:lnTo>
                                    <a:pt x="60" y="276"/>
                                  </a:lnTo>
                                  <a:lnTo>
                                    <a:pt x="60" y="282"/>
                                  </a:lnTo>
                                  <a:lnTo>
                                    <a:pt x="54" y="282"/>
                                  </a:lnTo>
                                  <a:lnTo>
                                    <a:pt x="54" y="294"/>
                                  </a:lnTo>
                                  <a:lnTo>
                                    <a:pt x="72" y="294"/>
                                  </a:lnTo>
                                  <a:lnTo>
                                    <a:pt x="78" y="312"/>
                                  </a:lnTo>
                                  <a:lnTo>
                                    <a:pt x="96" y="312"/>
                                  </a:lnTo>
                                  <a:lnTo>
                                    <a:pt x="108" y="318"/>
                                  </a:lnTo>
                                  <a:lnTo>
                                    <a:pt x="114" y="318"/>
                                  </a:lnTo>
                                  <a:lnTo>
                                    <a:pt x="114" y="324"/>
                                  </a:lnTo>
                                  <a:lnTo>
                                    <a:pt x="138" y="324"/>
                                  </a:lnTo>
                                  <a:lnTo>
                                    <a:pt x="144" y="330"/>
                                  </a:lnTo>
                                  <a:lnTo>
                                    <a:pt x="132" y="336"/>
                                  </a:lnTo>
                                  <a:lnTo>
                                    <a:pt x="144" y="342"/>
                                  </a:lnTo>
                                  <a:lnTo>
                                    <a:pt x="144" y="354"/>
                                  </a:lnTo>
                                  <a:lnTo>
                                    <a:pt x="150" y="354"/>
                                  </a:lnTo>
                                  <a:lnTo>
                                    <a:pt x="156" y="360"/>
                                  </a:lnTo>
                                  <a:lnTo>
                                    <a:pt x="174" y="360"/>
                                  </a:lnTo>
                                  <a:lnTo>
                                    <a:pt x="174" y="354"/>
                                  </a:lnTo>
                                  <a:lnTo>
                                    <a:pt x="180" y="354"/>
                                  </a:lnTo>
                                  <a:lnTo>
                                    <a:pt x="192" y="348"/>
                                  </a:lnTo>
                                  <a:lnTo>
                                    <a:pt x="210" y="348"/>
                                  </a:lnTo>
                                  <a:lnTo>
                                    <a:pt x="204" y="354"/>
                                  </a:lnTo>
                                  <a:lnTo>
                                    <a:pt x="222" y="354"/>
                                  </a:lnTo>
                                  <a:lnTo>
                                    <a:pt x="228" y="360"/>
                                  </a:lnTo>
                                  <a:lnTo>
                                    <a:pt x="234" y="372"/>
                                  </a:lnTo>
                                  <a:lnTo>
                                    <a:pt x="240" y="378"/>
                                  </a:lnTo>
                                  <a:lnTo>
                                    <a:pt x="246" y="366"/>
                                  </a:lnTo>
                                  <a:lnTo>
                                    <a:pt x="252" y="372"/>
                                  </a:lnTo>
                                  <a:lnTo>
                                    <a:pt x="252" y="378"/>
                                  </a:lnTo>
                                  <a:lnTo>
                                    <a:pt x="270" y="378"/>
                                  </a:lnTo>
                                  <a:lnTo>
                                    <a:pt x="282" y="384"/>
                                  </a:lnTo>
                                  <a:lnTo>
                                    <a:pt x="282" y="390"/>
                                  </a:lnTo>
                                  <a:lnTo>
                                    <a:pt x="288" y="402"/>
                                  </a:lnTo>
                                  <a:lnTo>
                                    <a:pt x="306" y="420"/>
                                  </a:lnTo>
                                  <a:lnTo>
                                    <a:pt x="318" y="420"/>
                                  </a:lnTo>
                                  <a:lnTo>
                                    <a:pt x="330" y="408"/>
                                  </a:lnTo>
                                  <a:lnTo>
                                    <a:pt x="342" y="408"/>
                                  </a:lnTo>
                                  <a:lnTo>
                                    <a:pt x="354" y="420"/>
                                  </a:lnTo>
                                  <a:lnTo>
                                    <a:pt x="360" y="420"/>
                                  </a:lnTo>
                                  <a:lnTo>
                                    <a:pt x="360" y="426"/>
                                  </a:lnTo>
                                  <a:lnTo>
                                    <a:pt x="366" y="432"/>
                                  </a:lnTo>
                                  <a:lnTo>
                                    <a:pt x="378" y="432"/>
                                  </a:lnTo>
                                  <a:lnTo>
                                    <a:pt x="384" y="426"/>
                                  </a:lnTo>
                                  <a:lnTo>
                                    <a:pt x="384" y="420"/>
                                  </a:lnTo>
                                  <a:lnTo>
                                    <a:pt x="414" y="420"/>
                                  </a:lnTo>
                                  <a:lnTo>
                                    <a:pt x="420" y="426"/>
                                  </a:lnTo>
                                  <a:lnTo>
                                    <a:pt x="426" y="426"/>
                                  </a:lnTo>
                                  <a:close/>
                                </a:path>
                              </a:pathLst>
                            </a:custGeom>
                            <a:solidFill>
                              <a:srgbClr val="12121B"/>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53" name="Philippines" descr="© INSCALE GmbH, 15.06.2010"/>
                            <a:cNvSpPr>
                              <a:spLocks noEditPoints="1"/>
                            </a:cNvSpPr>
                          </a:nvSpPr>
                          <a:spPr bwMode="gray">
                            <a:xfrm>
                              <a:off x="4715" y="1222"/>
                              <a:ext cx="183" cy="307"/>
                            </a:xfrm>
                            <a:custGeom>
                              <a:avLst/>
                              <a:gdLst>
                                <a:gd name="T0" fmla="*/ 2147483647 w 714"/>
                                <a:gd name="T1" fmla="*/ 2147483647 h 1200"/>
                                <a:gd name="T2" fmla="*/ 2147483647 w 714"/>
                                <a:gd name="T3" fmla="*/ 2147483647 h 1200"/>
                                <a:gd name="T4" fmla="*/ 2147483647 w 714"/>
                                <a:gd name="T5" fmla="*/ 2147483647 h 1200"/>
                                <a:gd name="T6" fmla="*/ 2147483647 w 714"/>
                                <a:gd name="T7" fmla="*/ 2147483647 h 1200"/>
                                <a:gd name="T8" fmla="*/ 2147483647 w 714"/>
                                <a:gd name="T9" fmla="*/ 2147483647 h 1200"/>
                                <a:gd name="T10" fmla="*/ 2147483647 w 714"/>
                                <a:gd name="T11" fmla="*/ 2147483647 h 1200"/>
                                <a:gd name="T12" fmla="*/ 2147483647 w 714"/>
                                <a:gd name="T13" fmla="*/ 2147483647 h 1200"/>
                                <a:gd name="T14" fmla="*/ 2147483647 w 714"/>
                                <a:gd name="T15" fmla="*/ 2147483647 h 1200"/>
                                <a:gd name="T16" fmla="*/ 2147483647 w 714"/>
                                <a:gd name="T17" fmla="*/ 2147483647 h 1200"/>
                                <a:gd name="T18" fmla="*/ 2147483647 w 714"/>
                                <a:gd name="T19" fmla="*/ 2147483647 h 1200"/>
                                <a:gd name="T20" fmla="*/ 2147483647 w 714"/>
                                <a:gd name="T21" fmla="*/ 2147483647 h 1200"/>
                                <a:gd name="T22" fmla="*/ 2147483647 w 714"/>
                                <a:gd name="T23" fmla="*/ 2147483647 h 1200"/>
                                <a:gd name="T24" fmla="*/ 2147483647 w 714"/>
                                <a:gd name="T25" fmla="*/ 2147483647 h 1200"/>
                                <a:gd name="T26" fmla="*/ 2147483647 w 714"/>
                                <a:gd name="T27" fmla="*/ 2147483647 h 1200"/>
                                <a:gd name="T28" fmla="*/ 2147483647 w 714"/>
                                <a:gd name="T29" fmla="*/ 2147483647 h 1200"/>
                                <a:gd name="T30" fmla="*/ 2147483647 w 714"/>
                                <a:gd name="T31" fmla="*/ 2147483647 h 1200"/>
                                <a:gd name="T32" fmla="*/ 2147483647 w 714"/>
                                <a:gd name="T33" fmla="*/ 2147483647 h 1200"/>
                                <a:gd name="T34" fmla="*/ 2147483647 w 714"/>
                                <a:gd name="T35" fmla="*/ 2147483647 h 1200"/>
                                <a:gd name="T36" fmla="*/ 2147483647 w 714"/>
                                <a:gd name="T37" fmla="*/ 2147483647 h 1200"/>
                                <a:gd name="T38" fmla="*/ 2147483647 w 714"/>
                                <a:gd name="T39" fmla="*/ 2147483647 h 1200"/>
                                <a:gd name="T40" fmla="*/ 2147483647 w 714"/>
                                <a:gd name="T41" fmla="*/ 2147483647 h 1200"/>
                                <a:gd name="T42" fmla="*/ 2147483647 w 714"/>
                                <a:gd name="T43" fmla="*/ 2147483647 h 1200"/>
                                <a:gd name="T44" fmla="*/ 2147483647 w 714"/>
                                <a:gd name="T45" fmla="*/ 2147483647 h 1200"/>
                                <a:gd name="T46" fmla="*/ 2147483647 w 714"/>
                                <a:gd name="T47" fmla="*/ 2147483647 h 1200"/>
                                <a:gd name="T48" fmla="*/ 2147483647 w 714"/>
                                <a:gd name="T49" fmla="*/ 2147483647 h 1200"/>
                                <a:gd name="T50" fmla="*/ 2147483647 w 714"/>
                                <a:gd name="T51" fmla="*/ 2147483647 h 1200"/>
                                <a:gd name="T52" fmla="*/ 2147483647 w 714"/>
                                <a:gd name="T53" fmla="*/ 2147483647 h 1200"/>
                                <a:gd name="T54" fmla="*/ 2147483647 w 714"/>
                                <a:gd name="T55" fmla="*/ 2147483647 h 1200"/>
                                <a:gd name="T56" fmla="*/ 2147483647 w 714"/>
                                <a:gd name="T57" fmla="*/ 2147483647 h 1200"/>
                                <a:gd name="T58" fmla="*/ 2147483647 w 714"/>
                                <a:gd name="T59" fmla="*/ 2147483647 h 1200"/>
                                <a:gd name="T60" fmla="*/ 2147483647 w 714"/>
                                <a:gd name="T61" fmla="*/ 2147483647 h 1200"/>
                                <a:gd name="T62" fmla="*/ 2147483647 w 714"/>
                                <a:gd name="T63" fmla="*/ 2147483647 h 1200"/>
                                <a:gd name="T64" fmla="*/ 2147483647 w 714"/>
                                <a:gd name="T65" fmla="*/ 2147483647 h 1200"/>
                                <a:gd name="T66" fmla="*/ 2147483647 w 714"/>
                                <a:gd name="T67" fmla="*/ 2147483647 h 1200"/>
                                <a:gd name="T68" fmla="*/ 2147483647 w 714"/>
                                <a:gd name="T69" fmla="*/ 2147483647 h 1200"/>
                                <a:gd name="T70" fmla="*/ 2147483647 w 714"/>
                                <a:gd name="T71" fmla="*/ 2147483647 h 1200"/>
                                <a:gd name="T72" fmla="*/ 2147483647 w 714"/>
                                <a:gd name="T73" fmla="*/ 2147483647 h 1200"/>
                                <a:gd name="T74" fmla="*/ 2147483647 w 714"/>
                                <a:gd name="T75" fmla="*/ 2147483647 h 1200"/>
                                <a:gd name="T76" fmla="*/ 2147483647 w 714"/>
                                <a:gd name="T77" fmla="*/ 2147483647 h 1200"/>
                                <a:gd name="T78" fmla="*/ 2147483647 w 714"/>
                                <a:gd name="T79" fmla="*/ 0 h 1200"/>
                                <a:gd name="T80" fmla="*/ 2147483647 w 714"/>
                                <a:gd name="T81" fmla="*/ 2147483647 h 1200"/>
                                <a:gd name="T82" fmla="*/ 2147483647 w 714"/>
                                <a:gd name="T83" fmla="*/ 2147483647 h 1200"/>
                                <a:gd name="T84" fmla="*/ 2147483647 w 714"/>
                                <a:gd name="T85" fmla="*/ 2147483647 h 1200"/>
                                <a:gd name="T86" fmla="*/ 2147483647 w 714"/>
                                <a:gd name="T87" fmla="*/ 2147483647 h 1200"/>
                                <a:gd name="T88" fmla="*/ 2147483647 w 714"/>
                                <a:gd name="T89" fmla="*/ 2147483647 h 1200"/>
                                <a:gd name="T90" fmla="*/ 2147483647 w 714"/>
                                <a:gd name="T91" fmla="*/ 2147483647 h 1200"/>
                                <a:gd name="T92" fmla="*/ 2147483647 w 714"/>
                                <a:gd name="T93" fmla="*/ 2147483647 h 1200"/>
                                <a:gd name="T94" fmla="*/ 2147483647 w 714"/>
                                <a:gd name="T95" fmla="*/ 2147483647 h 1200"/>
                                <a:gd name="T96" fmla="*/ 2147483647 w 714"/>
                                <a:gd name="T97" fmla="*/ 2147483647 h 1200"/>
                                <a:gd name="T98" fmla="*/ 2147483647 w 714"/>
                                <a:gd name="T99" fmla="*/ 2147483647 h 1200"/>
                                <a:gd name="T100" fmla="*/ 2147483647 w 714"/>
                                <a:gd name="T101" fmla="*/ 2147483647 h 1200"/>
                                <a:gd name="T102" fmla="*/ 2147483647 w 714"/>
                                <a:gd name="T103" fmla="*/ 2147483647 h 1200"/>
                                <a:gd name="T104" fmla="*/ 2147483647 w 714"/>
                                <a:gd name="T105" fmla="*/ 2147483647 h 1200"/>
                                <a:gd name="T106" fmla="*/ 2147483647 w 714"/>
                                <a:gd name="T107" fmla="*/ 2147483647 h 1200"/>
                                <a:gd name="T108" fmla="*/ 2147483647 w 714"/>
                                <a:gd name="T109" fmla="*/ 2147483647 h 1200"/>
                                <a:gd name="T110" fmla="*/ 2147483647 w 714"/>
                                <a:gd name="T111" fmla="*/ 2147483647 h 1200"/>
                                <a:gd name="T112" fmla="*/ 2147483647 w 714"/>
                                <a:gd name="T113" fmla="*/ 2147483647 h 1200"/>
                                <a:gd name="T114" fmla="*/ 2147483647 w 714"/>
                                <a:gd name="T115" fmla="*/ 2147483647 h 1200"/>
                                <a:gd name="T116" fmla="*/ 2147483647 w 714"/>
                                <a:gd name="T117" fmla="*/ 2147483647 h 1200"/>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w 714"/>
                                <a:gd name="T178" fmla="*/ 0 h 1200"/>
                                <a:gd name="T179" fmla="*/ 714 w 714"/>
                                <a:gd name="T180" fmla="*/ 1200 h 1200"/>
                              </a:gdLst>
                              <a:ahLst/>
                              <a:cxnLst>
                                <a:cxn ang="T118">
                                  <a:pos x="T0" y="T1"/>
                                </a:cxn>
                                <a:cxn ang="T119">
                                  <a:pos x="T2" y="T3"/>
                                </a:cxn>
                                <a:cxn ang="T120">
                                  <a:pos x="T4" y="T5"/>
                                </a:cxn>
                                <a:cxn ang="T121">
                                  <a:pos x="T6" y="T7"/>
                                </a:cxn>
                                <a:cxn ang="T122">
                                  <a:pos x="T8" y="T9"/>
                                </a:cxn>
                                <a:cxn ang="T123">
                                  <a:pos x="T10" y="T11"/>
                                </a:cxn>
                                <a:cxn ang="T124">
                                  <a:pos x="T12" y="T13"/>
                                </a:cxn>
                                <a:cxn ang="T125">
                                  <a:pos x="T14" y="T15"/>
                                </a:cxn>
                                <a:cxn ang="T126">
                                  <a:pos x="T16" y="T17"/>
                                </a:cxn>
                                <a:cxn ang="T127">
                                  <a:pos x="T18" y="T19"/>
                                </a:cxn>
                                <a:cxn ang="T128">
                                  <a:pos x="T20" y="T21"/>
                                </a:cxn>
                                <a:cxn ang="T129">
                                  <a:pos x="T22" y="T23"/>
                                </a:cxn>
                                <a:cxn ang="T130">
                                  <a:pos x="T24" y="T25"/>
                                </a:cxn>
                                <a:cxn ang="T131">
                                  <a:pos x="T26" y="T27"/>
                                </a:cxn>
                                <a:cxn ang="T132">
                                  <a:pos x="T28" y="T29"/>
                                </a:cxn>
                                <a:cxn ang="T133">
                                  <a:pos x="T30" y="T31"/>
                                </a:cxn>
                                <a:cxn ang="T134">
                                  <a:pos x="T32" y="T33"/>
                                </a:cxn>
                                <a:cxn ang="T135">
                                  <a:pos x="T34" y="T35"/>
                                </a:cxn>
                                <a:cxn ang="T136">
                                  <a:pos x="T36" y="T37"/>
                                </a:cxn>
                                <a:cxn ang="T137">
                                  <a:pos x="T38" y="T39"/>
                                </a:cxn>
                                <a:cxn ang="T138">
                                  <a:pos x="T40" y="T41"/>
                                </a:cxn>
                                <a:cxn ang="T139">
                                  <a:pos x="T42" y="T43"/>
                                </a:cxn>
                                <a:cxn ang="T140">
                                  <a:pos x="T44" y="T45"/>
                                </a:cxn>
                                <a:cxn ang="T141">
                                  <a:pos x="T46" y="T47"/>
                                </a:cxn>
                                <a:cxn ang="T142">
                                  <a:pos x="T48" y="T49"/>
                                </a:cxn>
                                <a:cxn ang="T143">
                                  <a:pos x="T50" y="T51"/>
                                </a:cxn>
                                <a:cxn ang="T144">
                                  <a:pos x="T52" y="T53"/>
                                </a:cxn>
                                <a:cxn ang="T145">
                                  <a:pos x="T54" y="T55"/>
                                </a:cxn>
                                <a:cxn ang="T146">
                                  <a:pos x="T56" y="T57"/>
                                </a:cxn>
                                <a:cxn ang="T147">
                                  <a:pos x="T58" y="T59"/>
                                </a:cxn>
                                <a:cxn ang="T148">
                                  <a:pos x="T60" y="T61"/>
                                </a:cxn>
                                <a:cxn ang="T149">
                                  <a:pos x="T62" y="T63"/>
                                </a:cxn>
                                <a:cxn ang="T150">
                                  <a:pos x="T64" y="T65"/>
                                </a:cxn>
                                <a:cxn ang="T151">
                                  <a:pos x="T66" y="T67"/>
                                </a:cxn>
                                <a:cxn ang="T152">
                                  <a:pos x="T68" y="T69"/>
                                </a:cxn>
                                <a:cxn ang="T153">
                                  <a:pos x="T70" y="T71"/>
                                </a:cxn>
                                <a:cxn ang="T154">
                                  <a:pos x="T72" y="T73"/>
                                </a:cxn>
                                <a:cxn ang="T155">
                                  <a:pos x="T74" y="T75"/>
                                </a:cxn>
                                <a:cxn ang="T156">
                                  <a:pos x="T76" y="T77"/>
                                </a:cxn>
                                <a:cxn ang="T157">
                                  <a:pos x="T78" y="T79"/>
                                </a:cxn>
                                <a:cxn ang="T158">
                                  <a:pos x="T80" y="T81"/>
                                </a:cxn>
                                <a:cxn ang="T159">
                                  <a:pos x="T82" y="T83"/>
                                </a:cxn>
                                <a:cxn ang="T160">
                                  <a:pos x="T84" y="T85"/>
                                </a:cxn>
                                <a:cxn ang="T161">
                                  <a:pos x="T86" y="T87"/>
                                </a:cxn>
                                <a:cxn ang="T162">
                                  <a:pos x="T88" y="T89"/>
                                </a:cxn>
                                <a:cxn ang="T163">
                                  <a:pos x="T90" y="T91"/>
                                </a:cxn>
                                <a:cxn ang="T164">
                                  <a:pos x="T92" y="T93"/>
                                </a:cxn>
                                <a:cxn ang="T165">
                                  <a:pos x="T94" y="T95"/>
                                </a:cxn>
                                <a:cxn ang="T166">
                                  <a:pos x="T96" y="T97"/>
                                </a:cxn>
                                <a:cxn ang="T167">
                                  <a:pos x="T98" y="T99"/>
                                </a:cxn>
                                <a:cxn ang="T168">
                                  <a:pos x="T100" y="T101"/>
                                </a:cxn>
                                <a:cxn ang="T169">
                                  <a:pos x="T102" y="T103"/>
                                </a:cxn>
                                <a:cxn ang="T170">
                                  <a:pos x="T104" y="T105"/>
                                </a:cxn>
                                <a:cxn ang="T171">
                                  <a:pos x="T106" y="T107"/>
                                </a:cxn>
                                <a:cxn ang="T172">
                                  <a:pos x="T108" y="T109"/>
                                </a:cxn>
                                <a:cxn ang="T173">
                                  <a:pos x="T110" y="T111"/>
                                </a:cxn>
                                <a:cxn ang="T174">
                                  <a:pos x="T112" y="T113"/>
                                </a:cxn>
                                <a:cxn ang="T175">
                                  <a:pos x="T114" y="T115"/>
                                </a:cxn>
                                <a:cxn ang="T176">
                                  <a:pos x="T116" y="T117"/>
                                </a:cxn>
                              </a:cxnLst>
                              <a:rect l="T177" t="T178" r="T179" b="T180"/>
                              <a:pathLst>
                                <a:path w="714" h="1200">
                                  <a:moveTo>
                                    <a:pt x="702" y="1140"/>
                                  </a:moveTo>
                                  <a:lnTo>
                                    <a:pt x="690" y="1170"/>
                                  </a:lnTo>
                                  <a:lnTo>
                                    <a:pt x="696" y="1200"/>
                                  </a:lnTo>
                                  <a:lnTo>
                                    <a:pt x="714" y="1182"/>
                                  </a:lnTo>
                                  <a:lnTo>
                                    <a:pt x="714" y="1140"/>
                                  </a:lnTo>
                                  <a:lnTo>
                                    <a:pt x="702" y="1140"/>
                                  </a:lnTo>
                                  <a:close/>
                                  <a:moveTo>
                                    <a:pt x="582" y="1176"/>
                                  </a:moveTo>
                                  <a:lnTo>
                                    <a:pt x="600" y="1140"/>
                                  </a:lnTo>
                                  <a:lnTo>
                                    <a:pt x="576" y="1134"/>
                                  </a:lnTo>
                                  <a:lnTo>
                                    <a:pt x="582" y="1176"/>
                                  </a:lnTo>
                                  <a:close/>
                                  <a:moveTo>
                                    <a:pt x="246" y="1038"/>
                                  </a:moveTo>
                                  <a:lnTo>
                                    <a:pt x="264" y="1050"/>
                                  </a:lnTo>
                                  <a:lnTo>
                                    <a:pt x="282" y="1020"/>
                                  </a:lnTo>
                                  <a:lnTo>
                                    <a:pt x="258" y="1008"/>
                                  </a:lnTo>
                                  <a:lnTo>
                                    <a:pt x="246" y="1038"/>
                                  </a:lnTo>
                                  <a:close/>
                                  <a:moveTo>
                                    <a:pt x="504" y="558"/>
                                  </a:moveTo>
                                  <a:lnTo>
                                    <a:pt x="540" y="576"/>
                                  </a:lnTo>
                                  <a:lnTo>
                                    <a:pt x="540" y="582"/>
                                  </a:lnTo>
                                  <a:lnTo>
                                    <a:pt x="534" y="588"/>
                                  </a:lnTo>
                                  <a:lnTo>
                                    <a:pt x="504" y="588"/>
                                  </a:lnTo>
                                  <a:lnTo>
                                    <a:pt x="570" y="642"/>
                                  </a:lnTo>
                                  <a:lnTo>
                                    <a:pt x="570" y="618"/>
                                  </a:lnTo>
                                  <a:lnTo>
                                    <a:pt x="600" y="624"/>
                                  </a:lnTo>
                                  <a:lnTo>
                                    <a:pt x="576" y="588"/>
                                  </a:lnTo>
                                  <a:lnTo>
                                    <a:pt x="576" y="582"/>
                                  </a:lnTo>
                                  <a:lnTo>
                                    <a:pt x="570" y="576"/>
                                  </a:lnTo>
                                  <a:lnTo>
                                    <a:pt x="570" y="558"/>
                                  </a:lnTo>
                                  <a:lnTo>
                                    <a:pt x="564" y="546"/>
                                  </a:lnTo>
                                  <a:lnTo>
                                    <a:pt x="534" y="516"/>
                                  </a:lnTo>
                                  <a:lnTo>
                                    <a:pt x="522" y="510"/>
                                  </a:lnTo>
                                  <a:lnTo>
                                    <a:pt x="504" y="504"/>
                                  </a:lnTo>
                                  <a:lnTo>
                                    <a:pt x="492" y="498"/>
                                  </a:lnTo>
                                  <a:lnTo>
                                    <a:pt x="474" y="498"/>
                                  </a:lnTo>
                                  <a:lnTo>
                                    <a:pt x="468" y="504"/>
                                  </a:lnTo>
                                  <a:lnTo>
                                    <a:pt x="468" y="528"/>
                                  </a:lnTo>
                                  <a:lnTo>
                                    <a:pt x="492" y="552"/>
                                  </a:lnTo>
                                  <a:lnTo>
                                    <a:pt x="504" y="558"/>
                                  </a:lnTo>
                                  <a:close/>
                                  <a:moveTo>
                                    <a:pt x="462" y="666"/>
                                  </a:moveTo>
                                  <a:lnTo>
                                    <a:pt x="474" y="750"/>
                                  </a:lnTo>
                                  <a:lnTo>
                                    <a:pt x="486" y="672"/>
                                  </a:lnTo>
                                  <a:lnTo>
                                    <a:pt x="462" y="618"/>
                                  </a:lnTo>
                                  <a:lnTo>
                                    <a:pt x="438" y="618"/>
                                  </a:lnTo>
                                  <a:lnTo>
                                    <a:pt x="462" y="666"/>
                                  </a:lnTo>
                                  <a:close/>
                                  <a:moveTo>
                                    <a:pt x="492" y="738"/>
                                  </a:moveTo>
                                  <a:lnTo>
                                    <a:pt x="522" y="738"/>
                                  </a:lnTo>
                                  <a:lnTo>
                                    <a:pt x="528" y="708"/>
                                  </a:lnTo>
                                  <a:lnTo>
                                    <a:pt x="498" y="702"/>
                                  </a:lnTo>
                                  <a:lnTo>
                                    <a:pt x="492" y="738"/>
                                  </a:lnTo>
                                  <a:close/>
                                  <a:moveTo>
                                    <a:pt x="570" y="660"/>
                                  </a:moveTo>
                                  <a:lnTo>
                                    <a:pt x="546" y="648"/>
                                  </a:lnTo>
                                  <a:lnTo>
                                    <a:pt x="528" y="630"/>
                                  </a:lnTo>
                                  <a:lnTo>
                                    <a:pt x="528" y="624"/>
                                  </a:lnTo>
                                  <a:lnTo>
                                    <a:pt x="522" y="618"/>
                                  </a:lnTo>
                                  <a:lnTo>
                                    <a:pt x="486" y="618"/>
                                  </a:lnTo>
                                  <a:lnTo>
                                    <a:pt x="492" y="660"/>
                                  </a:lnTo>
                                  <a:lnTo>
                                    <a:pt x="510" y="654"/>
                                  </a:lnTo>
                                  <a:lnTo>
                                    <a:pt x="522" y="678"/>
                                  </a:lnTo>
                                  <a:lnTo>
                                    <a:pt x="570" y="714"/>
                                  </a:lnTo>
                                  <a:lnTo>
                                    <a:pt x="570" y="660"/>
                                  </a:lnTo>
                                  <a:close/>
                                  <a:moveTo>
                                    <a:pt x="162" y="600"/>
                                  </a:moveTo>
                                  <a:lnTo>
                                    <a:pt x="144" y="582"/>
                                  </a:lnTo>
                                  <a:lnTo>
                                    <a:pt x="138" y="606"/>
                                  </a:lnTo>
                                  <a:lnTo>
                                    <a:pt x="132" y="618"/>
                                  </a:lnTo>
                                  <a:lnTo>
                                    <a:pt x="126" y="624"/>
                                  </a:lnTo>
                                  <a:lnTo>
                                    <a:pt x="120" y="642"/>
                                  </a:lnTo>
                                  <a:lnTo>
                                    <a:pt x="120" y="654"/>
                                  </a:lnTo>
                                  <a:lnTo>
                                    <a:pt x="126" y="660"/>
                                  </a:lnTo>
                                  <a:lnTo>
                                    <a:pt x="138" y="666"/>
                                  </a:lnTo>
                                  <a:lnTo>
                                    <a:pt x="150" y="678"/>
                                  </a:lnTo>
                                  <a:lnTo>
                                    <a:pt x="144" y="684"/>
                                  </a:lnTo>
                                  <a:lnTo>
                                    <a:pt x="120" y="696"/>
                                  </a:lnTo>
                                  <a:lnTo>
                                    <a:pt x="114" y="702"/>
                                  </a:lnTo>
                                  <a:lnTo>
                                    <a:pt x="102" y="708"/>
                                  </a:lnTo>
                                  <a:lnTo>
                                    <a:pt x="96" y="732"/>
                                  </a:lnTo>
                                  <a:lnTo>
                                    <a:pt x="72" y="750"/>
                                  </a:lnTo>
                                  <a:lnTo>
                                    <a:pt x="72" y="762"/>
                                  </a:lnTo>
                                  <a:lnTo>
                                    <a:pt x="60" y="774"/>
                                  </a:lnTo>
                                  <a:lnTo>
                                    <a:pt x="48" y="780"/>
                                  </a:lnTo>
                                  <a:lnTo>
                                    <a:pt x="42" y="786"/>
                                  </a:lnTo>
                                  <a:lnTo>
                                    <a:pt x="30" y="792"/>
                                  </a:lnTo>
                                  <a:lnTo>
                                    <a:pt x="24" y="798"/>
                                  </a:lnTo>
                                  <a:lnTo>
                                    <a:pt x="18" y="798"/>
                                  </a:lnTo>
                                  <a:lnTo>
                                    <a:pt x="18" y="804"/>
                                  </a:lnTo>
                                  <a:lnTo>
                                    <a:pt x="12" y="810"/>
                                  </a:lnTo>
                                  <a:lnTo>
                                    <a:pt x="0" y="834"/>
                                  </a:lnTo>
                                  <a:lnTo>
                                    <a:pt x="0" y="864"/>
                                  </a:lnTo>
                                  <a:lnTo>
                                    <a:pt x="30" y="834"/>
                                  </a:lnTo>
                                  <a:lnTo>
                                    <a:pt x="30" y="816"/>
                                  </a:lnTo>
                                  <a:lnTo>
                                    <a:pt x="36" y="810"/>
                                  </a:lnTo>
                                  <a:lnTo>
                                    <a:pt x="42" y="810"/>
                                  </a:lnTo>
                                  <a:lnTo>
                                    <a:pt x="78" y="798"/>
                                  </a:lnTo>
                                  <a:lnTo>
                                    <a:pt x="84" y="792"/>
                                  </a:lnTo>
                                  <a:lnTo>
                                    <a:pt x="84" y="762"/>
                                  </a:lnTo>
                                  <a:lnTo>
                                    <a:pt x="90" y="750"/>
                                  </a:lnTo>
                                  <a:lnTo>
                                    <a:pt x="96" y="744"/>
                                  </a:lnTo>
                                  <a:lnTo>
                                    <a:pt x="114" y="738"/>
                                  </a:lnTo>
                                  <a:lnTo>
                                    <a:pt x="126" y="732"/>
                                  </a:lnTo>
                                  <a:lnTo>
                                    <a:pt x="144" y="720"/>
                                  </a:lnTo>
                                  <a:lnTo>
                                    <a:pt x="162" y="714"/>
                                  </a:lnTo>
                                  <a:lnTo>
                                    <a:pt x="168" y="702"/>
                                  </a:lnTo>
                                  <a:lnTo>
                                    <a:pt x="174" y="696"/>
                                  </a:lnTo>
                                  <a:lnTo>
                                    <a:pt x="174" y="684"/>
                                  </a:lnTo>
                                  <a:lnTo>
                                    <a:pt x="156" y="648"/>
                                  </a:lnTo>
                                  <a:lnTo>
                                    <a:pt x="156" y="624"/>
                                  </a:lnTo>
                                  <a:lnTo>
                                    <a:pt x="162" y="612"/>
                                  </a:lnTo>
                                  <a:lnTo>
                                    <a:pt x="162" y="600"/>
                                  </a:lnTo>
                                  <a:close/>
                                  <a:moveTo>
                                    <a:pt x="330" y="1026"/>
                                  </a:moveTo>
                                  <a:lnTo>
                                    <a:pt x="372" y="1056"/>
                                  </a:lnTo>
                                  <a:lnTo>
                                    <a:pt x="372" y="1020"/>
                                  </a:lnTo>
                                  <a:lnTo>
                                    <a:pt x="348" y="1002"/>
                                  </a:lnTo>
                                  <a:lnTo>
                                    <a:pt x="330" y="1026"/>
                                  </a:lnTo>
                                  <a:close/>
                                  <a:moveTo>
                                    <a:pt x="660" y="840"/>
                                  </a:moveTo>
                                  <a:lnTo>
                                    <a:pt x="660" y="816"/>
                                  </a:lnTo>
                                  <a:lnTo>
                                    <a:pt x="654" y="804"/>
                                  </a:lnTo>
                                  <a:lnTo>
                                    <a:pt x="654" y="792"/>
                                  </a:lnTo>
                                  <a:lnTo>
                                    <a:pt x="642" y="780"/>
                                  </a:lnTo>
                                  <a:lnTo>
                                    <a:pt x="630" y="774"/>
                                  </a:lnTo>
                                  <a:lnTo>
                                    <a:pt x="600" y="744"/>
                                  </a:lnTo>
                                  <a:lnTo>
                                    <a:pt x="588" y="738"/>
                                  </a:lnTo>
                                  <a:lnTo>
                                    <a:pt x="582" y="738"/>
                                  </a:lnTo>
                                  <a:lnTo>
                                    <a:pt x="576" y="744"/>
                                  </a:lnTo>
                                  <a:lnTo>
                                    <a:pt x="582" y="750"/>
                                  </a:lnTo>
                                  <a:lnTo>
                                    <a:pt x="588" y="762"/>
                                  </a:lnTo>
                                  <a:lnTo>
                                    <a:pt x="594" y="768"/>
                                  </a:lnTo>
                                  <a:lnTo>
                                    <a:pt x="606" y="774"/>
                                  </a:lnTo>
                                  <a:lnTo>
                                    <a:pt x="606" y="786"/>
                                  </a:lnTo>
                                  <a:lnTo>
                                    <a:pt x="600" y="786"/>
                                  </a:lnTo>
                                  <a:lnTo>
                                    <a:pt x="588" y="792"/>
                                  </a:lnTo>
                                  <a:lnTo>
                                    <a:pt x="570" y="792"/>
                                  </a:lnTo>
                                  <a:lnTo>
                                    <a:pt x="558" y="798"/>
                                  </a:lnTo>
                                  <a:lnTo>
                                    <a:pt x="546" y="798"/>
                                  </a:lnTo>
                                  <a:lnTo>
                                    <a:pt x="546" y="828"/>
                                  </a:lnTo>
                                  <a:lnTo>
                                    <a:pt x="528" y="828"/>
                                  </a:lnTo>
                                  <a:lnTo>
                                    <a:pt x="522" y="846"/>
                                  </a:lnTo>
                                  <a:lnTo>
                                    <a:pt x="498" y="864"/>
                                  </a:lnTo>
                                  <a:lnTo>
                                    <a:pt x="492" y="864"/>
                                  </a:lnTo>
                                  <a:lnTo>
                                    <a:pt x="486" y="858"/>
                                  </a:lnTo>
                                  <a:lnTo>
                                    <a:pt x="474" y="852"/>
                                  </a:lnTo>
                                  <a:lnTo>
                                    <a:pt x="462" y="852"/>
                                  </a:lnTo>
                                  <a:lnTo>
                                    <a:pt x="450" y="846"/>
                                  </a:lnTo>
                                  <a:lnTo>
                                    <a:pt x="438" y="858"/>
                                  </a:lnTo>
                                  <a:lnTo>
                                    <a:pt x="432" y="870"/>
                                  </a:lnTo>
                                  <a:lnTo>
                                    <a:pt x="420" y="882"/>
                                  </a:lnTo>
                                  <a:lnTo>
                                    <a:pt x="414" y="894"/>
                                  </a:lnTo>
                                  <a:lnTo>
                                    <a:pt x="408" y="900"/>
                                  </a:lnTo>
                                  <a:lnTo>
                                    <a:pt x="408" y="906"/>
                                  </a:lnTo>
                                  <a:lnTo>
                                    <a:pt x="408" y="900"/>
                                  </a:lnTo>
                                  <a:lnTo>
                                    <a:pt x="396" y="888"/>
                                  </a:lnTo>
                                  <a:lnTo>
                                    <a:pt x="384" y="888"/>
                                  </a:lnTo>
                                  <a:lnTo>
                                    <a:pt x="378" y="900"/>
                                  </a:lnTo>
                                  <a:lnTo>
                                    <a:pt x="378" y="912"/>
                                  </a:lnTo>
                                  <a:lnTo>
                                    <a:pt x="372" y="924"/>
                                  </a:lnTo>
                                  <a:lnTo>
                                    <a:pt x="366" y="930"/>
                                  </a:lnTo>
                                  <a:lnTo>
                                    <a:pt x="360" y="942"/>
                                  </a:lnTo>
                                  <a:lnTo>
                                    <a:pt x="384" y="960"/>
                                  </a:lnTo>
                                  <a:lnTo>
                                    <a:pt x="402" y="942"/>
                                  </a:lnTo>
                                  <a:lnTo>
                                    <a:pt x="414" y="966"/>
                                  </a:lnTo>
                                  <a:lnTo>
                                    <a:pt x="420" y="960"/>
                                  </a:lnTo>
                                  <a:lnTo>
                                    <a:pt x="432" y="954"/>
                                  </a:lnTo>
                                  <a:lnTo>
                                    <a:pt x="450" y="936"/>
                                  </a:lnTo>
                                  <a:lnTo>
                                    <a:pt x="462" y="930"/>
                                  </a:lnTo>
                                  <a:lnTo>
                                    <a:pt x="474" y="930"/>
                                  </a:lnTo>
                                  <a:lnTo>
                                    <a:pt x="498" y="954"/>
                                  </a:lnTo>
                                  <a:lnTo>
                                    <a:pt x="510" y="960"/>
                                  </a:lnTo>
                                  <a:lnTo>
                                    <a:pt x="492" y="978"/>
                                  </a:lnTo>
                                  <a:lnTo>
                                    <a:pt x="492" y="990"/>
                                  </a:lnTo>
                                  <a:lnTo>
                                    <a:pt x="510" y="1026"/>
                                  </a:lnTo>
                                  <a:lnTo>
                                    <a:pt x="522" y="1044"/>
                                  </a:lnTo>
                                  <a:lnTo>
                                    <a:pt x="534" y="1056"/>
                                  </a:lnTo>
                                  <a:lnTo>
                                    <a:pt x="546" y="1062"/>
                                  </a:lnTo>
                                  <a:lnTo>
                                    <a:pt x="558" y="1062"/>
                                  </a:lnTo>
                                  <a:lnTo>
                                    <a:pt x="570" y="1068"/>
                                  </a:lnTo>
                                  <a:lnTo>
                                    <a:pt x="582" y="1068"/>
                                  </a:lnTo>
                                  <a:lnTo>
                                    <a:pt x="606" y="1050"/>
                                  </a:lnTo>
                                  <a:lnTo>
                                    <a:pt x="606" y="1074"/>
                                  </a:lnTo>
                                  <a:lnTo>
                                    <a:pt x="630" y="1074"/>
                                  </a:lnTo>
                                  <a:lnTo>
                                    <a:pt x="630" y="1038"/>
                                  </a:lnTo>
                                  <a:lnTo>
                                    <a:pt x="624" y="1032"/>
                                  </a:lnTo>
                                  <a:lnTo>
                                    <a:pt x="606" y="996"/>
                                  </a:lnTo>
                                  <a:lnTo>
                                    <a:pt x="606" y="984"/>
                                  </a:lnTo>
                                  <a:lnTo>
                                    <a:pt x="612" y="972"/>
                                  </a:lnTo>
                                  <a:lnTo>
                                    <a:pt x="624" y="960"/>
                                  </a:lnTo>
                                  <a:lnTo>
                                    <a:pt x="654" y="1014"/>
                                  </a:lnTo>
                                  <a:lnTo>
                                    <a:pt x="654" y="1008"/>
                                  </a:lnTo>
                                  <a:lnTo>
                                    <a:pt x="660" y="1002"/>
                                  </a:lnTo>
                                  <a:lnTo>
                                    <a:pt x="672" y="978"/>
                                  </a:lnTo>
                                  <a:lnTo>
                                    <a:pt x="678" y="960"/>
                                  </a:lnTo>
                                  <a:lnTo>
                                    <a:pt x="678" y="936"/>
                                  </a:lnTo>
                                  <a:lnTo>
                                    <a:pt x="672" y="918"/>
                                  </a:lnTo>
                                  <a:lnTo>
                                    <a:pt x="666" y="912"/>
                                  </a:lnTo>
                                  <a:lnTo>
                                    <a:pt x="660" y="900"/>
                                  </a:lnTo>
                                  <a:lnTo>
                                    <a:pt x="660" y="840"/>
                                  </a:lnTo>
                                  <a:close/>
                                  <a:moveTo>
                                    <a:pt x="330" y="384"/>
                                  </a:moveTo>
                                  <a:lnTo>
                                    <a:pt x="348" y="384"/>
                                  </a:lnTo>
                                  <a:lnTo>
                                    <a:pt x="354" y="390"/>
                                  </a:lnTo>
                                  <a:lnTo>
                                    <a:pt x="366" y="396"/>
                                  </a:lnTo>
                                  <a:lnTo>
                                    <a:pt x="366" y="408"/>
                                  </a:lnTo>
                                  <a:lnTo>
                                    <a:pt x="372" y="420"/>
                                  </a:lnTo>
                                  <a:lnTo>
                                    <a:pt x="384" y="438"/>
                                  </a:lnTo>
                                  <a:lnTo>
                                    <a:pt x="396" y="450"/>
                                  </a:lnTo>
                                  <a:lnTo>
                                    <a:pt x="414" y="462"/>
                                  </a:lnTo>
                                  <a:lnTo>
                                    <a:pt x="432" y="462"/>
                                  </a:lnTo>
                                  <a:lnTo>
                                    <a:pt x="444" y="438"/>
                                  </a:lnTo>
                                  <a:lnTo>
                                    <a:pt x="444" y="426"/>
                                  </a:lnTo>
                                  <a:lnTo>
                                    <a:pt x="432" y="402"/>
                                  </a:lnTo>
                                  <a:lnTo>
                                    <a:pt x="420" y="396"/>
                                  </a:lnTo>
                                  <a:lnTo>
                                    <a:pt x="408" y="396"/>
                                  </a:lnTo>
                                  <a:lnTo>
                                    <a:pt x="408" y="390"/>
                                  </a:lnTo>
                                  <a:lnTo>
                                    <a:pt x="414" y="384"/>
                                  </a:lnTo>
                                  <a:lnTo>
                                    <a:pt x="414" y="378"/>
                                  </a:lnTo>
                                  <a:lnTo>
                                    <a:pt x="420" y="372"/>
                                  </a:lnTo>
                                  <a:lnTo>
                                    <a:pt x="408" y="372"/>
                                  </a:lnTo>
                                  <a:lnTo>
                                    <a:pt x="396" y="366"/>
                                  </a:lnTo>
                                  <a:lnTo>
                                    <a:pt x="390" y="360"/>
                                  </a:lnTo>
                                  <a:lnTo>
                                    <a:pt x="372" y="360"/>
                                  </a:lnTo>
                                  <a:lnTo>
                                    <a:pt x="366" y="366"/>
                                  </a:lnTo>
                                  <a:lnTo>
                                    <a:pt x="354" y="372"/>
                                  </a:lnTo>
                                  <a:lnTo>
                                    <a:pt x="342" y="360"/>
                                  </a:lnTo>
                                  <a:lnTo>
                                    <a:pt x="330" y="354"/>
                                  </a:lnTo>
                                  <a:lnTo>
                                    <a:pt x="312" y="354"/>
                                  </a:lnTo>
                                  <a:lnTo>
                                    <a:pt x="300" y="366"/>
                                  </a:lnTo>
                                  <a:lnTo>
                                    <a:pt x="288" y="372"/>
                                  </a:lnTo>
                                  <a:lnTo>
                                    <a:pt x="282" y="372"/>
                                  </a:lnTo>
                                  <a:lnTo>
                                    <a:pt x="264" y="354"/>
                                  </a:lnTo>
                                  <a:lnTo>
                                    <a:pt x="258" y="342"/>
                                  </a:lnTo>
                                  <a:lnTo>
                                    <a:pt x="258" y="252"/>
                                  </a:lnTo>
                                  <a:lnTo>
                                    <a:pt x="270" y="228"/>
                                  </a:lnTo>
                                  <a:lnTo>
                                    <a:pt x="270" y="222"/>
                                  </a:lnTo>
                                  <a:lnTo>
                                    <a:pt x="288" y="204"/>
                                  </a:lnTo>
                                  <a:lnTo>
                                    <a:pt x="288" y="174"/>
                                  </a:lnTo>
                                  <a:lnTo>
                                    <a:pt x="276" y="150"/>
                                  </a:lnTo>
                                  <a:lnTo>
                                    <a:pt x="276" y="126"/>
                                  </a:lnTo>
                                  <a:lnTo>
                                    <a:pt x="282" y="108"/>
                                  </a:lnTo>
                                  <a:lnTo>
                                    <a:pt x="282" y="72"/>
                                  </a:lnTo>
                                  <a:lnTo>
                                    <a:pt x="264" y="54"/>
                                  </a:lnTo>
                                  <a:lnTo>
                                    <a:pt x="264" y="36"/>
                                  </a:lnTo>
                                  <a:lnTo>
                                    <a:pt x="258" y="30"/>
                                  </a:lnTo>
                                  <a:lnTo>
                                    <a:pt x="258" y="6"/>
                                  </a:lnTo>
                                  <a:lnTo>
                                    <a:pt x="252" y="0"/>
                                  </a:lnTo>
                                  <a:lnTo>
                                    <a:pt x="240" y="0"/>
                                  </a:lnTo>
                                  <a:lnTo>
                                    <a:pt x="234" y="6"/>
                                  </a:lnTo>
                                  <a:lnTo>
                                    <a:pt x="234" y="12"/>
                                  </a:lnTo>
                                  <a:lnTo>
                                    <a:pt x="228" y="18"/>
                                  </a:lnTo>
                                  <a:lnTo>
                                    <a:pt x="216" y="24"/>
                                  </a:lnTo>
                                  <a:lnTo>
                                    <a:pt x="204" y="24"/>
                                  </a:lnTo>
                                  <a:lnTo>
                                    <a:pt x="192" y="18"/>
                                  </a:lnTo>
                                  <a:lnTo>
                                    <a:pt x="186" y="12"/>
                                  </a:lnTo>
                                  <a:lnTo>
                                    <a:pt x="174" y="12"/>
                                  </a:lnTo>
                                  <a:lnTo>
                                    <a:pt x="162" y="18"/>
                                  </a:lnTo>
                                  <a:lnTo>
                                    <a:pt x="162" y="36"/>
                                  </a:lnTo>
                                  <a:lnTo>
                                    <a:pt x="156" y="42"/>
                                  </a:lnTo>
                                  <a:lnTo>
                                    <a:pt x="156" y="48"/>
                                  </a:lnTo>
                                  <a:lnTo>
                                    <a:pt x="144" y="72"/>
                                  </a:lnTo>
                                  <a:lnTo>
                                    <a:pt x="132" y="84"/>
                                  </a:lnTo>
                                  <a:lnTo>
                                    <a:pt x="132" y="96"/>
                                  </a:lnTo>
                                  <a:lnTo>
                                    <a:pt x="138" y="102"/>
                                  </a:lnTo>
                                  <a:lnTo>
                                    <a:pt x="144" y="114"/>
                                  </a:lnTo>
                                  <a:lnTo>
                                    <a:pt x="150" y="132"/>
                                  </a:lnTo>
                                  <a:lnTo>
                                    <a:pt x="156" y="138"/>
                                  </a:lnTo>
                                  <a:lnTo>
                                    <a:pt x="156" y="150"/>
                                  </a:lnTo>
                                  <a:lnTo>
                                    <a:pt x="150" y="162"/>
                                  </a:lnTo>
                                  <a:lnTo>
                                    <a:pt x="150" y="168"/>
                                  </a:lnTo>
                                  <a:lnTo>
                                    <a:pt x="144" y="174"/>
                                  </a:lnTo>
                                  <a:lnTo>
                                    <a:pt x="138" y="186"/>
                                  </a:lnTo>
                                  <a:lnTo>
                                    <a:pt x="138" y="198"/>
                                  </a:lnTo>
                                  <a:lnTo>
                                    <a:pt x="150" y="210"/>
                                  </a:lnTo>
                                  <a:lnTo>
                                    <a:pt x="150" y="216"/>
                                  </a:lnTo>
                                  <a:lnTo>
                                    <a:pt x="144" y="222"/>
                                  </a:lnTo>
                                  <a:lnTo>
                                    <a:pt x="138" y="222"/>
                                  </a:lnTo>
                                  <a:lnTo>
                                    <a:pt x="126" y="228"/>
                                  </a:lnTo>
                                  <a:lnTo>
                                    <a:pt x="120" y="228"/>
                                  </a:lnTo>
                                  <a:lnTo>
                                    <a:pt x="120" y="210"/>
                                  </a:lnTo>
                                  <a:lnTo>
                                    <a:pt x="114" y="204"/>
                                  </a:lnTo>
                                  <a:lnTo>
                                    <a:pt x="114" y="252"/>
                                  </a:lnTo>
                                  <a:lnTo>
                                    <a:pt x="150" y="306"/>
                                  </a:lnTo>
                                  <a:lnTo>
                                    <a:pt x="174" y="330"/>
                                  </a:lnTo>
                                  <a:lnTo>
                                    <a:pt x="186" y="348"/>
                                  </a:lnTo>
                                  <a:lnTo>
                                    <a:pt x="204" y="384"/>
                                  </a:lnTo>
                                  <a:lnTo>
                                    <a:pt x="216" y="402"/>
                                  </a:lnTo>
                                  <a:lnTo>
                                    <a:pt x="228" y="408"/>
                                  </a:lnTo>
                                  <a:lnTo>
                                    <a:pt x="252" y="408"/>
                                  </a:lnTo>
                                  <a:lnTo>
                                    <a:pt x="258" y="396"/>
                                  </a:lnTo>
                                  <a:lnTo>
                                    <a:pt x="270" y="390"/>
                                  </a:lnTo>
                                  <a:lnTo>
                                    <a:pt x="276" y="384"/>
                                  </a:lnTo>
                                  <a:lnTo>
                                    <a:pt x="288" y="384"/>
                                  </a:lnTo>
                                  <a:lnTo>
                                    <a:pt x="294" y="396"/>
                                  </a:lnTo>
                                  <a:lnTo>
                                    <a:pt x="306" y="402"/>
                                  </a:lnTo>
                                  <a:lnTo>
                                    <a:pt x="324" y="420"/>
                                  </a:lnTo>
                                  <a:lnTo>
                                    <a:pt x="342" y="420"/>
                                  </a:lnTo>
                                  <a:lnTo>
                                    <a:pt x="342" y="402"/>
                                  </a:lnTo>
                                  <a:lnTo>
                                    <a:pt x="336" y="396"/>
                                  </a:lnTo>
                                  <a:lnTo>
                                    <a:pt x="330" y="384"/>
                                  </a:lnTo>
                                  <a:close/>
                                  <a:moveTo>
                                    <a:pt x="258" y="432"/>
                                  </a:moveTo>
                                  <a:lnTo>
                                    <a:pt x="246" y="426"/>
                                  </a:lnTo>
                                  <a:lnTo>
                                    <a:pt x="204" y="426"/>
                                  </a:lnTo>
                                  <a:lnTo>
                                    <a:pt x="234" y="468"/>
                                  </a:lnTo>
                                  <a:lnTo>
                                    <a:pt x="258" y="534"/>
                                  </a:lnTo>
                                  <a:lnTo>
                                    <a:pt x="270" y="528"/>
                                  </a:lnTo>
                                  <a:lnTo>
                                    <a:pt x="276" y="516"/>
                                  </a:lnTo>
                                  <a:lnTo>
                                    <a:pt x="282" y="510"/>
                                  </a:lnTo>
                                  <a:lnTo>
                                    <a:pt x="282" y="486"/>
                                  </a:lnTo>
                                  <a:lnTo>
                                    <a:pt x="276" y="480"/>
                                  </a:lnTo>
                                  <a:lnTo>
                                    <a:pt x="270" y="468"/>
                                  </a:lnTo>
                                  <a:lnTo>
                                    <a:pt x="270" y="450"/>
                                  </a:lnTo>
                                  <a:lnTo>
                                    <a:pt x="264" y="438"/>
                                  </a:lnTo>
                                  <a:lnTo>
                                    <a:pt x="258" y="432"/>
                                  </a:lnTo>
                                  <a:close/>
                                  <a:moveTo>
                                    <a:pt x="330" y="648"/>
                                  </a:moveTo>
                                  <a:lnTo>
                                    <a:pt x="336" y="660"/>
                                  </a:lnTo>
                                  <a:lnTo>
                                    <a:pt x="354" y="678"/>
                                  </a:lnTo>
                                  <a:lnTo>
                                    <a:pt x="360" y="672"/>
                                  </a:lnTo>
                                  <a:lnTo>
                                    <a:pt x="372" y="666"/>
                                  </a:lnTo>
                                  <a:lnTo>
                                    <a:pt x="378" y="660"/>
                                  </a:lnTo>
                                  <a:lnTo>
                                    <a:pt x="384" y="660"/>
                                  </a:lnTo>
                                  <a:lnTo>
                                    <a:pt x="390" y="666"/>
                                  </a:lnTo>
                                  <a:lnTo>
                                    <a:pt x="390" y="696"/>
                                  </a:lnTo>
                                  <a:lnTo>
                                    <a:pt x="402" y="708"/>
                                  </a:lnTo>
                                  <a:lnTo>
                                    <a:pt x="396" y="720"/>
                                  </a:lnTo>
                                  <a:lnTo>
                                    <a:pt x="390" y="726"/>
                                  </a:lnTo>
                                  <a:lnTo>
                                    <a:pt x="372" y="762"/>
                                  </a:lnTo>
                                  <a:lnTo>
                                    <a:pt x="372" y="786"/>
                                  </a:lnTo>
                                  <a:lnTo>
                                    <a:pt x="378" y="792"/>
                                  </a:lnTo>
                                  <a:lnTo>
                                    <a:pt x="384" y="804"/>
                                  </a:lnTo>
                                  <a:lnTo>
                                    <a:pt x="396" y="804"/>
                                  </a:lnTo>
                                  <a:lnTo>
                                    <a:pt x="408" y="798"/>
                                  </a:lnTo>
                                  <a:lnTo>
                                    <a:pt x="420" y="798"/>
                                  </a:lnTo>
                                  <a:lnTo>
                                    <a:pt x="432" y="792"/>
                                  </a:lnTo>
                                  <a:lnTo>
                                    <a:pt x="438" y="786"/>
                                  </a:lnTo>
                                  <a:lnTo>
                                    <a:pt x="438" y="768"/>
                                  </a:lnTo>
                                  <a:lnTo>
                                    <a:pt x="432" y="756"/>
                                  </a:lnTo>
                                  <a:lnTo>
                                    <a:pt x="426" y="738"/>
                                  </a:lnTo>
                                  <a:lnTo>
                                    <a:pt x="426" y="726"/>
                                  </a:lnTo>
                                  <a:lnTo>
                                    <a:pt x="432" y="714"/>
                                  </a:lnTo>
                                  <a:lnTo>
                                    <a:pt x="444" y="678"/>
                                  </a:lnTo>
                                  <a:lnTo>
                                    <a:pt x="444" y="660"/>
                                  </a:lnTo>
                                  <a:lnTo>
                                    <a:pt x="438" y="648"/>
                                  </a:lnTo>
                                  <a:lnTo>
                                    <a:pt x="432" y="642"/>
                                  </a:lnTo>
                                  <a:lnTo>
                                    <a:pt x="426" y="642"/>
                                  </a:lnTo>
                                  <a:lnTo>
                                    <a:pt x="414" y="654"/>
                                  </a:lnTo>
                                  <a:lnTo>
                                    <a:pt x="402" y="660"/>
                                  </a:lnTo>
                                  <a:lnTo>
                                    <a:pt x="396" y="660"/>
                                  </a:lnTo>
                                  <a:lnTo>
                                    <a:pt x="396" y="648"/>
                                  </a:lnTo>
                                  <a:lnTo>
                                    <a:pt x="408" y="624"/>
                                  </a:lnTo>
                                  <a:lnTo>
                                    <a:pt x="408" y="612"/>
                                  </a:lnTo>
                                  <a:lnTo>
                                    <a:pt x="414" y="600"/>
                                  </a:lnTo>
                                  <a:lnTo>
                                    <a:pt x="414" y="594"/>
                                  </a:lnTo>
                                  <a:lnTo>
                                    <a:pt x="408" y="588"/>
                                  </a:lnTo>
                                  <a:lnTo>
                                    <a:pt x="372" y="570"/>
                                  </a:lnTo>
                                  <a:lnTo>
                                    <a:pt x="366" y="564"/>
                                  </a:lnTo>
                                  <a:lnTo>
                                    <a:pt x="330" y="564"/>
                                  </a:lnTo>
                                  <a:lnTo>
                                    <a:pt x="324" y="570"/>
                                  </a:lnTo>
                                  <a:lnTo>
                                    <a:pt x="324" y="576"/>
                                  </a:lnTo>
                                  <a:lnTo>
                                    <a:pt x="330" y="582"/>
                                  </a:lnTo>
                                  <a:lnTo>
                                    <a:pt x="336" y="582"/>
                                  </a:lnTo>
                                  <a:lnTo>
                                    <a:pt x="342" y="594"/>
                                  </a:lnTo>
                                  <a:lnTo>
                                    <a:pt x="342" y="600"/>
                                  </a:lnTo>
                                  <a:lnTo>
                                    <a:pt x="336" y="606"/>
                                  </a:lnTo>
                                  <a:lnTo>
                                    <a:pt x="336" y="618"/>
                                  </a:lnTo>
                                  <a:lnTo>
                                    <a:pt x="330" y="630"/>
                                  </a:lnTo>
                                  <a:lnTo>
                                    <a:pt x="330" y="648"/>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54" name="Peru" descr="© INSCALE GmbH, 15.06.2010"/>
                            <a:cNvSpPr>
                              <a:spLocks/>
                            </a:cNvSpPr>
                          </a:nvSpPr>
                          <a:spPr bwMode="gray">
                            <a:xfrm>
                              <a:off x="1108" y="1607"/>
                              <a:ext cx="241" cy="381"/>
                            </a:xfrm>
                            <a:custGeom>
                              <a:avLst/>
                              <a:gdLst>
                                <a:gd name="T0" fmla="*/ 2147483647 w 942"/>
                                <a:gd name="T1" fmla="*/ 2147483647 h 1488"/>
                                <a:gd name="T2" fmla="*/ 2147483647 w 942"/>
                                <a:gd name="T3" fmla="*/ 2147483647 h 1488"/>
                                <a:gd name="T4" fmla="*/ 2147483647 w 942"/>
                                <a:gd name="T5" fmla="*/ 2147483647 h 1488"/>
                                <a:gd name="T6" fmla="*/ 2147483647 w 942"/>
                                <a:gd name="T7" fmla="*/ 2147483647 h 1488"/>
                                <a:gd name="T8" fmla="*/ 2147483647 w 942"/>
                                <a:gd name="T9" fmla="*/ 2147483647 h 1488"/>
                                <a:gd name="T10" fmla="*/ 2147483647 w 942"/>
                                <a:gd name="T11" fmla="*/ 2147483647 h 1488"/>
                                <a:gd name="T12" fmla="*/ 2147483647 w 942"/>
                                <a:gd name="T13" fmla="*/ 2147483647 h 1488"/>
                                <a:gd name="T14" fmla="*/ 2147483647 w 942"/>
                                <a:gd name="T15" fmla="*/ 2147483647 h 1488"/>
                                <a:gd name="T16" fmla="*/ 2147483647 w 942"/>
                                <a:gd name="T17" fmla="*/ 2147483647 h 1488"/>
                                <a:gd name="T18" fmla="*/ 2147483647 w 942"/>
                                <a:gd name="T19" fmla="*/ 2147483647 h 1488"/>
                                <a:gd name="T20" fmla="*/ 2147483647 w 942"/>
                                <a:gd name="T21" fmla="*/ 2147483647 h 1488"/>
                                <a:gd name="T22" fmla="*/ 2147483647 w 942"/>
                                <a:gd name="T23" fmla="*/ 2147483647 h 1488"/>
                                <a:gd name="T24" fmla="*/ 2147483647 w 942"/>
                                <a:gd name="T25" fmla="*/ 2147483647 h 1488"/>
                                <a:gd name="T26" fmla="*/ 2147483647 w 942"/>
                                <a:gd name="T27" fmla="*/ 2147483647 h 1488"/>
                                <a:gd name="T28" fmla="*/ 2147483647 w 942"/>
                                <a:gd name="T29" fmla="*/ 2147483647 h 1488"/>
                                <a:gd name="T30" fmla="*/ 2147483647 w 942"/>
                                <a:gd name="T31" fmla="*/ 2147483647 h 1488"/>
                                <a:gd name="T32" fmla="*/ 2147483647 w 942"/>
                                <a:gd name="T33" fmla="*/ 2147483647 h 1488"/>
                                <a:gd name="T34" fmla="*/ 2147483647 w 942"/>
                                <a:gd name="T35" fmla="*/ 2147483647 h 1488"/>
                                <a:gd name="T36" fmla="*/ 2147483647 w 942"/>
                                <a:gd name="T37" fmla="*/ 2147483647 h 1488"/>
                                <a:gd name="T38" fmla="*/ 2147483647 w 942"/>
                                <a:gd name="T39" fmla="*/ 2147483647 h 1488"/>
                                <a:gd name="T40" fmla="*/ 2147483647 w 942"/>
                                <a:gd name="T41" fmla="*/ 2147483647 h 1488"/>
                                <a:gd name="T42" fmla="*/ 2147483647 w 942"/>
                                <a:gd name="T43" fmla="*/ 2147483647 h 1488"/>
                                <a:gd name="T44" fmla="*/ 2147483647 w 942"/>
                                <a:gd name="T45" fmla="*/ 2147483647 h 1488"/>
                                <a:gd name="T46" fmla="*/ 2147483647 w 942"/>
                                <a:gd name="T47" fmla="*/ 2147483647 h 1488"/>
                                <a:gd name="T48" fmla="*/ 2147483647 w 942"/>
                                <a:gd name="T49" fmla="*/ 2147483647 h 1488"/>
                                <a:gd name="T50" fmla="*/ 2147483647 w 942"/>
                                <a:gd name="T51" fmla="*/ 2147483647 h 1488"/>
                                <a:gd name="T52" fmla="*/ 2147483647 w 942"/>
                                <a:gd name="T53" fmla="*/ 2147483647 h 1488"/>
                                <a:gd name="T54" fmla="*/ 2147483647 w 942"/>
                                <a:gd name="T55" fmla="*/ 2147483647 h 1488"/>
                                <a:gd name="T56" fmla="*/ 2147483647 w 942"/>
                                <a:gd name="T57" fmla="*/ 2147483647 h 1488"/>
                                <a:gd name="T58" fmla="*/ 2147483647 w 942"/>
                                <a:gd name="T59" fmla="*/ 2147483647 h 1488"/>
                                <a:gd name="T60" fmla="*/ 2147483647 w 942"/>
                                <a:gd name="T61" fmla="*/ 2147483647 h 1488"/>
                                <a:gd name="T62" fmla="*/ 2147483647 w 942"/>
                                <a:gd name="T63" fmla="*/ 0 h 1488"/>
                                <a:gd name="T64" fmla="*/ 2147483647 w 942"/>
                                <a:gd name="T65" fmla="*/ 2147483647 h 1488"/>
                                <a:gd name="T66" fmla="*/ 2147483647 w 942"/>
                                <a:gd name="T67" fmla="*/ 2147483647 h 1488"/>
                                <a:gd name="T68" fmla="*/ 2147483647 w 942"/>
                                <a:gd name="T69" fmla="*/ 2147483647 h 1488"/>
                                <a:gd name="T70" fmla="*/ 2147483647 w 942"/>
                                <a:gd name="T71" fmla="*/ 2147483647 h 1488"/>
                                <a:gd name="T72" fmla="*/ 2147483647 w 942"/>
                                <a:gd name="T73" fmla="*/ 2147483647 h 1488"/>
                                <a:gd name="T74" fmla="*/ 2147483647 w 942"/>
                                <a:gd name="T75" fmla="*/ 2147483647 h 1488"/>
                                <a:gd name="T76" fmla="*/ 2147483647 w 942"/>
                                <a:gd name="T77" fmla="*/ 2147483647 h 1488"/>
                                <a:gd name="T78" fmla="*/ 2147483647 w 942"/>
                                <a:gd name="T79" fmla="*/ 2147483647 h 1488"/>
                                <a:gd name="T80" fmla="*/ 2147483647 w 942"/>
                                <a:gd name="T81" fmla="*/ 2147483647 h 1488"/>
                                <a:gd name="T82" fmla="*/ 2147483647 w 942"/>
                                <a:gd name="T83" fmla="*/ 2147483647 h 1488"/>
                                <a:gd name="T84" fmla="*/ 0 w 942"/>
                                <a:gd name="T85" fmla="*/ 2147483647 h 1488"/>
                                <a:gd name="T86" fmla="*/ 2147483647 w 942"/>
                                <a:gd name="T87" fmla="*/ 2147483647 h 1488"/>
                                <a:gd name="T88" fmla="*/ 2147483647 w 942"/>
                                <a:gd name="T89" fmla="*/ 2147483647 h 1488"/>
                                <a:gd name="T90" fmla="*/ 2147483647 w 942"/>
                                <a:gd name="T91" fmla="*/ 2147483647 h 1488"/>
                                <a:gd name="T92" fmla="*/ 2147483647 w 942"/>
                                <a:gd name="T93" fmla="*/ 2147483647 h 1488"/>
                                <a:gd name="T94" fmla="*/ 2147483647 w 942"/>
                                <a:gd name="T95" fmla="*/ 2147483647 h 1488"/>
                                <a:gd name="T96" fmla="*/ 2147483647 w 942"/>
                                <a:gd name="T97" fmla="*/ 2147483647 h 1488"/>
                                <a:gd name="T98" fmla="*/ 2147483647 w 942"/>
                                <a:gd name="T99" fmla="*/ 2147483647 h 1488"/>
                                <a:gd name="T100" fmla="*/ 2147483647 w 942"/>
                                <a:gd name="T101" fmla="*/ 2147483647 h 1488"/>
                                <a:gd name="T102" fmla="*/ 2147483647 w 942"/>
                                <a:gd name="T103" fmla="*/ 2147483647 h 1488"/>
                                <a:gd name="T104" fmla="*/ 2147483647 w 942"/>
                                <a:gd name="T105" fmla="*/ 2147483647 h 1488"/>
                                <a:gd name="T106" fmla="*/ 2147483647 w 942"/>
                                <a:gd name="T107" fmla="*/ 2147483647 h 1488"/>
                                <a:gd name="T108" fmla="*/ 2147483647 w 942"/>
                                <a:gd name="T109" fmla="*/ 2147483647 h 1488"/>
                                <a:gd name="T110" fmla="*/ 2147483647 w 942"/>
                                <a:gd name="T111" fmla="*/ 2147483647 h 1488"/>
                                <a:gd name="T112" fmla="*/ 2147483647 w 942"/>
                                <a:gd name="T113" fmla="*/ 2147483647 h 1488"/>
                                <a:gd name="T114" fmla="*/ 2147483647 w 942"/>
                                <a:gd name="T115" fmla="*/ 2147483647 h 1488"/>
                                <a:gd name="T116" fmla="*/ 2147483647 w 942"/>
                                <a:gd name="T117" fmla="*/ 2147483647 h 1488"/>
                                <a:gd name="T118" fmla="*/ 2147483647 w 942"/>
                                <a:gd name="T119" fmla="*/ 2147483647 h 1488"/>
                                <a:gd name="T120" fmla="*/ 2147483647 w 942"/>
                                <a:gd name="T121" fmla="*/ 2147483647 h 1488"/>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w 942"/>
                                <a:gd name="T184" fmla="*/ 0 h 1488"/>
                                <a:gd name="T185" fmla="*/ 942 w 942"/>
                                <a:gd name="T186" fmla="*/ 1488 h 1488"/>
                              </a:gdLst>
                              <a:ahLst/>
                              <a:cxnLst>
                                <a:cxn ang="T122">
                                  <a:pos x="T0" y="T1"/>
                                </a:cxn>
                                <a:cxn ang="T123">
                                  <a:pos x="T2" y="T3"/>
                                </a:cxn>
                                <a:cxn ang="T124">
                                  <a:pos x="T4" y="T5"/>
                                </a:cxn>
                                <a:cxn ang="T125">
                                  <a:pos x="T6" y="T7"/>
                                </a:cxn>
                                <a:cxn ang="T126">
                                  <a:pos x="T8" y="T9"/>
                                </a:cxn>
                                <a:cxn ang="T127">
                                  <a:pos x="T10" y="T11"/>
                                </a:cxn>
                                <a:cxn ang="T128">
                                  <a:pos x="T12" y="T13"/>
                                </a:cxn>
                                <a:cxn ang="T129">
                                  <a:pos x="T14" y="T15"/>
                                </a:cxn>
                                <a:cxn ang="T130">
                                  <a:pos x="T16" y="T17"/>
                                </a:cxn>
                                <a:cxn ang="T131">
                                  <a:pos x="T18" y="T19"/>
                                </a:cxn>
                                <a:cxn ang="T132">
                                  <a:pos x="T20" y="T21"/>
                                </a:cxn>
                                <a:cxn ang="T133">
                                  <a:pos x="T22" y="T23"/>
                                </a:cxn>
                                <a:cxn ang="T134">
                                  <a:pos x="T24" y="T25"/>
                                </a:cxn>
                                <a:cxn ang="T135">
                                  <a:pos x="T26" y="T27"/>
                                </a:cxn>
                                <a:cxn ang="T136">
                                  <a:pos x="T28" y="T29"/>
                                </a:cxn>
                                <a:cxn ang="T137">
                                  <a:pos x="T30" y="T31"/>
                                </a:cxn>
                                <a:cxn ang="T138">
                                  <a:pos x="T32" y="T33"/>
                                </a:cxn>
                                <a:cxn ang="T139">
                                  <a:pos x="T34" y="T35"/>
                                </a:cxn>
                                <a:cxn ang="T140">
                                  <a:pos x="T36" y="T37"/>
                                </a:cxn>
                                <a:cxn ang="T141">
                                  <a:pos x="T38" y="T39"/>
                                </a:cxn>
                                <a:cxn ang="T142">
                                  <a:pos x="T40" y="T41"/>
                                </a:cxn>
                                <a:cxn ang="T143">
                                  <a:pos x="T42" y="T43"/>
                                </a:cxn>
                                <a:cxn ang="T144">
                                  <a:pos x="T44" y="T45"/>
                                </a:cxn>
                                <a:cxn ang="T145">
                                  <a:pos x="T46" y="T47"/>
                                </a:cxn>
                                <a:cxn ang="T146">
                                  <a:pos x="T48" y="T49"/>
                                </a:cxn>
                                <a:cxn ang="T147">
                                  <a:pos x="T50" y="T51"/>
                                </a:cxn>
                                <a:cxn ang="T148">
                                  <a:pos x="T52" y="T53"/>
                                </a:cxn>
                                <a:cxn ang="T149">
                                  <a:pos x="T54" y="T55"/>
                                </a:cxn>
                                <a:cxn ang="T150">
                                  <a:pos x="T56" y="T57"/>
                                </a:cxn>
                                <a:cxn ang="T151">
                                  <a:pos x="T58" y="T59"/>
                                </a:cxn>
                                <a:cxn ang="T152">
                                  <a:pos x="T60" y="T61"/>
                                </a:cxn>
                                <a:cxn ang="T153">
                                  <a:pos x="T62" y="T63"/>
                                </a:cxn>
                                <a:cxn ang="T154">
                                  <a:pos x="T64" y="T65"/>
                                </a:cxn>
                                <a:cxn ang="T155">
                                  <a:pos x="T66" y="T67"/>
                                </a:cxn>
                                <a:cxn ang="T156">
                                  <a:pos x="T68" y="T69"/>
                                </a:cxn>
                                <a:cxn ang="T157">
                                  <a:pos x="T70" y="T71"/>
                                </a:cxn>
                                <a:cxn ang="T158">
                                  <a:pos x="T72" y="T73"/>
                                </a:cxn>
                                <a:cxn ang="T159">
                                  <a:pos x="T74" y="T75"/>
                                </a:cxn>
                                <a:cxn ang="T160">
                                  <a:pos x="T76" y="T77"/>
                                </a:cxn>
                                <a:cxn ang="T161">
                                  <a:pos x="T78" y="T79"/>
                                </a:cxn>
                                <a:cxn ang="T162">
                                  <a:pos x="T80" y="T81"/>
                                </a:cxn>
                                <a:cxn ang="T163">
                                  <a:pos x="T82" y="T83"/>
                                </a:cxn>
                                <a:cxn ang="T164">
                                  <a:pos x="T84" y="T85"/>
                                </a:cxn>
                                <a:cxn ang="T165">
                                  <a:pos x="T86" y="T87"/>
                                </a:cxn>
                                <a:cxn ang="T166">
                                  <a:pos x="T88" y="T89"/>
                                </a:cxn>
                                <a:cxn ang="T167">
                                  <a:pos x="T90" y="T91"/>
                                </a:cxn>
                                <a:cxn ang="T168">
                                  <a:pos x="T92" y="T93"/>
                                </a:cxn>
                                <a:cxn ang="T169">
                                  <a:pos x="T94" y="T95"/>
                                </a:cxn>
                                <a:cxn ang="T170">
                                  <a:pos x="T96" y="T97"/>
                                </a:cxn>
                                <a:cxn ang="T171">
                                  <a:pos x="T98" y="T99"/>
                                </a:cxn>
                                <a:cxn ang="T172">
                                  <a:pos x="T100" y="T101"/>
                                </a:cxn>
                                <a:cxn ang="T173">
                                  <a:pos x="T102" y="T103"/>
                                </a:cxn>
                                <a:cxn ang="T174">
                                  <a:pos x="T104" y="T105"/>
                                </a:cxn>
                                <a:cxn ang="T175">
                                  <a:pos x="T106" y="T107"/>
                                </a:cxn>
                                <a:cxn ang="T176">
                                  <a:pos x="T108" y="T109"/>
                                </a:cxn>
                                <a:cxn ang="T177">
                                  <a:pos x="T110" y="T111"/>
                                </a:cxn>
                                <a:cxn ang="T178">
                                  <a:pos x="T112" y="T113"/>
                                </a:cxn>
                                <a:cxn ang="T179">
                                  <a:pos x="T114" y="T115"/>
                                </a:cxn>
                                <a:cxn ang="T180">
                                  <a:pos x="T116" y="T117"/>
                                </a:cxn>
                                <a:cxn ang="T181">
                                  <a:pos x="T118" y="T119"/>
                                </a:cxn>
                                <a:cxn ang="T182">
                                  <a:pos x="T120" y="T121"/>
                                </a:cxn>
                              </a:cxnLst>
                              <a:rect l="T183" t="T184" r="T185" b="T186"/>
                              <a:pathLst>
                                <a:path w="942" h="1488">
                                  <a:moveTo>
                                    <a:pt x="930" y="1320"/>
                                  </a:moveTo>
                                  <a:lnTo>
                                    <a:pt x="924" y="1314"/>
                                  </a:lnTo>
                                  <a:lnTo>
                                    <a:pt x="912" y="1308"/>
                                  </a:lnTo>
                                  <a:lnTo>
                                    <a:pt x="888" y="1284"/>
                                  </a:lnTo>
                                  <a:lnTo>
                                    <a:pt x="864" y="1284"/>
                                  </a:lnTo>
                                  <a:lnTo>
                                    <a:pt x="858" y="1278"/>
                                  </a:lnTo>
                                  <a:lnTo>
                                    <a:pt x="870" y="1260"/>
                                  </a:lnTo>
                                  <a:lnTo>
                                    <a:pt x="870" y="1230"/>
                                  </a:lnTo>
                                  <a:lnTo>
                                    <a:pt x="882" y="1230"/>
                                  </a:lnTo>
                                  <a:lnTo>
                                    <a:pt x="906" y="1254"/>
                                  </a:lnTo>
                                  <a:lnTo>
                                    <a:pt x="918" y="1236"/>
                                  </a:lnTo>
                                  <a:lnTo>
                                    <a:pt x="918" y="1230"/>
                                  </a:lnTo>
                                  <a:lnTo>
                                    <a:pt x="912" y="1224"/>
                                  </a:lnTo>
                                  <a:lnTo>
                                    <a:pt x="906" y="1212"/>
                                  </a:lnTo>
                                  <a:lnTo>
                                    <a:pt x="900" y="1194"/>
                                  </a:lnTo>
                                  <a:lnTo>
                                    <a:pt x="912" y="1170"/>
                                  </a:lnTo>
                                  <a:lnTo>
                                    <a:pt x="924" y="1158"/>
                                  </a:lnTo>
                                  <a:lnTo>
                                    <a:pt x="930" y="1146"/>
                                  </a:lnTo>
                                  <a:lnTo>
                                    <a:pt x="930" y="1140"/>
                                  </a:lnTo>
                                  <a:lnTo>
                                    <a:pt x="924" y="1128"/>
                                  </a:lnTo>
                                  <a:lnTo>
                                    <a:pt x="912" y="1116"/>
                                  </a:lnTo>
                                  <a:lnTo>
                                    <a:pt x="906" y="1116"/>
                                  </a:lnTo>
                                  <a:lnTo>
                                    <a:pt x="924" y="1086"/>
                                  </a:lnTo>
                                  <a:lnTo>
                                    <a:pt x="912" y="1038"/>
                                  </a:lnTo>
                                  <a:lnTo>
                                    <a:pt x="918" y="1032"/>
                                  </a:lnTo>
                                  <a:lnTo>
                                    <a:pt x="924" y="1020"/>
                                  </a:lnTo>
                                  <a:lnTo>
                                    <a:pt x="930" y="1014"/>
                                  </a:lnTo>
                                  <a:lnTo>
                                    <a:pt x="930" y="1002"/>
                                  </a:lnTo>
                                  <a:lnTo>
                                    <a:pt x="918" y="978"/>
                                  </a:lnTo>
                                  <a:lnTo>
                                    <a:pt x="906" y="960"/>
                                  </a:lnTo>
                                  <a:lnTo>
                                    <a:pt x="894" y="948"/>
                                  </a:lnTo>
                                  <a:lnTo>
                                    <a:pt x="882" y="930"/>
                                  </a:lnTo>
                                  <a:lnTo>
                                    <a:pt x="870" y="918"/>
                                  </a:lnTo>
                                  <a:lnTo>
                                    <a:pt x="864" y="900"/>
                                  </a:lnTo>
                                  <a:lnTo>
                                    <a:pt x="864" y="882"/>
                                  </a:lnTo>
                                  <a:lnTo>
                                    <a:pt x="828" y="882"/>
                                  </a:lnTo>
                                  <a:lnTo>
                                    <a:pt x="822" y="888"/>
                                  </a:lnTo>
                                  <a:lnTo>
                                    <a:pt x="816" y="888"/>
                                  </a:lnTo>
                                  <a:lnTo>
                                    <a:pt x="816" y="894"/>
                                  </a:lnTo>
                                  <a:lnTo>
                                    <a:pt x="804" y="894"/>
                                  </a:lnTo>
                                  <a:lnTo>
                                    <a:pt x="798" y="888"/>
                                  </a:lnTo>
                                  <a:lnTo>
                                    <a:pt x="798" y="882"/>
                                  </a:lnTo>
                                  <a:lnTo>
                                    <a:pt x="786" y="888"/>
                                  </a:lnTo>
                                  <a:lnTo>
                                    <a:pt x="786" y="858"/>
                                  </a:lnTo>
                                  <a:lnTo>
                                    <a:pt x="780" y="840"/>
                                  </a:lnTo>
                                  <a:lnTo>
                                    <a:pt x="780" y="828"/>
                                  </a:lnTo>
                                  <a:lnTo>
                                    <a:pt x="786" y="816"/>
                                  </a:lnTo>
                                  <a:lnTo>
                                    <a:pt x="786" y="804"/>
                                  </a:lnTo>
                                  <a:lnTo>
                                    <a:pt x="792" y="798"/>
                                  </a:lnTo>
                                  <a:lnTo>
                                    <a:pt x="792" y="780"/>
                                  </a:lnTo>
                                  <a:lnTo>
                                    <a:pt x="786" y="768"/>
                                  </a:lnTo>
                                  <a:lnTo>
                                    <a:pt x="786" y="756"/>
                                  </a:lnTo>
                                  <a:lnTo>
                                    <a:pt x="732" y="804"/>
                                  </a:lnTo>
                                  <a:lnTo>
                                    <a:pt x="672" y="810"/>
                                  </a:lnTo>
                                  <a:lnTo>
                                    <a:pt x="672" y="804"/>
                                  </a:lnTo>
                                  <a:lnTo>
                                    <a:pt x="666" y="798"/>
                                  </a:lnTo>
                                  <a:lnTo>
                                    <a:pt x="660" y="786"/>
                                  </a:lnTo>
                                  <a:lnTo>
                                    <a:pt x="660" y="774"/>
                                  </a:lnTo>
                                  <a:lnTo>
                                    <a:pt x="654" y="768"/>
                                  </a:lnTo>
                                  <a:lnTo>
                                    <a:pt x="648" y="768"/>
                                  </a:lnTo>
                                  <a:lnTo>
                                    <a:pt x="636" y="762"/>
                                  </a:lnTo>
                                  <a:lnTo>
                                    <a:pt x="594" y="762"/>
                                  </a:lnTo>
                                  <a:lnTo>
                                    <a:pt x="600" y="756"/>
                                  </a:lnTo>
                                  <a:lnTo>
                                    <a:pt x="612" y="750"/>
                                  </a:lnTo>
                                  <a:lnTo>
                                    <a:pt x="618" y="738"/>
                                  </a:lnTo>
                                  <a:lnTo>
                                    <a:pt x="624" y="732"/>
                                  </a:lnTo>
                                  <a:lnTo>
                                    <a:pt x="600" y="708"/>
                                  </a:lnTo>
                                  <a:lnTo>
                                    <a:pt x="588" y="702"/>
                                  </a:lnTo>
                                  <a:lnTo>
                                    <a:pt x="576" y="690"/>
                                  </a:lnTo>
                                  <a:lnTo>
                                    <a:pt x="564" y="666"/>
                                  </a:lnTo>
                                  <a:lnTo>
                                    <a:pt x="558" y="660"/>
                                  </a:lnTo>
                                  <a:lnTo>
                                    <a:pt x="558" y="654"/>
                                  </a:lnTo>
                                  <a:lnTo>
                                    <a:pt x="552" y="630"/>
                                  </a:lnTo>
                                  <a:lnTo>
                                    <a:pt x="540" y="624"/>
                                  </a:lnTo>
                                  <a:lnTo>
                                    <a:pt x="534" y="618"/>
                                  </a:lnTo>
                                  <a:lnTo>
                                    <a:pt x="534" y="606"/>
                                  </a:lnTo>
                                  <a:lnTo>
                                    <a:pt x="540" y="600"/>
                                  </a:lnTo>
                                  <a:lnTo>
                                    <a:pt x="552" y="594"/>
                                  </a:lnTo>
                                  <a:lnTo>
                                    <a:pt x="546" y="588"/>
                                  </a:lnTo>
                                  <a:lnTo>
                                    <a:pt x="546" y="564"/>
                                  </a:lnTo>
                                  <a:lnTo>
                                    <a:pt x="552" y="552"/>
                                  </a:lnTo>
                                  <a:lnTo>
                                    <a:pt x="582" y="522"/>
                                  </a:lnTo>
                                  <a:lnTo>
                                    <a:pt x="588" y="528"/>
                                  </a:lnTo>
                                  <a:lnTo>
                                    <a:pt x="594" y="528"/>
                                  </a:lnTo>
                                  <a:lnTo>
                                    <a:pt x="588" y="522"/>
                                  </a:lnTo>
                                  <a:lnTo>
                                    <a:pt x="588" y="504"/>
                                  </a:lnTo>
                                  <a:lnTo>
                                    <a:pt x="582" y="498"/>
                                  </a:lnTo>
                                  <a:lnTo>
                                    <a:pt x="582" y="486"/>
                                  </a:lnTo>
                                  <a:lnTo>
                                    <a:pt x="600" y="468"/>
                                  </a:lnTo>
                                  <a:lnTo>
                                    <a:pt x="600" y="414"/>
                                  </a:lnTo>
                                  <a:lnTo>
                                    <a:pt x="624" y="414"/>
                                  </a:lnTo>
                                  <a:lnTo>
                                    <a:pt x="624" y="408"/>
                                  </a:lnTo>
                                  <a:lnTo>
                                    <a:pt x="630" y="402"/>
                                  </a:lnTo>
                                  <a:lnTo>
                                    <a:pt x="630" y="396"/>
                                  </a:lnTo>
                                  <a:lnTo>
                                    <a:pt x="642" y="384"/>
                                  </a:lnTo>
                                  <a:lnTo>
                                    <a:pt x="654" y="378"/>
                                  </a:lnTo>
                                  <a:lnTo>
                                    <a:pt x="660" y="372"/>
                                  </a:lnTo>
                                  <a:lnTo>
                                    <a:pt x="672" y="366"/>
                                  </a:lnTo>
                                  <a:lnTo>
                                    <a:pt x="702" y="366"/>
                                  </a:lnTo>
                                  <a:lnTo>
                                    <a:pt x="708" y="354"/>
                                  </a:lnTo>
                                  <a:lnTo>
                                    <a:pt x="738" y="360"/>
                                  </a:lnTo>
                                  <a:lnTo>
                                    <a:pt x="744" y="354"/>
                                  </a:lnTo>
                                  <a:lnTo>
                                    <a:pt x="750" y="342"/>
                                  </a:lnTo>
                                  <a:lnTo>
                                    <a:pt x="756" y="336"/>
                                  </a:lnTo>
                                  <a:lnTo>
                                    <a:pt x="774" y="336"/>
                                  </a:lnTo>
                                  <a:lnTo>
                                    <a:pt x="786" y="348"/>
                                  </a:lnTo>
                                  <a:lnTo>
                                    <a:pt x="786" y="354"/>
                                  </a:lnTo>
                                  <a:lnTo>
                                    <a:pt x="804" y="354"/>
                                  </a:lnTo>
                                  <a:lnTo>
                                    <a:pt x="816" y="342"/>
                                  </a:lnTo>
                                  <a:lnTo>
                                    <a:pt x="798" y="330"/>
                                  </a:lnTo>
                                  <a:lnTo>
                                    <a:pt x="786" y="312"/>
                                  </a:lnTo>
                                  <a:lnTo>
                                    <a:pt x="768" y="312"/>
                                  </a:lnTo>
                                  <a:lnTo>
                                    <a:pt x="762" y="306"/>
                                  </a:lnTo>
                                  <a:lnTo>
                                    <a:pt x="762" y="288"/>
                                  </a:lnTo>
                                  <a:lnTo>
                                    <a:pt x="774" y="264"/>
                                  </a:lnTo>
                                  <a:lnTo>
                                    <a:pt x="774" y="258"/>
                                  </a:lnTo>
                                  <a:lnTo>
                                    <a:pt x="780" y="252"/>
                                  </a:lnTo>
                                  <a:lnTo>
                                    <a:pt x="786" y="252"/>
                                  </a:lnTo>
                                  <a:lnTo>
                                    <a:pt x="792" y="246"/>
                                  </a:lnTo>
                                  <a:lnTo>
                                    <a:pt x="798" y="234"/>
                                  </a:lnTo>
                                  <a:lnTo>
                                    <a:pt x="798" y="216"/>
                                  </a:lnTo>
                                  <a:lnTo>
                                    <a:pt x="792" y="210"/>
                                  </a:lnTo>
                                  <a:lnTo>
                                    <a:pt x="780" y="204"/>
                                  </a:lnTo>
                                  <a:lnTo>
                                    <a:pt x="756" y="204"/>
                                  </a:lnTo>
                                  <a:lnTo>
                                    <a:pt x="750" y="198"/>
                                  </a:lnTo>
                                  <a:lnTo>
                                    <a:pt x="744" y="186"/>
                                  </a:lnTo>
                                  <a:lnTo>
                                    <a:pt x="744" y="180"/>
                                  </a:lnTo>
                                  <a:lnTo>
                                    <a:pt x="732" y="180"/>
                                  </a:lnTo>
                                  <a:lnTo>
                                    <a:pt x="726" y="186"/>
                                  </a:lnTo>
                                  <a:lnTo>
                                    <a:pt x="714" y="192"/>
                                  </a:lnTo>
                                  <a:lnTo>
                                    <a:pt x="702" y="192"/>
                                  </a:lnTo>
                                  <a:lnTo>
                                    <a:pt x="696" y="186"/>
                                  </a:lnTo>
                                  <a:lnTo>
                                    <a:pt x="690" y="186"/>
                                  </a:lnTo>
                                  <a:lnTo>
                                    <a:pt x="684" y="180"/>
                                  </a:lnTo>
                                  <a:lnTo>
                                    <a:pt x="660" y="180"/>
                                  </a:lnTo>
                                  <a:lnTo>
                                    <a:pt x="648" y="192"/>
                                  </a:lnTo>
                                  <a:lnTo>
                                    <a:pt x="648" y="204"/>
                                  </a:lnTo>
                                  <a:lnTo>
                                    <a:pt x="612" y="204"/>
                                  </a:lnTo>
                                  <a:lnTo>
                                    <a:pt x="588" y="198"/>
                                  </a:lnTo>
                                  <a:lnTo>
                                    <a:pt x="576" y="192"/>
                                  </a:lnTo>
                                  <a:lnTo>
                                    <a:pt x="576" y="168"/>
                                  </a:lnTo>
                                  <a:lnTo>
                                    <a:pt x="582" y="162"/>
                                  </a:lnTo>
                                  <a:lnTo>
                                    <a:pt x="582" y="156"/>
                                  </a:lnTo>
                                  <a:lnTo>
                                    <a:pt x="576" y="150"/>
                                  </a:lnTo>
                                  <a:lnTo>
                                    <a:pt x="564" y="144"/>
                                  </a:lnTo>
                                  <a:lnTo>
                                    <a:pt x="552" y="144"/>
                                  </a:lnTo>
                                  <a:lnTo>
                                    <a:pt x="552" y="138"/>
                                  </a:lnTo>
                                  <a:lnTo>
                                    <a:pt x="546" y="132"/>
                                  </a:lnTo>
                                  <a:lnTo>
                                    <a:pt x="546" y="108"/>
                                  </a:lnTo>
                                  <a:lnTo>
                                    <a:pt x="540" y="102"/>
                                  </a:lnTo>
                                  <a:lnTo>
                                    <a:pt x="528" y="102"/>
                                  </a:lnTo>
                                  <a:lnTo>
                                    <a:pt x="516" y="84"/>
                                  </a:lnTo>
                                  <a:lnTo>
                                    <a:pt x="498" y="84"/>
                                  </a:lnTo>
                                  <a:lnTo>
                                    <a:pt x="486" y="48"/>
                                  </a:lnTo>
                                  <a:lnTo>
                                    <a:pt x="480" y="42"/>
                                  </a:lnTo>
                                  <a:lnTo>
                                    <a:pt x="468" y="36"/>
                                  </a:lnTo>
                                  <a:lnTo>
                                    <a:pt x="450" y="18"/>
                                  </a:lnTo>
                                  <a:lnTo>
                                    <a:pt x="438" y="12"/>
                                  </a:lnTo>
                                  <a:lnTo>
                                    <a:pt x="426" y="0"/>
                                  </a:lnTo>
                                  <a:lnTo>
                                    <a:pt x="396" y="0"/>
                                  </a:lnTo>
                                  <a:lnTo>
                                    <a:pt x="414" y="0"/>
                                  </a:lnTo>
                                  <a:lnTo>
                                    <a:pt x="414" y="24"/>
                                  </a:lnTo>
                                  <a:lnTo>
                                    <a:pt x="408" y="24"/>
                                  </a:lnTo>
                                  <a:lnTo>
                                    <a:pt x="408" y="30"/>
                                  </a:lnTo>
                                  <a:lnTo>
                                    <a:pt x="402" y="30"/>
                                  </a:lnTo>
                                  <a:lnTo>
                                    <a:pt x="426" y="48"/>
                                  </a:lnTo>
                                  <a:lnTo>
                                    <a:pt x="426" y="78"/>
                                  </a:lnTo>
                                  <a:lnTo>
                                    <a:pt x="414" y="84"/>
                                  </a:lnTo>
                                  <a:lnTo>
                                    <a:pt x="402" y="126"/>
                                  </a:lnTo>
                                  <a:lnTo>
                                    <a:pt x="396" y="138"/>
                                  </a:lnTo>
                                  <a:lnTo>
                                    <a:pt x="384" y="150"/>
                                  </a:lnTo>
                                  <a:lnTo>
                                    <a:pt x="378" y="162"/>
                                  </a:lnTo>
                                  <a:lnTo>
                                    <a:pt x="366" y="174"/>
                                  </a:lnTo>
                                  <a:lnTo>
                                    <a:pt x="354" y="192"/>
                                  </a:lnTo>
                                  <a:lnTo>
                                    <a:pt x="336" y="204"/>
                                  </a:lnTo>
                                  <a:lnTo>
                                    <a:pt x="276" y="234"/>
                                  </a:lnTo>
                                  <a:lnTo>
                                    <a:pt x="258" y="240"/>
                                  </a:lnTo>
                                  <a:lnTo>
                                    <a:pt x="240" y="252"/>
                                  </a:lnTo>
                                  <a:lnTo>
                                    <a:pt x="222" y="270"/>
                                  </a:lnTo>
                                  <a:lnTo>
                                    <a:pt x="222" y="276"/>
                                  </a:lnTo>
                                  <a:lnTo>
                                    <a:pt x="210" y="282"/>
                                  </a:lnTo>
                                  <a:lnTo>
                                    <a:pt x="210" y="300"/>
                                  </a:lnTo>
                                  <a:lnTo>
                                    <a:pt x="198" y="312"/>
                                  </a:lnTo>
                                  <a:lnTo>
                                    <a:pt x="198" y="336"/>
                                  </a:lnTo>
                                  <a:lnTo>
                                    <a:pt x="192" y="348"/>
                                  </a:lnTo>
                                  <a:lnTo>
                                    <a:pt x="192" y="378"/>
                                  </a:lnTo>
                                  <a:lnTo>
                                    <a:pt x="174" y="378"/>
                                  </a:lnTo>
                                  <a:lnTo>
                                    <a:pt x="168" y="384"/>
                                  </a:lnTo>
                                  <a:lnTo>
                                    <a:pt x="168" y="390"/>
                                  </a:lnTo>
                                  <a:lnTo>
                                    <a:pt x="162" y="396"/>
                                  </a:lnTo>
                                  <a:lnTo>
                                    <a:pt x="162" y="402"/>
                                  </a:lnTo>
                                  <a:lnTo>
                                    <a:pt x="144" y="402"/>
                                  </a:lnTo>
                                  <a:lnTo>
                                    <a:pt x="138" y="390"/>
                                  </a:lnTo>
                                  <a:lnTo>
                                    <a:pt x="138" y="372"/>
                                  </a:lnTo>
                                  <a:lnTo>
                                    <a:pt x="132" y="366"/>
                                  </a:lnTo>
                                  <a:lnTo>
                                    <a:pt x="132" y="360"/>
                                  </a:lnTo>
                                  <a:lnTo>
                                    <a:pt x="102" y="360"/>
                                  </a:lnTo>
                                  <a:lnTo>
                                    <a:pt x="90" y="348"/>
                                  </a:lnTo>
                                  <a:lnTo>
                                    <a:pt x="78" y="360"/>
                                  </a:lnTo>
                                  <a:lnTo>
                                    <a:pt x="66" y="366"/>
                                  </a:lnTo>
                                  <a:lnTo>
                                    <a:pt x="60" y="366"/>
                                  </a:lnTo>
                                  <a:lnTo>
                                    <a:pt x="54" y="360"/>
                                  </a:lnTo>
                                  <a:lnTo>
                                    <a:pt x="66" y="348"/>
                                  </a:lnTo>
                                  <a:lnTo>
                                    <a:pt x="54" y="336"/>
                                  </a:lnTo>
                                  <a:lnTo>
                                    <a:pt x="60" y="330"/>
                                  </a:lnTo>
                                  <a:lnTo>
                                    <a:pt x="66" y="318"/>
                                  </a:lnTo>
                                  <a:lnTo>
                                    <a:pt x="78" y="312"/>
                                  </a:lnTo>
                                  <a:lnTo>
                                    <a:pt x="84" y="300"/>
                                  </a:lnTo>
                                  <a:lnTo>
                                    <a:pt x="90" y="294"/>
                                  </a:lnTo>
                                  <a:lnTo>
                                    <a:pt x="90" y="288"/>
                                  </a:lnTo>
                                  <a:lnTo>
                                    <a:pt x="84" y="288"/>
                                  </a:lnTo>
                                  <a:lnTo>
                                    <a:pt x="72" y="282"/>
                                  </a:lnTo>
                                  <a:lnTo>
                                    <a:pt x="66" y="282"/>
                                  </a:lnTo>
                                  <a:lnTo>
                                    <a:pt x="6" y="342"/>
                                  </a:lnTo>
                                  <a:lnTo>
                                    <a:pt x="0" y="354"/>
                                  </a:lnTo>
                                  <a:lnTo>
                                    <a:pt x="0" y="390"/>
                                  </a:lnTo>
                                  <a:lnTo>
                                    <a:pt x="6" y="396"/>
                                  </a:lnTo>
                                  <a:lnTo>
                                    <a:pt x="18" y="396"/>
                                  </a:lnTo>
                                  <a:lnTo>
                                    <a:pt x="12" y="420"/>
                                  </a:lnTo>
                                  <a:lnTo>
                                    <a:pt x="36" y="444"/>
                                  </a:lnTo>
                                  <a:lnTo>
                                    <a:pt x="36" y="462"/>
                                  </a:lnTo>
                                  <a:lnTo>
                                    <a:pt x="12" y="486"/>
                                  </a:lnTo>
                                  <a:lnTo>
                                    <a:pt x="12" y="492"/>
                                  </a:lnTo>
                                  <a:lnTo>
                                    <a:pt x="18" y="504"/>
                                  </a:lnTo>
                                  <a:lnTo>
                                    <a:pt x="24" y="510"/>
                                  </a:lnTo>
                                  <a:lnTo>
                                    <a:pt x="36" y="516"/>
                                  </a:lnTo>
                                  <a:lnTo>
                                    <a:pt x="54" y="522"/>
                                  </a:lnTo>
                                  <a:lnTo>
                                    <a:pt x="66" y="522"/>
                                  </a:lnTo>
                                  <a:lnTo>
                                    <a:pt x="108" y="564"/>
                                  </a:lnTo>
                                  <a:lnTo>
                                    <a:pt x="114" y="576"/>
                                  </a:lnTo>
                                  <a:lnTo>
                                    <a:pt x="132" y="594"/>
                                  </a:lnTo>
                                  <a:lnTo>
                                    <a:pt x="138" y="612"/>
                                  </a:lnTo>
                                  <a:lnTo>
                                    <a:pt x="144" y="624"/>
                                  </a:lnTo>
                                  <a:lnTo>
                                    <a:pt x="144" y="642"/>
                                  </a:lnTo>
                                  <a:lnTo>
                                    <a:pt x="150" y="648"/>
                                  </a:lnTo>
                                  <a:lnTo>
                                    <a:pt x="156" y="660"/>
                                  </a:lnTo>
                                  <a:lnTo>
                                    <a:pt x="168" y="666"/>
                                  </a:lnTo>
                                  <a:lnTo>
                                    <a:pt x="174" y="678"/>
                                  </a:lnTo>
                                  <a:lnTo>
                                    <a:pt x="192" y="696"/>
                                  </a:lnTo>
                                  <a:lnTo>
                                    <a:pt x="204" y="720"/>
                                  </a:lnTo>
                                  <a:lnTo>
                                    <a:pt x="216" y="732"/>
                                  </a:lnTo>
                                  <a:lnTo>
                                    <a:pt x="222" y="744"/>
                                  </a:lnTo>
                                  <a:lnTo>
                                    <a:pt x="234" y="762"/>
                                  </a:lnTo>
                                  <a:lnTo>
                                    <a:pt x="240" y="768"/>
                                  </a:lnTo>
                                  <a:lnTo>
                                    <a:pt x="246" y="780"/>
                                  </a:lnTo>
                                  <a:lnTo>
                                    <a:pt x="252" y="822"/>
                                  </a:lnTo>
                                  <a:lnTo>
                                    <a:pt x="252" y="828"/>
                                  </a:lnTo>
                                  <a:lnTo>
                                    <a:pt x="258" y="834"/>
                                  </a:lnTo>
                                  <a:lnTo>
                                    <a:pt x="264" y="846"/>
                                  </a:lnTo>
                                  <a:lnTo>
                                    <a:pt x="270" y="864"/>
                                  </a:lnTo>
                                  <a:lnTo>
                                    <a:pt x="282" y="876"/>
                                  </a:lnTo>
                                  <a:lnTo>
                                    <a:pt x="288" y="894"/>
                                  </a:lnTo>
                                  <a:lnTo>
                                    <a:pt x="294" y="906"/>
                                  </a:lnTo>
                                  <a:lnTo>
                                    <a:pt x="294" y="918"/>
                                  </a:lnTo>
                                  <a:lnTo>
                                    <a:pt x="300" y="924"/>
                                  </a:lnTo>
                                  <a:lnTo>
                                    <a:pt x="312" y="924"/>
                                  </a:lnTo>
                                  <a:lnTo>
                                    <a:pt x="324" y="936"/>
                                  </a:lnTo>
                                  <a:lnTo>
                                    <a:pt x="324" y="948"/>
                                  </a:lnTo>
                                  <a:lnTo>
                                    <a:pt x="330" y="954"/>
                                  </a:lnTo>
                                  <a:lnTo>
                                    <a:pt x="330" y="966"/>
                                  </a:lnTo>
                                  <a:lnTo>
                                    <a:pt x="336" y="984"/>
                                  </a:lnTo>
                                  <a:lnTo>
                                    <a:pt x="360" y="1014"/>
                                  </a:lnTo>
                                  <a:lnTo>
                                    <a:pt x="378" y="1050"/>
                                  </a:lnTo>
                                  <a:lnTo>
                                    <a:pt x="396" y="1074"/>
                                  </a:lnTo>
                                  <a:lnTo>
                                    <a:pt x="402" y="1086"/>
                                  </a:lnTo>
                                  <a:lnTo>
                                    <a:pt x="408" y="1104"/>
                                  </a:lnTo>
                                  <a:lnTo>
                                    <a:pt x="408" y="1116"/>
                                  </a:lnTo>
                                  <a:lnTo>
                                    <a:pt x="402" y="1128"/>
                                  </a:lnTo>
                                  <a:lnTo>
                                    <a:pt x="402" y="1146"/>
                                  </a:lnTo>
                                  <a:lnTo>
                                    <a:pt x="414" y="1158"/>
                                  </a:lnTo>
                                  <a:lnTo>
                                    <a:pt x="420" y="1170"/>
                                  </a:lnTo>
                                  <a:lnTo>
                                    <a:pt x="444" y="1194"/>
                                  </a:lnTo>
                                  <a:lnTo>
                                    <a:pt x="456" y="1200"/>
                                  </a:lnTo>
                                  <a:lnTo>
                                    <a:pt x="468" y="1212"/>
                                  </a:lnTo>
                                  <a:lnTo>
                                    <a:pt x="474" y="1224"/>
                                  </a:lnTo>
                                  <a:lnTo>
                                    <a:pt x="498" y="1248"/>
                                  </a:lnTo>
                                  <a:lnTo>
                                    <a:pt x="516" y="1260"/>
                                  </a:lnTo>
                                  <a:lnTo>
                                    <a:pt x="546" y="1278"/>
                                  </a:lnTo>
                                  <a:lnTo>
                                    <a:pt x="576" y="1290"/>
                                  </a:lnTo>
                                  <a:lnTo>
                                    <a:pt x="600" y="1302"/>
                                  </a:lnTo>
                                  <a:lnTo>
                                    <a:pt x="642" y="1320"/>
                                  </a:lnTo>
                                  <a:lnTo>
                                    <a:pt x="696" y="1350"/>
                                  </a:lnTo>
                                  <a:lnTo>
                                    <a:pt x="708" y="1362"/>
                                  </a:lnTo>
                                  <a:lnTo>
                                    <a:pt x="726" y="1374"/>
                                  </a:lnTo>
                                  <a:lnTo>
                                    <a:pt x="738" y="1380"/>
                                  </a:lnTo>
                                  <a:lnTo>
                                    <a:pt x="750" y="1392"/>
                                  </a:lnTo>
                                  <a:lnTo>
                                    <a:pt x="774" y="1404"/>
                                  </a:lnTo>
                                  <a:lnTo>
                                    <a:pt x="780" y="1428"/>
                                  </a:lnTo>
                                  <a:lnTo>
                                    <a:pt x="792" y="1434"/>
                                  </a:lnTo>
                                  <a:lnTo>
                                    <a:pt x="798" y="1446"/>
                                  </a:lnTo>
                                  <a:lnTo>
                                    <a:pt x="810" y="1452"/>
                                  </a:lnTo>
                                  <a:lnTo>
                                    <a:pt x="816" y="1458"/>
                                  </a:lnTo>
                                  <a:lnTo>
                                    <a:pt x="840" y="1470"/>
                                  </a:lnTo>
                                  <a:lnTo>
                                    <a:pt x="846" y="1482"/>
                                  </a:lnTo>
                                  <a:lnTo>
                                    <a:pt x="858" y="1488"/>
                                  </a:lnTo>
                                  <a:lnTo>
                                    <a:pt x="894" y="1464"/>
                                  </a:lnTo>
                                  <a:lnTo>
                                    <a:pt x="900" y="1458"/>
                                  </a:lnTo>
                                  <a:lnTo>
                                    <a:pt x="900" y="1440"/>
                                  </a:lnTo>
                                  <a:lnTo>
                                    <a:pt x="894" y="1428"/>
                                  </a:lnTo>
                                  <a:lnTo>
                                    <a:pt x="912" y="1416"/>
                                  </a:lnTo>
                                  <a:lnTo>
                                    <a:pt x="900" y="1392"/>
                                  </a:lnTo>
                                  <a:lnTo>
                                    <a:pt x="918" y="1374"/>
                                  </a:lnTo>
                                  <a:lnTo>
                                    <a:pt x="930" y="1368"/>
                                  </a:lnTo>
                                  <a:lnTo>
                                    <a:pt x="942" y="1344"/>
                                  </a:lnTo>
                                  <a:lnTo>
                                    <a:pt x="942" y="1332"/>
                                  </a:lnTo>
                                  <a:lnTo>
                                    <a:pt x="930" y="1320"/>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55" name="Paraguay" descr="© INSCALE GmbH, 15.06.2010"/>
                            <a:cNvSpPr>
                              <a:spLocks/>
                            </a:cNvSpPr>
                          </a:nvSpPr>
                          <a:spPr bwMode="gray">
                            <a:xfrm>
                              <a:off x="1476" y="2005"/>
                              <a:ext cx="153" cy="173"/>
                            </a:xfrm>
                            <a:custGeom>
                              <a:avLst/>
                              <a:gdLst>
                                <a:gd name="T0" fmla="*/ 2147483647 w 600"/>
                                <a:gd name="T1" fmla="*/ 2147483647 h 678"/>
                                <a:gd name="T2" fmla="*/ 2147483647 w 600"/>
                                <a:gd name="T3" fmla="*/ 2147483647 h 678"/>
                                <a:gd name="T4" fmla="*/ 2147483647 w 600"/>
                                <a:gd name="T5" fmla="*/ 2147483647 h 678"/>
                                <a:gd name="T6" fmla="*/ 2147483647 w 600"/>
                                <a:gd name="T7" fmla="*/ 2147483647 h 678"/>
                                <a:gd name="T8" fmla="*/ 2147483647 w 600"/>
                                <a:gd name="T9" fmla="*/ 2147483647 h 678"/>
                                <a:gd name="T10" fmla="*/ 2147483647 w 600"/>
                                <a:gd name="T11" fmla="*/ 2147483647 h 678"/>
                                <a:gd name="T12" fmla="*/ 2147483647 w 600"/>
                                <a:gd name="T13" fmla="*/ 2147483647 h 678"/>
                                <a:gd name="T14" fmla="*/ 2147483647 w 600"/>
                                <a:gd name="T15" fmla="*/ 2147483647 h 678"/>
                                <a:gd name="T16" fmla="*/ 2147483647 w 600"/>
                                <a:gd name="T17" fmla="*/ 2147483647 h 678"/>
                                <a:gd name="T18" fmla="*/ 2147483647 w 600"/>
                                <a:gd name="T19" fmla="*/ 2147483647 h 678"/>
                                <a:gd name="T20" fmla="*/ 2147483647 w 600"/>
                                <a:gd name="T21" fmla="*/ 2147483647 h 678"/>
                                <a:gd name="T22" fmla="*/ 2147483647 w 600"/>
                                <a:gd name="T23" fmla="*/ 2147483647 h 678"/>
                                <a:gd name="T24" fmla="*/ 2147483647 w 600"/>
                                <a:gd name="T25" fmla="*/ 2147483647 h 678"/>
                                <a:gd name="T26" fmla="*/ 2147483647 w 600"/>
                                <a:gd name="T27" fmla="*/ 2147483647 h 678"/>
                                <a:gd name="T28" fmla="*/ 2147483647 w 600"/>
                                <a:gd name="T29" fmla="*/ 2147483647 h 678"/>
                                <a:gd name="T30" fmla="*/ 2147483647 w 600"/>
                                <a:gd name="T31" fmla="*/ 2147483647 h 678"/>
                                <a:gd name="T32" fmla="*/ 2147483647 w 600"/>
                                <a:gd name="T33" fmla="*/ 2147483647 h 678"/>
                                <a:gd name="T34" fmla="*/ 2147483647 w 600"/>
                                <a:gd name="T35" fmla="*/ 2147483647 h 678"/>
                                <a:gd name="T36" fmla="*/ 2147483647 w 600"/>
                                <a:gd name="T37" fmla="*/ 2147483647 h 678"/>
                                <a:gd name="T38" fmla="*/ 2147483647 w 600"/>
                                <a:gd name="T39" fmla="*/ 2147483647 h 678"/>
                                <a:gd name="T40" fmla="*/ 2147483647 w 600"/>
                                <a:gd name="T41" fmla="*/ 2147483647 h 678"/>
                                <a:gd name="T42" fmla="*/ 2147483647 w 600"/>
                                <a:gd name="T43" fmla="*/ 2147483647 h 678"/>
                                <a:gd name="T44" fmla="*/ 2147483647 w 600"/>
                                <a:gd name="T45" fmla="*/ 2147483647 h 678"/>
                                <a:gd name="T46" fmla="*/ 2147483647 w 600"/>
                                <a:gd name="T47" fmla="*/ 2147483647 h 678"/>
                                <a:gd name="T48" fmla="*/ 2147483647 w 600"/>
                                <a:gd name="T49" fmla="*/ 2147483647 h 678"/>
                                <a:gd name="T50" fmla="*/ 2147483647 w 600"/>
                                <a:gd name="T51" fmla="*/ 2147483647 h 678"/>
                                <a:gd name="T52" fmla="*/ 2147483647 w 600"/>
                                <a:gd name="T53" fmla="*/ 0 h 678"/>
                                <a:gd name="T54" fmla="*/ 2147483647 w 600"/>
                                <a:gd name="T55" fmla="*/ 2147483647 h 678"/>
                                <a:gd name="T56" fmla="*/ 2147483647 w 600"/>
                                <a:gd name="T57" fmla="*/ 2147483647 h 678"/>
                                <a:gd name="T58" fmla="*/ 0 w 600"/>
                                <a:gd name="T59" fmla="*/ 2147483647 h 678"/>
                                <a:gd name="T60" fmla="*/ 2147483647 w 600"/>
                                <a:gd name="T61" fmla="*/ 2147483647 h 678"/>
                                <a:gd name="T62" fmla="*/ 2147483647 w 600"/>
                                <a:gd name="T63" fmla="*/ 2147483647 h 678"/>
                                <a:gd name="T64" fmla="*/ 2147483647 w 600"/>
                                <a:gd name="T65" fmla="*/ 2147483647 h 678"/>
                                <a:gd name="T66" fmla="*/ 2147483647 w 600"/>
                                <a:gd name="T67" fmla="*/ 2147483647 h 678"/>
                                <a:gd name="T68" fmla="*/ 2147483647 w 600"/>
                                <a:gd name="T69" fmla="*/ 2147483647 h 678"/>
                                <a:gd name="T70" fmla="*/ 2147483647 w 600"/>
                                <a:gd name="T71" fmla="*/ 2147483647 h 678"/>
                                <a:gd name="T72" fmla="*/ 2147483647 w 600"/>
                                <a:gd name="T73" fmla="*/ 2147483647 h 678"/>
                                <a:gd name="T74" fmla="*/ 2147483647 w 600"/>
                                <a:gd name="T75" fmla="*/ 2147483647 h 678"/>
                                <a:gd name="T76" fmla="*/ 2147483647 w 600"/>
                                <a:gd name="T77" fmla="*/ 2147483647 h 678"/>
                                <a:gd name="T78" fmla="*/ 2147483647 w 600"/>
                                <a:gd name="T79" fmla="*/ 2147483647 h 678"/>
                                <a:gd name="T80" fmla="*/ 2147483647 w 600"/>
                                <a:gd name="T81" fmla="*/ 2147483647 h 678"/>
                                <a:gd name="T82" fmla="*/ 2147483647 w 600"/>
                                <a:gd name="T83" fmla="*/ 2147483647 h 678"/>
                                <a:gd name="T84" fmla="*/ 2147483647 w 600"/>
                                <a:gd name="T85" fmla="*/ 2147483647 h 678"/>
                                <a:gd name="T86" fmla="*/ 2147483647 w 600"/>
                                <a:gd name="T87" fmla="*/ 2147483647 h 678"/>
                                <a:gd name="T88" fmla="*/ 2147483647 w 600"/>
                                <a:gd name="T89" fmla="*/ 2147483647 h 678"/>
                                <a:gd name="T90" fmla="*/ 2147483647 w 600"/>
                                <a:gd name="T91" fmla="*/ 2147483647 h 678"/>
                                <a:gd name="T92" fmla="*/ 2147483647 w 600"/>
                                <a:gd name="T93" fmla="*/ 2147483647 h 678"/>
                                <a:gd name="T94" fmla="*/ 2147483647 w 600"/>
                                <a:gd name="T95" fmla="*/ 2147483647 h 678"/>
                                <a:gd name="T96" fmla="*/ 2147483647 w 600"/>
                                <a:gd name="T97" fmla="*/ 2147483647 h 678"/>
                                <a:gd name="T98" fmla="*/ 2147483647 w 600"/>
                                <a:gd name="T99" fmla="*/ 2147483647 h 678"/>
                                <a:gd name="T100" fmla="*/ 2147483647 w 600"/>
                                <a:gd name="T101" fmla="*/ 2147483647 h 678"/>
                                <a:gd name="T102" fmla="*/ 2147483647 w 600"/>
                                <a:gd name="T103" fmla="*/ 2147483647 h 678"/>
                                <a:gd name="T104" fmla="*/ 2147483647 w 600"/>
                                <a:gd name="T105" fmla="*/ 2147483647 h 678"/>
                                <a:gd name="T106" fmla="*/ 2147483647 w 600"/>
                                <a:gd name="T107" fmla="*/ 2147483647 h 678"/>
                                <a:gd name="T108" fmla="*/ 2147483647 w 600"/>
                                <a:gd name="T109" fmla="*/ 2147483647 h 678"/>
                                <a:gd name="T110" fmla="*/ 2147483647 w 600"/>
                                <a:gd name="T111" fmla="*/ 2147483647 h 678"/>
                                <a:gd name="T112" fmla="*/ 2147483647 w 600"/>
                                <a:gd name="T113" fmla="*/ 2147483647 h 678"/>
                                <a:gd name="T114" fmla="*/ 2147483647 w 600"/>
                                <a:gd name="T115" fmla="*/ 2147483647 h 678"/>
                                <a:gd name="T116" fmla="*/ 2147483647 w 600"/>
                                <a:gd name="T117" fmla="*/ 2147483647 h 678"/>
                                <a:gd name="T118" fmla="*/ 2147483647 w 600"/>
                                <a:gd name="T119" fmla="*/ 2147483647 h 678"/>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w 600"/>
                                <a:gd name="T181" fmla="*/ 0 h 678"/>
                                <a:gd name="T182" fmla="*/ 600 w 600"/>
                                <a:gd name="T183" fmla="*/ 678 h 678"/>
                              </a:gdLst>
                              <a:ahLst/>
                              <a:cxnLst>
                                <a:cxn ang="T120">
                                  <a:pos x="T0" y="T1"/>
                                </a:cxn>
                                <a:cxn ang="T121">
                                  <a:pos x="T2" y="T3"/>
                                </a:cxn>
                                <a:cxn ang="T122">
                                  <a:pos x="T4" y="T5"/>
                                </a:cxn>
                                <a:cxn ang="T123">
                                  <a:pos x="T6" y="T7"/>
                                </a:cxn>
                                <a:cxn ang="T124">
                                  <a:pos x="T8" y="T9"/>
                                </a:cxn>
                                <a:cxn ang="T125">
                                  <a:pos x="T10" y="T11"/>
                                </a:cxn>
                                <a:cxn ang="T126">
                                  <a:pos x="T12" y="T13"/>
                                </a:cxn>
                                <a:cxn ang="T127">
                                  <a:pos x="T14" y="T15"/>
                                </a:cxn>
                                <a:cxn ang="T128">
                                  <a:pos x="T16" y="T17"/>
                                </a:cxn>
                                <a:cxn ang="T129">
                                  <a:pos x="T18" y="T19"/>
                                </a:cxn>
                                <a:cxn ang="T130">
                                  <a:pos x="T20" y="T21"/>
                                </a:cxn>
                                <a:cxn ang="T131">
                                  <a:pos x="T22" y="T23"/>
                                </a:cxn>
                                <a:cxn ang="T132">
                                  <a:pos x="T24" y="T25"/>
                                </a:cxn>
                                <a:cxn ang="T133">
                                  <a:pos x="T26" y="T27"/>
                                </a:cxn>
                                <a:cxn ang="T134">
                                  <a:pos x="T28" y="T29"/>
                                </a:cxn>
                                <a:cxn ang="T135">
                                  <a:pos x="T30" y="T31"/>
                                </a:cxn>
                                <a:cxn ang="T136">
                                  <a:pos x="T32" y="T33"/>
                                </a:cxn>
                                <a:cxn ang="T137">
                                  <a:pos x="T34" y="T35"/>
                                </a:cxn>
                                <a:cxn ang="T138">
                                  <a:pos x="T36" y="T37"/>
                                </a:cxn>
                                <a:cxn ang="T139">
                                  <a:pos x="T38" y="T39"/>
                                </a:cxn>
                                <a:cxn ang="T140">
                                  <a:pos x="T40" y="T41"/>
                                </a:cxn>
                                <a:cxn ang="T141">
                                  <a:pos x="T42" y="T43"/>
                                </a:cxn>
                                <a:cxn ang="T142">
                                  <a:pos x="T44" y="T45"/>
                                </a:cxn>
                                <a:cxn ang="T143">
                                  <a:pos x="T46" y="T47"/>
                                </a:cxn>
                                <a:cxn ang="T144">
                                  <a:pos x="T48" y="T49"/>
                                </a:cxn>
                                <a:cxn ang="T145">
                                  <a:pos x="T50" y="T51"/>
                                </a:cxn>
                                <a:cxn ang="T146">
                                  <a:pos x="T52" y="T53"/>
                                </a:cxn>
                                <a:cxn ang="T147">
                                  <a:pos x="T54" y="T55"/>
                                </a:cxn>
                                <a:cxn ang="T148">
                                  <a:pos x="T56" y="T57"/>
                                </a:cxn>
                                <a:cxn ang="T149">
                                  <a:pos x="T58" y="T59"/>
                                </a:cxn>
                                <a:cxn ang="T150">
                                  <a:pos x="T60" y="T61"/>
                                </a:cxn>
                                <a:cxn ang="T151">
                                  <a:pos x="T62" y="T63"/>
                                </a:cxn>
                                <a:cxn ang="T152">
                                  <a:pos x="T64" y="T65"/>
                                </a:cxn>
                                <a:cxn ang="T153">
                                  <a:pos x="T66" y="T67"/>
                                </a:cxn>
                                <a:cxn ang="T154">
                                  <a:pos x="T68" y="T69"/>
                                </a:cxn>
                                <a:cxn ang="T155">
                                  <a:pos x="T70" y="T71"/>
                                </a:cxn>
                                <a:cxn ang="T156">
                                  <a:pos x="T72" y="T73"/>
                                </a:cxn>
                                <a:cxn ang="T157">
                                  <a:pos x="T74" y="T75"/>
                                </a:cxn>
                                <a:cxn ang="T158">
                                  <a:pos x="T76" y="T77"/>
                                </a:cxn>
                                <a:cxn ang="T159">
                                  <a:pos x="T78" y="T79"/>
                                </a:cxn>
                                <a:cxn ang="T160">
                                  <a:pos x="T80" y="T81"/>
                                </a:cxn>
                                <a:cxn ang="T161">
                                  <a:pos x="T82" y="T83"/>
                                </a:cxn>
                                <a:cxn ang="T162">
                                  <a:pos x="T84" y="T85"/>
                                </a:cxn>
                                <a:cxn ang="T163">
                                  <a:pos x="T86" y="T87"/>
                                </a:cxn>
                                <a:cxn ang="T164">
                                  <a:pos x="T88" y="T89"/>
                                </a:cxn>
                                <a:cxn ang="T165">
                                  <a:pos x="T90" y="T91"/>
                                </a:cxn>
                                <a:cxn ang="T166">
                                  <a:pos x="T92" y="T93"/>
                                </a:cxn>
                                <a:cxn ang="T167">
                                  <a:pos x="T94" y="T95"/>
                                </a:cxn>
                                <a:cxn ang="T168">
                                  <a:pos x="T96" y="T97"/>
                                </a:cxn>
                                <a:cxn ang="T169">
                                  <a:pos x="T98" y="T99"/>
                                </a:cxn>
                                <a:cxn ang="T170">
                                  <a:pos x="T100" y="T101"/>
                                </a:cxn>
                                <a:cxn ang="T171">
                                  <a:pos x="T102" y="T103"/>
                                </a:cxn>
                                <a:cxn ang="T172">
                                  <a:pos x="T104" y="T105"/>
                                </a:cxn>
                                <a:cxn ang="T173">
                                  <a:pos x="T106" y="T107"/>
                                </a:cxn>
                                <a:cxn ang="T174">
                                  <a:pos x="T108" y="T109"/>
                                </a:cxn>
                                <a:cxn ang="T175">
                                  <a:pos x="T110" y="T111"/>
                                </a:cxn>
                                <a:cxn ang="T176">
                                  <a:pos x="T112" y="T113"/>
                                </a:cxn>
                                <a:cxn ang="T177">
                                  <a:pos x="T114" y="T115"/>
                                </a:cxn>
                                <a:cxn ang="T178">
                                  <a:pos x="T116" y="T117"/>
                                </a:cxn>
                                <a:cxn ang="T179">
                                  <a:pos x="T118" y="T119"/>
                                </a:cxn>
                              </a:cxnLst>
                              <a:rect l="T180" t="T181" r="T182" b="T183"/>
                              <a:pathLst>
                                <a:path w="600" h="678">
                                  <a:moveTo>
                                    <a:pt x="480" y="660"/>
                                  </a:moveTo>
                                  <a:lnTo>
                                    <a:pt x="492" y="678"/>
                                  </a:lnTo>
                                  <a:lnTo>
                                    <a:pt x="492" y="660"/>
                                  </a:lnTo>
                                  <a:lnTo>
                                    <a:pt x="498" y="654"/>
                                  </a:lnTo>
                                  <a:lnTo>
                                    <a:pt x="510" y="654"/>
                                  </a:lnTo>
                                  <a:lnTo>
                                    <a:pt x="516" y="660"/>
                                  </a:lnTo>
                                  <a:lnTo>
                                    <a:pt x="516" y="666"/>
                                  </a:lnTo>
                                  <a:lnTo>
                                    <a:pt x="522" y="660"/>
                                  </a:lnTo>
                                  <a:lnTo>
                                    <a:pt x="534" y="636"/>
                                  </a:lnTo>
                                  <a:lnTo>
                                    <a:pt x="546" y="624"/>
                                  </a:lnTo>
                                  <a:lnTo>
                                    <a:pt x="552" y="624"/>
                                  </a:lnTo>
                                  <a:lnTo>
                                    <a:pt x="558" y="618"/>
                                  </a:lnTo>
                                  <a:lnTo>
                                    <a:pt x="570" y="612"/>
                                  </a:lnTo>
                                  <a:lnTo>
                                    <a:pt x="576" y="600"/>
                                  </a:lnTo>
                                  <a:lnTo>
                                    <a:pt x="588" y="594"/>
                                  </a:lnTo>
                                  <a:lnTo>
                                    <a:pt x="588" y="516"/>
                                  </a:lnTo>
                                  <a:lnTo>
                                    <a:pt x="582" y="498"/>
                                  </a:lnTo>
                                  <a:lnTo>
                                    <a:pt x="582" y="486"/>
                                  </a:lnTo>
                                  <a:lnTo>
                                    <a:pt x="588" y="474"/>
                                  </a:lnTo>
                                  <a:lnTo>
                                    <a:pt x="588" y="468"/>
                                  </a:lnTo>
                                  <a:lnTo>
                                    <a:pt x="594" y="462"/>
                                  </a:lnTo>
                                  <a:lnTo>
                                    <a:pt x="594" y="432"/>
                                  </a:lnTo>
                                  <a:lnTo>
                                    <a:pt x="600" y="414"/>
                                  </a:lnTo>
                                  <a:lnTo>
                                    <a:pt x="600" y="396"/>
                                  </a:lnTo>
                                  <a:lnTo>
                                    <a:pt x="594" y="384"/>
                                  </a:lnTo>
                                  <a:lnTo>
                                    <a:pt x="582" y="372"/>
                                  </a:lnTo>
                                  <a:lnTo>
                                    <a:pt x="570" y="366"/>
                                  </a:lnTo>
                                  <a:lnTo>
                                    <a:pt x="558" y="366"/>
                                  </a:lnTo>
                                  <a:lnTo>
                                    <a:pt x="540" y="384"/>
                                  </a:lnTo>
                                  <a:lnTo>
                                    <a:pt x="528" y="384"/>
                                  </a:lnTo>
                                  <a:lnTo>
                                    <a:pt x="516" y="378"/>
                                  </a:lnTo>
                                  <a:lnTo>
                                    <a:pt x="504" y="354"/>
                                  </a:lnTo>
                                  <a:lnTo>
                                    <a:pt x="504" y="336"/>
                                  </a:lnTo>
                                  <a:lnTo>
                                    <a:pt x="498" y="318"/>
                                  </a:lnTo>
                                  <a:lnTo>
                                    <a:pt x="498" y="294"/>
                                  </a:lnTo>
                                  <a:lnTo>
                                    <a:pt x="492" y="276"/>
                                  </a:lnTo>
                                  <a:lnTo>
                                    <a:pt x="492" y="252"/>
                                  </a:lnTo>
                                  <a:lnTo>
                                    <a:pt x="486" y="246"/>
                                  </a:lnTo>
                                  <a:lnTo>
                                    <a:pt x="474" y="240"/>
                                  </a:lnTo>
                                  <a:lnTo>
                                    <a:pt x="402" y="240"/>
                                  </a:lnTo>
                                  <a:lnTo>
                                    <a:pt x="360" y="234"/>
                                  </a:lnTo>
                                  <a:lnTo>
                                    <a:pt x="324" y="222"/>
                                  </a:lnTo>
                                  <a:lnTo>
                                    <a:pt x="318" y="216"/>
                                  </a:lnTo>
                                  <a:lnTo>
                                    <a:pt x="312" y="204"/>
                                  </a:lnTo>
                                  <a:lnTo>
                                    <a:pt x="312" y="162"/>
                                  </a:lnTo>
                                  <a:lnTo>
                                    <a:pt x="318" y="150"/>
                                  </a:lnTo>
                                  <a:lnTo>
                                    <a:pt x="318" y="132"/>
                                  </a:lnTo>
                                  <a:lnTo>
                                    <a:pt x="306" y="132"/>
                                  </a:lnTo>
                                  <a:lnTo>
                                    <a:pt x="306" y="96"/>
                                  </a:lnTo>
                                  <a:lnTo>
                                    <a:pt x="294" y="90"/>
                                  </a:lnTo>
                                  <a:lnTo>
                                    <a:pt x="288" y="84"/>
                                  </a:lnTo>
                                  <a:lnTo>
                                    <a:pt x="288" y="78"/>
                                  </a:lnTo>
                                  <a:lnTo>
                                    <a:pt x="270" y="42"/>
                                  </a:lnTo>
                                  <a:lnTo>
                                    <a:pt x="216" y="0"/>
                                  </a:lnTo>
                                  <a:lnTo>
                                    <a:pt x="138" y="12"/>
                                  </a:lnTo>
                                  <a:lnTo>
                                    <a:pt x="36" y="30"/>
                                  </a:lnTo>
                                  <a:lnTo>
                                    <a:pt x="30" y="60"/>
                                  </a:lnTo>
                                  <a:lnTo>
                                    <a:pt x="18" y="72"/>
                                  </a:lnTo>
                                  <a:lnTo>
                                    <a:pt x="6" y="78"/>
                                  </a:lnTo>
                                  <a:lnTo>
                                    <a:pt x="0" y="84"/>
                                  </a:lnTo>
                                  <a:lnTo>
                                    <a:pt x="0" y="96"/>
                                  </a:lnTo>
                                  <a:lnTo>
                                    <a:pt x="12" y="120"/>
                                  </a:lnTo>
                                  <a:lnTo>
                                    <a:pt x="12" y="126"/>
                                  </a:lnTo>
                                  <a:lnTo>
                                    <a:pt x="18" y="132"/>
                                  </a:lnTo>
                                  <a:lnTo>
                                    <a:pt x="18" y="156"/>
                                  </a:lnTo>
                                  <a:lnTo>
                                    <a:pt x="6" y="228"/>
                                  </a:lnTo>
                                  <a:lnTo>
                                    <a:pt x="6" y="246"/>
                                  </a:lnTo>
                                  <a:lnTo>
                                    <a:pt x="24" y="264"/>
                                  </a:lnTo>
                                  <a:lnTo>
                                    <a:pt x="24" y="270"/>
                                  </a:lnTo>
                                  <a:lnTo>
                                    <a:pt x="30" y="276"/>
                                  </a:lnTo>
                                  <a:lnTo>
                                    <a:pt x="36" y="288"/>
                                  </a:lnTo>
                                  <a:lnTo>
                                    <a:pt x="48" y="294"/>
                                  </a:lnTo>
                                  <a:lnTo>
                                    <a:pt x="54" y="306"/>
                                  </a:lnTo>
                                  <a:lnTo>
                                    <a:pt x="60" y="312"/>
                                  </a:lnTo>
                                  <a:lnTo>
                                    <a:pt x="84" y="324"/>
                                  </a:lnTo>
                                  <a:lnTo>
                                    <a:pt x="102" y="342"/>
                                  </a:lnTo>
                                  <a:lnTo>
                                    <a:pt x="114" y="348"/>
                                  </a:lnTo>
                                  <a:lnTo>
                                    <a:pt x="120" y="366"/>
                                  </a:lnTo>
                                  <a:lnTo>
                                    <a:pt x="126" y="366"/>
                                  </a:lnTo>
                                  <a:lnTo>
                                    <a:pt x="132" y="372"/>
                                  </a:lnTo>
                                  <a:lnTo>
                                    <a:pt x="168" y="390"/>
                                  </a:lnTo>
                                  <a:lnTo>
                                    <a:pt x="198" y="390"/>
                                  </a:lnTo>
                                  <a:lnTo>
                                    <a:pt x="210" y="396"/>
                                  </a:lnTo>
                                  <a:lnTo>
                                    <a:pt x="216" y="402"/>
                                  </a:lnTo>
                                  <a:lnTo>
                                    <a:pt x="228" y="408"/>
                                  </a:lnTo>
                                  <a:lnTo>
                                    <a:pt x="234" y="414"/>
                                  </a:lnTo>
                                  <a:lnTo>
                                    <a:pt x="240" y="414"/>
                                  </a:lnTo>
                                  <a:lnTo>
                                    <a:pt x="246" y="420"/>
                                  </a:lnTo>
                                  <a:lnTo>
                                    <a:pt x="258" y="426"/>
                                  </a:lnTo>
                                  <a:lnTo>
                                    <a:pt x="276" y="438"/>
                                  </a:lnTo>
                                  <a:lnTo>
                                    <a:pt x="312" y="456"/>
                                  </a:lnTo>
                                  <a:lnTo>
                                    <a:pt x="318" y="462"/>
                                  </a:lnTo>
                                  <a:lnTo>
                                    <a:pt x="330" y="462"/>
                                  </a:lnTo>
                                  <a:lnTo>
                                    <a:pt x="342" y="468"/>
                                  </a:lnTo>
                                  <a:lnTo>
                                    <a:pt x="360" y="474"/>
                                  </a:lnTo>
                                  <a:lnTo>
                                    <a:pt x="372" y="480"/>
                                  </a:lnTo>
                                  <a:lnTo>
                                    <a:pt x="378" y="486"/>
                                  </a:lnTo>
                                  <a:lnTo>
                                    <a:pt x="372" y="492"/>
                                  </a:lnTo>
                                  <a:lnTo>
                                    <a:pt x="372" y="504"/>
                                  </a:lnTo>
                                  <a:lnTo>
                                    <a:pt x="366" y="510"/>
                                  </a:lnTo>
                                  <a:lnTo>
                                    <a:pt x="360" y="522"/>
                                  </a:lnTo>
                                  <a:lnTo>
                                    <a:pt x="366" y="528"/>
                                  </a:lnTo>
                                  <a:lnTo>
                                    <a:pt x="372" y="540"/>
                                  </a:lnTo>
                                  <a:lnTo>
                                    <a:pt x="372" y="546"/>
                                  </a:lnTo>
                                  <a:lnTo>
                                    <a:pt x="366" y="552"/>
                                  </a:lnTo>
                                  <a:lnTo>
                                    <a:pt x="348" y="552"/>
                                  </a:lnTo>
                                  <a:lnTo>
                                    <a:pt x="348" y="588"/>
                                  </a:lnTo>
                                  <a:lnTo>
                                    <a:pt x="342" y="594"/>
                                  </a:lnTo>
                                  <a:lnTo>
                                    <a:pt x="336" y="606"/>
                                  </a:lnTo>
                                  <a:lnTo>
                                    <a:pt x="330" y="612"/>
                                  </a:lnTo>
                                  <a:lnTo>
                                    <a:pt x="324" y="624"/>
                                  </a:lnTo>
                                  <a:lnTo>
                                    <a:pt x="324" y="636"/>
                                  </a:lnTo>
                                  <a:lnTo>
                                    <a:pt x="330" y="642"/>
                                  </a:lnTo>
                                  <a:lnTo>
                                    <a:pt x="354" y="642"/>
                                  </a:lnTo>
                                  <a:lnTo>
                                    <a:pt x="366" y="636"/>
                                  </a:lnTo>
                                  <a:lnTo>
                                    <a:pt x="372" y="636"/>
                                  </a:lnTo>
                                  <a:lnTo>
                                    <a:pt x="384" y="642"/>
                                  </a:lnTo>
                                  <a:lnTo>
                                    <a:pt x="390" y="648"/>
                                  </a:lnTo>
                                  <a:lnTo>
                                    <a:pt x="402" y="654"/>
                                  </a:lnTo>
                                  <a:lnTo>
                                    <a:pt x="420" y="660"/>
                                  </a:lnTo>
                                  <a:lnTo>
                                    <a:pt x="480" y="660"/>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56" name="Papua New Guinea" descr="© INSCALE GmbH, 15.06.2010"/>
                            <a:cNvSpPr>
                              <a:spLocks noEditPoints="1"/>
                            </a:cNvSpPr>
                          </a:nvSpPr>
                          <a:spPr bwMode="gray">
                            <a:xfrm>
                              <a:off x="5143" y="1646"/>
                              <a:ext cx="278" cy="186"/>
                            </a:xfrm>
                            <a:custGeom>
                              <a:avLst/>
                              <a:gdLst>
                                <a:gd name="T0" fmla="*/ 2147483647 w 1086"/>
                                <a:gd name="T1" fmla="*/ 2147483647 h 726"/>
                                <a:gd name="T2" fmla="*/ 2147483647 w 1086"/>
                                <a:gd name="T3" fmla="*/ 2147483647 h 726"/>
                                <a:gd name="T4" fmla="*/ 2147483647 w 1086"/>
                                <a:gd name="T5" fmla="*/ 2147483647 h 726"/>
                                <a:gd name="T6" fmla="*/ 2147483647 w 1086"/>
                                <a:gd name="T7" fmla="*/ 2147483647 h 726"/>
                                <a:gd name="T8" fmla="*/ 2147483647 w 1086"/>
                                <a:gd name="T9" fmla="*/ 2147483647 h 726"/>
                                <a:gd name="T10" fmla="*/ 2147483647 w 1086"/>
                                <a:gd name="T11" fmla="*/ 2147483647 h 726"/>
                                <a:gd name="T12" fmla="*/ 2147483647 w 1086"/>
                                <a:gd name="T13" fmla="*/ 2147483647 h 726"/>
                                <a:gd name="T14" fmla="*/ 2147483647 w 1086"/>
                                <a:gd name="T15" fmla="*/ 2147483647 h 726"/>
                                <a:gd name="T16" fmla="*/ 2147483647 w 1086"/>
                                <a:gd name="T17" fmla="*/ 2147483647 h 726"/>
                                <a:gd name="T18" fmla="*/ 2147483647 w 1086"/>
                                <a:gd name="T19" fmla="*/ 2147483647 h 726"/>
                                <a:gd name="T20" fmla="*/ 2147483647 w 1086"/>
                                <a:gd name="T21" fmla="*/ 2147483647 h 726"/>
                                <a:gd name="T22" fmla="*/ 2147483647 w 1086"/>
                                <a:gd name="T23" fmla="*/ 2147483647 h 726"/>
                                <a:gd name="T24" fmla="*/ 2147483647 w 1086"/>
                                <a:gd name="T25" fmla="*/ 2147483647 h 726"/>
                                <a:gd name="T26" fmla="*/ 2147483647 w 1086"/>
                                <a:gd name="T27" fmla="*/ 2147483647 h 726"/>
                                <a:gd name="T28" fmla="*/ 2147483647 w 1086"/>
                                <a:gd name="T29" fmla="*/ 2147483647 h 726"/>
                                <a:gd name="T30" fmla="*/ 2147483647 w 1086"/>
                                <a:gd name="T31" fmla="*/ 2147483647 h 726"/>
                                <a:gd name="T32" fmla="*/ 2147483647 w 1086"/>
                                <a:gd name="T33" fmla="*/ 2147483647 h 726"/>
                                <a:gd name="T34" fmla="*/ 2147483647 w 1086"/>
                                <a:gd name="T35" fmla="*/ 2147483647 h 726"/>
                                <a:gd name="T36" fmla="*/ 2147483647 w 1086"/>
                                <a:gd name="T37" fmla="*/ 2147483647 h 726"/>
                                <a:gd name="T38" fmla="*/ 2147483647 w 1086"/>
                                <a:gd name="T39" fmla="*/ 2147483647 h 726"/>
                                <a:gd name="T40" fmla="*/ 2147483647 w 1086"/>
                                <a:gd name="T41" fmla="*/ 2147483647 h 726"/>
                                <a:gd name="T42" fmla="*/ 2147483647 w 1086"/>
                                <a:gd name="T43" fmla="*/ 2147483647 h 726"/>
                                <a:gd name="T44" fmla="*/ 2147483647 w 1086"/>
                                <a:gd name="T45" fmla="*/ 2147483647 h 726"/>
                                <a:gd name="T46" fmla="*/ 2147483647 w 1086"/>
                                <a:gd name="T47" fmla="*/ 2147483647 h 726"/>
                                <a:gd name="T48" fmla="*/ 2147483647 w 1086"/>
                                <a:gd name="T49" fmla="*/ 2147483647 h 726"/>
                                <a:gd name="T50" fmla="*/ 2147483647 w 1086"/>
                                <a:gd name="T51" fmla="*/ 2147483647 h 726"/>
                                <a:gd name="T52" fmla="*/ 2147483647 w 1086"/>
                                <a:gd name="T53" fmla="*/ 2147483647 h 726"/>
                                <a:gd name="T54" fmla="*/ 2147483647 w 1086"/>
                                <a:gd name="T55" fmla="*/ 2147483647 h 726"/>
                                <a:gd name="T56" fmla="*/ 2147483647 w 1086"/>
                                <a:gd name="T57" fmla="*/ 2147483647 h 726"/>
                                <a:gd name="T58" fmla="*/ 2147483647 w 1086"/>
                                <a:gd name="T59" fmla="*/ 2147483647 h 726"/>
                                <a:gd name="T60" fmla="*/ 2147483647 w 1086"/>
                                <a:gd name="T61" fmla="*/ 2147483647 h 726"/>
                                <a:gd name="T62" fmla="*/ 2147483647 w 1086"/>
                                <a:gd name="T63" fmla="*/ 2147483647 h 726"/>
                                <a:gd name="T64" fmla="*/ 2147483647 w 1086"/>
                                <a:gd name="T65" fmla="*/ 2147483647 h 726"/>
                                <a:gd name="T66" fmla="*/ 2147483647 w 1086"/>
                                <a:gd name="T67" fmla="*/ 2147483647 h 726"/>
                                <a:gd name="T68" fmla="*/ 2147483647 w 1086"/>
                                <a:gd name="T69" fmla="*/ 2147483647 h 726"/>
                                <a:gd name="T70" fmla="*/ 2147483647 w 1086"/>
                                <a:gd name="T71" fmla="*/ 2147483647 h 726"/>
                                <a:gd name="T72" fmla="*/ 2147483647 w 1086"/>
                                <a:gd name="T73" fmla="*/ 2147483647 h 726"/>
                                <a:gd name="T74" fmla="*/ 2147483647 w 1086"/>
                                <a:gd name="T75" fmla="*/ 2147483647 h 726"/>
                                <a:gd name="T76" fmla="*/ 2147483647 w 1086"/>
                                <a:gd name="T77" fmla="*/ 2147483647 h 726"/>
                                <a:gd name="T78" fmla="*/ 2147483647 w 1086"/>
                                <a:gd name="T79" fmla="*/ 2147483647 h 726"/>
                                <a:gd name="T80" fmla="*/ 2147483647 w 1086"/>
                                <a:gd name="T81" fmla="*/ 2147483647 h 726"/>
                                <a:gd name="T82" fmla="*/ 2147483647 w 1086"/>
                                <a:gd name="T83" fmla="*/ 2147483647 h 726"/>
                                <a:gd name="T84" fmla="*/ 2147483647 w 1086"/>
                                <a:gd name="T85" fmla="*/ 2147483647 h 726"/>
                                <a:gd name="T86" fmla="*/ 2147483647 w 1086"/>
                                <a:gd name="T87" fmla="*/ 2147483647 h 726"/>
                                <a:gd name="T88" fmla="*/ 2147483647 w 1086"/>
                                <a:gd name="T89" fmla="*/ 2147483647 h 726"/>
                                <a:gd name="T90" fmla="*/ 2147483647 w 1086"/>
                                <a:gd name="T91" fmla="*/ 2147483647 h 726"/>
                                <a:gd name="T92" fmla="*/ 2147483647 w 1086"/>
                                <a:gd name="T93" fmla="*/ 2147483647 h 726"/>
                                <a:gd name="T94" fmla="*/ 2147483647 w 1086"/>
                                <a:gd name="T95" fmla="*/ 2147483647 h 726"/>
                                <a:gd name="T96" fmla="*/ 2147483647 w 1086"/>
                                <a:gd name="T97" fmla="*/ 2147483647 h 726"/>
                                <a:gd name="T98" fmla="*/ 2147483647 w 1086"/>
                                <a:gd name="T99" fmla="*/ 2147483647 h 726"/>
                                <a:gd name="T100" fmla="*/ 2147483647 w 1086"/>
                                <a:gd name="T101" fmla="*/ 2147483647 h 726"/>
                                <a:gd name="T102" fmla="*/ 2147483647 w 1086"/>
                                <a:gd name="T103" fmla="*/ 2147483647 h 726"/>
                                <a:gd name="T104" fmla="*/ 2147483647 w 1086"/>
                                <a:gd name="T105" fmla="*/ 2147483647 h 726"/>
                                <a:gd name="T106" fmla="*/ 2147483647 w 1086"/>
                                <a:gd name="T107" fmla="*/ 2147483647 h 726"/>
                                <a:gd name="T108" fmla="*/ 2147483647 w 1086"/>
                                <a:gd name="T109" fmla="*/ 2147483647 h 726"/>
                                <a:gd name="T110" fmla="*/ 2147483647 w 1086"/>
                                <a:gd name="T111" fmla="*/ 2147483647 h 726"/>
                                <a:gd name="T112" fmla="*/ 2147483647 w 1086"/>
                                <a:gd name="T113" fmla="*/ 2147483647 h 72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w 1086"/>
                                <a:gd name="T172" fmla="*/ 0 h 726"/>
                                <a:gd name="T173" fmla="*/ 1086 w 1086"/>
                                <a:gd name="T174" fmla="*/ 726 h 726"/>
                              </a:gdLst>
                              <a:ahLst/>
                              <a:cxnLst>
                                <a:cxn ang="T114">
                                  <a:pos x="T0" y="T1"/>
                                </a:cxn>
                                <a:cxn ang="T115">
                                  <a:pos x="T2" y="T3"/>
                                </a:cxn>
                                <a:cxn ang="T116">
                                  <a:pos x="T4" y="T5"/>
                                </a:cxn>
                                <a:cxn ang="T117">
                                  <a:pos x="T6" y="T7"/>
                                </a:cxn>
                                <a:cxn ang="T118">
                                  <a:pos x="T8" y="T9"/>
                                </a:cxn>
                                <a:cxn ang="T119">
                                  <a:pos x="T10" y="T11"/>
                                </a:cxn>
                                <a:cxn ang="T120">
                                  <a:pos x="T12" y="T13"/>
                                </a:cxn>
                                <a:cxn ang="T121">
                                  <a:pos x="T14" y="T15"/>
                                </a:cxn>
                                <a:cxn ang="T122">
                                  <a:pos x="T16" y="T17"/>
                                </a:cxn>
                                <a:cxn ang="T123">
                                  <a:pos x="T18" y="T19"/>
                                </a:cxn>
                                <a:cxn ang="T124">
                                  <a:pos x="T20" y="T21"/>
                                </a:cxn>
                                <a:cxn ang="T125">
                                  <a:pos x="T22" y="T23"/>
                                </a:cxn>
                                <a:cxn ang="T126">
                                  <a:pos x="T24" y="T25"/>
                                </a:cxn>
                                <a:cxn ang="T127">
                                  <a:pos x="T26" y="T27"/>
                                </a:cxn>
                                <a:cxn ang="T128">
                                  <a:pos x="T28" y="T29"/>
                                </a:cxn>
                                <a:cxn ang="T129">
                                  <a:pos x="T30" y="T31"/>
                                </a:cxn>
                                <a:cxn ang="T130">
                                  <a:pos x="T32" y="T33"/>
                                </a:cxn>
                                <a:cxn ang="T131">
                                  <a:pos x="T34" y="T35"/>
                                </a:cxn>
                                <a:cxn ang="T132">
                                  <a:pos x="T36" y="T37"/>
                                </a:cxn>
                                <a:cxn ang="T133">
                                  <a:pos x="T38" y="T39"/>
                                </a:cxn>
                                <a:cxn ang="T134">
                                  <a:pos x="T40" y="T41"/>
                                </a:cxn>
                                <a:cxn ang="T135">
                                  <a:pos x="T42" y="T43"/>
                                </a:cxn>
                                <a:cxn ang="T136">
                                  <a:pos x="T44" y="T45"/>
                                </a:cxn>
                                <a:cxn ang="T137">
                                  <a:pos x="T46" y="T47"/>
                                </a:cxn>
                                <a:cxn ang="T138">
                                  <a:pos x="T48" y="T49"/>
                                </a:cxn>
                                <a:cxn ang="T139">
                                  <a:pos x="T50" y="T51"/>
                                </a:cxn>
                                <a:cxn ang="T140">
                                  <a:pos x="T52" y="T53"/>
                                </a:cxn>
                                <a:cxn ang="T141">
                                  <a:pos x="T54" y="T55"/>
                                </a:cxn>
                                <a:cxn ang="T142">
                                  <a:pos x="T56" y="T57"/>
                                </a:cxn>
                                <a:cxn ang="T143">
                                  <a:pos x="T58" y="T59"/>
                                </a:cxn>
                                <a:cxn ang="T144">
                                  <a:pos x="T60" y="T61"/>
                                </a:cxn>
                                <a:cxn ang="T145">
                                  <a:pos x="T62" y="T63"/>
                                </a:cxn>
                                <a:cxn ang="T146">
                                  <a:pos x="T64" y="T65"/>
                                </a:cxn>
                                <a:cxn ang="T147">
                                  <a:pos x="T66" y="T67"/>
                                </a:cxn>
                                <a:cxn ang="T148">
                                  <a:pos x="T68" y="T69"/>
                                </a:cxn>
                                <a:cxn ang="T149">
                                  <a:pos x="T70" y="T71"/>
                                </a:cxn>
                                <a:cxn ang="T150">
                                  <a:pos x="T72" y="T73"/>
                                </a:cxn>
                                <a:cxn ang="T151">
                                  <a:pos x="T74" y="T75"/>
                                </a:cxn>
                                <a:cxn ang="T152">
                                  <a:pos x="T76" y="T77"/>
                                </a:cxn>
                                <a:cxn ang="T153">
                                  <a:pos x="T78" y="T79"/>
                                </a:cxn>
                                <a:cxn ang="T154">
                                  <a:pos x="T80" y="T81"/>
                                </a:cxn>
                                <a:cxn ang="T155">
                                  <a:pos x="T82" y="T83"/>
                                </a:cxn>
                                <a:cxn ang="T156">
                                  <a:pos x="T84" y="T85"/>
                                </a:cxn>
                                <a:cxn ang="T157">
                                  <a:pos x="T86" y="T87"/>
                                </a:cxn>
                                <a:cxn ang="T158">
                                  <a:pos x="T88" y="T89"/>
                                </a:cxn>
                                <a:cxn ang="T159">
                                  <a:pos x="T90" y="T91"/>
                                </a:cxn>
                                <a:cxn ang="T160">
                                  <a:pos x="T92" y="T93"/>
                                </a:cxn>
                                <a:cxn ang="T161">
                                  <a:pos x="T94" y="T95"/>
                                </a:cxn>
                                <a:cxn ang="T162">
                                  <a:pos x="T96" y="T97"/>
                                </a:cxn>
                                <a:cxn ang="T163">
                                  <a:pos x="T98" y="T99"/>
                                </a:cxn>
                                <a:cxn ang="T164">
                                  <a:pos x="T100" y="T101"/>
                                </a:cxn>
                                <a:cxn ang="T165">
                                  <a:pos x="T102" y="T103"/>
                                </a:cxn>
                                <a:cxn ang="T166">
                                  <a:pos x="T104" y="T105"/>
                                </a:cxn>
                                <a:cxn ang="T167">
                                  <a:pos x="T106" y="T107"/>
                                </a:cxn>
                                <a:cxn ang="T168">
                                  <a:pos x="T108" y="T109"/>
                                </a:cxn>
                                <a:cxn ang="T169">
                                  <a:pos x="T110" y="T111"/>
                                </a:cxn>
                                <a:cxn ang="T170">
                                  <a:pos x="T112" y="T113"/>
                                </a:cxn>
                              </a:cxnLst>
                              <a:rect l="T171" t="T172" r="T173" b="T174"/>
                              <a:pathLst>
                                <a:path w="1086" h="726">
                                  <a:moveTo>
                                    <a:pt x="486" y="0"/>
                                  </a:moveTo>
                                  <a:lnTo>
                                    <a:pt x="462" y="0"/>
                                  </a:lnTo>
                                  <a:lnTo>
                                    <a:pt x="450" y="6"/>
                                  </a:lnTo>
                                  <a:lnTo>
                                    <a:pt x="444" y="12"/>
                                  </a:lnTo>
                                  <a:lnTo>
                                    <a:pt x="432" y="18"/>
                                  </a:lnTo>
                                  <a:lnTo>
                                    <a:pt x="462" y="36"/>
                                  </a:lnTo>
                                  <a:lnTo>
                                    <a:pt x="474" y="36"/>
                                  </a:lnTo>
                                  <a:lnTo>
                                    <a:pt x="486" y="30"/>
                                  </a:lnTo>
                                  <a:lnTo>
                                    <a:pt x="498" y="18"/>
                                  </a:lnTo>
                                  <a:lnTo>
                                    <a:pt x="492" y="6"/>
                                  </a:lnTo>
                                  <a:lnTo>
                                    <a:pt x="486" y="0"/>
                                  </a:lnTo>
                                  <a:close/>
                                  <a:moveTo>
                                    <a:pt x="756" y="216"/>
                                  </a:moveTo>
                                  <a:lnTo>
                                    <a:pt x="750" y="222"/>
                                  </a:lnTo>
                                  <a:lnTo>
                                    <a:pt x="750" y="228"/>
                                  </a:lnTo>
                                  <a:lnTo>
                                    <a:pt x="756" y="234"/>
                                  </a:lnTo>
                                  <a:lnTo>
                                    <a:pt x="768" y="240"/>
                                  </a:lnTo>
                                  <a:lnTo>
                                    <a:pt x="774" y="246"/>
                                  </a:lnTo>
                                  <a:lnTo>
                                    <a:pt x="774" y="264"/>
                                  </a:lnTo>
                                  <a:lnTo>
                                    <a:pt x="702" y="300"/>
                                  </a:lnTo>
                                  <a:lnTo>
                                    <a:pt x="666" y="300"/>
                                  </a:lnTo>
                                  <a:lnTo>
                                    <a:pt x="630" y="312"/>
                                  </a:lnTo>
                                  <a:lnTo>
                                    <a:pt x="594" y="330"/>
                                  </a:lnTo>
                                  <a:lnTo>
                                    <a:pt x="588" y="336"/>
                                  </a:lnTo>
                                  <a:lnTo>
                                    <a:pt x="570" y="336"/>
                                  </a:lnTo>
                                  <a:lnTo>
                                    <a:pt x="564" y="342"/>
                                  </a:lnTo>
                                  <a:lnTo>
                                    <a:pt x="588" y="378"/>
                                  </a:lnTo>
                                  <a:lnTo>
                                    <a:pt x="684" y="378"/>
                                  </a:lnTo>
                                  <a:lnTo>
                                    <a:pt x="702" y="366"/>
                                  </a:lnTo>
                                  <a:lnTo>
                                    <a:pt x="738" y="366"/>
                                  </a:lnTo>
                                  <a:lnTo>
                                    <a:pt x="750" y="360"/>
                                  </a:lnTo>
                                  <a:lnTo>
                                    <a:pt x="774" y="336"/>
                                  </a:lnTo>
                                  <a:lnTo>
                                    <a:pt x="774" y="330"/>
                                  </a:lnTo>
                                  <a:lnTo>
                                    <a:pt x="804" y="324"/>
                                  </a:lnTo>
                                  <a:lnTo>
                                    <a:pt x="798" y="300"/>
                                  </a:lnTo>
                                  <a:lnTo>
                                    <a:pt x="822" y="300"/>
                                  </a:lnTo>
                                  <a:lnTo>
                                    <a:pt x="822" y="288"/>
                                  </a:lnTo>
                                  <a:lnTo>
                                    <a:pt x="828" y="258"/>
                                  </a:lnTo>
                                  <a:lnTo>
                                    <a:pt x="828" y="228"/>
                                  </a:lnTo>
                                  <a:lnTo>
                                    <a:pt x="822" y="198"/>
                                  </a:lnTo>
                                  <a:lnTo>
                                    <a:pt x="816" y="192"/>
                                  </a:lnTo>
                                  <a:lnTo>
                                    <a:pt x="804" y="186"/>
                                  </a:lnTo>
                                  <a:lnTo>
                                    <a:pt x="792" y="192"/>
                                  </a:lnTo>
                                  <a:lnTo>
                                    <a:pt x="786" y="198"/>
                                  </a:lnTo>
                                  <a:lnTo>
                                    <a:pt x="762" y="210"/>
                                  </a:lnTo>
                                  <a:lnTo>
                                    <a:pt x="756" y="216"/>
                                  </a:lnTo>
                                  <a:close/>
                                  <a:moveTo>
                                    <a:pt x="834" y="132"/>
                                  </a:moveTo>
                                  <a:lnTo>
                                    <a:pt x="822" y="132"/>
                                  </a:lnTo>
                                  <a:lnTo>
                                    <a:pt x="816" y="120"/>
                                  </a:lnTo>
                                  <a:lnTo>
                                    <a:pt x="804" y="108"/>
                                  </a:lnTo>
                                  <a:lnTo>
                                    <a:pt x="792" y="102"/>
                                  </a:lnTo>
                                  <a:lnTo>
                                    <a:pt x="786" y="90"/>
                                  </a:lnTo>
                                  <a:lnTo>
                                    <a:pt x="774" y="78"/>
                                  </a:lnTo>
                                  <a:lnTo>
                                    <a:pt x="768" y="78"/>
                                  </a:lnTo>
                                  <a:lnTo>
                                    <a:pt x="762" y="72"/>
                                  </a:lnTo>
                                  <a:lnTo>
                                    <a:pt x="756" y="72"/>
                                  </a:lnTo>
                                  <a:lnTo>
                                    <a:pt x="732" y="36"/>
                                  </a:lnTo>
                                  <a:lnTo>
                                    <a:pt x="720" y="84"/>
                                  </a:lnTo>
                                  <a:lnTo>
                                    <a:pt x="762" y="96"/>
                                  </a:lnTo>
                                  <a:lnTo>
                                    <a:pt x="816" y="150"/>
                                  </a:lnTo>
                                  <a:lnTo>
                                    <a:pt x="828" y="150"/>
                                  </a:lnTo>
                                  <a:lnTo>
                                    <a:pt x="834" y="156"/>
                                  </a:lnTo>
                                  <a:lnTo>
                                    <a:pt x="846" y="162"/>
                                  </a:lnTo>
                                  <a:lnTo>
                                    <a:pt x="852" y="174"/>
                                  </a:lnTo>
                                  <a:lnTo>
                                    <a:pt x="852" y="180"/>
                                  </a:lnTo>
                                  <a:lnTo>
                                    <a:pt x="858" y="192"/>
                                  </a:lnTo>
                                  <a:lnTo>
                                    <a:pt x="852" y="204"/>
                                  </a:lnTo>
                                  <a:lnTo>
                                    <a:pt x="852" y="240"/>
                                  </a:lnTo>
                                  <a:lnTo>
                                    <a:pt x="858" y="252"/>
                                  </a:lnTo>
                                  <a:lnTo>
                                    <a:pt x="864" y="258"/>
                                  </a:lnTo>
                                  <a:lnTo>
                                    <a:pt x="882" y="258"/>
                                  </a:lnTo>
                                  <a:lnTo>
                                    <a:pt x="894" y="246"/>
                                  </a:lnTo>
                                  <a:lnTo>
                                    <a:pt x="900" y="234"/>
                                  </a:lnTo>
                                  <a:lnTo>
                                    <a:pt x="900" y="222"/>
                                  </a:lnTo>
                                  <a:lnTo>
                                    <a:pt x="888" y="186"/>
                                  </a:lnTo>
                                  <a:lnTo>
                                    <a:pt x="876" y="174"/>
                                  </a:lnTo>
                                  <a:lnTo>
                                    <a:pt x="864" y="156"/>
                                  </a:lnTo>
                                  <a:lnTo>
                                    <a:pt x="852" y="150"/>
                                  </a:lnTo>
                                  <a:lnTo>
                                    <a:pt x="846" y="138"/>
                                  </a:lnTo>
                                  <a:lnTo>
                                    <a:pt x="834" y="132"/>
                                  </a:lnTo>
                                  <a:close/>
                                  <a:moveTo>
                                    <a:pt x="1086" y="360"/>
                                  </a:moveTo>
                                  <a:lnTo>
                                    <a:pt x="1020" y="294"/>
                                  </a:lnTo>
                                  <a:lnTo>
                                    <a:pt x="1020" y="288"/>
                                  </a:lnTo>
                                  <a:lnTo>
                                    <a:pt x="1002" y="270"/>
                                  </a:lnTo>
                                  <a:lnTo>
                                    <a:pt x="984" y="270"/>
                                  </a:lnTo>
                                  <a:lnTo>
                                    <a:pt x="978" y="276"/>
                                  </a:lnTo>
                                  <a:lnTo>
                                    <a:pt x="978" y="300"/>
                                  </a:lnTo>
                                  <a:lnTo>
                                    <a:pt x="996" y="330"/>
                                  </a:lnTo>
                                  <a:lnTo>
                                    <a:pt x="1020" y="378"/>
                                  </a:lnTo>
                                  <a:lnTo>
                                    <a:pt x="1086" y="438"/>
                                  </a:lnTo>
                                  <a:lnTo>
                                    <a:pt x="1086" y="360"/>
                                  </a:lnTo>
                                  <a:close/>
                                  <a:moveTo>
                                    <a:pt x="672" y="672"/>
                                  </a:moveTo>
                                  <a:lnTo>
                                    <a:pt x="630" y="642"/>
                                  </a:lnTo>
                                  <a:lnTo>
                                    <a:pt x="648" y="630"/>
                                  </a:lnTo>
                                  <a:lnTo>
                                    <a:pt x="636" y="630"/>
                                  </a:lnTo>
                                  <a:lnTo>
                                    <a:pt x="624" y="624"/>
                                  </a:lnTo>
                                  <a:lnTo>
                                    <a:pt x="612" y="624"/>
                                  </a:lnTo>
                                  <a:lnTo>
                                    <a:pt x="600" y="618"/>
                                  </a:lnTo>
                                  <a:lnTo>
                                    <a:pt x="594" y="606"/>
                                  </a:lnTo>
                                  <a:lnTo>
                                    <a:pt x="594" y="594"/>
                                  </a:lnTo>
                                  <a:lnTo>
                                    <a:pt x="600" y="582"/>
                                  </a:lnTo>
                                  <a:lnTo>
                                    <a:pt x="600" y="564"/>
                                  </a:lnTo>
                                  <a:lnTo>
                                    <a:pt x="588" y="570"/>
                                  </a:lnTo>
                                  <a:lnTo>
                                    <a:pt x="582" y="570"/>
                                  </a:lnTo>
                                  <a:lnTo>
                                    <a:pt x="570" y="576"/>
                                  </a:lnTo>
                                  <a:lnTo>
                                    <a:pt x="564" y="576"/>
                                  </a:lnTo>
                                  <a:lnTo>
                                    <a:pt x="552" y="582"/>
                                  </a:lnTo>
                                  <a:lnTo>
                                    <a:pt x="552" y="552"/>
                                  </a:lnTo>
                                  <a:lnTo>
                                    <a:pt x="528" y="540"/>
                                  </a:lnTo>
                                  <a:lnTo>
                                    <a:pt x="528" y="492"/>
                                  </a:lnTo>
                                  <a:lnTo>
                                    <a:pt x="474" y="456"/>
                                  </a:lnTo>
                                  <a:lnTo>
                                    <a:pt x="450" y="402"/>
                                  </a:lnTo>
                                  <a:lnTo>
                                    <a:pt x="474" y="390"/>
                                  </a:lnTo>
                                  <a:lnTo>
                                    <a:pt x="480" y="384"/>
                                  </a:lnTo>
                                  <a:lnTo>
                                    <a:pt x="492" y="378"/>
                                  </a:lnTo>
                                  <a:lnTo>
                                    <a:pt x="504" y="366"/>
                                  </a:lnTo>
                                  <a:lnTo>
                                    <a:pt x="504" y="360"/>
                                  </a:lnTo>
                                  <a:lnTo>
                                    <a:pt x="492" y="336"/>
                                  </a:lnTo>
                                  <a:lnTo>
                                    <a:pt x="468" y="324"/>
                                  </a:lnTo>
                                  <a:lnTo>
                                    <a:pt x="462" y="318"/>
                                  </a:lnTo>
                                  <a:lnTo>
                                    <a:pt x="456" y="318"/>
                                  </a:lnTo>
                                  <a:lnTo>
                                    <a:pt x="450" y="312"/>
                                  </a:lnTo>
                                  <a:lnTo>
                                    <a:pt x="438" y="312"/>
                                  </a:lnTo>
                                  <a:lnTo>
                                    <a:pt x="402" y="300"/>
                                  </a:lnTo>
                                  <a:lnTo>
                                    <a:pt x="390" y="300"/>
                                  </a:lnTo>
                                  <a:lnTo>
                                    <a:pt x="378" y="294"/>
                                  </a:lnTo>
                                  <a:lnTo>
                                    <a:pt x="372" y="294"/>
                                  </a:lnTo>
                                  <a:lnTo>
                                    <a:pt x="372" y="234"/>
                                  </a:lnTo>
                                  <a:lnTo>
                                    <a:pt x="366" y="222"/>
                                  </a:lnTo>
                                  <a:lnTo>
                                    <a:pt x="354" y="210"/>
                                  </a:lnTo>
                                  <a:lnTo>
                                    <a:pt x="342" y="210"/>
                                  </a:lnTo>
                                  <a:lnTo>
                                    <a:pt x="288" y="156"/>
                                  </a:lnTo>
                                  <a:lnTo>
                                    <a:pt x="252" y="162"/>
                                  </a:lnTo>
                                  <a:lnTo>
                                    <a:pt x="216" y="126"/>
                                  </a:lnTo>
                                  <a:lnTo>
                                    <a:pt x="186" y="120"/>
                                  </a:lnTo>
                                  <a:lnTo>
                                    <a:pt x="66" y="60"/>
                                  </a:lnTo>
                                  <a:lnTo>
                                    <a:pt x="42" y="72"/>
                                  </a:lnTo>
                                  <a:lnTo>
                                    <a:pt x="0" y="42"/>
                                  </a:lnTo>
                                  <a:lnTo>
                                    <a:pt x="42" y="72"/>
                                  </a:lnTo>
                                  <a:lnTo>
                                    <a:pt x="36" y="102"/>
                                  </a:lnTo>
                                  <a:lnTo>
                                    <a:pt x="36" y="240"/>
                                  </a:lnTo>
                                  <a:lnTo>
                                    <a:pt x="30" y="258"/>
                                  </a:lnTo>
                                  <a:lnTo>
                                    <a:pt x="30" y="372"/>
                                  </a:lnTo>
                                  <a:lnTo>
                                    <a:pt x="24" y="378"/>
                                  </a:lnTo>
                                  <a:lnTo>
                                    <a:pt x="12" y="384"/>
                                  </a:lnTo>
                                  <a:lnTo>
                                    <a:pt x="0" y="396"/>
                                  </a:lnTo>
                                  <a:lnTo>
                                    <a:pt x="0" y="402"/>
                                  </a:lnTo>
                                  <a:lnTo>
                                    <a:pt x="6" y="408"/>
                                  </a:lnTo>
                                  <a:lnTo>
                                    <a:pt x="18" y="414"/>
                                  </a:lnTo>
                                  <a:lnTo>
                                    <a:pt x="30" y="414"/>
                                  </a:lnTo>
                                  <a:lnTo>
                                    <a:pt x="30" y="444"/>
                                  </a:lnTo>
                                  <a:lnTo>
                                    <a:pt x="24" y="456"/>
                                  </a:lnTo>
                                  <a:lnTo>
                                    <a:pt x="24" y="480"/>
                                  </a:lnTo>
                                  <a:lnTo>
                                    <a:pt x="18" y="492"/>
                                  </a:lnTo>
                                  <a:lnTo>
                                    <a:pt x="18" y="504"/>
                                  </a:lnTo>
                                  <a:lnTo>
                                    <a:pt x="12" y="510"/>
                                  </a:lnTo>
                                  <a:lnTo>
                                    <a:pt x="12" y="516"/>
                                  </a:lnTo>
                                  <a:lnTo>
                                    <a:pt x="18" y="540"/>
                                  </a:lnTo>
                                  <a:lnTo>
                                    <a:pt x="18" y="588"/>
                                  </a:lnTo>
                                  <a:lnTo>
                                    <a:pt x="30" y="594"/>
                                  </a:lnTo>
                                  <a:lnTo>
                                    <a:pt x="48" y="594"/>
                                  </a:lnTo>
                                  <a:lnTo>
                                    <a:pt x="60" y="588"/>
                                  </a:lnTo>
                                  <a:lnTo>
                                    <a:pt x="90" y="588"/>
                                  </a:lnTo>
                                  <a:lnTo>
                                    <a:pt x="96" y="582"/>
                                  </a:lnTo>
                                  <a:lnTo>
                                    <a:pt x="102" y="582"/>
                                  </a:lnTo>
                                  <a:lnTo>
                                    <a:pt x="126" y="600"/>
                                  </a:lnTo>
                                  <a:lnTo>
                                    <a:pt x="132" y="600"/>
                                  </a:lnTo>
                                  <a:lnTo>
                                    <a:pt x="138" y="594"/>
                                  </a:lnTo>
                                  <a:lnTo>
                                    <a:pt x="156" y="588"/>
                                  </a:lnTo>
                                  <a:lnTo>
                                    <a:pt x="168" y="582"/>
                                  </a:lnTo>
                                  <a:lnTo>
                                    <a:pt x="180" y="570"/>
                                  </a:lnTo>
                                  <a:lnTo>
                                    <a:pt x="180" y="564"/>
                                  </a:lnTo>
                                  <a:lnTo>
                                    <a:pt x="168" y="552"/>
                                  </a:lnTo>
                                  <a:lnTo>
                                    <a:pt x="150" y="540"/>
                                  </a:lnTo>
                                  <a:lnTo>
                                    <a:pt x="138" y="534"/>
                                  </a:lnTo>
                                  <a:lnTo>
                                    <a:pt x="120" y="522"/>
                                  </a:lnTo>
                                  <a:lnTo>
                                    <a:pt x="108" y="516"/>
                                  </a:lnTo>
                                  <a:lnTo>
                                    <a:pt x="102" y="510"/>
                                  </a:lnTo>
                                  <a:lnTo>
                                    <a:pt x="96" y="510"/>
                                  </a:lnTo>
                                  <a:lnTo>
                                    <a:pt x="108" y="510"/>
                                  </a:lnTo>
                                  <a:lnTo>
                                    <a:pt x="138" y="516"/>
                                  </a:lnTo>
                                  <a:lnTo>
                                    <a:pt x="204" y="516"/>
                                  </a:lnTo>
                                  <a:lnTo>
                                    <a:pt x="204" y="510"/>
                                  </a:lnTo>
                                  <a:lnTo>
                                    <a:pt x="198" y="504"/>
                                  </a:lnTo>
                                  <a:lnTo>
                                    <a:pt x="198" y="498"/>
                                  </a:lnTo>
                                  <a:lnTo>
                                    <a:pt x="186" y="486"/>
                                  </a:lnTo>
                                  <a:lnTo>
                                    <a:pt x="192" y="492"/>
                                  </a:lnTo>
                                  <a:lnTo>
                                    <a:pt x="204" y="492"/>
                                  </a:lnTo>
                                  <a:lnTo>
                                    <a:pt x="210" y="498"/>
                                  </a:lnTo>
                                  <a:lnTo>
                                    <a:pt x="216" y="498"/>
                                  </a:lnTo>
                                  <a:lnTo>
                                    <a:pt x="222" y="492"/>
                                  </a:lnTo>
                                  <a:lnTo>
                                    <a:pt x="222" y="486"/>
                                  </a:lnTo>
                                  <a:lnTo>
                                    <a:pt x="216" y="480"/>
                                  </a:lnTo>
                                  <a:lnTo>
                                    <a:pt x="216" y="468"/>
                                  </a:lnTo>
                                  <a:lnTo>
                                    <a:pt x="210" y="462"/>
                                  </a:lnTo>
                                  <a:lnTo>
                                    <a:pt x="222" y="468"/>
                                  </a:lnTo>
                                  <a:lnTo>
                                    <a:pt x="228" y="474"/>
                                  </a:lnTo>
                                  <a:lnTo>
                                    <a:pt x="246" y="474"/>
                                  </a:lnTo>
                                  <a:lnTo>
                                    <a:pt x="252" y="468"/>
                                  </a:lnTo>
                                  <a:lnTo>
                                    <a:pt x="264" y="462"/>
                                  </a:lnTo>
                                  <a:lnTo>
                                    <a:pt x="270" y="456"/>
                                  </a:lnTo>
                                  <a:lnTo>
                                    <a:pt x="288" y="474"/>
                                  </a:lnTo>
                                  <a:lnTo>
                                    <a:pt x="300" y="480"/>
                                  </a:lnTo>
                                  <a:lnTo>
                                    <a:pt x="306" y="486"/>
                                  </a:lnTo>
                                  <a:lnTo>
                                    <a:pt x="312" y="486"/>
                                  </a:lnTo>
                                  <a:lnTo>
                                    <a:pt x="330" y="492"/>
                                  </a:lnTo>
                                  <a:lnTo>
                                    <a:pt x="342" y="492"/>
                                  </a:lnTo>
                                  <a:lnTo>
                                    <a:pt x="378" y="504"/>
                                  </a:lnTo>
                                  <a:lnTo>
                                    <a:pt x="390" y="510"/>
                                  </a:lnTo>
                                  <a:lnTo>
                                    <a:pt x="402" y="534"/>
                                  </a:lnTo>
                                  <a:lnTo>
                                    <a:pt x="402" y="558"/>
                                  </a:lnTo>
                                  <a:lnTo>
                                    <a:pt x="408" y="570"/>
                                  </a:lnTo>
                                  <a:lnTo>
                                    <a:pt x="420" y="582"/>
                                  </a:lnTo>
                                  <a:lnTo>
                                    <a:pt x="438" y="582"/>
                                  </a:lnTo>
                                  <a:lnTo>
                                    <a:pt x="450" y="594"/>
                                  </a:lnTo>
                                  <a:lnTo>
                                    <a:pt x="450" y="606"/>
                                  </a:lnTo>
                                  <a:lnTo>
                                    <a:pt x="456" y="618"/>
                                  </a:lnTo>
                                  <a:lnTo>
                                    <a:pt x="468" y="654"/>
                                  </a:lnTo>
                                  <a:lnTo>
                                    <a:pt x="486" y="672"/>
                                  </a:lnTo>
                                  <a:lnTo>
                                    <a:pt x="516" y="678"/>
                                  </a:lnTo>
                                  <a:lnTo>
                                    <a:pt x="558" y="684"/>
                                  </a:lnTo>
                                  <a:lnTo>
                                    <a:pt x="618" y="684"/>
                                  </a:lnTo>
                                  <a:lnTo>
                                    <a:pt x="630" y="690"/>
                                  </a:lnTo>
                                  <a:lnTo>
                                    <a:pt x="654" y="714"/>
                                  </a:lnTo>
                                  <a:lnTo>
                                    <a:pt x="678" y="726"/>
                                  </a:lnTo>
                                  <a:lnTo>
                                    <a:pt x="684" y="726"/>
                                  </a:lnTo>
                                  <a:lnTo>
                                    <a:pt x="684" y="720"/>
                                  </a:lnTo>
                                  <a:lnTo>
                                    <a:pt x="678" y="708"/>
                                  </a:lnTo>
                                  <a:lnTo>
                                    <a:pt x="678" y="702"/>
                                  </a:lnTo>
                                  <a:lnTo>
                                    <a:pt x="672" y="690"/>
                                  </a:lnTo>
                                  <a:lnTo>
                                    <a:pt x="666" y="684"/>
                                  </a:lnTo>
                                  <a:lnTo>
                                    <a:pt x="672" y="672"/>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57" name="Panama" descr="© INSCALE GmbH, 15.06.2010"/>
                            <a:cNvSpPr>
                              <a:spLocks/>
                            </a:cNvSpPr>
                          </a:nvSpPr>
                          <a:spPr bwMode="gray">
                            <a:xfrm>
                              <a:off x="1082" y="1410"/>
                              <a:ext cx="104" cy="50"/>
                            </a:xfrm>
                            <a:custGeom>
                              <a:avLst/>
                              <a:gdLst>
                                <a:gd name="T0" fmla="*/ 2147483647 w 408"/>
                                <a:gd name="T1" fmla="*/ 2147483647 h 198"/>
                                <a:gd name="T2" fmla="*/ 2147483647 w 408"/>
                                <a:gd name="T3" fmla="*/ 2147483647 h 198"/>
                                <a:gd name="T4" fmla="*/ 2147483647 w 408"/>
                                <a:gd name="T5" fmla="*/ 2147483647 h 198"/>
                                <a:gd name="T6" fmla="*/ 2147483647 w 408"/>
                                <a:gd name="T7" fmla="*/ 2147483647 h 198"/>
                                <a:gd name="T8" fmla="*/ 2147483647 w 408"/>
                                <a:gd name="T9" fmla="*/ 2147483647 h 198"/>
                                <a:gd name="T10" fmla="*/ 2147483647 w 408"/>
                                <a:gd name="T11" fmla="*/ 2147483647 h 198"/>
                                <a:gd name="T12" fmla="*/ 2147483647 w 408"/>
                                <a:gd name="T13" fmla="*/ 2147483647 h 198"/>
                                <a:gd name="T14" fmla="*/ 2147483647 w 408"/>
                                <a:gd name="T15" fmla="*/ 2147483647 h 198"/>
                                <a:gd name="T16" fmla="*/ 2147483647 w 408"/>
                                <a:gd name="T17" fmla="*/ 2147483647 h 198"/>
                                <a:gd name="T18" fmla="*/ 2147483647 w 408"/>
                                <a:gd name="T19" fmla="*/ 2147483647 h 198"/>
                                <a:gd name="T20" fmla="*/ 2147483647 w 408"/>
                                <a:gd name="T21" fmla="*/ 2147483647 h 198"/>
                                <a:gd name="T22" fmla="*/ 2147483647 w 408"/>
                                <a:gd name="T23" fmla="*/ 2147483647 h 198"/>
                                <a:gd name="T24" fmla="*/ 2147483647 w 408"/>
                                <a:gd name="T25" fmla="*/ 2147483647 h 198"/>
                                <a:gd name="T26" fmla="*/ 2147483647 w 408"/>
                                <a:gd name="T27" fmla="*/ 2147483647 h 198"/>
                                <a:gd name="T28" fmla="*/ 2147483647 w 408"/>
                                <a:gd name="T29" fmla="*/ 2147483647 h 198"/>
                                <a:gd name="T30" fmla="*/ 2147483647 w 408"/>
                                <a:gd name="T31" fmla="*/ 2147483647 h 198"/>
                                <a:gd name="T32" fmla="*/ 2147483647 w 408"/>
                                <a:gd name="T33" fmla="*/ 0 h 198"/>
                                <a:gd name="T34" fmla="*/ 2147483647 w 408"/>
                                <a:gd name="T35" fmla="*/ 2147483647 h 198"/>
                                <a:gd name="T36" fmla="*/ 2147483647 w 408"/>
                                <a:gd name="T37" fmla="*/ 2147483647 h 198"/>
                                <a:gd name="T38" fmla="*/ 2147483647 w 408"/>
                                <a:gd name="T39" fmla="*/ 2147483647 h 198"/>
                                <a:gd name="T40" fmla="*/ 2147483647 w 408"/>
                                <a:gd name="T41" fmla="*/ 2147483647 h 198"/>
                                <a:gd name="T42" fmla="*/ 2147483647 w 408"/>
                                <a:gd name="T43" fmla="*/ 2147483647 h 198"/>
                                <a:gd name="T44" fmla="*/ 2147483647 w 408"/>
                                <a:gd name="T45" fmla="*/ 2147483647 h 198"/>
                                <a:gd name="T46" fmla="*/ 2147483647 w 408"/>
                                <a:gd name="T47" fmla="*/ 2147483647 h 198"/>
                                <a:gd name="T48" fmla="*/ 2147483647 w 408"/>
                                <a:gd name="T49" fmla="*/ 2147483647 h 198"/>
                                <a:gd name="T50" fmla="*/ 2147483647 w 408"/>
                                <a:gd name="T51" fmla="*/ 2147483647 h 198"/>
                                <a:gd name="T52" fmla="*/ 2147483647 w 408"/>
                                <a:gd name="T53" fmla="*/ 2147483647 h 198"/>
                                <a:gd name="T54" fmla="*/ 2147483647 w 408"/>
                                <a:gd name="T55" fmla="*/ 2147483647 h 198"/>
                                <a:gd name="T56" fmla="*/ 0 w 408"/>
                                <a:gd name="T57" fmla="*/ 2147483647 h 198"/>
                                <a:gd name="T58" fmla="*/ 2147483647 w 408"/>
                                <a:gd name="T59" fmla="*/ 2147483647 h 198"/>
                                <a:gd name="T60" fmla="*/ 2147483647 w 408"/>
                                <a:gd name="T61" fmla="*/ 2147483647 h 198"/>
                                <a:gd name="T62" fmla="*/ 2147483647 w 408"/>
                                <a:gd name="T63" fmla="*/ 2147483647 h 198"/>
                                <a:gd name="T64" fmla="*/ 0 w 408"/>
                                <a:gd name="T65" fmla="*/ 2147483647 h 198"/>
                                <a:gd name="T66" fmla="*/ 2147483647 w 408"/>
                                <a:gd name="T67" fmla="*/ 2147483647 h 198"/>
                                <a:gd name="T68" fmla="*/ 2147483647 w 408"/>
                                <a:gd name="T69" fmla="*/ 2147483647 h 198"/>
                                <a:gd name="T70" fmla="*/ 2147483647 w 408"/>
                                <a:gd name="T71" fmla="*/ 2147483647 h 198"/>
                                <a:gd name="T72" fmla="*/ 2147483647 w 408"/>
                                <a:gd name="T73" fmla="*/ 2147483647 h 198"/>
                                <a:gd name="T74" fmla="*/ 2147483647 w 408"/>
                                <a:gd name="T75" fmla="*/ 2147483647 h 198"/>
                                <a:gd name="T76" fmla="*/ 2147483647 w 408"/>
                                <a:gd name="T77" fmla="*/ 2147483647 h 198"/>
                                <a:gd name="T78" fmla="*/ 2147483647 w 408"/>
                                <a:gd name="T79" fmla="*/ 2147483647 h 198"/>
                                <a:gd name="T80" fmla="*/ 2147483647 w 408"/>
                                <a:gd name="T81" fmla="*/ 2147483647 h 198"/>
                                <a:gd name="T82" fmla="*/ 2147483647 w 408"/>
                                <a:gd name="T83" fmla="*/ 2147483647 h 198"/>
                                <a:gd name="T84" fmla="*/ 2147483647 w 408"/>
                                <a:gd name="T85" fmla="*/ 2147483647 h 198"/>
                                <a:gd name="T86" fmla="*/ 2147483647 w 408"/>
                                <a:gd name="T87" fmla="*/ 2147483647 h 198"/>
                                <a:gd name="T88" fmla="*/ 2147483647 w 408"/>
                                <a:gd name="T89" fmla="*/ 2147483647 h 198"/>
                                <a:gd name="T90" fmla="*/ 2147483647 w 408"/>
                                <a:gd name="T91" fmla="*/ 2147483647 h 198"/>
                                <a:gd name="T92" fmla="*/ 2147483647 w 408"/>
                                <a:gd name="T93" fmla="*/ 2147483647 h 198"/>
                                <a:gd name="T94" fmla="*/ 2147483647 w 408"/>
                                <a:gd name="T95" fmla="*/ 2147483647 h 198"/>
                                <a:gd name="T96" fmla="*/ 2147483647 w 408"/>
                                <a:gd name="T97" fmla="*/ 2147483647 h 198"/>
                                <a:gd name="T98" fmla="*/ 2147483647 w 408"/>
                                <a:gd name="T99" fmla="*/ 2147483647 h 198"/>
                                <a:gd name="T100" fmla="*/ 2147483647 w 408"/>
                                <a:gd name="T101" fmla="*/ 2147483647 h 198"/>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w 408"/>
                                <a:gd name="T154" fmla="*/ 0 h 198"/>
                                <a:gd name="T155" fmla="*/ 408 w 408"/>
                                <a:gd name="T156" fmla="*/ 198 h 198"/>
                              </a:gdLst>
                              <a:ahLst/>
                              <a:cxnLst>
                                <a:cxn ang="T102">
                                  <a:pos x="T0" y="T1"/>
                                </a:cxn>
                                <a:cxn ang="T103">
                                  <a:pos x="T2" y="T3"/>
                                </a:cxn>
                                <a:cxn ang="T104">
                                  <a:pos x="T4" y="T5"/>
                                </a:cxn>
                                <a:cxn ang="T105">
                                  <a:pos x="T6" y="T7"/>
                                </a:cxn>
                                <a:cxn ang="T106">
                                  <a:pos x="T8" y="T9"/>
                                </a:cxn>
                                <a:cxn ang="T107">
                                  <a:pos x="T10" y="T11"/>
                                </a:cxn>
                                <a:cxn ang="T108">
                                  <a:pos x="T12" y="T13"/>
                                </a:cxn>
                                <a:cxn ang="T109">
                                  <a:pos x="T14" y="T15"/>
                                </a:cxn>
                                <a:cxn ang="T110">
                                  <a:pos x="T16" y="T17"/>
                                </a:cxn>
                                <a:cxn ang="T111">
                                  <a:pos x="T18" y="T19"/>
                                </a:cxn>
                                <a:cxn ang="T112">
                                  <a:pos x="T20" y="T21"/>
                                </a:cxn>
                                <a:cxn ang="T113">
                                  <a:pos x="T22" y="T23"/>
                                </a:cxn>
                                <a:cxn ang="T114">
                                  <a:pos x="T24" y="T25"/>
                                </a:cxn>
                                <a:cxn ang="T115">
                                  <a:pos x="T26" y="T27"/>
                                </a:cxn>
                                <a:cxn ang="T116">
                                  <a:pos x="T28" y="T29"/>
                                </a:cxn>
                                <a:cxn ang="T117">
                                  <a:pos x="T30" y="T31"/>
                                </a:cxn>
                                <a:cxn ang="T118">
                                  <a:pos x="T32" y="T33"/>
                                </a:cxn>
                                <a:cxn ang="T119">
                                  <a:pos x="T34" y="T35"/>
                                </a:cxn>
                                <a:cxn ang="T120">
                                  <a:pos x="T36" y="T37"/>
                                </a:cxn>
                                <a:cxn ang="T121">
                                  <a:pos x="T38" y="T39"/>
                                </a:cxn>
                                <a:cxn ang="T122">
                                  <a:pos x="T40" y="T41"/>
                                </a:cxn>
                                <a:cxn ang="T123">
                                  <a:pos x="T42" y="T43"/>
                                </a:cxn>
                                <a:cxn ang="T124">
                                  <a:pos x="T44" y="T45"/>
                                </a:cxn>
                                <a:cxn ang="T125">
                                  <a:pos x="T46" y="T47"/>
                                </a:cxn>
                                <a:cxn ang="T126">
                                  <a:pos x="T48" y="T49"/>
                                </a:cxn>
                                <a:cxn ang="T127">
                                  <a:pos x="T50" y="T51"/>
                                </a:cxn>
                                <a:cxn ang="T128">
                                  <a:pos x="T52" y="T53"/>
                                </a:cxn>
                                <a:cxn ang="T129">
                                  <a:pos x="T54" y="T55"/>
                                </a:cxn>
                                <a:cxn ang="T130">
                                  <a:pos x="T56" y="T57"/>
                                </a:cxn>
                                <a:cxn ang="T131">
                                  <a:pos x="T58" y="T59"/>
                                </a:cxn>
                                <a:cxn ang="T132">
                                  <a:pos x="T60" y="T61"/>
                                </a:cxn>
                                <a:cxn ang="T133">
                                  <a:pos x="T62" y="T63"/>
                                </a:cxn>
                                <a:cxn ang="T134">
                                  <a:pos x="T64" y="T65"/>
                                </a:cxn>
                                <a:cxn ang="T135">
                                  <a:pos x="T66" y="T67"/>
                                </a:cxn>
                                <a:cxn ang="T136">
                                  <a:pos x="T68" y="T69"/>
                                </a:cxn>
                                <a:cxn ang="T137">
                                  <a:pos x="T70" y="T71"/>
                                </a:cxn>
                                <a:cxn ang="T138">
                                  <a:pos x="T72" y="T73"/>
                                </a:cxn>
                                <a:cxn ang="T139">
                                  <a:pos x="T74" y="T75"/>
                                </a:cxn>
                                <a:cxn ang="T140">
                                  <a:pos x="T76" y="T77"/>
                                </a:cxn>
                                <a:cxn ang="T141">
                                  <a:pos x="T78" y="T79"/>
                                </a:cxn>
                                <a:cxn ang="T142">
                                  <a:pos x="T80" y="T81"/>
                                </a:cxn>
                                <a:cxn ang="T143">
                                  <a:pos x="T82" y="T83"/>
                                </a:cxn>
                                <a:cxn ang="T144">
                                  <a:pos x="T84" y="T85"/>
                                </a:cxn>
                                <a:cxn ang="T145">
                                  <a:pos x="T86" y="T87"/>
                                </a:cxn>
                                <a:cxn ang="T146">
                                  <a:pos x="T88" y="T89"/>
                                </a:cxn>
                                <a:cxn ang="T147">
                                  <a:pos x="T90" y="T91"/>
                                </a:cxn>
                                <a:cxn ang="T148">
                                  <a:pos x="T92" y="T93"/>
                                </a:cxn>
                                <a:cxn ang="T149">
                                  <a:pos x="T94" y="T95"/>
                                </a:cxn>
                                <a:cxn ang="T150">
                                  <a:pos x="T96" y="T97"/>
                                </a:cxn>
                                <a:cxn ang="T151">
                                  <a:pos x="T98" y="T99"/>
                                </a:cxn>
                                <a:cxn ang="T152">
                                  <a:pos x="T100" y="T101"/>
                                </a:cxn>
                              </a:cxnLst>
                              <a:rect l="T153" t="T154" r="T155" b="T156"/>
                              <a:pathLst>
                                <a:path w="408" h="198">
                                  <a:moveTo>
                                    <a:pt x="306" y="66"/>
                                  </a:moveTo>
                                  <a:lnTo>
                                    <a:pt x="318" y="78"/>
                                  </a:lnTo>
                                  <a:lnTo>
                                    <a:pt x="324" y="90"/>
                                  </a:lnTo>
                                  <a:lnTo>
                                    <a:pt x="330" y="96"/>
                                  </a:lnTo>
                                  <a:lnTo>
                                    <a:pt x="342" y="90"/>
                                  </a:lnTo>
                                  <a:lnTo>
                                    <a:pt x="372" y="120"/>
                                  </a:lnTo>
                                  <a:lnTo>
                                    <a:pt x="342" y="102"/>
                                  </a:lnTo>
                                  <a:lnTo>
                                    <a:pt x="342" y="120"/>
                                  </a:lnTo>
                                  <a:lnTo>
                                    <a:pt x="336" y="132"/>
                                  </a:lnTo>
                                  <a:lnTo>
                                    <a:pt x="336" y="162"/>
                                  </a:lnTo>
                                  <a:lnTo>
                                    <a:pt x="342" y="168"/>
                                  </a:lnTo>
                                  <a:lnTo>
                                    <a:pt x="348" y="180"/>
                                  </a:lnTo>
                                  <a:lnTo>
                                    <a:pt x="354" y="186"/>
                                  </a:lnTo>
                                  <a:lnTo>
                                    <a:pt x="360" y="186"/>
                                  </a:lnTo>
                                  <a:lnTo>
                                    <a:pt x="372" y="156"/>
                                  </a:lnTo>
                                  <a:lnTo>
                                    <a:pt x="378" y="162"/>
                                  </a:lnTo>
                                  <a:lnTo>
                                    <a:pt x="390" y="168"/>
                                  </a:lnTo>
                                  <a:lnTo>
                                    <a:pt x="396" y="162"/>
                                  </a:lnTo>
                                  <a:lnTo>
                                    <a:pt x="408" y="138"/>
                                  </a:lnTo>
                                  <a:lnTo>
                                    <a:pt x="408" y="126"/>
                                  </a:lnTo>
                                  <a:lnTo>
                                    <a:pt x="396" y="120"/>
                                  </a:lnTo>
                                  <a:lnTo>
                                    <a:pt x="390" y="108"/>
                                  </a:lnTo>
                                  <a:lnTo>
                                    <a:pt x="390" y="90"/>
                                  </a:lnTo>
                                  <a:lnTo>
                                    <a:pt x="396" y="84"/>
                                  </a:lnTo>
                                  <a:lnTo>
                                    <a:pt x="372" y="66"/>
                                  </a:lnTo>
                                  <a:lnTo>
                                    <a:pt x="372" y="60"/>
                                  </a:lnTo>
                                  <a:lnTo>
                                    <a:pt x="366" y="54"/>
                                  </a:lnTo>
                                  <a:lnTo>
                                    <a:pt x="366" y="42"/>
                                  </a:lnTo>
                                  <a:lnTo>
                                    <a:pt x="360" y="30"/>
                                  </a:lnTo>
                                  <a:lnTo>
                                    <a:pt x="348" y="24"/>
                                  </a:lnTo>
                                  <a:lnTo>
                                    <a:pt x="330" y="18"/>
                                  </a:lnTo>
                                  <a:lnTo>
                                    <a:pt x="288" y="18"/>
                                  </a:lnTo>
                                  <a:lnTo>
                                    <a:pt x="282" y="0"/>
                                  </a:lnTo>
                                  <a:lnTo>
                                    <a:pt x="246" y="0"/>
                                  </a:lnTo>
                                  <a:lnTo>
                                    <a:pt x="234" y="6"/>
                                  </a:lnTo>
                                  <a:lnTo>
                                    <a:pt x="228" y="12"/>
                                  </a:lnTo>
                                  <a:lnTo>
                                    <a:pt x="222" y="24"/>
                                  </a:lnTo>
                                  <a:lnTo>
                                    <a:pt x="210" y="36"/>
                                  </a:lnTo>
                                  <a:lnTo>
                                    <a:pt x="204" y="36"/>
                                  </a:lnTo>
                                  <a:lnTo>
                                    <a:pt x="198" y="30"/>
                                  </a:lnTo>
                                  <a:lnTo>
                                    <a:pt x="192" y="30"/>
                                  </a:lnTo>
                                  <a:lnTo>
                                    <a:pt x="168" y="42"/>
                                  </a:lnTo>
                                  <a:lnTo>
                                    <a:pt x="144" y="66"/>
                                  </a:lnTo>
                                  <a:lnTo>
                                    <a:pt x="132" y="72"/>
                                  </a:lnTo>
                                  <a:lnTo>
                                    <a:pt x="120" y="72"/>
                                  </a:lnTo>
                                  <a:lnTo>
                                    <a:pt x="114" y="66"/>
                                  </a:lnTo>
                                  <a:lnTo>
                                    <a:pt x="102" y="60"/>
                                  </a:lnTo>
                                  <a:lnTo>
                                    <a:pt x="90" y="42"/>
                                  </a:lnTo>
                                  <a:lnTo>
                                    <a:pt x="78" y="54"/>
                                  </a:lnTo>
                                  <a:lnTo>
                                    <a:pt x="60" y="54"/>
                                  </a:lnTo>
                                  <a:lnTo>
                                    <a:pt x="48" y="42"/>
                                  </a:lnTo>
                                  <a:lnTo>
                                    <a:pt x="48" y="18"/>
                                  </a:lnTo>
                                  <a:lnTo>
                                    <a:pt x="36" y="6"/>
                                  </a:lnTo>
                                  <a:lnTo>
                                    <a:pt x="24" y="6"/>
                                  </a:lnTo>
                                  <a:lnTo>
                                    <a:pt x="18" y="12"/>
                                  </a:lnTo>
                                  <a:lnTo>
                                    <a:pt x="6" y="12"/>
                                  </a:lnTo>
                                  <a:lnTo>
                                    <a:pt x="0" y="18"/>
                                  </a:lnTo>
                                  <a:lnTo>
                                    <a:pt x="0" y="36"/>
                                  </a:lnTo>
                                  <a:lnTo>
                                    <a:pt x="6" y="42"/>
                                  </a:lnTo>
                                  <a:lnTo>
                                    <a:pt x="6" y="48"/>
                                  </a:lnTo>
                                  <a:lnTo>
                                    <a:pt x="24" y="48"/>
                                  </a:lnTo>
                                  <a:lnTo>
                                    <a:pt x="30" y="54"/>
                                  </a:lnTo>
                                  <a:lnTo>
                                    <a:pt x="12" y="72"/>
                                  </a:lnTo>
                                  <a:lnTo>
                                    <a:pt x="6" y="72"/>
                                  </a:lnTo>
                                  <a:lnTo>
                                    <a:pt x="6" y="96"/>
                                  </a:lnTo>
                                  <a:lnTo>
                                    <a:pt x="0" y="102"/>
                                  </a:lnTo>
                                  <a:lnTo>
                                    <a:pt x="6" y="108"/>
                                  </a:lnTo>
                                  <a:lnTo>
                                    <a:pt x="48" y="102"/>
                                  </a:lnTo>
                                  <a:lnTo>
                                    <a:pt x="60" y="120"/>
                                  </a:lnTo>
                                  <a:lnTo>
                                    <a:pt x="90" y="114"/>
                                  </a:lnTo>
                                  <a:lnTo>
                                    <a:pt x="90" y="126"/>
                                  </a:lnTo>
                                  <a:lnTo>
                                    <a:pt x="84" y="132"/>
                                  </a:lnTo>
                                  <a:lnTo>
                                    <a:pt x="84" y="150"/>
                                  </a:lnTo>
                                  <a:lnTo>
                                    <a:pt x="90" y="156"/>
                                  </a:lnTo>
                                  <a:lnTo>
                                    <a:pt x="108" y="156"/>
                                  </a:lnTo>
                                  <a:lnTo>
                                    <a:pt x="114" y="150"/>
                                  </a:lnTo>
                                  <a:lnTo>
                                    <a:pt x="120" y="150"/>
                                  </a:lnTo>
                                  <a:lnTo>
                                    <a:pt x="120" y="132"/>
                                  </a:lnTo>
                                  <a:lnTo>
                                    <a:pt x="138" y="126"/>
                                  </a:lnTo>
                                  <a:lnTo>
                                    <a:pt x="138" y="150"/>
                                  </a:lnTo>
                                  <a:lnTo>
                                    <a:pt x="144" y="168"/>
                                  </a:lnTo>
                                  <a:lnTo>
                                    <a:pt x="144" y="180"/>
                                  </a:lnTo>
                                  <a:lnTo>
                                    <a:pt x="150" y="192"/>
                                  </a:lnTo>
                                  <a:lnTo>
                                    <a:pt x="156" y="198"/>
                                  </a:lnTo>
                                  <a:lnTo>
                                    <a:pt x="162" y="198"/>
                                  </a:lnTo>
                                  <a:lnTo>
                                    <a:pt x="180" y="192"/>
                                  </a:lnTo>
                                  <a:lnTo>
                                    <a:pt x="198" y="174"/>
                                  </a:lnTo>
                                  <a:lnTo>
                                    <a:pt x="204" y="174"/>
                                  </a:lnTo>
                                  <a:lnTo>
                                    <a:pt x="198" y="168"/>
                                  </a:lnTo>
                                  <a:lnTo>
                                    <a:pt x="186" y="162"/>
                                  </a:lnTo>
                                  <a:lnTo>
                                    <a:pt x="180" y="150"/>
                                  </a:lnTo>
                                  <a:lnTo>
                                    <a:pt x="174" y="144"/>
                                  </a:lnTo>
                                  <a:lnTo>
                                    <a:pt x="168" y="132"/>
                                  </a:lnTo>
                                  <a:lnTo>
                                    <a:pt x="162" y="126"/>
                                  </a:lnTo>
                                  <a:lnTo>
                                    <a:pt x="186" y="102"/>
                                  </a:lnTo>
                                  <a:lnTo>
                                    <a:pt x="222" y="84"/>
                                  </a:lnTo>
                                  <a:lnTo>
                                    <a:pt x="228" y="72"/>
                                  </a:lnTo>
                                  <a:lnTo>
                                    <a:pt x="246" y="54"/>
                                  </a:lnTo>
                                  <a:lnTo>
                                    <a:pt x="258" y="48"/>
                                  </a:lnTo>
                                  <a:lnTo>
                                    <a:pt x="276" y="54"/>
                                  </a:lnTo>
                                  <a:lnTo>
                                    <a:pt x="288" y="60"/>
                                  </a:lnTo>
                                  <a:lnTo>
                                    <a:pt x="306" y="66"/>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58" name="Pakistan" descr="© INSCALE GmbH, 15.06.2010"/>
                            <a:cNvSpPr>
                              <a:spLocks/>
                            </a:cNvSpPr>
                          </a:nvSpPr>
                          <a:spPr bwMode="gray">
                            <a:xfrm>
                              <a:off x="3661" y="845"/>
                              <a:ext cx="269" cy="270"/>
                            </a:xfrm>
                            <a:custGeom>
                              <a:avLst/>
                              <a:gdLst>
                                <a:gd name="T0" fmla="*/ 2147483647 w 1050"/>
                                <a:gd name="T1" fmla="*/ 2147483647 h 1056"/>
                                <a:gd name="T2" fmla="*/ 2147483647 w 1050"/>
                                <a:gd name="T3" fmla="*/ 2147483647 h 1056"/>
                                <a:gd name="T4" fmla="*/ 2147483647 w 1050"/>
                                <a:gd name="T5" fmla="*/ 2147483647 h 1056"/>
                                <a:gd name="T6" fmla="*/ 2147483647 w 1050"/>
                                <a:gd name="T7" fmla="*/ 2147483647 h 1056"/>
                                <a:gd name="T8" fmla="*/ 2147483647 w 1050"/>
                                <a:gd name="T9" fmla="*/ 2147483647 h 1056"/>
                                <a:gd name="T10" fmla="*/ 2147483647 w 1050"/>
                                <a:gd name="T11" fmla="*/ 2147483647 h 1056"/>
                                <a:gd name="T12" fmla="*/ 2147483647 w 1050"/>
                                <a:gd name="T13" fmla="*/ 2147483647 h 1056"/>
                                <a:gd name="T14" fmla="*/ 2147483647 w 1050"/>
                                <a:gd name="T15" fmla="*/ 2147483647 h 1056"/>
                                <a:gd name="T16" fmla="*/ 2147483647 w 1050"/>
                                <a:gd name="T17" fmla="*/ 2147483647 h 1056"/>
                                <a:gd name="T18" fmla="*/ 2147483647 w 1050"/>
                                <a:gd name="T19" fmla="*/ 2147483647 h 1056"/>
                                <a:gd name="T20" fmla="*/ 2147483647 w 1050"/>
                                <a:gd name="T21" fmla="*/ 2147483647 h 1056"/>
                                <a:gd name="T22" fmla="*/ 2147483647 w 1050"/>
                                <a:gd name="T23" fmla="*/ 2147483647 h 1056"/>
                                <a:gd name="T24" fmla="*/ 2147483647 w 1050"/>
                                <a:gd name="T25" fmla="*/ 2147483647 h 1056"/>
                                <a:gd name="T26" fmla="*/ 2147483647 w 1050"/>
                                <a:gd name="T27" fmla="*/ 2147483647 h 1056"/>
                                <a:gd name="T28" fmla="*/ 2147483647 w 1050"/>
                                <a:gd name="T29" fmla="*/ 2147483647 h 1056"/>
                                <a:gd name="T30" fmla="*/ 2147483647 w 1050"/>
                                <a:gd name="T31" fmla="*/ 2147483647 h 1056"/>
                                <a:gd name="T32" fmla="*/ 2147483647 w 1050"/>
                                <a:gd name="T33" fmla="*/ 2147483647 h 1056"/>
                                <a:gd name="T34" fmla="*/ 2147483647 w 1050"/>
                                <a:gd name="T35" fmla="*/ 2147483647 h 1056"/>
                                <a:gd name="T36" fmla="*/ 2147483647 w 1050"/>
                                <a:gd name="T37" fmla="*/ 2147483647 h 1056"/>
                                <a:gd name="T38" fmla="*/ 2147483647 w 1050"/>
                                <a:gd name="T39" fmla="*/ 2147483647 h 1056"/>
                                <a:gd name="T40" fmla="*/ 2147483647 w 1050"/>
                                <a:gd name="T41" fmla="*/ 2147483647 h 1056"/>
                                <a:gd name="T42" fmla="*/ 2147483647 w 1050"/>
                                <a:gd name="T43" fmla="*/ 2147483647 h 1056"/>
                                <a:gd name="T44" fmla="*/ 0 w 1050"/>
                                <a:gd name="T45" fmla="*/ 2147483647 h 1056"/>
                                <a:gd name="T46" fmla="*/ 2147483647 w 1050"/>
                                <a:gd name="T47" fmla="*/ 2147483647 h 1056"/>
                                <a:gd name="T48" fmla="*/ 2147483647 w 1050"/>
                                <a:gd name="T49" fmla="*/ 2147483647 h 1056"/>
                                <a:gd name="T50" fmla="*/ 2147483647 w 1050"/>
                                <a:gd name="T51" fmla="*/ 2147483647 h 1056"/>
                                <a:gd name="T52" fmla="*/ 2147483647 w 1050"/>
                                <a:gd name="T53" fmla="*/ 2147483647 h 1056"/>
                                <a:gd name="T54" fmla="*/ 2147483647 w 1050"/>
                                <a:gd name="T55" fmla="*/ 2147483647 h 1056"/>
                                <a:gd name="T56" fmla="*/ 2147483647 w 1050"/>
                                <a:gd name="T57" fmla="*/ 2147483647 h 1056"/>
                                <a:gd name="T58" fmla="*/ 2147483647 w 1050"/>
                                <a:gd name="T59" fmla="*/ 2147483647 h 1056"/>
                                <a:gd name="T60" fmla="*/ 2147483647 w 1050"/>
                                <a:gd name="T61" fmla="*/ 2147483647 h 1056"/>
                                <a:gd name="T62" fmla="*/ 2147483647 w 1050"/>
                                <a:gd name="T63" fmla="*/ 2147483647 h 1056"/>
                                <a:gd name="T64" fmla="*/ 2147483647 w 1050"/>
                                <a:gd name="T65" fmla="*/ 2147483647 h 1056"/>
                                <a:gd name="T66" fmla="*/ 2147483647 w 1050"/>
                                <a:gd name="T67" fmla="*/ 2147483647 h 1056"/>
                                <a:gd name="T68" fmla="*/ 2147483647 w 1050"/>
                                <a:gd name="T69" fmla="*/ 2147483647 h 1056"/>
                                <a:gd name="T70" fmla="*/ 2147483647 w 1050"/>
                                <a:gd name="T71" fmla="*/ 2147483647 h 1056"/>
                                <a:gd name="T72" fmla="*/ 2147483647 w 1050"/>
                                <a:gd name="T73" fmla="*/ 2147483647 h 1056"/>
                                <a:gd name="T74" fmla="*/ 2147483647 w 1050"/>
                                <a:gd name="T75" fmla="*/ 2147483647 h 1056"/>
                                <a:gd name="T76" fmla="*/ 2147483647 w 1050"/>
                                <a:gd name="T77" fmla="*/ 2147483647 h 1056"/>
                                <a:gd name="T78" fmla="*/ 2147483647 w 1050"/>
                                <a:gd name="T79" fmla="*/ 2147483647 h 1056"/>
                                <a:gd name="T80" fmla="*/ 2147483647 w 1050"/>
                                <a:gd name="T81" fmla="*/ 2147483647 h 1056"/>
                                <a:gd name="T82" fmla="*/ 2147483647 w 1050"/>
                                <a:gd name="T83" fmla="*/ 2147483647 h 1056"/>
                                <a:gd name="T84" fmla="*/ 2147483647 w 1050"/>
                                <a:gd name="T85" fmla="*/ 2147483647 h 1056"/>
                                <a:gd name="T86" fmla="*/ 2147483647 w 1050"/>
                                <a:gd name="T87" fmla="*/ 2147483647 h 1056"/>
                                <a:gd name="T88" fmla="*/ 2147483647 w 1050"/>
                                <a:gd name="T89" fmla="*/ 2147483647 h 1056"/>
                                <a:gd name="T90" fmla="*/ 2147483647 w 1050"/>
                                <a:gd name="T91" fmla="*/ 2147483647 h 1056"/>
                                <a:gd name="T92" fmla="*/ 2147483647 w 1050"/>
                                <a:gd name="T93" fmla="*/ 2147483647 h 1056"/>
                                <a:gd name="T94" fmla="*/ 2147483647 w 1050"/>
                                <a:gd name="T95" fmla="*/ 2147483647 h 1056"/>
                                <a:gd name="T96" fmla="*/ 2147483647 w 1050"/>
                                <a:gd name="T97" fmla="*/ 2147483647 h 1056"/>
                                <a:gd name="T98" fmla="*/ 2147483647 w 1050"/>
                                <a:gd name="T99" fmla="*/ 2147483647 h 1056"/>
                                <a:gd name="T100" fmla="*/ 2147483647 w 1050"/>
                                <a:gd name="T101" fmla="*/ 2147483647 h 1056"/>
                                <a:gd name="T102" fmla="*/ 2147483647 w 1050"/>
                                <a:gd name="T103" fmla="*/ 2147483647 h 1056"/>
                                <a:gd name="T104" fmla="*/ 2147483647 w 1050"/>
                                <a:gd name="T105" fmla="*/ 2147483647 h 1056"/>
                                <a:gd name="T106" fmla="*/ 2147483647 w 1050"/>
                                <a:gd name="T107" fmla="*/ 2147483647 h 1056"/>
                                <a:gd name="T108" fmla="*/ 2147483647 w 1050"/>
                                <a:gd name="T109" fmla="*/ 2147483647 h 1056"/>
                                <a:gd name="T110" fmla="*/ 2147483647 w 1050"/>
                                <a:gd name="T111" fmla="*/ 2147483647 h 1056"/>
                                <a:gd name="T112" fmla="*/ 2147483647 w 1050"/>
                                <a:gd name="T113" fmla="*/ 2147483647 h 1056"/>
                                <a:gd name="T114" fmla="*/ 2147483647 w 1050"/>
                                <a:gd name="T115" fmla="*/ 2147483647 h 1056"/>
                                <a:gd name="T116" fmla="*/ 2147483647 w 1050"/>
                                <a:gd name="T117" fmla="*/ 2147483647 h 1056"/>
                                <a:gd name="T118" fmla="*/ 2147483647 w 1050"/>
                                <a:gd name="T119" fmla="*/ 2147483647 h 1056"/>
                                <a:gd name="T120" fmla="*/ 2147483647 w 1050"/>
                                <a:gd name="T121" fmla="*/ 2147483647 h 1056"/>
                                <a:gd name="T122" fmla="*/ 2147483647 w 1050"/>
                                <a:gd name="T123" fmla="*/ 2147483647 h 105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 name="T186" fmla="*/ 0 w 1050"/>
                                <a:gd name="T187" fmla="*/ 0 h 1056"/>
                                <a:gd name="T188" fmla="*/ 1050 w 1050"/>
                                <a:gd name="T189" fmla="*/ 1056 h 1056"/>
                              </a:gdLst>
                              <a:ahLst/>
                              <a:cxnLst>
                                <a:cxn ang="T124">
                                  <a:pos x="T0" y="T1"/>
                                </a:cxn>
                                <a:cxn ang="T125">
                                  <a:pos x="T2" y="T3"/>
                                </a:cxn>
                                <a:cxn ang="T126">
                                  <a:pos x="T4" y="T5"/>
                                </a:cxn>
                                <a:cxn ang="T127">
                                  <a:pos x="T6" y="T7"/>
                                </a:cxn>
                                <a:cxn ang="T128">
                                  <a:pos x="T8" y="T9"/>
                                </a:cxn>
                                <a:cxn ang="T129">
                                  <a:pos x="T10" y="T11"/>
                                </a:cxn>
                                <a:cxn ang="T130">
                                  <a:pos x="T12" y="T13"/>
                                </a:cxn>
                                <a:cxn ang="T131">
                                  <a:pos x="T14" y="T15"/>
                                </a:cxn>
                                <a:cxn ang="T132">
                                  <a:pos x="T16" y="T17"/>
                                </a:cxn>
                                <a:cxn ang="T133">
                                  <a:pos x="T18" y="T19"/>
                                </a:cxn>
                                <a:cxn ang="T134">
                                  <a:pos x="T20" y="T21"/>
                                </a:cxn>
                                <a:cxn ang="T135">
                                  <a:pos x="T22" y="T23"/>
                                </a:cxn>
                                <a:cxn ang="T136">
                                  <a:pos x="T24" y="T25"/>
                                </a:cxn>
                                <a:cxn ang="T137">
                                  <a:pos x="T26" y="T27"/>
                                </a:cxn>
                                <a:cxn ang="T138">
                                  <a:pos x="T28" y="T29"/>
                                </a:cxn>
                                <a:cxn ang="T139">
                                  <a:pos x="T30" y="T31"/>
                                </a:cxn>
                                <a:cxn ang="T140">
                                  <a:pos x="T32" y="T33"/>
                                </a:cxn>
                                <a:cxn ang="T141">
                                  <a:pos x="T34" y="T35"/>
                                </a:cxn>
                                <a:cxn ang="T142">
                                  <a:pos x="T36" y="T37"/>
                                </a:cxn>
                                <a:cxn ang="T143">
                                  <a:pos x="T38" y="T39"/>
                                </a:cxn>
                                <a:cxn ang="T144">
                                  <a:pos x="T40" y="T41"/>
                                </a:cxn>
                                <a:cxn ang="T145">
                                  <a:pos x="T42" y="T43"/>
                                </a:cxn>
                                <a:cxn ang="T146">
                                  <a:pos x="T44" y="T45"/>
                                </a:cxn>
                                <a:cxn ang="T147">
                                  <a:pos x="T46" y="T47"/>
                                </a:cxn>
                                <a:cxn ang="T148">
                                  <a:pos x="T48" y="T49"/>
                                </a:cxn>
                                <a:cxn ang="T149">
                                  <a:pos x="T50" y="T51"/>
                                </a:cxn>
                                <a:cxn ang="T150">
                                  <a:pos x="T52" y="T53"/>
                                </a:cxn>
                                <a:cxn ang="T151">
                                  <a:pos x="T54" y="T55"/>
                                </a:cxn>
                                <a:cxn ang="T152">
                                  <a:pos x="T56" y="T57"/>
                                </a:cxn>
                                <a:cxn ang="T153">
                                  <a:pos x="T58" y="T59"/>
                                </a:cxn>
                                <a:cxn ang="T154">
                                  <a:pos x="T60" y="T61"/>
                                </a:cxn>
                                <a:cxn ang="T155">
                                  <a:pos x="T62" y="T63"/>
                                </a:cxn>
                                <a:cxn ang="T156">
                                  <a:pos x="T64" y="T65"/>
                                </a:cxn>
                                <a:cxn ang="T157">
                                  <a:pos x="T66" y="T67"/>
                                </a:cxn>
                                <a:cxn ang="T158">
                                  <a:pos x="T68" y="T69"/>
                                </a:cxn>
                                <a:cxn ang="T159">
                                  <a:pos x="T70" y="T71"/>
                                </a:cxn>
                                <a:cxn ang="T160">
                                  <a:pos x="T72" y="T73"/>
                                </a:cxn>
                                <a:cxn ang="T161">
                                  <a:pos x="T74" y="T75"/>
                                </a:cxn>
                                <a:cxn ang="T162">
                                  <a:pos x="T76" y="T77"/>
                                </a:cxn>
                                <a:cxn ang="T163">
                                  <a:pos x="T78" y="T79"/>
                                </a:cxn>
                                <a:cxn ang="T164">
                                  <a:pos x="T80" y="T81"/>
                                </a:cxn>
                                <a:cxn ang="T165">
                                  <a:pos x="T82" y="T83"/>
                                </a:cxn>
                                <a:cxn ang="T166">
                                  <a:pos x="T84" y="T85"/>
                                </a:cxn>
                                <a:cxn ang="T167">
                                  <a:pos x="T86" y="T87"/>
                                </a:cxn>
                                <a:cxn ang="T168">
                                  <a:pos x="T88" y="T89"/>
                                </a:cxn>
                                <a:cxn ang="T169">
                                  <a:pos x="T90" y="T91"/>
                                </a:cxn>
                                <a:cxn ang="T170">
                                  <a:pos x="T92" y="T93"/>
                                </a:cxn>
                                <a:cxn ang="T171">
                                  <a:pos x="T94" y="T95"/>
                                </a:cxn>
                                <a:cxn ang="T172">
                                  <a:pos x="T96" y="T97"/>
                                </a:cxn>
                                <a:cxn ang="T173">
                                  <a:pos x="T98" y="T99"/>
                                </a:cxn>
                                <a:cxn ang="T174">
                                  <a:pos x="T100" y="T101"/>
                                </a:cxn>
                                <a:cxn ang="T175">
                                  <a:pos x="T102" y="T103"/>
                                </a:cxn>
                                <a:cxn ang="T176">
                                  <a:pos x="T104" y="T105"/>
                                </a:cxn>
                                <a:cxn ang="T177">
                                  <a:pos x="T106" y="T107"/>
                                </a:cxn>
                                <a:cxn ang="T178">
                                  <a:pos x="T108" y="T109"/>
                                </a:cxn>
                                <a:cxn ang="T179">
                                  <a:pos x="T110" y="T111"/>
                                </a:cxn>
                                <a:cxn ang="T180">
                                  <a:pos x="T112" y="T113"/>
                                </a:cxn>
                                <a:cxn ang="T181">
                                  <a:pos x="T114" y="T115"/>
                                </a:cxn>
                                <a:cxn ang="T182">
                                  <a:pos x="T116" y="T117"/>
                                </a:cxn>
                                <a:cxn ang="T183">
                                  <a:pos x="T118" y="T119"/>
                                </a:cxn>
                                <a:cxn ang="T184">
                                  <a:pos x="T120" y="T121"/>
                                </a:cxn>
                                <a:cxn ang="T185">
                                  <a:pos x="T122" y="T123"/>
                                </a:cxn>
                              </a:cxnLst>
                              <a:rect l="T186" t="T187" r="T188" b="T189"/>
                              <a:pathLst>
                                <a:path w="1050" h="1056">
                                  <a:moveTo>
                                    <a:pt x="1008" y="120"/>
                                  </a:moveTo>
                                  <a:lnTo>
                                    <a:pt x="996" y="120"/>
                                  </a:lnTo>
                                  <a:lnTo>
                                    <a:pt x="984" y="114"/>
                                  </a:lnTo>
                                  <a:lnTo>
                                    <a:pt x="978" y="102"/>
                                  </a:lnTo>
                                  <a:lnTo>
                                    <a:pt x="972" y="96"/>
                                  </a:lnTo>
                                  <a:lnTo>
                                    <a:pt x="972" y="90"/>
                                  </a:lnTo>
                                  <a:lnTo>
                                    <a:pt x="960" y="96"/>
                                  </a:lnTo>
                                  <a:lnTo>
                                    <a:pt x="924" y="84"/>
                                  </a:lnTo>
                                  <a:lnTo>
                                    <a:pt x="924" y="60"/>
                                  </a:lnTo>
                                  <a:lnTo>
                                    <a:pt x="912" y="36"/>
                                  </a:lnTo>
                                  <a:lnTo>
                                    <a:pt x="900" y="24"/>
                                  </a:lnTo>
                                  <a:lnTo>
                                    <a:pt x="888" y="18"/>
                                  </a:lnTo>
                                  <a:lnTo>
                                    <a:pt x="876" y="18"/>
                                  </a:lnTo>
                                  <a:lnTo>
                                    <a:pt x="870" y="6"/>
                                  </a:lnTo>
                                  <a:lnTo>
                                    <a:pt x="822" y="6"/>
                                  </a:lnTo>
                                  <a:lnTo>
                                    <a:pt x="810" y="0"/>
                                  </a:lnTo>
                                  <a:lnTo>
                                    <a:pt x="804" y="6"/>
                                  </a:lnTo>
                                  <a:lnTo>
                                    <a:pt x="792" y="6"/>
                                  </a:lnTo>
                                  <a:lnTo>
                                    <a:pt x="786" y="12"/>
                                  </a:lnTo>
                                  <a:lnTo>
                                    <a:pt x="774" y="12"/>
                                  </a:lnTo>
                                  <a:lnTo>
                                    <a:pt x="762" y="6"/>
                                  </a:lnTo>
                                  <a:lnTo>
                                    <a:pt x="738" y="6"/>
                                  </a:lnTo>
                                  <a:lnTo>
                                    <a:pt x="732" y="12"/>
                                  </a:lnTo>
                                  <a:lnTo>
                                    <a:pt x="690" y="12"/>
                                  </a:lnTo>
                                  <a:lnTo>
                                    <a:pt x="684" y="18"/>
                                  </a:lnTo>
                                  <a:lnTo>
                                    <a:pt x="678" y="18"/>
                                  </a:lnTo>
                                  <a:lnTo>
                                    <a:pt x="654" y="30"/>
                                  </a:lnTo>
                                  <a:lnTo>
                                    <a:pt x="648" y="36"/>
                                  </a:lnTo>
                                  <a:lnTo>
                                    <a:pt x="624" y="48"/>
                                  </a:lnTo>
                                  <a:lnTo>
                                    <a:pt x="618" y="54"/>
                                  </a:lnTo>
                                  <a:lnTo>
                                    <a:pt x="612" y="66"/>
                                  </a:lnTo>
                                  <a:lnTo>
                                    <a:pt x="606" y="72"/>
                                  </a:lnTo>
                                  <a:lnTo>
                                    <a:pt x="606" y="78"/>
                                  </a:lnTo>
                                  <a:lnTo>
                                    <a:pt x="636" y="108"/>
                                  </a:lnTo>
                                  <a:lnTo>
                                    <a:pt x="636" y="138"/>
                                  </a:lnTo>
                                  <a:lnTo>
                                    <a:pt x="642" y="144"/>
                                  </a:lnTo>
                                  <a:lnTo>
                                    <a:pt x="648" y="156"/>
                                  </a:lnTo>
                                  <a:lnTo>
                                    <a:pt x="648" y="162"/>
                                  </a:lnTo>
                                  <a:lnTo>
                                    <a:pt x="624" y="186"/>
                                  </a:lnTo>
                                  <a:lnTo>
                                    <a:pt x="618" y="198"/>
                                  </a:lnTo>
                                  <a:lnTo>
                                    <a:pt x="618" y="210"/>
                                  </a:lnTo>
                                  <a:lnTo>
                                    <a:pt x="624" y="216"/>
                                  </a:lnTo>
                                  <a:lnTo>
                                    <a:pt x="624" y="246"/>
                                  </a:lnTo>
                                  <a:lnTo>
                                    <a:pt x="606" y="246"/>
                                  </a:lnTo>
                                  <a:lnTo>
                                    <a:pt x="600" y="252"/>
                                  </a:lnTo>
                                  <a:lnTo>
                                    <a:pt x="594" y="252"/>
                                  </a:lnTo>
                                  <a:lnTo>
                                    <a:pt x="576" y="246"/>
                                  </a:lnTo>
                                  <a:lnTo>
                                    <a:pt x="570" y="240"/>
                                  </a:lnTo>
                                  <a:lnTo>
                                    <a:pt x="552" y="240"/>
                                  </a:lnTo>
                                  <a:lnTo>
                                    <a:pt x="552" y="252"/>
                                  </a:lnTo>
                                  <a:lnTo>
                                    <a:pt x="564" y="264"/>
                                  </a:lnTo>
                                  <a:lnTo>
                                    <a:pt x="576" y="270"/>
                                  </a:lnTo>
                                  <a:lnTo>
                                    <a:pt x="576" y="276"/>
                                  </a:lnTo>
                                  <a:lnTo>
                                    <a:pt x="582" y="282"/>
                                  </a:lnTo>
                                  <a:lnTo>
                                    <a:pt x="582" y="288"/>
                                  </a:lnTo>
                                  <a:lnTo>
                                    <a:pt x="594" y="294"/>
                                  </a:lnTo>
                                  <a:lnTo>
                                    <a:pt x="600" y="294"/>
                                  </a:lnTo>
                                  <a:lnTo>
                                    <a:pt x="570" y="312"/>
                                  </a:lnTo>
                                  <a:lnTo>
                                    <a:pt x="552" y="312"/>
                                  </a:lnTo>
                                  <a:lnTo>
                                    <a:pt x="546" y="318"/>
                                  </a:lnTo>
                                  <a:lnTo>
                                    <a:pt x="546" y="354"/>
                                  </a:lnTo>
                                  <a:lnTo>
                                    <a:pt x="540" y="354"/>
                                  </a:lnTo>
                                  <a:lnTo>
                                    <a:pt x="534" y="360"/>
                                  </a:lnTo>
                                  <a:lnTo>
                                    <a:pt x="534" y="378"/>
                                  </a:lnTo>
                                  <a:lnTo>
                                    <a:pt x="540" y="390"/>
                                  </a:lnTo>
                                  <a:lnTo>
                                    <a:pt x="540" y="402"/>
                                  </a:lnTo>
                                  <a:lnTo>
                                    <a:pt x="546" y="408"/>
                                  </a:lnTo>
                                  <a:lnTo>
                                    <a:pt x="546" y="414"/>
                                  </a:lnTo>
                                  <a:lnTo>
                                    <a:pt x="540" y="420"/>
                                  </a:lnTo>
                                  <a:lnTo>
                                    <a:pt x="534" y="432"/>
                                  </a:lnTo>
                                  <a:lnTo>
                                    <a:pt x="522" y="438"/>
                                  </a:lnTo>
                                  <a:lnTo>
                                    <a:pt x="510" y="438"/>
                                  </a:lnTo>
                                  <a:lnTo>
                                    <a:pt x="504" y="432"/>
                                  </a:lnTo>
                                  <a:lnTo>
                                    <a:pt x="504" y="420"/>
                                  </a:lnTo>
                                  <a:lnTo>
                                    <a:pt x="474" y="420"/>
                                  </a:lnTo>
                                  <a:lnTo>
                                    <a:pt x="462" y="426"/>
                                  </a:lnTo>
                                  <a:lnTo>
                                    <a:pt x="456" y="432"/>
                                  </a:lnTo>
                                  <a:lnTo>
                                    <a:pt x="444" y="438"/>
                                  </a:lnTo>
                                  <a:lnTo>
                                    <a:pt x="438" y="438"/>
                                  </a:lnTo>
                                  <a:lnTo>
                                    <a:pt x="432" y="444"/>
                                  </a:lnTo>
                                  <a:lnTo>
                                    <a:pt x="432" y="450"/>
                                  </a:lnTo>
                                  <a:lnTo>
                                    <a:pt x="438" y="450"/>
                                  </a:lnTo>
                                  <a:lnTo>
                                    <a:pt x="444" y="456"/>
                                  </a:lnTo>
                                  <a:lnTo>
                                    <a:pt x="444" y="462"/>
                                  </a:lnTo>
                                  <a:lnTo>
                                    <a:pt x="438" y="468"/>
                                  </a:lnTo>
                                  <a:lnTo>
                                    <a:pt x="396" y="468"/>
                                  </a:lnTo>
                                  <a:lnTo>
                                    <a:pt x="396" y="456"/>
                                  </a:lnTo>
                                  <a:lnTo>
                                    <a:pt x="378" y="456"/>
                                  </a:lnTo>
                                  <a:lnTo>
                                    <a:pt x="372" y="468"/>
                                  </a:lnTo>
                                  <a:lnTo>
                                    <a:pt x="360" y="474"/>
                                  </a:lnTo>
                                  <a:lnTo>
                                    <a:pt x="354" y="486"/>
                                  </a:lnTo>
                                  <a:lnTo>
                                    <a:pt x="354" y="504"/>
                                  </a:lnTo>
                                  <a:lnTo>
                                    <a:pt x="360" y="516"/>
                                  </a:lnTo>
                                  <a:lnTo>
                                    <a:pt x="360" y="534"/>
                                  </a:lnTo>
                                  <a:lnTo>
                                    <a:pt x="366" y="540"/>
                                  </a:lnTo>
                                  <a:lnTo>
                                    <a:pt x="366" y="570"/>
                                  </a:lnTo>
                                  <a:lnTo>
                                    <a:pt x="360" y="576"/>
                                  </a:lnTo>
                                  <a:lnTo>
                                    <a:pt x="354" y="576"/>
                                  </a:lnTo>
                                  <a:lnTo>
                                    <a:pt x="306" y="600"/>
                                  </a:lnTo>
                                  <a:lnTo>
                                    <a:pt x="276" y="600"/>
                                  </a:lnTo>
                                  <a:lnTo>
                                    <a:pt x="258" y="606"/>
                                  </a:lnTo>
                                  <a:lnTo>
                                    <a:pt x="234" y="606"/>
                                  </a:lnTo>
                                  <a:lnTo>
                                    <a:pt x="228" y="612"/>
                                  </a:lnTo>
                                  <a:lnTo>
                                    <a:pt x="204" y="612"/>
                                  </a:lnTo>
                                  <a:lnTo>
                                    <a:pt x="204" y="606"/>
                                  </a:lnTo>
                                  <a:lnTo>
                                    <a:pt x="150" y="606"/>
                                  </a:lnTo>
                                  <a:lnTo>
                                    <a:pt x="144" y="612"/>
                                  </a:lnTo>
                                  <a:lnTo>
                                    <a:pt x="138" y="612"/>
                                  </a:lnTo>
                                  <a:lnTo>
                                    <a:pt x="120" y="618"/>
                                  </a:lnTo>
                                  <a:lnTo>
                                    <a:pt x="102" y="618"/>
                                  </a:lnTo>
                                  <a:lnTo>
                                    <a:pt x="78" y="606"/>
                                  </a:lnTo>
                                  <a:lnTo>
                                    <a:pt x="60" y="600"/>
                                  </a:lnTo>
                                  <a:lnTo>
                                    <a:pt x="42" y="588"/>
                                  </a:lnTo>
                                  <a:lnTo>
                                    <a:pt x="30" y="582"/>
                                  </a:lnTo>
                                  <a:lnTo>
                                    <a:pt x="0" y="582"/>
                                  </a:lnTo>
                                  <a:lnTo>
                                    <a:pt x="24" y="606"/>
                                  </a:lnTo>
                                  <a:lnTo>
                                    <a:pt x="30" y="618"/>
                                  </a:lnTo>
                                  <a:lnTo>
                                    <a:pt x="36" y="624"/>
                                  </a:lnTo>
                                  <a:lnTo>
                                    <a:pt x="48" y="642"/>
                                  </a:lnTo>
                                  <a:lnTo>
                                    <a:pt x="60" y="654"/>
                                  </a:lnTo>
                                  <a:lnTo>
                                    <a:pt x="66" y="672"/>
                                  </a:lnTo>
                                  <a:lnTo>
                                    <a:pt x="78" y="690"/>
                                  </a:lnTo>
                                  <a:lnTo>
                                    <a:pt x="84" y="696"/>
                                  </a:lnTo>
                                  <a:lnTo>
                                    <a:pt x="102" y="696"/>
                                  </a:lnTo>
                                  <a:lnTo>
                                    <a:pt x="114" y="690"/>
                                  </a:lnTo>
                                  <a:lnTo>
                                    <a:pt x="126" y="708"/>
                                  </a:lnTo>
                                  <a:lnTo>
                                    <a:pt x="150" y="708"/>
                                  </a:lnTo>
                                  <a:lnTo>
                                    <a:pt x="144" y="738"/>
                                  </a:lnTo>
                                  <a:lnTo>
                                    <a:pt x="150" y="738"/>
                                  </a:lnTo>
                                  <a:lnTo>
                                    <a:pt x="150" y="762"/>
                                  </a:lnTo>
                                  <a:lnTo>
                                    <a:pt x="156" y="774"/>
                                  </a:lnTo>
                                  <a:lnTo>
                                    <a:pt x="156" y="786"/>
                                  </a:lnTo>
                                  <a:lnTo>
                                    <a:pt x="174" y="786"/>
                                  </a:lnTo>
                                  <a:lnTo>
                                    <a:pt x="180" y="792"/>
                                  </a:lnTo>
                                  <a:lnTo>
                                    <a:pt x="186" y="804"/>
                                  </a:lnTo>
                                  <a:lnTo>
                                    <a:pt x="192" y="822"/>
                                  </a:lnTo>
                                  <a:lnTo>
                                    <a:pt x="192" y="834"/>
                                  </a:lnTo>
                                  <a:lnTo>
                                    <a:pt x="186" y="840"/>
                                  </a:lnTo>
                                  <a:lnTo>
                                    <a:pt x="180" y="840"/>
                                  </a:lnTo>
                                  <a:lnTo>
                                    <a:pt x="180" y="834"/>
                                  </a:lnTo>
                                  <a:lnTo>
                                    <a:pt x="150" y="834"/>
                                  </a:lnTo>
                                  <a:lnTo>
                                    <a:pt x="138" y="840"/>
                                  </a:lnTo>
                                  <a:lnTo>
                                    <a:pt x="132" y="846"/>
                                  </a:lnTo>
                                  <a:lnTo>
                                    <a:pt x="132" y="852"/>
                                  </a:lnTo>
                                  <a:lnTo>
                                    <a:pt x="126" y="852"/>
                                  </a:lnTo>
                                  <a:lnTo>
                                    <a:pt x="126" y="858"/>
                                  </a:lnTo>
                                  <a:lnTo>
                                    <a:pt x="120" y="864"/>
                                  </a:lnTo>
                                  <a:lnTo>
                                    <a:pt x="108" y="864"/>
                                  </a:lnTo>
                                  <a:lnTo>
                                    <a:pt x="102" y="882"/>
                                  </a:lnTo>
                                  <a:lnTo>
                                    <a:pt x="96" y="888"/>
                                  </a:lnTo>
                                  <a:lnTo>
                                    <a:pt x="96" y="894"/>
                                  </a:lnTo>
                                  <a:lnTo>
                                    <a:pt x="84" y="906"/>
                                  </a:lnTo>
                                  <a:lnTo>
                                    <a:pt x="84" y="936"/>
                                  </a:lnTo>
                                  <a:lnTo>
                                    <a:pt x="90" y="948"/>
                                  </a:lnTo>
                                  <a:lnTo>
                                    <a:pt x="90" y="954"/>
                                  </a:lnTo>
                                  <a:lnTo>
                                    <a:pt x="96" y="948"/>
                                  </a:lnTo>
                                  <a:lnTo>
                                    <a:pt x="108" y="948"/>
                                  </a:lnTo>
                                  <a:lnTo>
                                    <a:pt x="114" y="942"/>
                                  </a:lnTo>
                                  <a:lnTo>
                                    <a:pt x="120" y="942"/>
                                  </a:lnTo>
                                  <a:lnTo>
                                    <a:pt x="126" y="948"/>
                                  </a:lnTo>
                                  <a:lnTo>
                                    <a:pt x="138" y="948"/>
                                  </a:lnTo>
                                  <a:lnTo>
                                    <a:pt x="150" y="954"/>
                                  </a:lnTo>
                                  <a:lnTo>
                                    <a:pt x="174" y="954"/>
                                  </a:lnTo>
                                  <a:lnTo>
                                    <a:pt x="210" y="936"/>
                                  </a:lnTo>
                                  <a:lnTo>
                                    <a:pt x="216" y="930"/>
                                  </a:lnTo>
                                  <a:lnTo>
                                    <a:pt x="222" y="930"/>
                                  </a:lnTo>
                                  <a:lnTo>
                                    <a:pt x="234" y="936"/>
                                  </a:lnTo>
                                  <a:lnTo>
                                    <a:pt x="276" y="936"/>
                                  </a:lnTo>
                                  <a:lnTo>
                                    <a:pt x="288" y="930"/>
                                  </a:lnTo>
                                  <a:lnTo>
                                    <a:pt x="300" y="930"/>
                                  </a:lnTo>
                                  <a:lnTo>
                                    <a:pt x="306" y="924"/>
                                  </a:lnTo>
                                  <a:lnTo>
                                    <a:pt x="312" y="924"/>
                                  </a:lnTo>
                                  <a:lnTo>
                                    <a:pt x="348" y="930"/>
                                  </a:lnTo>
                                  <a:lnTo>
                                    <a:pt x="354" y="924"/>
                                  </a:lnTo>
                                  <a:lnTo>
                                    <a:pt x="366" y="918"/>
                                  </a:lnTo>
                                  <a:lnTo>
                                    <a:pt x="372" y="912"/>
                                  </a:lnTo>
                                  <a:lnTo>
                                    <a:pt x="384" y="912"/>
                                  </a:lnTo>
                                  <a:lnTo>
                                    <a:pt x="396" y="918"/>
                                  </a:lnTo>
                                  <a:lnTo>
                                    <a:pt x="408" y="930"/>
                                  </a:lnTo>
                                  <a:lnTo>
                                    <a:pt x="432" y="978"/>
                                  </a:lnTo>
                                  <a:lnTo>
                                    <a:pt x="444" y="984"/>
                                  </a:lnTo>
                                  <a:lnTo>
                                    <a:pt x="450" y="990"/>
                                  </a:lnTo>
                                  <a:lnTo>
                                    <a:pt x="468" y="996"/>
                                  </a:lnTo>
                                  <a:lnTo>
                                    <a:pt x="486" y="996"/>
                                  </a:lnTo>
                                  <a:lnTo>
                                    <a:pt x="522" y="1008"/>
                                  </a:lnTo>
                                  <a:lnTo>
                                    <a:pt x="540" y="1044"/>
                                  </a:lnTo>
                                  <a:lnTo>
                                    <a:pt x="552" y="1056"/>
                                  </a:lnTo>
                                  <a:lnTo>
                                    <a:pt x="570" y="1056"/>
                                  </a:lnTo>
                                  <a:lnTo>
                                    <a:pt x="588" y="1050"/>
                                  </a:lnTo>
                                  <a:lnTo>
                                    <a:pt x="582" y="1044"/>
                                  </a:lnTo>
                                  <a:lnTo>
                                    <a:pt x="582" y="1032"/>
                                  </a:lnTo>
                                  <a:lnTo>
                                    <a:pt x="594" y="1020"/>
                                  </a:lnTo>
                                  <a:lnTo>
                                    <a:pt x="606" y="1020"/>
                                  </a:lnTo>
                                  <a:lnTo>
                                    <a:pt x="618" y="1026"/>
                                  </a:lnTo>
                                  <a:lnTo>
                                    <a:pt x="624" y="1032"/>
                                  </a:lnTo>
                                  <a:lnTo>
                                    <a:pt x="648" y="1020"/>
                                  </a:lnTo>
                                  <a:lnTo>
                                    <a:pt x="648" y="1026"/>
                                  </a:lnTo>
                                  <a:lnTo>
                                    <a:pt x="654" y="1032"/>
                                  </a:lnTo>
                                  <a:lnTo>
                                    <a:pt x="678" y="1032"/>
                                  </a:lnTo>
                                  <a:lnTo>
                                    <a:pt x="690" y="1020"/>
                                  </a:lnTo>
                                  <a:lnTo>
                                    <a:pt x="702" y="1014"/>
                                  </a:lnTo>
                                  <a:lnTo>
                                    <a:pt x="708" y="1014"/>
                                  </a:lnTo>
                                  <a:lnTo>
                                    <a:pt x="708" y="1026"/>
                                  </a:lnTo>
                                  <a:lnTo>
                                    <a:pt x="714" y="1032"/>
                                  </a:lnTo>
                                  <a:lnTo>
                                    <a:pt x="732" y="1032"/>
                                  </a:lnTo>
                                  <a:lnTo>
                                    <a:pt x="738" y="1026"/>
                                  </a:lnTo>
                                  <a:lnTo>
                                    <a:pt x="750" y="1020"/>
                                  </a:lnTo>
                                  <a:lnTo>
                                    <a:pt x="750" y="996"/>
                                  </a:lnTo>
                                  <a:lnTo>
                                    <a:pt x="744" y="990"/>
                                  </a:lnTo>
                                  <a:lnTo>
                                    <a:pt x="738" y="978"/>
                                  </a:lnTo>
                                  <a:lnTo>
                                    <a:pt x="714" y="936"/>
                                  </a:lnTo>
                                  <a:lnTo>
                                    <a:pt x="714" y="912"/>
                                  </a:lnTo>
                                  <a:lnTo>
                                    <a:pt x="690" y="912"/>
                                  </a:lnTo>
                                  <a:lnTo>
                                    <a:pt x="678" y="900"/>
                                  </a:lnTo>
                                  <a:lnTo>
                                    <a:pt x="672" y="888"/>
                                  </a:lnTo>
                                  <a:lnTo>
                                    <a:pt x="666" y="882"/>
                                  </a:lnTo>
                                  <a:lnTo>
                                    <a:pt x="672" y="852"/>
                                  </a:lnTo>
                                  <a:lnTo>
                                    <a:pt x="672" y="834"/>
                                  </a:lnTo>
                                  <a:lnTo>
                                    <a:pt x="642" y="840"/>
                                  </a:lnTo>
                                  <a:lnTo>
                                    <a:pt x="636" y="840"/>
                                  </a:lnTo>
                                  <a:lnTo>
                                    <a:pt x="624" y="834"/>
                                  </a:lnTo>
                                  <a:lnTo>
                                    <a:pt x="618" y="828"/>
                                  </a:lnTo>
                                  <a:lnTo>
                                    <a:pt x="618" y="804"/>
                                  </a:lnTo>
                                  <a:lnTo>
                                    <a:pt x="624" y="792"/>
                                  </a:lnTo>
                                  <a:lnTo>
                                    <a:pt x="636" y="780"/>
                                  </a:lnTo>
                                  <a:lnTo>
                                    <a:pt x="642" y="768"/>
                                  </a:lnTo>
                                  <a:lnTo>
                                    <a:pt x="648" y="762"/>
                                  </a:lnTo>
                                  <a:lnTo>
                                    <a:pt x="654" y="750"/>
                                  </a:lnTo>
                                  <a:lnTo>
                                    <a:pt x="654" y="744"/>
                                  </a:lnTo>
                                  <a:lnTo>
                                    <a:pt x="666" y="732"/>
                                  </a:lnTo>
                                  <a:lnTo>
                                    <a:pt x="678" y="726"/>
                                  </a:lnTo>
                                  <a:lnTo>
                                    <a:pt x="684" y="726"/>
                                  </a:lnTo>
                                  <a:lnTo>
                                    <a:pt x="690" y="732"/>
                                  </a:lnTo>
                                  <a:lnTo>
                                    <a:pt x="690" y="744"/>
                                  </a:lnTo>
                                  <a:lnTo>
                                    <a:pt x="696" y="750"/>
                                  </a:lnTo>
                                  <a:lnTo>
                                    <a:pt x="702" y="750"/>
                                  </a:lnTo>
                                  <a:lnTo>
                                    <a:pt x="726" y="738"/>
                                  </a:lnTo>
                                  <a:lnTo>
                                    <a:pt x="732" y="732"/>
                                  </a:lnTo>
                                  <a:lnTo>
                                    <a:pt x="738" y="738"/>
                                  </a:lnTo>
                                  <a:lnTo>
                                    <a:pt x="756" y="738"/>
                                  </a:lnTo>
                                  <a:lnTo>
                                    <a:pt x="762" y="732"/>
                                  </a:lnTo>
                                  <a:lnTo>
                                    <a:pt x="768" y="720"/>
                                  </a:lnTo>
                                  <a:lnTo>
                                    <a:pt x="774" y="714"/>
                                  </a:lnTo>
                                  <a:lnTo>
                                    <a:pt x="774" y="708"/>
                                  </a:lnTo>
                                  <a:lnTo>
                                    <a:pt x="792" y="696"/>
                                  </a:lnTo>
                                  <a:lnTo>
                                    <a:pt x="792" y="678"/>
                                  </a:lnTo>
                                  <a:lnTo>
                                    <a:pt x="798" y="672"/>
                                  </a:lnTo>
                                  <a:lnTo>
                                    <a:pt x="798" y="666"/>
                                  </a:lnTo>
                                  <a:lnTo>
                                    <a:pt x="804" y="660"/>
                                  </a:lnTo>
                                  <a:lnTo>
                                    <a:pt x="828" y="648"/>
                                  </a:lnTo>
                                  <a:lnTo>
                                    <a:pt x="840" y="636"/>
                                  </a:lnTo>
                                  <a:lnTo>
                                    <a:pt x="846" y="618"/>
                                  </a:lnTo>
                                  <a:lnTo>
                                    <a:pt x="846" y="606"/>
                                  </a:lnTo>
                                  <a:lnTo>
                                    <a:pt x="852" y="588"/>
                                  </a:lnTo>
                                  <a:lnTo>
                                    <a:pt x="852" y="576"/>
                                  </a:lnTo>
                                  <a:lnTo>
                                    <a:pt x="858" y="570"/>
                                  </a:lnTo>
                                  <a:lnTo>
                                    <a:pt x="870" y="564"/>
                                  </a:lnTo>
                                  <a:lnTo>
                                    <a:pt x="876" y="558"/>
                                  </a:lnTo>
                                  <a:lnTo>
                                    <a:pt x="888" y="558"/>
                                  </a:lnTo>
                                  <a:lnTo>
                                    <a:pt x="870" y="534"/>
                                  </a:lnTo>
                                  <a:lnTo>
                                    <a:pt x="894" y="498"/>
                                  </a:lnTo>
                                  <a:lnTo>
                                    <a:pt x="924" y="480"/>
                                  </a:lnTo>
                                  <a:lnTo>
                                    <a:pt x="924" y="474"/>
                                  </a:lnTo>
                                  <a:lnTo>
                                    <a:pt x="912" y="462"/>
                                  </a:lnTo>
                                  <a:lnTo>
                                    <a:pt x="906" y="450"/>
                                  </a:lnTo>
                                  <a:lnTo>
                                    <a:pt x="906" y="414"/>
                                  </a:lnTo>
                                  <a:lnTo>
                                    <a:pt x="912" y="408"/>
                                  </a:lnTo>
                                  <a:lnTo>
                                    <a:pt x="924" y="408"/>
                                  </a:lnTo>
                                  <a:lnTo>
                                    <a:pt x="948" y="396"/>
                                  </a:lnTo>
                                  <a:lnTo>
                                    <a:pt x="954" y="390"/>
                                  </a:lnTo>
                                  <a:lnTo>
                                    <a:pt x="954" y="384"/>
                                  </a:lnTo>
                                  <a:lnTo>
                                    <a:pt x="948" y="378"/>
                                  </a:lnTo>
                                  <a:lnTo>
                                    <a:pt x="936" y="372"/>
                                  </a:lnTo>
                                  <a:lnTo>
                                    <a:pt x="900" y="372"/>
                                  </a:lnTo>
                                  <a:lnTo>
                                    <a:pt x="894" y="336"/>
                                  </a:lnTo>
                                  <a:lnTo>
                                    <a:pt x="876" y="336"/>
                                  </a:lnTo>
                                  <a:lnTo>
                                    <a:pt x="864" y="318"/>
                                  </a:lnTo>
                                  <a:lnTo>
                                    <a:pt x="846" y="318"/>
                                  </a:lnTo>
                                  <a:lnTo>
                                    <a:pt x="846" y="306"/>
                                  </a:lnTo>
                                  <a:lnTo>
                                    <a:pt x="852" y="294"/>
                                  </a:lnTo>
                                  <a:lnTo>
                                    <a:pt x="852" y="288"/>
                                  </a:lnTo>
                                  <a:lnTo>
                                    <a:pt x="846" y="288"/>
                                  </a:lnTo>
                                  <a:lnTo>
                                    <a:pt x="834" y="276"/>
                                  </a:lnTo>
                                  <a:lnTo>
                                    <a:pt x="834" y="270"/>
                                  </a:lnTo>
                                  <a:lnTo>
                                    <a:pt x="840" y="264"/>
                                  </a:lnTo>
                                  <a:lnTo>
                                    <a:pt x="846" y="252"/>
                                  </a:lnTo>
                                  <a:lnTo>
                                    <a:pt x="852" y="246"/>
                                  </a:lnTo>
                                  <a:lnTo>
                                    <a:pt x="822" y="240"/>
                                  </a:lnTo>
                                  <a:lnTo>
                                    <a:pt x="828" y="228"/>
                                  </a:lnTo>
                                  <a:lnTo>
                                    <a:pt x="804" y="210"/>
                                  </a:lnTo>
                                  <a:lnTo>
                                    <a:pt x="804" y="204"/>
                                  </a:lnTo>
                                  <a:lnTo>
                                    <a:pt x="810" y="192"/>
                                  </a:lnTo>
                                  <a:lnTo>
                                    <a:pt x="834" y="180"/>
                                  </a:lnTo>
                                  <a:lnTo>
                                    <a:pt x="876" y="180"/>
                                  </a:lnTo>
                                  <a:lnTo>
                                    <a:pt x="894" y="186"/>
                                  </a:lnTo>
                                  <a:lnTo>
                                    <a:pt x="912" y="186"/>
                                  </a:lnTo>
                                  <a:lnTo>
                                    <a:pt x="918" y="192"/>
                                  </a:lnTo>
                                  <a:lnTo>
                                    <a:pt x="918" y="204"/>
                                  </a:lnTo>
                                  <a:lnTo>
                                    <a:pt x="930" y="204"/>
                                  </a:lnTo>
                                  <a:lnTo>
                                    <a:pt x="942" y="198"/>
                                  </a:lnTo>
                                  <a:lnTo>
                                    <a:pt x="948" y="192"/>
                                  </a:lnTo>
                                  <a:lnTo>
                                    <a:pt x="960" y="186"/>
                                  </a:lnTo>
                                  <a:lnTo>
                                    <a:pt x="966" y="180"/>
                                  </a:lnTo>
                                  <a:lnTo>
                                    <a:pt x="972" y="186"/>
                                  </a:lnTo>
                                  <a:lnTo>
                                    <a:pt x="978" y="180"/>
                                  </a:lnTo>
                                  <a:lnTo>
                                    <a:pt x="1002" y="180"/>
                                  </a:lnTo>
                                  <a:lnTo>
                                    <a:pt x="1002" y="162"/>
                                  </a:lnTo>
                                  <a:lnTo>
                                    <a:pt x="1026" y="156"/>
                                  </a:lnTo>
                                  <a:lnTo>
                                    <a:pt x="1050" y="120"/>
                                  </a:lnTo>
                                  <a:lnTo>
                                    <a:pt x="1008" y="120"/>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59" name="Parcel Islands" descr="© INSCALE GmbH, 15.06.2010"/>
                            <a:cNvSpPr>
                              <a:spLocks noEditPoints="1"/>
                            </a:cNvSpPr>
                          </a:nvSpPr>
                          <a:spPr bwMode="gray">
                            <a:xfrm>
                              <a:off x="4591" y="1252"/>
                              <a:ext cx="24" cy="16"/>
                            </a:xfrm>
                            <a:custGeom>
                              <a:avLst/>
                              <a:gdLst>
                                <a:gd name="T0" fmla="*/ 2147483647 w 96"/>
                                <a:gd name="T1" fmla="*/ 2147483647 h 66"/>
                                <a:gd name="T2" fmla="*/ 2147483647 w 96"/>
                                <a:gd name="T3" fmla="*/ 2147483647 h 66"/>
                                <a:gd name="T4" fmla="*/ 0 w 96"/>
                                <a:gd name="T5" fmla="*/ 2147483647 h 66"/>
                                <a:gd name="T6" fmla="*/ 0 w 96"/>
                                <a:gd name="T7" fmla="*/ 2147483647 h 66"/>
                                <a:gd name="T8" fmla="*/ 2147483647 w 96"/>
                                <a:gd name="T9" fmla="*/ 2147483647 h 66"/>
                                <a:gd name="T10" fmla="*/ 2147483647 w 96"/>
                                <a:gd name="T11" fmla="*/ 2147483647 h 66"/>
                                <a:gd name="T12" fmla="*/ 2147483647 w 96"/>
                                <a:gd name="T13" fmla="*/ 2147483647 h 66"/>
                                <a:gd name="T14" fmla="*/ 2147483647 w 96"/>
                                <a:gd name="T15" fmla="*/ 2147483647 h 66"/>
                                <a:gd name="T16" fmla="*/ 2147483647 w 96"/>
                                <a:gd name="T17" fmla="*/ 2147483647 h 66"/>
                                <a:gd name="T18" fmla="*/ 2147483647 w 96"/>
                                <a:gd name="T19" fmla="*/ 0 h 66"/>
                                <a:gd name="T20" fmla="*/ 2147483647 w 96"/>
                                <a:gd name="T21" fmla="*/ 2147483647 h 66"/>
                                <a:gd name="T22" fmla="*/ 2147483647 w 96"/>
                                <a:gd name="T23" fmla="*/ 2147483647 h 66"/>
                                <a:gd name="T24" fmla="*/ 2147483647 w 96"/>
                                <a:gd name="T25" fmla="*/ 2147483647 h 66"/>
                                <a:gd name="T26" fmla="*/ 2147483647 w 96"/>
                                <a:gd name="T27" fmla="*/ 2147483647 h 66"/>
                                <a:gd name="T28" fmla="*/ 2147483647 w 96"/>
                                <a:gd name="T29" fmla="*/ 0 h 66"/>
                                <a:gd name="T30" fmla="*/ 2147483647 w 96"/>
                                <a:gd name="T31" fmla="*/ 0 h 66"/>
                                <a:gd name="T32" fmla="*/ 2147483647 w 96"/>
                                <a:gd name="T33" fmla="*/ 2147483647 h 66"/>
                                <a:gd name="T34" fmla="*/ 2147483647 w 96"/>
                                <a:gd name="T35" fmla="*/ 2147483647 h 66"/>
                                <a:gd name="T36" fmla="*/ 2147483647 w 96"/>
                                <a:gd name="T37" fmla="*/ 2147483647 h 66"/>
                                <a:gd name="T38" fmla="*/ 2147483647 w 96"/>
                                <a:gd name="T39" fmla="*/ 2147483647 h 66"/>
                                <a:gd name="T40" fmla="*/ 2147483647 w 96"/>
                                <a:gd name="T41" fmla="*/ 2147483647 h 66"/>
                                <a:gd name="T42" fmla="*/ 2147483647 w 96"/>
                                <a:gd name="T43" fmla="*/ 2147483647 h 66"/>
                                <a:gd name="T44" fmla="*/ 2147483647 w 96"/>
                                <a:gd name="T45" fmla="*/ 2147483647 h 6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w 96"/>
                                <a:gd name="T70" fmla="*/ 0 h 66"/>
                                <a:gd name="T71" fmla="*/ 96 w 96"/>
                                <a:gd name="T72" fmla="*/ 66 h 66"/>
                              </a:gdLst>
                              <a:ahLst/>
                              <a:cxnLst>
                                <a:cxn ang="T46">
                                  <a:pos x="T0" y="T1"/>
                                </a:cxn>
                                <a:cxn ang="T47">
                                  <a:pos x="T2" y="T3"/>
                                </a:cxn>
                                <a:cxn ang="T48">
                                  <a:pos x="T4" y="T5"/>
                                </a:cxn>
                                <a:cxn ang="T49">
                                  <a:pos x="T6" y="T7"/>
                                </a:cxn>
                                <a:cxn ang="T50">
                                  <a:pos x="T8" y="T9"/>
                                </a:cxn>
                                <a:cxn ang="T51">
                                  <a:pos x="T10" y="T11"/>
                                </a:cxn>
                                <a:cxn ang="T52">
                                  <a:pos x="T12" y="T13"/>
                                </a:cxn>
                                <a:cxn ang="T53">
                                  <a:pos x="T14" y="T15"/>
                                </a:cxn>
                                <a:cxn ang="T54">
                                  <a:pos x="T16" y="T17"/>
                                </a:cxn>
                                <a:cxn ang="T55">
                                  <a:pos x="T18" y="T19"/>
                                </a:cxn>
                                <a:cxn ang="T56">
                                  <a:pos x="T20" y="T21"/>
                                </a:cxn>
                                <a:cxn ang="T57">
                                  <a:pos x="T22" y="T23"/>
                                </a:cxn>
                                <a:cxn ang="T58">
                                  <a:pos x="T24" y="T25"/>
                                </a:cxn>
                                <a:cxn ang="T59">
                                  <a:pos x="T26" y="T27"/>
                                </a:cxn>
                                <a:cxn ang="T60">
                                  <a:pos x="T28" y="T29"/>
                                </a:cxn>
                                <a:cxn ang="T61">
                                  <a:pos x="T30" y="T31"/>
                                </a:cxn>
                                <a:cxn ang="T62">
                                  <a:pos x="T32" y="T33"/>
                                </a:cxn>
                                <a:cxn ang="T63">
                                  <a:pos x="T34" y="T35"/>
                                </a:cxn>
                                <a:cxn ang="T64">
                                  <a:pos x="T36" y="T37"/>
                                </a:cxn>
                                <a:cxn ang="T65">
                                  <a:pos x="T38" y="T39"/>
                                </a:cxn>
                                <a:cxn ang="T66">
                                  <a:pos x="T40" y="T41"/>
                                </a:cxn>
                                <a:cxn ang="T67">
                                  <a:pos x="T42" y="T43"/>
                                </a:cxn>
                                <a:cxn ang="T68">
                                  <a:pos x="T44" y="T45"/>
                                </a:cxn>
                              </a:cxnLst>
                              <a:rect l="T69" t="T70" r="T71" b="T72"/>
                              <a:pathLst>
                                <a:path w="96" h="66">
                                  <a:moveTo>
                                    <a:pt x="12" y="42"/>
                                  </a:moveTo>
                                  <a:lnTo>
                                    <a:pt x="6" y="42"/>
                                  </a:lnTo>
                                  <a:lnTo>
                                    <a:pt x="0" y="48"/>
                                  </a:lnTo>
                                  <a:lnTo>
                                    <a:pt x="0" y="60"/>
                                  </a:lnTo>
                                  <a:lnTo>
                                    <a:pt x="6" y="66"/>
                                  </a:lnTo>
                                  <a:lnTo>
                                    <a:pt x="12" y="66"/>
                                  </a:lnTo>
                                  <a:lnTo>
                                    <a:pt x="24" y="54"/>
                                  </a:lnTo>
                                  <a:lnTo>
                                    <a:pt x="24" y="42"/>
                                  </a:lnTo>
                                  <a:lnTo>
                                    <a:pt x="12" y="42"/>
                                  </a:lnTo>
                                  <a:close/>
                                  <a:moveTo>
                                    <a:pt x="42" y="0"/>
                                  </a:moveTo>
                                  <a:lnTo>
                                    <a:pt x="42" y="18"/>
                                  </a:lnTo>
                                  <a:lnTo>
                                    <a:pt x="54" y="30"/>
                                  </a:lnTo>
                                  <a:lnTo>
                                    <a:pt x="60" y="30"/>
                                  </a:lnTo>
                                  <a:lnTo>
                                    <a:pt x="72" y="24"/>
                                  </a:lnTo>
                                  <a:lnTo>
                                    <a:pt x="48" y="0"/>
                                  </a:lnTo>
                                  <a:lnTo>
                                    <a:pt x="42" y="0"/>
                                  </a:lnTo>
                                  <a:close/>
                                  <a:moveTo>
                                    <a:pt x="96" y="36"/>
                                  </a:moveTo>
                                  <a:lnTo>
                                    <a:pt x="78" y="36"/>
                                  </a:lnTo>
                                  <a:lnTo>
                                    <a:pt x="72" y="42"/>
                                  </a:lnTo>
                                  <a:lnTo>
                                    <a:pt x="72" y="54"/>
                                  </a:lnTo>
                                  <a:lnTo>
                                    <a:pt x="84" y="60"/>
                                  </a:lnTo>
                                  <a:lnTo>
                                    <a:pt x="96" y="48"/>
                                  </a:lnTo>
                                  <a:lnTo>
                                    <a:pt x="96" y="36"/>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60" name="Oman" descr="© INSCALE GmbH, 15.06.2010"/>
                            <a:cNvSpPr>
                              <a:spLocks/>
                            </a:cNvSpPr>
                          </a:nvSpPr>
                          <a:spPr bwMode="gray">
                            <a:xfrm>
                              <a:off x="3523" y="1092"/>
                              <a:ext cx="138" cy="172"/>
                            </a:xfrm>
                            <a:custGeom>
                              <a:avLst/>
                              <a:gdLst>
                                <a:gd name="T0" fmla="*/ 2147483647 w 540"/>
                                <a:gd name="T1" fmla="*/ 2147483647 h 672"/>
                                <a:gd name="T2" fmla="*/ 2147483647 w 540"/>
                                <a:gd name="T3" fmla="*/ 2147483647 h 672"/>
                                <a:gd name="T4" fmla="*/ 2147483647 w 540"/>
                                <a:gd name="T5" fmla="*/ 2147483647 h 672"/>
                                <a:gd name="T6" fmla="*/ 2147483647 w 540"/>
                                <a:gd name="T7" fmla="*/ 2147483647 h 672"/>
                                <a:gd name="T8" fmla="*/ 2147483647 w 540"/>
                                <a:gd name="T9" fmla="*/ 2147483647 h 672"/>
                                <a:gd name="T10" fmla="*/ 2147483647 w 540"/>
                                <a:gd name="T11" fmla="*/ 2147483647 h 672"/>
                                <a:gd name="T12" fmla="*/ 2147483647 w 540"/>
                                <a:gd name="T13" fmla="*/ 2147483647 h 672"/>
                                <a:gd name="T14" fmla="*/ 2147483647 w 540"/>
                                <a:gd name="T15" fmla="*/ 2147483647 h 672"/>
                                <a:gd name="T16" fmla="*/ 2147483647 w 540"/>
                                <a:gd name="T17" fmla="*/ 2147483647 h 672"/>
                                <a:gd name="T18" fmla="*/ 2147483647 w 540"/>
                                <a:gd name="T19" fmla="*/ 2147483647 h 672"/>
                                <a:gd name="T20" fmla="*/ 2147483647 w 540"/>
                                <a:gd name="T21" fmla="*/ 2147483647 h 672"/>
                                <a:gd name="T22" fmla="*/ 2147483647 w 540"/>
                                <a:gd name="T23" fmla="*/ 2147483647 h 672"/>
                                <a:gd name="T24" fmla="*/ 2147483647 w 540"/>
                                <a:gd name="T25" fmla="*/ 2147483647 h 672"/>
                                <a:gd name="T26" fmla="*/ 2147483647 w 540"/>
                                <a:gd name="T27" fmla="*/ 2147483647 h 672"/>
                                <a:gd name="T28" fmla="*/ 2147483647 w 540"/>
                                <a:gd name="T29" fmla="*/ 2147483647 h 672"/>
                                <a:gd name="T30" fmla="*/ 2147483647 w 540"/>
                                <a:gd name="T31" fmla="*/ 2147483647 h 672"/>
                                <a:gd name="T32" fmla="*/ 2147483647 w 540"/>
                                <a:gd name="T33" fmla="*/ 2147483647 h 672"/>
                                <a:gd name="T34" fmla="*/ 2147483647 w 540"/>
                                <a:gd name="T35" fmla="*/ 2147483647 h 672"/>
                                <a:gd name="T36" fmla="*/ 2147483647 w 540"/>
                                <a:gd name="T37" fmla="*/ 2147483647 h 672"/>
                                <a:gd name="T38" fmla="*/ 2147483647 w 540"/>
                                <a:gd name="T39" fmla="*/ 2147483647 h 672"/>
                                <a:gd name="T40" fmla="*/ 2147483647 w 540"/>
                                <a:gd name="T41" fmla="*/ 2147483647 h 672"/>
                                <a:gd name="T42" fmla="*/ 2147483647 w 540"/>
                                <a:gd name="T43" fmla="*/ 2147483647 h 672"/>
                                <a:gd name="T44" fmla="*/ 2147483647 w 540"/>
                                <a:gd name="T45" fmla="*/ 2147483647 h 672"/>
                                <a:gd name="T46" fmla="*/ 2147483647 w 540"/>
                                <a:gd name="T47" fmla="*/ 2147483647 h 672"/>
                                <a:gd name="T48" fmla="*/ 2147483647 w 540"/>
                                <a:gd name="T49" fmla="*/ 2147483647 h 672"/>
                                <a:gd name="T50" fmla="*/ 2147483647 w 540"/>
                                <a:gd name="T51" fmla="*/ 0 h 672"/>
                                <a:gd name="T52" fmla="*/ 2147483647 w 540"/>
                                <a:gd name="T53" fmla="*/ 2147483647 h 672"/>
                                <a:gd name="T54" fmla="*/ 2147483647 w 540"/>
                                <a:gd name="T55" fmla="*/ 2147483647 h 672"/>
                                <a:gd name="T56" fmla="*/ 2147483647 w 540"/>
                                <a:gd name="T57" fmla="*/ 2147483647 h 672"/>
                                <a:gd name="T58" fmla="*/ 2147483647 w 540"/>
                                <a:gd name="T59" fmla="*/ 2147483647 h 672"/>
                                <a:gd name="T60" fmla="*/ 2147483647 w 540"/>
                                <a:gd name="T61" fmla="*/ 2147483647 h 672"/>
                                <a:gd name="T62" fmla="*/ 2147483647 w 540"/>
                                <a:gd name="T63" fmla="*/ 2147483647 h 672"/>
                                <a:gd name="T64" fmla="*/ 2147483647 w 540"/>
                                <a:gd name="T65" fmla="*/ 2147483647 h 672"/>
                                <a:gd name="T66" fmla="*/ 2147483647 w 540"/>
                                <a:gd name="T67" fmla="*/ 2147483647 h 672"/>
                                <a:gd name="T68" fmla="*/ 2147483647 w 540"/>
                                <a:gd name="T69" fmla="*/ 2147483647 h 672"/>
                                <a:gd name="T70" fmla="*/ 2147483647 w 540"/>
                                <a:gd name="T71" fmla="*/ 2147483647 h 672"/>
                                <a:gd name="T72" fmla="*/ 2147483647 w 540"/>
                                <a:gd name="T73" fmla="*/ 2147483647 h 672"/>
                                <a:gd name="T74" fmla="*/ 2147483647 w 540"/>
                                <a:gd name="T75" fmla="*/ 2147483647 h 672"/>
                                <a:gd name="T76" fmla="*/ 2147483647 w 540"/>
                                <a:gd name="T77" fmla="*/ 2147483647 h 672"/>
                                <a:gd name="T78" fmla="*/ 2147483647 w 540"/>
                                <a:gd name="T79" fmla="*/ 2147483647 h 672"/>
                                <a:gd name="T80" fmla="*/ 2147483647 w 540"/>
                                <a:gd name="T81" fmla="*/ 2147483647 h 672"/>
                                <a:gd name="T82" fmla="*/ 2147483647 w 540"/>
                                <a:gd name="T83" fmla="*/ 2147483647 h 672"/>
                                <a:gd name="T84" fmla="*/ 2147483647 w 540"/>
                                <a:gd name="T85" fmla="*/ 2147483647 h 672"/>
                                <a:gd name="T86" fmla="*/ 2147483647 w 540"/>
                                <a:gd name="T87" fmla="*/ 2147483647 h 672"/>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w 540"/>
                                <a:gd name="T133" fmla="*/ 0 h 672"/>
                                <a:gd name="T134" fmla="*/ 540 w 540"/>
                                <a:gd name="T135" fmla="*/ 672 h 672"/>
                              </a:gdLst>
                              <a:ahLst/>
                              <a:cxnLst>
                                <a:cxn ang="T88">
                                  <a:pos x="T0" y="T1"/>
                                </a:cxn>
                                <a:cxn ang="T89">
                                  <a:pos x="T2" y="T3"/>
                                </a:cxn>
                                <a:cxn ang="T90">
                                  <a:pos x="T4" y="T5"/>
                                </a:cxn>
                                <a:cxn ang="T91">
                                  <a:pos x="T6" y="T7"/>
                                </a:cxn>
                                <a:cxn ang="T92">
                                  <a:pos x="T8" y="T9"/>
                                </a:cxn>
                                <a:cxn ang="T93">
                                  <a:pos x="T10" y="T11"/>
                                </a:cxn>
                                <a:cxn ang="T94">
                                  <a:pos x="T12" y="T13"/>
                                </a:cxn>
                                <a:cxn ang="T95">
                                  <a:pos x="T14" y="T15"/>
                                </a:cxn>
                                <a:cxn ang="T96">
                                  <a:pos x="T16" y="T17"/>
                                </a:cxn>
                                <a:cxn ang="T97">
                                  <a:pos x="T18" y="T19"/>
                                </a:cxn>
                                <a:cxn ang="T98">
                                  <a:pos x="T20" y="T21"/>
                                </a:cxn>
                                <a:cxn ang="T99">
                                  <a:pos x="T22" y="T23"/>
                                </a:cxn>
                                <a:cxn ang="T100">
                                  <a:pos x="T24" y="T25"/>
                                </a:cxn>
                                <a:cxn ang="T101">
                                  <a:pos x="T26" y="T27"/>
                                </a:cxn>
                                <a:cxn ang="T102">
                                  <a:pos x="T28" y="T29"/>
                                </a:cxn>
                                <a:cxn ang="T103">
                                  <a:pos x="T30" y="T31"/>
                                </a:cxn>
                                <a:cxn ang="T104">
                                  <a:pos x="T32" y="T33"/>
                                </a:cxn>
                                <a:cxn ang="T105">
                                  <a:pos x="T34" y="T35"/>
                                </a:cxn>
                                <a:cxn ang="T106">
                                  <a:pos x="T36" y="T37"/>
                                </a:cxn>
                                <a:cxn ang="T107">
                                  <a:pos x="T38" y="T39"/>
                                </a:cxn>
                                <a:cxn ang="T108">
                                  <a:pos x="T40" y="T41"/>
                                </a:cxn>
                                <a:cxn ang="T109">
                                  <a:pos x="T42" y="T43"/>
                                </a:cxn>
                                <a:cxn ang="T110">
                                  <a:pos x="T44" y="T45"/>
                                </a:cxn>
                                <a:cxn ang="T111">
                                  <a:pos x="T46" y="T47"/>
                                </a:cxn>
                                <a:cxn ang="T112">
                                  <a:pos x="T48" y="T49"/>
                                </a:cxn>
                                <a:cxn ang="T113">
                                  <a:pos x="T50" y="T51"/>
                                </a:cxn>
                                <a:cxn ang="T114">
                                  <a:pos x="T52" y="T53"/>
                                </a:cxn>
                                <a:cxn ang="T115">
                                  <a:pos x="T54" y="T55"/>
                                </a:cxn>
                                <a:cxn ang="T116">
                                  <a:pos x="T56" y="T57"/>
                                </a:cxn>
                                <a:cxn ang="T117">
                                  <a:pos x="T58" y="T59"/>
                                </a:cxn>
                                <a:cxn ang="T118">
                                  <a:pos x="T60" y="T61"/>
                                </a:cxn>
                                <a:cxn ang="T119">
                                  <a:pos x="T62" y="T63"/>
                                </a:cxn>
                                <a:cxn ang="T120">
                                  <a:pos x="T64" y="T65"/>
                                </a:cxn>
                                <a:cxn ang="T121">
                                  <a:pos x="T66" y="T67"/>
                                </a:cxn>
                                <a:cxn ang="T122">
                                  <a:pos x="T68" y="T69"/>
                                </a:cxn>
                                <a:cxn ang="T123">
                                  <a:pos x="T70" y="T71"/>
                                </a:cxn>
                                <a:cxn ang="T124">
                                  <a:pos x="T72" y="T73"/>
                                </a:cxn>
                                <a:cxn ang="T125">
                                  <a:pos x="T74" y="T75"/>
                                </a:cxn>
                                <a:cxn ang="T126">
                                  <a:pos x="T76" y="T77"/>
                                </a:cxn>
                                <a:cxn ang="T127">
                                  <a:pos x="T78" y="T79"/>
                                </a:cxn>
                                <a:cxn ang="T128">
                                  <a:pos x="T80" y="T81"/>
                                </a:cxn>
                                <a:cxn ang="T129">
                                  <a:pos x="T82" y="T83"/>
                                </a:cxn>
                                <a:cxn ang="T130">
                                  <a:pos x="T84" y="T85"/>
                                </a:cxn>
                                <a:cxn ang="T131">
                                  <a:pos x="T86" y="T87"/>
                                </a:cxn>
                              </a:cxnLst>
                              <a:rect l="T132" t="T133" r="T134" b="T135"/>
                              <a:pathLst>
                                <a:path w="540" h="672">
                                  <a:moveTo>
                                    <a:pt x="258" y="564"/>
                                  </a:moveTo>
                                  <a:lnTo>
                                    <a:pt x="276" y="564"/>
                                  </a:lnTo>
                                  <a:lnTo>
                                    <a:pt x="288" y="558"/>
                                  </a:lnTo>
                                  <a:lnTo>
                                    <a:pt x="306" y="552"/>
                                  </a:lnTo>
                                  <a:lnTo>
                                    <a:pt x="330" y="540"/>
                                  </a:lnTo>
                                  <a:lnTo>
                                    <a:pt x="336" y="528"/>
                                  </a:lnTo>
                                  <a:lnTo>
                                    <a:pt x="342" y="510"/>
                                  </a:lnTo>
                                  <a:lnTo>
                                    <a:pt x="342" y="498"/>
                                  </a:lnTo>
                                  <a:lnTo>
                                    <a:pt x="348" y="498"/>
                                  </a:lnTo>
                                  <a:lnTo>
                                    <a:pt x="354" y="492"/>
                                  </a:lnTo>
                                  <a:lnTo>
                                    <a:pt x="366" y="486"/>
                                  </a:lnTo>
                                  <a:lnTo>
                                    <a:pt x="384" y="480"/>
                                  </a:lnTo>
                                  <a:lnTo>
                                    <a:pt x="408" y="456"/>
                                  </a:lnTo>
                                  <a:lnTo>
                                    <a:pt x="414" y="444"/>
                                  </a:lnTo>
                                  <a:lnTo>
                                    <a:pt x="414" y="426"/>
                                  </a:lnTo>
                                  <a:lnTo>
                                    <a:pt x="420" y="408"/>
                                  </a:lnTo>
                                  <a:lnTo>
                                    <a:pt x="420" y="378"/>
                                  </a:lnTo>
                                  <a:lnTo>
                                    <a:pt x="426" y="372"/>
                                  </a:lnTo>
                                  <a:lnTo>
                                    <a:pt x="432" y="372"/>
                                  </a:lnTo>
                                  <a:lnTo>
                                    <a:pt x="444" y="378"/>
                                  </a:lnTo>
                                  <a:lnTo>
                                    <a:pt x="450" y="384"/>
                                  </a:lnTo>
                                  <a:lnTo>
                                    <a:pt x="462" y="384"/>
                                  </a:lnTo>
                                  <a:lnTo>
                                    <a:pt x="468" y="378"/>
                                  </a:lnTo>
                                  <a:lnTo>
                                    <a:pt x="480" y="354"/>
                                  </a:lnTo>
                                  <a:lnTo>
                                    <a:pt x="480" y="330"/>
                                  </a:lnTo>
                                  <a:lnTo>
                                    <a:pt x="534" y="276"/>
                                  </a:lnTo>
                                  <a:lnTo>
                                    <a:pt x="534" y="264"/>
                                  </a:lnTo>
                                  <a:lnTo>
                                    <a:pt x="540" y="252"/>
                                  </a:lnTo>
                                  <a:lnTo>
                                    <a:pt x="540" y="204"/>
                                  </a:lnTo>
                                  <a:lnTo>
                                    <a:pt x="528" y="192"/>
                                  </a:lnTo>
                                  <a:lnTo>
                                    <a:pt x="510" y="192"/>
                                  </a:lnTo>
                                  <a:lnTo>
                                    <a:pt x="510" y="186"/>
                                  </a:lnTo>
                                  <a:lnTo>
                                    <a:pt x="492" y="168"/>
                                  </a:lnTo>
                                  <a:lnTo>
                                    <a:pt x="486" y="150"/>
                                  </a:lnTo>
                                  <a:lnTo>
                                    <a:pt x="462" y="126"/>
                                  </a:lnTo>
                                  <a:lnTo>
                                    <a:pt x="456" y="114"/>
                                  </a:lnTo>
                                  <a:lnTo>
                                    <a:pt x="432" y="96"/>
                                  </a:lnTo>
                                  <a:lnTo>
                                    <a:pt x="396" y="84"/>
                                  </a:lnTo>
                                  <a:lnTo>
                                    <a:pt x="366" y="78"/>
                                  </a:lnTo>
                                  <a:lnTo>
                                    <a:pt x="348" y="78"/>
                                  </a:lnTo>
                                  <a:lnTo>
                                    <a:pt x="342" y="72"/>
                                  </a:lnTo>
                                  <a:lnTo>
                                    <a:pt x="330" y="72"/>
                                  </a:lnTo>
                                  <a:lnTo>
                                    <a:pt x="318" y="60"/>
                                  </a:lnTo>
                                  <a:lnTo>
                                    <a:pt x="294" y="48"/>
                                  </a:lnTo>
                                  <a:lnTo>
                                    <a:pt x="288" y="36"/>
                                  </a:lnTo>
                                  <a:lnTo>
                                    <a:pt x="288" y="30"/>
                                  </a:lnTo>
                                  <a:lnTo>
                                    <a:pt x="282" y="18"/>
                                  </a:lnTo>
                                  <a:lnTo>
                                    <a:pt x="276" y="12"/>
                                  </a:lnTo>
                                  <a:lnTo>
                                    <a:pt x="252" y="18"/>
                                  </a:lnTo>
                                  <a:lnTo>
                                    <a:pt x="246" y="6"/>
                                  </a:lnTo>
                                  <a:lnTo>
                                    <a:pt x="246" y="0"/>
                                  </a:lnTo>
                                  <a:lnTo>
                                    <a:pt x="240" y="0"/>
                                  </a:lnTo>
                                  <a:lnTo>
                                    <a:pt x="234" y="6"/>
                                  </a:lnTo>
                                  <a:lnTo>
                                    <a:pt x="234" y="12"/>
                                  </a:lnTo>
                                  <a:lnTo>
                                    <a:pt x="228" y="24"/>
                                  </a:lnTo>
                                  <a:lnTo>
                                    <a:pt x="228" y="54"/>
                                  </a:lnTo>
                                  <a:lnTo>
                                    <a:pt x="246" y="72"/>
                                  </a:lnTo>
                                  <a:lnTo>
                                    <a:pt x="246" y="78"/>
                                  </a:lnTo>
                                  <a:lnTo>
                                    <a:pt x="240" y="78"/>
                                  </a:lnTo>
                                  <a:lnTo>
                                    <a:pt x="240" y="72"/>
                                  </a:lnTo>
                                  <a:lnTo>
                                    <a:pt x="228" y="72"/>
                                  </a:lnTo>
                                  <a:lnTo>
                                    <a:pt x="228" y="78"/>
                                  </a:lnTo>
                                  <a:lnTo>
                                    <a:pt x="222" y="84"/>
                                  </a:lnTo>
                                  <a:lnTo>
                                    <a:pt x="222" y="96"/>
                                  </a:lnTo>
                                  <a:lnTo>
                                    <a:pt x="216" y="108"/>
                                  </a:lnTo>
                                  <a:lnTo>
                                    <a:pt x="216" y="120"/>
                                  </a:lnTo>
                                  <a:lnTo>
                                    <a:pt x="210" y="132"/>
                                  </a:lnTo>
                                  <a:lnTo>
                                    <a:pt x="204" y="138"/>
                                  </a:lnTo>
                                  <a:lnTo>
                                    <a:pt x="198" y="150"/>
                                  </a:lnTo>
                                  <a:lnTo>
                                    <a:pt x="192" y="156"/>
                                  </a:lnTo>
                                  <a:lnTo>
                                    <a:pt x="192" y="168"/>
                                  </a:lnTo>
                                  <a:lnTo>
                                    <a:pt x="210" y="204"/>
                                  </a:lnTo>
                                  <a:lnTo>
                                    <a:pt x="216" y="210"/>
                                  </a:lnTo>
                                  <a:lnTo>
                                    <a:pt x="216" y="222"/>
                                  </a:lnTo>
                                  <a:lnTo>
                                    <a:pt x="222" y="228"/>
                                  </a:lnTo>
                                  <a:lnTo>
                                    <a:pt x="234" y="234"/>
                                  </a:lnTo>
                                  <a:lnTo>
                                    <a:pt x="240" y="240"/>
                                  </a:lnTo>
                                  <a:lnTo>
                                    <a:pt x="204" y="414"/>
                                  </a:lnTo>
                                  <a:lnTo>
                                    <a:pt x="0" y="486"/>
                                  </a:lnTo>
                                  <a:lnTo>
                                    <a:pt x="84" y="672"/>
                                  </a:lnTo>
                                  <a:lnTo>
                                    <a:pt x="114" y="660"/>
                                  </a:lnTo>
                                  <a:lnTo>
                                    <a:pt x="198" y="636"/>
                                  </a:lnTo>
                                  <a:lnTo>
                                    <a:pt x="228" y="624"/>
                                  </a:lnTo>
                                  <a:lnTo>
                                    <a:pt x="246" y="618"/>
                                  </a:lnTo>
                                  <a:lnTo>
                                    <a:pt x="252" y="606"/>
                                  </a:lnTo>
                                  <a:lnTo>
                                    <a:pt x="252" y="594"/>
                                  </a:lnTo>
                                  <a:lnTo>
                                    <a:pt x="258" y="582"/>
                                  </a:lnTo>
                                  <a:lnTo>
                                    <a:pt x="258" y="564"/>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61" name="Norway" descr="© INSCALE GmbH, 15.06.2010"/>
                            <a:cNvSpPr>
                              <a:spLocks noEditPoints="1"/>
                            </a:cNvSpPr>
                          </a:nvSpPr>
                          <a:spPr bwMode="gray">
                            <a:xfrm>
                              <a:off x="2699" y="41"/>
                              <a:ext cx="348" cy="383"/>
                            </a:xfrm>
                            <a:custGeom>
                              <a:avLst/>
                              <a:gdLst>
                                <a:gd name="T0" fmla="*/ 2147483647 w 1362"/>
                                <a:gd name="T1" fmla="*/ 2147483647 h 1500"/>
                                <a:gd name="T2" fmla="*/ 2147483647 w 1362"/>
                                <a:gd name="T3" fmla="*/ 2147483647 h 1500"/>
                                <a:gd name="T4" fmla="*/ 2147483647 w 1362"/>
                                <a:gd name="T5" fmla="*/ 2147483647 h 1500"/>
                                <a:gd name="T6" fmla="*/ 2147483647 w 1362"/>
                                <a:gd name="T7" fmla="*/ 2147483647 h 1500"/>
                                <a:gd name="T8" fmla="*/ 2147483647 w 1362"/>
                                <a:gd name="T9" fmla="*/ 0 h 1500"/>
                                <a:gd name="T10" fmla="*/ 2147483647 w 1362"/>
                                <a:gd name="T11" fmla="*/ 2147483647 h 1500"/>
                                <a:gd name="T12" fmla="*/ 2147483647 w 1362"/>
                                <a:gd name="T13" fmla="*/ 2147483647 h 1500"/>
                                <a:gd name="T14" fmla="*/ 2147483647 w 1362"/>
                                <a:gd name="T15" fmla="*/ 2147483647 h 1500"/>
                                <a:gd name="T16" fmla="*/ 2147483647 w 1362"/>
                                <a:gd name="T17" fmla="*/ 2147483647 h 1500"/>
                                <a:gd name="T18" fmla="*/ 2147483647 w 1362"/>
                                <a:gd name="T19" fmla="*/ 2147483647 h 1500"/>
                                <a:gd name="T20" fmla="*/ 2147483647 w 1362"/>
                                <a:gd name="T21" fmla="*/ 2147483647 h 1500"/>
                                <a:gd name="T22" fmla="*/ 2147483647 w 1362"/>
                                <a:gd name="T23" fmla="*/ 2147483647 h 1500"/>
                                <a:gd name="T24" fmla="*/ 2147483647 w 1362"/>
                                <a:gd name="T25" fmla="*/ 2147483647 h 1500"/>
                                <a:gd name="T26" fmla="*/ 2147483647 w 1362"/>
                                <a:gd name="T27" fmla="*/ 2147483647 h 1500"/>
                                <a:gd name="T28" fmla="*/ 2147483647 w 1362"/>
                                <a:gd name="T29" fmla="*/ 2147483647 h 1500"/>
                                <a:gd name="T30" fmla="*/ 2147483647 w 1362"/>
                                <a:gd name="T31" fmla="*/ 2147483647 h 1500"/>
                                <a:gd name="T32" fmla="*/ 2147483647 w 1362"/>
                                <a:gd name="T33" fmla="*/ 2147483647 h 1500"/>
                                <a:gd name="T34" fmla="*/ 2147483647 w 1362"/>
                                <a:gd name="T35" fmla="*/ 2147483647 h 1500"/>
                                <a:gd name="T36" fmla="*/ 2147483647 w 1362"/>
                                <a:gd name="T37" fmla="*/ 2147483647 h 1500"/>
                                <a:gd name="T38" fmla="*/ 2147483647 w 1362"/>
                                <a:gd name="T39" fmla="*/ 2147483647 h 1500"/>
                                <a:gd name="T40" fmla="*/ 2147483647 w 1362"/>
                                <a:gd name="T41" fmla="*/ 2147483647 h 1500"/>
                                <a:gd name="T42" fmla="*/ 2147483647 w 1362"/>
                                <a:gd name="T43" fmla="*/ 2147483647 h 1500"/>
                                <a:gd name="T44" fmla="*/ 2147483647 w 1362"/>
                                <a:gd name="T45" fmla="*/ 2147483647 h 1500"/>
                                <a:gd name="T46" fmla="*/ 2147483647 w 1362"/>
                                <a:gd name="T47" fmla="*/ 2147483647 h 1500"/>
                                <a:gd name="T48" fmla="*/ 2147483647 w 1362"/>
                                <a:gd name="T49" fmla="*/ 2147483647 h 1500"/>
                                <a:gd name="T50" fmla="*/ 2147483647 w 1362"/>
                                <a:gd name="T51" fmla="*/ 2147483647 h 1500"/>
                                <a:gd name="T52" fmla="*/ 2147483647 w 1362"/>
                                <a:gd name="T53" fmla="*/ 2147483647 h 1500"/>
                                <a:gd name="T54" fmla="*/ 2147483647 w 1362"/>
                                <a:gd name="T55" fmla="*/ 2147483647 h 1500"/>
                                <a:gd name="T56" fmla="*/ 2147483647 w 1362"/>
                                <a:gd name="T57" fmla="*/ 2147483647 h 1500"/>
                                <a:gd name="T58" fmla="*/ 2147483647 w 1362"/>
                                <a:gd name="T59" fmla="*/ 2147483647 h 1500"/>
                                <a:gd name="T60" fmla="*/ 2147483647 w 1362"/>
                                <a:gd name="T61" fmla="*/ 2147483647 h 1500"/>
                                <a:gd name="T62" fmla="*/ 2147483647 w 1362"/>
                                <a:gd name="T63" fmla="*/ 2147483647 h 1500"/>
                                <a:gd name="T64" fmla="*/ 2147483647 w 1362"/>
                                <a:gd name="T65" fmla="*/ 2147483647 h 1500"/>
                                <a:gd name="T66" fmla="*/ 2147483647 w 1362"/>
                                <a:gd name="T67" fmla="*/ 2147483647 h 1500"/>
                                <a:gd name="T68" fmla="*/ 2147483647 w 1362"/>
                                <a:gd name="T69" fmla="*/ 2147483647 h 1500"/>
                                <a:gd name="T70" fmla="*/ 2147483647 w 1362"/>
                                <a:gd name="T71" fmla="*/ 2147483647 h 1500"/>
                                <a:gd name="T72" fmla="*/ 2147483647 w 1362"/>
                                <a:gd name="T73" fmla="*/ 2147483647 h 1500"/>
                                <a:gd name="T74" fmla="*/ 2147483647 w 1362"/>
                                <a:gd name="T75" fmla="*/ 2147483647 h 1500"/>
                                <a:gd name="T76" fmla="*/ 2147483647 w 1362"/>
                                <a:gd name="T77" fmla="*/ 2147483647 h 1500"/>
                                <a:gd name="T78" fmla="*/ 2147483647 w 1362"/>
                                <a:gd name="T79" fmla="*/ 2147483647 h 1500"/>
                                <a:gd name="T80" fmla="*/ 2147483647 w 1362"/>
                                <a:gd name="T81" fmla="*/ 2147483647 h 1500"/>
                                <a:gd name="T82" fmla="*/ 2147483647 w 1362"/>
                                <a:gd name="T83" fmla="*/ 2147483647 h 1500"/>
                                <a:gd name="T84" fmla="*/ 2147483647 w 1362"/>
                                <a:gd name="T85" fmla="*/ 2147483647 h 1500"/>
                                <a:gd name="T86" fmla="*/ 2147483647 w 1362"/>
                                <a:gd name="T87" fmla="*/ 2147483647 h 1500"/>
                                <a:gd name="T88" fmla="*/ 2147483647 w 1362"/>
                                <a:gd name="T89" fmla="*/ 2147483647 h 1500"/>
                                <a:gd name="T90" fmla="*/ 2147483647 w 1362"/>
                                <a:gd name="T91" fmla="*/ 2147483647 h 1500"/>
                                <a:gd name="T92" fmla="*/ 2147483647 w 1362"/>
                                <a:gd name="T93" fmla="*/ 2147483647 h 1500"/>
                                <a:gd name="T94" fmla="*/ 2147483647 w 1362"/>
                                <a:gd name="T95" fmla="*/ 2147483647 h 1500"/>
                                <a:gd name="T96" fmla="*/ 2147483647 w 1362"/>
                                <a:gd name="T97" fmla="*/ 2147483647 h 1500"/>
                                <a:gd name="T98" fmla="*/ 2147483647 w 1362"/>
                                <a:gd name="T99" fmla="*/ 2147483647 h 1500"/>
                                <a:gd name="T100" fmla="*/ 2147483647 w 1362"/>
                                <a:gd name="T101" fmla="*/ 2147483647 h 1500"/>
                                <a:gd name="T102" fmla="*/ 2147483647 w 1362"/>
                                <a:gd name="T103" fmla="*/ 2147483647 h 1500"/>
                                <a:gd name="T104" fmla="*/ 2147483647 w 1362"/>
                                <a:gd name="T105" fmla="*/ 2147483647 h 1500"/>
                                <a:gd name="T106" fmla="*/ 2147483647 w 1362"/>
                                <a:gd name="T107" fmla="*/ 2147483647 h 1500"/>
                                <a:gd name="T108" fmla="*/ 2147483647 w 1362"/>
                                <a:gd name="T109" fmla="*/ 2147483647 h 1500"/>
                                <a:gd name="T110" fmla="*/ 2147483647 w 1362"/>
                                <a:gd name="T111" fmla="*/ 2147483647 h 1500"/>
                                <a:gd name="T112" fmla="*/ 2147483647 w 1362"/>
                                <a:gd name="T113" fmla="*/ 2147483647 h 1500"/>
                                <a:gd name="T114" fmla="*/ 2147483647 w 1362"/>
                                <a:gd name="T115" fmla="*/ 2147483647 h 1500"/>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w 1362"/>
                                <a:gd name="T175" fmla="*/ 0 h 1500"/>
                                <a:gd name="T176" fmla="*/ 1362 w 1362"/>
                                <a:gd name="T177" fmla="*/ 1500 h 1500"/>
                              </a:gdLst>
                              <a:ahLst/>
                              <a:cxnLst>
                                <a:cxn ang="T116">
                                  <a:pos x="T0" y="T1"/>
                                </a:cxn>
                                <a:cxn ang="T117">
                                  <a:pos x="T2" y="T3"/>
                                </a:cxn>
                                <a:cxn ang="T118">
                                  <a:pos x="T4" y="T5"/>
                                </a:cxn>
                                <a:cxn ang="T119">
                                  <a:pos x="T6" y="T7"/>
                                </a:cxn>
                                <a:cxn ang="T120">
                                  <a:pos x="T8" y="T9"/>
                                </a:cxn>
                                <a:cxn ang="T121">
                                  <a:pos x="T10" y="T11"/>
                                </a:cxn>
                                <a:cxn ang="T122">
                                  <a:pos x="T12" y="T13"/>
                                </a:cxn>
                                <a:cxn ang="T123">
                                  <a:pos x="T14" y="T15"/>
                                </a:cxn>
                                <a:cxn ang="T124">
                                  <a:pos x="T16" y="T17"/>
                                </a:cxn>
                                <a:cxn ang="T125">
                                  <a:pos x="T18" y="T19"/>
                                </a:cxn>
                                <a:cxn ang="T126">
                                  <a:pos x="T20" y="T21"/>
                                </a:cxn>
                                <a:cxn ang="T127">
                                  <a:pos x="T22" y="T23"/>
                                </a:cxn>
                                <a:cxn ang="T128">
                                  <a:pos x="T24" y="T25"/>
                                </a:cxn>
                                <a:cxn ang="T129">
                                  <a:pos x="T26" y="T27"/>
                                </a:cxn>
                                <a:cxn ang="T130">
                                  <a:pos x="T28" y="T29"/>
                                </a:cxn>
                                <a:cxn ang="T131">
                                  <a:pos x="T30" y="T31"/>
                                </a:cxn>
                                <a:cxn ang="T132">
                                  <a:pos x="T32" y="T33"/>
                                </a:cxn>
                                <a:cxn ang="T133">
                                  <a:pos x="T34" y="T35"/>
                                </a:cxn>
                                <a:cxn ang="T134">
                                  <a:pos x="T36" y="T37"/>
                                </a:cxn>
                                <a:cxn ang="T135">
                                  <a:pos x="T38" y="T39"/>
                                </a:cxn>
                                <a:cxn ang="T136">
                                  <a:pos x="T40" y="T41"/>
                                </a:cxn>
                                <a:cxn ang="T137">
                                  <a:pos x="T42" y="T43"/>
                                </a:cxn>
                                <a:cxn ang="T138">
                                  <a:pos x="T44" y="T45"/>
                                </a:cxn>
                                <a:cxn ang="T139">
                                  <a:pos x="T46" y="T47"/>
                                </a:cxn>
                                <a:cxn ang="T140">
                                  <a:pos x="T48" y="T49"/>
                                </a:cxn>
                                <a:cxn ang="T141">
                                  <a:pos x="T50" y="T51"/>
                                </a:cxn>
                                <a:cxn ang="T142">
                                  <a:pos x="T52" y="T53"/>
                                </a:cxn>
                                <a:cxn ang="T143">
                                  <a:pos x="T54" y="T55"/>
                                </a:cxn>
                                <a:cxn ang="T144">
                                  <a:pos x="T56" y="T57"/>
                                </a:cxn>
                                <a:cxn ang="T145">
                                  <a:pos x="T58" y="T59"/>
                                </a:cxn>
                                <a:cxn ang="T146">
                                  <a:pos x="T60" y="T61"/>
                                </a:cxn>
                                <a:cxn ang="T147">
                                  <a:pos x="T62" y="T63"/>
                                </a:cxn>
                                <a:cxn ang="T148">
                                  <a:pos x="T64" y="T65"/>
                                </a:cxn>
                                <a:cxn ang="T149">
                                  <a:pos x="T66" y="T67"/>
                                </a:cxn>
                                <a:cxn ang="T150">
                                  <a:pos x="T68" y="T69"/>
                                </a:cxn>
                                <a:cxn ang="T151">
                                  <a:pos x="T70" y="T71"/>
                                </a:cxn>
                                <a:cxn ang="T152">
                                  <a:pos x="T72" y="T73"/>
                                </a:cxn>
                                <a:cxn ang="T153">
                                  <a:pos x="T74" y="T75"/>
                                </a:cxn>
                                <a:cxn ang="T154">
                                  <a:pos x="T76" y="T77"/>
                                </a:cxn>
                                <a:cxn ang="T155">
                                  <a:pos x="T78" y="T79"/>
                                </a:cxn>
                                <a:cxn ang="T156">
                                  <a:pos x="T80" y="T81"/>
                                </a:cxn>
                                <a:cxn ang="T157">
                                  <a:pos x="T82" y="T83"/>
                                </a:cxn>
                                <a:cxn ang="T158">
                                  <a:pos x="T84" y="T85"/>
                                </a:cxn>
                                <a:cxn ang="T159">
                                  <a:pos x="T86" y="T87"/>
                                </a:cxn>
                                <a:cxn ang="T160">
                                  <a:pos x="T88" y="T89"/>
                                </a:cxn>
                                <a:cxn ang="T161">
                                  <a:pos x="T90" y="T91"/>
                                </a:cxn>
                                <a:cxn ang="T162">
                                  <a:pos x="T92" y="T93"/>
                                </a:cxn>
                                <a:cxn ang="T163">
                                  <a:pos x="T94" y="T95"/>
                                </a:cxn>
                                <a:cxn ang="T164">
                                  <a:pos x="T96" y="T97"/>
                                </a:cxn>
                                <a:cxn ang="T165">
                                  <a:pos x="T98" y="T99"/>
                                </a:cxn>
                                <a:cxn ang="T166">
                                  <a:pos x="T100" y="T101"/>
                                </a:cxn>
                                <a:cxn ang="T167">
                                  <a:pos x="T102" y="T103"/>
                                </a:cxn>
                                <a:cxn ang="T168">
                                  <a:pos x="T104" y="T105"/>
                                </a:cxn>
                                <a:cxn ang="T169">
                                  <a:pos x="T106" y="T107"/>
                                </a:cxn>
                                <a:cxn ang="T170">
                                  <a:pos x="T108" y="T109"/>
                                </a:cxn>
                                <a:cxn ang="T171">
                                  <a:pos x="T110" y="T111"/>
                                </a:cxn>
                                <a:cxn ang="T172">
                                  <a:pos x="T112" y="T113"/>
                                </a:cxn>
                                <a:cxn ang="T173">
                                  <a:pos x="T114" y="T115"/>
                                </a:cxn>
                              </a:cxnLst>
                              <a:rect l="T174" t="T175" r="T176" b="T177"/>
                              <a:pathLst>
                                <a:path w="1362" h="1500">
                                  <a:moveTo>
                                    <a:pt x="324" y="120"/>
                                  </a:moveTo>
                                  <a:lnTo>
                                    <a:pt x="336" y="126"/>
                                  </a:lnTo>
                                  <a:lnTo>
                                    <a:pt x="354" y="132"/>
                                  </a:lnTo>
                                  <a:lnTo>
                                    <a:pt x="378" y="132"/>
                                  </a:lnTo>
                                  <a:lnTo>
                                    <a:pt x="294" y="90"/>
                                  </a:lnTo>
                                  <a:lnTo>
                                    <a:pt x="294" y="102"/>
                                  </a:lnTo>
                                  <a:lnTo>
                                    <a:pt x="306" y="108"/>
                                  </a:lnTo>
                                  <a:lnTo>
                                    <a:pt x="312" y="114"/>
                                  </a:lnTo>
                                  <a:lnTo>
                                    <a:pt x="324" y="120"/>
                                  </a:lnTo>
                                  <a:close/>
                                  <a:moveTo>
                                    <a:pt x="684" y="48"/>
                                  </a:moveTo>
                                  <a:lnTo>
                                    <a:pt x="732" y="48"/>
                                  </a:lnTo>
                                  <a:lnTo>
                                    <a:pt x="738" y="54"/>
                                  </a:lnTo>
                                  <a:lnTo>
                                    <a:pt x="750" y="54"/>
                                  </a:lnTo>
                                  <a:lnTo>
                                    <a:pt x="774" y="66"/>
                                  </a:lnTo>
                                  <a:lnTo>
                                    <a:pt x="786" y="66"/>
                                  </a:lnTo>
                                  <a:lnTo>
                                    <a:pt x="798" y="60"/>
                                  </a:lnTo>
                                  <a:lnTo>
                                    <a:pt x="804" y="60"/>
                                  </a:lnTo>
                                  <a:lnTo>
                                    <a:pt x="816" y="54"/>
                                  </a:lnTo>
                                  <a:lnTo>
                                    <a:pt x="828" y="54"/>
                                  </a:lnTo>
                                  <a:lnTo>
                                    <a:pt x="840" y="60"/>
                                  </a:lnTo>
                                  <a:lnTo>
                                    <a:pt x="876" y="72"/>
                                  </a:lnTo>
                                  <a:lnTo>
                                    <a:pt x="888" y="78"/>
                                  </a:lnTo>
                                  <a:lnTo>
                                    <a:pt x="894" y="84"/>
                                  </a:lnTo>
                                  <a:lnTo>
                                    <a:pt x="900" y="84"/>
                                  </a:lnTo>
                                  <a:lnTo>
                                    <a:pt x="924" y="60"/>
                                  </a:lnTo>
                                  <a:lnTo>
                                    <a:pt x="984" y="66"/>
                                  </a:lnTo>
                                  <a:lnTo>
                                    <a:pt x="984" y="42"/>
                                  </a:lnTo>
                                  <a:lnTo>
                                    <a:pt x="1014" y="42"/>
                                  </a:lnTo>
                                  <a:lnTo>
                                    <a:pt x="1026" y="36"/>
                                  </a:lnTo>
                                  <a:lnTo>
                                    <a:pt x="1032" y="24"/>
                                  </a:lnTo>
                                  <a:lnTo>
                                    <a:pt x="1038" y="18"/>
                                  </a:lnTo>
                                  <a:lnTo>
                                    <a:pt x="1032" y="12"/>
                                  </a:lnTo>
                                  <a:lnTo>
                                    <a:pt x="1002" y="12"/>
                                  </a:lnTo>
                                  <a:lnTo>
                                    <a:pt x="990" y="18"/>
                                  </a:lnTo>
                                  <a:lnTo>
                                    <a:pt x="984" y="18"/>
                                  </a:lnTo>
                                  <a:lnTo>
                                    <a:pt x="972" y="6"/>
                                  </a:lnTo>
                                  <a:lnTo>
                                    <a:pt x="960" y="0"/>
                                  </a:lnTo>
                                  <a:lnTo>
                                    <a:pt x="918" y="0"/>
                                  </a:lnTo>
                                  <a:lnTo>
                                    <a:pt x="900" y="6"/>
                                  </a:lnTo>
                                  <a:lnTo>
                                    <a:pt x="882" y="18"/>
                                  </a:lnTo>
                                  <a:lnTo>
                                    <a:pt x="870" y="18"/>
                                  </a:lnTo>
                                  <a:lnTo>
                                    <a:pt x="864" y="12"/>
                                  </a:lnTo>
                                  <a:lnTo>
                                    <a:pt x="864" y="6"/>
                                  </a:lnTo>
                                  <a:lnTo>
                                    <a:pt x="858" y="6"/>
                                  </a:lnTo>
                                  <a:lnTo>
                                    <a:pt x="852" y="0"/>
                                  </a:lnTo>
                                  <a:lnTo>
                                    <a:pt x="822" y="0"/>
                                  </a:lnTo>
                                  <a:lnTo>
                                    <a:pt x="804" y="18"/>
                                  </a:lnTo>
                                  <a:lnTo>
                                    <a:pt x="738" y="0"/>
                                  </a:lnTo>
                                  <a:lnTo>
                                    <a:pt x="726" y="0"/>
                                  </a:lnTo>
                                  <a:lnTo>
                                    <a:pt x="708" y="6"/>
                                  </a:lnTo>
                                  <a:lnTo>
                                    <a:pt x="690" y="6"/>
                                  </a:lnTo>
                                  <a:lnTo>
                                    <a:pt x="672" y="12"/>
                                  </a:lnTo>
                                  <a:lnTo>
                                    <a:pt x="660" y="12"/>
                                  </a:lnTo>
                                  <a:lnTo>
                                    <a:pt x="660" y="6"/>
                                  </a:lnTo>
                                  <a:lnTo>
                                    <a:pt x="666" y="0"/>
                                  </a:lnTo>
                                  <a:lnTo>
                                    <a:pt x="630" y="12"/>
                                  </a:lnTo>
                                  <a:lnTo>
                                    <a:pt x="648" y="36"/>
                                  </a:lnTo>
                                  <a:lnTo>
                                    <a:pt x="684" y="48"/>
                                  </a:lnTo>
                                  <a:close/>
                                  <a:moveTo>
                                    <a:pt x="324" y="66"/>
                                  </a:moveTo>
                                  <a:lnTo>
                                    <a:pt x="342" y="66"/>
                                  </a:lnTo>
                                  <a:lnTo>
                                    <a:pt x="348" y="72"/>
                                  </a:lnTo>
                                  <a:lnTo>
                                    <a:pt x="360" y="72"/>
                                  </a:lnTo>
                                  <a:lnTo>
                                    <a:pt x="360" y="78"/>
                                  </a:lnTo>
                                  <a:lnTo>
                                    <a:pt x="342" y="96"/>
                                  </a:lnTo>
                                  <a:lnTo>
                                    <a:pt x="336" y="96"/>
                                  </a:lnTo>
                                  <a:lnTo>
                                    <a:pt x="378" y="114"/>
                                  </a:lnTo>
                                  <a:lnTo>
                                    <a:pt x="390" y="120"/>
                                  </a:lnTo>
                                  <a:lnTo>
                                    <a:pt x="396" y="126"/>
                                  </a:lnTo>
                                  <a:lnTo>
                                    <a:pt x="414" y="126"/>
                                  </a:lnTo>
                                  <a:lnTo>
                                    <a:pt x="426" y="132"/>
                                  </a:lnTo>
                                  <a:lnTo>
                                    <a:pt x="438" y="132"/>
                                  </a:lnTo>
                                  <a:lnTo>
                                    <a:pt x="462" y="108"/>
                                  </a:lnTo>
                                  <a:lnTo>
                                    <a:pt x="504" y="96"/>
                                  </a:lnTo>
                                  <a:lnTo>
                                    <a:pt x="534" y="120"/>
                                  </a:lnTo>
                                  <a:lnTo>
                                    <a:pt x="528" y="120"/>
                                  </a:lnTo>
                                  <a:lnTo>
                                    <a:pt x="516" y="126"/>
                                  </a:lnTo>
                                  <a:lnTo>
                                    <a:pt x="504" y="126"/>
                                  </a:lnTo>
                                  <a:lnTo>
                                    <a:pt x="480" y="132"/>
                                  </a:lnTo>
                                  <a:lnTo>
                                    <a:pt x="468" y="138"/>
                                  </a:lnTo>
                                  <a:lnTo>
                                    <a:pt x="456" y="150"/>
                                  </a:lnTo>
                                  <a:lnTo>
                                    <a:pt x="486" y="150"/>
                                  </a:lnTo>
                                  <a:lnTo>
                                    <a:pt x="498" y="156"/>
                                  </a:lnTo>
                                  <a:lnTo>
                                    <a:pt x="522" y="156"/>
                                  </a:lnTo>
                                  <a:lnTo>
                                    <a:pt x="516" y="162"/>
                                  </a:lnTo>
                                  <a:lnTo>
                                    <a:pt x="504" y="162"/>
                                  </a:lnTo>
                                  <a:lnTo>
                                    <a:pt x="486" y="168"/>
                                  </a:lnTo>
                                  <a:lnTo>
                                    <a:pt x="474" y="174"/>
                                  </a:lnTo>
                                  <a:lnTo>
                                    <a:pt x="468" y="180"/>
                                  </a:lnTo>
                                  <a:lnTo>
                                    <a:pt x="462" y="180"/>
                                  </a:lnTo>
                                  <a:lnTo>
                                    <a:pt x="516" y="198"/>
                                  </a:lnTo>
                                  <a:lnTo>
                                    <a:pt x="522" y="198"/>
                                  </a:lnTo>
                                  <a:lnTo>
                                    <a:pt x="528" y="204"/>
                                  </a:lnTo>
                                  <a:lnTo>
                                    <a:pt x="540" y="210"/>
                                  </a:lnTo>
                                  <a:lnTo>
                                    <a:pt x="558" y="210"/>
                                  </a:lnTo>
                                  <a:lnTo>
                                    <a:pt x="576" y="216"/>
                                  </a:lnTo>
                                  <a:lnTo>
                                    <a:pt x="594" y="210"/>
                                  </a:lnTo>
                                  <a:lnTo>
                                    <a:pt x="606" y="204"/>
                                  </a:lnTo>
                                  <a:lnTo>
                                    <a:pt x="612" y="204"/>
                                  </a:lnTo>
                                  <a:lnTo>
                                    <a:pt x="618" y="198"/>
                                  </a:lnTo>
                                  <a:lnTo>
                                    <a:pt x="612" y="192"/>
                                  </a:lnTo>
                                  <a:lnTo>
                                    <a:pt x="612" y="186"/>
                                  </a:lnTo>
                                  <a:lnTo>
                                    <a:pt x="606" y="180"/>
                                  </a:lnTo>
                                  <a:lnTo>
                                    <a:pt x="606" y="174"/>
                                  </a:lnTo>
                                  <a:lnTo>
                                    <a:pt x="612" y="168"/>
                                  </a:lnTo>
                                  <a:lnTo>
                                    <a:pt x="618" y="168"/>
                                  </a:lnTo>
                                  <a:lnTo>
                                    <a:pt x="630" y="162"/>
                                  </a:lnTo>
                                  <a:lnTo>
                                    <a:pt x="648" y="162"/>
                                  </a:lnTo>
                                  <a:lnTo>
                                    <a:pt x="648" y="144"/>
                                  </a:lnTo>
                                  <a:lnTo>
                                    <a:pt x="678" y="132"/>
                                  </a:lnTo>
                                  <a:lnTo>
                                    <a:pt x="690" y="102"/>
                                  </a:lnTo>
                                  <a:lnTo>
                                    <a:pt x="714" y="114"/>
                                  </a:lnTo>
                                  <a:lnTo>
                                    <a:pt x="738" y="102"/>
                                  </a:lnTo>
                                  <a:lnTo>
                                    <a:pt x="750" y="114"/>
                                  </a:lnTo>
                                  <a:lnTo>
                                    <a:pt x="762" y="120"/>
                                  </a:lnTo>
                                  <a:lnTo>
                                    <a:pt x="780" y="126"/>
                                  </a:lnTo>
                                  <a:lnTo>
                                    <a:pt x="792" y="138"/>
                                  </a:lnTo>
                                  <a:lnTo>
                                    <a:pt x="792" y="144"/>
                                  </a:lnTo>
                                  <a:lnTo>
                                    <a:pt x="786" y="150"/>
                                  </a:lnTo>
                                  <a:lnTo>
                                    <a:pt x="786" y="162"/>
                                  </a:lnTo>
                                  <a:lnTo>
                                    <a:pt x="774" y="174"/>
                                  </a:lnTo>
                                  <a:lnTo>
                                    <a:pt x="828" y="174"/>
                                  </a:lnTo>
                                  <a:lnTo>
                                    <a:pt x="834" y="180"/>
                                  </a:lnTo>
                                  <a:lnTo>
                                    <a:pt x="846" y="186"/>
                                  </a:lnTo>
                                  <a:lnTo>
                                    <a:pt x="852" y="192"/>
                                  </a:lnTo>
                                  <a:lnTo>
                                    <a:pt x="858" y="192"/>
                                  </a:lnTo>
                                  <a:lnTo>
                                    <a:pt x="864" y="186"/>
                                  </a:lnTo>
                                  <a:lnTo>
                                    <a:pt x="876" y="186"/>
                                  </a:lnTo>
                                  <a:lnTo>
                                    <a:pt x="894" y="174"/>
                                  </a:lnTo>
                                  <a:lnTo>
                                    <a:pt x="906" y="168"/>
                                  </a:lnTo>
                                  <a:lnTo>
                                    <a:pt x="924" y="162"/>
                                  </a:lnTo>
                                  <a:lnTo>
                                    <a:pt x="936" y="156"/>
                                  </a:lnTo>
                                  <a:lnTo>
                                    <a:pt x="942" y="150"/>
                                  </a:lnTo>
                                  <a:lnTo>
                                    <a:pt x="942" y="144"/>
                                  </a:lnTo>
                                  <a:lnTo>
                                    <a:pt x="936" y="144"/>
                                  </a:lnTo>
                                  <a:lnTo>
                                    <a:pt x="924" y="138"/>
                                  </a:lnTo>
                                  <a:lnTo>
                                    <a:pt x="888" y="138"/>
                                  </a:lnTo>
                                  <a:lnTo>
                                    <a:pt x="882" y="120"/>
                                  </a:lnTo>
                                  <a:lnTo>
                                    <a:pt x="828" y="114"/>
                                  </a:lnTo>
                                  <a:lnTo>
                                    <a:pt x="828" y="96"/>
                                  </a:lnTo>
                                  <a:lnTo>
                                    <a:pt x="798" y="102"/>
                                  </a:lnTo>
                                  <a:lnTo>
                                    <a:pt x="798" y="84"/>
                                  </a:lnTo>
                                  <a:lnTo>
                                    <a:pt x="726" y="84"/>
                                  </a:lnTo>
                                  <a:lnTo>
                                    <a:pt x="720" y="72"/>
                                  </a:lnTo>
                                  <a:lnTo>
                                    <a:pt x="684" y="72"/>
                                  </a:lnTo>
                                  <a:lnTo>
                                    <a:pt x="678" y="60"/>
                                  </a:lnTo>
                                  <a:lnTo>
                                    <a:pt x="654" y="48"/>
                                  </a:lnTo>
                                  <a:lnTo>
                                    <a:pt x="624" y="48"/>
                                  </a:lnTo>
                                  <a:lnTo>
                                    <a:pt x="624" y="30"/>
                                  </a:lnTo>
                                  <a:lnTo>
                                    <a:pt x="618" y="30"/>
                                  </a:lnTo>
                                  <a:lnTo>
                                    <a:pt x="612" y="24"/>
                                  </a:lnTo>
                                  <a:lnTo>
                                    <a:pt x="540" y="24"/>
                                  </a:lnTo>
                                  <a:lnTo>
                                    <a:pt x="534" y="30"/>
                                  </a:lnTo>
                                  <a:lnTo>
                                    <a:pt x="534" y="36"/>
                                  </a:lnTo>
                                  <a:lnTo>
                                    <a:pt x="540" y="42"/>
                                  </a:lnTo>
                                  <a:lnTo>
                                    <a:pt x="546" y="54"/>
                                  </a:lnTo>
                                  <a:lnTo>
                                    <a:pt x="564" y="72"/>
                                  </a:lnTo>
                                  <a:lnTo>
                                    <a:pt x="552" y="66"/>
                                  </a:lnTo>
                                  <a:lnTo>
                                    <a:pt x="546" y="60"/>
                                  </a:lnTo>
                                  <a:lnTo>
                                    <a:pt x="528" y="48"/>
                                  </a:lnTo>
                                  <a:lnTo>
                                    <a:pt x="492" y="30"/>
                                  </a:lnTo>
                                  <a:lnTo>
                                    <a:pt x="480" y="30"/>
                                  </a:lnTo>
                                  <a:lnTo>
                                    <a:pt x="474" y="36"/>
                                  </a:lnTo>
                                  <a:lnTo>
                                    <a:pt x="468" y="48"/>
                                  </a:lnTo>
                                  <a:lnTo>
                                    <a:pt x="462" y="54"/>
                                  </a:lnTo>
                                  <a:lnTo>
                                    <a:pt x="450" y="54"/>
                                  </a:lnTo>
                                  <a:lnTo>
                                    <a:pt x="438" y="48"/>
                                  </a:lnTo>
                                  <a:lnTo>
                                    <a:pt x="420" y="48"/>
                                  </a:lnTo>
                                  <a:lnTo>
                                    <a:pt x="420" y="42"/>
                                  </a:lnTo>
                                  <a:lnTo>
                                    <a:pt x="426" y="42"/>
                                  </a:lnTo>
                                  <a:lnTo>
                                    <a:pt x="438" y="30"/>
                                  </a:lnTo>
                                  <a:lnTo>
                                    <a:pt x="384" y="30"/>
                                  </a:lnTo>
                                  <a:lnTo>
                                    <a:pt x="372" y="42"/>
                                  </a:lnTo>
                                  <a:lnTo>
                                    <a:pt x="366" y="30"/>
                                  </a:lnTo>
                                  <a:lnTo>
                                    <a:pt x="354" y="30"/>
                                  </a:lnTo>
                                  <a:lnTo>
                                    <a:pt x="318" y="48"/>
                                  </a:lnTo>
                                  <a:lnTo>
                                    <a:pt x="318" y="60"/>
                                  </a:lnTo>
                                  <a:lnTo>
                                    <a:pt x="324" y="66"/>
                                  </a:lnTo>
                                  <a:close/>
                                  <a:moveTo>
                                    <a:pt x="642" y="708"/>
                                  </a:moveTo>
                                  <a:lnTo>
                                    <a:pt x="666" y="696"/>
                                  </a:lnTo>
                                  <a:lnTo>
                                    <a:pt x="666" y="690"/>
                                  </a:lnTo>
                                  <a:lnTo>
                                    <a:pt x="678" y="690"/>
                                  </a:lnTo>
                                  <a:lnTo>
                                    <a:pt x="678" y="678"/>
                                  </a:lnTo>
                                  <a:lnTo>
                                    <a:pt x="672" y="672"/>
                                  </a:lnTo>
                                  <a:lnTo>
                                    <a:pt x="630" y="690"/>
                                  </a:lnTo>
                                  <a:lnTo>
                                    <a:pt x="642" y="708"/>
                                  </a:lnTo>
                                  <a:close/>
                                  <a:moveTo>
                                    <a:pt x="774" y="648"/>
                                  </a:moveTo>
                                  <a:lnTo>
                                    <a:pt x="780" y="642"/>
                                  </a:lnTo>
                                  <a:lnTo>
                                    <a:pt x="786" y="642"/>
                                  </a:lnTo>
                                  <a:lnTo>
                                    <a:pt x="792" y="636"/>
                                  </a:lnTo>
                                  <a:lnTo>
                                    <a:pt x="792" y="630"/>
                                  </a:lnTo>
                                  <a:lnTo>
                                    <a:pt x="786" y="624"/>
                                  </a:lnTo>
                                  <a:lnTo>
                                    <a:pt x="774" y="624"/>
                                  </a:lnTo>
                                  <a:lnTo>
                                    <a:pt x="768" y="630"/>
                                  </a:lnTo>
                                  <a:lnTo>
                                    <a:pt x="768" y="642"/>
                                  </a:lnTo>
                                  <a:lnTo>
                                    <a:pt x="774" y="648"/>
                                  </a:lnTo>
                                  <a:close/>
                                  <a:moveTo>
                                    <a:pt x="594" y="696"/>
                                  </a:moveTo>
                                  <a:lnTo>
                                    <a:pt x="576" y="696"/>
                                  </a:lnTo>
                                  <a:lnTo>
                                    <a:pt x="552" y="708"/>
                                  </a:lnTo>
                                  <a:lnTo>
                                    <a:pt x="546" y="714"/>
                                  </a:lnTo>
                                  <a:lnTo>
                                    <a:pt x="570" y="720"/>
                                  </a:lnTo>
                                  <a:lnTo>
                                    <a:pt x="576" y="714"/>
                                  </a:lnTo>
                                  <a:lnTo>
                                    <a:pt x="588" y="714"/>
                                  </a:lnTo>
                                  <a:lnTo>
                                    <a:pt x="600" y="702"/>
                                  </a:lnTo>
                                  <a:lnTo>
                                    <a:pt x="594" y="696"/>
                                  </a:lnTo>
                                  <a:close/>
                                  <a:moveTo>
                                    <a:pt x="918" y="612"/>
                                  </a:moveTo>
                                  <a:lnTo>
                                    <a:pt x="936" y="618"/>
                                  </a:lnTo>
                                  <a:lnTo>
                                    <a:pt x="942" y="606"/>
                                  </a:lnTo>
                                  <a:lnTo>
                                    <a:pt x="948" y="600"/>
                                  </a:lnTo>
                                  <a:lnTo>
                                    <a:pt x="948" y="594"/>
                                  </a:lnTo>
                                  <a:lnTo>
                                    <a:pt x="918" y="594"/>
                                  </a:lnTo>
                                  <a:lnTo>
                                    <a:pt x="918" y="612"/>
                                  </a:lnTo>
                                  <a:close/>
                                  <a:moveTo>
                                    <a:pt x="486" y="756"/>
                                  </a:moveTo>
                                  <a:lnTo>
                                    <a:pt x="474" y="756"/>
                                  </a:lnTo>
                                  <a:lnTo>
                                    <a:pt x="438" y="774"/>
                                  </a:lnTo>
                                  <a:lnTo>
                                    <a:pt x="432" y="780"/>
                                  </a:lnTo>
                                  <a:lnTo>
                                    <a:pt x="432" y="786"/>
                                  </a:lnTo>
                                  <a:lnTo>
                                    <a:pt x="444" y="786"/>
                                  </a:lnTo>
                                  <a:lnTo>
                                    <a:pt x="456" y="780"/>
                                  </a:lnTo>
                                  <a:lnTo>
                                    <a:pt x="462" y="774"/>
                                  </a:lnTo>
                                  <a:lnTo>
                                    <a:pt x="474" y="768"/>
                                  </a:lnTo>
                                  <a:lnTo>
                                    <a:pt x="510" y="768"/>
                                  </a:lnTo>
                                  <a:lnTo>
                                    <a:pt x="510" y="762"/>
                                  </a:lnTo>
                                  <a:lnTo>
                                    <a:pt x="504" y="762"/>
                                  </a:lnTo>
                                  <a:lnTo>
                                    <a:pt x="504" y="756"/>
                                  </a:lnTo>
                                  <a:lnTo>
                                    <a:pt x="486" y="756"/>
                                  </a:lnTo>
                                  <a:close/>
                                  <a:moveTo>
                                    <a:pt x="1356" y="660"/>
                                  </a:moveTo>
                                  <a:lnTo>
                                    <a:pt x="1326" y="666"/>
                                  </a:lnTo>
                                  <a:lnTo>
                                    <a:pt x="1290" y="654"/>
                                  </a:lnTo>
                                  <a:lnTo>
                                    <a:pt x="1260" y="642"/>
                                  </a:lnTo>
                                  <a:lnTo>
                                    <a:pt x="1302" y="642"/>
                                  </a:lnTo>
                                  <a:lnTo>
                                    <a:pt x="1326" y="630"/>
                                  </a:lnTo>
                                  <a:lnTo>
                                    <a:pt x="1344" y="630"/>
                                  </a:lnTo>
                                  <a:lnTo>
                                    <a:pt x="1350" y="624"/>
                                  </a:lnTo>
                                  <a:lnTo>
                                    <a:pt x="1356" y="624"/>
                                  </a:lnTo>
                                  <a:lnTo>
                                    <a:pt x="1344" y="618"/>
                                  </a:lnTo>
                                  <a:lnTo>
                                    <a:pt x="1338" y="612"/>
                                  </a:lnTo>
                                  <a:lnTo>
                                    <a:pt x="1320" y="606"/>
                                  </a:lnTo>
                                  <a:lnTo>
                                    <a:pt x="1308" y="600"/>
                                  </a:lnTo>
                                  <a:lnTo>
                                    <a:pt x="1284" y="600"/>
                                  </a:lnTo>
                                  <a:lnTo>
                                    <a:pt x="1260" y="588"/>
                                  </a:lnTo>
                                  <a:lnTo>
                                    <a:pt x="1254" y="588"/>
                                  </a:lnTo>
                                  <a:lnTo>
                                    <a:pt x="1242" y="582"/>
                                  </a:lnTo>
                                  <a:lnTo>
                                    <a:pt x="1242" y="588"/>
                                  </a:lnTo>
                                  <a:lnTo>
                                    <a:pt x="1236" y="594"/>
                                  </a:lnTo>
                                  <a:lnTo>
                                    <a:pt x="1236" y="600"/>
                                  </a:lnTo>
                                  <a:lnTo>
                                    <a:pt x="1218" y="618"/>
                                  </a:lnTo>
                                  <a:lnTo>
                                    <a:pt x="1206" y="618"/>
                                  </a:lnTo>
                                  <a:lnTo>
                                    <a:pt x="1200" y="612"/>
                                  </a:lnTo>
                                  <a:lnTo>
                                    <a:pt x="1224" y="588"/>
                                  </a:lnTo>
                                  <a:lnTo>
                                    <a:pt x="1158" y="564"/>
                                  </a:lnTo>
                                  <a:lnTo>
                                    <a:pt x="1158" y="576"/>
                                  </a:lnTo>
                                  <a:lnTo>
                                    <a:pt x="1152" y="594"/>
                                  </a:lnTo>
                                  <a:lnTo>
                                    <a:pt x="1134" y="630"/>
                                  </a:lnTo>
                                  <a:lnTo>
                                    <a:pt x="1128" y="630"/>
                                  </a:lnTo>
                                  <a:lnTo>
                                    <a:pt x="1122" y="624"/>
                                  </a:lnTo>
                                  <a:lnTo>
                                    <a:pt x="1116" y="612"/>
                                  </a:lnTo>
                                  <a:lnTo>
                                    <a:pt x="1116" y="594"/>
                                  </a:lnTo>
                                  <a:lnTo>
                                    <a:pt x="1122" y="582"/>
                                  </a:lnTo>
                                  <a:lnTo>
                                    <a:pt x="1116" y="594"/>
                                  </a:lnTo>
                                  <a:lnTo>
                                    <a:pt x="1104" y="600"/>
                                  </a:lnTo>
                                  <a:lnTo>
                                    <a:pt x="1080" y="624"/>
                                  </a:lnTo>
                                  <a:lnTo>
                                    <a:pt x="1056" y="636"/>
                                  </a:lnTo>
                                  <a:lnTo>
                                    <a:pt x="1050" y="636"/>
                                  </a:lnTo>
                                  <a:lnTo>
                                    <a:pt x="1050" y="630"/>
                                  </a:lnTo>
                                  <a:lnTo>
                                    <a:pt x="1056" y="618"/>
                                  </a:lnTo>
                                  <a:lnTo>
                                    <a:pt x="1086" y="588"/>
                                  </a:lnTo>
                                  <a:lnTo>
                                    <a:pt x="1092" y="576"/>
                                  </a:lnTo>
                                  <a:lnTo>
                                    <a:pt x="1104" y="570"/>
                                  </a:lnTo>
                                  <a:lnTo>
                                    <a:pt x="1068" y="570"/>
                                  </a:lnTo>
                                  <a:lnTo>
                                    <a:pt x="1050" y="582"/>
                                  </a:lnTo>
                                  <a:lnTo>
                                    <a:pt x="1026" y="582"/>
                                  </a:lnTo>
                                  <a:lnTo>
                                    <a:pt x="984" y="606"/>
                                  </a:lnTo>
                                  <a:lnTo>
                                    <a:pt x="960" y="606"/>
                                  </a:lnTo>
                                  <a:lnTo>
                                    <a:pt x="954" y="636"/>
                                  </a:lnTo>
                                  <a:lnTo>
                                    <a:pt x="918" y="624"/>
                                  </a:lnTo>
                                  <a:lnTo>
                                    <a:pt x="882" y="630"/>
                                  </a:lnTo>
                                  <a:lnTo>
                                    <a:pt x="894" y="660"/>
                                  </a:lnTo>
                                  <a:lnTo>
                                    <a:pt x="846" y="648"/>
                                  </a:lnTo>
                                  <a:lnTo>
                                    <a:pt x="828" y="654"/>
                                  </a:lnTo>
                                  <a:lnTo>
                                    <a:pt x="834" y="678"/>
                                  </a:lnTo>
                                  <a:lnTo>
                                    <a:pt x="792" y="690"/>
                                  </a:lnTo>
                                  <a:lnTo>
                                    <a:pt x="792" y="654"/>
                                  </a:lnTo>
                                  <a:lnTo>
                                    <a:pt x="762" y="654"/>
                                  </a:lnTo>
                                  <a:lnTo>
                                    <a:pt x="774" y="678"/>
                                  </a:lnTo>
                                  <a:lnTo>
                                    <a:pt x="750" y="660"/>
                                  </a:lnTo>
                                  <a:lnTo>
                                    <a:pt x="750" y="690"/>
                                  </a:lnTo>
                                  <a:lnTo>
                                    <a:pt x="726" y="690"/>
                                  </a:lnTo>
                                  <a:lnTo>
                                    <a:pt x="726" y="660"/>
                                  </a:lnTo>
                                  <a:lnTo>
                                    <a:pt x="738" y="654"/>
                                  </a:lnTo>
                                  <a:lnTo>
                                    <a:pt x="744" y="648"/>
                                  </a:lnTo>
                                  <a:lnTo>
                                    <a:pt x="708" y="642"/>
                                  </a:lnTo>
                                  <a:lnTo>
                                    <a:pt x="708" y="684"/>
                                  </a:lnTo>
                                  <a:lnTo>
                                    <a:pt x="678" y="696"/>
                                  </a:lnTo>
                                  <a:lnTo>
                                    <a:pt x="696" y="708"/>
                                  </a:lnTo>
                                  <a:lnTo>
                                    <a:pt x="660" y="714"/>
                                  </a:lnTo>
                                  <a:lnTo>
                                    <a:pt x="672" y="726"/>
                                  </a:lnTo>
                                  <a:lnTo>
                                    <a:pt x="630" y="726"/>
                                  </a:lnTo>
                                  <a:lnTo>
                                    <a:pt x="630" y="738"/>
                                  </a:lnTo>
                                  <a:lnTo>
                                    <a:pt x="660" y="750"/>
                                  </a:lnTo>
                                  <a:lnTo>
                                    <a:pt x="654" y="762"/>
                                  </a:lnTo>
                                  <a:lnTo>
                                    <a:pt x="618" y="744"/>
                                  </a:lnTo>
                                  <a:lnTo>
                                    <a:pt x="600" y="750"/>
                                  </a:lnTo>
                                  <a:lnTo>
                                    <a:pt x="624" y="762"/>
                                  </a:lnTo>
                                  <a:lnTo>
                                    <a:pt x="606" y="780"/>
                                  </a:lnTo>
                                  <a:lnTo>
                                    <a:pt x="594" y="762"/>
                                  </a:lnTo>
                                  <a:lnTo>
                                    <a:pt x="576" y="768"/>
                                  </a:lnTo>
                                  <a:lnTo>
                                    <a:pt x="576" y="780"/>
                                  </a:lnTo>
                                  <a:lnTo>
                                    <a:pt x="546" y="780"/>
                                  </a:lnTo>
                                  <a:lnTo>
                                    <a:pt x="540" y="792"/>
                                  </a:lnTo>
                                  <a:lnTo>
                                    <a:pt x="564" y="804"/>
                                  </a:lnTo>
                                  <a:lnTo>
                                    <a:pt x="564" y="822"/>
                                  </a:lnTo>
                                  <a:lnTo>
                                    <a:pt x="528" y="810"/>
                                  </a:lnTo>
                                  <a:lnTo>
                                    <a:pt x="522" y="822"/>
                                  </a:lnTo>
                                  <a:lnTo>
                                    <a:pt x="552" y="834"/>
                                  </a:lnTo>
                                  <a:lnTo>
                                    <a:pt x="504" y="834"/>
                                  </a:lnTo>
                                  <a:lnTo>
                                    <a:pt x="504" y="852"/>
                                  </a:lnTo>
                                  <a:lnTo>
                                    <a:pt x="492" y="846"/>
                                  </a:lnTo>
                                  <a:lnTo>
                                    <a:pt x="486" y="846"/>
                                  </a:lnTo>
                                  <a:lnTo>
                                    <a:pt x="474" y="852"/>
                                  </a:lnTo>
                                  <a:lnTo>
                                    <a:pt x="468" y="858"/>
                                  </a:lnTo>
                                  <a:lnTo>
                                    <a:pt x="456" y="858"/>
                                  </a:lnTo>
                                  <a:lnTo>
                                    <a:pt x="456" y="870"/>
                                  </a:lnTo>
                                  <a:lnTo>
                                    <a:pt x="462" y="876"/>
                                  </a:lnTo>
                                  <a:lnTo>
                                    <a:pt x="456" y="876"/>
                                  </a:lnTo>
                                  <a:lnTo>
                                    <a:pt x="450" y="882"/>
                                  </a:lnTo>
                                  <a:lnTo>
                                    <a:pt x="444" y="882"/>
                                  </a:lnTo>
                                  <a:lnTo>
                                    <a:pt x="444" y="900"/>
                                  </a:lnTo>
                                  <a:lnTo>
                                    <a:pt x="480" y="900"/>
                                  </a:lnTo>
                                  <a:lnTo>
                                    <a:pt x="468" y="912"/>
                                  </a:lnTo>
                                  <a:lnTo>
                                    <a:pt x="432" y="906"/>
                                  </a:lnTo>
                                  <a:lnTo>
                                    <a:pt x="420" y="912"/>
                                  </a:lnTo>
                                  <a:lnTo>
                                    <a:pt x="414" y="918"/>
                                  </a:lnTo>
                                  <a:lnTo>
                                    <a:pt x="414" y="930"/>
                                  </a:lnTo>
                                  <a:lnTo>
                                    <a:pt x="420" y="936"/>
                                  </a:lnTo>
                                  <a:lnTo>
                                    <a:pt x="420" y="948"/>
                                  </a:lnTo>
                                  <a:lnTo>
                                    <a:pt x="408" y="954"/>
                                  </a:lnTo>
                                  <a:lnTo>
                                    <a:pt x="390" y="954"/>
                                  </a:lnTo>
                                  <a:lnTo>
                                    <a:pt x="390" y="972"/>
                                  </a:lnTo>
                                  <a:lnTo>
                                    <a:pt x="408" y="990"/>
                                  </a:lnTo>
                                  <a:lnTo>
                                    <a:pt x="408" y="996"/>
                                  </a:lnTo>
                                  <a:lnTo>
                                    <a:pt x="402" y="1002"/>
                                  </a:lnTo>
                                  <a:lnTo>
                                    <a:pt x="366" y="1002"/>
                                  </a:lnTo>
                                  <a:lnTo>
                                    <a:pt x="360" y="1008"/>
                                  </a:lnTo>
                                  <a:lnTo>
                                    <a:pt x="360" y="1026"/>
                                  </a:lnTo>
                                  <a:lnTo>
                                    <a:pt x="354" y="1032"/>
                                  </a:lnTo>
                                  <a:lnTo>
                                    <a:pt x="342" y="1032"/>
                                  </a:lnTo>
                                  <a:lnTo>
                                    <a:pt x="336" y="1026"/>
                                  </a:lnTo>
                                  <a:lnTo>
                                    <a:pt x="318" y="1026"/>
                                  </a:lnTo>
                                  <a:lnTo>
                                    <a:pt x="294" y="1050"/>
                                  </a:lnTo>
                                  <a:lnTo>
                                    <a:pt x="282" y="1050"/>
                                  </a:lnTo>
                                  <a:lnTo>
                                    <a:pt x="270" y="1062"/>
                                  </a:lnTo>
                                  <a:lnTo>
                                    <a:pt x="270" y="1068"/>
                                  </a:lnTo>
                                  <a:lnTo>
                                    <a:pt x="276" y="1074"/>
                                  </a:lnTo>
                                  <a:lnTo>
                                    <a:pt x="276" y="1080"/>
                                  </a:lnTo>
                                  <a:lnTo>
                                    <a:pt x="264" y="1092"/>
                                  </a:lnTo>
                                  <a:lnTo>
                                    <a:pt x="252" y="1092"/>
                                  </a:lnTo>
                                  <a:lnTo>
                                    <a:pt x="246" y="1086"/>
                                  </a:lnTo>
                                  <a:lnTo>
                                    <a:pt x="234" y="1080"/>
                                  </a:lnTo>
                                  <a:lnTo>
                                    <a:pt x="234" y="1074"/>
                                  </a:lnTo>
                                  <a:lnTo>
                                    <a:pt x="228" y="1074"/>
                                  </a:lnTo>
                                  <a:lnTo>
                                    <a:pt x="204" y="1086"/>
                                  </a:lnTo>
                                  <a:lnTo>
                                    <a:pt x="198" y="1092"/>
                                  </a:lnTo>
                                  <a:lnTo>
                                    <a:pt x="180" y="1092"/>
                                  </a:lnTo>
                                  <a:lnTo>
                                    <a:pt x="180" y="1110"/>
                                  </a:lnTo>
                                  <a:lnTo>
                                    <a:pt x="186" y="1116"/>
                                  </a:lnTo>
                                  <a:lnTo>
                                    <a:pt x="192" y="1116"/>
                                  </a:lnTo>
                                  <a:lnTo>
                                    <a:pt x="192" y="1128"/>
                                  </a:lnTo>
                                  <a:lnTo>
                                    <a:pt x="186" y="1128"/>
                                  </a:lnTo>
                                  <a:lnTo>
                                    <a:pt x="174" y="1116"/>
                                  </a:lnTo>
                                  <a:lnTo>
                                    <a:pt x="162" y="1116"/>
                                  </a:lnTo>
                                  <a:lnTo>
                                    <a:pt x="156" y="1122"/>
                                  </a:lnTo>
                                  <a:lnTo>
                                    <a:pt x="156" y="1134"/>
                                  </a:lnTo>
                                  <a:lnTo>
                                    <a:pt x="168" y="1134"/>
                                  </a:lnTo>
                                  <a:lnTo>
                                    <a:pt x="174" y="1140"/>
                                  </a:lnTo>
                                  <a:lnTo>
                                    <a:pt x="180" y="1140"/>
                                  </a:lnTo>
                                  <a:lnTo>
                                    <a:pt x="180" y="1152"/>
                                  </a:lnTo>
                                  <a:lnTo>
                                    <a:pt x="138" y="1152"/>
                                  </a:lnTo>
                                  <a:lnTo>
                                    <a:pt x="138" y="1146"/>
                                  </a:lnTo>
                                  <a:lnTo>
                                    <a:pt x="132" y="1146"/>
                                  </a:lnTo>
                                  <a:lnTo>
                                    <a:pt x="126" y="1158"/>
                                  </a:lnTo>
                                  <a:lnTo>
                                    <a:pt x="126" y="1170"/>
                                  </a:lnTo>
                                  <a:lnTo>
                                    <a:pt x="120" y="1164"/>
                                  </a:lnTo>
                                  <a:lnTo>
                                    <a:pt x="102" y="1164"/>
                                  </a:lnTo>
                                  <a:lnTo>
                                    <a:pt x="96" y="1158"/>
                                  </a:lnTo>
                                  <a:lnTo>
                                    <a:pt x="90" y="1158"/>
                                  </a:lnTo>
                                  <a:lnTo>
                                    <a:pt x="90" y="1164"/>
                                  </a:lnTo>
                                  <a:lnTo>
                                    <a:pt x="96" y="1170"/>
                                  </a:lnTo>
                                  <a:lnTo>
                                    <a:pt x="120" y="1182"/>
                                  </a:lnTo>
                                  <a:lnTo>
                                    <a:pt x="132" y="1182"/>
                                  </a:lnTo>
                                  <a:lnTo>
                                    <a:pt x="108" y="1200"/>
                                  </a:lnTo>
                                  <a:lnTo>
                                    <a:pt x="108" y="1188"/>
                                  </a:lnTo>
                                  <a:lnTo>
                                    <a:pt x="90" y="1188"/>
                                  </a:lnTo>
                                  <a:lnTo>
                                    <a:pt x="84" y="1194"/>
                                  </a:lnTo>
                                  <a:lnTo>
                                    <a:pt x="60" y="1182"/>
                                  </a:lnTo>
                                  <a:lnTo>
                                    <a:pt x="54" y="1194"/>
                                  </a:lnTo>
                                  <a:lnTo>
                                    <a:pt x="66" y="1200"/>
                                  </a:lnTo>
                                  <a:lnTo>
                                    <a:pt x="30" y="1194"/>
                                  </a:lnTo>
                                  <a:lnTo>
                                    <a:pt x="30" y="1212"/>
                                  </a:lnTo>
                                  <a:lnTo>
                                    <a:pt x="78" y="1212"/>
                                  </a:lnTo>
                                  <a:lnTo>
                                    <a:pt x="54" y="1218"/>
                                  </a:lnTo>
                                  <a:lnTo>
                                    <a:pt x="18" y="1212"/>
                                  </a:lnTo>
                                  <a:lnTo>
                                    <a:pt x="6" y="1224"/>
                                  </a:lnTo>
                                  <a:lnTo>
                                    <a:pt x="6" y="1230"/>
                                  </a:lnTo>
                                  <a:lnTo>
                                    <a:pt x="18" y="1242"/>
                                  </a:lnTo>
                                  <a:lnTo>
                                    <a:pt x="36" y="1242"/>
                                  </a:lnTo>
                                  <a:lnTo>
                                    <a:pt x="18" y="1248"/>
                                  </a:lnTo>
                                  <a:lnTo>
                                    <a:pt x="12" y="1254"/>
                                  </a:lnTo>
                                  <a:lnTo>
                                    <a:pt x="12" y="1260"/>
                                  </a:lnTo>
                                  <a:lnTo>
                                    <a:pt x="66" y="1260"/>
                                  </a:lnTo>
                                  <a:lnTo>
                                    <a:pt x="78" y="1272"/>
                                  </a:lnTo>
                                  <a:lnTo>
                                    <a:pt x="96" y="1260"/>
                                  </a:lnTo>
                                  <a:lnTo>
                                    <a:pt x="108" y="1272"/>
                                  </a:lnTo>
                                  <a:lnTo>
                                    <a:pt x="138" y="1260"/>
                                  </a:lnTo>
                                  <a:lnTo>
                                    <a:pt x="132" y="1266"/>
                                  </a:lnTo>
                                  <a:lnTo>
                                    <a:pt x="126" y="1278"/>
                                  </a:lnTo>
                                  <a:lnTo>
                                    <a:pt x="60" y="1278"/>
                                  </a:lnTo>
                                  <a:lnTo>
                                    <a:pt x="54" y="1272"/>
                                  </a:lnTo>
                                  <a:lnTo>
                                    <a:pt x="24" y="1272"/>
                                  </a:lnTo>
                                  <a:lnTo>
                                    <a:pt x="12" y="1278"/>
                                  </a:lnTo>
                                  <a:lnTo>
                                    <a:pt x="0" y="1278"/>
                                  </a:lnTo>
                                  <a:lnTo>
                                    <a:pt x="6" y="1284"/>
                                  </a:lnTo>
                                  <a:lnTo>
                                    <a:pt x="6" y="1296"/>
                                  </a:lnTo>
                                  <a:lnTo>
                                    <a:pt x="12" y="1296"/>
                                  </a:lnTo>
                                  <a:lnTo>
                                    <a:pt x="18" y="1302"/>
                                  </a:lnTo>
                                  <a:lnTo>
                                    <a:pt x="30" y="1302"/>
                                  </a:lnTo>
                                  <a:lnTo>
                                    <a:pt x="24" y="1308"/>
                                  </a:lnTo>
                                  <a:lnTo>
                                    <a:pt x="18" y="1320"/>
                                  </a:lnTo>
                                  <a:lnTo>
                                    <a:pt x="36" y="1338"/>
                                  </a:lnTo>
                                  <a:lnTo>
                                    <a:pt x="48" y="1338"/>
                                  </a:lnTo>
                                  <a:lnTo>
                                    <a:pt x="72" y="1320"/>
                                  </a:lnTo>
                                  <a:lnTo>
                                    <a:pt x="102" y="1314"/>
                                  </a:lnTo>
                                  <a:lnTo>
                                    <a:pt x="90" y="1338"/>
                                  </a:lnTo>
                                  <a:lnTo>
                                    <a:pt x="78" y="1332"/>
                                  </a:lnTo>
                                  <a:lnTo>
                                    <a:pt x="66" y="1350"/>
                                  </a:lnTo>
                                  <a:lnTo>
                                    <a:pt x="30" y="1350"/>
                                  </a:lnTo>
                                  <a:lnTo>
                                    <a:pt x="48" y="1368"/>
                                  </a:lnTo>
                                  <a:lnTo>
                                    <a:pt x="24" y="1380"/>
                                  </a:lnTo>
                                  <a:lnTo>
                                    <a:pt x="6" y="1380"/>
                                  </a:lnTo>
                                  <a:lnTo>
                                    <a:pt x="6" y="1398"/>
                                  </a:lnTo>
                                  <a:lnTo>
                                    <a:pt x="66" y="1398"/>
                                  </a:lnTo>
                                  <a:lnTo>
                                    <a:pt x="54" y="1422"/>
                                  </a:lnTo>
                                  <a:lnTo>
                                    <a:pt x="66" y="1422"/>
                                  </a:lnTo>
                                  <a:lnTo>
                                    <a:pt x="54" y="1440"/>
                                  </a:lnTo>
                                  <a:lnTo>
                                    <a:pt x="42" y="1434"/>
                                  </a:lnTo>
                                  <a:lnTo>
                                    <a:pt x="36" y="1434"/>
                                  </a:lnTo>
                                  <a:lnTo>
                                    <a:pt x="30" y="1428"/>
                                  </a:lnTo>
                                  <a:lnTo>
                                    <a:pt x="18" y="1428"/>
                                  </a:lnTo>
                                  <a:lnTo>
                                    <a:pt x="18" y="1440"/>
                                  </a:lnTo>
                                  <a:lnTo>
                                    <a:pt x="24" y="1452"/>
                                  </a:lnTo>
                                  <a:lnTo>
                                    <a:pt x="36" y="1464"/>
                                  </a:lnTo>
                                  <a:lnTo>
                                    <a:pt x="84" y="1482"/>
                                  </a:lnTo>
                                  <a:lnTo>
                                    <a:pt x="78" y="1488"/>
                                  </a:lnTo>
                                  <a:lnTo>
                                    <a:pt x="84" y="1494"/>
                                  </a:lnTo>
                                  <a:lnTo>
                                    <a:pt x="126" y="1494"/>
                                  </a:lnTo>
                                  <a:lnTo>
                                    <a:pt x="132" y="1500"/>
                                  </a:lnTo>
                                  <a:lnTo>
                                    <a:pt x="144" y="1500"/>
                                  </a:lnTo>
                                  <a:lnTo>
                                    <a:pt x="192" y="1476"/>
                                  </a:lnTo>
                                  <a:lnTo>
                                    <a:pt x="204" y="1464"/>
                                  </a:lnTo>
                                  <a:lnTo>
                                    <a:pt x="216" y="1458"/>
                                  </a:lnTo>
                                  <a:lnTo>
                                    <a:pt x="222" y="1452"/>
                                  </a:lnTo>
                                  <a:lnTo>
                                    <a:pt x="258" y="1422"/>
                                  </a:lnTo>
                                  <a:lnTo>
                                    <a:pt x="282" y="1422"/>
                                  </a:lnTo>
                                  <a:lnTo>
                                    <a:pt x="294" y="1416"/>
                                  </a:lnTo>
                                  <a:lnTo>
                                    <a:pt x="300" y="1410"/>
                                  </a:lnTo>
                                  <a:lnTo>
                                    <a:pt x="300" y="1386"/>
                                  </a:lnTo>
                                  <a:lnTo>
                                    <a:pt x="294" y="1380"/>
                                  </a:lnTo>
                                  <a:lnTo>
                                    <a:pt x="294" y="1374"/>
                                  </a:lnTo>
                                  <a:lnTo>
                                    <a:pt x="312" y="1368"/>
                                  </a:lnTo>
                                  <a:lnTo>
                                    <a:pt x="306" y="1374"/>
                                  </a:lnTo>
                                  <a:lnTo>
                                    <a:pt x="306" y="1380"/>
                                  </a:lnTo>
                                  <a:lnTo>
                                    <a:pt x="300" y="1386"/>
                                  </a:lnTo>
                                  <a:lnTo>
                                    <a:pt x="300" y="1392"/>
                                  </a:lnTo>
                                  <a:lnTo>
                                    <a:pt x="312" y="1404"/>
                                  </a:lnTo>
                                  <a:lnTo>
                                    <a:pt x="330" y="1410"/>
                                  </a:lnTo>
                                  <a:lnTo>
                                    <a:pt x="342" y="1410"/>
                                  </a:lnTo>
                                  <a:lnTo>
                                    <a:pt x="348" y="1416"/>
                                  </a:lnTo>
                                  <a:lnTo>
                                    <a:pt x="354" y="1416"/>
                                  </a:lnTo>
                                  <a:lnTo>
                                    <a:pt x="372" y="1434"/>
                                  </a:lnTo>
                                  <a:lnTo>
                                    <a:pt x="378" y="1422"/>
                                  </a:lnTo>
                                  <a:lnTo>
                                    <a:pt x="384" y="1416"/>
                                  </a:lnTo>
                                  <a:lnTo>
                                    <a:pt x="384" y="1398"/>
                                  </a:lnTo>
                                  <a:lnTo>
                                    <a:pt x="372" y="1386"/>
                                  </a:lnTo>
                                  <a:lnTo>
                                    <a:pt x="372" y="1380"/>
                                  </a:lnTo>
                                  <a:lnTo>
                                    <a:pt x="378" y="1374"/>
                                  </a:lnTo>
                                  <a:lnTo>
                                    <a:pt x="384" y="1374"/>
                                  </a:lnTo>
                                  <a:lnTo>
                                    <a:pt x="384" y="1368"/>
                                  </a:lnTo>
                                  <a:lnTo>
                                    <a:pt x="378" y="1356"/>
                                  </a:lnTo>
                                  <a:lnTo>
                                    <a:pt x="414" y="1356"/>
                                  </a:lnTo>
                                  <a:lnTo>
                                    <a:pt x="420" y="1350"/>
                                  </a:lnTo>
                                  <a:lnTo>
                                    <a:pt x="420" y="1326"/>
                                  </a:lnTo>
                                  <a:lnTo>
                                    <a:pt x="426" y="1326"/>
                                  </a:lnTo>
                                  <a:lnTo>
                                    <a:pt x="420" y="1314"/>
                                  </a:lnTo>
                                  <a:lnTo>
                                    <a:pt x="420" y="1308"/>
                                  </a:lnTo>
                                  <a:lnTo>
                                    <a:pt x="414" y="1302"/>
                                  </a:lnTo>
                                  <a:lnTo>
                                    <a:pt x="414" y="1296"/>
                                  </a:lnTo>
                                  <a:lnTo>
                                    <a:pt x="408" y="1284"/>
                                  </a:lnTo>
                                  <a:lnTo>
                                    <a:pt x="402" y="1278"/>
                                  </a:lnTo>
                                  <a:lnTo>
                                    <a:pt x="426" y="1272"/>
                                  </a:lnTo>
                                  <a:lnTo>
                                    <a:pt x="438" y="1260"/>
                                  </a:lnTo>
                                  <a:lnTo>
                                    <a:pt x="438" y="1248"/>
                                  </a:lnTo>
                                  <a:lnTo>
                                    <a:pt x="420" y="1230"/>
                                  </a:lnTo>
                                  <a:lnTo>
                                    <a:pt x="414" y="1230"/>
                                  </a:lnTo>
                                  <a:lnTo>
                                    <a:pt x="402" y="1218"/>
                                  </a:lnTo>
                                  <a:lnTo>
                                    <a:pt x="402" y="1200"/>
                                  </a:lnTo>
                                  <a:lnTo>
                                    <a:pt x="408" y="1188"/>
                                  </a:lnTo>
                                  <a:lnTo>
                                    <a:pt x="408" y="1176"/>
                                  </a:lnTo>
                                  <a:lnTo>
                                    <a:pt x="384" y="1152"/>
                                  </a:lnTo>
                                  <a:lnTo>
                                    <a:pt x="384" y="1140"/>
                                  </a:lnTo>
                                  <a:lnTo>
                                    <a:pt x="390" y="1134"/>
                                  </a:lnTo>
                                  <a:lnTo>
                                    <a:pt x="396" y="1134"/>
                                  </a:lnTo>
                                  <a:lnTo>
                                    <a:pt x="402" y="1128"/>
                                  </a:lnTo>
                                  <a:lnTo>
                                    <a:pt x="402" y="1122"/>
                                  </a:lnTo>
                                  <a:lnTo>
                                    <a:pt x="396" y="1116"/>
                                  </a:lnTo>
                                  <a:lnTo>
                                    <a:pt x="390" y="1116"/>
                                  </a:lnTo>
                                  <a:lnTo>
                                    <a:pt x="384" y="1110"/>
                                  </a:lnTo>
                                  <a:lnTo>
                                    <a:pt x="426" y="1068"/>
                                  </a:lnTo>
                                  <a:lnTo>
                                    <a:pt x="438" y="1062"/>
                                  </a:lnTo>
                                  <a:lnTo>
                                    <a:pt x="444" y="1056"/>
                                  </a:lnTo>
                                  <a:lnTo>
                                    <a:pt x="456" y="1050"/>
                                  </a:lnTo>
                                  <a:lnTo>
                                    <a:pt x="498" y="1050"/>
                                  </a:lnTo>
                                  <a:lnTo>
                                    <a:pt x="504" y="1044"/>
                                  </a:lnTo>
                                  <a:lnTo>
                                    <a:pt x="504" y="1038"/>
                                  </a:lnTo>
                                  <a:lnTo>
                                    <a:pt x="486" y="1020"/>
                                  </a:lnTo>
                                  <a:lnTo>
                                    <a:pt x="474" y="1014"/>
                                  </a:lnTo>
                                  <a:lnTo>
                                    <a:pt x="486" y="1008"/>
                                  </a:lnTo>
                                  <a:lnTo>
                                    <a:pt x="492" y="1008"/>
                                  </a:lnTo>
                                  <a:lnTo>
                                    <a:pt x="522" y="978"/>
                                  </a:lnTo>
                                  <a:lnTo>
                                    <a:pt x="528" y="936"/>
                                  </a:lnTo>
                                  <a:lnTo>
                                    <a:pt x="528" y="900"/>
                                  </a:lnTo>
                                  <a:lnTo>
                                    <a:pt x="546" y="912"/>
                                  </a:lnTo>
                                  <a:lnTo>
                                    <a:pt x="558" y="906"/>
                                  </a:lnTo>
                                  <a:lnTo>
                                    <a:pt x="564" y="906"/>
                                  </a:lnTo>
                                  <a:lnTo>
                                    <a:pt x="570" y="900"/>
                                  </a:lnTo>
                                  <a:lnTo>
                                    <a:pt x="576" y="900"/>
                                  </a:lnTo>
                                  <a:lnTo>
                                    <a:pt x="576" y="894"/>
                                  </a:lnTo>
                                  <a:lnTo>
                                    <a:pt x="570" y="888"/>
                                  </a:lnTo>
                                  <a:lnTo>
                                    <a:pt x="570" y="882"/>
                                  </a:lnTo>
                                  <a:lnTo>
                                    <a:pt x="564" y="876"/>
                                  </a:lnTo>
                                  <a:lnTo>
                                    <a:pt x="582" y="876"/>
                                  </a:lnTo>
                                  <a:lnTo>
                                    <a:pt x="588" y="870"/>
                                  </a:lnTo>
                                  <a:lnTo>
                                    <a:pt x="588" y="864"/>
                                  </a:lnTo>
                                  <a:lnTo>
                                    <a:pt x="594" y="858"/>
                                  </a:lnTo>
                                  <a:lnTo>
                                    <a:pt x="606" y="852"/>
                                  </a:lnTo>
                                  <a:lnTo>
                                    <a:pt x="612" y="852"/>
                                  </a:lnTo>
                                  <a:lnTo>
                                    <a:pt x="618" y="834"/>
                                  </a:lnTo>
                                  <a:lnTo>
                                    <a:pt x="612" y="828"/>
                                  </a:lnTo>
                                  <a:lnTo>
                                    <a:pt x="600" y="822"/>
                                  </a:lnTo>
                                  <a:lnTo>
                                    <a:pt x="600" y="810"/>
                                  </a:lnTo>
                                  <a:lnTo>
                                    <a:pt x="606" y="810"/>
                                  </a:lnTo>
                                  <a:lnTo>
                                    <a:pt x="618" y="804"/>
                                  </a:lnTo>
                                  <a:lnTo>
                                    <a:pt x="636" y="786"/>
                                  </a:lnTo>
                                  <a:lnTo>
                                    <a:pt x="678" y="780"/>
                                  </a:lnTo>
                                  <a:lnTo>
                                    <a:pt x="696" y="780"/>
                                  </a:lnTo>
                                  <a:lnTo>
                                    <a:pt x="702" y="774"/>
                                  </a:lnTo>
                                  <a:lnTo>
                                    <a:pt x="702" y="744"/>
                                  </a:lnTo>
                                  <a:lnTo>
                                    <a:pt x="714" y="732"/>
                                  </a:lnTo>
                                  <a:lnTo>
                                    <a:pt x="720" y="738"/>
                                  </a:lnTo>
                                  <a:lnTo>
                                    <a:pt x="720" y="750"/>
                                  </a:lnTo>
                                  <a:lnTo>
                                    <a:pt x="744" y="744"/>
                                  </a:lnTo>
                                  <a:lnTo>
                                    <a:pt x="768" y="750"/>
                                  </a:lnTo>
                                  <a:lnTo>
                                    <a:pt x="792" y="750"/>
                                  </a:lnTo>
                                  <a:lnTo>
                                    <a:pt x="798" y="756"/>
                                  </a:lnTo>
                                  <a:lnTo>
                                    <a:pt x="810" y="756"/>
                                  </a:lnTo>
                                  <a:lnTo>
                                    <a:pt x="816" y="750"/>
                                  </a:lnTo>
                                  <a:lnTo>
                                    <a:pt x="810" y="750"/>
                                  </a:lnTo>
                                  <a:lnTo>
                                    <a:pt x="798" y="738"/>
                                  </a:lnTo>
                                  <a:lnTo>
                                    <a:pt x="798" y="732"/>
                                  </a:lnTo>
                                  <a:lnTo>
                                    <a:pt x="810" y="732"/>
                                  </a:lnTo>
                                  <a:lnTo>
                                    <a:pt x="810" y="708"/>
                                  </a:lnTo>
                                  <a:lnTo>
                                    <a:pt x="840" y="714"/>
                                  </a:lnTo>
                                  <a:lnTo>
                                    <a:pt x="834" y="708"/>
                                  </a:lnTo>
                                  <a:lnTo>
                                    <a:pt x="840" y="702"/>
                                  </a:lnTo>
                                  <a:lnTo>
                                    <a:pt x="858" y="708"/>
                                  </a:lnTo>
                                  <a:lnTo>
                                    <a:pt x="858" y="696"/>
                                  </a:lnTo>
                                  <a:lnTo>
                                    <a:pt x="864" y="690"/>
                                  </a:lnTo>
                                  <a:lnTo>
                                    <a:pt x="882" y="690"/>
                                  </a:lnTo>
                                  <a:lnTo>
                                    <a:pt x="888" y="696"/>
                                  </a:lnTo>
                                  <a:lnTo>
                                    <a:pt x="894" y="708"/>
                                  </a:lnTo>
                                  <a:lnTo>
                                    <a:pt x="906" y="714"/>
                                  </a:lnTo>
                                  <a:lnTo>
                                    <a:pt x="918" y="726"/>
                                  </a:lnTo>
                                  <a:lnTo>
                                    <a:pt x="930" y="726"/>
                                  </a:lnTo>
                                  <a:lnTo>
                                    <a:pt x="942" y="732"/>
                                  </a:lnTo>
                                  <a:lnTo>
                                    <a:pt x="960" y="732"/>
                                  </a:lnTo>
                                  <a:lnTo>
                                    <a:pt x="966" y="738"/>
                                  </a:lnTo>
                                  <a:lnTo>
                                    <a:pt x="978" y="738"/>
                                  </a:lnTo>
                                  <a:lnTo>
                                    <a:pt x="990" y="732"/>
                                  </a:lnTo>
                                  <a:lnTo>
                                    <a:pt x="996" y="726"/>
                                  </a:lnTo>
                                  <a:lnTo>
                                    <a:pt x="1026" y="726"/>
                                  </a:lnTo>
                                  <a:lnTo>
                                    <a:pt x="1038" y="732"/>
                                  </a:lnTo>
                                  <a:lnTo>
                                    <a:pt x="1044" y="738"/>
                                  </a:lnTo>
                                  <a:lnTo>
                                    <a:pt x="1062" y="738"/>
                                  </a:lnTo>
                                  <a:lnTo>
                                    <a:pt x="1062" y="726"/>
                                  </a:lnTo>
                                  <a:lnTo>
                                    <a:pt x="1068" y="720"/>
                                  </a:lnTo>
                                  <a:lnTo>
                                    <a:pt x="1068" y="714"/>
                                  </a:lnTo>
                                  <a:lnTo>
                                    <a:pt x="1092" y="714"/>
                                  </a:lnTo>
                                  <a:lnTo>
                                    <a:pt x="1092" y="678"/>
                                  </a:lnTo>
                                  <a:lnTo>
                                    <a:pt x="1098" y="672"/>
                                  </a:lnTo>
                                  <a:lnTo>
                                    <a:pt x="1098" y="660"/>
                                  </a:lnTo>
                                  <a:lnTo>
                                    <a:pt x="1110" y="654"/>
                                  </a:lnTo>
                                  <a:lnTo>
                                    <a:pt x="1116" y="654"/>
                                  </a:lnTo>
                                  <a:lnTo>
                                    <a:pt x="1128" y="648"/>
                                  </a:lnTo>
                                  <a:lnTo>
                                    <a:pt x="1158" y="648"/>
                                  </a:lnTo>
                                  <a:lnTo>
                                    <a:pt x="1170" y="642"/>
                                  </a:lnTo>
                                  <a:lnTo>
                                    <a:pt x="1206" y="642"/>
                                  </a:lnTo>
                                  <a:lnTo>
                                    <a:pt x="1206" y="654"/>
                                  </a:lnTo>
                                  <a:lnTo>
                                    <a:pt x="1242" y="660"/>
                                  </a:lnTo>
                                  <a:lnTo>
                                    <a:pt x="1248" y="660"/>
                                  </a:lnTo>
                                  <a:lnTo>
                                    <a:pt x="1260" y="672"/>
                                  </a:lnTo>
                                  <a:lnTo>
                                    <a:pt x="1266" y="684"/>
                                  </a:lnTo>
                                  <a:lnTo>
                                    <a:pt x="1266" y="702"/>
                                  </a:lnTo>
                                  <a:lnTo>
                                    <a:pt x="1260" y="702"/>
                                  </a:lnTo>
                                  <a:lnTo>
                                    <a:pt x="1260" y="696"/>
                                  </a:lnTo>
                                  <a:lnTo>
                                    <a:pt x="1254" y="696"/>
                                  </a:lnTo>
                                  <a:lnTo>
                                    <a:pt x="1254" y="708"/>
                                  </a:lnTo>
                                  <a:lnTo>
                                    <a:pt x="1278" y="708"/>
                                  </a:lnTo>
                                  <a:lnTo>
                                    <a:pt x="1284" y="696"/>
                                  </a:lnTo>
                                  <a:lnTo>
                                    <a:pt x="1284" y="690"/>
                                  </a:lnTo>
                                  <a:lnTo>
                                    <a:pt x="1308" y="684"/>
                                  </a:lnTo>
                                  <a:lnTo>
                                    <a:pt x="1314" y="672"/>
                                  </a:lnTo>
                                  <a:lnTo>
                                    <a:pt x="1350" y="672"/>
                                  </a:lnTo>
                                  <a:lnTo>
                                    <a:pt x="1362" y="660"/>
                                  </a:lnTo>
                                  <a:lnTo>
                                    <a:pt x="1356" y="660"/>
                                  </a:lnTo>
                                  <a:close/>
                                  <a:moveTo>
                                    <a:pt x="564" y="726"/>
                                  </a:moveTo>
                                  <a:lnTo>
                                    <a:pt x="540" y="738"/>
                                  </a:lnTo>
                                  <a:lnTo>
                                    <a:pt x="546" y="756"/>
                                  </a:lnTo>
                                  <a:lnTo>
                                    <a:pt x="576" y="756"/>
                                  </a:lnTo>
                                  <a:lnTo>
                                    <a:pt x="570" y="738"/>
                                  </a:lnTo>
                                  <a:lnTo>
                                    <a:pt x="564" y="726"/>
                                  </a:lnTo>
                                  <a:close/>
                                  <a:moveTo>
                                    <a:pt x="522" y="714"/>
                                  </a:moveTo>
                                  <a:lnTo>
                                    <a:pt x="516" y="720"/>
                                  </a:lnTo>
                                  <a:lnTo>
                                    <a:pt x="510" y="732"/>
                                  </a:lnTo>
                                  <a:lnTo>
                                    <a:pt x="510" y="750"/>
                                  </a:lnTo>
                                  <a:lnTo>
                                    <a:pt x="528" y="768"/>
                                  </a:lnTo>
                                  <a:lnTo>
                                    <a:pt x="528" y="756"/>
                                  </a:lnTo>
                                  <a:lnTo>
                                    <a:pt x="534" y="744"/>
                                  </a:lnTo>
                                  <a:lnTo>
                                    <a:pt x="534" y="720"/>
                                  </a:lnTo>
                                  <a:lnTo>
                                    <a:pt x="528" y="714"/>
                                  </a:lnTo>
                                  <a:lnTo>
                                    <a:pt x="522" y="714"/>
                                  </a:lnTo>
                                  <a:close/>
                                  <a:moveTo>
                                    <a:pt x="606" y="738"/>
                                  </a:moveTo>
                                  <a:lnTo>
                                    <a:pt x="618" y="732"/>
                                  </a:lnTo>
                                  <a:lnTo>
                                    <a:pt x="624" y="732"/>
                                  </a:lnTo>
                                  <a:lnTo>
                                    <a:pt x="630" y="726"/>
                                  </a:lnTo>
                                  <a:lnTo>
                                    <a:pt x="618" y="720"/>
                                  </a:lnTo>
                                  <a:lnTo>
                                    <a:pt x="588" y="720"/>
                                  </a:lnTo>
                                  <a:lnTo>
                                    <a:pt x="576" y="732"/>
                                  </a:lnTo>
                                  <a:lnTo>
                                    <a:pt x="582" y="744"/>
                                  </a:lnTo>
                                  <a:lnTo>
                                    <a:pt x="606" y="738"/>
                                  </a:lnTo>
                                  <a:close/>
                                </a:path>
                              </a:pathLst>
                            </a:custGeom>
                            <a:solidFill>
                              <a:srgbClr val="5F5F8C"/>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62" name="Nigeria" descr="© INSCALE GmbH, 15.06.2010"/>
                            <a:cNvSpPr>
                              <a:spLocks/>
                            </a:cNvSpPr>
                          </a:nvSpPr>
                          <a:spPr bwMode="gray">
                            <a:xfrm>
                              <a:off x="2638" y="1322"/>
                              <a:ext cx="214" cy="197"/>
                            </a:xfrm>
                            <a:custGeom>
                              <a:avLst/>
                              <a:gdLst>
                                <a:gd name="T0" fmla="*/ 2147483647 w 840"/>
                                <a:gd name="T1" fmla="*/ 2147483647 h 768"/>
                                <a:gd name="T2" fmla="*/ 2147483647 w 840"/>
                                <a:gd name="T3" fmla="*/ 2147483647 h 768"/>
                                <a:gd name="T4" fmla="*/ 2147483647 w 840"/>
                                <a:gd name="T5" fmla="*/ 2147483647 h 768"/>
                                <a:gd name="T6" fmla="*/ 2147483647 w 840"/>
                                <a:gd name="T7" fmla="*/ 2147483647 h 768"/>
                                <a:gd name="T8" fmla="*/ 2147483647 w 840"/>
                                <a:gd name="T9" fmla="*/ 2147483647 h 768"/>
                                <a:gd name="T10" fmla="*/ 2147483647 w 840"/>
                                <a:gd name="T11" fmla="*/ 2147483647 h 768"/>
                                <a:gd name="T12" fmla="*/ 2147483647 w 840"/>
                                <a:gd name="T13" fmla="*/ 2147483647 h 768"/>
                                <a:gd name="T14" fmla="*/ 2147483647 w 840"/>
                                <a:gd name="T15" fmla="*/ 2147483647 h 768"/>
                                <a:gd name="T16" fmla="*/ 2147483647 w 840"/>
                                <a:gd name="T17" fmla="*/ 2147483647 h 768"/>
                                <a:gd name="T18" fmla="*/ 2147483647 w 840"/>
                                <a:gd name="T19" fmla="*/ 2147483647 h 768"/>
                                <a:gd name="T20" fmla="*/ 2147483647 w 840"/>
                                <a:gd name="T21" fmla="*/ 2147483647 h 768"/>
                                <a:gd name="T22" fmla="*/ 2147483647 w 840"/>
                                <a:gd name="T23" fmla="*/ 2147483647 h 768"/>
                                <a:gd name="T24" fmla="*/ 2147483647 w 840"/>
                                <a:gd name="T25" fmla="*/ 2147483647 h 768"/>
                                <a:gd name="T26" fmla="*/ 2147483647 w 840"/>
                                <a:gd name="T27" fmla="*/ 2147483647 h 768"/>
                                <a:gd name="T28" fmla="*/ 2147483647 w 840"/>
                                <a:gd name="T29" fmla="*/ 2147483647 h 768"/>
                                <a:gd name="T30" fmla="*/ 2147483647 w 840"/>
                                <a:gd name="T31" fmla="*/ 2147483647 h 768"/>
                                <a:gd name="T32" fmla="*/ 2147483647 w 840"/>
                                <a:gd name="T33" fmla="*/ 2147483647 h 768"/>
                                <a:gd name="T34" fmla="*/ 2147483647 w 840"/>
                                <a:gd name="T35" fmla="*/ 2147483647 h 768"/>
                                <a:gd name="T36" fmla="*/ 2147483647 w 840"/>
                                <a:gd name="T37" fmla="*/ 2147483647 h 768"/>
                                <a:gd name="T38" fmla="*/ 2147483647 w 840"/>
                                <a:gd name="T39" fmla="*/ 2147483647 h 768"/>
                                <a:gd name="T40" fmla="*/ 2147483647 w 840"/>
                                <a:gd name="T41" fmla="*/ 2147483647 h 768"/>
                                <a:gd name="T42" fmla="*/ 2147483647 w 840"/>
                                <a:gd name="T43" fmla="*/ 2147483647 h 768"/>
                                <a:gd name="T44" fmla="*/ 2147483647 w 840"/>
                                <a:gd name="T45" fmla="*/ 2147483647 h 768"/>
                                <a:gd name="T46" fmla="*/ 2147483647 w 840"/>
                                <a:gd name="T47" fmla="*/ 2147483647 h 768"/>
                                <a:gd name="T48" fmla="*/ 2147483647 w 840"/>
                                <a:gd name="T49" fmla="*/ 2147483647 h 768"/>
                                <a:gd name="T50" fmla="*/ 2147483647 w 840"/>
                                <a:gd name="T51" fmla="*/ 2147483647 h 768"/>
                                <a:gd name="T52" fmla="*/ 2147483647 w 840"/>
                                <a:gd name="T53" fmla="*/ 2147483647 h 768"/>
                                <a:gd name="T54" fmla="*/ 2147483647 w 840"/>
                                <a:gd name="T55" fmla="*/ 2147483647 h 768"/>
                                <a:gd name="T56" fmla="*/ 2147483647 w 840"/>
                                <a:gd name="T57" fmla="*/ 2147483647 h 768"/>
                                <a:gd name="T58" fmla="*/ 2147483647 w 840"/>
                                <a:gd name="T59" fmla="*/ 2147483647 h 768"/>
                                <a:gd name="T60" fmla="*/ 2147483647 w 840"/>
                                <a:gd name="T61" fmla="*/ 2147483647 h 768"/>
                                <a:gd name="T62" fmla="*/ 2147483647 w 840"/>
                                <a:gd name="T63" fmla="*/ 2147483647 h 768"/>
                                <a:gd name="T64" fmla="*/ 2147483647 w 840"/>
                                <a:gd name="T65" fmla="*/ 2147483647 h 768"/>
                                <a:gd name="T66" fmla="*/ 2147483647 w 840"/>
                                <a:gd name="T67" fmla="*/ 2147483647 h 768"/>
                                <a:gd name="T68" fmla="*/ 2147483647 w 840"/>
                                <a:gd name="T69" fmla="*/ 2147483647 h 768"/>
                                <a:gd name="T70" fmla="*/ 2147483647 w 840"/>
                                <a:gd name="T71" fmla="*/ 2147483647 h 768"/>
                                <a:gd name="T72" fmla="*/ 2147483647 w 840"/>
                                <a:gd name="T73" fmla="*/ 2147483647 h 768"/>
                                <a:gd name="T74" fmla="*/ 2147483647 w 840"/>
                                <a:gd name="T75" fmla="*/ 2147483647 h 768"/>
                                <a:gd name="T76" fmla="*/ 2147483647 w 840"/>
                                <a:gd name="T77" fmla="*/ 2147483647 h 768"/>
                                <a:gd name="T78" fmla="*/ 2147483647 w 840"/>
                                <a:gd name="T79" fmla="*/ 2147483647 h 768"/>
                                <a:gd name="T80" fmla="*/ 2147483647 w 840"/>
                                <a:gd name="T81" fmla="*/ 2147483647 h 768"/>
                                <a:gd name="T82" fmla="*/ 2147483647 w 840"/>
                                <a:gd name="T83" fmla="*/ 2147483647 h 768"/>
                                <a:gd name="T84" fmla="*/ 2147483647 w 840"/>
                                <a:gd name="T85" fmla="*/ 2147483647 h 768"/>
                                <a:gd name="T86" fmla="*/ 2147483647 w 840"/>
                                <a:gd name="T87" fmla="*/ 2147483647 h 768"/>
                                <a:gd name="T88" fmla="*/ 2147483647 w 840"/>
                                <a:gd name="T89" fmla="*/ 2147483647 h 768"/>
                                <a:gd name="T90" fmla="*/ 2147483647 w 840"/>
                                <a:gd name="T91" fmla="*/ 2147483647 h 768"/>
                                <a:gd name="T92" fmla="*/ 2147483647 w 840"/>
                                <a:gd name="T93" fmla="*/ 2147483647 h 768"/>
                                <a:gd name="T94" fmla="*/ 2147483647 w 840"/>
                                <a:gd name="T95" fmla="*/ 2147483647 h 768"/>
                                <a:gd name="T96" fmla="*/ 2147483647 w 840"/>
                                <a:gd name="T97" fmla="*/ 2147483647 h 768"/>
                                <a:gd name="T98" fmla="*/ 2147483647 w 840"/>
                                <a:gd name="T99" fmla="*/ 2147483647 h 768"/>
                                <a:gd name="T100" fmla="*/ 2147483647 w 840"/>
                                <a:gd name="T101" fmla="*/ 2147483647 h 768"/>
                                <a:gd name="T102" fmla="*/ 2147483647 w 840"/>
                                <a:gd name="T103" fmla="*/ 2147483647 h 768"/>
                                <a:gd name="T104" fmla="*/ 2147483647 w 840"/>
                                <a:gd name="T105" fmla="*/ 2147483647 h 768"/>
                                <a:gd name="T106" fmla="*/ 2147483647 w 840"/>
                                <a:gd name="T107" fmla="*/ 2147483647 h 768"/>
                                <a:gd name="T108" fmla="*/ 2147483647 w 840"/>
                                <a:gd name="T109" fmla="*/ 2147483647 h 768"/>
                                <a:gd name="T110" fmla="*/ 2147483647 w 840"/>
                                <a:gd name="T111" fmla="*/ 2147483647 h 768"/>
                                <a:gd name="T112" fmla="*/ 2147483647 w 840"/>
                                <a:gd name="T113" fmla="*/ 2147483647 h 768"/>
                                <a:gd name="T114" fmla="*/ 2147483647 w 840"/>
                                <a:gd name="T115" fmla="*/ 2147483647 h 768"/>
                                <a:gd name="T116" fmla="*/ 2147483647 w 840"/>
                                <a:gd name="T117" fmla="*/ 2147483647 h 768"/>
                                <a:gd name="T118" fmla="*/ 2147483647 w 840"/>
                                <a:gd name="T119" fmla="*/ 2147483647 h 768"/>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w 840"/>
                                <a:gd name="T181" fmla="*/ 0 h 768"/>
                                <a:gd name="T182" fmla="*/ 840 w 840"/>
                                <a:gd name="T183" fmla="*/ 768 h 768"/>
                              </a:gdLst>
                              <a:ahLst/>
                              <a:cxnLst>
                                <a:cxn ang="T120">
                                  <a:pos x="T0" y="T1"/>
                                </a:cxn>
                                <a:cxn ang="T121">
                                  <a:pos x="T2" y="T3"/>
                                </a:cxn>
                                <a:cxn ang="T122">
                                  <a:pos x="T4" y="T5"/>
                                </a:cxn>
                                <a:cxn ang="T123">
                                  <a:pos x="T6" y="T7"/>
                                </a:cxn>
                                <a:cxn ang="T124">
                                  <a:pos x="T8" y="T9"/>
                                </a:cxn>
                                <a:cxn ang="T125">
                                  <a:pos x="T10" y="T11"/>
                                </a:cxn>
                                <a:cxn ang="T126">
                                  <a:pos x="T12" y="T13"/>
                                </a:cxn>
                                <a:cxn ang="T127">
                                  <a:pos x="T14" y="T15"/>
                                </a:cxn>
                                <a:cxn ang="T128">
                                  <a:pos x="T16" y="T17"/>
                                </a:cxn>
                                <a:cxn ang="T129">
                                  <a:pos x="T18" y="T19"/>
                                </a:cxn>
                                <a:cxn ang="T130">
                                  <a:pos x="T20" y="T21"/>
                                </a:cxn>
                                <a:cxn ang="T131">
                                  <a:pos x="T22" y="T23"/>
                                </a:cxn>
                                <a:cxn ang="T132">
                                  <a:pos x="T24" y="T25"/>
                                </a:cxn>
                                <a:cxn ang="T133">
                                  <a:pos x="T26" y="T27"/>
                                </a:cxn>
                                <a:cxn ang="T134">
                                  <a:pos x="T28" y="T29"/>
                                </a:cxn>
                                <a:cxn ang="T135">
                                  <a:pos x="T30" y="T31"/>
                                </a:cxn>
                                <a:cxn ang="T136">
                                  <a:pos x="T32" y="T33"/>
                                </a:cxn>
                                <a:cxn ang="T137">
                                  <a:pos x="T34" y="T35"/>
                                </a:cxn>
                                <a:cxn ang="T138">
                                  <a:pos x="T36" y="T37"/>
                                </a:cxn>
                                <a:cxn ang="T139">
                                  <a:pos x="T38" y="T39"/>
                                </a:cxn>
                                <a:cxn ang="T140">
                                  <a:pos x="T40" y="T41"/>
                                </a:cxn>
                                <a:cxn ang="T141">
                                  <a:pos x="T42" y="T43"/>
                                </a:cxn>
                                <a:cxn ang="T142">
                                  <a:pos x="T44" y="T45"/>
                                </a:cxn>
                                <a:cxn ang="T143">
                                  <a:pos x="T46" y="T47"/>
                                </a:cxn>
                                <a:cxn ang="T144">
                                  <a:pos x="T48" y="T49"/>
                                </a:cxn>
                                <a:cxn ang="T145">
                                  <a:pos x="T50" y="T51"/>
                                </a:cxn>
                                <a:cxn ang="T146">
                                  <a:pos x="T52" y="T53"/>
                                </a:cxn>
                                <a:cxn ang="T147">
                                  <a:pos x="T54" y="T55"/>
                                </a:cxn>
                                <a:cxn ang="T148">
                                  <a:pos x="T56" y="T57"/>
                                </a:cxn>
                                <a:cxn ang="T149">
                                  <a:pos x="T58" y="T59"/>
                                </a:cxn>
                                <a:cxn ang="T150">
                                  <a:pos x="T60" y="T61"/>
                                </a:cxn>
                                <a:cxn ang="T151">
                                  <a:pos x="T62" y="T63"/>
                                </a:cxn>
                                <a:cxn ang="T152">
                                  <a:pos x="T64" y="T65"/>
                                </a:cxn>
                                <a:cxn ang="T153">
                                  <a:pos x="T66" y="T67"/>
                                </a:cxn>
                                <a:cxn ang="T154">
                                  <a:pos x="T68" y="T69"/>
                                </a:cxn>
                                <a:cxn ang="T155">
                                  <a:pos x="T70" y="T71"/>
                                </a:cxn>
                                <a:cxn ang="T156">
                                  <a:pos x="T72" y="T73"/>
                                </a:cxn>
                                <a:cxn ang="T157">
                                  <a:pos x="T74" y="T75"/>
                                </a:cxn>
                                <a:cxn ang="T158">
                                  <a:pos x="T76" y="T77"/>
                                </a:cxn>
                                <a:cxn ang="T159">
                                  <a:pos x="T78" y="T79"/>
                                </a:cxn>
                                <a:cxn ang="T160">
                                  <a:pos x="T80" y="T81"/>
                                </a:cxn>
                                <a:cxn ang="T161">
                                  <a:pos x="T82" y="T83"/>
                                </a:cxn>
                                <a:cxn ang="T162">
                                  <a:pos x="T84" y="T85"/>
                                </a:cxn>
                                <a:cxn ang="T163">
                                  <a:pos x="T86" y="T87"/>
                                </a:cxn>
                                <a:cxn ang="T164">
                                  <a:pos x="T88" y="T89"/>
                                </a:cxn>
                                <a:cxn ang="T165">
                                  <a:pos x="T90" y="T91"/>
                                </a:cxn>
                                <a:cxn ang="T166">
                                  <a:pos x="T92" y="T93"/>
                                </a:cxn>
                                <a:cxn ang="T167">
                                  <a:pos x="T94" y="T95"/>
                                </a:cxn>
                                <a:cxn ang="T168">
                                  <a:pos x="T96" y="T97"/>
                                </a:cxn>
                                <a:cxn ang="T169">
                                  <a:pos x="T98" y="T99"/>
                                </a:cxn>
                                <a:cxn ang="T170">
                                  <a:pos x="T100" y="T101"/>
                                </a:cxn>
                                <a:cxn ang="T171">
                                  <a:pos x="T102" y="T103"/>
                                </a:cxn>
                                <a:cxn ang="T172">
                                  <a:pos x="T104" y="T105"/>
                                </a:cxn>
                                <a:cxn ang="T173">
                                  <a:pos x="T106" y="T107"/>
                                </a:cxn>
                                <a:cxn ang="T174">
                                  <a:pos x="T108" y="T109"/>
                                </a:cxn>
                                <a:cxn ang="T175">
                                  <a:pos x="T110" y="T111"/>
                                </a:cxn>
                                <a:cxn ang="T176">
                                  <a:pos x="T112" y="T113"/>
                                </a:cxn>
                                <a:cxn ang="T177">
                                  <a:pos x="T114" y="T115"/>
                                </a:cxn>
                                <a:cxn ang="T178">
                                  <a:pos x="T116" y="T117"/>
                                </a:cxn>
                                <a:cxn ang="T179">
                                  <a:pos x="T118" y="T119"/>
                                </a:cxn>
                              </a:cxnLst>
                              <a:rect l="T180" t="T181" r="T182" b="T183"/>
                              <a:pathLst>
                                <a:path w="840" h="768">
                                  <a:moveTo>
                                    <a:pt x="420" y="738"/>
                                  </a:moveTo>
                                  <a:lnTo>
                                    <a:pt x="420" y="732"/>
                                  </a:lnTo>
                                  <a:lnTo>
                                    <a:pt x="426" y="726"/>
                                  </a:lnTo>
                                  <a:lnTo>
                                    <a:pt x="426" y="714"/>
                                  </a:lnTo>
                                  <a:lnTo>
                                    <a:pt x="432" y="702"/>
                                  </a:lnTo>
                                  <a:lnTo>
                                    <a:pt x="432" y="648"/>
                                  </a:lnTo>
                                  <a:lnTo>
                                    <a:pt x="498" y="594"/>
                                  </a:lnTo>
                                  <a:lnTo>
                                    <a:pt x="498" y="588"/>
                                  </a:lnTo>
                                  <a:lnTo>
                                    <a:pt x="504" y="582"/>
                                  </a:lnTo>
                                  <a:lnTo>
                                    <a:pt x="516" y="558"/>
                                  </a:lnTo>
                                  <a:lnTo>
                                    <a:pt x="522" y="552"/>
                                  </a:lnTo>
                                  <a:lnTo>
                                    <a:pt x="528" y="552"/>
                                  </a:lnTo>
                                  <a:lnTo>
                                    <a:pt x="534" y="558"/>
                                  </a:lnTo>
                                  <a:lnTo>
                                    <a:pt x="546" y="564"/>
                                  </a:lnTo>
                                  <a:lnTo>
                                    <a:pt x="552" y="564"/>
                                  </a:lnTo>
                                  <a:lnTo>
                                    <a:pt x="558" y="558"/>
                                  </a:lnTo>
                                  <a:lnTo>
                                    <a:pt x="558" y="546"/>
                                  </a:lnTo>
                                  <a:lnTo>
                                    <a:pt x="552" y="540"/>
                                  </a:lnTo>
                                  <a:lnTo>
                                    <a:pt x="564" y="540"/>
                                  </a:lnTo>
                                  <a:lnTo>
                                    <a:pt x="570" y="552"/>
                                  </a:lnTo>
                                  <a:lnTo>
                                    <a:pt x="582" y="564"/>
                                  </a:lnTo>
                                  <a:lnTo>
                                    <a:pt x="588" y="576"/>
                                  </a:lnTo>
                                  <a:lnTo>
                                    <a:pt x="588" y="582"/>
                                  </a:lnTo>
                                  <a:lnTo>
                                    <a:pt x="594" y="594"/>
                                  </a:lnTo>
                                  <a:lnTo>
                                    <a:pt x="600" y="600"/>
                                  </a:lnTo>
                                  <a:lnTo>
                                    <a:pt x="606" y="600"/>
                                  </a:lnTo>
                                  <a:lnTo>
                                    <a:pt x="624" y="582"/>
                                  </a:lnTo>
                                  <a:lnTo>
                                    <a:pt x="624" y="570"/>
                                  </a:lnTo>
                                  <a:lnTo>
                                    <a:pt x="630" y="558"/>
                                  </a:lnTo>
                                  <a:lnTo>
                                    <a:pt x="642" y="552"/>
                                  </a:lnTo>
                                  <a:lnTo>
                                    <a:pt x="648" y="546"/>
                                  </a:lnTo>
                                  <a:lnTo>
                                    <a:pt x="648" y="516"/>
                                  </a:lnTo>
                                  <a:lnTo>
                                    <a:pt x="672" y="486"/>
                                  </a:lnTo>
                                  <a:lnTo>
                                    <a:pt x="684" y="438"/>
                                  </a:lnTo>
                                  <a:lnTo>
                                    <a:pt x="696" y="432"/>
                                  </a:lnTo>
                                  <a:lnTo>
                                    <a:pt x="702" y="426"/>
                                  </a:lnTo>
                                  <a:lnTo>
                                    <a:pt x="714" y="420"/>
                                  </a:lnTo>
                                  <a:lnTo>
                                    <a:pt x="720" y="414"/>
                                  </a:lnTo>
                                  <a:lnTo>
                                    <a:pt x="720" y="402"/>
                                  </a:lnTo>
                                  <a:lnTo>
                                    <a:pt x="726" y="384"/>
                                  </a:lnTo>
                                  <a:lnTo>
                                    <a:pt x="726" y="354"/>
                                  </a:lnTo>
                                  <a:lnTo>
                                    <a:pt x="744" y="354"/>
                                  </a:lnTo>
                                  <a:lnTo>
                                    <a:pt x="750" y="348"/>
                                  </a:lnTo>
                                  <a:lnTo>
                                    <a:pt x="756" y="330"/>
                                  </a:lnTo>
                                  <a:lnTo>
                                    <a:pt x="756" y="300"/>
                                  </a:lnTo>
                                  <a:lnTo>
                                    <a:pt x="762" y="294"/>
                                  </a:lnTo>
                                  <a:lnTo>
                                    <a:pt x="768" y="264"/>
                                  </a:lnTo>
                                  <a:lnTo>
                                    <a:pt x="774" y="252"/>
                                  </a:lnTo>
                                  <a:lnTo>
                                    <a:pt x="786" y="240"/>
                                  </a:lnTo>
                                  <a:lnTo>
                                    <a:pt x="786" y="234"/>
                                  </a:lnTo>
                                  <a:lnTo>
                                    <a:pt x="792" y="228"/>
                                  </a:lnTo>
                                  <a:lnTo>
                                    <a:pt x="792" y="222"/>
                                  </a:lnTo>
                                  <a:lnTo>
                                    <a:pt x="798" y="216"/>
                                  </a:lnTo>
                                  <a:lnTo>
                                    <a:pt x="798" y="210"/>
                                  </a:lnTo>
                                  <a:lnTo>
                                    <a:pt x="810" y="210"/>
                                  </a:lnTo>
                                  <a:lnTo>
                                    <a:pt x="822" y="204"/>
                                  </a:lnTo>
                                  <a:lnTo>
                                    <a:pt x="840" y="186"/>
                                  </a:lnTo>
                                  <a:lnTo>
                                    <a:pt x="840" y="174"/>
                                  </a:lnTo>
                                  <a:lnTo>
                                    <a:pt x="834" y="168"/>
                                  </a:lnTo>
                                  <a:lnTo>
                                    <a:pt x="834" y="162"/>
                                  </a:lnTo>
                                  <a:lnTo>
                                    <a:pt x="840" y="156"/>
                                  </a:lnTo>
                                  <a:lnTo>
                                    <a:pt x="840" y="126"/>
                                  </a:lnTo>
                                  <a:lnTo>
                                    <a:pt x="810" y="126"/>
                                  </a:lnTo>
                                  <a:lnTo>
                                    <a:pt x="810" y="120"/>
                                  </a:lnTo>
                                  <a:lnTo>
                                    <a:pt x="804" y="108"/>
                                  </a:lnTo>
                                  <a:lnTo>
                                    <a:pt x="804" y="60"/>
                                  </a:lnTo>
                                  <a:lnTo>
                                    <a:pt x="774" y="12"/>
                                  </a:lnTo>
                                  <a:lnTo>
                                    <a:pt x="756" y="12"/>
                                  </a:lnTo>
                                  <a:lnTo>
                                    <a:pt x="750" y="18"/>
                                  </a:lnTo>
                                  <a:lnTo>
                                    <a:pt x="750" y="24"/>
                                  </a:lnTo>
                                  <a:lnTo>
                                    <a:pt x="744" y="30"/>
                                  </a:lnTo>
                                  <a:lnTo>
                                    <a:pt x="744" y="36"/>
                                  </a:lnTo>
                                  <a:lnTo>
                                    <a:pt x="720" y="36"/>
                                  </a:lnTo>
                                  <a:lnTo>
                                    <a:pt x="714" y="42"/>
                                  </a:lnTo>
                                  <a:lnTo>
                                    <a:pt x="702" y="48"/>
                                  </a:lnTo>
                                  <a:lnTo>
                                    <a:pt x="696" y="54"/>
                                  </a:lnTo>
                                  <a:lnTo>
                                    <a:pt x="684" y="60"/>
                                  </a:lnTo>
                                  <a:lnTo>
                                    <a:pt x="654" y="60"/>
                                  </a:lnTo>
                                  <a:lnTo>
                                    <a:pt x="648" y="54"/>
                                  </a:lnTo>
                                  <a:lnTo>
                                    <a:pt x="636" y="48"/>
                                  </a:lnTo>
                                  <a:lnTo>
                                    <a:pt x="600" y="36"/>
                                  </a:lnTo>
                                  <a:lnTo>
                                    <a:pt x="546" y="36"/>
                                  </a:lnTo>
                                  <a:lnTo>
                                    <a:pt x="528" y="42"/>
                                  </a:lnTo>
                                  <a:lnTo>
                                    <a:pt x="516" y="54"/>
                                  </a:lnTo>
                                  <a:lnTo>
                                    <a:pt x="504" y="60"/>
                                  </a:lnTo>
                                  <a:lnTo>
                                    <a:pt x="492" y="84"/>
                                  </a:lnTo>
                                  <a:lnTo>
                                    <a:pt x="486" y="90"/>
                                  </a:lnTo>
                                  <a:lnTo>
                                    <a:pt x="480" y="90"/>
                                  </a:lnTo>
                                  <a:lnTo>
                                    <a:pt x="468" y="84"/>
                                  </a:lnTo>
                                  <a:lnTo>
                                    <a:pt x="438" y="84"/>
                                  </a:lnTo>
                                  <a:lnTo>
                                    <a:pt x="414" y="72"/>
                                  </a:lnTo>
                                  <a:lnTo>
                                    <a:pt x="402" y="60"/>
                                  </a:lnTo>
                                  <a:lnTo>
                                    <a:pt x="390" y="54"/>
                                  </a:lnTo>
                                  <a:lnTo>
                                    <a:pt x="384" y="48"/>
                                  </a:lnTo>
                                  <a:lnTo>
                                    <a:pt x="372" y="42"/>
                                  </a:lnTo>
                                  <a:lnTo>
                                    <a:pt x="360" y="42"/>
                                  </a:lnTo>
                                  <a:lnTo>
                                    <a:pt x="336" y="54"/>
                                  </a:lnTo>
                                  <a:lnTo>
                                    <a:pt x="324" y="66"/>
                                  </a:lnTo>
                                  <a:lnTo>
                                    <a:pt x="312" y="72"/>
                                  </a:lnTo>
                                  <a:lnTo>
                                    <a:pt x="306" y="72"/>
                                  </a:lnTo>
                                  <a:lnTo>
                                    <a:pt x="294" y="66"/>
                                  </a:lnTo>
                                  <a:lnTo>
                                    <a:pt x="288" y="60"/>
                                  </a:lnTo>
                                  <a:lnTo>
                                    <a:pt x="288" y="54"/>
                                  </a:lnTo>
                                  <a:lnTo>
                                    <a:pt x="282" y="48"/>
                                  </a:lnTo>
                                  <a:lnTo>
                                    <a:pt x="282" y="42"/>
                                  </a:lnTo>
                                  <a:lnTo>
                                    <a:pt x="258" y="18"/>
                                  </a:lnTo>
                                  <a:lnTo>
                                    <a:pt x="222" y="18"/>
                                  </a:lnTo>
                                  <a:lnTo>
                                    <a:pt x="222" y="12"/>
                                  </a:lnTo>
                                  <a:lnTo>
                                    <a:pt x="210" y="0"/>
                                  </a:lnTo>
                                  <a:lnTo>
                                    <a:pt x="198" y="0"/>
                                  </a:lnTo>
                                  <a:lnTo>
                                    <a:pt x="186" y="6"/>
                                  </a:lnTo>
                                  <a:lnTo>
                                    <a:pt x="180" y="6"/>
                                  </a:lnTo>
                                  <a:lnTo>
                                    <a:pt x="180" y="12"/>
                                  </a:lnTo>
                                  <a:lnTo>
                                    <a:pt x="126" y="12"/>
                                  </a:lnTo>
                                  <a:lnTo>
                                    <a:pt x="102" y="36"/>
                                  </a:lnTo>
                                  <a:lnTo>
                                    <a:pt x="102" y="60"/>
                                  </a:lnTo>
                                  <a:lnTo>
                                    <a:pt x="96" y="78"/>
                                  </a:lnTo>
                                  <a:lnTo>
                                    <a:pt x="90" y="90"/>
                                  </a:lnTo>
                                  <a:lnTo>
                                    <a:pt x="84" y="96"/>
                                  </a:lnTo>
                                  <a:lnTo>
                                    <a:pt x="78" y="108"/>
                                  </a:lnTo>
                                  <a:lnTo>
                                    <a:pt x="72" y="114"/>
                                  </a:lnTo>
                                  <a:lnTo>
                                    <a:pt x="66" y="114"/>
                                  </a:lnTo>
                                  <a:lnTo>
                                    <a:pt x="66" y="168"/>
                                  </a:lnTo>
                                  <a:lnTo>
                                    <a:pt x="60" y="180"/>
                                  </a:lnTo>
                                  <a:lnTo>
                                    <a:pt x="60" y="186"/>
                                  </a:lnTo>
                                  <a:lnTo>
                                    <a:pt x="54" y="192"/>
                                  </a:lnTo>
                                  <a:lnTo>
                                    <a:pt x="66" y="216"/>
                                  </a:lnTo>
                                  <a:lnTo>
                                    <a:pt x="72" y="222"/>
                                  </a:lnTo>
                                  <a:lnTo>
                                    <a:pt x="78" y="234"/>
                                  </a:lnTo>
                                  <a:lnTo>
                                    <a:pt x="78" y="246"/>
                                  </a:lnTo>
                                  <a:lnTo>
                                    <a:pt x="84" y="252"/>
                                  </a:lnTo>
                                  <a:lnTo>
                                    <a:pt x="84" y="264"/>
                                  </a:lnTo>
                                  <a:lnTo>
                                    <a:pt x="78" y="270"/>
                                  </a:lnTo>
                                  <a:lnTo>
                                    <a:pt x="72" y="270"/>
                                  </a:lnTo>
                                  <a:lnTo>
                                    <a:pt x="60" y="276"/>
                                  </a:lnTo>
                                  <a:lnTo>
                                    <a:pt x="60" y="318"/>
                                  </a:lnTo>
                                  <a:lnTo>
                                    <a:pt x="48" y="324"/>
                                  </a:lnTo>
                                  <a:lnTo>
                                    <a:pt x="42" y="336"/>
                                  </a:lnTo>
                                  <a:lnTo>
                                    <a:pt x="36" y="342"/>
                                  </a:lnTo>
                                  <a:lnTo>
                                    <a:pt x="36" y="372"/>
                                  </a:lnTo>
                                  <a:lnTo>
                                    <a:pt x="24" y="396"/>
                                  </a:lnTo>
                                  <a:lnTo>
                                    <a:pt x="6" y="396"/>
                                  </a:lnTo>
                                  <a:lnTo>
                                    <a:pt x="0" y="426"/>
                                  </a:lnTo>
                                  <a:lnTo>
                                    <a:pt x="6" y="462"/>
                                  </a:lnTo>
                                  <a:lnTo>
                                    <a:pt x="0" y="492"/>
                                  </a:lnTo>
                                  <a:lnTo>
                                    <a:pt x="0" y="606"/>
                                  </a:lnTo>
                                  <a:lnTo>
                                    <a:pt x="6" y="612"/>
                                  </a:lnTo>
                                  <a:lnTo>
                                    <a:pt x="30" y="612"/>
                                  </a:lnTo>
                                  <a:lnTo>
                                    <a:pt x="54" y="600"/>
                                  </a:lnTo>
                                  <a:lnTo>
                                    <a:pt x="60" y="594"/>
                                  </a:lnTo>
                                  <a:lnTo>
                                    <a:pt x="66" y="600"/>
                                  </a:lnTo>
                                  <a:lnTo>
                                    <a:pt x="108" y="600"/>
                                  </a:lnTo>
                                  <a:lnTo>
                                    <a:pt x="126" y="606"/>
                                  </a:lnTo>
                                  <a:lnTo>
                                    <a:pt x="138" y="618"/>
                                  </a:lnTo>
                                  <a:lnTo>
                                    <a:pt x="150" y="636"/>
                                  </a:lnTo>
                                  <a:lnTo>
                                    <a:pt x="156" y="648"/>
                                  </a:lnTo>
                                  <a:lnTo>
                                    <a:pt x="168" y="660"/>
                                  </a:lnTo>
                                  <a:lnTo>
                                    <a:pt x="186" y="660"/>
                                  </a:lnTo>
                                  <a:lnTo>
                                    <a:pt x="180" y="666"/>
                                  </a:lnTo>
                                  <a:lnTo>
                                    <a:pt x="180" y="678"/>
                                  </a:lnTo>
                                  <a:lnTo>
                                    <a:pt x="174" y="684"/>
                                  </a:lnTo>
                                  <a:lnTo>
                                    <a:pt x="186" y="684"/>
                                  </a:lnTo>
                                  <a:lnTo>
                                    <a:pt x="198" y="678"/>
                                  </a:lnTo>
                                  <a:lnTo>
                                    <a:pt x="198" y="684"/>
                                  </a:lnTo>
                                  <a:lnTo>
                                    <a:pt x="192" y="690"/>
                                  </a:lnTo>
                                  <a:lnTo>
                                    <a:pt x="186" y="702"/>
                                  </a:lnTo>
                                  <a:lnTo>
                                    <a:pt x="186" y="714"/>
                                  </a:lnTo>
                                  <a:lnTo>
                                    <a:pt x="204" y="750"/>
                                  </a:lnTo>
                                  <a:lnTo>
                                    <a:pt x="216" y="762"/>
                                  </a:lnTo>
                                  <a:lnTo>
                                    <a:pt x="234" y="768"/>
                                  </a:lnTo>
                                  <a:lnTo>
                                    <a:pt x="270" y="768"/>
                                  </a:lnTo>
                                  <a:lnTo>
                                    <a:pt x="276" y="762"/>
                                  </a:lnTo>
                                  <a:lnTo>
                                    <a:pt x="282" y="762"/>
                                  </a:lnTo>
                                  <a:lnTo>
                                    <a:pt x="288" y="738"/>
                                  </a:lnTo>
                                  <a:lnTo>
                                    <a:pt x="312" y="750"/>
                                  </a:lnTo>
                                  <a:lnTo>
                                    <a:pt x="336" y="744"/>
                                  </a:lnTo>
                                  <a:lnTo>
                                    <a:pt x="354" y="756"/>
                                  </a:lnTo>
                                  <a:lnTo>
                                    <a:pt x="396" y="756"/>
                                  </a:lnTo>
                                  <a:lnTo>
                                    <a:pt x="396" y="732"/>
                                  </a:lnTo>
                                  <a:lnTo>
                                    <a:pt x="420" y="732"/>
                                  </a:lnTo>
                                  <a:lnTo>
                                    <a:pt x="420" y="738"/>
                                  </a:lnTo>
                                  <a:close/>
                                </a:path>
                              </a:pathLst>
                            </a:custGeom>
                            <a:solidFill>
                              <a:srgbClr val="5F5F8C"/>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63" name="Niger" descr="© INSCALE GmbH, 15.06.2010"/>
                            <a:cNvSpPr>
                              <a:spLocks/>
                            </a:cNvSpPr>
                          </a:nvSpPr>
                          <a:spPr bwMode="gray">
                            <a:xfrm>
                              <a:off x="2593" y="1124"/>
                              <a:ext cx="284" cy="241"/>
                            </a:xfrm>
                            <a:custGeom>
                              <a:avLst/>
                              <a:gdLst>
                                <a:gd name="T0" fmla="*/ 2147483647 w 1110"/>
                                <a:gd name="T1" fmla="*/ 2147483647 h 942"/>
                                <a:gd name="T2" fmla="*/ 2147483647 w 1110"/>
                                <a:gd name="T3" fmla="*/ 2147483647 h 942"/>
                                <a:gd name="T4" fmla="*/ 2147483647 w 1110"/>
                                <a:gd name="T5" fmla="*/ 2147483647 h 942"/>
                                <a:gd name="T6" fmla="*/ 2147483647 w 1110"/>
                                <a:gd name="T7" fmla="*/ 2147483647 h 942"/>
                                <a:gd name="T8" fmla="*/ 2147483647 w 1110"/>
                                <a:gd name="T9" fmla="*/ 2147483647 h 942"/>
                                <a:gd name="T10" fmla="*/ 2147483647 w 1110"/>
                                <a:gd name="T11" fmla="*/ 2147483647 h 942"/>
                                <a:gd name="T12" fmla="*/ 2147483647 w 1110"/>
                                <a:gd name="T13" fmla="*/ 2147483647 h 942"/>
                                <a:gd name="T14" fmla="*/ 2147483647 w 1110"/>
                                <a:gd name="T15" fmla="*/ 2147483647 h 942"/>
                                <a:gd name="T16" fmla="*/ 2147483647 w 1110"/>
                                <a:gd name="T17" fmla="*/ 2147483647 h 942"/>
                                <a:gd name="T18" fmla="*/ 2147483647 w 1110"/>
                                <a:gd name="T19" fmla="*/ 2147483647 h 942"/>
                                <a:gd name="T20" fmla="*/ 2147483647 w 1110"/>
                                <a:gd name="T21" fmla="*/ 2147483647 h 942"/>
                                <a:gd name="T22" fmla="*/ 2147483647 w 1110"/>
                                <a:gd name="T23" fmla="*/ 2147483647 h 942"/>
                                <a:gd name="T24" fmla="*/ 2147483647 w 1110"/>
                                <a:gd name="T25" fmla="*/ 2147483647 h 942"/>
                                <a:gd name="T26" fmla="*/ 2147483647 w 1110"/>
                                <a:gd name="T27" fmla="*/ 2147483647 h 942"/>
                                <a:gd name="T28" fmla="*/ 2147483647 w 1110"/>
                                <a:gd name="T29" fmla="*/ 2147483647 h 942"/>
                                <a:gd name="T30" fmla="*/ 2147483647 w 1110"/>
                                <a:gd name="T31" fmla="*/ 2147483647 h 942"/>
                                <a:gd name="T32" fmla="*/ 2147483647 w 1110"/>
                                <a:gd name="T33" fmla="*/ 2147483647 h 942"/>
                                <a:gd name="T34" fmla="*/ 2147483647 w 1110"/>
                                <a:gd name="T35" fmla="*/ 2147483647 h 942"/>
                                <a:gd name="T36" fmla="*/ 2147483647 w 1110"/>
                                <a:gd name="T37" fmla="*/ 2147483647 h 942"/>
                                <a:gd name="T38" fmla="*/ 2147483647 w 1110"/>
                                <a:gd name="T39" fmla="*/ 2147483647 h 942"/>
                                <a:gd name="T40" fmla="*/ 2147483647 w 1110"/>
                                <a:gd name="T41" fmla="*/ 2147483647 h 942"/>
                                <a:gd name="T42" fmla="*/ 2147483647 w 1110"/>
                                <a:gd name="T43" fmla="*/ 2147483647 h 942"/>
                                <a:gd name="T44" fmla="*/ 2147483647 w 1110"/>
                                <a:gd name="T45" fmla="*/ 2147483647 h 942"/>
                                <a:gd name="T46" fmla="*/ 2147483647 w 1110"/>
                                <a:gd name="T47" fmla="*/ 2147483647 h 942"/>
                                <a:gd name="T48" fmla="*/ 2147483647 w 1110"/>
                                <a:gd name="T49" fmla="*/ 2147483647 h 942"/>
                                <a:gd name="T50" fmla="*/ 2147483647 w 1110"/>
                                <a:gd name="T51" fmla="*/ 2147483647 h 942"/>
                                <a:gd name="T52" fmla="*/ 2147483647 w 1110"/>
                                <a:gd name="T53" fmla="*/ 2147483647 h 942"/>
                                <a:gd name="T54" fmla="*/ 2147483647 w 1110"/>
                                <a:gd name="T55" fmla="*/ 2147483647 h 942"/>
                                <a:gd name="T56" fmla="*/ 2147483647 w 1110"/>
                                <a:gd name="T57" fmla="*/ 2147483647 h 942"/>
                                <a:gd name="T58" fmla="*/ 2147483647 w 1110"/>
                                <a:gd name="T59" fmla="*/ 2147483647 h 942"/>
                                <a:gd name="T60" fmla="*/ 2147483647 w 1110"/>
                                <a:gd name="T61" fmla="*/ 2147483647 h 942"/>
                                <a:gd name="T62" fmla="*/ 2147483647 w 1110"/>
                                <a:gd name="T63" fmla="*/ 2147483647 h 942"/>
                                <a:gd name="T64" fmla="*/ 2147483647 w 1110"/>
                                <a:gd name="T65" fmla="*/ 2147483647 h 942"/>
                                <a:gd name="T66" fmla="*/ 2147483647 w 1110"/>
                                <a:gd name="T67" fmla="*/ 2147483647 h 942"/>
                                <a:gd name="T68" fmla="*/ 2147483647 w 1110"/>
                                <a:gd name="T69" fmla="*/ 2147483647 h 942"/>
                                <a:gd name="T70" fmla="*/ 2147483647 w 1110"/>
                                <a:gd name="T71" fmla="*/ 2147483647 h 942"/>
                                <a:gd name="T72" fmla="*/ 2147483647 w 1110"/>
                                <a:gd name="T73" fmla="*/ 2147483647 h 942"/>
                                <a:gd name="T74" fmla="*/ 2147483647 w 1110"/>
                                <a:gd name="T75" fmla="*/ 2147483647 h 942"/>
                                <a:gd name="T76" fmla="*/ 2147483647 w 1110"/>
                                <a:gd name="T77" fmla="*/ 2147483647 h 942"/>
                                <a:gd name="T78" fmla="*/ 2147483647 w 1110"/>
                                <a:gd name="T79" fmla="*/ 2147483647 h 942"/>
                                <a:gd name="T80" fmla="*/ 2147483647 w 1110"/>
                                <a:gd name="T81" fmla="*/ 2147483647 h 942"/>
                                <a:gd name="T82" fmla="*/ 2147483647 w 1110"/>
                                <a:gd name="T83" fmla="*/ 2147483647 h 942"/>
                                <a:gd name="T84" fmla="*/ 2147483647 w 1110"/>
                                <a:gd name="T85" fmla="*/ 2147483647 h 942"/>
                                <a:gd name="T86" fmla="*/ 2147483647 w 1110"/>
                                <a:gd name="T87" fmla="*/ 2147483647 h 942"/>
                                <a:gd name="T88" fmla="*/ 2147483647 w 1110"/>
                                <a:gd name="T89" fmla="*/ 2147483647 h 942"/>
                                <a:gd name="T90" fmla="*/ 2147483647 w 1110"/>
                                <a:gd name="T91" fmla="*/ 2147483647 h 942"/>
                                <a:gd name="T92" fmla="*/ 2147483647 w 1110"/>
                                <a:gd name="T93" fmla="*/ 2147483647 h 942"/>
                                <a:gd name="T94" fmla="*/ 2147483647 w 1110"/>
                                <a:gd name="T95" fmla="*/ 2147483647 h 942"/>
                                <a:gd name="T96" fmla="*/ 2147483647 w 1110"/>
                                <a:gd name="T97" fmla="*/ 2147483647 h 942"/>
                                <a:gd name="T98" fmla="*/ 0 w 1110"/>
                                <a:gd name="T99" fmla="*/ 2147483647 h 942"/>
                                <a:gd name="T100" fmla="*/ 2147483647 w 1110"/>
                                <a:gd name="T101" fmla="*/ 2147483647 h 942"/>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w 1110"/>
                                <a:gd name="T154" fmla="*/ 0 h 942"/>
                                <a:gd name="T155" fmla="*/ 1110 w 1110"/>
                                <a:gd name="T156" fmla="*/ 942 h 942"/>
                              </a:gdLst>
                              <a:ahLst/>
                              <a:cxnLst>
                                <a:cxn ang="T102">
                                  <a:pos x="T0" y="T1"/>
                                </a:cxn>
                                <a:cxn ang="T103">
                                  <a:pos x="T2" y="T3"/>
                                </a:cxn>
                                <a:cxn ang="T104">
                                  <a:pos x="T4" y="T5"/>
                                </a:cxn>
                                <a:cxn ang="T105">
                                  <a:pos x="T6" y="T7"/>
                                </a:cxn>
                                <a:cxn ang="T106">
                                  <a:pos x="T8" y="T9"/>
                                </a:cxn>
                                <a:cxn ang="T107">
                                  <a:pos x="T10" y="T11"/>
                                </a:cxn>
                                <a:cxn ang="T108">
                                  <a:pos x="T12" y="T13"/>
                                </a:cxn>
                                <a:cxn ang="T109">
                                  <a:pos x="T14" y="T15"/>
                                </a:cxn>
                                <a:cxn ang="T110">
                                  <a:pos x="T16" y="T17"/>
                                </a:cxn>
                                <a:cxn ang="T111">
                                  <a:pos x="T18" y="T19"/>
                                </a:cxn>
                                <a:cxn ang="T112">
                                  <a:pos x="T20" y="T21"/>
                                </a:cxn>
                                <a:cxn ang="T113">
                                  <a:pos x="T22" y="T23"/>
                                </a:cxn>
                                <a:cxn ang="T114">
                                  <a:pos x="T24" y="T25"/>
                                </a:cxn>
                                <a:cxn ang="T115">
                                  <a:pos x="T26" y="T27"/>
                                </a:cxn>
                                <a:cxn ang="T116">
                                  <a:pos x="T28" y="T29"/>
                                </a:cxn>
                                <a:cxn ang="T117">
                                  <a:pos x="T30" y="T31"/>
                                </a:cxn>
                                <a:cxn ang="T118">
                                  <a:pos x="T32" y="T33"/>
                                </a:cxn>
                                <a:cxn ang="T119">
                                  <a:pos x="T34" y="T35"/>
                                </a:cxn>
                                <a:cxn ang="T120">
                                  <a:pos x="T36" y="T37"/>
                                </a:cxn>
                                <a:cxn ang="T121">
                                  <a:pos x="T38" y="T39"/>
                                </a:cxn>
                                <a:cxn ang="T122">
                                  <a:pos x="T40" y="T41"/>
                                </a:cxn>
                                <a:cxn ang="T123">
                                  <a:pos x="T42" y="T43"/>
                                </a:cxn>
                                <a:cxn ang="T124">
                                  <a:pos x="T44" y="T45"/>
                                </a:cxn>
                                <a:cxn ang="T125">
                                  <a:pos x="T46" y="T47"/>
                                </a:cxn>
                                <a:cxn ang="T126">
                                  <a:pos x="T48" y="T49"/>
                                </a:cxn>
                                <a:cxn ang="T127">
                                  <a:pos x="T50" y="T51"/>
                                </a:cxn>
                                <a:cxn ang="T128">
                                  <a:pos x="T52" y="T53"/>
                                </a:cxn>
                                <a:cxn ang="T129">
                                  <a:pos x="T54" y="T55"/>
                                </a:cxn>
                                <a:cxn ang="T130">
                                  <a:pos x="T56" y="T57"/>
                                </a:cxn>
                                <a:cxn ang="T131">
                                  <a:pos x="T58" y="T59"/>
                                </a:cxn>
                                <a:cxn ang="T132">
                                  <a:pos x="T60" y="T61"/>
                                </a:cxn>
                                <a:cxn ang="T133">
                                  <a:pos x="T62" y="T63"/>
                                </a:cxn>
                                <a:cxn ang="T134">
                                  <a:pos x="T64" y="T65"/>
                                </a:cxn>
                                <a:cxn ang="T135">
                                  <a:pos x="T66" y="T67"/>
                                </a:cxn>
                                <a:cxn ang="T136">
                                  <a:pos x="T68" y="T69"/>
                                </a:cxn>
                                <a:cxn ang="T137">
                                  <a:pos x="T70" y="T71"/>
                                </a:cxn>
                                <a:cxn ang="T138">
                                  <a:pos x="T72" y="T73"/>
                                </a:cxn>
                                <a:cxn ang="T139">
                                  <a:pos x="T74" y="T75"/>
                                </a:cxn>
                                <a:cxn ang="T140">
                                  <a:pos x="T76" y="T77"/>
                                </a:cxn>
                                <a:cxn ang="T141">
                                  <a:pos x="T78" y="T79"/>
                                </a:cxn>
                                <a:cxn ang="T142">
                                  <a:pos x="T80" y="T81"/>
                                </a:cxn>
                                <a:cxn ang="T143">
                                  <a:pos x="T82" y="T83"/>
                                </a:cxn>
                                <a:cxn ang="T144">
                                  <a:pos x="T84" y="T85"/>
                                </a:cxn>
                                <a:cxn ang="T145">
                                  <a:pos x="T86" y="T87"/>
                                </a:cxn>
                                <a:cxn ang="T146">
                                  <a:pos x="T88" y="T89"/>
                                </a:cxn>
                                <a:cxn ang="T147">
                                  <a:pos x="T90" y="T91"/>
                                </a:cxn>
                                <a:cxn ang="T148">
                                  <a:pos x="T92" y="T93"/>
                                </a:cxn>
                                <a:cxn ang="T149">
                                  <a:pos x="T94" y="T95"/>
                                </a:cxn>
                                <a:cxn ang="T150">
                                  <a:pos x="T96" y="T97"/>
                                </a:cxn>
                                <a:cxn ang="T151">
                                  <a:pos x="T98" y="T99"/>
                                </a:cxn>
                                <a:cxn ang="T152">
                                  <a:pos x="T100" y="T101"/>
                                </a:cxn>
                              </a:cxnLst>
                              <a:rect l="T153" t="T154" r="T155" b="T156"/>
                              <a:pathLst>
                                <a:path w="1110" h="942">
                                  <a:moveTo>
                                    <a:pt x="54" y="792"/>
                                  </a:moveTo>
                                  <a:lnTo>
                                    <a:pt x="54" y="810"/>
                                  </a:lnTo>
                                  <a:lnTo>
                                    <a:pt x="66" y="810"/>
                                  </a:lnTo>
                                  <a:lnTo>
                                    <a:pt x="48" y="828"/>
                                  </a:lnTo>
                                  <a:lnTo>
                                    <a:pt x="48" y="834"/>
                                  </a:lnTo>
                                  <a:lnTo>
                                    <a:pt x="72" y="858"/>
                                  </a:lnTo>
                                  <a:lnTo>
                                    <a:pt x="84" y="864"/>
                                  </a:lnTo>
                                  <a:lnTo>
                                    <a:pt x="90" y="876"/>
                                  </a:lnTo>
                                  <a:lnTo>
                                    <a:pt x="108" y="876"/>
                                  </a:lnTo>
                                  <a:lnTo>
                                    <a:pt x="120" y="864"/>
                                  </a:lnTo>
                                  <a:lnTo>
                                    <a:pt x="132" y="864"/>
                                  </a:lnTo>
                                  <a:lnTo>
                                    <a:pt x="144" y="876"/>
                                  </a:lnTo>
                                  <a:lnTo>
                                    <a:pt x="150" y="888"/>
                                  </a:lnTo>
                                  <a:lnTo>
                                    <a:pt x="126" y="894"/>
                                  </a:lnTo>
                                  <a:lnTo>
                                    <a:pt x="150" y="930"/>
                                  </a:lnTo>
                                  <a:lnTo>
                                    <a:pt x="150" y="906"/>
                                  </a:lnTo>
                                  <a:lnTo>
                                    <a:pt x="180" y="894"/>
                                  </a:lnTo>
                                  <a:lnTo>
                                    <a:pt x="192" y="906"/>
                                  </a:lnTo>
                                  <a:lnTo>
                                    <a:pt x="198" y="918"/>
                                  </a:lnTo>
                                  <a:lnTo>
                                    <a:pt x="204" y="924"/>
                                  </a:lnTo>
                                  <a:lnTo>
                                    <a:pt x="210" y="924"/>
                                  </a:lnTo>
                                  <a:lnTo>
                                    <a:pt x="216" y="930"/>
                                  </a:lnTo>
                                  <a:lnTo>
                                    <a:pt x="222" y="930"/>
                                  </a:lnTo>
                                  <a:lnTo>
                                    <a:pt x="234" y="936"/>
                                  </a:lnTo>
                                  <a:lnTo>
                                    <a:pt x="240" y="942"/>
                                  </a:lnTo>
                                  <a:lnTo>
                                    <a:pt x="240" y="888"/>
                                  </a:lnTo>
                                  <a:lnTo>
                                    <a:pt x="246" y="888"/>
                                  </a:lnTo>
                                  <a:lnTo>
                                    <a:pt x="252" y="882"/>
                                  </a:lnTo>
                                  <a:lnTo>
                                    <a:pt x="258" y="870"/>
                                  </a:lnTo>
                                  <a:lnTo>
                                    <a:pt x="264" y="864"/>
                                  </a:lnTo>
                                  <a:lnTo>
                                    <a:pt x="270" y="852"/>
                                  </a:lnTo>
                                  <a:lnTo>
                                    <a:pt x="276" y="834"/>
                                  </a:lnTo>
                                  <a:lnTo>
                                    <a:pt x="276" y="810"/>
                                  </a:lnTo>
                                  <a:lnTo>
                                    <a:pt x="300" y="786"/>
                                  </a:lnTo>
                                  <a:lnTo>
                                    <a:pt x="354" y="786"/>
                                  </a:lnTo>
                                  <a:lnTo>
                                    <a:pt x="354" y="780"/>
                                  </a:lnTo>
                                  <a:lnTo>
                                    <a:pt x="360" y="780"/>
                                  </a:lnTo>
                                  <a:lnTo>
                                    <a:pt x="372" y="774"/>
                                  </a:lnTo>
                                  <a:lnTo>
                                    <a:pt x="384" y="774"/>
                                  </a:lnTo>
                                  <a:lnTo>
                                    <a:pt x="396" y="786"/>
                                  </a:lnTo>
                                  <a:lnTo>
                                    <a:pt x="396" y="792"/>
                                  </a:lnTo>
                                  <a:lnTo>
                                    <a:pt x="432" y="792"/>
                                  </a:lnTo>
                                  <a:lnTo>
                                    <a:pt x="456" y="816"/>
                                  </a:lnTo>
                                  <a:lnTo>
                                    <a:pt x="456" y="822"/>
                                  </a:lnTo>
                                  <a:lnTo>
                                    <a:pt x="462" y="828"/>
                                  </a:lnTo>
                                  <a:lnTo>
                                    <a:pt x="462" y="834"/>
                                  </a:lnTo>
                                  <a:lnTo>
                                    <a:pt x="468" y="840"/>
                                  </a:lnTo>
                                  <a:lnTo>
                                    <a:pt x="480" y="846"/>
                                  </a:lnTo>
                                  <a:lnTo>
                                    <a:pt x="486" y="846"/>
                                  </a:lnTo>
                                  <a:lnTo>
                                    <a:pt x="498" y="840"/>
                                  </a:lnTo>
                                  <a:lnTo>
                                    <a:pt x="510" y="828"/>
                                  </a:lnTo>
                                  <a:lnTo>
                                    <a:pt x="534" y="816"/>
                                  </a:lnTo>
                                  <a:lnTo>
                                    <a:pt x="546" y="816"/>
                                  </a:lnTo>
                                  <a:lnTo>
                                    <a:pt x="558" y="822"/>
                                  </a:lnTo>
                                  <a:lnTo>
                                    <a:pt x="564" y="828"/>
                                  </a:lnTo>
                                  <a:lnTo>
                                    <a:pt x="576" y="834"/>
                                  </a:lnTo>
                                  <a:lnTo>
                                    <a:pt x="588" y="846"/>
                                  </a:lnTo>
                                  <a:lnTo>
                                    <a:pt x="612" y="858"/>
                                  </a:lnTo>
                                  <a:lnTo>
                                    <a:pt x="642" y="858"/>
                                  </a:lnTo>
                                  <a:lnTo>
                                    <a:pt x="654" y="864"/>
                                  </a:lnTo>
                                  <a:lnTo>
                                    <a:pt x="660" y="864"/>
                                  </a:lnTo>
                                  <a:lnTo>
                                    <a:pt x="666" y="858"/>
                                  </a:lnTo>
                                  <a:lnTo>
                                    <a:pt x="678" y="834"/>
                                  </a:lnTo>
                                  <a:lnTo>
                                    <a:pt x="690" y="828"/>
                                  </a:lnTo>
                                  <a:lnTo>
                                    <a:pt x="702" y="816"/>
                                  </a:lnTo>
                                  <a:lnTo>
                                    <a:pt x="720" y="810"/>
                                  </a:lnTo>
                                  <a:lnTo>
                                    <a:pt x="774" y="810"/>
                                  </a:lnTo>
                                  <a:lnTo>
                                    <a:pt x="810" y="822"/>
                                  </a:lnTo>
                                  <a:lnTo>
                                    <a:pt x="822" y="828"/>
                                  </a:lnTo>
                                  <a:lnTo>
                                    <a:pt x="828" y="834"/>
                                  </a:lnTo>
                                  <a:lnTo>
                                    <a:pt x="858" y="834"/>
                                  </a:lnTo>
                                  <a:lnTo>
                                    <a:pt x="870" y="828"/>
                                  </a:lnTo>
                                  <a:lnTo>
                                    <a:pt x="876" y="822"/>
                                  </a:lnTo>
                                  <a:lnTo>
                                    <a:pt x="888" y="816"/>
                                  </a:lnTo>
                                  <a:lnTo>
                                    <a:pt x="894" y="810"/>
                                  </a:lnTo>
                                  <a:lnTo>
                                    <a:pt x="918" y="810"/>
                                  </a:lnTo>
                                  <a:lnTo>
                                    <a:pt x="918" y="804"/>
                                  </a:lnTo>
                                  <a:lnTo>
                                    <a:pt x="924" y="798"/>
                                  </a:lnTo>
                                  <a:lnTo>
                                    <a:pt x="924" y="792"/>
                                  </a:lnTo>
                                  <a:lnTo>
                                    <a:pt x="930" y="786"/>
                                  </a:lnTo>
                                  <a:lnTo>
                                    <a:pt x="936" y="786"/>
                                  </a:lnTo>
                                  <a:lnTo>
                                    <a:pt x="930" y="726"/>
                                  </a:lnTo>
                                  <a:lnTo>
                                    <a:pt x="948" y="720"/>
                                  </a:lnTo>
                                  <a:lnTo>
                                    <a:pt x="948" y="714"/>
                                  </a:lnTo>
                                  <a:lnTo>
                                    <a:pt x="954" y="708"/>
                                  </a:lnTo>
                                  <a:lnTo>
                                    <a:pt x="954" y="696"/>
                                  </a:lnTo>
                                  <a:lnTo>
                                    <a:pt x="960" y="678"/>
                                  </a:lnTo>
                                  <a:lnTo>
                                    <a:pt x="966" y="666"/>
                                  </a:lnTo>
                                  <a:lnTo>
                                    <a:pt x="978" y="648"/>
                                  </a:lnTo>
                                  <a:lnTo>
                                    <a:pt x="984" y="636"/>
                                  </a:lnTo>
                                  <a:lnTo>
                                    <a:pt x="1002" y="618"/>
                                  </a:lnTo>
                                  <a:lnTo>
                                    <a:pt x="1026" y="588"/>
                                  </a:lnTo>
                                  <a:lnTo>
                                    <a:pt x="1050" y="564"/>
                                  </a:lnTo>
                                  <a:lnTo>
                                    <a:pt x="1068" y="540"/>
                                  </a:lnTo>
                                  <a:lnTo>
                                    <a:pt x="1074" y="534"/>
                                  </a:lnTo>
                                  <a:lnTo>
                                    <a:pt x="1092" y="288"/>
                                  </a:lnTo>
                                  <a:lnTo>
                                    <a:pt x="1110" y="252"/>
                                  </a:lnTo>
                                  <a:lnTo>
                                    <a:pt x="1080" y="216"/>
                                  </a:lnTo>
                                  <a:lnTo>
                                    <a:pt x="1074" y="192"/>
                                  </a:lnTo>
                                  <a:lnTo>
                                    <a:pt x="1044" y="156"/>
                                  </a:lnTo>
                                  <a:lnTo>
                                    <a:pt x="1056" y="108"/>
                                  </a:lnTo>
                                  <a:lnTo>
                                    <a:pt x="1038" y="42"/>
                                  </a:lnTo>
                                  <a:lnTo>
                                    <a:pt x="1020" y="48"/>
                                  </a:lnTo>
                                  <a:lnTo>
                                    <a:pt x="1002" y="60"/>
                                  </a:lnTo>
                                  <a:lnTo>
                                    <a:pt x="990" y="66"/>
                                  </a:lnTo>
                                  <a:lnTo>
                                    <a:pt x="984" y="66"/>
                                  </a:lnTo>
                                  <a:lnTo>
                                    <a:pt x="978" y="60"/>
                                  </a:lnTo>
                                  <a:lnTo>
                                    <a:pt x="966" y="54"/>
                                  </a:lnTo>
                                  <a:lnTo>
                                    <a:pt x="960" y="42"/>
                                  </a:lnTo>
                                  <a:lnTo>
                                    <a:pt x="954" y="36"/>
                                  </a:lnTo>
                                  <a:lnTo>
                                    <a:pt x="942" y="30"/>
                                  </a:lnTo>
                                  <a:lnTo>
                                    <a:pt x="936" y="24"/>
                                  </a:lnTo>
                                  <a:lnTo>
                                    <a:pt x="930" y="24"/>
                                  </a:lnTo>
                                  <a:lnTo>
                                    <a:pt x="918" y="18"/>
                                  </a:lnTo>
                                  <a:lnTo>
                                    <a:pt x="900" y="12"/>
                                  </a:lnTo>
                                  <a:lnTo>
                                    <a:pt x="888" y="12"/>
                                  </a:lnTo>
                                  <a:lnTo>
                                    <a:pt x="876" y="6"/>
                                  </a:lnTo>
                                  <a:lnTo>
                                    <a:pt x="864" y="6"/>
                                  </a:lnTo>
                                  <a:lnTo>
                                    <a:pt x="828" y="0"/>
                                  </a:lnTo>
                                  <a:lnTo>
                                    <a:pt x="816" y="6"/>
                                  </a:lnTo>
                                  <a:lnTo>
                                    <a:pt x="786" y="30"/>
                                  </a:lnTo>
                                  <a:lnTo>
                                    <a:pt x="738" y="66"/>
                                  </a:lnTo>
                                  <a:lnTo>
                                    <a:pt x="684" y="102"/>
                                  </a:lnTo>
                                  <a:lnTo>
                                    <a:pt x="624" y="144"/>
                                  </a:lnTo>
                                  <a:lnTo>
                                    <a:pt x="576" y="180"/>
                                  </a:lnTo>
                                  <a:lnTo>
                                    <a:pt x="534" y="210"/>
                                  </a:lnTo>
                                  <a:lnTo>
                                    <a:pt x="510" y="222"/>
                                  </a:lnTo>
                                  <a:lnTo>
                                    <a:pt x="480" y="246"/>
                                  </a:lnTo>
                                  <a:lnTo>
                                    <a:pt x="450" y="282"/>
                                  </a:lnTo>
                                  <a:lnTo>
                                    <a:pt x="414" y="312"/>
                                  </a:lnTo>
                                  <a:lnTo>
                                    <a:pt x="390" y="330"/>
                                  </a:lnTo>
                                  <a:lnTo>
                                    <a:pt x="366" y="336"/>
                                  </a:lnTo>
                                  <a:lnTo>
                                    <a:pt x="324" y="342"/>
                                  </a:lnTo>
                                  <a:lnTo>
                                    <a:pt x="282" y="354"/>
                                  </a:lnTo>
                                  <a:lnTo>
                                    <a:pt x="282" y="558"/>
                                  </a:lnTo>
                                  <a:lnTo>
                                    <a:pt x="264" y="582"/>
                                  </a:lnTo>
                                  <a:lnTo>
                                    <a:pt x="264" y="594"/>
                                  </a:lnTo>
                                  <a:lnTo>
                                    <a:pt x="258" y="606"/>
                                  </a:lnTo>
                                  <a:lnTo>
                                    <a:pt x="258" y="624"/>
                                  </a:lnTo>
                                  <a:lnTo>
                                    <a:pt x="252" y="636"/>
                                  </a:lnTo>
                                  <a:lnTo>
                                    <a:pt x="240" y="642"/>
                                  </a:lnTo>
                                  <a:lnTo>
                                    <a:pt x="222" y="648"/>
                                  </a:lnTo>
                                  <a:lnTo>
                                    <a:pt x="198" y="648"/>
                                  </a:lnTo>
                                  <a:lnTo>
                                    <a:pt x="186" y="654"/>
                                  </a:lnTo>
                                  <a:lnTo>
                                    <a:pt x="138" y="648"/>
                                  </a:lnTo>
                                  <a:lnTo>
                                    <a:pt x="138" y="666"/>
                                  </a:lnTo>
                                  <a:lnTo>
                                    <a:pt x="72" y="660"/>
                                  </a:lnTo>
                                  <a:lnTo>
                                    <a:pt x="48" y="678"/>
                                  </a:lnTo>
                                  <a:lnTo>
                                    <a:pt x="0" y="690"/>
                                  </a:lnTo>
                                  <a:lnTo>
                                    <a:pt x="0" y="726"/>
                                  </a:lnTo>
                                  <a:lnTo>
                                    <a:pt x="6" y="738"/>
                                  </a:lnTo>
                                  <a:lnTo>
                                    <a:pt x="6" y="762"/>
                                  </a:lnTo>
                                  <a:lnTo>
                                    <a:pt x="18" y="786"/>
                                  </a:lnTo>
                                  <a:lnTo>
                                    <a:pt x="30" y="792"/>
                                  </a:lnTo>
                                  <a:lnTo>
                                    <a:pt x="54" y="792"/>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64" name="Nicaragua" descr="© INSCALE GmbH, 15.06.2010"/>
                            <a:cNvSpPr>
                              <a:spLocks/>
                            </a:cNvSpPr>
                          </a:nvSpPr>
                          <a:spPr bwMode="gray">
                            <a:xfrm>
                              <a:off x="1005" y="1302"/>
                              <a:ext cx="83" cy="85"/>
                            </a:xfrm>
                            <a:custGeom>
                              <a:avLst/>
                              <a:gdLst>
                                <a:gd name="T0" fmla="*/ 2147483647 w 324"/>
                                <a:gd name="T1" fmla="*/ 2147483647 h 330"/>
                                <a:gd name="T2" fmla="*/ 2147483647 w 324"/>
                                <a:gd name="T3" fmla="*/ 0 h 330"/>
                                <a:gd name="T4" fmla="*/ 2147483647 w 324"/>
                                <a:gd name="T5" fmla="*/ 2147483647 h 330"/>
                                <a:gd name="T6" fmla="*/ 2147483647 w 324"/>
                                <a:gd name="T7" fmla="*/ 2147483647 h 330"/>
                                <a:gd name="T8" fmla="*/ 2147483647 w 324"/>
                                <a:gd name="T9" fmla="*/ 0 h 330"/>
                                <a:gd name="T10" fmla="*/ 2147483647 w 324"/>
                                <a:gd name="T11" fmla="*/ 2147483647 h 330"/>
                                <a:gd name="T12" fmla="*/ 2147483647 w 324"/>
                                <a:gd name="T13" fmla="*/ 2147483647 h 330"/>
                                <a:gd name="T14" fmla="*/ 2147483647 w 324"/>
                                <a:gd name="T15" fmla="*/ 2147483647 h 330"/>
                                <a:gd name="T16" fmla="*/ 2147483647 w 324"/>
                                <a:gd name="T17" fmla="*/ 2147483647 h 330"/>
                                <a:gd name="T18" fmla="*/ 2147483647 w 324"/>
                                <a:gd name="T19" fmla="*/ 2147483647 h 330"/>
                                <a:gd name="T20" fmla="*/ 2147483647 w 324"/>
                                <a:gd name="T21" fmla="*/ 2147483647 h 330"/>
                                <a:gd name="T22" fmla="*/ 2147483647 w 324"/>
                                <a:gd name="T23" fmla="*/ 2147483647 h 330"/>
                                <a:gd name="T24" fmla="*/ 2147483647 w 324"/>
                                <a:gd name="T25" fmla="*/ 2147483647 h 330"/>
                                <a:gd name="T26" fmla="*/ 2147483647 w 324"/>
                                <a:gd name="T27" fmla="*/ 2147483647 h 330"/>
                                <a:gd name="T28" fmla="*/ 2147483647 w 324"/>
                                <a:gd name="T29" fmla="*/ 2147483647 h 330"/>
                                <a:gd name="T30" fmla="*/ 2147483647 w 324"/>
                                <a:gd name="T31" fmla="*/ 2147483647 h 330"/>
                                <a:gd name="T32" fmla="*/ 2147483647 w 324"/>
                                <a:gd name="T33" fmla="*/ 2147483647 h 330"/>
                                <a:gd name="T34" fmla="*/ 2147483647 w 324"/>
                                <a:gd name="T35" fmla="*/ 2147483647 h 330"/>
                                <a:gd name="T36" fmla="*/ 2147483647 w 324"/>
                                <a:gd name="T37" fmla="*/ 2147483647 h 330"/>
                                <a:gd name="T38" fmla="*/ 2147483647 w 324"/>
                                <a:gd name="T39" fmla="*/ 2147483647 h 330"/>
                                <a:gd name="T40" fmla="*/ 2147483647 w 324"/>
                                <a:gd name="T41" fmla="*/ 2147483647 h 330"/>
                                <a:gd name="T42" fmla="*/ 2147483647 w 324"/>
                                <a:gd name="T43" fmla="*/ 2147483647 h 330"/>
                                <a:gd name="T44" fmla="*/ 2147483647 w 324"/>
                                <a:gd name="T45" fmla="*/ 2147483647 h 330"/>
                                <a:gd name="T46" fmla="*/ 2147483647 w 324"/>
                                <a:gd name="T47" fmla="*/ 2147483647 h 330"/>
                                <a:gd name="T48" fmla="*/ 2147483647 w 324"/>
                                <a:gd name="T49" fmla="*/ 2147483647 h 330"/>
                                <a:gd name="T50" fmla="*/ 2147483647 w 324"/>
                                <a:gd name="T51" fmla="*/ 2147483647 h 330"/>
                                <a:gd name="T52" fmla="*/ 2147483647 w 324"/>
                                <a:gd name="T53" fmla="*/ 2147483647 h 330"/>
                                <a:gd name="T54" fmla="*/ 2147483647 w 324"/>
                                <a:gd name="T55" fmla="*/ 2147483647 h 330"/>
                                <a:gd name="T56" fmla="*/ 2147483647 w 324"/>
                                <a:gd name="T57" fmla="*/ 2147483647 h 330"/>
                                <a:gd name="T58" fmla="*/ 2147483647 w 324"/>
                                <a:gd name="T59" fmla="*/ 2147483647 h 330"/>
                                <a:gd name="T60" fmla="*/ 2147483647 w 324"/>
                                <a:gd name="T61" fmla="*/ 2147483647 h 330"/>
                                <a:gd name="T62" fmla="*/ 2147483647 w 324"/>
                                <a:gd name="T63" fmla="*/ 2147483647 h 330"/>
                                <a:gd name="T64" fmla="*/ 2147483647 w 324"/>
                                <a:gd name="T65" fmla="*/ 2147483647 h 330"/>
                                <a:gd name="T66" fmla="*/ 2147483647 w 324"/>
                                <a:gd name="T67" fmla="*/ 2147483647 h 330"/>
                                <a:gd name="T68" fmla="*/ 2147483647 w 324"/>
                                <a:gd name="T69" fmla="*/ 2147483647 h 330"/>
                                <a:gd name="T70" fmla="*/ 2147483647 w 324"/>
                                <a:gd name="T71" fmla="*/ 2147483647 h 330"/>
                                <a:gd name="T72" fmla="*/ 2147483647 w 324"/>
                                <a:gd name="T73" fmla="*/ 2147483647 h 330"/>
                                <a:gd name="T74" fmla="*/ 2147483647 w 324"/>
                                <a:gd name="T75" fmla="*/ 2147483647 h 330"/>
                                <a:gd name="T76" fmla="*/ 2147483647 w 324"/>
                                <a:gd name="T77" fmla="*/ 2147483647 h 330"/>
                                <a:gd name="T78" fmla="*/ 2147483647 w 324"/>
                                <a:gd name="T79" fmla="*/ 2147483647 h 330"/>
                                <a:gd name="T80" fmla="*/ 2147483647 w 324"/>
                                <a:gd name="T81" fmla="*/ 2147483647 h 330"/>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w 324"/>
                                <a:gd name="T124" fmla="*/ 0 h 330"/>
                                <a:gd name="T125" fmla="*/ 324 w 324"/>
                                <a:gd name="T126" fmla="*/ 330 h 330"/>
                              </a:gdLst>
                              <a:ahLst/>
                              <a:cxnLst>
                                <a:cxn ang="T82">
                                  <a:pos x="T0" y="T1"/>
                                </a:cxn>
                                <a:cxn ang="T83">
                                  <a:pos x="T2" y="T3"/>
                                </a:cxn>
                                <a:cxn ang="T84">
                                  <a:pos x="T4" y="T5"/>
                                </a:cxn>
                                <a:cxn ang="T85">
                                  <a:pos x="T6" y="T7"/>
                                </a:cxn>
                                <a:cxn ang="T86">
                                  <a:pos x="T8" y="T9"/>
                                </a:cxn>
                                <a:cxn ang="T87">
                                  <a:pos x="T10" y="T11"/>
                                </a:cxn>
                                <a:cxn ang="T88">
                                  <a:pos x="T12" y="T13"/>
                                </a:cxn>
                                <a:cxn ang="T89">
                                  <a:pos x="T14" y="T15"/>
                                </a:cxn>
                                <a:cxn ang="T90">
                                  <a:pos x="T16" y="T17"/>
                                </a:cxn>
                                <a:cxn ang="T91">
                                  <a:pos x="T18" y="T19"/>
                                </a:cxn>
                                <a:cxn ang="T92">
                                  <a:pos x="T20" y="T21"/>
                                </a:cxn>
                                <a:cxn ang="T93">
                                  <a:pos x="T22" y="T23"/>
                                </a:cxn>
                                <a:cxn ang="T94">
                                  <a:pos x="T24" y="T25"/>
                                </a:cxn>
                                <a:cxn ang="T95">
                                  <a:pos x="T26" y="T27"/>
                                </a:cxn>
                                <a:cxn ang="T96">
                                  <a:pos x="T28" y="T29"/>
                                </a:cxn>
                                <a:cxn ang="T97">
                                  <a:pos x="T30" y="T31"/>
                                </a:cxn>
                                <a:cxn ang="T98">
                                  <a:pos x="T32" y="T33"/>
                                </a:cxn>
                                <a:cxn ang="T99">
                                  <a:pos x="T34" y="T35"/>
                                </a:cxn>
                                <a:cxn ang="T100">
                                  <a:pos x="T36" y="T37"/>
                                </a:cxn>
                                <a:cxn ang="T101">
                                  <a:pos x="T38" y="T39"/>
                                </a:cxn>
                                <a:cxn ang="T102">
                                  <a:pos x="T40" y="T41"/>
                                </a:cxn>
                                <a:cxn ang="T103">
                                  <a:pos x="T42" y="T43"/>
                                </a:cxn>
                                <a:cxn ang="T104">
                                  <a:pos x="T44" y="T45"/>
                                </a:cxn>
                                <a:cxn ang="T105">
                                  <a:pos x="T46" y="T47"/>
                                </a:cxn>
                                <a:cxn ang="T106">
                                  <a:pos x="T48" y="T49"/>
                                </a:cxn>
                                <a:cxn ang="T107">
                                  <a:pos x="T50" y="T51"/>
                                </a:cxn>
                                <a:cxn ang="T108">
                                  <a:pos x="T52" y="T53"/>
                                </a:cxn>
                                <a:cxn ang="T109">
                                  <a:pos x="T54" y="T55"/>
                                </a:cxn>
                                <a:cxn ang="T110">
                                  <a:pos x="T56" y="T57"/>
                                </a:cxn>
                                <a:cxn ang="T111">
                                  <a:pos x="T58" y="T59"/>
                                </a:cxn>
                                <a:cxn ang="T112">
                                  <a:pos x="T60" y="T61"/>
                                </a:cxn>
                                <a:cxn ang="T113">
                                  <a:pos x="T62" y="T63"/>
                                </a:cxn>
                                <a:cxn ang="T114">
                                  <a:pos x="T64" y="T65"/>
                                </a:cxn>
                                <a:cxn ang="T115">
                                  <a:pos x="T66" y="T67"/>
                                </a:cxn>
                                <a:cxn ang="T116">
                                  <a:pos x="T68" y="T69"/>
                                </a:cxn>
                                <a:cxn ang="T117">
                                  <a:pos x="T70" y="T71"/>
                                </a:cxn>
                                <a:cxn ang="T118">
                                  <a:pos x="T72" y="T73"/>
                                </a:cxn>
                                <a:cxn ang="T119">
                                  <a:pos x="T74" y="T75"/>
                                </a:cxn>
                                <a:cxn ang="T120">
                                  <a:pos x="T76" y="T77"/>
                                </a:cxn>
                                <a:cxn ang="T121">
                                  <a:pos x="T78" y="T79"/>
                                </a:cxn>
                                <a:cxn ang="T122">
                                  <a:pos x="T80" y="T81"/>
                                </a:cxn>
                              </a:cxnLst>
                              <a:rect l="T123" t="T124" r="T125" b="T126"/>
                              <a:pathLst>
                                <a:path w="324" h="330">
                                  <a:moveTo>
                                    <a:pt x="324" y="18"/>
                                  </a:moveTo>
                                  <a:lnTo>
                                    <a:pt x="318" y="12"/>
                                  </a:lnTo>
                                  <a:lnTo>
                                    <a:pt x="318" y="6"/>
                                  </a:lnTo>
                                  <a:lnTo>
                                    <a:pt x="312" y="0"/>
                                  </a:lnTo>
                                  <a:lnTo>
                                    <a:pt x="264" y="0"/>
                                  </a:lnTo>
                                  <a:lnTo>
                                    <a:pt x="264" y="6"/>
                                  </a:lnTo>
                                  <a:lnTo>
                                    <a:pt x="252" y="18"/>
                                  </a:lnTo>
                                  <a:lnTo>
                                    <a:pt x="240" y="18"/>
                                  </a:lnTo>
                                  <a:lnTo>
                                    <a:pt x="222" y="0"/>
                                  </a:lnTo>
                                  <a:lnTo>
                                    <a:pt x="210" y="0"/>
                                  </a:lnTo>
                                  <a:lnTo>
                                    <a:pt x="198" y="12"/>
                                  </a:lnTo>
                                  <a:lnTo>
                                    <a:pt x="198" y="30"/>
                                  </a:lnTo>
                                  <a:lnTo>
                                    <a:pt x="180" y="30"/>
                                  </a:lnTo>
                                  <a:lnTo>
                                    <a:pt x="168" y="54"/>
                                  </a:lnTo>
                                  <a:lnTo>
                                    <a:pt x="144" y="78"/>
                                  </a:lnTo>
                                  <a:lnTo>
                                    <a:pt x="126" y="78"/>
                                  </a:lnTo>
                                  <a:lnTo>
                                    <a:pt x="120" y="72"/>
                                  </a:lnTo>
                                  <a:lnTo>
                                    <a:pt x="120" y="66"/>
                                  </a:lnTo>
                                  <a:lnTo>
                                    <a:pt x="108" y="66"/>
                                  </a:lnTo>
                                  <a:lnTo>
                                    <a:pt x="102" y="72"/>
                                  </a:lnTo>
                                  <a:lnTo>
                                    <a:pt x="96" y="84"/>
                                  </a:lnTo>
                                  <a:lnTo>
                                    <a:pt x="60" y="84"/>
                                  </a:lnTo>
                                  <a:lnTo>
                                    <a:pt x="54" y="90"/>
                                  </a:lnTo>
                                  <a:lnTo>
                                    <a:pt x="54" y="102"/>
                                  </a:lnTo>
                                  <a:lnTo>
                                    <a:pt x="60" y="108"/>
                                  </a:lnTo>
                                  <a:lnTo>
                                    <a:pt x="60" y="120"/>
                                  </a:lnTo>
                                  <a:lnTo>
                                    <a:pt x="66" y="126"/>
                                  </a:lnTo>
                                  <a:lnTo>
                                    <a:pt x="48" y="126"/>
                                  </a:lnTo>
                                  <a:lnTo>
                                    <a:pt x="48" y="144"/>
                                  </a:lnTo>
                                  <a:lnTo>
                                    <a:pt x="36" y="150"/>
                                  </a:lnTo>
                                  <a:lnTo>
                                    <a:pt x="0" y="150"/>
                                  </a:lnTo>
                                  <a:lnTo>
                                    <a:pt x="48" y="204"/>
                                  </a:lnTo>
                                  <a:lnTo>
                                    <a:pt x="48" y="210"/>
                                  </a:lnTo>
                                  <a:lnTo>
                                    <a:pt x="54" y="216"/>
                                  </a:lnTo>
                                  <a:lnTo>
                                    <a:pt x="54" y="228"/>
                                  </a:lnTo>
                                  <a:lnTo>
                                    <a:pt x="66" y="252"/>
                                  </a:lnTo>
                                  <a:lnTo>
                                    <a:pt x="72" y="258"/>
                                  </a:lnTo>
                                  <a:lnTo>
                                    <a:pt x="96" y="270"/>
                                  </a:lnTo>
                                  <a:lnTo>
                                    <a:pt x="108" y="282"/>
                                  </a:lnTo>
                                  <a:lnTo>
                                    <a:pt x="114" y="294"/>
                                  </a:lnTo>
                                  <a:lnTo>
                                    <a:pt x="138" y="294"/>
                                  </a:lnTo>
                                  <a:lnTo>
                                    <a:pt x="132" y="294"/>
                                  </a:lnTo>
                                  <a:lnTo>
                                    <a:pt x="120" y="282"/>
                                  </a:lnTo>
                                  <a:lnTo>
                                    <a:pt x="120" y="276"/>
                                  </a:lnTo>
                                  <a:lnTo>
                                    <a:pt x="126" y="270"/>
                                  </a:lnTo>
                                  <a:lnTo>
                                    <a:pt x="138" y="270"/>
                                  </a:lnTo>
                                  <a:lnTo>
                                    <a:pt x="138" y="264"/>
                                  </a:lnTo>
                                  <a:lnTo>
                                    <a:pt x="132" y="258"/>
                                  </a:lnTo>
                                  <a:lnTo>
                                    <a:pt x="126" y="258"/>
                                  </a:lnTo>
                                  <a:lnTo>
                                    <a:pt x="120" y="264"/>
                                  </a:lnTo>
                                  <a:lnTo>
                                    <a:pt x="114" y="264"/>
                                  </a:lnTo>
                                  <a:lnTo>
                                    <a:pt x="114" y="222"/>
                                  </a:lnTo>
                                  <a:lnTo>
                                    <a:pt x="120" y="222"/>
                                  </a:lnTo>
                                  <a:lnTo>
                                    <a:pt x="132" y="228"/>
                                  </a:lnTo>
                                  <a:lnTo>
                                    <a:pt x="144" y="240"/>
                                  </a:lnTo>
                                  <a:lnTo>
                                    <a:pt x="156" y="246"/>
                                  </a:lnTo>
                                  <a:lnTo>
                                    <a:pt x="180" y="270"/>
                                  </a:lnTo>
                                  <a:lnTo>
                                    <a:pt x="192" y="306"/>
                                  </a:lnTo>
                                  <a:lnTo>
                                    <a:pt x="210" y="306"/>
                                  </a:lnTo>
                                  <a:lnTo>
                                    <a:pt x="216" y="312"/>
                                  </a:lnTo>
                                  <a:lnTo>
                                    <a:pt x="222" y="312"/>
                                  </a:lnTo>
                                  <a:lnTo>
                                    <a:pt x="222" y="318"/>
                                  </a:lnTo>
                                  <a:lnTo>
                                    <a:pt x="234" y="330"/>
                                  </a:lnTo>
                                  <a:lnTo>
                                    <a:pt x="270" y="330"/>
                                  </a:lnTo>
                                  <a:lnTo>
                                    <a:pt x="270" y="324"/>
                                  </a:lnTo>
                                  <a:lnTo>
                                    <a:pt x="258" y="312"/>
                                  </a:lnTo>
                                  <a:lnTo>
                                    <a:pt x="252" y="300"/>
                                  </a:lnTo>
                                  <a:lnTo>
                                    <a:pt x="252" y="276"/>
                                  </a:lnTo>
                                  <a:lnTo>
                                    <a:pt x="264" y="264"/>
                                  </a:lnTo>
                                  <a:lnTo>
                                    <a:pt x="270" y="264"/>
                                  </a:lnTo>
                                  <a:lnTo>
                                    <a:pt x="270" y="246"/>
                                  </a:lnTo>
                                  <a:lnTo>
                                    <a:pt x="264" y="234"/>
                                  </a:lnTo>
                                  <a:lnTo>
                                    <a:pt x="264" y="222"/>
                                  </a:lnTo>
                                  <a:lnTo>
                                    <a:pt x="270" y="174"/>
                                  </a:lnTo>
                                  <a:lnTo>
                                    <a:pt x="282" y="192"/>
                                  </a:lnTo>
                                  <a:lnTo>
                                    <a:pt x="288" y="108"/>
                                  </a:lnTo>
                                  <a:lnTo>
                                    <a:pt x="288" y="102"/>
                                  </a:lnTo>
                                  <a:lnTo>
                                    <a:pt x="294" y="96"/>
                                  </a:lnTo>
                                  <a:lnTo>
                                    <a:pt x="306" y="72"/>
                                  </a:lnTo>
                                  <a:lnTo>
                                    <a:pt x="312" y="66"/>
                                  </a:lnTo>
                                  <a:lnTo>
                                    <a:pt x="324" y="42"/>
                                  </a:lnTo>
                                  <a:lnTo>
                                    <a:pt x="324" y="18"/>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65" name="New Zealand" descr="© INSCALE GmbH, 15.06.2010"/>
                            <a:cNvSpPr>
                              <a:spLocks noEditPoints="1"/>
                            </a:cNvSpPr>
                          </a:nvSpPr>
                          <a:spPr bwMode="gray">
                            <a:xfrm>
                              <a:off x="5303" y="2315"/>
                              <a:ext cx="325" cy="251"/>
                            </a:xfrm>
                            <a:custGeom>
                              <a:avLst/>
                              <a:gdLst>
                                <a:gd name="T0" fmla="*/ 2147483647 w 1272"/>
                                <a:gd name="T1" fmla="*/ 2147483647 h 984"/>
                                <a:gd name="T2" fmla="*/ 2147483647 w 1272"/>
                                <a:gd name="T3" fmla="*/ 2147483647 h 984"/>
                                <a:gd name="T4" fmla="*/ 2147483647 w 1272"/>
                                <a:gd name="T5" fmla="*/ 2147483647 h 984"/>
                                <a:gd name="T6" fmla="*/ 2147483647 w 1272"/>
                                <a:gd name="T7" fmla="*/ 2147483647 h 984"/>
                                <a:gd name="T8" fmla="*/ 2147483647 w 1272"/>
                                <a:gd name="T9" fmla="*/ 2147483647 h 984"/>
                                <a:gd name="T10" fmla="*/ 2147483647 w 1272"/>
                                <a:gd name="T11" fmla="*/ 2147483647 h 984"/>
                                <a:gd name="T12" fmla="*/ 2147483647 w 1272"/>
                                <a:gd name="T13" fmla="*/ 2147483647 h 984"/>
                                <a:gd name="T14" fmla="*/ 2147483647 w 1272"/>
                                <a:gd name="T15" fmla="*/ 2147483647 h 984"/>
                                <a:gd name="T16" fmla="*/ 2147483647 w 1272"/>
                                <a:gd name="T17" fmla="*/ 2147483647 h 984"/>
                                <a:gd name="T18" fmla="*/ 2147483647 w 1272"/>
                                <a:gd name="T19" fmla="*/ 2147483647 h 984"/>
                                <a:gd name="T20" fmla="*/ 2147483647 w 1272"/>
                                <a:gd name="T21" fmla="*/ 2147483647 h 984"/>
                                <a:gd name="T22" fmla="*/ 2147483647 w 1272"/>
                                <a:gd name="T23" fmla="*/ 2147483647 h 984"/>
                                <a:gd name="T24" fmla="*/ 2147483647 w 1272"/>
                                <a:gd name="T25" fmla="*/ 2147483647 h 984"/>
                                <a:gd name="T26" fmla="*/ 2147483647 w 1272"/>
                                <a:gd name="T27" fmla="*/ 2147483647 h 984"/>
                                <a:gd name="T28" fmla="*/ 2147483647 w 1272"/>
                                <a:gd name="T29" fmla="*/ 2147483647 h 984"/>
                                <a:gd name="T30" fmla="*/ 2147483647 w 1272"/>
                                <a:gd name="T31" fmla="*/ 2147483647 h 984"/>
                                <a:gd name="T32" fmla="*/ 2147483647 w 1272"/>
                                <a:gd name="T33" fmla="*/ 2147483647 h 984"/>
                                <a:gd name="T34" fmla="*/ 2147483647 w 1272"/>
                                <a:gd name="T35" fmla="*/ 2147483647 h 984"/>
                                <a:gd name="T36" fmla="*/ 2147483647 w 1272"/>
                                <a:gd name="T37" fmla="*/ 2147483647 h 984"/>
                                <a:gd name="T38" fmla="*/ 2147483647 w 1272"/>
                                <a:gd name="T39" fmla="*/ 2147483647 h 984"/>
                                <a:gd name="T40" fmla="*/ 2147483647 w 1272"/>
                                <a:gd name="T41" fmla="*/ 2147483647 h 984"/>
                                <a:gd name="T42" fmla="*/ 2147483647 w 1272"/>
                                <a:gd name="T43" fmla="*/ 2147483647 h 984"/>
                                <a:gd name="T44" fmla="*/ 2147483647 w 1272"/>
                                <a:gd name="T45" fmla="*/ 2147483647 h 984"/>
                                <a:gd name="T46" fmla="*/ 2147483647 w 1272"/>
                                <a:gd name="T47" fmla="*/ 2147483647 h 984"/>
                                <a:gd name="T48" fmla="*/ 2147483647 w 1272"/>
                                <a:gd name="T49" fmla="*/ 2147483647 h 984"/>
                                <a:gd name="T50" fmla="*/ 2147483647 w 1272"/>
                                <a:gd name="T51" fmla="*/ 2147483647 h 984"/>
                                <a:gd name="T52" fmla="*/ 2147483647 w 1272"/>
                                <a:gd name="T53" fmla="*/ 2147483647 h 984"/>
                                <a:gd name="T54" fmla="*/ 2147483647 w 1272"/>
                                <a:gd name="T55" fmla="*/ 2147483647 h 984"/>
                                <a:gd name="T56" fmla="*/ 2147483647 w 1272"/>
                                <a:gd name="T57" fmla="*/ 2147483647 h 984"/>
                                <a:gd name="T58" fmla="*/ 2147483647 w 1272"/>
                                <a:gd name="T59" fmla="*/ 2147483647 h 984"/>
                                <a:gd name="T60" fmla="*/ 2147483647 w 1272"/>
                                <a:gd name="T61" fmla="*/ 2147483647 h 984"/>
                                <a:gd name="T62" fmla="*/ 2147483647 w 1272"/>
                                <a:gd name="T63" fmla="*/ 2147483647 h 984"/>
                                <a:gd name="T64" fmla="*/ 2147483647 w 1272"/>
                                <a:gd name="T65" fmla="*/ 2147483647 h 984"/>
                                <a:gd name="T66" fmla="*/ 2147483647 w 1272"/>
                                <a:gd name="T67" fmla="*/ 2147483647 h 984"/>
                                <a:gd name="T68" fmla="*/ 2147483647 w 1272"/>
                                <a:gd name="T69" fmla="*/ 2147483647 h 984"/>
                                <a:gd name="T70" fmla="*/ 2147483647 w 1272"/>
                                <a:gd name="T71" fmla="*/ 2147483647 h 984"/>
                                <a:gd name="T72" fmla="*/ 2147483647 w 1272"/>
                                <a:gd name="T73" fmla="*/ 2147483647 h 984"/>
                                <a:gd name="T74" fmla="*/ 2147483647 w 1272"/>
                                <a:gd name="T75" fmla="*/ 2147483647 h 984"/>
                                <a:gd name="T76" fmla="*/ 2147483647 w 1272"/>
                                <a:gd name="T77" fmla="*/ 2147483647 h 984"/>
                                <a:gd name="T78" fmla="*/ 2147483647 w 1272"/>
                                <a:gd name="T79" fmla="*/ 2147483647 h 984"/>
                                <a:gd name="T80" fmla="*/ 2147483647 w 1272"/>
                                <a:gd name="T81" fmla="*/ 2147483647 h 984"/>
                                <a:gd name="T82" fmla="*/ 2147483647 w 1272"/>
                                <a:gd name="T83" fmla="*/ 2147483647 h 984"/>
                                <a:gd name="T84" fmla="*/ 2147483647 w 1272"/>
                                <a:gd name="T85" fmla="*/ 2147483647 h 984"/>
                                <a:gd name="T86" fmla="*/ 2147483647 w 1272"/>
                                <a:gd name="T87" fmla="*/ 2147483647 h 984"/>
                                <a:gd name="T88" fmla="*/ 2147483647 w 1272"/>
                                <a:gd name="T89" fmla="*/ 2147483647 h 984"/>
                                <a:gd name="T90" fmla="*/ 2147483647 w 1272"/>
                                <a:gd name="T91" fmla="*/ 2147483647 h 984"/>
                                <a:gd name="T92" fmla="*/ 2147483647 w 1272"/>
                                <a:gd name="T93" fmla="*/ 2147483647 h 984"/>
                                <a:gd name="T94" fmla="*/ 2147483647 w 1272"/>
                                <a:gd name="T95" fmla="*/ 2147483647 h 984"/>
                                <a:gd name="T96" fmla="*/ 2147483647 w 1272"/>
                                <a:gd name="T97" fmla="*/ 2147483647 h 984"/>
                                <a:gd name="T98" fmla="*/ 2147483647 w 1272"/>
                                <a:gd name="T99" fmla="*/ 2147483647 h 984"/>
                                <a:gd name="T100" fmla="*/ 2147483647 w 1272"/>
                                <a:gd name="T101" fmla="*/ 2147483647 h 984"/>
                                <a:gd name="T102" fmla="*/ 2147483647 w 1272"/>
                                <a:gd name="T103" fmla="*/ 2147483647 h 984"/>
                                <a:gd name="T104" fmla="*/ 2147483647 w 1272"/>
                                <a:gd name="T105" fmla="*/ 2147483647 h 984"/>
                                <a:gd name="T106" fmla="*/ 2147483647 w 1272"/>
                                <a:gd name="T107" fmla="*/ 2147483647 h 984"/>
                                <a:gd name="T108" fmla="*/ 2147483647 w 1272"/>
                                <a:gd name="T109" fmla="*/ 2147483647 h 984"/>
                                <a:gd name="T110" fmla="*/ 2147483647 w 1272"/>
                                <a:gd name="T111" fmla="*/ 2147483647 h 984"/>
                                <a:gd name="T112" fmla="*/ 2147483647 w 1272"/>
                                <a:gd name="T113" fmla="*/ 2147483647 h 984"/>
                                <a:gd name="T114" fmla="*/ 2147483647 w 1272"/>
                                <a:gd name="T115" fmla="*/ 2147483647 h 984"/>
                                <a:gd name="T116" fmla="*/ 2147483647 w 1272"/>
                                <a:gd name="T117" fmla="*/ 2147483647 h 984"/>
                                <a:gd name="T118" fmla="*/ 2147483647 w 1272"/>
                                <a:gd name="T119" fmla="*/ 2147483647 h 984"/>
                                <a:gd name="T120" fmla="*/ 2147483647 w 1272"/>
                                <a:gd name="T121" fmla="*/ 2147483647 h 984"/>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w 1272"/>
                                <a:gd name="T184" fmla="*/ 0 h 984"/>
                                <a:gd name="T185" fmla="*/ 1272 w 1272"/>
                                <a:gd name="T186" fmla="*/ 984 h 984"/>
                              </a:gdLst>
                              <a:ahLst/>
                              <a:cxnLst>
                                <a:cxn ang="T122">
                                  <a:pos x="T0" y="T1"/>
                                </a:cxn>
                                <a:cxn ang="T123">
                                  <a:pos x="T2" y="T3"/>
                                </a:cxn>
                                <a:cxn ang="T124">
                                  <a:pos x="T4" y="T5"/>
                                </a:cxn>
                                <a:cxn ang="T125">
                                  <a:pos x="T6" y="T7"/>
                                </a:cxn>
                                <a:cxn ang="T126">
                                  <a:pos x="T8" y="T9"/>
                                </a:cxn>
                                <a:cxn ang="T127">
                                  <a:pos x="T10" y="T11"/>
                                </a:cxn>
                                <a:cxn ang="T128">
                                  <a:pos x="T12" y="T13"/>
                                </a:cxn>
                                <a:cxn ang="T129">
                                  <a:pos x="T14" y="T15"/>
                                </a:cxn>
                                <a:cxn ang="T130">
                                  <a:pos x="T16" y="T17"/>
                                </a:cxn>
                                <a:cxn ang="T131">
                                  <a:pos x="T18" y="T19"/>
                                </a:cxn>
                                <a:cxn ang="T132">
                                  <a:pos x="T20" y="T21"/>
                                </a:cxn>
                                <a:cxn ang="T133">
                                  <a:pos x="T22" y="T23"/>
                                </a:cxn>
                                <a:cxn ang="T134">
                                  <a:pos x="T24" y="T25"/>
                                </a:cxn>
                                <a:cxn ang="T135">
                                  <a:pos x="T26" y="T27"/>
                                </a:cxn>
                                <a:cxn ang="T136">
                                  <a:pos x="T28" y="T29"/>
                                </a:cxn>
                                <a:cxn ang="T137">
                                  <a:pos x="T30" y="T31"/>
                                </a:cxn>
                                <a:cxn ang="T138">
                                  <a:pos x="T32" y="T33"/>
                                </a:cxn>
                                <a:cxn ang="T139">
                                  <a:pos x="T34" y="T35"/>
                                </a:cxn>
                                <a:cxn ang="T140">
                                  <a:pos x="T36" y="T37"/>
                                </a:cxn>
                                <a:cxn ang="T141">
                                  <a:pos x="T38" y="T39"/>
                                </a:cxn>
                                <a:cxn ang="T142">
                                  <a:pos x="T40" y="T41"/>
                                </a:cxn>
                                <a:cxn ang="T143">
                                  <a:pos x="T42" y="T43"/>
                                </a:cxn>
                                <a:cxn ang="T144">
                                  <a:pos x="T44" y="T45"/>
                                </a:cxn>
                                <a:cxn ang="T145">
                                  <a:pos x="T46" y="T47"/>
                                </a:cxn>
                                <a:cxn ang="T146">
                                  <a:pos x="T48" y="T49"/>
                                </a:cxn>
                                <a:cxn ang="T147">
                                  <a:pos x="T50" y="T51"/>
                                </a:cxn>
                                <a:cxn ang="T148">
                                  <a:pos x="T52" y="T53"/>
                                </a:cxn>
                                <a:cxn ang="T149">
                                  <a:pos x="T54" y="T55"/>
                                </a:cxn>
                                <a:cxn ang="T150">
                                  <a:pos x="T56" y="T57"/>
                                </a:cxn>
                                <a:cxn ang="T151">
                                  <a:pos x="T58" y="T59"/>
                                </a:cxn>
                                <a:cxn ang="T152">
                                  <a:pos x="T60" y="T61"/>
                                </a:cxn>
                                <a:cxn ang="T153">
                                  <a:pos x="T62" y="T63"/>
                                </a:cxn>
                                <a:cxn ang="T154">
                                  <a:pos x="T64" y="T65"/>
                                </a:cxn>
                                <a:cxn ang="T155">
                                  <a:pos x="T66" y="T67"/>
                                </a:cxn>
                                <a:cxn ang="T156">
                                  <a:pos x="T68" y="T69"/>
                                </a:cxn>
                                <a:cxn ang="T157">
                                  <a:pos x="T70" y="T71"/>
                                </a:cxn>
                                <a:cxn ang="T158">
                                  <a:pos x="T72" y="T73"/>
                                </a:cxn>
                                <a:cxn ang="T159">
                                  <a:pos x="T74" y="T75"/>
                                </a:cxn>
                                <a:cxn ang="T160">
                                  <a:pos x="T76" y="T77"/>
                                </a:cxn>
                                <a:cxn ang="T161">
                                  <a:pos x="T78" y="T79"/>
                                </a:cxn>
                                <a:cxn ang="T162">
                                  <a:pos x="T80" y="T81"/>
                                </a:cxn>
                                <a:cxn ang="T163">
                                  <a:pos x="T82" y="T83"/>
                                </a:cxn>
                                <a:cxn ang="T164">
                                  <a:pos x="T84" y="T85"/>
                                </a:cxn>
                                <a:cxn ang="T165">
                                  <a:pos x="T86" y="T87"/>
                                </a:cxn>
                                <a:cxn ang="T166">
                                  <a:pos x="T88" y="T89"/>
                                </a:cxn>
                                <a:cxn ang="T167">
                                  <a:pos x="T90" y="T91"/>
                                </a:cxn>
                                <a:cxn ang="T168">
                                  <a:pos x="T92" y="T93"/>
                                </a:cxn>
                                <a:cxn ang="T169">
                                  <a:pos x="T94" y="T95"/>
                                </a:cxn>
                                <a:cxn ang="T170">
                                  <a:pos x="T96" y="T97"/>
                                </a:cxn>
                                <a:cxn ang="T171">
                                  <a:pos x="T98" y="T99"/>
                                </a:cxn>
                                <a:cxn ang="T172">
                                  <a:pos x="T100" y="T101"/>
                                </a:cxn>
                                <a:cxn ang="T173">
                                  <a:pos x="T102" y="T103"/>
                                </a:cxn>
                                <a:cxn ang="T174">
                                  <a:pos x="T104" y="T105"/>
                                </a:cxn>
                                <a:cxn ang="T175">
                                  <a:pos x="T106" y="T107"/>
                                </a:cxn>
                                <a:cxn ang="T176">
                                  <a:pos x="T108" y="T109"/>
                                </a:cxn>
                                <a:cxn ang="T177">
                                  <a:pos x="T110" y="T111"/>
                                </a:cxn>
                                <a:cxn ang="T178">
                                  <a:pos x="T112" y="T113"/>
                                </a:cxn>
                                <a:cxn ang="T179">
                                  <a:pos x="T114" y="T115"/>
                                </a:cxn>
                                <a:cxn ang="T180">
                                  <a:pos x="T116" y="T117"/>
                                </a:cxn>
                                <a:cxn ang="T181">
                                  <a:pos x="T118" y="T119"/>
                                </a:cxn>
                                <a:cxn ang="T182">
                                  <a:pos x="T120" y="T121"/>
                                </a:cxn>
                              </a:cxnLst>
                              <a:rect l="T183" t="T184" r="T185" b="T186"/>
                              <a:pathLst>
                                <a:path w="1272" h="984">
                                  <a:moveTo>
                                    <a:pt x="750" y="564"/>
                                  </a:moveTo>
                                  <a:lnTo>
                                    <a:pt x="738" y="564"/>
                                  </a:lnTo>
                                  <a:lnTo>
                                    <a:pt x="744" y="528"/>
                                  </a:lnTo>
                                  <a:lnTo>
                                    <a:pt x="720" y="546"/>
                                  </a:lnTo>
                                  <a:lnTo>
                                    <a:pt x="726" y="540"/>
                                  </a:lnTo>
                                  <a:lnTo>
                                    <a:pt x="726" y="504"/>
                                  </a:lnTo>
                                  <a:lnTo>
                                    <a:pt x="708" y="504"/>
                                  </a:lnTo>
                                  <a:lnTo>
                                    <a:pt x="702" y="510"/>
                                  </a:lnTo>
                                  <a:lnTo>
                                    <a:pt x="696" y="522"/>
                                  </a:lnTo>
                                  <a:lnTo>
                                    <a:pt x="690" y="528"/>
                                  </a:lnTo>
                                  <a:lnTo>
                                    <a:pt x="672" y="540"/>
                                  </a:lnTo>
                                  <a:lnTo>
                                    <a:pt x="660" y="546"/>
                                  </a:lnTo>
                                  <a:lnTo>
                                    <a:pt x="654" y="558"/>
                                  </a:lnTo>
                                  <a:lnTo>
                                    <a:pt x="642" y="570"/>
                                  </a:lnTo>
                                  <a:lnTo>
                                    <a:pt x="630" y="576"/>
                                  </a:lnTo>
                                  <a:lnTo>
                                    <a:pt x="618" y="588"/>
                                  </a:lnTo>
                                  <a:lnTo>
                                    <a:pt x="606" y="588"/>
                                  </a:lnTo>
                                  <a:lnTo>
                                    <a:pt x="588" y="600"/>
                                  </a:lnTo>
                                  <a:lnTo>
                                    <a:pt x="576" y="606"/>
                                  </a:lnTo>
                                  <a:lnTo>
                                    <a:pt x="546" y="636"/>
                                  </a:lnTo>
                                  <a:lnTo>
                                    <a:pt x="540" y="648"/>
                                  </a:lnTo>
                                  <a:lnTo>
                                    <a:pt x="534" y="648"/>
                                  </a:lnTo>
                                  <a:lnTo>
                                    <a:pt x="528" y="654"/>
                                  </a:lnTo>
                                  <a:lnTo>
                                    <a:pt x="510" y="660"/>
                                  </a:lnTo>
                                  <a:lnTo>
                                    <a:pt x="498" y="666"/>
                                  </a:lnTo>
                                  <a:lnTo>
                                    <a:pt x="462" y="678"/>
                                  </a:lnTo>
                                  <a:lnTo>
                                    <a:pt x="438" y="690"/>
                                  </a:lnTo>
                                  <a:lnTo>
                                    <a:pt x="426" y="702"/>
                                  </a:lnTo>
                                  <a:lnTo>
                                    <a:pt x="414" y="708"/>
                                  </a:lnTo>
                                  <a:lnTo>
                                    <a:pt x="408" y="720"/>
                                  </a:lnTo>
                                  <a:lnTo>
                                    <a:pt x="396" y="726"/>
                                  </a:lnTo>
                                  <a:lnTo>
                                    <a:pt x="378" y="726"/>
                                  </a:lnTo>
                                  <a:lnTo>
                                    <a:pt x="366" y="732"/>
                                  </a:lnTo>
                                  <a:lnTo>
                                    <a:pt x="312" y="750"/>
                                  </a:lnTo>
                                  <a:lnTo>
                                    <a:pt x="288" y="762"/>
                                  </a:lnTo>
                                  <a:lnTo>
                                    <a:pt x="270" y="774"/>
                                  </a:lnTo>
                                  <a:lnTo>
                                    <a:pt x="246" y="786"/>
                                  </a:lnTo>
                                  <a:lnTo>
                                    <a:pt x="222" y="792"/>
                                  </a:lnTo>
                                  <a:lnTo>
                                    <a:pt x="198" y="804"/>
                                  </a:lnTo>
                                  <a:lnTo>
                                    <a:pt x="180" y="810"/>
                                  </a:lnTo>
                                  <a:lnTo>
                                    <a:pt x="174" y="816"/>
                                  </a:lnTo>
                                  <a:lnTo>
                                    <a:pt x="168" y="828"/>
                                  </a:lnTo>
                                  <a:lnTo>
                                    <a:pt x="168" y="846"/>
                                  </a:lnTo>
                                  <a:lnTo>
                                    <a:pt x="156" y="834"/>
                                  </a:lnTo>
                                  <a:lnTo>
                                    <a:pt x="150" y="834"/>
                                  </a:lnTo>
                                  <a:lnTo>
                                    <a:pt x="144" y="840"/>
                                  </a:lnTo>
                                  <a:lnTo>
                                    <a:pt x="120" y="852"/>
                                  </a:lnTo>
                                  <a:lnTo>
                                    <a:pt x="108" y="864"/>
                                  </a:lnTo>
                                  <a:lnTo>
                                    <a:pt x="72" y="882"/>
                                  </a:lnTo>
                                  <a:lnTo>
                                    <a:pt x="66" y="882"/>
                                  </a:lnTo>
                                  <a:lnTo>
                                    <a:pt x="54" y="888"/>
                                  </a:lnTo>
                                  <a:lnTo>
                                    <a:pt x="36" y="888"/>
                                  </a:lnTo>
                                  <a:lnTo>
                                    <a:pt x="18" y="894"/>
                                  </a:lnTo>
                                  <a:lnTo>
                                    <a:pt x="12" y="906"/>
                                  </a:lnTo>
                                  <a:lnTo>
                                    <a:pt x="0" y="912"/>
                                  </a:lnTo>
                                  <a:lnTo>
                                    <a:pt x="18" y="912"/>
                                  </a:lnTo>
                                  <a:lnTo>
                                    <a:pt x="24" y="918"/>
                                  </a:lnTo>
                                  <a:lnTo>
                                    <a:pt x="30" y="918"/>
                                  </a:lnTo>
                                  <a:lnTo>
                                    <a:pt x="24" y="924"/>
                                  </a:lnTo>
                                  <a:lnTo>
                                    <a:pt x="24" y="942"/>
                                  </a:lnTo>
                                  <a:lnTo>
                                    <a:pt x="30" y="948"/>
                                  </a:lnTo>
                                  <a:lnTo>
                                    <a:pt x="42" y="948"/>
                                  </a:lnTo>
                                  <a:lnTo>
                                    <a:pt x="54" y="942"/>
                                  </a:lnTo>
                                  <a:lnTo>
                                    <a:pt x="60" y="936"/>
                                  </a:lnTo>
                                  <a:lnTo>
                                    <a:pt x="72" y="948"/>
                                  </a:lnTo>
                                  <a:lnTo>
                                    <a:pt x="96" y="948"/>
                                  </a:lnTo>
                                  <a:lnTo>
                                    <a:pt x="102" y="954"/>
                                  </a:lnTo>
                                  <a:lnTo>
                                    <a:pt x="132" y="954"/>
                                  </a:lnTo>
                                  <a:lnTo>
                                    <a:pt x="150" y="972"/>
                                  </a:lnTo>
                                  <a:lnTo>
                                    <a:pt x="180" y="966"/>
                                  </a:lnTo>
                                  <a:lnTo>
                                    <a:pt x="192" y="972"/>
                                  </a:lnTo>
                                  <a:lnTo>
                                    <a:pt x="198" y="978"/>
                                  </a:lnTo>
                                  <a:lnTo>
                                    <a:pt x="216" y="984"/>
                                  </a:lnTo>
                                  <a:lnTo>
                                    <a:pt x="228" y="984"/>
                                  </a:lnTo>
                                  <a:lnTo>
                                    <a:pt x="252" y="972"/>
                                  </a:lnTo>
                                  <a:lnTo>
                                    <a:pt x="264" y="948"/>
                                  </a:lnTo>
                                  <a:lnTo>
                                    <a:pt x="288" y="936"/>
                                  </a:lnTo>
                                  <a:lnTo>
                                    <a:pt x="312" y="936"/>
                                  </a:lnTo>
                                  <a:lnTo>
                                    <a:pt x="336" y="924"/>
                                  </a:lnTo>
                                  <a:lnTo>
                                    <a:pt x="342" y="912"/>
                                  </a:lnTo>
                                  <a:lnTo>
                                    <a:pt x="342" y="894"/>
                                  </a:lnTo>
                                  <a:lnTo>
                                    <a:pt x="348" y="882"/>
                                  </a:lnTo>
                                  <a:lnTo>
                                    <a:pt x="372" y="870"/>
                                  </a:lnTo>
                                  <a:lnTo>
                                    <a:pt x="396" y="870"/>
                                  </a:lnTo>
                                  <a:lnTo>
                                    <a:pt x="408" y="858"/>
                                  </a:lnTo>
                                  <a:lnTo>
                                    <a:pt x="408" y="846"/>
                                  </a:lnTo>
                                  <a:lnTo>
                                    <a:pt x="402" y="840"/>
                                  </a:lnTo>
                                  <a:lnTo>
                                    <a:pt x="420" y="840"/>
                                  </a:lnTo>
                                  <a:lnTo>
                                    <a:pt x="480" y="792"/>
                                  </a:lnTo>
                                  <a:lnTo>
                                    <a:pt x="462" y="774"/>
                                  </a:lnTo>
                                  <a:lnTo>
                                    <a:pt x="504" y="792"/>
                                  </a:lnTo>
                                  <a:lnTo>
                                    <a:pt x="504" y="774"/>
                                  </a:lnTo>
                                  <a:lnTo>
                                    <a:pt x="510" y="768"/>
                                  </a:lnTo>
                                  <a:lnTo>
                                    <a:pt x="540" y="768"/>
                                  </a:lnTo>
                                  <a:lnTo>
                                    <a:pt x="546" y="774"/>
                                  </a:lnTo>
                                  <a:lnTo>
                                    <a:pt x="558" y="780"/>
                                  </a:lnTo>
                                  <a:lnTo>
                                    <a:pt x="570" y="780"/>
                                  </a:lnTo>
                                  <a:lnTo>
                                    <a:pt x="576" y="774"/>
                                  </a:lnTo>
                                  <a:lnTo>
                                    <a:pt x="576" y="768"/>
                                  </a:lnTo>
                                  <a:lnTo>
                                    <a:pt x="582" y="762"/>
                                  </a:lnTo>
                                  <a:lnTo>
                                    <a:pt x="582" y="756"/>
                                  </a:lnTo>
                                  <a:lnTo>
                                    <a:pt x="570" y="744"/>
                                  </a:lnTo>
                                  <a:lnTo>
                                    <a:pt x="612" y="702"/>
                                  </a:lnTo>
                                  <a:lnTo>
                                    <a:pt x="618" y="702"/>
                                  </a:lnTo>
                                  <a:lnTo>
                                    <a:pt x="624" y="696"/>
                                  </a:lnTo>
                                  <a:lnTo>
                                    <a:pt x="660" y="678"/>
                                  </a:lnTo>
                                  <a:lnTo>
                                    <a:pt x="666" y="666"/>
                                  </a:lnTo>
                                  <a:lnTo>
                                    <a:pt x="672" y="660"/>
                                  </a:lnTo>
                                  <a:lnTo>
                                    <a:pt x="672" y="654"/>
                                  </a:lnTo>
                                  <a:lnTo>
                                    <a:pt x="696" y="654"/>
                                  </a:lnTo>
                                  <a:lnTo>
                                    <a:pt x="708" y="648"/>
                                  </a:lnTo>
                                  <a:lnTo>
                                    <a:pt x="738" y="618"/>
                                  </a:lnTo>
                                  <a:lnTo>
                                    <a:pt x="738" y="612"/>
                                  </a:lnTo>
                                  <a:lnTo>
                                    <a:pt x="744" y="612"/>
                                  </a:lnTo>
                                  <a:lnTo>
                                    <a:pt x="750" y="606"/>
                                  </a:lnTo>
                                  <a:lnTo>
                                    <a:pt x="768" y="594"/>
                                  </a:lnTo>
                                  <a:lnTo>
                                    <a:pt x="780" y="582"/>
                                  </a:lnTo>
                                  <a:lnTo>
                                    <a:pt x="786" y="570"/>
                                  </a:lnTo>
                                  <a:lnTo>
                                    <a:pt x="786" y="546"/>
                                  </a:lnTo>
                                  <a:lnTo>
                                    <a:pt x="780" y="540"/>
                                  </a:lnTo>
                                  <a:lnTo>
                                    <a:pt x="780" y="534"/>
                                  </a:lnTo>
                                  <a:lnTo>
                                    <a:pt x="750" y="564"/>
                                  </a:lnTo>
                                  <a:close/>
                                  <a:moveTo>
                                    <a:pt x="1224" y="324"/>
                                  </a:moveTo>
                                  <a:lnTo>
                                    <a:pt x="1236" y="318"/>
                                  </a:lnTo>
                                  <a:lnTo>
                                    <a:pt x="1242" y="318"/>
                                  </a:lnTo>
                                  <a:lnTo>
                                    <a:pt x="1266" y="306"/>
                                  </a:lnTo>
                                  <a:lnTo>
                                    <a:pt x="1272" y="300"/>
                                  </a:lnTo>
                                  <a:lnTo>
                                    <a:pt x="1272" y="282"/>
                                  </a:lnTo>
                                  <a:lnTo>
                                    <a:pt x="1266" y="270"/>
                                  </a:lnTo>
                                  <a:lnTo>
                                    <a:pt x="1260" y="264"/>
                                  </a:lnTo>
                                  <a:lnTo>
                                    <a:pt x="1248" y="264"/>
                                  </a:lnTo>
                                  <a:lnTo>
                                    <a:pt x="1236" y="276"/>
                                  </a:lnTo>
                                  <a:lnTo>
                                    <a:pt x="1236" y="282"/>
                                  </a:lnTo>
                                  <a:lnTo>
                                    <a:pt x="1224" y="282"/>
                                  </a:lnTo>
                                  <a:lnTo>
                                    <a:pt x="1212" y="276"/>
                                  </a:lnTo>
                                  <a:lnTo>
                                    <a:pt x="1200" y="276"/>
                                  </a:lnTo>
                                  <a:lnTo>
                                    <a:pt x="1194" y="282"/>
                                  </a:lnTo>
                                  <a:lnTo>
                                    <a:pt x="1176" y="288"/>
                                  </a:lnTo>
                                  <a:lnTo>
                                    <a:pt x="1158" y="288"/>
                                  </a:lnTo>
                                  <a:lnTo>
                                    <a:pt x="1146" y="276"/>
                                  </a:lnTo>
                                  <a:lnTo>
                                    <a:pt x="1146" y="222"/>
                                  </a:lnTo>
                                  <a:lnTo>
                                    <a:pt x="1170" y="180"/>
                                  </a:lnTo>
                                  <a:lnTo>
                                    <a:pt x="1170" y="174"/>
                                  </a:lnTo>
                                  <a:lnTo>
                                    <a:pt x="1164" y="162"/>
                                  </a:lnTo>
                                  <a:lnTo>
                                    <a:pt x="1158" y="156"/>
                                  </a:lnTo>
                                  <a:lnTo>
                                    <a:pt x="1146" y="156"/>
                                  </a:lnTo>
                                  <a:lnTo>
                                    <a:pt x="1140" y="168"/>
                                  </a:lnTo>
                                  <a:lnTo>
                                    <a:pt x="1134" y="174"/>
                                  </a:lnTo>
                                  <a:lnTo>
                                    <a:pt x="1134" y="204"/>
                                  </a:lnTo>
                                  <a:lnTo>
                                    <a:pt x="1128" y="216"/>
                                  </a:lnTo>
                                  <a:lnTo>
                                    <a:pt x="1116" y="222"/>
                                  </a:lnTo>
                                  <a:lnTo>
                                    <a:pt x="1116" y="192"/>
                                  </a:lnTo>
                                  <a:lnTo>
                                    <a:pt x="1092" y="174"/>
                                  </a:lnTo>
                                  <a:lnTo>
                                    <a:pt x="1104" y="150"/>
                                  </a:lnTo>
                                  <a:lnTo>
                                    <a:pt x="1116" y="138"/>
                                  </a:lnTo>
                                  <a:lnTo>
                                    <a:pt x="1122" y="126"/>
                                  </a:lnTo>
                                  <a:lnTo>
                                    <a:pt x="1128" y="108"/>
                                  </a:lnTo>
                                  <a:lnTo>
                                    <a:pt x="1128" y="84"/>
                                  </a:lnTo>
                                  <a:lnTo>
                                    <a:pt x="1116" y="78"/>
                                  </a:lnTo>
                                  <a:lnTo>
                                    <a:pt x="1110" y="72"/>
                                  </a:lnTo>
                                  <a:lnTo>
                                    <a:pt x="1098" y="66"/>
                                  </a:lnTo>
                                  <a:lnTo>
                                    <a:pt x="1092" y="60"/>
                                  </a:lnTo>
                                  <a:lnTo>
                                    <a:pt x="1080" y="60"/>
                                  </a:lnTo>
                                  <a:lnTo>
                                    <a:pt x="1086" y="42"/>
                                  </a:lnTo>
                                  <a:lnTo>
                                    <a:pt x="1062" y="42"/>
                                  </a:lnTo>
                                  <a:lnTo>
                                    <a:pt x="1044" y="18"/>
                                  </a:lnTo>
                                  <a:lnTo>
                                    <a:pt x="1050" y="0"/>
                                  </a:lnTo>
                                  <a:lnTo>
                                    <a:pt x="1020" y="18"/>
                                  </a:lnTo>
                                  <a:lnTo>
                                    <a:pt x="1044" y="54"/>
                                  </a:lnTo>
                                  <a:lnTo>
                                    <a:pt x="1032" y="90"/>
                                  </a:lnTo>
                                  <a:lnTo>
                                    <a:pt x="1056" y="102"/>
                                  </a:lnTo>
                                  <a:lnTo>
                                    <a:pt x="1044" y="108"/>
                                  </a:lnTo>
                                  <a:lnTo>
                                    <a:pt x="1044" y="126"/>
                                  </a:lnTo>
                                  <a:lnTo>
                                    <a:pt x="1068" y="132"/>
                                  </a:lnTo>
                                  <a:lnTo>
                                    <a:pt x="1044" y="150"/>
                                  </a:lnTo>
                                  <a:lnTo>
                                    <a:pt x="1062" y="156"/>
                                  </a:lnTo>
                                  <a:lnTo>
                                    <a:pt x="1062" y="168"/>
                                  </a:lnTo>
                                  <a:lnTo>
                                    <a:pt x="1056" y="174"/>
                                  </a:lnTo>
                                  <a:lnTo>
                                    <a:pt x="1056" y="192"/>
                                  </a:lnTo>
                                  <a:lnTo>
                                    <a:pt x="1068" y="198"/>
                                  </a:lnTo>
                                  <a:lnTo>
                                    <a:pt x="1074" y="204"/>
                                  </a:lnTo>
                                  <a:lnTo>
                                    <a:pt x="1056" y="210"/>
                                  </a:lnTo>
                                  <a:lnTo>
                                    <a:pt x="1044" y="222"/>
                                  </a:lnTo>
                                  <a:lnTo>
                                    <a:pt x="1062" y="234"/>
                                  </a:lnTo>
                                  <a:lnTo>
                                    <a:pt x="1038" y="258"/>
                                  </a:lnTo>
                                  <a:lnTo>
                                    <a:pt x="1032" y="270"/>
                                  </a:lnTo>
                                  <a:lnTo>
                                    <a:pt x="1026" y="276"/>
                                  </a:lnTo>
                                  <a:lnTo>
                                    <a:pt x="1026" y="288"/>
                                  </a:lnTo>
                                  <a:lnTo>
                                    <a:pt x="1038" y="300"/>
                                  </a:lnTo>
                                  <a:lnTo>
                                    <a:pt x="1026" y="300"/>
                                  </a:lnTo>
                                  <a:lnTo>
                                    <a:pt x="1014" y="306"/>
                                  </a:lnTo>
                                  <a:lnTo>
                                    <a:pt x="1002" y="306"/>
                                  </a:lnTo>
                                  <a:lnTo>
                                    <a:pt x="978" y="318"/>
                                  </a:lnTo>
                                  <a:lnTo>
                                    <a:pt x="948" y="348"/>
                                  </a:lnTo>
                                  <a:lnTo>
                                    <a:pt x="930" y="360"/>
                                  </a:lnTo>
                                  <a:lnTo>
                                    <a:pt x="894" y="372"/>
                                  </a:lnTo>
                                  <a:lnTo>
                                    <a:pt x="870" y="384"/>
                                  </a:lnTo>
                                  <a:lnTo>
                                    <a:pt x="858" y="396"/>
                                  </a:lnTo>
                                  <a:lnTo>
                                    <a:pt x="858" y="432"/>
                                  </a:lnTo>
                                  <a:lnTo>
                                    <a:pt x="864" y="444"/>
                                  </a:lnTo>
                                  <a:lnTo>
                                    <a:pt x="870" y="450"/>
                                  </a:lnTo>
                                  <a:lnTo>
                                    <a:pt x="870" y="456"/>
                                  </a:lnTo>
                                  <a:lnTo>
                                    <a:pt x="924" y="456"/>
                                  </a:lnTo>
                                  <a:lnTo>
                                    <a:pt x="924" y="474"/>
                                  </a:lnTo>
                                  <a:lnTo>
                                    <a:pt x="918" y="486"/>
                                  </a:lnTo>
                                  <a:lnTo>
                                    <a:pt x="918" y="522"/>
                                  </a:lnTo>
                                  <a:lnTo>
                                    <a:pt x="894" y="534"/>
                                  </a:lnTo>
                                  <a:lnTo>
                                    <a:pt x="882" y="534"/>
                                  </a:lnTo>
                                  <a:lnTo>
                                    <a:pt x="864" y="540"/>
                                  </a:lnTo>
                                  <a:lnTo>
                                    <a:pt x="852" y="546"/>
                                  </a:lnTo>
                                  <a:lnTo>
                                    <a:pt x="852" y="558"/>
                                  </a:lnTo>
                                  <a:lnTo>
                                    <a:pt x="840" y="570"/>
                                  </a:lnTo>
                                  <a:lnTo>
                                    <a:pt x="852" y="576"/>
                                  </a:lnTo>
                                  <a:lnTo>
                                    <a:pt x="858" y="582"/>
                                  </a:lnTo>
                                  <a:lnTo>
                                    <a:pt x="876" y="588"/>
                                  </a:lnTo>
                                  <a:lnTo>
                                    <a:pt x="888" y="588"/>
                                  </a:lnTo>
                                  <a:lnTo>
                                    <a:pt x="912" y="576"/>
                                  </a:lnTo>
                                  <a:lnTo>
                                    <a:pt x="924" y="558"/>
                                  </a:lnTo>
                                  <a:lnTo>
                                    <a:pt x="972" y="510"/>
                                  </a:lnTo>
                                  <a:lnTo>
                                    <a:pt x="996" y="498"/>
                                  </a:lnTo>
                                  <a:lnTo>
                                    <a:pt x="1014" y="492"/>
                                  </a:lnTo>
                                  <a:lnTo>
                                    <a:pt x="1026" y="486"/>
                                  </a:lnTo>
                                  <a:lnTo>
                                    <a:pt x="1032" y="480"/>
                                  </a:lnTo>
                                  <a:lnTo>
                                    <a:pt x="1038" y="480"/>
                                  </a:lnTo>
                                  <a:lnTo>
                                    <a:pt x="1044" y="474"/>
                                  </a:lnTo>
                                  <a:lnTo>
                                    <a:pt x="1050" y="462"/>
                                  </a:lnTo>
                                  <a:lnTo>
                                    <a:pt x="1056" y="462"/>
                                  </a:lnTo>
                                  <a:lnTo>
                                    <a:pt x="1062" y="456"/>
                                  </a:lnTo>
                                  <a:lnTo>
                                    <a:pt x="1074" y="450"/>
                                  </a:lnTo>
                                  <a:lnTo>
                                    <a:pt x="1080" y="444"/>
                                  </a:lnTo>
                                  <a:lnTo>
                                    <a:pt x="1080" y="420"/>
                                  </a:lnTo>
                                  <a:lnTo>
                                    <a:pt x="1074" y="414"/>
                                  </a:lnTo>
                                  <a:lnTo>
                                    <a:pt x="1080" y="414"/>
                                  </a:lnTo>
                                  <a:lnTo>
                                    <a:pt x="1086" y="408"/>
                                  </a:lnTo>
                                  <a:lnTo>
                                    <a:pt x="1110" y="396"/>
                                  </a:lnTo>
                                  <a:lnTo>
                                    <a:pt x="1140" y="396"/>
                                  </a:lnTo>
                                  <a:lnTo>
                                    <a:pt x="1152" y="402"/>
                                  </a:lnTo>
                                  <a:lnTo>
                                    <a:pt x="1164" y="402"/>
                                  </a:lnTo>
                                  <a:lnTo>
                                    <a:pt x="1176" y="390"/>
                                  </a:lnTo>
                                  <a:lnTo>
                                    <a:pt x="1176" y="360"/>
                                  </a:lnTo>
                                  <a:lnTo>
                                    <a:pt x="1200" y="360"/>
                                  </a:lnTo>
                                  <a:lnTo>
                                    <a:pt x="1212" y="354"/>
                                  </a:lnTo>
                                  <a:lnTo>
                                    <a:pt x="1218" y="354"/>
                                  </a:lnTo>
                                  <a:lnTo>
                                    <a:pt x="1224" y="348"/>
                                  </a:lnTo>
                                  <a:lnTo>
                                    <a:pt x="1224" y="324"/>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66" name="Newfoundland" descr="© INSCALE GmbH, 15.06.2010"/>
                            <a:cNvSpPr>
                              <a:spLocks/>
                            </a:cNvSpPr>
                          </a:nvSpPr>
                          <a:spPr bwMode="gray">
                            <a:xfrm>
                              <a:off x="1657" y="552"/>
                              <a:ext cx="109" cy="98"/>
                            </a:xfrm>
                            <a:custGeom>
                              <a:avLst/>
                              <a:gdLst>
                                <a:gd name="T0" fmla="*/ 2147483647 w 426"/>
                                <a:gd name="T1" fmla="*/ 2147483647 h 384"/>
                                <a:gd name="T2" fmla="*/ 2147483647 w 426"/>
                                <a:gd name="T3" fmla="*/ 2147483647 h 384"/>
                                <a:gd name="T4" fmla="*/ 2147483647 w 426"/>
                                <a:gd name="T5" fmla="*/ 0 h 384"/>
                                <a:gd name="T6" fmla="*/ 2147483647 w 426"/>
                                <a:gd name="T7" fmla="*/ 2147483647 h 384"/>
                                <a:gd name="T8" fmla="*/ 2147483647 w 426"/>
                                <a:gd name="T9" fmla="*/ 2147483647 h 384"/>
                                <a:gd name="T10" fmla="*/ 2147483647 w 426"/>
                                <a:gd name="T11" fmla="*/ 2147483647 h 384"/>
                                <a:gd name="T12" fmla="*/ 2147483647 w 426"/>
                                <a:gd name="T13" fmla="*/ 2147483647 h 384"/>
                                <a:gd name="T14" fmla="*/ 2147483647 w 426"/>
                                <a:gd name="T15" fmla="*/ 2147483647 h 384"/>
                                <a:gd name="T16" fmla="*/ 2147483647 w 426"/>
                                <a:gd name="T17" fmla="*/ 2147483647 h 384"/>
                                <a:gd name="T18" fmla="*/ 2147483647 w 426"/>
                                <a:gd name="T19" fmla="*/ 2147483647 h 384"/>
                                <a:gd name="T20" fmla="*/ 2147483647 w 426"/>
                                <a:gd name="T21" fmla="*/ 2147483647 h 384"/>
                                <a:gd name="T22" fmla="*/ 2147483647 w 426"/>
                                <a:gd name="T23" fmla="*/ 2147483647 h 384"/>
                                <a:gd name="T24" fmla="*/ 2147483647 w 426"/>
                                <a:gd name="T25" fmla="*/ 2147483647 h 384"/>
                                <a:gd name="T26" fmla="*/ 2147483647 w 426"/>
                                <a:gd name="T27" fmla="*/ 2147483647 h 384"/>
                                <a:gd name="T28" fmla="*/ 2147483647 w 426"/>
                                <a:gd name="T29" fmla="*/ 2147483647 h 384"/>
                                <a:gd name="T30" fmla="*/ 2147483647 w 426"/>
                                <a:gd name="T31" fmla="*/ 2147483647 h 384"/>
                                <a:gd name="T32" fmla="*/ 2147483647 w 426"/>
                                <a:gd name="T33" fmla="*/ 2147483647 h 384"/>
                                <a:gd name="T34" fmla="*/ 2147483647 w 426"/>
                                <a:gd name="T35" fmla="*/ 2147483647 h 384"/>
                                <a:gd name="T36" fmla="*/ 2147483647 w 426"/>
                                <a:gd name="T37" fmla="*/ 2147483647 h 384"/>
                                <a:gd name="T38" fmla="*/ 2147483647 w 426"/>
                                <a:gd name="T39" fmla="*/ 2147483647 h 384"/>
                                <a:gd name="T40" fmla="*/ 2147483647 w 426"/>
                                <a:gd name="T41" fmla="*/ 2147483647 h 384"/>
                                <a:gd name="T42" fmla="*/ 2147483647 w 426"/>
                                <a:gd name="T43" fmla="*/ 2147483647 h 384"/>
                                <a:gd name="T44" fmla="*/ 2147483647 w 426"/>
                                <a:gd name="T45" fmla="*/ 2147483647 h 384"/>
                                <a:gd name="T46" fmla="*/ 2147483647 w 426"/>
                                <a:gd name="T47" fmla="*/ 2147483647 h 384"/>
                                <a:gd name="T48" fmla="*/ 2147483647 w 426"/>
                                <a:gd name="T49" fmla="*/ 2147483647 h 384"/>
                                <a:gd name="T50" fmla="*/ 2147483647 w 426"/>
                                <a:gd name="T51" fmla="*/ 2147483647 h 384"/>
                                <a:gd name="T52" fmla="*/ 2147483647 w 426"/>
                                <a:gd name="T53" fmla="*/ 2147483647 h 384"/>
                                <a:gd name="T54" fmla="*/ 2147483647 w 426"/>
                                <a:gd name="T55" fmla="*/ 2147483647 h 384"/>
                                <a:gd name="T56" fmla="*/ 2147483647 w 426"/>
                                <a:gd name="T57" fmla="*/ 2147483647 h 384"/>
                                <a:gd name="T58" fmla="*/ 2147483647 w 426"/>
                                <a:gd name="T59" fmla="*/ 2147483647 h 384"/>
                                <a:gd name="T60" fmla="*/ 2147483647 w 426"/>
                                <a:gd name="T61" fmla="*/ 2147483647 h 384"/>
                                <a:gd name="T62" fmla="*/ 2147483647 w 426"/>
                                <a:gd name="T63" fmla="*/ 2147483647 h 384"/>
                                <a:gd name="T64" fmla="*/ 2147483647 w 426"/>
                                <a:gd name="T65" fmla="*/ 2147483647 h 384"/>
                                <a:gd name="T66" fmla="*/ 2147483647 w 426"/>
                                <a:gd name="T67" fmla="*/ 2147483647 h 384"/>
                                <a:gd name="T68" fmla="*/ 2147483647 w 426"/>
                                <a:gd name="T69" fmla="*/ 2147483647 h 384"/>
                                <a:gd name="T70" fmla="*/ 2147483647 w 426"/>
                                <a:gd name="T71" fmla="*/ 2147483647 h 384"/>
                                <a:gd name="T72" fmla="*/ 2147483647 w 426"/>
                                <a:gd name="T73" fmla="*/ 2147483647 h 384"/>
                                <a:gd name="T74" fmla="*/ 2147483647 w 426"/>
                                <a:gd name="T75" fmla="*/ 2147483647 h 384"/>
                                <a:gd name="T76" fmla="*/ 2147483647 w 426"/>
                                <a:gd name="T77" fmla="*/ 2147483647 h 384"/>
                                <a:gd name="T78" fmla="*/ 2147483647 w 426"/>
                                <a:gd name="T79" fmla="*/ 2147483647 h 384"/>
                                <a:gd name="T80" fmla="*/ 2147483647 w 426"/>
                                <a:gd name="T81" fmla="*/ 2147483647 h 384"/>
                                <a:gd name="T82" fmla="*/ 2147483647 w 426"/>
                                <a:gd name="T83" fmla="*/ 2147483647 h 384"/>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w 426"/>
                                <a:gd name="T127" fmla="*/ 0 h 384"/>
                                <a:gd name="T128" fmla="*/ 426 w 426"/>
                                <a:gd name="T129" fmla="*/ 384 h 384"/>
                              </a:gdLst>
                              <a:ahLst/>
                              <a:cxnLst>
                                <a:cxn ang="T84">
                                  <a:pos x="T0" y="T1"/>
                                </a:cxn>
                                <a:cxn ang="T85">
                                  <a:pos x="T2" y="T3"/>
                                </a:cxn>
                                <a:cxn ang="T86">
                                  <a:pos x="T4" y="T5"/>
                                </a:cxn>
                                <a:cxn ang="T87">
                                  <a:pos x="T6" y="T7"/>
                                </a:cxn>
                                <a:cxn ang="T88">
                                  <a:pos x="T8" y="T9"/>
                                </a:cxn>
                                <a:cxn ang="T89">
                                  <a:pos x="T10" y="T11"/>
                                </a:cxn>
                                <a:cxn ang="T90">
                                  <a:pos x="T12" y="T13"/>
                                </a:cxn>
                                <a:cxn ang="T91">
                                  <a:pos x="T14" y="T15"/>
                                </a:cxn>
                                <a:cxn ang="T92">
                                  <a:pos x="T16" y="T17"/>
                                </a:cxn>
                                <a:cxn ang="T93">
                                  <a:pos x="T18" y="T19"/>
                                </a:cxn>
                                <a:cxn ang="T94">
                                  <a:pos x="T20" y="T21"/>
                                </a:cxn>
                                <a:cxn ang="T95">
                                  <a:pos x="T22" y="T23"/>
                                </a:cxn>
                                <a:cxn ang="T96">
                                  <a:pos x="T24" y="T25"/>
                                </a:cxn>
                                <a:cxn ang="T97">
                                  <a:pos x="T26" y="T27"/>
                                </a:cxn>
                                <a:cxn ang="T98">
                                  <a:pos x="T28" y="T29"/>
                                </a:cxn>
                                <a:cxn ang="T99">
                                  <a:pos x="T30" y="T31"/>
                                </a:cxn>
                                <a:cxn ang="T100">
                                  <a:pos x="T32" y="T33"/>
                                </a:cxn>
                                <a:cxn ang="T101">
                                  <a:pos x="T34" y="T35"/>
                                </a:cxn>
                                <a:cxn ang="T102">
                                  <a:pos x="T36" y="T37"/>
                                </a:cxn>
                                <a:cxn ang="T103">
                                  <a:pos x="T38" y="T39"/>
                                </a:cxn>
                                <a:cxn ang="T104">
                                  <a:pos x="T40" y="T41"/>
                                </a:cxn>
                                <a:cxn ang="T105">
                                  <a:pos x="T42" y="T43"/>
                                </a:cxn>
                                <a:cxn ang="T106">
                                  <a:pos x="T44" y="T45"/>
                                </a:cxn>
                                <a:cxn ang="T107">
                                  <a:pos x="T46" y="T47"/>
                                </a:cxn>
                                <a:cxn ang="T108">
                                  <a:pos x="T48" y="T49"/>
                                </a:cxn>
                                <a:cxn ang="T109">
                                  <a:pos x="T50" y="T51"/>
                                </a:cxn>
                                <a:cxn ang="T110">
                                  <a:pos x="T52" y="T53"/>
                                </a:cxn>
                                <a:cxn ang="T111">
                                  <a:pos x="T54" y="T55"/>
                                </a:cxn>
                                <a:cxn ang="T112">
                                  <a:pos x="T56" y="T57"/>
                                </a:cxn>
                                <a:cxn ang="T113">
                                  <a:pos x="T58" y="T59"/>
                                </a:cxn>
                                <a:cxn ang="T114">
                                  <a:pos x="T60" y="T61"/>
                                </a:cxn>
                                <a:cxn ang="T115">
                                  <a:pos x="T62" y="T63"/>
                                </a:cxn>
                                <a:cxn ang="T116">
                                  <a:pos x="T64" y="T65"/>
                                </a:cxn>
                                <a:cxn ang="T117">
                                  <a:pos x="T66" y="T67"/>
                                </a:cxn>
                                <a:cxn ang="T118">
                                  <a:pos x="T68" y="T69"/>
                                </a:cxn>
                                <a:cxn ang="T119">
                                  <a:pos x="T70" y="T71"/>
                                </a:cxn>
                                <a:cxn ang="T120">
                                  <a:pos x="T72" y="T73"/>
                                </a:cxn>
                                <a:cxn ang="T121">
                                  <a:pos x="T74" y="T75"/>
                                </a:cxn>
                                <a:cxn ang="T122">
                                  <a:pos x="T76" y="T77"/>
                                </a:cxn>
                                <a:cxn ang="T123">
                                  <a:pos x="T78" y="T79"/>
                                </a:cxn>
                                <a:cxn ang="T124">
                                  <a:pos x="T80" y="T81"/>
                                </a:cxn>
                                <a:cxn ang="T125">
                                  <a:pos x="T82" y="T83"/>
                                </a:cxn>
                              </a:cxnLst>
                              <a:rect l="T126" t="T127" r="T128" b="T129"/>
                              <a:pathLst>
                                <a:path w="426" h="384">
                                  <a:moveTo>
                                    <a:pt x="258" y="18"/>
                                  </a:moveTo>
                                  <a:lnTo>
                                    <a:pt x="270" y="12"/>
                                  </a:lnTo>
                                  <a:lnTo>
                                    <a:pt x="276" y="12"/>
                                  </a:lnTo>
                                  <a:lnTo>
                                    <a:pt x="294" y="6"/>
                                  </a:lnTo>
                                  <a:lnTo>
                                    <a:pt x="306" y="0"/>
                                  </a:lnTo>
                                  <a:lnTo>
                                    <a:pt x="330" y="0"/>
                                  </a:lnTo>
                                  <a:lnTo>
                                    <a:pt x="342" y="6"/>
                                  </a:lnTo>
                                  <a:lnTo>
                                    <a:pt x="342" y="18"/>
                                  </a:lnTo>
                                  <a:lnTo>
                                    <a:pt x="336" y="24"/>
                                  </a:lnTo>
                                  <a:lnTo>
                                    <a:pt x="312" y="42"/>
                                  </a:lnTo>
                                  <a:lnTo>
                                    <a:pt x="312" y="48"/>
                                  </a:lnTo>
                                  <a:lnTo>
                                    <a:pt x="306" y="54"/>
                                  </a:lnTo>
                                  <a:lnTo>
                                    <a:pt x="300" y="72"/>
                                  </a:lnTo>
                                  <a:lnTo>
                                    <a:pt x="276" y="96"/>
                                  </a:lnTo>
                                  <a:lnTo>
                                    <a:pt x="258" y="102"/>
                                  </a:lnTo>
                                  <a:lnTo>
                                    <a:pt x="246" y="102"/>
                                  </a:lnTo>
                                  <a:lnTo>
                                    <a:pt x="210" y="150"/>
                                  </a:lnTo>
                                  <a:lnTo>
                                    <a:pt x="210" y="174"/>
                                  </a:lnTo>
                                  <a:lnTo>
                                    <a:pt x="234" y="156"/>
                                  </a:lnTo>
                                  <a:lnTo>
                                    <a:pt x="264" y="108"/>
                                  </a:lnTo>
                                  <a:lnTo>
                                    <a:pt x="282" y="126"/>
                                  </a:lnTo>
                                  <a:lnTo>
                                    <a:pt x="306" y="138"/>
                                  </a:lnTo>
                                  <a:lnTo>
                                    <a:pt x="294" y="168"/>
                                  </a:lnTo>
                                  <a:lnTo>
                                    <a:pt x="324" y="168"/>
                                  </a:lnTo>
                                  <a:lnTo>
                                    <a:pt x="330" y="192"/>
                                  </a:lnTo>
                                  <a:lnTo>
                                    <a:pt x="384" y="162"/>
                                  </a:lnTo>
                                  <a:lnTo>
                                    <a:pt x="402" y="174"/>
                                  </a:lnTo>
                                  <a:lnTo>
                                    <a:pt x="396" y="180"/>
                                  </a:lnTo>
                                  <a:lnTo>
                                    <a:pt x="390" y="192"/>
                                  </a:lnTo>
                                  <a:lnTo>
                                    <a:pt x="378" y="204"/>
                                  </a:lnTo>
                                  <a:lnTo>
                                    <a:pt x="372" y="204"/>
                                  </a:lnTo>
                                  <a:lnTo>
                                    <a:pt x="384" y="204"/>
                                  </a:lnTo>
                                  <a:lnTo>
                                    <a:pt x="396" y="210"/>
                                  </a:lnTo>
                                  <a:lnTo>
                                    <a:pt x="408" y="210"/>
                                  </a:lnTo>
                                  <a:lnTo>
                                    <a:pt x="408" y="216"/>
                                  </a:lnTo>
                                  <a:lnTo>
                                    <a:pt x="396" y="240"/>
                                  </a:lnTo>
                                  <a:lnTo>
                                    <a:pt x="384" y="252"/>
                                  </a:lnTo>
                                  <a:lnTo>
                                    <a:pt x="378" y="264"/>
                                  </a:lnTo>
                                  <a:lnTo>
                                    <a:pt x="366" y="276"/>
                                  </a:lnTo>
                                  <a:lnTo>
                                    <a:pt x="360" y="288"/>
                                  </a:lnTo>
                                  <a:lnTo>
                                    <a:pt x="354" y="294"/>
                                  </a:lnTo>
                                  <a:lnTo>
                                    <a:pt x="390" y="294"/>
                                  </a:lnTo>
                                  <a:lnTo>
                                    <a:pt x="354" y="312"/>
                                  </a:lnTo>
                                  <a:lnTo>
                                    <a:pt x="384" y="312"/>
                                  </a:lnTo>
                                  <a:lnTo>
                                    <a:pt x="420" y="300"/>
                                  </a:lnTo>
                                  <a:lnTo>
                                    <a:pt x="426" y="324"/>
                                  </a:lnTo>
                                  <a:lnTo>
                                    <a:pt x="360" y="384"/>
                                  </a:lnTo>
                                  <a:lnTo>
                                    <a:pt x="318" y="378"/>
                                  </a:lnTo>
                                  <a:lnTo>
                                    <a:pt x="336" y="354"/>
                                  </a:lnTo>
                                  <a:lnTo>
                                    <a:pt x="306" y="360"/>
                                  </a:lnTo>
                                  <a:lnTo>
                                    <a:pt x="300" y="348"/>
                                  </a:lnTo>
                                  <a:lnTo>
                                    <a:pt x="228" y="360"/>
                                  </a:lnTo>
                                  <a:lnTo>
                                    <a:pt x="192" y="354"/>
                                  </a:lnTo>
                                  <a:lnTo>
                                    <a:pt x="186" y="348"/>
                                  </a:lnTo>
                                  <a:lnTo>
                                    <a:pt x="228" y="336"/>
                                  </a:lnTo>
                                  <a:lnTo>
                                    <a:pt x="234" y="330"/>
                                  </a:lnTo>
                                  <a:lnTo>
                                    <a:pt x="234" y="324"/>
                                  </a:lnTo>
                                  <a:lnTo>
                                    <a:pt x="228" y="324"/>
                                  </a:lnTo>
                                  <a:lnTo>
                                    <a:pt x="222" y="318"/>
                                  </a:lnTo>
                                  <a:lnTo>
                                    <a:pt x="198" y="318"/>
                                  </a:lnTo>
                                  <a:lnTo>
                                    <a:pt x="162" y="312"/>
                                  </a:lnTo>
                                  <a:lnTo>
                                    <a:pt x="126" y="300"/>
                                  </a:lnTo>
                                  <a:lnTo>
                                    <a:pt x="96" y="294"/>
                                  </a:lnTo>
                                  <a:lnTo>
                                    <a:pt x="78" y="294"/>
                                  </a:lnTo>
                                  <a:lnTo>
                                    <a:pt x="72" y="300"/>
                                  </a:lnTo>
                                  <a:lnTo>
                                    <a:pt x="48" y="300"/>
                                  </a:lnTo>
                                  <a:lnTo>
                                    <a:pt x="36" y="306"/>
                                  </a:lnTo>
                                  <a:lnTo>
                                    <a:pt x="24" y="306"/>
                                  </a:lnTo>
                                  <a:lnTo>
                                    <a:pt x="12" y="300"/>
                                  </a:lnTo>
                                  <a:lnTo>
                                    <a:pt x="6" y="294"/>
                                  </a:lnTo>
                                  <a:lnTo>
                                    <a:pt x="18" y="282"/>
                                  </a:lnTo>
                                  <a:lnTo>
                                    <a:pt x="24" y="282"/>
                                  </a:lnTo>
                                  <a:lnTo>
                                    <a:pt x="30" y="276"/>
                                  </a:lnTo>
                                  <a:lnTo>
                                    <a:pt x="42" y="276"/>
                                  </a:lnTo>
                                  <a:lnTo>
                                    <a:pt x="30" y="276"/>
                                  </a:lnTo>
                                  <a:lnTo>
                                    <a:pt x="12" y="270"/>
                                  </a:lnTo>
                                  <a:lnTo>
                                    <a:pt x="0" y="258"/>
                                  </a:lnTo>
                                  <a:lnTo>
                                    <a:pt x="6" y="252"/>
                                  </a:lnTo>
                                  <a:lnTo>
                                    <a:pt x="18" y="252"/>
                                  </a:lnTo>
                                  <a:lnTo>
                                    <a:pt x="54" y="234"/>
                                  </a:lnTo>
                                  <a:lnTo>
                                    <a:pt x="60" y="228"/>
                                  </a:lnTo>
                                  <a:lnTo>
                                    <a:pt x="66" y="228"/>
                                  </a:lnTo>
                                  <a:lnTo>
                                    <a:pt x="204" y="90"/>
                                  </a:lnTo>
                                  <a:lnTo>
                                    <a:pt x="258" y="18"/>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67" name="Netherlands" descr="© INSCALE GmbH, 15.06.2010"/>
                            <a:cNvSpPr>
                              <a:spLocks/>
                            </a:cNvSpPr>
                          </a:nvSpPr>
                          <a:spPr bwMode="gray">
                            <a:xfrm>
                              <a:off x="2659" y="513"/>
                              <a:ext cx="69" cy="54"/>
                            </a:xfrm>
                            <a:custGeom>
                              <a:avLst/>
                              <a:gdLst>
                                <a:gd name="T0" fmla="*/ 0 w 270"/>
                                <a:gd name="T1" fmla="*/ 2147483647 h 210"/>
                                <a:gd name="T2" fmla="*/ 2147483647 w 270"/>
                                <a:gd name="T3" fmla="*/ 2147483647 h 210"/>
                                <a:gd name="T4" fmla="*/ 2147483647 w 270"/>
                                <a:gd name="T5" fmla="*/ 2147483647 h 210"/>
                                <a:gd name="T6" fmla="*/ 2147483647 w 270"/>
                                <a:gd name="T7" fmla="*/ 2147483647 h 210"/>
                                <a:gd name="T8" fmla="*/ 2147483647 w 270"/>
                                <a:gd name="T9" fmla="*/ 2147483647 h 210"/>
                                <a:gd name="T10" fmla="*/ 2147483647 w 270"/>
                                <a:gd name="T11" fmla="*/ 2147483647 h 210"/>
                                <a:gd name="T12" fmla="*/ 2147483647 w 270"/>
                                <a:gd name="T13" fmla="*/ 2147483647 h 210"/>
                                <a:gd name="T14" fmla="*/ 2147483647 w 270"/>
                                <a:gd name="T15" fmla="*/ 2147483647 h 210"/>
                                <a:gd name="T16" fmla="*/ 2147483647 w 270"/>
                                <a:gd name="T17" fmla="*/ 2147483647 h 210"/>
                                <a:gd name="T18" fmla="*/ 2147483647 w 270"/>
                                <a:gd name="T19" fmla="*/ 2147483647 h 210"/>
                                <a:gd name="T20" fmla="*/ 2147483647 w 270"/>
                                <a:gd name="T21" fmla="*/ 2147483647 h 210"/>
                                <a:gd name="T22" fmla="*/ 2147483647 w 270"/>
                                <a:gd name="T23" fmla="*/ 2147483647 h 210"/>
                                <a:gd name="T24" fmla="*/ 2147483647 w 270"/>
                                <a:gd name="T25" fmla="*/ 2147483647 h 210"/>
                                <a:gd name="T26" fmla="*/ 2147483647 w 270"/>
                                <a:gd name="T27" fmla="*/ 2147483647 h 210"/>
                                <a:gd name="T28" fmla="*/ 2147483647 w 270"/>
                                <a:gd name="T29" fmla="*/ 2147483647 h 210"/>
                                <a:gd name="T30" fmla="*/ 2147483647 w 270"/>
                                <a:gd name="T31" fmla="*/ 2147483647 h 210"/>
                                <a:gd name="T32" fmla="*/ 2147483647 w 270"/>
                                <a:gd name="T33" fmla="*/ 2147483647 h 210"/>
                                <a:gd name="T34" fmla="*/ 2147483647 w 270"/>
                                <a:gd name="T35" fmla="*/ 2147483647 h 210"/>
                                <a:gd name="T36" fmla="*/ 2147483647 w 270"/>
                                <a:gd name="T37" fmla="*/ 2147483647 h 210"/>
                                <a:gd name="T38" fmla="*/ 2147483647 w 270"/>
                                <a:gd name="T39" fmla="*/ 2147483647 h 210"/>
                                <a:gd name="T40" fmla="*/ 2147483647 w 270"/>
                                <a:gd name="T41" fmla="*/ 2147483647 h 210"/>
                                <a:gd name="T42" fmla="*/ 2147483647 w 270"/>
                                <a:gd name="T43" fmla="*/ 2147483647 h 210"/>
                                <a:gd name="T44" fmla="*/ 2147483647 w 270"/>
                                <a:gd name="T45" fmla="*/ 2147483647 h 210"/>
                                <a:gd name="T46" fmla="*/ 2147483647 w 270"/>
                                <a:gd name="T47" fmla="*/ 2147483647 h 210"/>
                                <a:gd name="T48" fmla="*/ 2147483647 w 270"/>
                                <a:gd name="T49" fmla="*/ 2147483647 h 210"/>
                                <a:gd name="T50" fmla="*/ 2147483647 w 270"/>
                                <a:gd name="T51" fmla="*/ 2147483647 h 210"/>
                                <a:gd name="T52" fmla="*/ 2147483647 w 270"/>
                                <a:gd name="T53" fmla="*/ 2147483647 h 210"/>
                                <a:gd name="T54" fmla="*/ 2147483647 w 270"/>
                                <a:gd name="T55" fmla="*/ 2147483647 h 210"/>
                                <a:gd name="T56" fmla="*/ 2147483647 w 270"/>
                                <a:gd name="T57" fmla="*/ 2147483647 h 210"/>
                                <a:gd name="T58" fmla="*/ 2147483647 w 270"/>
                                <a:gd name="T59" fmla="*/ 0 h 210"/>
                                <a:gd name="T60" fmla="*/ 2147483647 w 270"/>
                                <a:gd name="T61" fmla="*/ 2147483647 h 210"/>
                                <a:gd name="T62" fmla="*/ 2147483647 w 270"/>
                                <a:gd name="T63" fmla="*/ 2147483647 h 210"/>
                                <a:gd name="T64" fmla="*/ 2147483647 w 270"/>
                                <a:gd name="T65" fmla="*/ 2147483647 h 210"/>
                                <a:gd name="T66" fmla="*/ 2147483647 w 270"/>
                                <a:gd name="T67" fmla="*/ 2147483647 h 210"/>
                                <a:gd name="T68" fmla="*/ 2147483647 w 270"/>
                                <a:gd name="T69" fmla="*/ 2147483647 h 210"/>
                                <a:gd name="T70" fmla="*/ 2147483647 w 270"/>
                                <a:gd name="T71" fmla="*/ 2147483647 h 210"/>
                                <a:gd name="T72" fmla="*/ 2147483647 w 270"/>
                                <a:gd name="T73" fmla="*/ 2147483647 h 210"/>
                                <a:gd name="T74" fmla="*/ 2147483647 w 270"/>
                                <a:gd name="T75" fmla="*/ 2147483647 h 210"/>
                                <a:gd name="T76" fmla="*/ 2147483647 w 270"/>
                                <a:gd name="T77" fmla="*/ 2147483647 h 210"/>
                                <a:gd name="T78" fmla="*/ 2147483647 w 270"/>
                                <a:gd name="T79" fmla="*/ 2147483647 h 210"/>
                                <a:gd name="T80" fmla="*/ 2147483647 w 270"/>
                                <a:gd name="T81" fmla="*/ 2147483647 h 210"/>
                                <a:gd name="T82" fmla="*/ 2147483647 w 270"/>
                                <a:gd name="T83" fmla="*/ 2147483647 h 210"/>
                                <a:gd name="T84" fmla="*/ 2147483647 w 270"/>
                                <a:gd name="T85" fmla="*/ 2147483647 h 210"/>
                                <a:gd name="T86" fmla="*/ 2147483647 w 270"/>
                                <a:gd name="T87" fmla="*/ 2147483647 h 210"/>
                                <a:gd name="T88" fmla="*/ 2147483647 w 270"/>
                                <a:gd name="T89" fmla="*/ 2147483647 h 210"/>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w 270"/>
                                <a:gd name="T136" fmla="*/ 0 h 210"/>
                                <a:gd name="T137" fmla="*/ 270 w 270"/>
                                <a:gd name="T138" fmla="*/ 210 h 210"/>
                              </a:gdLst>
                              <a:ahLst/>
                              <a:cxnLst>
                                <a:cxn ang="T90">
                                  <a:pos x="T0" y="T1"/>
                                </a:cxn>
                                <a:cxn ang="T91">
                                  <a:pos x="T2" y="T3"/>
                                </a:cxn>
                                <a:cxn ang="T92">
                                  <a:pos x="T4" y="T5"/>
                                </a:cxn>
                                <a:cxn ang="T93">
                                  <a:pos x="T6" y="T7"/>
                                </a:cxn>
                                <a:cxn ang="T94">
                                  <a:pos x="T8" y="T9"/>
                                </a:cxn>
                                <a:cxn ang="T95">
                                  <a:pos x="T10" y="T11"/>
                                </a:cxn>
                                <a:cxn ang="T96">
                                  <a:pos x="T12" y="T13"/>
                                </a:cxn>
                                <a:cxn ang="T97">
                                  <a:pos x="T14" y="T15"/>
                                </a:cxn>
                                <a:cxn ang="T98">
                                  <a:pos x="T16" y="T17"/>
                                </a:cxn>
                                <a:cxn ang="T99">
                                  <a:pos x="T18" y="T19"/>
                                </a:cxn>
                                <a:cxn ang="T100">
                                  <a:pos x="T20" y="T21"/>
                                </a:cxn>
                                <a:cxn ang="T101">
                                  <a:pos x="T22" y="T23"/>
                                </a:cxn>
                                <a:cxn ang="T102">
                                  <a:pos x="T24" y="T25"/>
                                </a:cxn>
                                <a:cxn ang="T103">
                                  <a:pos x="T26" y="T27"/>
                                </a:cxn>
                                <a:cxn ang="T104">
                                  <a:pos x="T28" y="T29"/>
                                </a:cxn>
                                <a:cxn ang="T105">
                                  <a:pos x="T30" y="T31"/>
                                </a:cxn>
                                <a:cxn ang="T106">
                                  <a:pos x="T32" y="T33"/>
                                </a:cxn>
                                <a:cxn ang="T107">
                                  <a:pos x="T34" y="T35"/>
                                </a:cxn>
                                <a:cxn ang="T108">
                                  <a:pos x="T36" y="T37"/>
                                </a:cxn>
                                <a:cxn ang="T109">
                                  <a:pos x="T38" y="T39"/>
                                </a:cxn>
                                <a:cxn ang="T110">
                                  <a:pos x="T40" y="T41"/>
                                </a:cxn>
                                <a:cxn ang="T111">
                                  <a:pos x="T42" y="T43"/>
                                </a:cxn>
                                <a:cxn ang="T112">
                                  <a:pos x="T44" y="T45"/>
                                </a:cxn>
                                <a:cxn ang="T113">
                                  <a:pos x="T46" y="T47"/>
                                </a:cxn>
                                <a:cxn ang="T114">
                                  <a:pos x="T48" y="T49"/>
                                </a:cxn>
                                <a:cxn ang="T115">
                                  <a:pos x="T50" y="T51"/>
                                </a:cxn>
                                <a:cxn ang="T116">
                                  <a:pos x="T52" y="T53"/>
                                </a:cxn>
                                <a:cxn ang="T117">
                                  <a:pos x="T54" y="T55"/>
                                </a:cxn>
                                <a:cxn ang="T118">
                                  <a:pos x="T56" y="T57"/>
                                </a:cxn>
                                <a:cxn ang="T119">
                                  <a:pos x="T58" y="T59"/>
                                </a:cxn>
                                <a:cxn ang="T120">
                                  <a:pos x="T60" y="T61"/>
                                </a:cxn>
                                <a:cxn ang="T121">
                                  <a:pos x="T62" y="T63"/>
                                </a:cxn>
                                <a:cxn ang="T122">
                                  <a:pos x="T64" y="T65"/>
                                </a:cxn>
                                <a:cxn ang="T123">
                                  <a:pos x="T66" y="T67"/>
                                </a:cxn>
                                <a:cxn ang="T124">
                                  <a:pos x="T68" y="T69"/>
                                </a:cxn>
                                <a:cxn ang="T125">
                                  <a:pos x="T70" y="T71"/>
                                </a:cxn>
                                <a:cxn ang="T126">
                                  <a:pos x="T72" y="T73"/>
                                </a:cxn>
                                <a:cxn ang="T127">
                                  <a:pos x="T74" y="T75"/>
                                </a:cxn>
                                <a:cxn ang="T128">
                                  <a:pos x="T76" y="T77"/>
                                </a:cxn>
                                <a:cxn ang="T129">
                                  <a:pos x="T78" y="T79"/>
                                </a:cxn>
                                <a:cxn ang="T130">
                                  <a:pos x="T80" y="T81"/>
                                </a:cxn>
                                <a:cxn ang="T131">
                                  <a:pos x="T82" y="T83"/>
                                </a:cxn>
                                <a:cxn ang="T132">
                                  <a:pos x="T84" y="T85"/>
                                </a:cxn>
                                <a:cxn ang="T133">
                                  <a:pos x="T86" y="T87"/>
                                </a:cxn>
                                <a:cxn ang="T134">
                                  <a:pos x="T88" y="T89"/>
                                </a:cxn>
                              </a:cxnLst>
                              <a:rect l="T135" t="T136" r="T137" b="T138"/>
                              <a:pathLst>
                                <a:path w="270" h="210">
                                  <a:moveTo>
                                    <a:pt x="18" y="156"/>
                                  </a:moveTo>
                                  <a:lnTo>
                                    <a:pt x="0" y="174"/>
                                  </a:lnTo>
                                  <a:lnTo>
                                    <a:pt x="12" y="162"/>
                                  </a:lnTo>
                                  <a:lnTo>
                                    <a:pt x="24" y="162"/>
                                  </a:lnTo>
                                  <a:lnTo>
                                    <a:pt x="30" y="168"/>
                                  </a:lnTo>
                                  <a:lnTo>
                                    <a:pt x="54" y="168"/>
                                  </a:lnTo>
                                  <a:lnTo>
                                    <a:pt x="60" y="174"/>
                                  </a:lnTo>
                                  <a:lnTo>
                                    <a:pt x="66" y="162"/>
                                  </a:lnTo>
                                  <a:lnTo>
                                    <a:pt x="84" y="168"/>
                                  </a:lnTo>
                                  <a:lnTo>
                                    <a:pt x="84" y="156"/>
                                  </a:lnTo>
                                  <a:lnTo>
                                    <a:pt x="96" y="162"/>
                                  </a:lnTo>
                                  <a:lnTo>
                                    <a:pt x="96" y="156"/>
                                  </a:lnTo>
                                  <a:lnTo>
                                    <a:pt x="132" y="156"/>
                                  </a:lnTo>
                                  <a:lnTo>
                                    <a:pt x="132" y="168"/>
                                  </a:lnTo>
                                  <a:lnTo>
                                    <a:pt x="138" y="174"/>
                                  </a:lnTo>
                                  <a:lnTo>
                                    <a:pt x="150" y="174"/>
                                  </a:lnTo>
                                  <a:lnTo>
                                    <a:pt x="162" y="168"/>
                                  </a:lnTo>
                                  <a:lnTo>
                                    <a:pt x="168" y="168"/>
                                  </a:lnTo>
                                  <a:lnTo>
                                    <a:pt x="174" y="174"/>
                                  </a:lnTo>
                                  <a:lnTo>
                                    <a:pt x="174" y="192"/>
                                  </a:lnTo>
                                  <a:lnTo>
                                    <a:pt x="168" y="198"/>
                                  </a:lnTo>
                                  <a:lnTo>
                                    <a:pt x="168" y="210"/>
                                  </a:lnTo>
                                  <a:lnTo>
                                    <a:pt x="180" y="210"/>
                                  </a:lnTo>
                                  <a:lnTo>
                                    <a:pt x="180" y="198"/>
                                  </a:lnTo>
                                  <a:lnTo>
                                    <a:pt x="186" y="192"/>
                                  </a:lnTo>
                                  <a:lnTo>
                                    <a:pt x="186" y="180"/>
                                  </a:lnTo>
                                  <a:lnTo>
                                    <a:pt x="180" y="174"/>
                                  </a:lnTo>
                                  <a:lnTo>
                                    <a:pt x="186" y="168"/>
                                  </a:lnTo>
                                  <a:lnTo>
                                    <a:pt x="198" y="162"/>
                                  </a:lnTo>
                                  <a:lnTo>
                                    <a:pt x="198" y="156"/>
                                  </a:lnTo>
                                  <a:lnTo>
                                    <a:pt x="192" y="150"/>
                                  </a:lnTo>
                                  <a:lnTo>
                                    <a:pt x="192" y="144"/>
                                  </a:lnTo>
                                  <a:lnTo>
                                    <a:pt x="186" y="120"/>
                                  </a:lnTo>
                                  <a:lnTo>
                                    <a:pt x="192" y="120"/>
                                  </a:lnTo>
                                  <a:lnTo>
                                    <a:pt x="198" y="126"/>
                                  </a:lnTo>
                                  <a:lnTo>
                                    <a:pt x="222" y="126"/>
                                  </a:lnTo>
                                  <a:lnTo>
                                    <a:pt x="222" y="120"/>
                                  </a:lnTo>
                                  <a:lnTo>
                                    <a:pt x="228" y="114"/>
                                  </a:lnTo>
                                  <a:lnTo>
                                    <a:pt x="234" y="114"/>
                                  </a:lnTo>
                                  <a:lnTo>
                                    <a:pt x="240" y="102"/>
                                  </a:lnTo>
                                  <a:lnTo>
                                    <a:pt x="246" y="96"/>
                                  </a:lnTo>
                                  <a:lnTo>
                                    <a:pt x="252" y="96"/>
                                  </a:lnTo>
                                  <a:lnTo>
                                    <a:pt x="252" y="90"/>
                                  </a:lnTo>
                                  <a:lnTo>
                                    <a:pt x="240" y="78"/>
                                  </a:lnTo>
                                  <a:lnTo>
                                    <a:pt x="234" y="78"/>
                                  </a:lnTo>
                                  <a:lnTo>
                                    <a:pt x="228" y="72"/>
                                  </a:lnTo>
                                  <a:lnTo>
                                    <a:pt x="228" y="66"/>
                                  </a:lnTo>
                                  <a:lnTo>
                                    <a:pt x="234" y="66"/>
                                  </a:lnTo>
                                  <a:lnTo>
                                    <a:pt x="246" y="60"/>
                                  </a:lnTo>
                                  <a:lnTo>
                                    <a:pt x="258" y="60"/>
                                  </a:lnTo>
                                  <a:lnTo>
                                    <a:pt x="252" y="54"/>
                                  </a:lnTo>
                                  <a:lnTo>
                                    <a:pt x="252" y="36"/>
                                  </a:lnTo>
                                  <a:lnTo>
                                    <a:pt x="258" y="36"/>
                                  </a:lnTo>
                                  <a:lnTo>
                                    <a:pt x="270" y="30"/>
                                  </a:lnTo>
                                  <a:lnTo>
                                    <a:pt x="264" y="18"/>
                                  </a:lnTo>
                                  <a:lnTo>
                                    <a:pt x="270" y="12"/>
                                  </a:lnTo>
                                  <a:lnTo>
                                    <a:pt x="264" y="12"/>
                                  </a:lnTo>
                                  <a:lnTo>
                                    <a:pt x="252" y="6"/>
                                  </a:lnTo>
                                  <a:lnTo>
                                    <a:pt x="246" y="6"/>
                                  </a:lnTo>
                                  <a:lnTo>
                                    <a:pt x="234" y="0"/>
                                  </a:lnTo>
                                  <a:lnTo>
                                    <a:pt x="180" y="0"/>
                                  </a:lnTo>
                                  <a:lnTo>
                                    <a:pt x="168" y="12"/>
                                  </a:lnTo>
                                  <a:lnTo>
                                    <a:pt x="156" y="18"/>
                                  </a:lnTo>
                                  <a:lnTo>
                                    <a:pt x="156" y="30"/>
                                  </a:lnTo>
                                  <a:lnTo>
                                    <a:pt x="162" y="36"/>
                                  </a:lnTo>
                                  <a:lnTo>
                                    <a:pt x="162" y="54"/>
                                  </a:lnTo>
                                  <a:lnTo>
                                    <a:pt x="168" y="60"/>
                                  </a:lnTo>
                                  <a:lnTo>
                                    <a:pt x="174" y="60"/>
                                  </a:lnTo>
                                  <a:lnTo>
                                    <a:pt x="180" y="66"/>
                                  </a:lnTo>
                                  <a:lnTo>
                                    <a:pt x="180" y="78"/>
                                  </a:lnTo>
                                  <a:lnTo>
                                    <a:pt x="168" y="84"/>
                                  </a:lnTo>
                                  <a:lnTo>
                                    <a:pt x="162" y="90"/>
                                  </a:lnTo>
                                  <a:lnTo>
                                    <a:pt x="144" y="90"/>
                                  </a:lnTo>
                                  <a:lnTo>
                                    <a:pt x="138" y="84"/>
                                  </a:lnTo>
                                  <a:lnTo>
                                    <a:pt x="138" y="66"/>
                                  </a:lnTo>
                                  <a:lnTo>
                                    <a:pt x="150" y="54"/>
                                  </a:lnTo>
                                  <a:lnTo>
                                    <a:pt x="150" y="36"/>
                                  </a:lnTo>
                                  <a:lnTo>
                                    <a:pt x="144" y="30"/>
                                  </a:lnTo>
                                  <a:lnTo>
                                    <a:pt x="144" y="24"/>
                                  </a:lnTo>
                                  <a:lnTo>
                                    <a:pt x="132" y="36"/>
                                  </a:lnTo>
                                  <a:lnTo>
                                    <a:pt x="120" y="42"/>
                                  </a:lnTo>
                                  <a:lnTo>
                                    <a:pt x="114" y="48"/>
                                  </a:lnTo>
                                  <a:lnTo>
                                    <a:pt x="102" y="54"/>
                                  </a:lnTo>
                                  <a:lnTo>
                                    <a:pt x="96" y="66"/>
                                  </a:lnTo>
                                  <a:lnTo>
                                    <a:pt x="96" y="84"/>
                                  </a:lnTo>
                                  <a:lnTo>
                                    <a:pt x="90" y="90"/>
                                  </a:lnTo>
                                  <a:lnTo>
                                    <a:pt x="90" y="102"/>
                                  </a:lnTo>
                                  <a:lnTo>
                                    <a:pt x="60" y="132"/>
                                  </a:lnTo>
                                  <a:lnTo>
                                    <a:pt x="72" y="144"/>
                                  </a:lnTo>
                                  <a:lnTo>
                                    <a:pt x="42" y="144"/>
                                  </a:lnTo>
                                  <a:lnTo>
                                    <a:pt x="18" y="156"/>
                                  </a:lnTo>
                                  <a:close/>
                                </a:path>
                              </a:pathLst>
                            </a:custGeom>
                            <a:solidFill>
                              <a:srgbClr val="33334B"/>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68" name="Nepal" descr="© INSCALE GmbH, 15.06.2010"/>
                            <a:cNvSpPr>
                              <a:spLocks/>
                            </a:cNvSpPr>
                          </a:nvSpPr>
                          <a:spPr bwMode="gray">
                            <a:xfrm>
                              <a:off x="3999" y="980"/>
                              <a:ext cx="150" cy="84"/>
                            </a:xfrm>
                            <a:custGeom>
                              <a:avLst/>
                              <a:gdLst>
                                <a:gd name="T0" fmla="*/ 2147483647 w 588"/>
                                <a:gd name="T1" fmla="*/ 2147483647 h 330"/>
                                <a:gd name="T2" fmla="*/ 2147483647 w 588"/>
                                <a:gd name="T3" fmla="*/ 2147483647 h 330"/>
                                <a:gd name="T4" fmla="*/ 2147483647 w 588"/>
                                <a:gd name="T5" fmla="*/ 2147483647 h 330"/>
                                <a:gd name="T6" fmla="*/ 2147483647 w 588"/>
                                <a:gd name="T7" fmla="*/ 2147483647 h 330"/>
                                <a:gd name="T8" fmla="*/ 2147483647 w 588"/>
                                <a:gd name="T9" fmla="*/ 2147483647 h 330"/>
                                <a:gd name="T10" fmla="*/ 2147483647 w 588"/>
                                <a:gd name="T11" fmla="*/ 2147483647 h 330"/>
                                <a:gd name="T12" fmla="*/ 2147483647 w 588"/>
                                <a:gd name="T13" fmla="*/ 2147483647 h 330"/>
                                <a:gd name="T14" fmla="*/ 2147483647 w 588"/>
                                <a:gd name="T15" fmla="*/ 2147483647 h 330"/>
                                <a:gd name="T16" fmla="*/ 2147483647 w 588"/>
                                <a:gd name="T17" fmla="*/ 2147483647 h 330"/>
                                <a:gd name="T18" fmla="*/ 2147483647 w 588"/>
                                <a:gd name="T19" fmla="*/ 2147483647 h 330"/>
                                <a:gd name="T20" fmla="*/ 2147483647 w 588"/>
                                <a:gd name="T21" fmla="*/ 2147483647 h 330"/>
                                <a:gd name="T22" fmla="*/ 2147483647 w 588"/>
                                <a:gd name="T23" fmla="*/ 2147483647 h 330"/>
                                <a:gd name="T24" fmla="*/ 2147483647 w 588"/>
                                <a:gd name="T25" fmla="*/ 2147483647 h 330"/>
                                <a:gd name="T26" fmla="*/ 2147483647 w 588"/>
                                <a:gd name="T27" fmla="*/ 2147483647 h 330"/>
                                <a:gd name="T28" fmla="*/ 2147483647 w 588"/>
                                <a:gd name="T29" fmla="*/ 2147483647 h 330"/>
                                <a:gd name="T30" fmla="*/ 2147483647 w 588"/>
                                <a:gd name="T31" fmla="*/ 2147483647 h 330"/>
                                <a:gd name="T32" fmla="*/ 2147483647 w 588"/>
                                <a:gd name="T33" fmla="*/ 2147483647 h 330"/>
                                <a:gd name="T34" fmla="*/ 2147483647 w 588"/>
                                <a:gd name="T35" fmla="*/ 2147483647 h 330"/>
                                <a:gd name="T36" fmla="*/ 2147483647 w 588"/>
                                <a:gd name="T37" fmla="*/ 2147483647 h 330"/>
                                <a:gd name="T38" fmla="*/ 2147483647 w 588"/>
                                <a:gd name="T39" fmla="*/ 2147483647 h 330"/>
                                <a:gd name="T40" fmla="*/ 2147483647 w 588"/>
                                <a:gd name="T41" fmla="*/ 2147483647 h 330"/>
                                <a:gd name="T42" fmla="*/ 2147483647 w 588"/>
                                <a:gd name="T43" fmla="*/ 2147483647 h 330"/>
                                <a:gd name="T44" fmla="*/ 2147483647 w 588"/>
                                <a:gd name="T45" fmla="*/ 2147483647 h 330"/>
                                <a:gd name="T46" fmla="*/ 2147483647 w 588"/>
                                <a:gd name="T47" fmla="*/ 2147483647 h 330"/>
                                <a:gd name="T48" fmla="*/ 2147483647 w 588"/>
                                <a:gd name="T49" fmla="*/ 2147483647 h 330"/>
                                <a:gd name="T50" fmla="*/ 2147483647 w 588"/>
                                <a:gd name="T51" fmla="*/ 2147483647 h 330"/>
                                <a:gd name="T52" fmla="*/ 2147483647 w 588"/>
                                <a:gd name="T53" fmla="*/ 2147483647 h 330"/>
                                <a:gd name="T54" fmla="*/ 2147483647 w 588"/>
                                <a:gd name="T55" fmla="*/ 2147483647 h 330"/>
                                <a:gd name="T56" fmla="*/ 2147483647 w 588"/>
                                <a:gd name="T57" fmla="*/ 2147483647 h 330"/>
                                <a:gd name="T58" fmla="*/ 2147483647 w 588"/>
                                <a:gd name="T59" fmla="*/ 2147483647 h 330"/>
                                <a:gd name="T60" fmla="*/ 2147483647 w 588"/>
                                <a:gd name="T61" fmla="*/ 2147483647 h 330"/>
                                <a:gd name="T62" fmla="*/ 2147483647 w 588"/>
                                <a:gd name="T63" fmla="*/ 2147483647 h 330"/>
                                <a:gd name="T64" fmla="*/ 2147483647 w 588"/>
                                <a:gd name="T65" fmla="*/ 2147483647 h 330"/>
                                <a:gd name="T66" fmla="*/ 2147483647 w 588"/>
                                <a:gd name="T67" fmla="*/ 2147483647 h 330"/>
                                <a:gd name="T68" fmla="*/ 2147483647 w 588"/>
                                <a:gd name="T69" fmla="*/ 2147483647 h 330"/>
                                <a:gd name="T70" fmla="*/ 2147483647 w 588"/>
                                <a:gd name="T71" fmla="*/ 0 h 330"/>
                                <a:gd name="T72" fmla="*/ 2147483647 w 588"/>
                                <a:gd name="T73" fmla="*/ 2147483647 h 330"/>
                                <a:gd name="T74" fmla="*/ 2147483647 w 588"/>
                                <a:gd name="T75" fmla="*/ 2147483647 h 330"/>
                                <a:gd name="T76" fmla="*/ 2147483647 w 588"/>
                                <a:gd name="T77" fmla="*/ 2147483647 h 330"/>
                                <a:gd name="T78" fmla="*/ 2147483647 w 588"/>
                                <a:gd name="T79" fmla="*/ 2147483647 h 330"/>
                                <a:gd name="T80" fmla="*/ 2147483647 w 588"/>
                                <a:gd name="T81" fmla="*/ 2147483647 h 330"/>
                                <a:gd name="T82" fmla="*/ 2147483647 w 588"/>
                                <a:gd name="T83" fmla="*/ 2147483647 h 330"/>
                                <a:gd name="T84" fmla="*/ 0 w 588"/>
                                <a:gd name="T85" fmla="*/ 2147483647 h 330"/>
                                <a:gd name="T86" fmla="*/ 2147483647 w 588"/>
                                <a:gd name="T87" fmla="*/ 2147483647 h 330"/>
                                <a:gd name="T88" fmla="*/ 2147483647 w 588"/>
                                <a:gd name="T89" fmla="*/ 2147483647 h 330"/>
                                <a:gd name="T90" fmla="*/ 2147483647 w 588"/>
                                <a:gd name="T91" fmla="*/ 2147483647 h 330"/>
                                <a:gd name="T92" fmla="*/ 2147483647 w 588"/>
                                <a:gd name="T93" fmla="*/ 2147483647 h 330"/>
                                <a:gd name="T94" fmla="*/ 2147483647 w 588"/>
                                <a:gd name="T95" fmla="*/ 2147483647 h 330"/>
                                <a:gd name="T96" fmla="*/ 2147483647 w 588"/>
                                <a:gd name="T97" fmla="*/ 2147483647 h 330"/>
                                <a:gd name="T98" fmla="*/ 2147483647 w 588"/>
                                <a:gd name="T99" fmla="*/ 2147483647 h 330"/>
                                <a:gd name="T100" fmla="*/ 2147483647 w 588"/>
                                <a:gd name="T101" fmla="*/ 2147483647 h 330"/>
                                <a:gd name="T102" fmla="*/ 2147483647 w 588"/>
                                <a:gd name="T103" fmla="*/ 2147483647 h 330"/>
                                <a:gd name="T104" fmla="*/ 2147483647 w 588"/>
                                <a:gd name="T105" fmla="*/ 2147483647 h 330"/>
                                <a:gd name="T106" fmla="*/ 2147483647 w 588"/>
                                <a:gd name="T107" fmla="*/ 2147483647 h 330"/>
                                <a:gd name="T108" fmla="*/ 2147483647 w 588"/>
                                <a:gd name="T109" fmla="*/ 2147483647 h 330"/>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w 588"/>
                                <a:gd name="T166" fmla="*/ 0 h 330"/>
                                <a:gd name="T167" fmla="*/ 588 w 588"/>
                                <a:gd name="T168" fmla="*/ 330 h 330"/>
                              </a:gdLst>
                              <a:ahLst/>
                              <a:cxnLst>
                                <a:cxn ang="T110">
                                  <a:pos x="T0" y="T1"/>
                                </a:cxn>
                                <a:cxn ang="T111">
                                  <a:pos x="T2" y="T3"/>
                                </a:cxn>
                                <a:cxn ang="T112">
                                  <a:pos x="T4" y="T5"/>
                                </a:cxn>
                                <a:cxn ang="T113">
                                  <a:pos x="T6" y="T7"/>
                                </a:cxn>
                                <a:cxn ang="T114">
                                  <a:pos x="T8" y="T9"/>
                                </a:cxn>
                                <a:cxn ang="T115">
                                  <a:pos x="T10" y="T11"/>
                                </a:cxn>
                                <a:cxn ang="T116">
                                  <a:pos x="T12" y="T13"/>
                                </a:cxn>
                                <a:cxn ang="T117">
                                  <a:pos x="T14" y="T15"/>
                                </a:cxn>
                                <a:cxn ang="T118">
                                  <a:pos x="T16" y="T17"/>
                                </a:cxn>
                                <a:cxn ang="T119">
                                  <a:pos x="T18" y="T19"/>
                                </a:cxn>
                                <a:cxn ang="T120">
                                  <a:pos x="T20" y="T21"/>
                                </a:cxn>
                                <a:cxn ang="T121">
                                  <a:pos x="T22" y="T23"/>
                                </a:cxn>
                                <a:cxn ang="T122">
                                  <a:pos x="T24" y="T25"/>
                                </a:cxn>
                                <a:cxn ang="T123">
                                  <a:pos x="T26" y="T27"/>
                                </a:cxn>
                                <a:cxn ang="T124">
                                  <a:pos x="T28" y="T29"/>
                                </a:cxn>
                                <a:cxn ang="T125">
                                  <a:pos x="T30" y="T31"/>
                                </a:cxn>
                                <a:cxn ang="T126">
                                  <a:pos x="T32" y="T33"/>
                                </a:cxn>
                                <a:cxn ang="T127">
                                  <a:pos x="T34" y="T35"/>
                                </a:cxn>
                                <a:cxn ang="T128">
                                  <a:pos x="T36" y="T37"/>
                                </a:cxn>
                                <a:cxn ang="T129">
                                  <a:pos x="T38" y="T39"/>
                                </a:cxn>
                                <a:cxn ang="T130">
                                  <a:pos x="T40" y="T41"/>
                                </a:cxn>
                                <a:cxn ang="T131">
                                  <a:pos x="T42" y="T43"/>
                                </a:cxn>
                                <a:cxn ang="T132">
                                  <a:pos x="T44" y="T45"/>
                                </a:cxn>
                                <a:cxn ang="T133">
                                  <a:pos x="T46" y="T47"/>
                                </a:cxn>
                                <a:cxn ang="T134">
                                  <a:pos x="T48" y="T49"/>
                                </a:cxn>
                                <a:cxn ang="T135">
                                  <a:pos x="T50" y="T51"/>
                                </a:cxn>
                                <a:cxn ang="T136">
                                  <a:pos x="T52" y="T53"/>
                                </a:cxn>
                                <a:cxn ang="T137">
                                  <a:pos x="T54" y="T55"/>
                                </a:cxn>
                                <a:cxn ang="T138">
                                  <a:pos x="T56" y="T57"/>
                                </a:cxn>
                                <a:cxn ang="T139">
                                  <a:pos x="T58" y="T59"/>
                                </a:cxn>
                                <a:cxn ang="T140">
                                  <a:pos x="T60" y="T61"/>
                                </a:cxn>
                                <a:cxn ang="T141">
                                  <a:pos x="T62" y="T63"/>
                                </a:cxn>
                                <a:cxn ang="T142">
                                  <a:pos x="T64" y="T65"/>
                                </a:cxn>
                                <a:cxn ang="T143">
                                  <a:pos x="T66" y="T67"/>
                                </a:cxn>
                                <a:cxn ang="T144">
                                  <a:pos x="T68" y="T69"/>
                                </a:cxn>
                                <a:cxn ang="T145">
                                  <a:pos x="T70" y="T71"/>
                                </a:cxn>
                                <a:cxn ang="T146">
                                  <a:pos x="T72" y="T73"/>
                                </a:cxn>
                                <a:cxn ang="T147">
                                  <a:pos x="T74" y="T75"/>
                                </a:cxn>
                                <a:cxn ang="T148">
                                  <a:pos x="T76" y="T77"/>
                                </a:cxn>
                                <a:cxn ang="T149">
                                  <a:pos x="T78" y="T79"/>
                                </a:cxn>
                                <a:cxn ang="T150">
                                  <a:pos x="T80" y="T81"/>
                                </a:cxn>
                                <a:cxn ang="T151">
                                  <a:pos x="T82" y="T83"/>
                                </a:cxn>
                                <a:cxn ang="T152">
                                  <a:pos x="T84" y="T85"/>
                                </a:cxn>
                                <a:cxn ang="T153">
                                  <a:pos x="T86" y="T87"/>
                                </a:cxn>
                                <a:cxn ang="T154">
                                  <a:pos x="T88" y="T89"/>
                                </a:cxn>
                                <a:cxn ang="T155">
                                  <a:pos x="T90" y="T91"/>
                                </a:cxn>
                                <a:cxn ang="T156">
                                  <a:pos x="T92" y="T93"/>
                                </a:cxn>
                                <a:cxn ang="T157">
                                  <a:pos x="T94" y="T95"/>
                                </a:cxn>
                                <a:cxn ang="T158">
                                  <a:pos x="T96" y="T97"/>
                                </a:cxn>
                                <a:cxn ang="T159">
                                  <a:pos x="T98" y="T99"/>
                                </a:cxn>
                                <a:cxn ang="T160">
                                  <a:pos x="T100" y="T101"/>
                                </a:cxn>
                                <a:cxn ang="T161">
                                  <a:pos x="T102" y="T103"/>
                                </a:cxn>
                                <a:cxn ang="T162">
                                  <a:pos x="T104" y="T105"/>
                                </a:cxn>
                                <a:cxn ang="T163">
                                  <a:pos x="T106" y="T107"/>
                                </a:cxn>
                                <a:cxn ang="T164">
                                  <a:pos x="T108" y="T109"/>
                                </a:cxn>
                              </a:cxnLst>
                              <a:rect l="T165" t="T166" r="T167" b="T168"/>
                              <a:pathLst>
                                <a:path w="588" h="330">
                                  <a:moveTo>
                                    <a:pt x="294" y="234"/>
                                  </a:moveTo>
                                  <a:lnTo>
                                    <a:pt x="306" y="246"/>
                                  </a:lnTo>
                                  <a:lnTo>
                                    <a:pt x="306" y="252"/>
                                  </a:lnTo>
                                  <a:lnTo>
                                    <a:pt x="330" y="252"/>
                                  </a:lnTo>
                                  <a:lnTo>
                                    <a:pt x="384" y="306"/>
                                  </a:lnTo>
                                  <a:lnTo>
                                    <a:pt x="402" y="294"/>
                                  </a:lnTo>
                                  <a:lnTo>
                                    <a:pt x="432" y="312"/>
                                  </a:lnTo>
                                  <a:lnTo>
                                    <a:pt x="438" y="306"/>
                                  </a:lnTo>
                                  <a:lnTo>
                                    <a:pt x="456" y="306"/>
                                  </a:lnTo>
                                  <a:lnTo>
                                    <a:pt x="474" y="312"/>
                                  </a:lnTo>
                                  <a:lnTo>
                                    <a:pt x="486" y="318"/>
                                  </a:lnTo>
                                  <a:lnTo>
                                    <a:pt x="492" y="330"/>
                                  </a:lnTo>
                                  <a:lnTo>
                                    <a:pt x="498" y="318"/>
                                  </a:lnTo>
                                  <a:lnTo>
                                    <a:pt x="510" y="312"/>
                                  </a:lnTo>
                                  <a:lnTo>
                                    <a:pt x="516" y="312"/>
                                  </a:lnTo>
                                  <a:lnTo>
                                    <a:pt x="522" y="318"/>
                                  </a:lnTo>
                                  <a:lnTo>
                                    <a:pt x="522" y="330"/>
                                  </a:lnTo>
                                  <a:lnTo>
                                    <a:pt x="588" y="330"/>
                                  </a:lnTo>
                                  <a:lnTo>
                                    <a:pt x="588" y="294"/>
                                  </a:lnTo>
                                  <a:lnTo>
                                    <a:pt x="576" y="270"/>
                                  </a:lnTo>
                                  <a:lnTo>
                                    <a:pt x="576" y="222"/>
                                  </a:lnTo>
                                  <a:lnTo>
                                    <a:pt x="564" y="204"/>
                                  </a:lnTo>
                                  <a:lnTo>
                                    <a:pt x="540" y="216"/>
                                  </a:lnTo>
                                  <a:lnTo>
                                    <a:pt x="522" y="216"/>
                                  </a:lnTo>
                                  <a:lnTo>
                                    <a:pt x="498" y="204"/>
                                  </a:lnTo>
                                  <a:lnTo>
                                    <a:pt x="480" y="198"/>
                                  </a:lnTo>
                                  <a:lnTo>
                                    <a:pt x="474" y="192"/>
                                  </a:lnTo>
                                  <a:lnTo>
                                    <a:pt x="462" y="186"/>
                                  </a:lnTo>
                                  <a:lnTo>
                                    <a:pt x="462" y="192"/>
                                  </a:lnTo>
                                  <a:lnTo>
                                    <a:pt x="456" y="198"/>
                                  </a:lnTo>
                                  <a:lnTo>
                                    <a:pt x="438" y="198"/>
                                  </a:lnTo>
                                  <a:lnTo>
                                    <a:pt x="432" y="192"/>
                                  </a:lnTo>
                                  <a:lnTo>
                                    <a:pt x="432" y="180"/>
                                  </a:lnTo>
                                  <a:lnTo>
                                    <a:pt x="432" y="186"/>
                                  </a:lnTo>
                                  <a:lnTo>
                                    <a:pt x="420" y="198"/>
                                  </a:lnTo>
                                  <a:lnTo>
                                    <a:pt x="408" y="198"/>
                                  </a:lnTo>
                                  <a:lnTo>
                                    <a:pt x="402" y="192"/>
                                  </a:lnTo>
                                  <a:lnTo>
                                    <a:pt x="402" y="174"/>
                                  </a:lnTo>
                                  <a:lnTo>
                                    <a:pt x="396" y="174"/>
                                  </a:lnTo>
                                  <a:lnTo>
                                    <a:pt x="390" y="180"/>
                                  </a:lnTo>
                                  <a:lnTo>
                                    <a:pt x="378" y="180"/>
                                  </a:lnTo>
                                  <a:lnTo>
                                    <a:pt x="360" y="174"/>
                                  </a:lnTo>
                                  <a:lnTo>
                                    <a:pt x="354" y="168"/>
                                  </a:lnTo>
                                  <a:lnTo>
                                    <a:pt x="348" y="168"/>
                                  </a:lnTo>
                                  <a:lnTo>
                                    <a:pt x="348" y="162"/>
                                  </a:lnTo>
                                  <a:lnTo>
                                    <a:pt x="354" y="156"/>
                                  </a:lnTo>
                                  <a:lnTo>
                                    <a:pt x="354" y="150"/>
                                  </a:lnTo>
                                  <a:lnTo>
                                    <a:pt x="348" y="144"/>
                                  </a:lnTo>
                                  <a:lnTo>
                                    <a:pt x="342" y="144"/>
                                  </a:lnTo>
                                  <a:lnTo>
                                    <a:pt x="330" y="150"/>
                                  </a:lnTo>
                                  <a:lnTo>
                                    <a:pt x="324" y="156"/>
                                  </a:lnTo>
                                  <a:lnTo>
                                    <a:pt x="312" y="150"/>
                                  </a:lnTo>
                                  <a:lnTo>
                                    <a:pt x="282" y="120"/>
                                  </a:lnTo>
                                  <a:lnTo>
                                    <a:pt x="282" y="102"/>
                                  </a:lnTo>
                                  <a:lnTo>
                                    <a:pt x="276" y="90"/>
                                  </a:lnTo>
                                  <a:lnTo>
                                    <a:pt x="270" y="84"/>
                                  </a:lnTo>
                                  <a:lnTo>
                                    <a:pt x="258" y="84"/>
                                  </a:lnTo>
                                  <a:lnTo>
                                    <a:pt x="252" y="96"/>
                                  </a:lnTo>
                                  <a:lnTo>
                                    <a:pt x="246" y="102"/>
                                  </a:lnTo>
                                  <a:lnTo>
                                    <a:pt x="246" y="108"/>
                                  </a:lnTo>
                                  <a:lnTo>
                                    <a:pt x="234" y="108"/>
                                  </a:lnTo>
                                  <a:lnTo>
                                    <a:pt x="234" y="96"/>
                                  </a:lnTo>
                                  <a:lnTo>
                                    <a:pt x="228" y="90"/>
                                  </a:lnTo>
                                  <a:lnTo>
                                    <a:pt x="222" y="78"/>
                                  </a:lnTo>
                                  <a:lnTo>
                                    <a:pt x="216" y="72"/>
                                  </a:lnTo>
                                  <a:lnTo>
                                    <a:pt x="210" y="60"/>
                                  </a:lnTo>
                                  <a:lnTo>
                                    <a:pt x="168" y="54"/>
                                  </a:lnTo>
                                  <a:lnTo>
                                    <a:pt x="150" y="36"/>
                                  </a:lnTo>
                                  <a:lnTo>
                                    <a:pt x="138" y="30"/>
                                  </a:lnTo>
                                  <a:lnTo>
                                    <a:pt x="132" y="18"/>
                                  </a:lnTo>
                                  <a:lnTo>
                                    <a:pt x="120" y="6"/>
                                  </a:lnTo>
                                  <a:lnTo>
                                    <a:pt x="108" y="0"/>
                                  </a:lnTo>
                                  <a:lnTo>
                                    <a:pt x="96" y="0"/>
                                  </a:lnTo>
                                  <a:lnTo>
                                    <a:pt x="84" y="6"/>
                                  </a:lnTo>
                                  <a:lnTo>
                                    <a:pt x="78" y="12"/>
                                  </a:lnTo>
                                  <a:lnTo>
                                    <a:pt x="54" y="30"/>
                                  </a:lnTo>
                                  <a:lnTo>
                                    <a:pt x="36" y="12"/>
                                  </a:lnTo>
                                  <a:lnTo>
                                    <a:pt x="30" y="36"/>
                                  </a:lnTo>
                                  <a:lnTo>
                                    <a:pt x="6" y="60"/>
                                  </a:lnTo>
                                  <a:lnTo>
                                    <a:pt x="12" y="72"/>
                                  </a:lnTo>
                                  <a:lnTo>
                                    <a:pt x="6" y="78"/>
                                  </a:lnTo>
                                  <a:lnTo>
                                    <a:pt x="6" y="84"/>
                                  </a:lnTo>
                                  <a:lnTo>
                                    <a:pt x="18" y="96"/>
                                  </a:lnTo>
                                  <a:lnTo>
                                    <a:pt x="12" y="96"/>
                                  </a:lnTo>
                                  <a:lnTo>
                                    <a:pt x="0" y="108"/>
                                  </a:lnTo>
                                  <a:lnTo>
                                    <a:pt x="0" y="120"/>
                                  </a:lnTo>
                                  <a:lnTo>
                                    <a:pt x="30" y="150"/>
                                  </a:lnTo>
                                  <a:lnTo>
                                    <a:pt x="42" y="144"/>
                                  </a:lnTo>
                                  <a:lnTo>
                                    <a:pt x="60" y="168"/>
                                  </a:lnTo>
                                  <a:lnTo>
                                    <a:pt x="84" y="168"/>
                                  </a:lnTo>
                                  <a:lnTo>
                                    <a:pt x="96" y="186"/>
                                  </a:lnTo>
                                  <a:lnTo>
                                    <a:pt x="138" y="204"/>
                                  </a:lnTo>
                                  <a:lnTo>
                                    <a:pt x="150" y="204"/>
                                  </a:lnTo>
                                  <a:lnTo>
                                    <a:pt x="156" y="210"/>
                                  </a:lnTo>
                                  <a:lnTo>
                                    <a:pt x="162" y="222"/>
                                  </a:lnTo>
                                  <a:lnTo>
                                    <a:pt x="168" y="228"/>
                                  </a:lnTo>
                                  <a:lnTo>
                                    <a:pt x="186" y="228"/>
                                  </a:lnTo>
                                  <a:lnTo>
                                    <a:pt x="192" y="222"/>
                                  </a:lnTo>
                                  <a:lnTo>
                                    <a:pt x="204" y="222"/>
                                  </a:lnTo>
                                  <a:lnTo>
                                    <a:pt x="204" y="234"/>
                                  </a:lnTo>
                                  <a:lnTo>
                                    <a:pt x="210" y="240"/>
                                  </a:lnTo>
                                  <a:lnTo>
                                    <a:pt x="234" y="240"/>
                                  </a:lnTo>
                                  <a:lnTo>
                                    <a:pt x="240" y="246"/>
                                  </a:lnTo>
                                  <a:lnTo>
                                    <a:pt x="246" y="258"/>
                                  </a:lnTo>
                                  <a:lnTo>
                                    <a:pt x="258" y="246"/>
                                  </a:lnTo>
                                  <a:lnTo>
                                    <a:pt x="276" y="246"/>
                                  </a:lnTo>
                                  <a:lnTo>
                                    <a:pt x="282" y="252"/>
                                  </a:lnTo>
                                  <a:lnTo>
                                    <a:pt x="282" y="258"/>
                                  </a:lnTo>
                                  <a:lnTo>
                                    <a:pt x="282" y="240"/>
                                  </a:lnTo>
                                  <a:lnTo>
                                    <a:pt x="288" y="234"/>
                                  </a:lnTo>
                                  <a:lnTo>
                                    <a:pt x="294" y="234"/>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69" name="Namibia" descr="© INSCALE GmbH, 15.06.2010"/>
                            <a:cNvSpPr>
                              <a:spLocks/>
                            </a:cNvSpPr>
                          </a:nvSpPr>
                          <a:spPr bwMode="gray">
                            <a:xfrm>
                              <a:off x="2799" y="1957"/>
                              <a:ext cx="244" cy="249"/>
                            </a:xfrm>
                            <a:custGeom>
                              <a:avLst/>
                              <a:gdLst>
                                <a:gd name="T0" fmla="*/ 2147483647 w 954"/>
                                <a:gd name="T1" fmla="*/ 2147483647 h 972"/>
                                <a:gd name="T2" fmla="*/ 2147483647 w 954"/>
                                <a:gd name="T3" fmla="*/ 2147483647 h 972"/>
                                <a:gd name="T4" fmla="*/ 2147483647 w 954"/>
                                <a:gd name="T5" fmla="*/ 2147483647 h 972"/>
                                <a:gd name="T6" fmla="*/ 2147483647 w 954"/>
                                <a:gd name="T7" fmla="*/ 2147483647 h 972"/>
                                <a:gd name="T8" fmla="*/ 2147483647 w 954"/>
                                <a:gd name="T9" fmla="*/ 2147483647 h 972"/>
                                <a:gd name="T10" fmla="*/ 2147483647 w 954"/>
                                <a:gd name="T11" fmla="*/ 2147483647 h 972"/>
                                <a:gd name="T12" fmla="*/ 2147483647 w 954"/>
                                <a:gd name="T13" fmla="*/ 2147483647 h 972"/>
                                <a:gd name="T14" fmla="*/ 2147483647 w 954"/>
                                <a:gd name="T15" fmla="*/ 2147483647 h 972"/>
                                <a:gd name="T16" fmla="*/ 2147483647 w 954"/>
                                <a:gd name="T17" fmla="*/ 2147483647 h 972"/>
                                <a:gd name="T18" fmla="*/ 2147483647 w 954"/>
                                <a:gd name="T19" fmla="*/ 2147483647 h 972"/>
                                <a:gd name="T20" fmla="*/ 2147483647 w 954"/>
                                <a:gd name="T21" fmla="*/ 2147483647 h 972"/>
                                <a:gd name="T22" fmla="*/ 2147483647 w 954"/>
                                <a:gd name="T23" fmla="*/ 2147483647 h 972"/>
                                <a:gd name="T24" fmla="*/ 2147483647 w 954"/>
                                <a:gd name="T25" fmla="*/ 2147483647 h 972"/>
                                <a:gd name="T26" fmla="*/ 2147483647 w 954"/>
                                <a:gd name="T27" fmla="*/ 2147483647 h 972"/>
                                <a:gd name="T28" fmla="*/ 2147483647 w 954"/>
                                <a:gd name="T29" fmla="*/ 2147483647 h 972"/>
                                <a:gd name="T30" fmla="*/ 2147483647 w 954"/>
                                <a:gd name="T31" fmla="*/ 2147483647 h 972"/>
                                <a:gd name="T32" fmla="*/ 2147483647 w 954"/>
                                <a:gd name="T33" fmla="*/ 2147483647 h 972"/>
                                <a:gd name="T34" fmla="*/ 2147483647 w 954"/>
                                <a:gd name="T35" fmla="*/ 2147483647 h 972"/>
                                <a:gd name="T36" fmla="*/ 2147483647 w 954"/>
                                <a:gd name="T37" fmla="*/ 2147483647 h 972"/>
                                <a:gd name="T38" fmla="*/ 2147483647 w 954"/>
                                <a:gd name="T39" fmla="*/ 2147483647 h 972"/>
                                <a:gd name="T40" fmla="*/ 2147483647 w 954"/>
                                <a:gd name="T41" fmla="*/ 2147483647 h 972"/>
                                <a:gd name="T42" fmla="*/ 2147483647 w 954"/>
                                <a:gd name="T43" fmla="*/ 2147483647 h 972"/>
                                <a:gd name="T44" fmla="*/ 2147483647 w 954"/>
                                <a:gd name="T45" fmla="*/ 2147483647 h 972"/>
                                <a:gd name="T46" fmla="*/ 2147483647 w 954"/>
                                <a:gd name="T47" fmla="*/ 2147483647 h 972"/>
                                <a:gd name="T48" fmla="*/ 2147483647 w 954"/>
                                <a:gd name="T49" fmla="*/ 2147483647 h 972"/>
                                <a:gd name="T50" fmla="*/ 2147483647 w 954"/>
                                <a:gd name="T51" fmla="*/ 2147483647 h 972"/>
                                <a:gd name="T52" fmla="*/ 2147483647 w 954"/>
                                <a:gd name="T53" fmla="*/ 2147483647 h 972"/>
                                <a:gd name="T54" fmla="*/ 2147483647 w 954"/>
                                <a:gd name="T55" fmla="*/ 2147483647 h 972"/>
                                <a:gd name="T56" fmla="*/ 2147483647 w 954"/>
                                <a:gd name="T57" fmla="*/ 2147483647 h 972"/>
                                <a:gd name="T58" fmla="*/ 2147483647 w 954"/>
                                <a:gd name="T59" fmla="*/ 2147483647 h 972"/>
                                <a:gd name="T60" fmla="*/ 2147483647 w 954"/>
                                <a:gd name="T61" fmla="*/ 2147483647 h 972"/>
                                <a:gd name="T62" fmla="*/ 2147483647 w 954"/>
                                <a:gd name="T63" fmla="*/ 2147483647 h 972"/>
                                <a:gd name="T64" fmla="*/ 2147483647 w 954"/>
                                <a:gd name="T65" fmla="*/ 2147483647 h 972"/>
                                <a:gd name="T66" fmla="*/ 2147483647 w 954"/>
                                <a:gd name="T67" fmla="*/ 0 h 972"/>
                                <a:gd name="T68" fmla="*/ 2147483647 w 954"/>
                                <a:gd name="T69" fmla="*/ 2147483647 h 972"/>
                                <a:gd name="T70" fmla="*/ 2147483647 w 954"/>
                                <a:gd name="T71" fmla="*/ 2147483647 h 972"/>
                                <a:gd name="T72" fmla="*/ 0 w 954"/>
                                <a:gd name="T73" fmla="*/ 2147483647 h 972"/>
                                <a:gd name="T74" fmla="*/ 2147483647 w 954"/>
                                <a:gd name="T75" fmla="*/ 2147483647 h 972"/>
                                <a:gd name="T76" fmla="*/ 2147483647 w 954"/>
                                <a:gd name="T77" fmla="*/ 2147483647 h 972"/>
                                <a:gd name="T78" fmla="*/ 2147483647 w 954"/>
                                <a:gd name="T79" fmla="*/ 2147483647 h 972"/>
                                <a:gd name="T80" fmla="*/ 2147483647 w 954"/>
                                <a:gd name="T81" fmla="*/ 2147483647 h 972"/>
                                <a:gd name="T82" fmla="*/ 2147483647 w 954"/>
                                <a:gd name="T83" fmla="*/ 2147483647 h 972"/>
                                <a:gd name="T84" fmla="*/ 2147483647 w 954"/>
                                <a:gd name="T85" fmla="*/ 2147483647 h 972"/>
                                <a:gd name="T86" fmla="*/ 2147483647 w 954"/>
                                <a:gd name="T87" fmla="*/ 2147483647 h 972"/>
                                <a:gd name="T88" fmla="*/ 2147483647 w 954"/>
                                <a:gd name="T89" fmla="*/ 2147483647 h 972"/>
                                <a:gd name="T90" fmla="*/ 2147483647 w 954"/>
                                <a:gd name="T91" fmla="*/ 2147483647 h 972"/>
                                <a:gd name="T92" fmla="*/ 2147483647 w 954"/>
                                <a:gd name="T93" fmla="*/ 2147483647 h 972"/>
                                <a:gd name="T94" fmla="*/ 2147483647 w 954"/>
                                <a:gd name="T95" fmla="*/ 2147483647 h 972"/>
                                <a:gd name="T96" fmla="*/ 2147483647 w 954"/>
                                <a:gd name="T97" fmla="*/ 2147483647 h 972"/>
                                <a:gd name="T98" fmla="*/ 2147483647 w 954"/>
                                <a:gd name="T99" fmla="*/ 2147483647 h 972"/>
                                <a:gd name="T100" fmla="*/ 2147483647 w 954"/>
                                <a:gd name="T101" fmla="*/ 2147483647 h 972"/>
                                <a:gd name="T102" fmla="*/ 2147483647 w 954"/>
                                <a:gd name="T103" fmla="*/ 2147483647 h 972"/>
                                <a:gd name="T104" fmla="*/ 2147483647 w 954"/>
                                <a:gd name="T105" fmla="*/ 2147483647 h 972"/>
                                <a:gd name="T106" fmla="*/ 2147483647 w 954"/>
                                <a:gd name="T107" fmla="*/ 2147483647 h 972"/>
                                <a:gd name="T108" fmla="*/ 2147483647 w 954"/>
                                <a:gd name="T109" fmla="*/ 2147483647 h 972"/>
                                <a:gd name="T110" fmla="*/ 2147483647 w 954"/>
                                <a:gd name="T111" fmla="*/ 2147483647 h 972"/>
                                <a:gd name="T112" fmla="*/ 2147483647 w 954"/>
                                <a:gd name="T113" fmla="*/ 2147483647 h 972"/>
                                <a:gd name="T114" fmla="*/ 2147483647 w 954"/>
                                <a:gd name="T115" fmla="*/ 2147483647 h 972"/>
                                <a:gd name="T116" fmla="*/ 2147483647 w 954"/>
                                <a:gd name="T117" fmla="*/ 2147483647 h 972"/>
                                <a:gd name="T118" fmla="*/ 2147483647 w 954"/>
                                <a:gd name="T119" fmla="*/ 2147483647 h 972"/>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w 954"/>
                                <a:gd name="T181" fmla="*/ 0 h 972"/>
                                <a:gd name="T182" fmla="*/ 954 w 954"/>
                                <a:gd name="T183" fmla="*/ 972 h 972"/>
                              </a:gdLst>
                              <a:ahLst/>
                              <a:cxnLst>
                                <a:cxn ang="T120">
                                  <a:pos x="T0" y="T1"/>
                                </a:cxn>
                                <a:cxn ang="T121">
                                  <a:pos x="T2" y="T3"/>
                                </a:cxn>
                                <a:cxn ang="T122">
                                  <a:pos x="T4" y="T5"/>
                                </a:cxn>
                                <a:cxn ang="T123">
                                  <a:pos x="T6" y="T7"/>
                                </a:cxn>
                                <a:cxn ang="T124">
                                  <a:pos x="T8" y="T9"/>
                                </a:cxn>
                                <a:cxn ang="T125">
                                  <a:pos x="T10" y="T11"/>
                                </a:cxn>
                                <a:cxn ang="T126">
                                  <a:pos x="T12" y="T13"/>
                                </a:cxn>
                                <a:cxn ang="T127">
                                  <a:pos x="T14" y="T15"/>
                                </a:cxn>
                                <a:cxn ang="T128">
                                  <a:pos x="T16" y="T17"/>
                                </a:cxn>
                                <a:cxn ang="T129">
                                  <a:pos x="T18" y="T19"/>
                                </a:cxn>
                                <a:cxn ang="T130">
                                  <a:pos x="T20" y="T21"/>
                                </a:cxn>
                                <a:cxn ang="T131">
                                  <a:pos x="T22" y="T23"/>
                                </a:cxn>
                                <a:cxn ang="T132">
                                  <a:pos x="T24" y="T25"/>
                                </a:cxn>
                                <a:cxn ang="T133">
                                  <a:pos x="T26" y="T27"/>
                                </a:cxn>
                                <a:cxn ang="T134">
                                  <a:pos x="T28" y="T29"/>
                                </a:cxn>
                                <a:cxn ang="T135">
                                  <a:pos x="T30" y="T31"/>
                                </a:cxn>
                                <a:cxn ang="T136">
                                  <a:pos x="T32" y="T33"/>
                                </a:cxn>
                                <a:cxn ang="T137">
                                  <a:pos x="T34" y="T35"/>
                                </a:cxn>
                                <a:cxn ang="T138">
                                  <a:pos x="T36" y="T37"/>
                                </a:cxn>
                                <a:cxn ang="T139">
                                  <a:pos x="T38" y="T39"/>
                                </a:cxn>
                                <a:cxn ang="T140">
                                  <a:pos x="T40" y="T41"/>
                                </a:cxn>
                                <a:cxn ang="T141">
                                  <a:pos x="T42" y="T43"/>
                                </a:cxn>
                                <a:cxn ang="T142">
                                  <a:pos x="T44" y="T45"/>
                                </a:cxn>
                                <a:cxn ang="T143">
                                  <a:pos x="T46" y="T47"/>
                                </a:cxn>
                                <a:cxn ang="T144">
                                  <a:pos x="T48" y="T49"/>
                                </a:cxn>
                                <a:cxn ang="T145">
                                  <a:pos x="T50" y="T51"/>
                                </a:cxn>
                                <a:cxn ang="T146">
                                  <a:pos x="T52" y="T53"/>
                                </a:cxn>
                                <a:cxn ang="T147">
                                  <a:pos x="T54" y="T55"/>
                                </a:cxn>
                                <a:cxn ang="T148">
                                  <a:pos x="T56" y="T57"/>
                                </a:cxn>
                                <a:cxn ang="T149">
                                  <a:pos x="T58" y="T59"/>
                                </a:cxn>
                                <a:cxn ang="T150">
                                  <a:pos x="T60" y="T61"/>
                                </a:cxn>
                                <a:cxn ang="T151">
                                  <a:pos x="T62" y="T63"/>
                                </a:cxn>
                                <a:cxn ang="T152">
                                  <a:pos x="T64" y="T65"/>
                                </a:cxn>
                                <a:cxn ang="T153">
                                  <a:pos x="T66" y="T67"/>
                                </a:cxn>
                                <a:cxn ang="T154">
                                  <a:pos x="T68" y="T69"/>
                                </a:cxn>
                                <a:cxn ang="T155">
                                  <a:pos x="T70" y="T71"/>
                                </a:cxn>
                                <a:cxn ang="T156">
                                  <a:pos x="T72" y="T73"/>
                                </a:cxn>
                                <a:cxn ang="T157">
                                  <a:pos x="T74" y="T75"/>
                                </a:cxn>
                                <a:cxn ang="T158">
                                  <a:pos x="T76" y="T77"/>
                                </a:cxn>
                                <a:cxn ang="T159">
                                  <a:pos x="T78" y="T79"/>
                                </a:cxn>
                                <a:cxn ang="T160">
                                  <a:pos x="T80" y="T81"/>
                                </a:cxn>
                                <a:cxn ang="T161">
                                  <a:pos x="T82" y="T83"/>
                                </a:cxn>
                                <a:cxn ang="T162">
                                  <a:pos x="T84" y="T85"/>
                                </a:cxn>
                                <a:cxn ang="T163">
                                  <a:pos x="T86" y="T87"/>
                                </a:cxn>
                                <a:cxn ang="T164">
                                  <a:pos x="T88" y="T89"/>
                                </a:cxn>
                                <a:cxn ang="T165">
                                  <a:pos x="T90" y="T91"/>
                                </a:cxn>
                                <a:cxn ang="T166">
                                  <a:pos x="T92" y="T93"/>
                                </a:cxn>
                                <a:cxn ang="T167">
                                  <a:pos x="T94" y="T95"/>
                                </a:cxn>
                                <a:cxn ang="T168">
                                  <a:pos x="T96" y="T97"/>
                                </a:cxn>
                                <a:cxn ang="T169">
                                  <a:pos x="T98" y="T99"/>
                                </a:cxn>
                                <a:cxn ang="T170">
                                  <a:pos x="T100" y="T101"/>
                                </a:cxn>
                                <a:cxn ang="T171">
                                  <a:pos x="T102" y="T103"/>
                                </a:cxn>
                                <a:cxn ang="T172">
                                  <a:pos x="T104" y="T105"/>
                                </a:cxn>
                                <a:cxn ang="T173">
                                  <a:pos x="T106" y="T107"/>
                                </a:cxn>
                                <a:cxn ang="T174">
                                  <a:pos x="T108" y="T109"/>
                                </a:cxn>
                                <a:cxn ang="T175">
                                  <a:pos x="T110" y="T111"/>
                                </a:cxn>
                                <a:cxn ang="T176">
                                  <a:pos x="T112" y="T113"/>
                                </a:cxn>
                                <a:cxn ang="T177">
                                  <a:pos x="T114" y="T115"/>
                                </a:cxn>
                                <a:cxn ang="T178">
                                  <a:pos x="T116" y="T117"/>
                                </a:cxn>
                                <a:cxn ang="T179">
                                  <a:pos x="T118" y="T119"/>
                                </a:cxn>
                              </a:cxnLst>
                              <a:rect l="T180" t="T181" r="T182" b="T183"/>
                              <a:pathLst>
                                <a:path w="954" h="972">
                                  <a:moveTo>
                                    <a:pt x="366" y="894"/>
                                  </a:moveTo>
                                  <a:lnTo>
                                    <a:pt x="372" y="894"/>
                                  </a:lnTo>
                                  <a:lnTo>
                                    <a:pt x="390" y="912"/>
                                  </a:lnTo>
                                  <a:lnTo>
                                    <a:pt x="390" y="936"/>
                                  </a:lnTo>
                                  <a:lnTo>
                                    <a:pt x="396" y="948"/>
                                  </a:lnTo>
                                  <a:lnTo>
                                    <a:pt x="402" y="954"/>
                                  </a:lnTo>
                                  <a:lnTo>
                                    <a:pt x="426" y="954"/>
                                  </a:lnTo>
                                  <a:lnTo>
                                    <a:pt x="432" y="960"/>
                                  </a:lnTo>
                                  <a:lnTo>
                                    <a:pt x="432" y="966"/>
                                  </a:lnTo>
                                  <a:lnTo>
                                    <a:pt x="438" y="972"/>
                                  </a:lnTo>
                                  <a:lnTo>
                                    <a:pt x="462" y="972"/>
                                  </a:lnTo>
                                  <a:lnTo>
                                    <a:pt x="474" y="960"/>
                                  </a:lnTo>
                                  <a:lnTo>
                                    <a:pt x="486" y="960"/>
                                  </a:lnTo>
                                  <a:lnTo>
                                    <a:pt x="498" y="972"/>
                                  </a:lnTo>
                                  <a:lnTo>
                                    <a:pt x="522" y="972"/>
                                  </a:lnTo>
                                  <a:lnTo>
                                    <a:pt x="522" y="948"/>
                                  </a:lnTo>
                                  <a:lnTo>
                                    <a:pt x="534" y="948"/>
                                  </a:lnTo>
                                  <a:lnTo>
                                    <a:pt x="534" y="942"/>
                                  </a:lnTo>
                                  <a:lnTo>
                                    <a:pt x="540" y="936"/>
                                  </a:lnTo>
                                  <a:lnTo>
                                    <a:pt x="552" y="930"/>
                                  </a:lnTo>
                                  <a:lnTo>
                                    <a:pt x="570" y="930"/>
                                  </a:lnTo>
                                  <a:lnTo>
                                    <a:pt x="582" y="414"/>
                                  </a:lnTo>
                                  <a:lnTo>
                                    <a:pt x="654" y="414"/>
                                  </a:lnTo>
                                  <a:lnTo>
                                    <a:pt x="648" y="288"/>
                                  </a:lnTo>
                                  <a:lnTo>
                                    <a:pt x="654" y="282"/>
                                  </a:lnTo>
                                  <a:lnTo>
                                    <a:pt x="654" y="108"/>
                                  </a:lnTo>
                                  <a:lnTo>
                                    <a:pt x="690" y="108"/>
                                  </a:lnTo>
                                  <a:lnTo>
                                    <a:pt x="708" y="102"/>
                                  </a:lnTo>
                                  <a:lnTo>
                                    <a:pt x="744" y="102"/>
                                  </a:lnTo>
                                  <a:lnTo>
                                    <a:pt x="792" y="90"/>
                                  </a:lnTo>
                                  <a:lnTo>
                                    <a:pt x="804" y="84"/>
                                  </a:lnTo>
                                  <a:lnTo>
                                    <a:pt x="822" y="84"/>
                                  </a:lnTo>
                                  <a:lnTo>
                                    <a:pt x="828" y="90"/>
                                  </a:lnTo>
                                  <a:lnTo>
                                    <a:pt x="828" y="108"/>
                                  </a:lnTo>
                                  <a:lnTo>
                                    <a:pt x="834" y="108"/>
                                  </a:lnTo>
                                  <a:lnTo>
                                    <a:pt x="834" y="126"/>
                                  </a:lnTo>
                                  <a:lnTo>
                                    <a:pt x="840" y="126"/>
                                  </a:lnTo>
                                  <a:lnTo>
                                    <a:pt x="882" y="84"/>
                                  </a:lnTo>
                                  <a:lnTo>
                                    <a:pt x="906" y="84"/>
                                  </a:lnTo>
                                  <a:lnTo>
                                    <a:pt x="918" y="72"/>
                                  </a:lnTo>
                                  <a:lnTo>
                                    <a:pt x="954" y="66"/>
                                  </a:lnTo>
                                  <a:lnTo>
                                    <a:pt x="936" y="48"/>
                                  </a:lnTo>
                                  <a:lnTo>
                                    <a:pt x="906" y="54"/>
                                  </a:lnTo>
                                  <a:lnTo>
                                    <a:pt x="906" y="48"/>
                                  </a:lnTo>
                                  <a:lnTo>
                                    <a:pt x="900" y="42"/>
                                  </a:lnTo>
                                  <a:lnTo>
                                    <a:pt x="882" y="42"/>
                                  </a:lnTo>
                                  <a:lnTo>
                                    <a:pt x="876" y="48"/>
                                  </a:lnTo>
                                  <a:lnTo>
                                    <a:pt x="870" y="48"/>
                                  </a:lnTo>
                                  <a:lnTo>
                                    <a:pt x="846" y="60"/>
                                  </a:lnTo>
                                  <a:lnTo>
                                    <a:pt x="828" y="54"/>
                                  </a:lnTo>
                                  <a:lnTo>
                                    <a:pt x="816" y="60"/>
                                  </a:lnTo>
                                  <a:lnTo>
                                    <a:pt x="780" y="72"/>
                                  </a:lnTo>
                                  <a:lnTo>
                                    <a:pt x="732" y="78"/>
                                  </a:lnTo>
                                  <a:lnTo>
                                    <a:pt x="696" y="84"/>
                                  </a:lnTo>
                                  <a:lnTo>
                                    <a:pt x="624" y="84"/>
                                  </a:lnTo>
                                  <a:lnTo>
                                    <a:pt x="618" y="72"/>
                                  </a:lnTo>
                                  <a:lnTo>
                                    <a:pt x="546" y="78"/>
                                  </a:lnTo>
                                  <a:lnTo>
                                    <a:pt x="540" y="66"/>
                                  </a:lnTo>
                                  <a:lnTo>
                                    <a:pt x="504" y="66"/>
                                  </a:lnTo>
                                  <a:lnTo>
                                    <a:pt x="480" y="42"/>
                                  </a:lnTo>
                                  <a:lnTo>
                                    <a:pt x="480" y="36"/>
                                  </a:lnTo>
                                  <a:lnTo>
                                    <a:pt x="174" y="36"/>
                                  </a:lnTo>
                                  <a:lnTo>
                                    <a:pt x="168" y="30"/>
                                  </a:lnTo>
                                  <a:lnTo>
                                    <a:pt x="156" y="30"/>
                                  </a:lnTo>
                                  <a:lnTo>
                                    <a:pt x="132" y="18"/>
                                  </a:lnTo>
                                  <a:lnTo>
                                    <a:pt x="126" y="6"/>
                                  </a:lnTo>
                                  <a:lnTo>
                                    <a:pt x="120" y="0"/>
                                  </a:lnTo>
                                  <a:lnTo>
                                    <a:pt x="90" y="0"/>
                                  </a:lnTo>
                                  <a:lnTo>
                                    <a:pt x="90" y="6"/>
                                  </a:lnTo>
                                  <a:lnTo>
                                    <a:pt x="72" y="24"/>
                                  </a:lnTo>
                                  <a:lnTo>
                                    <a:pt x="42" y="24"/>
                                  </a:lnTo>
                                  <a:lnTo>
                                    <a:pt x="36" y="18"/>
                                  </a:lnTo>
                                  <a:lnTo>
                                    <a:pt x="18" y="24"/>
                                  </a:lnTo>
                                  <a:lnTo>
                                    <a:pt x="0" y="24"/>
                                  </a:lnTo>
                                  <a:lnTo>
                                    <a:pt x="6" y="96"/>
                                  </a:lnTo>
                                  <a:lnTo>
                                    <a:pt x="12" y="108"/>
                                  </a:lnTo>
                                  <a:lnTo>
                                    <a:pt x="30" y="126"/>
                                  </a:lnTo>
                                  <a:lnTo>
                                    <a:pt x="36" y="138"/>
                                  </a:lnTo>
                                  <a:lnTo>
                                    <a:pt x="54" y="162"/>
                                  </a:lnTo>
                                  <a:lnTo>
                                    <a:pt x="72" y="192"/>
                                  </a:lnTo>
                                  <a:lnTo>
                                    <a:pt x="96" y="228"/>
                                  </a:lnTo>
                                  <a:lnTo>
                                    <a:pt x="102" y="258"/>
                                  </a:lnTo>
                                  <a:lnTo>
                                    <a:pt x="102" y="276"/>
                                  </a:lnTo>
                                  <a:lnTo>
                                    <a:pt x="114" y="294"/>
                                  </a:lnTo>
                                  <a:lnTo>
                                    <a:pt x="120" y="312"/>
                                  </a:lnTo>
                                  <a:lnTo>
                                    <a:pt x="138" y="348"/>
                                  </a:lnTo>
                                  <a:lnTo>
                                    <a:pt x="156" y="366"/>
                                  </a:lnTo>
                                  <a:lnTo>
                                    <a:pt x="156" y="390"/>
                                  </a:lnTo>
                                  <a:lnTo>
                                    <a:pt x="162" y="396"/>
                                  </a:lnTo>
                                  <a:lnTo>
                                    <a:pt x="174" y="402"/>
                                  </a:lnTo>
                                  <a:lnTo>
                                    <a:pt x="180" y="414"/>
                                  </a:lnTo>
                                  <a:lnTo>
                                    <a:pt x="192" y="420"/>
                                  </a:lnTo>
                                  <a:lnTo>
                                    <a:pt x="198" y="432"/>
                                  </a:lnTo>
                                  <a:lnTo>
                                    <a:pt x="198" y="582"/>
                                  </a:lnTo>
                                  <a:lnTo>
                                    <a:pt x="222" y="630"/>
                                  </a:lnTo>
                                  <a:lnTo>
                                    <a:pt x="222" y="678"/>
                                  </a:lnTo>
                                  <a:lnTo>
                                    <a:pt x="216" y="678"/>
                                  </a:lnTo>
                                  <a:lnTo>
                                    <a:pt x="228" y="726"/>
                                  </a:lnTo>
                                  <a:lnTo>
                                    <a:pt x="228" y="762"/>
                                  </a:lnTo>
                                  <a:lnTo>
                                    <a:pt x="240" y="762"/>
                                  </a:lnTo>
                                  <a:lnTo>
                                    <a:pt x="240" y="804"/>
                                  </a:lnTo>
                                  <a:lnTo>
                                    <a:pt x="252" y="810"/>
                                  </a:lnTo>
                                  <a:lnTo>
                                    <a:pt x="258" y="816"/>
                                  </a:lnTo>
                                  <a:lnTo>
                                    <a:pt x="258" y="846"/>
                                  </a:lnTo>
                                  <a:lnTo>
                                    <a:pt x="264" y="858"/>
                                  </a:lnTo>
                                  <a:lnTo>
                                    <a:pt x="270" y="864"/>
                                  </a:lnTo>
                                  <a:lnTo>
                                    <a:pt x="276" y="876"/>
                                  </a:lnTo>
                                  <a:lnTo>
                                    <a:pt x="282" y="894"/>
                                  </a:lnTo>
                                  <a:lnTo>
                                    <a:pt x="282" y="900"/>
                                  </a:lnTo>
                                  <a:lnTo>
                                    <a:pt x="288" y="912"/>
                                  </a:lnTo>
                                  <a:lnTo>
                                    <a:pt x="294" y="918"/>
                                  </a:lnTo>
                                  <a:lnTo>
                                    <a:pt x="318" y="930"/>
                                  </a:lnTo>
                                  <a:lnTo>
                                    <a:pt x="324" y="936"/>
                                  </a:lnTo>
                                  <a:lnTo>
                                    <a:pt x="330" y="936"/>
                                  </a:lnTo>
                                  <a:lnTo>
                                    <a:pt x="330" y="942"/>
                                  </a:lnTo>
                                  <a:lnTo>
                                    <a:pt x="348" y="930"/>
                                  </a:lnTo>
                                  <a:lnTo>
                                    <a:pt x="348" y="924"/>
                                  </a:lnTo>
                                  <a:lnTo>
                                    <a:pt x="354" y="918"/>
                                  </a:lnTo>
                                  <a:lnTo>
                                    <a:pt x="360" y="906"/>
                                  </a:lnTo>
                                  <a:lnTo>
                                    <a:pt x="360" y="900"/>
                                  </a:lnTo>
                                  <a:lnTo>
                                    <a:pt x="366" y="894"/>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70" name="Myanmar" descr="© INSCALE GmbH, 15.06.2010"/>
                            <a:cNvSpPr>
                              <a:spLocks/>
                            </a:cNvSpPr>
                          </a:nvSpPr>
                          <a:spPr bwMode="gray">
                            <a:xfrm>
                              <a:off x="4235" y="1020"/>
                              <a:ext cx="163" cy="383"/>
                            </a:xfrm>
                            <a:custGeom>
                              <a:avLst/>
                              <a:gdLst>
                                <a:gd name="T0" fmla="*/ 2147483647 w 636"/>
                                <a:gd name="T1" fmla="*/ 2147483647 h 1500"/>
                                <a:gd name="T2" fmla="*/ 2147483647 w 636"/>
                                <a:gd name="T3" fmla="*/ 2147483647 h 1500"/>
                                <a:gd name="T4" fmla="*/ 2147483647 w 636"/>
                                <a:gd name="T5" fmla="*/ 2147483647 h 1500"/>
                                <a:gd name="T6" fmla="*/ 2147483647 w 636"/>
                                <a:gd name="T7" fmla="*/ 2147483647 h 1500"/>
                                <a:gd name="T8" fmla="*/ 2147483647 w 636"/>
                                <a:gd name="T9" fmla="*/ 2147483647 h 1500"/>
                                <a:gd name="T10" fmla="*/ 2147483647 w 636"/>
                                <a:gd name="T11" fmla="*/ 2147483647 h 1500"/>
                                <a:gd name="T12" fmla="*/ 2147483647 w 636"/>
                                <a:gd name="T13" fmla="*/ 2147483647 h 1500"/>
                                <a:gd name="T14" fmla="*/ 2147483647 w 636"/>
                                <a:gd name="T15" fmla="*/ 2147483647 h 1500"/>
                                <a:gd name="T16" fmla="*/ 2147483647 w 636"/>
                                <a:gd name="T17" fmla="*/ 2147483647 h 1500"/>
                                <a:gd name="T18" fmla="*/ 2147483647 w 636"/>
                                <a:gd name="T19" fmla="*/ 2147483647 h 1500"/>
                                <a:gd name="T20" fmla="*/ 2147483647 w 636"/>
                                <a:gd name="T21" fmla="*/ 2147483647 h 1500"/>
                                <a:gd name="T22" fmla="*/ 2147483647 w 636"/>
                                <a:gd name="T23" fmla="*/ 2147483647 h 1500"/>
                                <a:gd name="T24" fmla="*/ 2147483647 w 636"/>
                                <a:gd name="T25" fmla="*/ 2147483647 h 1500"/>
                                <a:gd name="T26" fmla="*/ 2147483647 w 636"/>
                                <a:gd name="T27" fmla="*/ 2147483647 h 1500"/>
                                <a:gd name="T28" fmla="*/ 2147483647 w 636"/>
                                <a:gd name="T29" fmla="*/ 2147483647 h 1500"/>
                                <a:gd name="T30" fmla="*/ 2147483647 w 636"/>
                                <a:gd name="T31" fmla="*/ 2147483647 h 1500"/>
                                <a:gd name="T32" fmla="*/ 2147483647 w 636"/>
                                <a:gd name="T33" fmla="*/ 2147483647 h 1500"/>
                                <a:gd name="T34" fmla="*/ 2147483647 w 636"/>
                                <a:gd name="T35" fmla="*/ 2147483647 h 1500"/>
                                <a:gd name="T36" fmla="*/ 2147483647 w 636"/>
                                <a:gd name="T37" fmla="*/ 2147483647 h 1500"/>
                                <a:gd name="T38" fmla="*/ 2147483647 w 636"/>
                                <a:gd name="T39" fmla="*/ 2147483647 h 1500"/>
                                <a:gd name="T40" fmla="*/ 2147483647 w 636"/>
                                <a:gd name="T41" fmla="*/ 2147483647 h 1500"/>
                                <a:gd name="T42" fmla="*/ 2147483647 w 636"/>
                                <a:gd name="T43" fmla="*/ 2147483647 h 1500"/>
                                <a:gd name="T44" fmla="*/ 2147483647 w 636"/>
                                <a:gd name="T45" fmla="*/ 2147483647 h 1500"/>
                                <a:gd name="T46" fmla="*/ 2147483647 w 636"/>
                                <a:gd name="T47" fmla="*/ 2147483647 h 1500"/>
                                <a:gd name="T48" fmla="*/ 2147483647 w 636"/>
                                <a:gd name="T49" fmla="*/ 2147483647 h 1500"/>
                                <a:gd name="T50" fmla="*/ 2147483647 w 636"/>
                                <a:gd name="T51" fmla="*/ 2147483647 h 1500"/>
                                <a:gd name="T52" fmla="*/ 2147483647 w 636"/>
                                <a:gd name="T53" fmla="*/ 2147483647 h 1500"/>
                                <a:gd name="T54" fmla="*/ 2147483647 w 636"/>
                                <a:gd name="T55" fmla="*/ 2147483647 h 1500"/>
                                <a:gd name="T56" fmla="*/ 2147483647 w 636"/>
                                <a:gd name="T57" fmla="*/ 2147483647 h 1500"/>
                                <a:gd name="T58" fmla="*/ 2147483647 w 636"/>
                                <a:gd name="T59" fmla="*/ 2147483647 h 1500"/>
                                <a:gd name="T60" fmla="*/ 2147483647 w 636"/>
                                <a:gd name="T61" fmla="*/ 2147483647 h 1500"/>
                                <a:gd name="T62" fmla="*/ 2147483647 w 636"/>
                                <a:gd name="T63" fmla="*/ 2147483647 h 1500"/>
                                <a:gd name="T64" fmla="*/ 2147483647 w 636"/>
                                <a:gd name="T65" fmla="*/ 2147483647 h 1500"/>
                                <a:gd name="T66" fmla="*/ 2147483647 w 636"/>
                                <a:gd name="T67" fmla="*/ 2147483647 h 1500"/>
                                <a:gd name="T68" fmla="*/ 2147483647 w 636"/>
                                <a:gd name="T69" fmla="*/ 2147483647 h 1500"/>
                                <a:gd name="T70" fmla="*/ 2147483647 w 636"/>
                                <a:gd name="T71" fmla="*/ 2147483647 h 1500"/>
                                <a:gd name="T72" fmla="*/ 2147483647 w 636"/>
                                <a:gd name="T73" fmla="*/ 2147483647 h 1500"/>
                                <a:gd name="T74" fmla="*/ 2147483647 w 636"/>
                                <a:gd name="T75" fmla="*/ 2147483647 h 1500"/>
                                <a:gd name="T76" fmla="*/ 2147483647 w 636"/>
                                <a:gd name="T77" fmla="*/ 2147483647 h 1500"/>
                                <a:gd name="T78" fmla="*/ 2147483647 w 636"/>
                                <a:gd name="T79" fmla="*/ 2147483647 h 1500"/>
                                <a:gd name="T80" fmla="*/ 2147483647 w 636"/>
                                <a:gd name="T81" fmla="*/ 2147483647 h 1500"/>
                                <a:gd name="T82" fmla="*/ 2147483647 w 636"/>
                                <a:gd name="T83" fmla="*/ 2147483647 h 1500"/>
                                <a:gd name="T84" fmla="*/ 2147483647 w 636"/>
                                <a:gd name="T85" fmla="*/ 2147483647 h 1500"/>
                                <a:gd name="T86" fmla="*/ 2147483647 w 636"/>
                                <a:gd name="T87" fmla="*/ 0 h 1500"/>
                                <a:gd name="T88" fmla="*/ 2147483647 w 636"/>
                                <a:gd name="T89" fmla="*/ 2147483647 h 1500"/>
                                <a:gd name="T90" fmla="*/ 2147483647 w 636"/>
                                <a:gd name="T91" fmla="*/ 2147483647 h 1500"/>
                                <a:gd name="T92" fmla="*/ 2147483647 w 636"/>
                                <a:gd name="T93" fmla="*/ 2147483647 h 1500"/>
                                <a:gd name="T94" fmla="*/ 2147483647 w 636"/>
                                <a:gd name="T95" fmla="*/ 2147483647 h 1500"/>
                                <a:gd name="T96" fmla="*/ 2147483647 w 636"/>
                                <a:gd name="T97" fmla="*/ 2147483647 h 1500"/>
                                <a:gd name="T98" fmla="*/ 2147483647 w 636"/>
                                <a:gd name="T99" fmla="*/ 2147483647 h 1500"/>
                                <a:gd name="T100" fmla="*/ 2147483647 w 636"/>
                                <a:gd name="T101" fmla="*/ 2147483647 h 1500"/>
                                <a:gd name="T102" fmla="*/ 2147483647 w 636"/>
                                <a:gd name="T103" fmla="*/ 2147483647 h 1500"/>
                                <a:gd name="T104" fmla="*/ 2147483647 w 636"/>
                                <a:gd name="T105" fmla="*/ 2147483647 h 1500"/>
                                <a:gd name="T106" fmla="*/ 2147483647 w 636"/>
                                <a:gd name="T107" fmla="*/ 2147483647 h 1500"/>
                                <a:gd name="T108" fmla="*/ 2147483647 w 636"/>
                                <a:gd name="T109" fmla="*/ 2147483647 h 1500"/>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w 636"/>
                                <a:gd name="T166" fmla="*/ 0 h 1500"/>
                                <a:gd name="T167" fmla="*/ 636 w 636"/>
                                <a:gd name="T168" fmla="*/ 1500 h 1500"/>
                              </a:gdLst>
                              <a:ahLst/>
                              <a:cxnLst>
                                <a:cxn ang="T110">
                                  <a:pos x="T0" y="T1"/>
                                </a:cxn>
                                <a:cxn ang="T111">
                                  <a:pos x="T2" y="T3"/>
                                </a:cxn>
                                <a:cxn ang="T112">
                                  <a:pos x="T4" y="T5"/>
                                </a:cxn>
                                <a:cxn ang="T113">
                                  <a:pos x="T6" y="T7"/>
                                </a:cxn>
                                <a:cxn ang="T114">
                                  <a:pos x="T8" y="T9"/>
                                </a:cxn>
                                <a:cxn ang="T115">
                                  <a:pos x="T10" y="T11"/>
                                </a:cxn>
                                <a:cxn ang="T116">
                                  <a:pos x="T12" y="T13"/>
                                </a:cxn>
                                <a:cxn ang="T117">
                                  <a:pos x="T14" y="T15"/>
                                </a:cxn>
                                <a:cxn ang="T118">
                                  <a:pos x="T16" y="T17"/>
                                </a:cxn>
                                <a:cxn ang="T119">
                                  <a:pos x="T18" y="T19"/>
                                </a:cxn>
                                <a:cxn ang="T120">
                                  <a:pos x="T20" y="T21"/>
                                </a:cxn>
                                <a:cxn ang="T121">
                                  <a:pos x="T22" y="T23"/>
                                </a:cxn>
                                <a:cxn ang="T122">
                                  <a:pos x="T24" y="T25"/>
                                </a:cxn>
                                <a:cxn ang="T123">
                                  <a:pos x="T26" y="T27"/>
                                </a:cxn>
                                <a:cxn ang="T124">
                                  <a:pos x="T28" y="T29"/>
                                </a:cxn>
                                <a:cxn ang="T125">
                                  <a:pos x="T30" y="T31"/>
                                </a:cxn>
                                <a:cxn ang="T126">
                                  <a:pos x="T32" y="T33"/>
                                </a:cxn>
                                <a:cxn ang="T127">
                                  <a:pos x="T34" y="T35"/>
                                </a:cxn>
                                <a:cxn ang="T128">
                                  <a:pos x="T36" y="T37"/>
                                </a:cxn>
                                <a:cxn ang="T129">
                                  <a:pos x="T38" y="T39"/>
                                </a:cxn>
                                <a:cxn ang="T130">
                                  <a:pos x="T40" y="T41"/>
                                </a:cxn>
                                <a:cxn ang="T131">
                                  <a:pos x="T42" y="T43"/>
                                </a:cxn>
                                <a:cxn ang="T132">
                                  <a:pos x="T44" y="T45"/>
                                </a:cxn>
                                <a:cxn ang="T133">
                                  <a:pos x="T46" y="T47"/>
                                </a:cxn>
                                <a:cxn ang="T134">
                                  <a:pos x="T48" y="T49"/>
                                </a:cxn>
                                <a:cxn ang="T135">
                                  <a:pos x="T50" y="T51"/>
                                </a:cxn>
                                <a:cxn ang="T136">
                                  <a:pos x="T52" y="T53"/>
                                </a:cxn>
                                <a:cxn ang="T137">
                                  <a:pos x="T54" y="T55"/>
                                </a:cxn>
                                <a:cxn ang="T138">
                                  <a:pos x="T56" y="T57"/>
                                </a:cxn>
                                <a:cxn ang="T139">
                                  <a:pos x="T58" y="T59"/>
                                </a:cxn>
                                <a:cxn ang="T140">
                                  <a:pos x="T60" y="T61"/>
                                </a:cxn>
                                <a:cxn ang="T141">
                                  <a:pos x="T62" y="T63"/>
                                </a:cxn>
                                <a:cxn ang="T142">
                                  <a:pos x="T64" y="T65"/>
                                </a:cxn>
                                <a:cxn ang="T143">
                                  <a:pos x="T66" y="T67"/>
                                </a:cxn>
                                <a:cxn ang="T144">
                                  <a:pos x="T68" y="T69"/>
                                </a:cxn>
                                <a:cxn ang="T145">
                                  <a:pos x="T70" y="T71"/>
                                </a:cxn>
                                <a:cxn ang="T146">
                                  <a:pos x="T72" y="T73"/>
                                </a:cxn>
                                <a:cxn ang="T147">
                                  <a:pos x="T74" y="T75"/>
                                </a:cxn>
                                <a:cxn ang="T148">
                                  <a:pos x="T76" y="T77"/>
                                </a:cxn>
                                <a:cxn ang="T149">
                                  <a:pos x="T78" y="T79"/>
                                </a:cxn>
                                <a:cxn ang="T150">
                                  <a:pos x="T80" y="T81"/>
                                </a:cxn>
                                <a:cxn ang="T151">
                                  <a:pos x="T82" y="T83"/>
                                </a:cxn>
                                <a:cxn ang="T152">
                                  <a:pos x="T84" y="T85"/>
                                </a:cxn>
                                <a:cxn ang="T153">
                                  <a:pos x="T86" y="T87"/>
                                </a:cxn>
                                <a:cxn ang="T154">
                                  <a:pos x="T88" y="T89"/>
                                </a:cxn>
                                <a:cxn ang="T155">
                                  <a:pos x="T90" y="T91"/>
                                </a:cxn>
                                <a:cxn ang="T156">
                                  <a:pos x="T92" y="T93"/>
                                </a:cxn>
                                <a:cxn ang="T157">
                                  <a:pos x="T94" y="T95"/>
                                </a:cxn>
                                <a:cxn ang="T158">
                                  <a:pos x="T96" y="T97"/>
                                </a:cxn>
                                <a:cxn ang="T159">
                                  <a:pos x="T98" y="T99"/>
                                </a:cxn>
                                <a:cxn ang="T160">
                                  <a:pos x="T100" y="T101"/>
                                </a:cxn>
                                <a:cxn ang="T161">
                                  <a:pos x="T102" y="T103"/>
                                </a:cxn>
                                <a:cxn ang="T162">
                                  <a:pos x="T104" y="T105"/>
                                </a:cxn>
                                <a:cxn ang="T163">
                                  <a:pos x="T106" y="T107"/>
                                </a:cxn>
                                <a:cxn ang="T164">
                                  <a:pos x="T108" y="T109"/>
                                </a:cxn>
                              </a:cxnLst>
                              <a:rect l="T165" t="T166" r="T167" b="T168"/>
                              <a:pathLst>
                                <a:path w="636" h="1500">
                                  <a:moveTo>
                                    <a:pt x="0" y="588"/>
                                  </a:moveTo>
                                  <a:lnTo>
                                    <a:pt x="18" y="588"/>
                                  </a:lnTo>
                                  <a:lnTo>
                                    <a:pt x="12" y="630"/>
                                  </a:lnTo>
                                  <a:lnTo>
                                    <a:pt x="18" y="630"/>
                                  </a:lnTo>
                                  <a:lnTo>
                                    <a:pt x="24" y="636"/>
                                  </a:lnTo>
                                  <a:lnTo>
                                    <a:pt x="42" y="642"/>
                                  </a:lnTo>
                                  <a:lnTo>
                                    <a:pt x="54" y="648"/>
                                  </a:lnTo>
                                  <a:lnTo>
                                    <a:pt x="72" y="666"/>
                                  </a:lnTo>
                                  <a:lnTo>
                                    <a:pt x="84" y="690"/>
                                  </a:lnTo>
                                  <a:lnTo>
                                    <a:pt x="90" y="696"/>
                                  </a:lnTo>
                                  <a:lnTo>
                                    <a:pt x="90" y="702"/>
                                  </a:lnTo>
                                  <a:lnTo>
                                    <a:pt x="126" y="696"/>
                                  </a:lnTo>
                                  <a:lnTo>
                                    <a:pt x="102" y="738"/>
                                  </a:lnTo>
                                  <a:lnTo>
                                    <a:pt x="108" y="738"/>
                                  </a:lnTo>
                                  <a:lnTo>
                                    <a:pt x="114" y="744"/>
                                  </a:lnTo>
                                  <a:lnTo>
                                    <a:pt x="126" y="744"/>
                                  </a:lnTo>
                                  <a:lnTo>
                                    <a:pt x="144" y="750"/>
                                  </a:lnTo>
                                  <a:lnTo>
                                    <a:pt x="156" y="762"/>
                                  </a:lnTo>
                                  <a:lnTo>
                                    <a:pt x="168" y="768"/>
                                  </a:lnTo>
                                  <a:lnTo>
                                    <a:pt x="174" y="780"/>
                                  </a:lnTo>
                                  <a:lnTo>
                                    <a:pt x="186" y="792"/>
                                  </a:lnTo>
                                  <a:lnTo>
                                    <a:pt x="192" y="804"/>
                                  </a:lnTo>
                                  <a:lnTo>
                                    <a:pt x="192" y="822"/>
                                  </a:lnTo>
                                  <a:lnTo>
                                    <a:pt x="198" y="834"/>
                                  </a:lnTo>
                                  <a:lnTo>
                                    <a:pt x="198" y="840"/>
                                  </a:lnTo>
                                  <a:lnTo>
                                    <a:pt x="204" y="846"/>
                                  </a:lnTo>
                                  <a:lnTo>
                                    <a:pt x="210" y="858"/>
                                  </a:lnTo>
                                  <a:lnTo>
                                    <a:pt x="222" y="870"/>
                                  </a:lnTo>
                                  <a:lnTo>
                                    <a:pt x="210" y="888"/>
                                  </a:lnTo>
                                  <a:lnTo>
                                    <a:pt x="216" y="978"/>
                                  </a:lnTo>
                                  <a:lnTo>
                                    <a:pt x="204" y="990"/>
                                  </a:lnTo>
                                  <a:lnTo>
                                    <a:pt x="204" y="1002"/>
                                  </a:lnTo>
                                  <a:lnTo>
                                    <a:pt x="222" y="1020"/>
                                  </a:lnTo>
                                  <a:lnTo>
                                    <a:pt x="234" y="1020"/>
                                  </a:lnTo>
                                  <a:lnTo>
                                    <a:pt x="246" y="1014"/>
                                  </a:lnTo>
                                  <a:lnTo>
                                    <a:pt x="252" y="1008"/>
                                  </a:lnTo>
                                  <a:lnTo>
                                    <a:pt x="258" y="1014"/>
                                  </a:lnTo>
                                  <a:lnTo>
                                    <a:pt x="258" y="1020"/>
                                  </a:lnTo>
                                  <a:lnTo>
                                    <a:pt x="276" y="1020"/>
                                  </a:lnTo>
                                  <a:lnTo>
                                    <a:pt x="282" y="1014"/>
                                  </a:lnTo>
                                  <a:lnTo>
                                    <a:pt x="294" y="1008"/>
                                  </a:lnTo>
                                  <a:lnTo>
                                    <a:pt x="300" y="996"/>
                                  </a:lnTo>
                                  <a:lnTo>
                                    <a:pt x="306" y="990"/>
                                  </a:lnTo>
                                  <a:lnTo>
                                    <a:pt x="312" y="978"/>
                                  </a:lnTo>
                                  <a:lnTo>
                                    <a:pt x="324" y="978"/>
                                  </a:lnTo>
                                  <a:lnTo>
                                    <a:pt x="360" y="960"/>
                                  </a:lnTo>
                                  <a:lnTo>
                                    <a:pt x="366" y="954"/>
                                  </a:lnTo>
                                  <a:lnTo>
                                    <a:pt x="366" y="900"/>
                                  </a:lnTo>
                                  <a:lnTo>
                                    <a:pt x="372" y="894"/>
                                  </a:lnTo>
                                  <a:lnTo>
                                    <a:pt x="378" y="894"/>
                                  </a:lnTo>
                                  <a:lnTo>
                                    <a:pt x="396" y="912"/>
                                  </a:lnTo>
                                  <a:lnTo>
                                    <a:pt x="402" y="924"/>
                                  </a:lnTo>
                                  <a:lnTo>
                                    <a:pt x="402" y="954"/>
                                  </a:lnTo>
                                  <a:lnTo>
                                    <a:pt x="408" y="954"/>
                                  </a:lnTo>
                                  <a:lnTo>
                                    <a:pt x="426" y="972"/>
                                  </a:lnTo>
                                  <a:lnTo>
                                    <a:pt x="432" y="984"/>
                                  </a:lnTo>
                                  <a:lnTo>
                                    <a:pt x="444" y="1014"/>
                                  </a:lnTo>
                                  <a:lnTo>
                                    <a:pt x="450" y="1050"/>
                                  </a:lnTo>
                                  <a:lnTo>
                                    <a:pt x="450" y="1074"/>
                                  </a:lnTo>
                                  <a:lnTo>
                                    <a:pt x="456" y="1092"/>
                                  </a:lnTo>
                                  <a:lnTo>
                                    <a:pt x="456" y="1128"/>
                                  </a:lnTo>
                                  <a:lnTo>
                                    <a:pt x="462" y="1134"/>
                                  </a:lnTo>
                                  <a:lnTo>
                                    <a:pt x="480" y="1170"/>
                                  </a:lnTo>
                                  <a:lnTo>
                                    <a:pt x="486" y="1176"/>
                                  </a:lnTo>
                                  <a:lnTo>
                                    <a:pt x="486" y="1182"/>
                                  </a:lnTo>
                                  <a:lnTo>
                                    <a:pt x="528" y="1272"/>
                                  </a:lnTo>
                                  <a:lnTo>
                                    <a:pt x="540" y="1320"/>
                                  </a:lnTo>
                                  <a:lnTo>
                                    <a:pt x="522" y="1320"/>
                                  </a:lnTo>
                                  <a:lnTo>
                                    <a:pt x="516" y="1326"/>
                                  </a:lnTo>
                                  <a:lnTo>
                                    <a:pt x="516" y="1350"/>
                                  </a:lnTo>
                                  <a:lnTo>
                                    <a:pt x="510" y="1362"/>
                                  </a:lnTo>
                                  <a:lnTo>
                                    <a:pt x="510" y="1374"/>
                                  </a:lnTo>
                                  <a:lnTo>
                                    <a:pt x="552" y="1362"/>
                                  </a:lnTo>
                                  <a:lnTo>
                                    <a:pt x="540" y="1416"/>
                                  </a:lnTo>
                                  <a:lnTo>
                                    <a:pt x="540" y="1428"/>
                                  </a:lnTo>
                                  <a:lnTo>
                                    <a:pt x="534" y="1440"/>
                                  </a:lnTo>
                                  <a:lnTo>
                                    <a:pt x="534" y="1464"/>
                                  </a:lnTo>
                                  <a:lnTo>
                                    <a:pt x="540" y="1482"/>
                                  </a:lnTo>
                                  <a:lnTo>
                                    <a:pt x="540" y="1488"/>
                                  </a:lnTo>
                                  <a:lnTo>
                                    <a:pt x="546" y="1500"/>
                                  </a:lnTo>
                                  <a:lnTo>
                                    <a:pt x="552" y="1488"/>
                                  </a:lnTo>
                                  <a:lnTo>
                                    <a:pt x="558" y="1482"/>
                                  </a:lnTo>
                                  <a:lnTo>
                                    <a:pt x="564" y="1470"/>
                                  </a:lnTo>
                                  <a:lnTo>
                                    <a:pt x="564" y="1458"/>
                                  </a:lnTo>
                                  <a:lnTo>
                                    <a:pt x="558" y="1452"/>
                                  </a:lnTo>
                                  <a:lnTo>
                                    <a:pt x="558" y="1440"/>
                                  </a:lnTo>
                                  <a:lnTo>
                                    <a:pt x="576" y="1422"/>
                                  </a:lnTo>
                                  <a:lnTo>
                                    <a:pt x="594" y="1386"/>
                                  </a:lnTo>
                                  <a:lnTo>
                                    <a:pt x="594" y="1368"/>
                                  </a:lnTo>
                                  <a:lnTo>
                                    <a:pt x="600" y="1356"/>
                                  </a:lnTo>
                                  <a:lnTo>
                                    <a:pt x="600" y="1326"/>
                                  </a:lnTo>
                                  <a:lnTo>
                                    <a:pt x="594" y="1314"/>
                                  </a:lnTo>
                                  <a:lnTo>
                                    <a:pt x="594" y="1290"/>
                                  </a:lnTo>
                                  <a:lnTo>
                                    <a:pt x="570" y="1266"/>
                                  </a:lnTo>
                                  <a:lnTo>
                                    <a:pt x="570" y="1242"/>
                                  </a:lnTo>
                                  <a:lnTo>
                                    <a:pt x="564" y="1224"/>
                                  </a:lnTo>
                                  <a:lnTo>
                                    <a:pt x="564" y="1194"/>
                                  </a:lnTo>
                                  <a:lnTo>
                                    <a:pt x="558" y="1182"/>
                                  </a:lnTo>
                                  <a:lnTo>
                                    <a:pt x="516" y="1140"/>
                                  </a:lnTo>
                                  <a:lnTo>
                                    <a:pt x="510" y="1128"/>
                                  </a:lnTo>
                                  <a:lnTo>
                                    <a:pt x="504" y="1122"/>
                                  </a:lnTo>
                                  <a:lnTo>
                                    <a:pt x="498" y="1110"/>
                                  </a:lnTo>
                                  <a:lnTo>
                                    <a:pt x="492" y="1104"/>
                                  </a:lnTo>
                                  <a:lnTo>
                                    <a:pt x="492" y="1098"/>
                                  </a:lnTo>
                                  <a:lnTo>
                                    <a:pt x="486" y="1092"/>
                                  </a:lnTo>
                                  <a:lnTo>
                                    <a:pt x="504" y="1056"/>
                                  </a:lnTo>
                                  <a:lnTo>
                                    <a:pt x="510" y="1050"/>
                                  </a:lnTo>
                                  <a:lnTo>
                                    <a:pt x="516" y="1038"/>
                                  </a:lnTo>
                                  <a:lnTo>
                                    <a:pt x="516" y="1014"/>
                                  </a:lnTo>
                                  <a:lnTo>
                                    <a:pt x="510" y="1002"/>
                                  </a:lnTo>
                                  <a:lnTo>
                                    <a:pt x="522" y="1002"/>
                                  </a:lnTo>
                                  <a:lnTo>
                                    <a:pt x="528" y="996"/>
                                  </a:lnTo>
                                  <a:lnTo>
                                    <a:pt x="528" y="978"/>
                                  </a:lnTo>
                                  <a:lnTo>
                                    <a:pt x="522" y="972"/>
                                  </a:lnTo>
                                  <a:lnTo>
                                    <a:pt x="516" y="978"/>
                                  </a:lnTo>
                                  <a:lnTo>
                                    <a:pt x="510" y="978"/>
                                  </a:lnTo>
                                  <a:lnTo>
                                    <a:pt x="504" y="972"/>
                                  </a:lnTo>
                                  <a:lnTo>
                                    <a:pt x="498" y="960"/>
                                  </a:lnTo>
                                  <a:lnTo>
                                    <a:pt x="498" y="942"/>
                                  </a:lnTo>
                                  <a:lnTo>
                                    <a:pt x="504" y="942"/>
                                  </a:lnTo>
                                  <a:lnTo>
                                    <a:pt x="504" y="936"/>
                                  </a:lnTo>
                                  <a:lnTo>
                                    <a:pt x="498" y="930"/>
                                  </a:lnTo>
                                  <a:lnTo>
                                    <a:pt x="486" y="924"/>
                                  </a:lnTo>
                                  <a:lnTo>
                                    <a:pt x="474" y="912"/>
                                  </a:lnTo>
                                  <a:lnTo>
                                    <a:pt x="462" y="906"/>
                                  </a:lnTo>
                                  <a:lnTo>
                                    <a:pt x="444" y="888"/>
                                  </a:lnTo>
                                  <a:lnTo>
                                    <a:pt x="438" y="876"/>
                                  </a:lnTo>
                                  <a:lnTo>
                                    <a:pt x="438" y="870"/>
                                  </a:lnTo>
                                  <a:lnTo>
                                    <a:pt x="432" y="870"/>
                                  </a:lnTo>
                                  <a:lnTo>
                                    <a:pt x="438" y="846"/>
                                  </a:lnTo>
                                  <a:lnTo>
                                    <a:pt x="426" y="840"/>
                                  </a:lnTo>
                                  <a:lnTo>
                                    <a:pt x="402" y="816"/>
                                  </a:lnTo>
                                  <a:lnTo>
                                    <a:pt x="402" y="810"/>
                                  </a:lnTo>
                                  <a:lnTo>
                                    <a:pt x="426" y="810"/>
                                  </a:lnTo>
                                  <a:lnTo>
                                    <a:pt x="426" y="792"/>
                                  </a:lnTo>
                                  <a:lnTo>
                                    <a:pt x="408" y="774"/>
                                  </a:lnTo>
                                  <a:lnTo>
                                    <a:pt x="408" y="768"/>
                                  </a:lnTo>
                                  <a:lnTo>
                                    <a:pt x="414" y="762"/>
                                  </a:lnTo>
                                  <a:lnTo>
                                    <a:pt x="420" y="762"/>
                                  </a:lnTo>
                                  <a:lnTo>
                                    <a:pt x="426" y="756"/>
                                  </a:lnTo>
                                  <a:lnTo>
                                    <a:pt x="426" y="708"/>
                                  </a:lnTo>
                                  <a:lnTo>
                                    <a:pt x="456" y="708"/>
                                  </a:lnTo>
                                  <a:lnTo>
                                    <a:pt x="468" y="714"/>
                                  </a:lnTo>
                                  <a:lnTo>
                                    <a:pt x="480" y="714"/>
                                  </a:lnTo>
                                  <a:lnTo>
                                    <a:pt x="486" y="708"/>
                                  </a:lnTo>
                                  <a:lnTo>
                                    <a:pt x="492" y="696"/>
                                  </a:lnTo>
                                  <a:lnTo>
                                    <a:pt x="498" y="690"/>
                                  </a:lnTo>
                                  <a:lnTo>
                                    <a:pt x="498" y="684"/>
                                  </a:lnTo>
                                  <a:lnTo>
                                    <a:pt x="522" y="684"/>
                                  </a:lnTo>
                                  <a:lnTo>
                                    <a:pt x="528" y="660"/>
                                  </a:lnTo>
                                  <a:lnTo>
                                    <a:pt x="534" y="660"/>
                                  </a:lnTo>
                                  <a:lnTo>
                                    <a:pt x="540" y="654"/>
                                  </a:lnTo>
                                  <a:lnTo>
                                    <a:pt x="564" y="654"/>
                                  </a:lnTo>
                                  <a:lnTo>
                                    <a:pt x="564" y="642"/>
                                  </a:lnTo>
                                  <a:lnTo>
                                    <a:pt x="582" y="624"/>
                                  </a:lnTo>
                                  <a:lnTo>
                                    <a:pt x="594" y="624"/>
                                  </a:lnTo>
                                  <a:lnTo>
                                    <a:pt x="600" y="618"/>
                                  </a:lnTo>
                                  <a:lnTo>
                                    <a:pt x="594" y="612"/>
                                  </a:lnTo>
                                  <a:lnTo>
                                    <a:pt x="600" y="600"/>
                                  </a:lnTo>
                                  <a:lnTo>
                                    <a:pt x="600" y="588"/>
                                  </a:lnTo>
                                  <a:lnTo>
                                    <a:pt x="636" y="570"/>
                                  </a:lnTo>
                                  <a:lnTo>
                                    <a:pt x="636" y="552"/>
                                  </a:lnTo>
                                  <a:lnTo>
                                    <a:pt x="630" y="546"/>
                                  </a:lnTo>
                                  <a:lnTo>
                                    <a:pt x="618" y="546"/>
                                  </a:lnTo>
                                  <a:lnTo>
                                    <a:pt x="600" y="564"/>
                                  </a:lnTo>
                                  <a:lnTo>
                                    <a:pt x="600" y="570"/>
                                  </a:lnTo>
                                  <a:lnTo>
                                    <a:pt x="558" y="570"/>
                                  </a:lnTo>
                                  <a:lnTo>
                                    <a:pt x="558" y="552"/>
                                  </a:lnTo>
                                  <a:lnTo>
                                    <a:pt x="546" y="552"/>
                                  </a:lnTo>
                                  <a:lnTo>
                                    <a:pt x="534" y="522"/>
                                  </a:lnTo>
                                  <a:lnTo>
                                    <a:pt x="480" y="516"/>
                                  </a:lnTo>
                                  <a:lnTo>
                                    <a:pt x="486" y="504"/>
                                  </a:lnTo>
                                  <a:lnTo>
                                    <a:pt x="486" y="498"/>
                                  </a:lnTo>
                                  <a:lnTo>
                                    <a:pt x="492" y="492"/>
                                  </a:lnTo>
                                  <a:lnTo>
                                    <a:pt x="492" y="480"/>
                                  </a:lnTo>
                                  <a:lnTo>
                                    <a:pt x="480" y="468"/>
                                  </a:lnTo>
                                  <a:lnTo>
                                    <a:pt x="486" y="462"/>
                                  </a:lnTo>
                                  <a:lnTo>
                                    <a:pt x="498" y="462"/>
                                  </a:lnTo>
                                  <a:lnTo>
                                    <a:pt x="504" y="456"/>
                                  </a:lnTo>
                                  <a:lnTo>
                                    <a:pt x="504" y="450"/>
                                  </a:lnTo>
                                  <a:lnTo>
                                    <a:pt x="498" y="444"/>
                                  </a:lnTo>
                                  <a:lnTo>
                                    <a:pt x="486" y="438"/>
                                  </a:lnTo>
                                  <a:lnTo>
                                    <a:pt x="456" y="438"/>
                                  </a:lnTo>
                                  <a:lnTo>
                                    <a:pt x="444" y="396"/>
                                  </a:lnTo>
                                  <a:lnTo>
                                    <a:pt x="420" y="378"/>
                                  </a:lnTo>
                                  <a:lnTo>
                                    <a:pt x="450" y="354"/>
                                  </a:lnTo>
                                  <a:lnTo>
                                    <a:pt x="390" y="354"/>
                                  </a:lnTo>
                                  <a:lnTo>
                                    <a:pt x="384" y="360"/>
                                  </a:lnTo>
                                  <a:lnTo>
                                    <a:pt x="372" y="360"/>
                                  </a:lnTo>
                                  <a:lnTo>
                                    <a:pt x="366" y="366"/>
                                  </a:lnTo>
                                  <a:lnTo>
                                    <a:pt x="354" y="372"/>
                                  </a:lnTo>
                                  <a:lnTo>
                                    <a:pt x="366" y="354"/>
                                  </a:lnTo>
                                  <a:lnTo>
                                    <a:pt x="360" y="342"/>
                                  </a:lnTo>
                                  <a:lnTo>
                                    <a:pt x="342" y="324"/>
                                  </a:lnTo>
                                  <a:lnTo>
                                    <a:pt x="342" y="306"/>
                                  </a:lnTo>
                                  <a:lnTo>
                                    <a:pt x="354" y="306"/>
                                  </a:lnTo>
                                  <a:lnTo>
                                    <a:pt x="348" y="276"/>
                                  </a:lnTo>
                                  <a:lnTo>
                                    <a:pt x="360" y="276"/>
                                  </a:lnTo>
                                  <a:lnTo>
                                    <a:pt x="366" y="270"/>
                                  </a:lnTo>
                                  <a:lnTo>
                                    <a:pt x="366" y="234"/>
                                  </a:lnTo>
                                  <a:lnTo>
                                    <a:pt x="372" y="240"/>
                                  </a:lnTo>
                                  <a:lnTo>
                                    <a:pt x="384" y="240"/>
                                  </a:lnTo>
                                  <a:lnTo>
                                    <a:pt x="390" y="234"/>
                                  </a:lnTo>
                                  <a:lnTo>
                                    <a:pt x="396" y="222"/>
                                  </a:lnTo>
                                  <a:lnTo>
                                    <a:pt x="396" y="216"/>
                                  </a:lnTo>
                                  <a:lnTo>
                                    <a:pt x="378" y="198"/>
                                  </a:lnTo>
                                  <a:lnTo>
                                    <a:pt x="390" y="198"/>
                                  </a:lnTo>
                                  <a:lnTo>
                                    <a:pt x="396" y="192"/>
                                  </a:lnTo>
                                  <a:lnTo>
                                    <a:pt x="408" y="192"/>
                                  </a:lnTo>
                                  <a:lnTo>
                                    <a:pt x="396" y="132"/>
                                  </a:lnTo>
                                  <a:lnTo>
                                    <a:pt x="384" y="108"/>
                                  </a:lnTo>
                                  <a:lnTo>
                                    <a:pt x="384" y="78"/>
                                  </a:lnTo>
                                  <a:lnTo>
                                    <a:pt x="378" y="72"/>
                                  </a:lnTo>
                                  <a:lnTo>
                                    <a:pt x="342" y="72"/>
                                  </a:lnTo>
                                  <a:lnTo>
                                    <a:pt x="342" y="66"/>
                                  </a:lnTo>
                                  <a:lnTo>
                                    <a:pt x="336" y="60"/>
                                  </a:lnTo>
                                  <a:lnTo>
                                    <a:pt x="318" y="24"/>
                                  </a:lnTo>
                                  <a:lnTo>
                                    <a:pt x="306" y="18"/>
                                  </a:lnTo>
                                  <a:lnTo>
                                    <a:pt x="300" y="6"/>
                                  </a:lnTo>
                                  <a:lnTo>
                                    <a:pt x="294" y="0"/>
                                  </a:lnTo>
                                  <a:lnTo>
                                    <a:pt x="288" y="0"/>
                                  </a:lnTo>
                                  <a:lnTo>
                                    <a:pt x="282" y="18"/>
                                  </a:lnTo>
                                  <a:lnTo>
                                    <a:pt x="282" y="48"/>
                                  </a:lnTo>
                                  <a:lnTo>
                                    <a:pt x="276" y="48"/>
                                  </a:lnTo>
                                  <a:lnTo>
                                    <a:pt x="270" y="54"/>
                                  </a:lnTo>
                                  <a:lnTo>
                                    <a:pt x="258" y="60"/>
                                  </a:lnTo>
                                  <a:lnTo>
                                    <a:pt x="246" y="72"/>
                                  </a:lnTo>
                                  <a:lnTo>
                                    <a:pt x="252" y="84"/>
                                  </a:lnTo>
                                  <a:lnTo>
                                    <a:pt x="258" y="90"/>
                                  </a:lnTo>
                                  <a:lnTo>
                                    <a:pt x="270" y="96"/>
                                  </a:lnTo>
                                  <a:lnTo>
                                    <a:pt x="276" y="102"/>
                                  </a:lnTo>
                                  <a:lnTo>
                                    <a:pt x="276" y="108"/>
                                  </a:lnTo>
                                  <a:lnTo>
                                    <a:pt x="258" y="108"/>
                                  </a:lnTo>
                                  <a:lnTo>
                                    <a:pt x="252" y="102"/>
                                  </a:lnTo>
                                  <a:lnTo>
                                    <a:pt x="216" y="102"/>
                                  </a:lnTo>
                                  <a:lnTo>
                                    <a:pt x="204" y="108"/>
                                  </a:lnTo>
                                  <a:lnTo>
                                    <a:pt x="198" y="108"/>
                                  </a:lnTo>
                                  <a:lnTo>
                                    <a:pt x="198" y="126"/>
                                  </a:lnTo>
                                  <a:lnTo>
                                    <a:pt x="186" y="138"/>
                                  </a:lnTo>
                                  <a:lnTo>
                                    <a:pt x="174" y="144"/>
                                  </a:lnTo>
                                  <a:lnTo>
                                    <a:pt x="162" y="144"/>
                                  </a:lnTo>
                                  <a:lnTo>
                                    <a:pt x="156" y="150"/>
                                  </a:lnTo>
                                  <a:lnTo>
                                    <a:pt x="150" y="150"/>
                                  </a:lnTo>
                                  <a:lnTo>
                                    <a:pt x="150" y="174"/>
                                  </a:lnTo>
                                  <a:lnTo>
                                    <a:pt x="156" y="180"/>
                                  </a:lnTo>
                                  <a:lnTo>
                                    <a:pt x="156" y="186"/>
                                  </a:lnTo>
                                  <a:lnTo>
                                    <a:pt x="162" y="192"/>
                                  </a:lnTo>
                                  <a:lnTo>
                                    <a:pt x="162" y="204"/>
                                  </a:lnTo>
                                  <a:lnTo>
                                    <a:pt x="144" y="234"/>
                                  </a:lnTo>
                                  <a:lnTo>
                                    <a:pt x="138" y="240"/>
                                  </a:lnTo>
                                  <a:lnTo>
                                    <a:pt x="126" y="246"/>
                                  </a:lnTo>
                                  <a:lnTo>
                                    <a:pt x="126" y="264"/>
                                  </a:lnTo>
                                  <a:lnTo>
                                    <a:pt x="132" y="276"/>
                                  </a:lnTo>
                                  <a:lnTo>
                                    <a:pt x="138" y="282"/>
                                  </a:lnTo>
                                  <a:lnTo>
                                    <a:pt x="120" y="336"/>
                                  </a:lnTo>
                                  <a:lnTo>
                                    <a:pt x="120" y="372"/>
                                  </a:lnTo>
                                  <a:lnTo>
                                    <a:pt x="108" y="372"/>
                                  </a:lnTo>
                                  <a:lnTo>
                                    <a:pt x="96" y="366"/>
                                  </a:lnTo>
                                  <a:lnTo>
                                    <a:pt x="42" y="366"/>
                                  </a:lnTo>
                                  <a:lnTo>
                                    <a:pt x="48" y="366"/>
                                  </a:lnTo>
                                  <a:lnTo>
                                    <a:pt x="66" y="384"/>
                                  </a:lnTo>
                                  <a:lnTo>
                                    <a:pt x="72" y="432"/>
                                  </a:lnTo>
                                  <a:lnTo>
                                    <a:pt x="66" y="432"/>
                                  </a:lnTo>
                                  <a:lnTo>
                                    <a:pt x="48" y="450"/>
                                  </a:lnTo>
                                  <a:lnTo>
                                    <a:pt x="54" y="462"/>
                                  </a:lnTo>
                                  <a:lnTo>
                                    <a:pt x="54" y="486"/>
                                  </a:lnTo>
                                  <a:lnTo>
                                    <a:pt x="72" y="504"/>
                                  </a:lnTo>
                                  <a:lnTo>
                                    <a:pt x="72" y="516"/>
                                  </a:lnTo>
                                  <a:lnTo>
                                    <a:pt x="60" y="516"/>
                                  </a:lnTo>
                                  <a:lnTo>
                                    <a:pt x="54" y="510"/>
                                  </a:lnTo>
                                  <a:lnTo>
                                    <a:pt x="48" y="510"/>
                                  </a:lnTo>
                                  <a:lnTo>
                                    <a:pt x="48" y="534"/>
                                  </a:lnTo>
                                  <a:lnTo>
                                    <a:pt x="30" y="516"/>
                                  </a:lnTo>
                                  <a:lnTo>
                                    <a:pt x="42" y="576"/>
                                  </a:lnTo>
                                  <a:lnTo>
                                    <a:pt x="6" y="570"/>
                                  </a:lnTo>
                                  <a:lnTo>
                                    <a:pt x="6" y="576"/>
                                  </a:lnTo>
                                  <a:lnTo>
                                    <a:pt x="0" y="588"/>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71" name="Mozambique" descr="© INSCALE GmbH, 15.06.2010"/>
                            <a:cNvSpPr>
                              <a:spLocks/>
                            </a:cNvSpPr>
                          </a:nvSpPr>
                          <a:spPr bwMode="gray">
                            <a:xfrm>
                              <a:off x="3132" y="1824"/>
                              <a:ext cx="195" cy="342"/>
                            </a:xfrm>
                            <a:custGeom>
                              <a:avLst/>
                              <a:gdLst>
                                <a:gd name="T0" fmla="*/ 2147483647 w 762"/>
                                <a:gd name="T1" fmla="*/ 2147483647 h 1338"/>
                                <a:gd name="T2" fmla="*/ 2147483647 w 762"/>
                                <a:gd name="T3" fmla="*/ 2147483647 h 1338"/>
                                <a:gd name="T4" fmla="*/ 2147483647 w 762"/>
                                <a:gd name="T5" fmla="*/ 2147483647 h 1338"/>
                                <a:gd name="T6" fmla="*/ 2147483647 w 762"/>
                                <a:gd name="T7" fmla="*/ 2147483647 h 1338"/>
                                <a:gd name="T8" fmla="*/ 2147483647 w 762"/>
                                <a:gd name="T9" fmla="*/ 2147483647 h 1338"/>
                                <a:gd name="T10" fmla="*/ 2147483647 w 762"/>
                                <a:gd name="T11" fmla="*/ 2147483647 h 1338"/>
                                <a:gd name="T12" fmla="*/ 2147483647 w 762"/>
                                <a:gd name="T13" fmla="*/ 2147483647 h 1338"/>
                                <a:gd name="T14" fmla="*/ 2147483647 w 762"/>
                                <a:gd name="T15" fmla="*/ 2147483647 h 1338"/>
                                <a:gd name="T16" fmla="*/ 2147483647 w 762"/>
                                <a:gd name="T17" fmla="*/ 2147483647 h 1338"/>
                                <a:gd name="T18" fmla="*/ 2147483647 w 762"/>
                                <a:gd name="T19" fmla="*/ 2147483647 h 1338"/>
                                <a:gd name="T20" fmla="*/ 2147483647 w 762"/>
                                <a:gd name="T21" fmla="*/ 2147483647 h 1338"/>
                                <a:gd name="T22" fmla="*/ 2147483647 w 762"/>
                                <a:gd name="T23" fmla="*/ 2147483647 h 1338"/>
                                <a:gd name="T24" fmla="*/ 2147483647 w 762"/>
                                <a:gd name="T25" fmla="*/ 2147483647 h 1338"/>
                                <a:gd name="T26" fmla="*/ 2147483647 w 762"/>
                                <a:gd name="T27" fmla="*/ 2147483647 h 1338"/>
                                <a:gd name="T28" fmla="*/ 2147483647 w 762"/>
                                <a:gd name="T29" fmla="*/ 2147483647 h 1338"/>
                                <a:gd name="T30" fmla="*/ 2147483647 w 762"/>
                                <a:gd name="T31" fmla="*/ 2147483647 h 1338"/>
                                <a:gd name="T32" fmla="*/ 2147483647 w 762"/>
                                <a:gd name="T33" fmla="*/ 2147483647 h 1338"/>
                                <a:gd name="T34" fmla="*/ 2147483647 w 762"/>
                                <a:gd name="T35" fmla="*/ 2147483647 h 1338"/>
                                <a:gd name="T36" fmla="*/ 2147483647 w 762"/>
                                <a:gd name="T37" fmla="*/ 2147483647 h 1338"/>
                                <a:gd name="T38" fmla="*/ 2147483647 w 762"/>
                                <a:gd name="T39" fmla="*/ 2147483647 h 1338"/>
                                <a:gd name="T40" fmla="*/ 2147483647 w 762"/>
                                <a:gd name="T41" fmla="*/ 2147483647 h 1338"/>
                                <a:gd name="T42" fmla="*/ 2147483647 w 762"/>
                                <a:gd name="T43" fmla="*/ 2147483647 h 1338"/>
                                <a:gd name="T44" fmla="*/ 2147483647 w 762"/>
                                <a:gd name="T45" fmla="*/ 2147483647 h 1338"/>
                                <a:gd name="T46" fmla="*/ 2147483647 w 762"/>
                                <a:gd name="T47" fmla="*/ 2147483647 h 1338"/>
                                <a:gd name="T48" fmla="*/ 2147483647 w 762"/>
                                <a:gd name="T49" fmla="*/ 2147483647 h 1338"/>
                                <a:gd name="T50" fmla="*/ 2147483647 w 762"/>
                                <a:gd name="T51" fmla="*/ 2147483647 h 1338"/>
                                <a:gd name="T52" fmla="*/ 2147483647 w 762"/>
                                <a:gd name="T53" fmla="*/ 2147483647 h 1338"/>
                                <a:gd name="T54" fmla="*/ 2147483647 w 762"/>
                                <a:gd name="T55" fmla="*/ 2147483647 h 1338"/>
                                <a:gd name="T56" fmla="*/ 0 w 762"/>
                                <a:gd name="T57" fmla="*/ 2147483647 h 1338"/>
                                <a:gd name="T58" fmla="*/ 2147483647 w 762"/>
                                <a:gd name="T59" fmla="*/ 2147483647 h 1338"/>
                                <a:gd name="T60" fmla="*/ 2147483647 w 762"/>
                                <a:gd name="T61" fmla="*/ 2147483647 h 1338"/>
                                <a:gd name="T62" fmla="*/ 2147483647 w 762"/>
                                <a:gd name="T63" fmla="*/ 2147483647 h 1338"/>
                                <a:gd name="T64" fmla="*/ 2147483647 w 762"/>
                                <a:gd name="T65" fmla="*/ 2147483647 h 1338"/>
                                <a:gd name="T66" fmla="*/ 2147483647 w 762"/>
                                <a:gd name="T67" fmla="*/ 2147483647 h 1338"/>
                                <a:gd name="T68" fmla="*/ 2147483647 w 762"/>
                                <a:gd name="T69" fmla="*/ 2147483647 h 1338"/>
                                <a:gd name="T70" fmla="*/ 2147483647 w 762"/>
                                <a:gd name="T71" fmla="*/ 2147483647 h 1338"/>
                                <a:gd name="T72" fmla="*/ 2147483647 w 762"/>
                                <a:gd name="T73" fmla="*/ 2147483647 h 1338"/>
                                <a:gd name="T74" fmla="*/ 2147483647 w 762"/>
                                <a:gd name="T75" fmla="*/ 2147483647 h 1338"/>
                                <a:gd name="T76" fmla="*/ 2147483647 w 762"/>
                                <a:gd name="T77" fmla="*/ 2147483647 h 1338"/>
                                <a:gd name="T78" fmla="*/ 2147483647 w 762"/>
                                <a:gd name="T79" fmla="*/ 2147483647 h 1338"/>
                                <a:gd name="T80" fmla="*/ 2147483647 w 762"/>
                                <a:gd name="T81" fmla="*/ 2147483647 h 1338"/>
                                <a:gd name="T82" fmla="*/ 2147483647 w 762"/>
                                <a:gd name="T83" fmla="*/ 2147483647 h 1338"/>
                                <a:gd name="T84" fmla="*/ 2147483647 w 762"/>
                                <a:gd name="T85" fmla="*/ 2147483647 h 1338"/>
                                <a:gd name="T86" fmla="*/ 2147483647 w 762"/>
                                <a:gd name="T87" fmla="*/ 2147483647 h 1338"/>
                                <a:gd name="T88" fmla="*/ 2147483647 w 762"/>
                                <a:gd name="T89" fmla="*/ 2147483647 h 1338"/>
                                <a:gd name="T90" fmla="*/ 2147483647 w 762"/>
                                <a:gd name="T91" fmla="*/ 2147483647 h 1338"/>
                                <a:gd name="T92" fmla="*/ 2147483647 w 762"/>
                                <a:gd name="T93" fmla="*/ 2147483647 h 1338"/>
                                <a:gd name="T94" fmla="*/ 2147483647 w 762"/>
                                <a:gd name="T95" fmla="*/ 2147483647 h 1338"/>
                                <a:gd name="T96" fmla="*/ 2147483647 w 762"/>
                                <a:gd name="T97" fmla="*/ 2147483647 h 1338"/>
                                <a:gd name="T98" fmla="*/ 2147483647 w 762"/>
                                <a:gd name="T99" fmla="*/ 2147483647 h 1338"/>
                                <a:gd name="T100" fmla="*/ 2147483647 w 762"/>
                                <a:gd name="T101" fmla="*/ 2147483647 h 1338"/>
                                <a:gd name="T102" fmla="*/ 2147483647 w 762"/>
                                <a:gd name="T103" fmla="*/ 2147483647 h 1338"/>
                                <a:gd name="T104" fmla="*/ 2147483647 w 762"/>
                                <a:gd name="T105" fmla="*/ 2147483647 h 1338"/>
                                <a:gd name="T106" fmla="*/ 2147483647 w 762"/>
                                <a:gd name="T107" fmla="*/ 2147483647 h 1338"/>
                                <a:gd name="T108" fmla="*/ 2147483647 w 762"/>
                                <a:gd name="T109" fmla="*/ 2147483647 h 1338"/>
                                <a:gd name="T110" fmla="*/ 2147483647 w 762"/>
                                <a:gd name="T111" fmla="*/ 2147483647 h 1338"/>
                                <a:gd name="T112" fmla="*/ 2147483647 w 762"/>
                                <a:gd name="T113" fmla="*/ 2147483647 h 1338"/>
                                <a:gd name="T114" fmla="*/ 2147483647 w 762"/>
                                <a:gd name="T115" fmla="*/ 2147483647 h 1338"/>
                                <a:gd name="T116" fmla="*/ 2147483647 w 762"/>
                                <a:gd name="T117" fmla="*/ 2147483647 h 1338"/>
                                <a:gd name="T118" fmla="*/ 2147483647 w 762"/>
                                <a:gd name="T119" fmla="*/ 2147483647 h 1338"/>
                                <a:gd name="T120" fmla="*/ 2147483647 w 762"/>
                                <a:gd name="T121" fmla="*/ 2147483647 h 1338"/>
                                <a:gd name="T122" fmla="*/ 2147483647 w 762"/>
                                <a:gd name="T123" fmla="*/ 2147483647 h 1338"/>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 name="T186" fmla="*/ 0 w 762"/>
                                <a:gd name="T187" fmla="*/ 0 h 1338"/>
                                <a:gd name="T188" fmla="*/ 762 w 762"/>
                                <a:gd name="T189" fmla="*/ 1338 h 1338"/>
                              </a:gdLst>
                              <a:ahLst/>
                              <a:cxnLst>
                                <a:cxn ang="T124">
                                  <a:pos x="T0" y="T1"/>
                                </a:cxn>
                                <a:cxn ang="T125">
                                  <a:pos x="T2" y="T3"/>
                                </a:cxn>
                                <a:cxn ang="T126">
                                  <a:pos x="T4" y="T5"/>
                                </a:cxn>
                                <a:cxn ang="T127">
                                  <a:pos x="T6" y="T7"/>
                                </a:cxn>
                                <a:cxn ang="T128">
                                  <a:pos x="T8" y="T9"/>
                                </a:cxn>
                                <a:cxn ang="T129">
                                  <a:pos x="T10" y="T11"/>
                                </a:cxn>
                                <a:cxn ang="T130">
                                  <a:pos x="T12" y="T13"/>
                                </a:cxn>
                                <a:cxn ang="T131">
                                  <a:pos x="T14" y="T15"/>
                                </a:cxn>
                                <a:cxn ang="T132">
                                  <a:pos x="T16" y="T17"/>
                                </a:cxn>
                                <a:cxn ang="T133">
                                  <a:pos x="T18" y="T19"/>
                                </a:cxn>
                                <a:cxn ang="T134">
                                  <a:pos x="T20" y="T21"/>
                                </a:cxn>
                                <a:cxn ang="T135">
                                  <a:pos x="T22" y="T23"/>
                                </a:cxn>
                                <a:cxn ang="T136">
                                  <a:pos x="T24" y="T25"/>
                                </a:cxn>
                                <a:cxn ang="T137">
                                  <a:pos x="T26" y="T27"/>
                                </a:cxn>
                                <a:cxn ang="T138">
                                  <a:pos x="T28" y="T29"/>
                                </a:cxn>
                                <a:cxn ang="T139">
                                  <a:pos x="T30" y="T31"/>
                                </a:cxn>
                                <a:cxn ang="T140">
                                  <a:pos x="T32" y="T33"/>
                                </a:cxn>
                                <a:cxn ang="T141">
                                  <a:pos x="T34" y="T35"/>
                                </a:cxn>
                                <a:cxn ang="T142">
                                  <a:pos x="T36" y="T37"/>
                                </a:cxn>
                                <a:cxn ang="T143">
                                  <a:pos x="T38" y="T39"/>
                                </a:cxn>
                                <a:cxn ang="T144">
                                  <a:pos x="T40" y="T41"/>
                                </a:cxn>
                                <a:cxn ang="T145">
                                  <a:pos x="T42" y="T43"/>
                                </a:cxn>
                                <a:cxn ang="T146">
                                  <a:pos x="T44" y="T45"/>
                                </a:cxn>
                                <a:cxn ang="T147">
                                  <a:pos x="T46" y="T47"/>
                                </a:cxn>
                                <a:cxn ang="T148">
                                  <a:pos x="T48" y="T49"/>
                                </a:cxn>
                                <a:cxn ang="T149">
                                  <a:pos x="T50" y="T51"/>
                                </a:cxn>
                                <a:cxn ang="T150">
                                  <a:pos x="T52" y="T53"/>
                                </a:cxn>
                                <a:cxn ang="T151">
                                  <a:pos x="T54" y="T55"/>
                                </a:cxn>
                                <a:cxn ang="T152">
                                  <a:pos x="T56" y="T57"/>
                                </a:cxn>
                                <a:cxn ang="T153">
                                  <a:pos x="T58" y="T59"/>
                                </a:cxn>
                                <a:cxn ang="T154">
                                  <a:pos x="T60" y="T61"/>
                                </a:cxn>
                                <a:cxn ang="T155">
                                  <a:pos x="T62" y="T63"/>
                                </a:cxn>
                                <a:cxn ang="T156">
                                  <a:pos x="T64" y="T65"/>
                                </a:cxn>
                                <a:cxn ang="T157">
                                  <a:pos x="T66" y="T67"/>
                                </a:cxn>
                                <a:cxn ang="T158">
                                  <a:pos x="T68" y="T69"/>
                                </a:cxn>
                                <a:cxn ang="T159">
                                  <a:pos x="T70" y="T71"/>
                                </a:cxn>
                                <a:cxn ang="T160">
                                  <a:pos x="T72" y="T73"/>
                                </a:cxn>
                                <a:cxn ang="T161">
                                  <a:pos x="T74" y="T75"/>
                                </a:cxn>
                                <a:cxn ang="T162">
                                  <a:pos x="T76" y="T77"/>
                                </a:cxn>
                                <a:cxn ang="T163">
                                  <a:pos x="T78" y="T79"/>
                                </a:cxn>
                                <a:cxn ang="T164">
                                  <a:pos x="T80" y="T81"/>
                                </a:cxn>
                                <a:cxn ang="T165">
                                  <a:pos x="T82" y="T83"/>
                                </a:cxn>
                                <a:cxn ang="T166">
                                  <a:pos x="T84" y="T85"/>
                                </a:cxn>
                                <a:cxn ang="T167">
                                  <a:pos x="T86" y="T87"/>
                                </a:cxn>
                                <a:cxn ang="T168">
                                  <a:pos x="T88" y="T89"/>
                                </a:cxn>
                                <a:cxn ang="T169">
                                  <a:pos x="T90" y="T91"/>
                                </a:cxn>
                                <a:cxn ang="T170">
                                  <a:pos x="T92" y="T93"/>
                                </a:cxn>
                                <a:cxn ang="T171">
                                  <a:pos x="T94" y="T95"/>
                                </a:cxn>
                                <a:cxn ang="T172">
                                  <a:pos x="T96" y="T97"/>
                                </a:cxn>
                                <a:cxn ang="T173">
                                  <a:pos x="T98" y="T99"/>
                                </a:cxn>
                                <a:cxn ang="T174">
                                  <a:pos x="T100" y="T101"/>
                                </a:cxn>
                                <a:cxn ang="T175">
                                  <a:pos x="T102" y="T103"/>
                                </a:cxn>
                                <a:cxn ang="T176">
                                  <a:pos x="T104" y="T105"/>
                                </a:cxn>
                                <a:cxn ang="T177">
                                  <a:pos x="T106" y="T107"/>
                                </a:cxn>
                                <a:cxn ang="T178">
                                  <a:pos x="T108" y="T109"/>
                                </a:cxn>
                                <a:cxn ang="T179">
                                  <a:pos x="T110" y="T111"/>
                                </a:cxn>
                                <a:cxn ang="T180">
                                  <a:pos x="T112" y="T113"/>
                                </a:cxn>
                                <a:cxn ang="T181">
                                  <a:pos x="T114" y="T115"/>
                                </a:cxn>
                                <a:cxn ang="T182">
                                  <a:pos x="T116" y="T117"/>
                                </a:cxn>
                                <a:cxn ang="T183">
                                  <a:pos x="T118" y="T119"/>
                                </a:cxn>
                                <a:cxn ang="T184">
                                  <a:pos x="T120" y="T121"/>
                                </a:cxn>
                                <a:cxn ang="T185">
                                  <a:pos x="T122" y="T123"/>
                                </a:cxn>
                              </a:cxnLst>
                              <a:rect l="T186" t="T187" r="T188" b="T189"/>
                              <a:pathLst>
                                <a:path w="762" h="1338">
                                  <a:moveTo>
                                    <a:pt x="762" y="342"/>
                                  </a:moveTo>
                                  <a:lnTo>
                                    <a:pt x="762" y="324"/>
                                  </a:lnTo>
                                  <a:lnTo>
                                    <a:pt x="756" y="318"/>
                                  </a:lnTo>
                                  <a:lnTo>
                                    <a:pt x="744" y="318"/>
                                  </a:lnTo>
                                  <a:lnTo>
                                    <a:pt x="744" y="258"/>
                                  </a:lnTo>
                                  <a:lnTo>
                                    <a:pt x="732" y="246"/>
                                  </a:lnTo>
                                  <a:lnTo>
                                    <a:pt x="750" y="234"/>
                                  </a:lnTo>
                                  <a:lnTo>
                                    <a:pt x="738" y="186"/>
                                  </a:lnTo>
                                  <a:lnTo>
                                    <a:pt x="750" y="156"/>
                                  </a:lnTo>
                                  <a:lnTo>
                                    <a:pt x="738" y="120"/>
                                  </a:lnTo>
                                  <a:lnTo>
                                    <a:pt x="738" y="108"/>
                                  </a:lnTo>
                                  <a:lnTo>
                                    <a:pt x="750" y="72"/>
                                  </a:lnTo>
                                  <a:lnTo>
                                    <a:pt x="756" y="42"/>
                                  </a:lnTo>
                                  <a:lnTo>
                                    <a:pt x="756" y="12"/>
                                  </a:lnTo>
                                  <a:lnTo>
                                    <a:pt x="744" y="0"/>
                                  </a:lnTo>
                                  <a:lnTo>
                                    <a:pt x="666" y="54"/>
                                  </a:lnTo>
                                  <a:lnTo>
                                    <a:pt x="636" y="60"/>
                                  </a:lnTo>
                                  <a:lnTo>
                                    <a:pt x="630" y="60"/>
                                  </a:lnTo>
                                  <a:lnTo>
                                    <a:pt x="618" y="72"/>
                                  </a:lnTo>
                                  <a:lnTo>
                                    <a:pt x="606" y="78"/>
                                  </a:lnTo>
                                  <a:lnTo>
                                    <a:pt x="594" y="78"/>
                                  </a:lnTo>
                                  <a:lnTo>
                                    <a:pt x="594" y="72"/>
                                  </a:lnTo>
                                  <a:lnTo>
                                    <a:pt x="588" y="66"/>
                                  </a:lnTo>
                                  <a:lnTo>
                                    <a:pt x="564" y="66"/>
                                  </a:lnTo>
                                  <a:lnTo>
                                    <a:pt x="558" y="72"/>
                                  </a:lnTo>
                                  <a:lnTo>
                                    <a:pt x="552" y="84"/>
                                  </a:lnTo>
                                  <a:lnTo>
                                    <a:pt x="540" y="90"/>
                                  </a:lnTo>
                                  <a:lnTo>
                                    <a:pt x="528" y="102"/>
                                  </a:lnTo>
                                  <a:lnTo>
                                    <a:pt x="510" y="102"/>
                                  </a:lnTo>
                                  <a:lnTo>
                                    <a:pt x="498" y="96"/>
                                  </a:lnTo>
                                  <a:lnTo>
                                    <a:pt x="492" y="90"/>
                                  </a:lnTo>
                                  <a:lnTo>
                                    <a:pt x="486" y="90"/>
                                  </a:lnTo>
                                  <a:lnTo>
                                    <a:pt x="468" y="108"/>
                                  </a:lnTo>
                                  <a:lnTo>
                                    <a:pt x="456" y="108"/>
                                  </a:lnTo>
                                  <a:lnTo>
                                    <a:pt x="450" y="102"/>
                                  </a:lnTo>
                                  <a:lnTo>
                                    <a:pt x="438" y="96"/>
                                  </a:lnTo>
                                  <a:lnTo>
                                    <a:pt x="432" y="84"/>
                                  </a:lnTo>
                                  <a:lnTo>
                                    <a:pt x="420" y="78"/>
                                  </a:lnTo>
                                  <a:lnTo>
                                    <a:pt x="408" y="78"/>
                                  </a:lnTo>
                                  <a:lnTo>
                                    <a:pt x="396" y="90"/>
                                  </a:lnTo>
                                  <a:lnTo>
                                    <a:pt x="390" y="90"/>
                                  </a:lnTo>
                                  <a:lnTo>
                                    <a:pt x="384" y="96"/>
                                  </a:lnTo>
                                  <a:lnTo>
                                    <a:pt x="354" y="96"/>
                                  </a:lnTo>
                                  <a:lnTo>
                                    <a:pt x="354" y="114"/>
                                  </a:lnTo>
                                  <a:lnTo>
                                    <a:pt x="330" y="138"/>
                                  </a:lnTo>
                                  <a:lnTo>
                                    <a:pt x="330" y="150"/>
                                  </a:lnTo>
                                  <a:lnTo>
                                    <a:pt x="342" y="162"/>
                                  </a:lnTo>
                                  <a:lnTo>
                                    <a:pt x="348" y="174"/>
                                  </a:lnTo>
                                  <a:lnTo>
                                    <a:pt x="348" y="204"/>
                                  </a:lnTo>
                                  <a:lnTo>
                                    <a:pt x="342" y="216"/>
                                  </a:lnTo>
                                  <a:lnTo>
                                    <a:pt x="336" y="234"/>
                                  </a:lnTo>
                                  <a:lnTo>
                                    <a:pt x="336" y="246"/>
                                  </a:lnTo>
                                  <a:lnTo>
                                    <a:pt x="342" y="246"/>
                                  </a:lnTo>
                                  <a:lnTo>
                                    <a:pt x="342" y="252"/>
                                  </a:lnTo>
                                  <a:lnTo>
                                    <a:pt x="348" y="252"/>
                                  </a:lnTo>
                                  <a:lnTo>
                                    <a:pt x="372" y="276"/>
                                  </a:lnTo>
                                  <a:lnTo>
                                    <a:pt x="384" y="300"/>
                                  </a:lnTo>
                                  <a:lnTo>
                                    <a:pt x="390" y="306"/>
                                  </a:lnTo>
                                  <a:lnTo>
                                    <a:pt x="396" y="318"/>
                                  </a:lnTo>
                                  <a:lnTo>
                                    <a:pt x="408" y="336"/>
                                  </a:lnTo>
                                  <a:lnTo>
                                    <a:pt x="420" y="348"/>
                                  </a:lnTo>
                                  <a:lnTo>
                                    <a:pt x="420" y="366"/>
                                  </a:lnTo>
                                  <a:lnTo>
                                    <a:pt x="414" y="372"/>
                                  </a:lnTo>
                                  <a:lnTo>
                                    <a:pt x="408" y="384"/>
                                  </a:lnTo>
                                  <a:lnTo>
                                    <a:pt x="402" y="390"/>
                                  </a:lnTo>
                                  <a:lnTo>
                                    <a:pt x="402" y="450"/>
                                  </a:lnTo>
                                  <a:lnTo>
                                    <a:pt x="396" y="456"/>
                                  </a:lnTo>
                                  <a:lnTo>
                                    <a:pt x="372" y="456"/>
                                  </a:lnTo>
                                  <a:lnTo>
                                    <a:pt x="360" y="462"/>
                                  </a:lnTo>
                                  <a:lnTo>
                                    <a:pt x="354" y="474"/>
                                  </a:lnTo>
                                  <a:lnTo>
                                    <a:pt x="354" y="492"/>
                                  </a:lnTo>
                                  <a:lnTo>
                                    <a:pt x="360" y="492"/>
                                  </a:lnTo>
                                  <a:lnTo>
                                    <a:pt x="366" y="498"/>
                                  </a:lnTo>
                                  <a:lnTo>
                                    <a:pt x="366" y="528"/>
                                  </a:lnTo>
                                  <a:lnTo>
                                    <a:pt x="354" y="534"/>
                                  </a:lnTo>
                                  <a:lnTo>
                                    <a:pt x="348" y="540"/>
                                  </a:lnTo>
                                  <a:lnTo>
                                    <a:pt x="342" y="534"/>
                                  </a:lnTo>
                                  <a:lnTo>
                                    <a:pt x="342" y="522"/>
                                  </a:lnTo>
                                  <a:lnTo>
                                    <a:pt x="348" y="516"/>
                                  </a:lnTo>
                                  <a:lnTo>
                                    <a:pt x="348" y="504"/>
                                  </a:lnTo>
                                  <a:lnTo>
                                    <a:pt x="336" y="498"/>
                                  </a:lnTo>
                                  <a:lnTo>
                                    <a:pt x="330" y="492"/>
                                  </a:lnTo>
                                  <a:lnTo>
                                    <a:pt x="318" y="486"/>
                                  </a:lnTo>
                                  <a:lnTo>
                                    <a:pt x="312" y="480"/>
                                  </a:lnTo>
                                  <a:lnTo>
                                    <a:pt x="300" y="474"/>
                                  </a:lnTo>
                                  <a:lnTo>
                                    <a:pt x="300" y="444"/>
                                  </a:lnTo>
                                  <a:lnTo>
                                    <a:pt x="288" y="444"/>
                                  </a:lnTo>
                                  <a:lnTo>
                                    <a:pt x="288" y="438"/>
                                  </a:lnTo>
                                  <a:lnTo>
                                    <a:pt x="294" y="432"/>
                                  </a:lnTo>
                                  <a:lnTo>
                                    <a:pt x="306" y="426"/>
                                  </a:lnTo>
                                  <a:lnTo>
                                    <a:pt x="312" y="420"/>
                                  </a:lnTo>
                                  <a:lnTo>
                                    <a:pt x="300" y="402"/>
                                  </a:lnTo>
                                  <a:lnTo>
                                    <a:pt x="312" y="396"/>
                                  </a:lnTo>
                                  <a:lnTo>
                                    <a:pt x="318" y="366"/>
                                  </a:lnTo>
                                  <a:lnTo>
                                    <a:pt x="312" y="366"/>
                                  </a:lnTo>
                                  <a:lnTo>
                                    <a:pt x="312" y="330"/>
                                  </a:lnTo>
                                  <a:lnTo>
                                    <a:pt x="306" y="324"/>
                                  </a:lnTo>
                                  <a:lnTo>
                                    <a:pt x="288" y="324"/>
                                  </a:lnTo>
                                  <a:lnTo>
                                    <a:pt x="282" y="330"/>
                                  </a:lnTo>
                                  <a:lnTo>
                                    <a:pt x="252" y="330"/>
                                  </a:lnTo>
                                  <a:lnTo>
                                    <a:pt x="222" y="282"/>
                                  </a:lnTo>
                                  <a:lnTo>
                                    <a:pt x="216" y="282"/>
                                  </a:lnTo>
                                  <a:lnTo>
                                    <a:pt x="210" y="288"/>
                                  </a:lnTo>
                                  <a:lnTo>
                                    <a:pt x="192" y="294"/>
                                  </a:lnTo>
                                  <a:lnTo>
                                    <a:pt x="180" y="300"/>
                                  </a:lnTo>
                                  <a:lnTo>
                                    <a:pt x="162" y="312"/>
                                  </a:lnTo>
                                  <a:lnTo>
                                    <a:pt x="138" y="324"/>
                                  </a:lnTo>
                                  <a:lnTo>
                                    <a:pt x="132" y="324"/>
                                  </a:lnTo>
                                  <a:lnTo>
                                    <a:pt x="120" y="330"/>
                                  </a:lnTo>
                                  <a:lnTo>
                                    <a:pt x="102" y="336"/>
                                  </a:lnTo>
                                  <a:lnTo>
                                    <a:pt x="84" y="336"/>
                                  </a:lnTo>
                                  <a:lnTo>
                                    <a:pt x="72" y="342"/>
                                  </a:lnTo>
                                  <a:lnTo>
                                    <a:pt x="60" y="342"/>
                                  </a:lnTo>
                                  <a:lnTo>
                                    <a:pt x="42" y="360"/>
                                  </a:lnTo>
                                  <a:lnTo>
                                    <a:pt x="12" y="360"/>
                                  </a:lnTo>
                                  <a:lnTo>
                                    <a:pt x="0" y="372"/>
                                  </a:lnTo>
                                  <a:lnTo>
                                    <a:pt x="18" y="390"/>
                                  </a:lnTo>
                                  <a:lnTo>
                                    <a:pt x="24" y="444"/>
                                  </a:lnTo>
                                  <a:lnTo>
                                    <a:pt x="84" y="444"/>
                                  </a:lnTo>
                                  <a:lnTo>
                                    <a:pt x="96" y="462"/>
                                  </a:lnTo>
                                  <a:lnTo>
                                    <a:pt x="114" y="462"/>
                                  </a:lnTo>
                                  <a:lnTo>
                                    <a:pt x="132" y="486"/>
                                  </a:lnTo>
                                  <a:lnTo>
                                    <a:pt x="138" y="486"/>
                                  </a:lnTo>
                                  <a:lnTo>
                                    <a:pt x="150" y="480"/>
                                  </a:lnTo>
                                  <a:lnTo>
                                    <a:pt x="162" y="480"/>
                                  </a:lnTo>
                                  <a:lnTo>
                                    <a:pt x="180" y="498"/>
                                  </a:lnTo>
                                  <a:lnTo>
                                    <a:pt x="192" y="498"/>
                                  </a:lnTo>
                                  <a:lnTo>
                                    <a:pt x="204" y="510"/>
                                  </a:lnTo>
                                  <a:lnTo>
                                    <a:pt x="204" y="516"/>
                                  </a:lnTo>
                                  <a:lnTo>
                                    <a:pt x="198" y="528"/>
                                  </a:lnTo>
                                  <a:lnTo>
                                    <a:pt x="192" y="534"/>
                                  </a:lnTo>
                                  <a:lnTo>
                                    <a:pt x="204" y="552"/>
                                  </a:lnTo>
                                  <a:lnTo>
                                    <a:pt x="192" y="564"/>
                                  </a:lnTo>
                                  <a:lnTo>
                                    <a:pt x="204" y="576"/>
                                  </a:lnTo>
                                  <a:lnTo>
                                    <a:pt x="198" y="582"/>
                                  </a:lnTo>
                                  <a:lnTo>
                                    <a:pt x="198" y="588"/>
                                  </a:lnTo>
                                  <a:lnTo>
                                    <a:pt x="192" y="594"/>
                                  </a:lnTo>
                                  <a:lnTo>
                                    <a:pt x="192" y="606"/>
                                  </a:lnTo>
                                  <a:lnTo>
                                    <a:pt x="204" y="630"/>
                                  </a:lnTo>
                                  <a:lnTo>
                                    <a:pt x="204" y="642"/>
                                  </a:lnTo>
                                  <a:lnTo>
                                    <a:pt x="198" y="648"/>
                                  </a:lnTo>
                                  <a:lnTo>
                                    <a:pt x="198" y="654"/>
                                  </a:lnTo>
                                  <a:lnTo>
                                    <a:pt x="192" y="654"/>
                                  </a:lnTo>
                                  <a:lnTo>
                                    <a:pt x="192" y="666"/>
                                  </a:lnTo>
                                  <a:lnTo>
                                    <a:pt x="174" y="678"/>
                                  </a:lnTo>
                                  <a:lnTo>
                                    <a:pt x="192" y="702"/>
                                  </a:lnTo>
                                  <a:lnTo>
                                    <a:pt x="174" y="720"/>
                                  </a:lnTo>
                                  <a:lnTo>
                                    <a:pt x="174" y="732"/>
                                  </a:lnTo>
                                  <a:lnTo>
                                    <a:pt x="198" y="756"/>
                                  </a:lnTo>
                                  <a:lnTo>
                                    <a:pt x="198" y="762"/>
                                  </a:lnTo>
                                  <a:lnTo>
                                    <a:pt x="192" y="774"/>
                                  </a:lnTo>
                                  <a:lnTo>
                                    <a:pt x="180" y="786"/>
                                  </a:lnTo>
                                  <a:lnTo>
                                    <a:pt x="180" y="798"/>
                                  </a:lnTo>
                                  <a:lnTo>
                                    <a:pt x="168" y="810"/>
                                  </a:lnTo>
                                  <a:lnTo>
                                    <a:pt x="156" y="816"/>
                                  </a:lnTo>
                                  <a:lnTo>
                                    <a:pt x="156" y="846"/>
                                  </a:lnTo>
                                  <a:lnTo>
                                    <a:pt x="144" y="858"/>
                                  </a:lnTo>
                                  <a:lnTo>
                                    <a:pt x="156" y="876"/>
                                  </a:lnTo>
                                  <a:lnTo>
                                    <a:pt x="138" y="882"/>
                                  </a:lnTo>
                                  <a:lnTo>
                                    <a:pt x="72" y="966"/>
                                  </a:lnTo>
                                  <a:lnTo>
                                    <a:pt x="72" y="996"/>
                                  </a:lnTo>
                                  <a:lnTo>
                                    <a:pt x="78" y="1014"/>
                                  </a:lnTo>
                                  <a:lnTo>
                                    <a:pt x="78" y="1032"/>
                                  </a:lnTo>
                                  <a:lnTo>
                                    <a:pt x="84" y="1044"/>
                                  </a:lnTo>
                                  <a:lnTo>
                                    <a:pt x="84" y="1062"/>
                                  </a:lnTo>
                                  <a:lnTo>
                                    <a:pt x="114" y="1122"/>
                                  </a:lnTo>
                                  <a:lnTo>
                                    <a:pt x="114" y="1212"/>
                                  </a:lnTo>
                                  <a:lnTo>
                                    <a:pt x="90" y="1248"/>
                                  </a:lnTo>
                                  <a:lnTo>
                                    <a:pt x="114" y="1248"/>
                                  </a:lnTo>
                                  <a:lnTo>
                                    <a:pt x="108" y="1260"/>
                                  </a:lnTo>
                                  <a:lnTo>
                                    <a:pt x="108" y="1284"/>
                                  </a:lnTo>
                                  <a:lnTo>
                                    <a:pt x="114" y="1290"/>
                                  </a:lnTo>
                                  <a:lnTo>
                                    <a:pt x="120" y="1290"/>
                                  </a:lnTo>
                                  <a:lnTo>
                                    <a:pt x="126" y="1314"/>
                                  </a:lnTo>
                                  <a:lnTo>
                                    <a:pt x="144" y="1314"/>
                                  </a:lnTo>
                                  <a:lnTo>
                                    <a:pt x="156" y="1326"/>
                                  </a:lnTo>
                                  <a:lnTo>
                                    <a:pt x="162" y="1338"/>
                                  </a:lnTo>
                                  <a:lnTo>
                                    <a:pt x="168" y="1320"/>
                                  </a:lnTo>
                                  <a:lnTo>
                                    <a:pt x="168" y="1284"/>
                                  </a:lnTo>
                                  <a:lnTo>
                                    <a:pt x="162" y="1272"/>
                                  </a:lnTo>
                                  <a:lnTo>
                                    <a:pt x="156" y="1266"/>
                                  </a:lnTo>
                                  <a:lnTo>
                                    <a:pt x="150" y="1266"/>
                                  </a:lnTo>
                                  <a:lnTo>
                                    <a:pt x="150" y="1242"/>
                                  </a:lnTo>
                                  <a:lnTo>
                                    <a:pt x="162" y="1230"/>
                                  </a:lnTo>
                                  <a:lnTo>
                                    <a:pt x="222" y="1188"/>
                                  </a:lnTo>
                                  <a:lnTo>
                                    <a:pt x="276" y="1158"/>
                                  </a:lnTo>
                                  <a:lnTo>
                                    <a:pt x="294" y="1146"/>
                                  </a:lnTo>
                                  <a:lnTo>
                                    <a:pt x="312" y="1140"/>
                                  </a:lnTo>
                                  <a:lnTo>
                                    <a:pt x="330" y="1128"/>
                                  </a:lnTo>
                                  <a:lnTo>
                                    <a:pt x="342" y="1122"/>
                                  </a:lnTo>
                                  <a:lnTo>
                                    <a:pt x="360" y="1104"/>
                                  </a:lnTo>
                                  <a:lnTo>
                                    <a:pt x="360" y="1080"/>
                                  </a:lnTo>
                                  <a:lnTo>
                                    <a:pt x="354" y="1080"/>
                                  </a:lnTo>
                                  <a:lnTo>
                                    <a:pt x="354" y="1086"/>
                                  </a:lnTo>
                                  <a:lnTo>
                                    <a:pt x="348" y="1080"/>
                                  </a:lnTo>
                                  <a:lnTo>
                                    <a:pt x="342" y="1080"/>
                                  </a:lnTo>
                                  <a:lnTo>
                                    <a:pt x="342" y="1068"/>
                                  </a:lnTo>
                                  <a:lnTo>
                                    <a:pt x="366" y="1020"/>
                                  </a:lnTo>
                                  <a:lnTo>
                                    <a:pt x="366" y="990"/>
                                  </a:lnTo>
                                  <a:lnTo>
                                    <a:pt x="360" y="984"/>
                                  </a:lnTo>
                                  <a:lnTo>
                                    <a:pt x="360" y="978"/>
                                  </a:lnTo>
                                  <a:lnTo>
                                    <a:pt x="372" y="948"/>
                                  </a:lnTo>
                                  <a:lnTo>
                                    <a:pt x="366" y="942"/>
                                  </a:lnTo>
                                  <a:lnTo>
                                    <a:pt x="348" y="960"/>
                                  </a:lnTo>
                                  <a:lnTo>
                                    <a:pt x="354" y="918"/>
                                  </a:lnTo>
                                  <a:lnTo>
                                    <a:pt x="348" y="906"/>
                                  </a:lnTo>
                                  <a:lnTo>
                                    <a:pt x="336" y="900"/>
                                  </a:lnTo>
                                  <a:lnTo>
                                    <a:pt x="330" y="888"/>
                                  </a:lnTo>
                                  <a:lnTo>
                                    <a:pt x="330" y="870"/>
                                  </a:lnTo>
                                  <a:lnTo>
                                    <a:pt x="336" y="858"/>
                                  </a:lnTo>
                                  <a:lnTo>
                                    <a:pt x="336" y="834"/>
                                  </a:lnTo>
                                  <a:lnTo>
                                    <a:pt x="324" y="822"/>
                                  </a:lnTo>
                                  <a:lnTo>
                                    <a:pt x="318" y="822"/>
                                  </a:lnTo>
                                  <a:lnTo>
                                    <a:pt x="312" y="816"/>
                                  </a:lnTo>
                                  <a:lnTo>
                                    <a:pt x="312" y="792"/>
                                  </a:lnTo>
                                  <a:lnTo>
                                    <a:pt x="318" y="780"/>
                                  </a:lnTo>
                                  <a:lnTo>
                                    <a:pt x="324" y="762"/>
                                  </a:lnTo>
                                  <a:lnTo>
                                    <a:pt x="336" y="750"/>
                                  </a:lnTo>
                                  <a:lnTo>
                                    <a:pt x="372" y="732"/>
                                  </a:lnTo>
                                  <a:lnTo>
                                    <a:pt x="378" y="726"/>
                                  </a:lnTo>
                                  <a:lnTo>
                                    <a:pt x="378" y="714"/>
                                  </a:lnTo>
                                  <a:lnTo>
                                    <a:pt x="390" y="690"/>
                                  </a:lnTo>
                                  <a:lnTo>
                                    <a:pt x="396" y="684"/>
                                  </a:lnTo>
                                  <a:lnTo>
                                    <a:pt x="402" y="684"/>
                                  </a:lnTo>
                                  <a:lnTo>
                                    <a:pt x="414" y="678"/>
                                  </a:lnTo>
                                  <a:lnTo>
                                    <a:pt x="420" y="678"/>
                                  </a:lnTo>
                                  <a:lnTo>
                                    <a:pt x="426" y="672"/>
                                  </a:lnTo>
                                  <a:lnTo>
                                    <a:pt x="450" y="660"/>
                                  </a:lnTo>
                                  <a:lnTo>
                                    <a:pt x="462" y="648"/>
                                  </a:lnTo>
                                  <a:lnTo>
                                    <a:pt x="474" y="612"/>
                                  </a:lnTo>
                                  <a:lnTo>
                                    <a:pt x="498" y="576"/>
                                  </a:lnTo>
                                  <a:lnTo>
                                    <a:pt x="522" y="564"/>
                                  </a:lnTo>
                                  <a:lnTo>
                                    <a:pt x="558" y="552"/>
                                  </a:lnTo>
                                  <a:lnTo>
                                    <a:pt x="600" y="534"/>
                                  </a:lnTo>
                                  <a:lnTo>
                                    <a:pt x="624" y="522"/>
                                  </a:lnTo>
                                  <a:lnTo>
                                    <a:pt x="630" y="516"/>
                                  </a:lnTo>
                                  <a:lnTo>
                                    <a:pt x="666" y="498"/>
                                  </a:lnTo>
                                  <a:lnTo>
                                    <a:pt x="672" y="492"/>
                                  </a:lnTo>
                                  <a:lnTo>
                                    <a:pt x="684" y="486"/>
                                  </a:lnTo>
                                  <a:lnTo>
                                    <a:pt x="684" y="474"/>
                                  </a:lnTo>
                                  <a:lnTo>
                                    <a:pt x="714" y="444"/>
                                  </a:lnTo>
                                  <a:lnTo>
                                    <a:pt x="714" y="432"/>
                                  </a:lnTo>
                                  <a:lnTo>
                                    <a:pt x="720" y="420"/>
                                  </a:lnTo>
                                  <a:lnTo>
                                    <a:pt x="732" y="414"/>
                                  </a:lnTo>
                                  <a:lnTo>
                                    <a:pt x="738" y="402"/>
                                  </a:lnTo>
                                  <a:lnTo>
                                    <a:pt x="744" y="396"/>
                                  </a:lnTo>
                                  <a:lnTo>
                                    <a:pt x="744" y="378"/>
                                  </a:lnTo>
                                  <a:lnTo>
                                    <a:pt x="750" y="372"/>
                                  </a:lnTo>
                                  <a:lnTo>
                                    <a:pt x="762" y="348"/>
                                  </a:lnTo>
                                  <a:lnTo>
                                    <a:pt x="762" y="342"/>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72" name="Morocco" descr="© INSCALE GmbH, 15.06.2010"/>
                            <a:cNvSpPr>
                              <a:spLocks/>
                            </a:cNvSpPr>
                          </a:nvSpPr>
                          <a:spPr bwMode="gray">
                            <a:xfrm>
                              <a:off x="2361" y="869"/>
                              <a:ext cx="217" cy="169"/>
                            </a:xfrm>
                            <a:custGeom>
                              <a:avLst/>
                              <a:gdLst>
                                <a:gd name="T0" fmla="*/ 2147483647 w 846"/>
                                <a:gd name="T1" fmla="*/ 2147483647 h 660"/>
                                <a:gd name="T2" fmla="*/ 2147483647 w 846"/>
                                <a:gd name="T3" fmla="*/ 2147483647 h 660"/>
                                <a:gd name="T4" fmla="*/ 2147483647 w 846"/>
                                <a:gd name="T5" fmla="*/ 2147483647 h 660"/>
                                <a:gd name="T6" fmla="*/ 2147483647 w 846"/>
                                <a:gd name="T7" fmla="*/ 2147483647 h 660"/>
                                <a:gd name="T8" fmla="*/ 2147483647 w 846"/>
                                <a:gd name="T9" fmla="*/ 2147483647 h 660"/>
                                <a:gd name="T10" fmla="*/ 2147483647 w 846"/>
                                <a:gd name="T11" fmla="*/ 2147483647 h 660"/>
                                <a:gd name="T12" fmla="*/ 2147483647 w 846"/>
                                <a:gd name="T13" fmla="*/ 2147483647 h 660"/>
                                <a:gd name="T14" fmla="*/ 2147483647 w 846"/>
                                <a:gd name="T15" fmla="*/ 2147483647 h 660"/>
                                <a:gd name="T16" fmla="*/ 2147483647 w 846"/>
                                <a:gd name="T17" fmla="*/ 2147483647 h 660"/>
                                <a:gd name="T18" fmla="*/ 2147483647 w 846"/>
                                <a:gd name="T19" fmla="*/ 0 h 660"/>
                                <a:gd name="T20" fmla="*/ 2147483647 w 846"/>
                                <a:gd name="T21" fmla="*/ 2147483647 h 660"/>
                                <a:gd name="T22" fmla="*/ 2147483647 w 846"/>
                                <a:gd name="T23" fmla="*/ 2147483647 h 660"/>
                                <a:gd name="T24" fmla="*/ 2147483647 w 846"/>
                                <a:gd name="T25" fmla="*/ 2147483647 h 660"/>
                                <a:gd name="T26" fmla="*/ 2147483647 w 846"/>
                                <a:gd name="T27" fmla="*/ 2147483647 h 660"/>
                                <a:gd name="T28" fmla="*/ 2147483647 w 846"/>
                                <a:gd name="T29" fmla="*/ 2147483647 h 660"/>
                                <a:gd name="T30" fmla="*/ 2147483647 w 846"/>
                                <a:gd name="T31" fmla="*/ 2147483647 h 660"/>
                                <a:gd name="T32" fmla="*/ 2147483647 w 846"/>
                                <a:gd name="T33" fmla="*/ 2147483647 h 660"/>
                                <a:gd name="T34" fmla="*/ 2147483647 w 846"/>
                                <a:gd name="T35" fmla="*/ 2147483647 h 660"/>
                                <a:gd name="T36" fmla="*/ 2147483647 w 846"/>
                                <a:gd name="T37" fmla="*/ 2147483647 h 660"/>
                                <a:gd name="T38" fmla="*/ 2147483647 w 846"/>
                                <a:gd name="T39" fmla="*/ 2147483647 h 660"/>
                                <a:gd name="T40" fmla="*/ 2147483647 w 846"/>
                                <a:gd name="T41" fmla="*/ 2147483647 h 660"/>
                                <a:gd name="T42" fmla="*/ 2147483647 w 846"/>
                                <a:gd name="T43" fmla="*/ 2147483647 h 660"/>
                                <a:gd name="T44" fmla="*/ 2147483647 w 846"/>
                                <a:gd name="T45" fmla="*/ 2147483647 h 660"/>
                                <a:gd name="T46" fmla="*/ 2147483647 w 846"/>
                                <a:gd name="T47" fmla="*/ 2147483647 h 660"/>
                                <a:gd name="T48" fmla="*/ 2147483647 w 846"/>
                                <a:gd name="T49" fmla="*/ 2147483647 h 660"/>
                                <a:gd name="T50" fmla="*/ 2147483647 w 846"/>
                                <a:gd name="T51" fmla="*/ 2147483647 h 660"/>
                                <a:gd name="T52" fmla="*/ 2147483647 w 846"/>
                                <a:gd name="T53" fmla="*/ 2147483647 h 660"/>
                                <a:gd name="T54" fmla="*/ 2147483647 w 846"/>
                                <a:gd name="T55" fmla="*/ 2147483647 h 660"/>
                                <a:gd name="T56" fmla="*/ 2147483647 w 846"/>
                                <a:gd name="T57" fmla="*/ 2147483647 h 660"/>
                                <a:gd name="T58" fmla="*/ 2147483647 w 846"/>
                                <a:gd name="T59" fmla="*/ 2147483647 h 660"/>
                                <a:gd name="T60" fmla="*/ 2147483647 w 846"/>
                                <a:gd name="T61" fmla="*/ 2147483647 h 660"/>
                                <a:gd name="T62" fmla="*/ 2147483647 w 846"/>
                                <a:gd name="T63" fmla="*/ 2147483647 h 660"/>
                                <a:gd name="T64" fmla="*/ 2147483647 w 846"/>
                                <a:gd name="T65" fmla="*/ 2147483647 h 660"/>
                                <a:gd name="T66" fmla="*/ 2147483647 w 846"/>
                                <a:gd name="T67" fmla="*/ 2147483647 h 660"/>
                                <a:gd name="T68" fmla="*/ 2147483647 w 846"/>
                                <a:gd name="T69" fmla="*/ 2147483647 h 660"/>
                                <a:gd name="T70" fmla="*/ 2147483647 w 846"/>
                                <a:gd name="T71" fmla="*/ 2147483647 h 660"/>
                                <a:gd name="T72" fmla="*/ 2147483647 w 846"/>
                                <a:gd name="T73" fmla="*/ 2147483647 h 660"/>
                                <a:gd name="T74" fmla="*/ 2147483647 w 846"/>
                                <a:gd name="T75" fmla="*/ 2147483647 h 660"/>
                                <a:gd name="T76" fmla="*/ 2147483647 w 846"/>
                                <a:gd name="T77" fmla="*/ 2147483647 h 660"/>
                                <a:gd name="T78" fmla="*/ 2147483647 w 846"/>
                                <a:gd name="T79" fmla="*/ 2147483647 h 660"/>
                                <a:gd name="T80" fmla="*/ 2147483647 w 846"/>
                                <a:gd name="T81" fmla="*/ 2147483647 h 660"/>
                                <a:gd name="T82" fmla="*/ 2147483647 w 846"/>
                                <a:gd name="T83" fmla="*/ 2147483647 h 660"/>
                                <a:gd name="T84" fmla="*/ 2147483647 w 846"/>
                                <a:gd name="T85" fmla="*/ 2147483647 h 660"/>
                                <a:gd name="T86" fmla="*/ 2147483647 w 846"/>
                                <a:gd name="T87" fmla="*/ 2147483647 h 660"/>
                                <a:gd name="T88" fmla="*/ 2147483647 w 846"/>
                                <a:gd name="T89" fmla="*/ 2147483647 h 660"/>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w 846"/>
                                <a:gd name="T136" fmla="*/ 0 h 660"/>
                                <a:gd name="T137" fmla="*/ 846 w 846"/>
                                <a:gd name="T138" fmla="*/ 660 h 660"/>
                              </a:gdLst>
                              <a:ahLst/>
                              <a:cxnLst>
                                <a:cxn ang="T90">
                                  <a:pos x="T0" y="T1"/>
                                </a:cxn>
                                <a:cxn ang="T91">
                                  <a:pos x="T2" y="T3"/>
                                </a:cxn>
                                <a:cxn ang="T92">
                                  <a:pos x="T4" y="T5"/>
                                </a:cxn>
                                <a:cxn ang="T93">
                                  <a:pos x="T6" y="T7"/>
                                </a:cxn>
                                <a:cxn ang="T94">
                                  <a:pos x="T8" y="T9"/>
                                </a:cxn>
                                <a:cxn ang="T95">
                                  <a:pos x="T10" y="T11"/>
                                </a:cxn>
                                <a:cxn ang="T96">
                                  <a:pos x="T12" y="T13"/>
                                </a:cxn>
                                <a:cxn ang="T97">
                                  <a:pos x="T14" y="T15"/>
                                </a:cxn>
                                <a:cxn ang="T98">
                                  <a:pos x="T16" y="T17"/>
                                </a:cxn>
                                <a:cxn ang="T99">
                                  <a:pos x="T18" y="T19"/>
                                </a:cxn>
                                <a:cxn ang="T100">
                                  <a:pos x="T20" y="T21"/>
                                </a:cxn>
                                <a:cxn ang="T101">
                                  <a:pos x="T22" y="T23"/>
                                </a:cxn>
                                <a:cxn ang="T102">
                                  <a:pos x="T24" y="T25"/>
                                </a:cxn>
                                <a:cxn ang="T103">
                                  <a:pos x="T26" y="T27"/>
                                </a:cxn>
                                <a:cxn ang="T104">
                                  <a:pos x="T28" y="T29"/>
                                </a:cxn>
                                <a:cxn ang="T105">
                                  <a:pos x="T30" y="T31"/>
                                </a:cxn>
                                <a:cxn ang="T106">
                                  <a:pos x="T32" y="T33"/>
                                </a:cxn>
                                <a:cxn ang="T107">
                                  <a:pos x="T34" y="T35"/>
                                </a:cxn>
                                <a:cxn ang="T108">
                                  <a:pos x="T36" y="T37"/>
                                </a:cxn>
                                <a:cxn ang="T109">
                                  <a:pos x="T38" y="T39"/>
                                </a:cxn>
                                <a:cxn ang="T110">
                                  <a:pos x="T40" y="T41"/>
                                </a:cxn>
                                <a:cxn ang="T111">
                                  <a:pos x="T42" y="T43"/>
                                </a:cxn>
                                <a:cxn ang="T112">
                                  <a:pos x="T44" y="T45"/>
                                </a:cxn>
                                <a:cxn ang="T113">
                                  <a:pos x="T46" y="T47"/>
                                </a:cxn>
                                <a:cxn ang="T114">
                                  <a:pos x="T48" y="T49"/>
                                </a:cxn>
                                <a:cxn ang="T115">
                                  <a:pos x="T50" y="T51"/>
                                </a:cxn>
                                <a:cxn ang="T116">
                                  <a:pos x="T52" y="T53"/>
                                </a:cxn>
                                <a:cxn ang="T117">
                                  <a:pos x="T54" y="T55"/>
                                </a:cxn>
                                <a:cxn ang="T118">
                                  <a:pos x="T56" y="T57"/>
                                </a:cxn>
                                <a:cxn ang="T119">
                                  <a:pos x="T58" y="T59"/>
                                </a:cxn>
                                <a:cxn ang="T120">
                                  <a:pos x="T60" y="T61"/>
                                </a:cxn>
                                <a:cxn ang="T121">
                                  <a:pos x="T62" y="T63"/>
                                </a:cxn>
                                <a:cxn ang="T122">
                                  <a:pos x="T64" y="T65"/>
                                </a:cxn>
                                <a:cxn ang="T123">
                                  <a:pos x="T66" y="T67"/>
                                </a:cxn>
                                <a:cxn ang="T124">
                                  <a:pos x="T68" y="T69"/>
                                </a:cxn>
                                <a:cxn ang="T125">
                                  <a:pos x="T70" y="T71"/>
                                </a:cxn>
                                <a:cxn ang="T126">
                                  <a:pos x="T72" y="T73"/>
                                </a:cxn>
                                <a:cxn ang="T127">
                                  <a:pos x="T74" y="T75"/>
                                </a:cxn>
                                <a:cxn ang="T128">
                                  <a:pos x="T76" y="T77"/>
                                </a:cxn>
                                <a:cxn ang="T129">
                                  <a:pos x="T78" y="T79"/>
                                </a:cxn>
                                <a:cxn ang="T130">
                                  <a:pos x="T80" y="T81"/>
                                </a:cxn>
                                <a:cxn ang="T131">
                                  <a:pos x="T82" y="T83"/>
                                </a:cxn>
                                <a:cxn ang="T132">
                                  <a:pos x="T84" y="T85"/>
                                </a:cxn>
                                <a:cxn ang="T133">
                                  <a:pos x="T86" y="T87"/>
                                </a:cxn>
                                <a:cxn ang="T134">
                                  <a:pos x="T88" y="T89"/>
                                </a:cxn>
                              </a:cxnLst>
                              <a:rect l="T135" t="T136" r="T137" b="T138"/>
                              <a:pathLst>
                                <a:path w="846" h="660">
                                  <a:moveTo>
                                    <a:pt x="822" y="246"/>
                                  </a:moveTo>
                                  <a:lnTo>
                                    <a:pt x="822" y="216"/>
                                  </a:lnTo>
                                  <a:lnTo>
                                    <a:pt x="804" y="216"/>
                                  </a:lnTo>
                                  <a:lnTo>
                                    <a:pt x="816" y="186"/>
                                  </a:lnTo>
                                  <a:lnTo>
                                    <a:pt x="804" y="168"/>
                                  </a:lnTo>
                                  <a:lnTo>
                                    <a:pt x="810" y="102"/>
                                  </a:lnTo>
                                  <a:lnTo>
                                    <a:pt x="798" y="102"/>
                                  </a:lnTo>
                                  <a:lnTo>
                                    <a:pt x="798" y="90"/>
                                  </a:lnTo>
                                  <a:lnTo>
                                    <a:pt x="804" y="84"/>
                                  </a:lnTo>
                                  <a:lnTo>
                                    <a:pt x="792" y="78"/>
                                  </a:lnTo>
                                  <a:lnTo>
                                    <a:pt x="786" y="66"/>
                                  </a:lnTo>
                                  <a:lnTo>
                                    <a:pt x="780" y="60"/>
                                  </a:lnTo>
                                  <a:lnTo>
                                    <a:pt x="744" y="42"/>
                                  </a:lnTo>
                                  <a:lnTo>
                                    <a:pt x="720" y="42"/>
                                  </a:lnTo>
                                  <a:lnTo>
                                    <a:pt x="708" y="48"/>
                                  </a:lnTo>
                                  <a:lnTo>
                                    <a:pt x="702" y="54"/>
                                  </a:lnTo>
                                  <a:lnTo>
                                    <a:pt x="696" y="54"/>
                                  </a:lnTo>
                                  <a:lnTo>
                                    <a:pt x="690" y="48"/>
                                  </a:lnTo>
                                  <a:lnTo>
                                    <a:pt x="678" y="48"/>
                                  </a:lnTo>
                                  <a:lnTo>
                                    <a:pt x="666" y="42"/>
                                  </a:lnTo>
                                  <a:lnTo>
                                    <a:pt x="654" y="42"/>
                                  </a:lnTo>
                                  <a:lnTo>
                                    <a:pt x="642" y="48"/>
                                  </a:lnTo>
                                  <a:lnTo>
                                    <a:pt x="636" y="54"/>
                                  </a:lnTo>
                                  <a:lnTo>
                                    <a:pt x="624" y="54"/>
                                  </a:lnTo>
                                  <a:lnTo>
                                    <a:pt x="588" y="36"/>
                                  </a:lnTo>
                                  <a:lnTo>
                                    <a:pt x="570" y="18"/>
                                  </a:lnTo>
                                  <a:lnTo>
                                    <a:pt x="564" y="6"/>
                                  </a:lnTo>
                                  <a:lnTo>
                                    <a:pt x="558" y="6"/>
                                  </a:lnTo>
                                  <a:lnTo>
                                    <a:pt x="552" y="0"/>
                                  </a:lnTo>
                                  <a:lnTo>
                                    <a:pt x="528" y="0"/>
                                  </a:lnTo>
                                  <a:lnTo>
                                    <a:pt x="528" y="6"/>
                                  </a:lnTo>
                                  <a:lnTo>
                                    <a:pt x="522" y="12"/>
                                  </a:lnTo>
                                  <a:lnTo>
                                    <a:pt x="522" y="30"/>
                                  </a:lnTo>
                                  <a:lnTo>
                                    <a:pt x="516" y="48"/>
                                  </a:lnTo>
                                  <a:lnTo>
                                    <a:pt x="498" y="84"/>
                                  </a:lnTo>
                                  <a:lnTo>
                                    <a:pt x="492" y="102"/>
                                  </a:lnTo>
                                  <a:lnTo>
                                    <a:pt x="468" y="138"/>
                                  </a:lnTo>
                                  <a:lnTo>
                                    <a:pt x="462" y="150"/>
                                  </a:lnTo>
                                  <a:lnTo>
                                    <a:pt x="450" y="162"/>
                                  </a:lnTo>
                                  <a:lnTo>
                                    <a:pt x="438" y="168"/>
                                  </a:lnTo>
                                  <a:lnTo>
                                    <a:pt x="420" y="168"/>
                                  </a:lnTo>
                                  <a:lnTo>
                                    <a:pt x="408" y="174"/>
                                  </a:lnTo>
                                  <a:lnTo>
                                    <a:pt x="402" y="174"/>
                                  </a:lnTo>
                                  <a:lnTo>
                                    <a:pt x="396" y="180"/>
                                  </a:lnTo>
                                  <a:lnTo>
                                    <a:pt x="384" y="186"/>
                                  </a:lnTo>
                                  <a:lnTo>
                                    <a:pt x="378" y="198"/>
                                  </a:lnTo>
                                  <a:lnTo>
                                    <a:pt x="360" y="192"/>
                                  </a:lnTo>
                                  <a:lnTo>
                                    <a:pt x="330" y="204"/>
                                  </a:lnTo>
                                  <a:lnTo>
                                    <a:pt x="330" y="210"/>
                                  </a:lnTo>
                                  <a:lnTo>
                                    <a:pt x="324" y="216"/>
                                  </a:lnTo>
                                  <a:lnTo>
                                    <a:pt x="324" y="228"/>
                                  </a:lnTo>
                                  <a:lnTo>
                                    <a:pt x="318" y="240"/>
                                  </a:lnTo>
                                  <a:lnTo>
                                    <a:pt x="312" y="240"/>
                                  </a:lnTo>
                                  <a:lnTo>
                                    <a:pt x="288" y="264"/>
                                  </a:lnTo>
                                  <a:lnTo>
                                    <a:pt x="288" y="288"/>
                                  </a:lnTo>
                                  <a:lnTo>
                                    <a:pt x="276" y="312"/>
                                  </a:lnTo>
                                  <a:lnTo>
                                    <a:pt x="264" y="324"/>
                                  </a:lnTo>
                                  <a:lnTo>
                                    <a:pt x="258" y="336"/>
                                  </a:lnTo>
                                  <a:lnTo>
                                    <a:pt x="246" y="354"/>
                                  </a:lnTo>
                                  <a:lnTo>
                                    <a:pt x="246" y="402"/>
                                  </a:lnTo>
                                  <a:lnTo>
                                    <a:pt x="240" y="408"/>
                                  </a:lnTo>
                                  <a:lnTo>
                                    <a:pt x="234" y="408"/>
                                  </a:lnTo>
                                  <a:lnTo>
                                    <a:pt x="234" y="414"/>
                                  </a:lnTo>
                                  <a:lnTo>
                                    <a:pt x="240" y="420"/>
                                  </a:lnTo>
                                  <a:lnTo>
                                    <a:pt x="252" y="420"/>
                                  </a:lnTo>
                                  <a:lnTo>
                                    <a:pt x="252" y="474"/>
                                  </a:lnTo>
                                  <a:lnTo>
                                    <a:pt x="240" y="474"/>
                                  </a:lnTo>
                                  <a:lnTo>
                                    <a:pt x="228" y="480"/>
                                  </a:lnTo>
                                  <a:lnTo>
                                    <a:pt x="192" y="540"/>
                                  </a:lnTo>
                                  <a:lnTo>
                                    <a:pt x="180" y="552"/>
                                  </a:lnTo>
                                  <a:lnTo>
                                    <a:pt x="168" y="552"/>
                                  </a:lnTo>
                                  <a:lnTo>
                                    <a:pt x="162" y="558"/>
                                  </a:lnTo>
                                  <a:lnTo>
                                    <a:pt x="150" y="564"/>
                                  </a:lnTo>
                                  <a:lnTo>
                                    <a:pt x="144" y="576"/>
                                  </a:lnTo>
                                  <a:lnTo>
                                    <a:pt x="132" y="588"/>
                                  </a:lnTo>
                                  <a:lnTo>
                                    <a:pt x="126" y="600"/>
                                  </a:lnTo>
                                  <a:lnTo>
                                    <a:pt x="120" y="606"/>
                                  </a:lnTo>
                                  <a:lnTo>
                                    <a:pt x="84" y="624"/>
                                  </a:lnTo>
                                  <a:lnTo>
                                    <a:pt x="66" y="624"/>
                                  </a:lnTo>
                                  <a:lnTo>
                                    <a:pt x="54" y="630"/>
                                  </a:lnTo>
                                  <a:lnTo>
                                    <a:pt x="48" y="630"/>
                                  </a:lnTo>
                                  <a:lnTo>
                                    <a:pt x="42" y="636"/>
                                  </a:lnTo>
                                  <a:lnTo>
                                    <a:pt x="12" y="636"/>
                                  </a:lnTo>
                                  <a:lnTo>
                                    <a:pt x="6" y="642"/>
                                  </a:lnTo>
                                  <a:lnTo>
                                    <a:pt x="6" y="654"/>
                                  </a:lnTo>
                                  <a:lnTo>
                                    <a:pt x="0" y="660"/>
                                  </a:lnTo>
                                  <a:lnTo>
                                    <a:pt x="312" y="660"/>
                                  </a:lnTo>
                                  <a:lnTo>
                                    <a:pt x="312" y="600"/>
                                  </a:lnTo>
                                  <a:lnTo>
                                    <a:pt x="318" y="570"/>
                                  </a:lnTo>
                                  <a:lnTo>
                                    <a:pt x="330" y="564"/>
                                  </a:lnTo>
                                  <a:lnTo>
                                    <a:pt x="336" y="558"/>
                                  </a:lnTo>
                                  <a:lnTo>
                                    <a:pt x="348" y="552"/>
                                  </a:lnTo>
                                  <a:lnTo>
                                    <a:pt x="378" y="522"/>
                                  </a:lnTo>
                                  <a:lnTo>
                                    <a:pt x="378" y="516"/>
                                  </a:lnTo>
                                  <a:lnTo>
                                    <a:pt x="396" y="516"/>
                                  </a:lnTo>
                                  <a:lnTo>
                                    <a:pt x="426" y="498"/>
                                  </a:lnTo>
                                  <a:lnTo>
                                    <a:pt x="438" y="504"/>
                                  </a:lnTo>
                                  <a:lnTo>
                                    <a:pt x="444" y="510"/>
                                  </a:lnTo>
                                  <a:lnTo>
                                    <a:pt x="456" y="510"/>
                                  </a:lnTo>
                                  <a:lnTo>
                                    <a:pt x="462" y="498"/>
                                  </a:lnTo>
                                  <a:lnTo>
                                    <a:pt x="462" y="492"/>
                                  </a:lnTo>
                                  <a:lnTo>
                                    <a:pt x="486" y="486"/>
                                  </a:lnTo>
                                  <a:lnTo>
                                    <a:pt x="492" y="474"/>
                                  </a:lnTo>
                                  <a:lnTo>
                                    <a:pt x="504" y="474"/>
                                  </a:lnTo>
                                  <a:lnTo>
                                    <a:pt x="516" y="480"/>
                                  </a:lnTo>
                                  <a:lnTo>
                                    <a:pt x="540" y="480"/>
                                  </a:lnTo>
                                  <a:lnTo>
                                    <a:pt x="552" y="468"/>
                                  </a:lnTo>
                                  <a:lnTo>
                                    <a:pt x="564" y="444"/>
                                  </a:lnTo>
                                  <a:lnTo>
                                    <a:pt x="570" y="438"/>
                                  </a:lnTo>
                                  <a:lnTo>
                                    <a:pt x="576" y="426"/>
                                  </a:lnTo>
                                  <a:lnTo>
                                    <a:pt x="618" y="426"/>
                                  </a:lnTo>
                                  <a:lnTo>
                                    <a:pt x="624" y="420"/>
                                  </a:lnTo>
                                  <a:lnTo>
                                    <a:pt x="636" y="414"/>
                                  </a:lnTo>
                                  <a:lnTo>
                                    <a:pt x="648" y="402"/>
                                  </a:lnTo>
                                  <a:lnTo>
                                    <a:pt x="648" y="396"/>
                                  </a:lnTo>
                                  <a:lnTo>
                                    <a:pt x="672" y="384"/>
                                  </a:lnTo>
                                  <a:lnTo>
                                    <a:pt x="660" y="366"/>
                                  </a:lnTo>
                                  <a:lnTo>
                                    <a:pt x="654" y="354"/>
                                  </a:lnTo>
                                  <a:lnTo>
                                    <a:pt x="648" y="348"/>
                                  </a:lnTo>
                                  <a:lnTo>
                                    <a:pt x="648" y="336"/>
                                  </a:lnTo>
                                  <a:lnTo>
                                    <a:pt x="654" y="330"/>
                                  </a:lnTo>
                                  <a:lnTo>
                                    <a:pt x="678" y="330"/>
                                  </a:lnTo>
                                  <a:lnTo>
                                    <a:pt x="690" y="324"/>
                                  </a:lnTo>
                                  <a:lnTo>
                                    <a:pt x="714" y="324"/>
                                  </a:lnTo>
                                  <a:lnTo>
                                    <a:pt x="714" y="312"/>
                                  </a:lnTo>
                                  <a:lnTo>
                                    <a:pt x="720" y="306"/>
                                  </a:lnTo>
                                  <a:lnTo>
                                    <a:pt x="720" y="300"/>
                                  </a:lnTo>
                                  <a:lnTo>
                                    <a:pt x="732" y="300"/>
                                  </a:lnTo>
                                  <a:lnTo>
                                    <a:pt x="738" y="306"/>
                                  </a:lnTo>
                                  <a:lnTo>
                                    <a:pt x="744" y="300"/>
                                  </a:lnTo>
                                  <a:lnTo>
                                    <a:pt x="744" y="294"/>
                                  </a:lnTo>
                                  <a:lnTo>
                                    <a:pt x="762" y="294"/>
                                  </a:lnTo>
                                  <a:lnTo>
                                    <a:pt x="774" y="300"/>
                                  </a:lnTo>
                                  <a:lnTo>
                                    <a:pt x="828" y="294"/>
                                  </a:lnTo>
                                  <a:lnTo>
                                    <a:pt x="828" y="282"/>
                                  </a:lnTo>
                                  <a:lnTo>
                                    <a:pt x="846" y="264"/>
                                  </a:lnTo>
                                  <a:lnTo>
                                    <a:pt x="822" y="246"/>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73" name="Montenegro" descr="© INSCALE GmbH, 15.06.2010"/>
                            <a:cNvSpPr>
                              <a:spLocks/>
                            </a:cNvSpPr>
                          </a:nvSpPr>
                          <a:spPr bwMode="gray">
                            <a:xfrm>
                              <a:off x="2908" y="710"/>
                              <a:ext cx="29" cy="35"/>
                            </a:xfrm>
                            <a:custGeom>
                              <a:avLst/>
                              <a:gdLst>
                                <a:gd name="T0" fmla="*/ 2147483647 w 114"/>
                                <a:gd name="T1" fmla="*/ 2147483647 h 138"/>
                                <a:gd name="T2" fmla="*/ 2147483647 w 114"/>
                                <a:gd name="T3" fmla="*/ 2147483647 h 138"/>
                                <a:gd name="T4" fmla="*/ 2147483647 w 114"/>
                                <a:gd name="T5" fmla="*/ 2147483647 h 138"/>
                                <a:gd name="T6" fmla="*/ 2147483647 w 114"/>
                                <a:gd name="T7" fmla="*/ 2147483647 h 138"/>
                                <a:gd name="T8" fmla="*/ 2147483647 w 114"/>
                                <a:gd name="T9" fmla="*/ 2147483647 h 138"/>
                                <a:gd name="T10" fmla="*/ 2147483647 w 114"/>
                                <a:gd name="T11" fmla="*/ 2147483647 h 138"/>
                                <a:gd name="T12" fmla="*/ 2147483647 w 114"/>
                                <a:gd name="T13" fmla="*/ 0 h 138"/>
                                <a:gd name="T14" fmla="*/ 2147483647 w 114"/>
                                <a:gd name="T15" fmla="*/ 0 h 138"/>
                                <a:gd name="T16" fmla="*/ 2147483647 w 114"/>
                                <a:gd name="T17" fmla="*/ 2147483647 h 138"/>
                                <a:gd name="T18" fmla="*/ 2147483647 w 114"/>
                                <a:gd name="T19" fmla="*/ 2147483647 h 138"/>
                                <a:gd name="T20" fmla="*/ 2147483647 w 114"/>
                                <a:gd name="T21" fmla="*/ 2147483647 h 138"/>
                                <a:gd name="T22" fmla="*/ 2147483647 w 114"/>
                                <a:gd name="T23" fmla="*/ 2147483647 h 138"/>
                                <a:gd name="T24" fmla="*/ 2147483647 w 114"/>
                                <a:gd name="T25" fmla="*/ 2147483647 h 138"/>
                                <a:gd name="T26" fmla="*/ 2147483647 w 114"/>
                                <a:gd name="T27" fmla="*/ 2147483647 h 138"/>
                                <a:gd name="T28" fmla="*/ 0 w 114"/>
                                <a:gd name="T29" fmla="*/ 2147483647 h 138"/>
                                <a:gd name="T30" fmla="*/ 0 w 114"/>
                                <a:gd name="T31" fmla="*/ 2147483647 h 138"/>
                                <a:gd name="T32" fmla="*/ 2147483647 w 114"/>
                                <a:gd name="T33" fmla="*/ 2147483647 h 138"/>
                                <a:gd name="T34" fmla="*/ 2147483647 w 114"/>
                                <a:gd name="T35" fmla="*/ 2147483647 h 138"/>
                                <a:gd name="T36" fmla="*/ 2147483647 w 114"/>
                                <a:gd name="T37" fmla="*/ 2147483647 h 138"/>
                                <a:gd name="T38" fmla="*/ 2147483647 w 114"/>
                                <a:gd name="T39" fmla="*/ 2147483647 h 138"/>
                                <a:gd name="T40" fmla="*/ 2147483647 w 114"/>
                                <a:gd name="T41" fmla="*/ 2147483647 h 138"/>
                                <a:gd name="T42" fmla="*/ 2147483647 w 114"/>
                                <a:gd name="T43" fmla="*/ 2147483647 h 138"/>
                                <a:gd name="T44" fmla="*/ 2147483647 w 114"/>
                                <a:gd name="T45" fmla="*/ 2147483647 h 138"/>
                                <a:gd name="T46" fmla="*/ 2147483647 w 114"/>
                                <a:gd name="T47" fmla="*/ 2147483647 h 138"/>
                                <a:gd name="T48" fmla="*/ 2147483647 w 114"/>
                                <a:gd name="T49" fmla="*/ 2147483647 h 138"/>
                                <a:gd name="T50" fmla="*/ 2147483647 w 114"/>
                                <a:gd name="T51" fmla="*/ 2147483647 h 138"/>
                                <a:gd name="T52" fmla="*/ 2147483647 w 114"/>
                                <a:gd name="T53" fmla="*/ 2147483647 h 138"/>
                                <a:gd name="T54" fmla="*/ 2147483647 w 114"/>
                                <a:gd name="T55" fmla="*/ 2147483647 h 138"/>
                                <a:gd name="T56" fmla="*/ 2147483647 w 114"/>
                                <a:gd name="T57" fmla="*/ 2147483647 h 138"/>
                                <a:gd name="T58" fmla="*/ 2147483647 w 114"/>
                                <a:gd name="T59" fmla="*/ 2147483647 h 138"/>
                                <a:gd name="T60" fmla="*/ 2147483647 w 114"/>
                                <a:gd name="T61" fmla="*/ 2147483647 h 138"/>
                                <a:gd name="T62" fmla="*/ 2147483647 w 114"/>
                                <a:gd name="T63" fmla="*/ 2147483647 h 138"/>
                                <a:gd name="T64" fmla="*/ 2147483647 w 114"/>
                                <a:gd name="T65" fmla="*/ 2147483647 h 138"/>
                                <a:gd name="T66" fmla="*/ 2147483647 w 114"/>
                                <a:gd name="T67" fmla="*/ 2147483647 h 138"/>
                                <a:gd name="T68" fmla="*/ 2147483647 w 114"/>
                                <a:gd name="T69" fmla="*/ 2147483647 h 138"/>
                                <a:gd name="T70" fmla="*/ 2147483647 w 114"/>
                                <a:gd name="T71" fmla="*/ 2147483647 h 138"/>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w 114"/>
                                <a:gd name="T109" fmla="*/ 0 h 138"/>
                                <a:gd name="T110" fmla="*/ 114 w 114"/>
                                <a:gd name="T111" fmla="*/ 138 h 138"/>
                              </a:gdLst>
                              <a:ahLst/>
                              <a:cxnLst>
                                <a:cxn ang="T72">
                                  <a:pos x="T0" y="T1"/>
                                </a:cxn>
                                <a:cxn ang="T73">
                                  <a:pos x="T2" y="T3"/>
                                </a:cxn>
                                <a:cxn ang="T74">
                                  <a:pos x="T4" y="T5"/>
                                </a:cxn>
                                <a:cxn ang="T75">
                                  <a:pos x="T6" y="T7"/>
                                </a:cxn>
                                <a:cxn ang="T76">
                                  <a:pos x="T8" y="T9"/>
                                </a:cxn>
                                <a:cxn ang="T77">
                                  <a:pos x="T10" y="T11"/>
                                </a:cxn>
                                <a:cxn ang="T78">
                                  <a:pos x="T12" y="T13"/>
                                </a:cxn>
                                <a:cxn ang="T79">
                                  <a:pos x="T14" y="T15"/>
                                </a:cxn>
                                <a:cxn ang="T80">
                                  <a:pos x="T16" y="T17"/>
                                </a:cxn>
                                <a:cxn ang="T81">
                                  <a:pos x="T18" y="T19"/>
                                </a:cxn>
                                <a:cxn ang="T82">
                                  <a:pos x="T20" y="T21"/>
                                </a:cxn>
                                <a:cxn ang="T83">
                                  <a:pos x="T22" y="T23"/>
                                </a:cxn>
                                <a:cxn ang="T84">
                                  <a:pos x="T24" y="T25"/>
                                </a:cxn>
                                <a:cxn ang="T85">
                                  <a:pos x="T26" y="T27"/>
                                </a:cxn>
                                <a:cxn ang="T86">
                                  <a:pos x="T28" y="T29"/>
                                </a:cxn>
                                <a:cxn ang="T87">
                                  <a:pos x="T30" y="T31"/>
                                </a:cxn>
                                <a:cxn ang="T88">
                                  <a:pos x="T32" y="T33"/>
                                </a:cxn>
                                <a:cxn ang="T89">
                                  <a:pos x="T34" y="T35"/>
                                </a:cxn>
                                <a:cxn ang="T90">
                                  <a:pos x="T36" y="T37"/>
                                </a:cxn>
                                <a:cxn ang="T91">
                                  <a:pos x="T38" y="T39"/>
                                </a:cxn>
                                <a:cxn ang="T92">
                                  <a:pos x="T40" y="T41"/>
                                </a:cxn>
                                <a:cxn ang="T93">
                                  <a:pos x="T42" y="T43"/>
                                </a:cxn>
                                <a:cxn ang="T94">
                                  <a:pos x="T44" y="T45"/>
                                </a:cxn>
                                <a:cxn ang="T95">
                                  <a:pos x="T46" y="T47"/>
                                </a:cxn>
                                <a:cxn ang="T96">
                                  <a:pos x="T48" y="T49"/>
                                </a:cxn>
                                <a:cxn ang="T97">
                                  <a:pos x="T50" y="T51"/>
                                </a:cxn>
                                <a:cxn ang="T98">
                                  <a:pos x="T52" y="T53"/>
                                </a:cxn>
                                <a:cxn ang="T99">
                                  <a:pos x="T54" y="T55"/>
                                </a:cxn>
                                <a:cxn ang="T100">
                                  <a:pos x="T56" y="T57"/>
                                </a:cxn>
                                <a:cxn ang="T101">
                                  <a:pos x="T58" y="T59"/>
                                </a:cxn>
                                <a:cxn ang="T102">
                                  <a:pos x="T60" y="T61"/>
                                </a:cxn>
                                <a:cxn ang="T103">
                                  <a:pos x="T62" y="T63"/>
                                </a:cxn>
                                <a:cxn ang="T104">
                                  <a:pos x="T64" y="T65"/>
                                </a:cxn>
                                <a:cxn ang="T105">
                                  <a:pos x="T66" y="T67"/>
                                </a:cxn>
                                <a:cxn ang="T106">
                                  <a:pos x="T68" y="T69"/>
                                </a:cxn>
                                <a:cxn ang="T107">
                                  <a:pos x="T70" y="T71"/>
                                </a:cxn>
                              </a:cxnLst>
                              <a:rect l="T108" t="T109" r="T110" b="T111"/>
                              <a:pathLst>
                                <a:path w="114" h="138">
                                  <a:moveTo>
                                    <a:pt x="114" y="42"/>
                                  </a:moveTo>
                                  <a:lnTo>
                                    <a:pt x="108" y="48"/>
                                  </a:lnTo>
                                  <a:lnTo>
                                    <a:pt x="96" y="30"/>
                                  </a:lnTo>
                                  <a:lnTo>
                                    <a:pt x="84" y="18"/>
                                  </a:lnTo>
                                  <a:lnTo>
                                    <a:pt x="66" y="6"/>
                                  </a:lnTo>
                                  <a:lnTo>
                                    <a:pt x="60" y="6"/>
                                  </a:lnTo>
                                  <a:lnTo>
                                    <a:pt x="48" y="0"/>
                                  </a:lnTo>
                                  <a:lnTo>
                                    <a:pt x="42" y="0"/>
                                  </a:lnTo>
                                  <a:lnTo>
                                    <a:pt x="42" y="24"/>
                                  </a:lnTo>
                                  <a:lnTo>
                                    <a:pt x="24" y="24"/>
                                  </a:lnTo>
                                  <a:lnTo>
                                    <a:pt x="18" y="30"/>
                                  </a:lnTo>
                                  <a:lnTo>
                                    <a:pt x="18" y="36"/>
                                  </a:lnTo>
                                  <a:lnTo>
                                    <a:pt x="12" y="48"/>
                                  </a:lnTo>
                                  <a:lnTo>
                                    <a:pt x="6" y="48"/>
                                  </a:lnTo>
                                  <a:lnTo>
                                    <a:pt x="0" y="54"/>
                                  </a:lnTo>
                                  <a:lnTo>
                                    <a:pt x="0" y="60"/>
                                  </a:lnTo>
                                  <a:lnTo>
                                    <a:pt x="6" y="66"/>
                                  </a:lnTo>
                                  <a:lnTo>
                                    <a:pt x="12" y="66"/>
                                  </a:lnTo>
                                  <a:lnTo>
                                    <a:pt x="24" y="72"/>
                                  </a:lnTo>
                                  <a:lnTo>
                                    <a:pt x="6" y="102"/>
                                  </a:lnTo>
                                  <a:lnTo>
                                    <a:pt x="18" y="102"/>
                                  </a:lnTo>
                                  <a:lnTo>
                                    <a:pt x="24" y="96"/>
                                  </a:lnTo>
                                  <a:lnTo>
                                    <a:pt x="36" y="96"/>
                                  </a:lnTo>
                                  <a:lnTo>
                                    <a:pt x="36" y="114"/>
                                  </a:lnTo>
                                  <a:lnTo>
                                    <a:pt x="60" y="138"/>
                                  </a:lnTo>
                                  <a:lnTo>
                                    <a:pt x="72" y="126"/>
                                  </a:lnTo>
                                  <a:lnTo>
                                    <a:pt x="66" y="108"/>
                                  </a:lnTo>
                                  <a:lnTo>
                                    <a:pt x="60" y="114"/>
                                  </a:lnTo>
                                  <a:lnTo>
                                    <a:pt x="42" y="102"/>
                                  </a:lnTo>
                                  <a:lnTo>
                                    <a:pt x="66" y="102"/>
                                  </a:lnTo>
                                  <a:lnTo>
                                    <a:pt x="78" y="96"/>
                                  </a:lnTo>
                                  <a:lnTo>
                                    <a:pt x="78" y="78"/>
                                  </a:lnTo>
                                  <a:lnTo>
                                    <a:pt x="108" y="90"/>
                                  </a:lnTo>
                                  <a:lnTo>
                                    <a:pt x="114" y="84"/>
                                  </a:lnTo>
                                  <a:lnTo>
                                    <a:pt x="114" y="90"/>
                                  </a:lnTo>
                                  <a:lnTo>
                                    <a:pt x="114" y="42"/>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74" name="Mongolia" descr="© INSCALE GmbH, 15.06.2010"/>
                            <a:cNvSpPr>
                              <a:spLocks/>
                            </a:cNvSpPr>
                          </a:nvSpPr>
                          <a:spPr bwMode="gray">
                            <a:xfrm>
                              <a:off x="4008" y="538"/>
                              <a:ext cx="537" cy="213"/>
                            </a:xfrm>
                            <a:custGeom>
                              <a:avLst/>
                              <a:gdLst>
                                <a:gd name="T0" fmla="*/ 2147483647 w 2100"/>
                                <a:gd name="T1" fmla="*/ 2147483647 h 834"/>
                                <a:gd name="T2" fmla="*/ 2147483647 w 2100"/>
                                <a:gd name="T3" fmla="*/ 2147483647 h 834"/>
                                <a:gd name="T4" fmla="*/ 2147483647 w 2100"/>
                                <a:gd name="T5" fmla="*/ 2147483647 h 834"/>
                                <a:gd name="T6" fmla="*/ 2147483647 w 2100"/>
                                <a:gd name="T7" fmla="*/ 2147483647 h 834"/>
                                <a:gd name="T8" fmla="*/ 2147483647 w 2100"/>
                                <a:gd name="T9" fmla="*/ 2147483647 h 834"/>
                                <a:gd name="T10" fmla="*/ 2147483647 w 2100"/>
                                <a:gd name="T11" fmla="*/ 2147483647 h 834"/>
                                <a:gd name="T12" fmla="*/ 2147483647 w 2100"/>
                                <a:gd name="T13" fmla="*/ 2147483647 h 834"/>
                                <a:gd name="T14" fmla="*/ 2147483647 w 2100"/>
                                <a:gd name="T15" fmla="*/ 2147483647 h 834"/>
                                <a:gd name="T16" fmla="*/ 2147483647 w 2100"/>
                                <a:gd name="T17" fmla="*/ 2147483647 h 834"/>
                                <a:gd name="T18" fmla="*/ 2147483647 w 2100"/>
                                <a:gd name="T19" fmla="*/ 2147483647 h 834"/>
                                <a:gd name="T20" fmla="*/ 2147483647 w 2100"/>
                                <a:gd name="T21" fmla="*/ 2147483647 h 834"/>
                                <a:gd name="T22" fmla="*/ 2147483647 w 2100"/>
                                <a:gd name="T23" fmla="*/ 2147483647 h 834"/>
                                <a:gd name="T24" fmla="*/ 2147483647 w 2100"/>
                                <a:gd name="T25" fmla="*/ 2147483647 h 834"/>
                                <a:gd name="T26" fmla="*/ 2147483647 w 2100"/>
                                <a:gd name="T27" fmla="*/ 2147483647 h 834"/>
                                <a:gd name="T28" fmla="*/ 2147483647 w 2100"/>
                                <a:gd name="T29" fmla="*/ 2147483647 h 834"/>
                                <a:gd name="T30" fmla="*/ 2147483647 w 2100"/>
                                <a:gd name="T31" fmla="*/ 2147483647 h 834"/>
                                <a:gd name="T32" fmla="*/ 2147483647 w 2100"/>
                                <a:gd name="T33" fmla="*/ 2147483647 h 834"/>
                                <a:gd name="T34" fmla="*/ 2147483647 w 2100"/>
                                <a:gd name="T35" fmla="*/ 2147483647 h 834"/>
                                <a:gd name="T36" fmla="*/ 2147483647 w 2100"/>
                                <a:gd name="T37" fmla="*/ 2147483647 h 834"/>
                                <a:gd name="T38" fmla="*/ 2147483647 w 2100"/>
                                <a:gd name="T39" fmla="*/ 2147483647 h 834"/>
                                <a:gd name="T40" fmla="*/ 2147483647 w 2100"/>
                                <a:gd name="T41" fmla="*/ 2147483647 h 834"/>
                                <a:gd name="T42" fmla="*/ 2147483647 w 2100"/>
                                <a:gd name="T43" fmla="*/ 2147483647 h 834"/>
                                <a:gd name="T44" fmla="*/ 2147483647 w 2100"/>
                                <a:gd name="T45" fmla="*/ 2147483647 h 834"/>
                                <a:gd name="T46" fmla="*/ 2147483647 w 2100"/>
                                <a:gd name="T47" fmla="*/ 2147483647 h 834"/>
                                <a:gd name="T48" fmla="*/ 2147483647 w 2100"/>
                                <a:gd name="T49" fmla="*/ 2147483647 h 834"/>
                                <a:gd name="T50" fmla="*/ 2147483647 w 2100"/>
                                <a:gd name="T51" fmla="*/ 2147483647 h 834"/>
                                <a:gd name="T52" fmla="*/ 2147483647 w 2100"/>
                                <a:gd name="T53" fmla="*/ 2147483647 h 834"/>
                                <a:gd name="T54" fmla="*/ 2147483647 w 2100"/>
                                <a:gd name="T55" fmla="*/ 2147483647 h 834"/>
                                <a:gd name="T56" fmla="*/ 2147483647 w 2100"/>
                                <a:gd name="T57" fmla="*/ 2147483647 h 834"/>
                                <a:gd name="T58" fmla="*/ 2147483647 w 2100"/>
                                <a:gd name="T59" fmla="*/ 2147483647 h 834"/>
                                <a:gd name="T60" fmla="*/ 2147483647 w 2100"/>
                                <a:gd name="T61" fmla="*/ 2147483647 h 834"/>
                                <a:gd name="T62" fmla="*/ 0 w 2100"/>
                                <a:gd name="T63" fmla="*/ 2147483647 h 834"/>
                                <a:gd name="T64" fmla="*/ 2147483647 w 2100"/>
                                <a:gd name="T65" fmla="*/ 2147483647 h 834"/>
                                <a:gd name="T66" fmla="*/ 2147483647 w 2100"/>
                                <a:gd name="T67" fmla="*/ 2147483647 h 834"/>
                                <a:gd name="T68" fmla="*/ 2147483647 w 2100"/>
                                <a:gd name="T69" fmla="*/ 2147483647 h 834"/>
                                <a:gd name="T70" fmla="*/ 2147483647 w 2100"/>
                                <a:gd name="T71" fmla="*/ 2147483647 h 834"/>
                                <a:gd name="T72" fmla="*/ 2147483647 w 2100"/>
                                <a:gd name="T73" fmla="*/ 2147483647 h 834"/>
                                <a:gd name="T74" fmla="*/ 2147483647 w 2100"/>
                                <a:gd name="T75" fmla="*/ 2147483647 h 834"/>
                                <a:gd name="T76" fmla="*/ 2147483647 w 2100"/>
                                <a:gd name="T77" fmla="*/ 2147483647 h 834"/>
                                <a:gd name="T78" fmla="*/ 2147483647 w 2100"/>
                                <a:gd name="T79" fmla="*/ 2147483647 h 834"/>
                                <a:gd name="T80" fmla="*/ 2147483647 w 2100"/>
                                <a:gd name="T81" fmla="*/ 2147483647 h 834"/>
                                <a:gd name="T82" fmla="*/ 2147483647 w 2100"/>
                                <a:gd name="T83" fmla="*/ 2147483647 h 834"/>
                                <a:gd name="T84" fmla="*/ 2147483647 w 2100"/>
                                <a:gd name="T85" fmla="*/ 2147483647 h 834"/>
                                <a:gd name="T86" fmla="*/ 2147483647 w 2100"/>
                                <a:gd name="T87" fmla="*/ 2147483647 h 834"/>
                                <a:gd name="T88" fmla="*/ 2147483647 w 2100"/>
                                <a:gd name="T89" fmla="*/ 2147483647 h 834"/>
                                <a:gd name="T90" fmla="*/ 2147483647 w 2100"/>
                                <a:gd name="T91" fmla="*/ 2147483647 h 834"/>
                                <a:gd name="T92" fmla="*/ 2147483647 w 2100"/>
                                <a:gd name="T93" fmla="*/ 2147483647 h 834"/>
                                <a:gd name="T94" fmla="*/ 2147483647 w 2100"/>
                                <a:gd name="T95" fmla="*/ 2147483647 h 834"/>
                                <a:gd name="T96" fmla="*/ 2147483647 w 2100"/>
                                <a:gd name="T97" fmla="*/ 2147483647 h 834"/>
                                <a:gd name="T98" fmla="*/ 2147483647 w 2100"/>
                                <a:gd name="T99" fmla="*/ 2147483647 h 834"/>
                                <a:gd name="T100" fmla="*/ 2147483647 w 2100"/>
                                <a:gd name="T101" fmla="*/ 2147483647 h 834"/>
                                <a:gd name="T102" fmla="*/ 2147483647 w 2100"/>
                                <a:gd name="T103" fmla="*/ 2147483647 h 834"/>
                                <a:gd name="T104" fmla="*/ 2147483647 w 2100"/>
                                <a:gd name="T105" fmla="*/ 2147483647 h 834"/>
                                <a:gd name="T106" fmla="*/ 2147483647 w 2100"/>
                                <a:gd name="T107" fmla="*/ 2147483647 h 834"/>
                                <a:gd name="T108" fmla="*/ 2147483647 w 2100"/>
                                <a:gd name="T109" fmla="*/ 2147483647 h 834"/>
                                <a:gd name="T110" fmla="*/ 2147483647 w 2100"/>
                                <a:gd name="T111" fmla="*/ 2147483647 h 834"/>
                                <a:gd name="T112" fmla="*/ 2147483647 w 2100"/>
                                <a:gd name="T113" fmla="*/ 2147483647 h 834"/>
                                <a:gd name="T114" fmla="*/ 2147483647 w 2100"/>
                                <a:gd name="T115" fmla="*/ 2147483647 h 834"/>
                                <a:gd name="T116" fmla="*/ 2147483647 w 2100"/>
                                <a:gd name="T117" fmla="*/ 2147483647 h 834"/>
                                <a:gd name="T118" fmla="*/ 2147483647 w 2100"/>
                                <a:gd name="T119" fmla="*/ 2147483647 h 834"/>
                                <a:gd name="T120" fmla="*/ 2147483647 w 2100"/>
                                <a:gd name="T121" fmla="*/ 2147483647 h 834"/>
                                <a:gd name="T122" fmla="*/ 2147483647 w 2100"/>
                                <a:gd name="T123" fmla="*/ 2147483647 h 834"/>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 name="T186" fmla="*/ 0 w 2100"/>
                                <a:gd name="T187" fmla="*/ 0 h 834"/>
                                <a:gd name="T188" fmla="*/ 2100 w 2100"/>
                                <a:gd name="T189" fmla="*/ 834 h 834"/>
                              </a:gdLst>
                              <a:ahLst/>
                              <a:cxnLst>
                                <a:cxn ang="T124">
                                  <a:pos x="T0" y="T1"/>
                                </a:cxn>
                                <a:cxn ang="T125">
                                  <a:pos x="T2" y="T3"/>
                                </a:cxn>
                                <a:cxn ang="T126">
                                  <a:pos x="T4" y="T5"/>
                                </a:cxn>
                                <a:cxn ang="T127">
                                  <a:pos x="T6" y="T7"/>
                                </a:cxn>
                                <a:cxn ang="T128">
                                  <a:pos x="T8" y="T9"/>
                                </a:cxn>
                                <a:cxn ang="T129">
                                  <a:pos x="T10" y="T11"/>
                                </a:cxn>
                                <a:cxn ang="T130">
                                  <a:pos x="T12" y="T13"/>
                                </a:cxn>
                                <a:cxn ang="T131">
                                  <a:pos x="T14" y="T15"/>
                                </a:cxn>
                                <a:cxn ang="T132">
                                  <a:pos x="T16" y="T17"/>
                                </a:cxn>
                                <a:cxn ang="T133">
                                  <a:pos x="T18" y="T19"/>
                                </a:cxn>
                                <a:cxn ang="T134">
                                  <a:pos x="T20" y="T21"/>
                                </a:cxn>
                                <a:cxn ang="T135">
                                  <a:pos x="T22" y="T23"/>
                                </a:cxn>
                                <a:cxn ang="T136">
                                  <a:pos x="T24" y="T25"/>
                                </a:cxn>
                                <a:cxn ang="T137">
                                  <a:pos x="T26" y="T27"/>
                                </a:cxn>
                                <a:cxn ang="T138">
                                  <a:pos x="T28" y="T29"/>
                                </a:cxn>
                                <a:cxn ang="T139">
                                  <a:pos x="T30" y="T31"/>
                                </a:cxn>
                                <a:cxn ang="T140">
                                  <a:pos x="T32" y="T33"/>
                                </a:cxn>
                                <a:cxn ang="T141">
                                  <a:pos x="T34" y="T35"/>
                                </a:cxn>
                                <a:cxn ang="T142">
                                  <a:pos x="T36" y="T37"/>
                                </a:cxn>
                                <a:cxn ang="T143">
                                  <a:pos x="T38" y="T39"/>
                                </a:cxn>
                                <a:cxn ang="T144">
                                  <a:pos x="T40" y="T41"/>
                                </a:cxn>
                                <a:cxn ang="T145">
                                  <a:pos x="T42" y="T43"/>
                                </a:cxn>
                                <a:cxn ang="T146">
                                  <a:pos x="T44" y="T45"/>
                                </a:cxn>
                                <a:cxn ang="T147">
                                  <a:pos x="T46" y="T47"/>
                                </a:cxn>
                                <a:cxn ang="T148">
                                  <a:pos x="T48" y="T49"/>
                                </a:cxn>
                                <a:cxn ang="T149">
                                  <a:pos x="T50" y="T51"/>
                                </a:cxn>
                                <a:cxn ang="T150">
                                  <a:pos x="T52" y="T53"/>
                                </a:cxn>
                                <a:cxn ang="T151">
                                  <a:pos x="T54" y="T55"/>
                                </a:cxn>
                                <a:cxn ang="T152">
                                  <a:pos x="T56" y="T57"/>
                                </a:cxn>
                                <a:cxn ang="T153">
                                  <a:pos x="T58" y="T59"/>
                                </a:cxn>
                                <a:cxn ang="T154">
                                  <a:pos x="T60" y="T61"/>
                                </a:cxn>
                                <a:cxn ang="T155">
                                  <a:pos x="T62" y="T63"/>
                                </a:cxn>
                                <a:cxn ang="T156">
                                  <a:pos x="T64" y="T65"/>
                                </a:cxn>
                                <a:cxn ang="T157">
                                  <a:pos x="T66" y="T67"/>
                                </a:cxn>
                                <a:cxn ang="T158">
                                  <a:pos x="T68" y="T69"/>
                                </a:cxn>
                                <a:cxn ang="T159">
                                  <a:pos x="T70" y="T71"/>
                                </a:cxn>
                                <a:cxn ang="T160">
                                  <a:pos x="T72" y="T73"/>
                                </a:cxn>
                                <a:cxn ang="T161">
                                  <a:pos x="T74" y="T75"/>
                                </a:cxn>
                                <a:cxn ang="T162">
                                  <a:pos x="T76" y="T77"/>
                                </a:cxn>
                                <a:cxn ang="T163">
                                  <a:pos x="T78" y="T79"/>
                                </a:cxn>
                                <a:cxn ang="T164">
                                  <a:pos x="T80" y="T81"/>
                                </a:cxn>
                                <a:cxn ang="T165">
                                  <a:pos x="T82" y="T83"/>
                                </a:cxn>
                                <a:cxn ang="T166">
                                  <a:pos x="T84" y="T85"/>
                                </a:cxn>
                                <a:cxn ang="T167">
                                  <a:pos x="T86" y="T87"/>
                                </a:cxn>
                                <a:cxn ang="T168">
                                  <a:pos x="T88" y="T89"/>
                                </a:cxn>
                                <a:cxn ang="T169">
                                  <a:pos x="T90" y="T91"/>
                                </a:cxn>
                                <a:cxn ang="T170">
                                  <a:pos x="T92" y="T93"/>
                                </a:cxn>
                                <a:cxn ang="T171">
                                  <a:pos x="T94" y="T95"/>
                                </a:cxn>
                                <a:cxn ang="T172">
                                  <a:pos x="T96" y="T97"/>
                                </a:cxn>
                                <a:cxn ang="T173">
                                  <a:pos x="T98" y="T99"/>
                                </a:cxn>
                                <a:cxn ang="T174">
                                  <a:pos x="T100" y="T101"/>
                                </a:cxn>
                                <a:cxn ang="T175">
                                  <a:pos x="T102" y="T103"/>
                                </a:cxn>
                                <a:cxn ang="T176">
                                  <a:pos x="T104" y="T105"/>
                                </a:cxn>
                                <a:cxn ang="T177">
                                  <a:pos x="T106" y="T107"/>
                                </a:cxn>
                                <a:cxn ang="T178">
                                  <a:pos x="T108" y="T109"/>
                                </a:cxn>
                                <a:cxn ang="T179">
                                  <a:pos x="T110" y="T111"/>
                                </a:cxn>
                                <a:cxn ang="T180">
                                  <a:pos x="T112" y="T113"/>
                                </a:cxn>
                                <a:cxn ang="T181">
                                  <a:pos x="T114" y="T115"/>
                                </a:cxn>
                                <a:cxn ang="T182">
                                  <a:pos x="T116" y="T117"/>
                                </a:cxn>
                                <a:cxn ang="T183">
                                  <a:pos x="T118" y="T119"/>
                                </a:cxn>
                                <a:cxn ang="T184">
                                  <a:pos x="T120" y="T121"/>
                                </a:cxn>
                                <a:cxn ang="T185">
                                  <a:pos x="T122" y="T123"/>
                                </a:cxn>
                              </a:cxnLst>
                              <a:rect l="T186" t="T187" r="T188" b="T189"/>
                              <a:pathLst>
                                <a:path w="2100" h="834">
                                  <a:moveTo>
                                    <a:pt x="2088" y="408"/>
                                  </a:moveTo>
                                  <a:lnTo>
                                    <a:pt x="2076" y="396"/>
                                  </a:lnTo>
                                  <a:lnTo>
                                    <a:pt x="2070" y="384"/>
                                  </a:lnTo>
                                  <a:lnTo>
                                    <a:pt x="2058" y="384"/>
                                  </a:lnTo>
                                  <a:lnTo>
                                    <a:pt x="2034" y="372"/>
                                  </a:lnTo>
                                  <a:lnTo>
                                    <a:pt x="2022" y="360"/>
                                  </a:lnTo>
                                  <a:lnTo>
                                    <a:pt x="2010" y="354"/>
                                  </a:lnTo>
                                  <a:lnTo>
                                    <a:pt x="2004" y="348"/>
                                  </a:lnTo>
                                  <a:lnTo>
                                    <a:pt x="1986" y="348"/>
                                  </a:lnTo>
                                  <a:lnTo>
                                    <a:pt x="1974" y="342"/>
                                  </a:lnTo>
                                  <a:lnTo>
                                    <a:pt x="1968" y="336"/>
                                  </a:lnTo>
                                  <a:lnTo>
                                    <a:pt x="1968" y="324"/>
                                  </a:lnTo>
                                  <a:lnTo>
                                    <a:pt x="1902" y="324"/>
                                  </a:lnTo>
                                  <a:lnTo>
                                    <a:pt x="1902" y="348"/>
                                  </a:lnTo>
                                  <a:lnTo>
                                    <a:pt x="1896" y="354"/>
                                  </a:lnTo>
                                  <a:lnTo>
                                    <a:pt x="1890" y="354"/>
                                  </a:lnTo>
                                  <a:lnTo>
                                    <a:pt x="1878" y="348"/>
                                  </a:lnTo>
                                  <a:lnTo>
                                    <a:pt x="1866" y="336"/>
                                  </a:lnTo>
                                  <a:lnTo>
                                    <a:pt x="1812" y="336"/>
                                  </a:lnTo>
                                  <a:lnTo>
                                    <a:pt x="1806" y="342"/>
                                  </a:lnTo>
                                  <a:lnTo>
                                    <a:pt x="1812" y="342"/>
                                  </a:lnTo>
                                  <a:lnTo>
                                    <a:pt x="1812" y="348"/>
                                  </a:lnTo>
                                  <a:lnTo>
                                    <a:pt x="1794" y="348"/>
                                  </a:lnTo>
                                  <a:lnTo>
                                    <a:pt x="1788" y="342"/>
                                  </a:lnTo>
                                  <a:lnTo>
                                    <a:pt x="1776" y="336"/>
                                  </a:lnTo>
                                  <a:lnTo>
                                    <a:pt x="1770" y="324"/>
                                  </a:lnTo>
                                  <a:lnTo>
                                    <a:pt x="1770" y="306"/>
                                  </a:lnTo>
                                  <a:lnTo>
                                    <a:pt x="1776" y="306"/>
                                  </a:lnTo>
                                  <a:lnTo>
                                    <a:pt x="1770" y="294"/>
                                  </a:lnTo>
                                  <a:lnTo>
                                    <a:pt x="1764" y="270"/>
                                  </a:lnTo>
                                  <a:lnTo>
                                    <a:pt x="1758" y="258"/>
                                  </a:lnTo>
                                  <a:lnTo>
                                    <a:pt x="1758" y="174"/>
                                  </a:lnTo>
                                  <a:lnTo>
                                    <a:pt x="1740" y="174"/>
                                  </a:lnTo>
                                  <a:lnTo>
                                    <a:pt x="1716" y="168"/>
                                  </a:lnTo>
                                  <a:lnTo>
                                    <a:pt x="1710" y="174"/>
                                  </a:lnTo>
                                  <a:lnTo>
                                    <a:pt x="1698" y="180"/>
                                  </a:lnTo>
                                  <a:lnTo>
                                    <a:pt x="1674" y="180"/>
                                  </a:lnTo>
                                  <a:lnTo>
                                    <a:pt x="1662" y="174"/>
                                  </a:lnTo>
                                  <a:lnTo>
                                    <a:pt x="1644" y="156"/>
                                  </a:lnTo>
                                  <a:lnTo>
                                    <a:pt x="1608" y="156"/>
                                  </a:lnTo>
                                  <a:lnTo>
                                    <a:pt x="1596" y="150"/>
                                  </a:lnTo>
                                  <a:lnTo>
                                    <a:pt x="1578" y="150"/>
                                  </a:lnTo>
                                  <a:lnTo>
                                    <a:pt x="1548" y="180"/>
                                  </a:lnTo>
                                  <a:lnTo>
                                    <a:pt x="1548" y="192"/>
                                  </a:lnTo>
                                  <a:lnTo>
                                    <a:pt x="1536" y="204"/>
                                  </a:lnTo>
                                  <a:lnTo>
                                    <a:pt x="1500" y="204"/>
                                  </a:lnTo>
                                  <a:lnTo>
                                    <a:pt x="1488" y="216"/>
                                  </a:lnTo>
                                  <a:lnTo>
                                    <a:pt x="1440" y="216"/>
                                  </a:lnTo>
                                  <a:lnTo>
                                    <a:pt x="1440" y="222"/>
                                  </a:lnTo>
                                  <a:lnTo>
                                    <a:pt x="1422" y="240"/>
                                  </a:lnTo>
                                  <a:lnTo>
                                    <a:pt x="1416" y="240"/>
                                  </a:lnTo>
                                  <a:lnTo>
                                    <a:pt x="1416" y="234"/>
                                  </a:lnTo>
                                  <a:lnTo>
                                    <a:pt x="1410" y="228"/>
                                  </a:lnTo>
                                  <a:lnTo>
                                    <a:pt x="1392" y="228"/>
                                  </a:lnTo>
                                  <a:lnTo>
                                    <a:pt x="1380" y="234"/>
                                  </a:lnTo>
                                  <a:lnTo>
                                    <a:pt x="1356" y="234"/>
                                  </a:lnTo>
                                  <a:lnTo>
                                    <a:pt x="1344" y="228"/>
                                  </a:lnTo>
                                  <a:lnTo>
                                    <a:pt x="1338" y="228"/>
                                  </a:lnTo>
                                  <a:lnTo>
                                    <a:pt x="1332" y="222"/>
                                  </a:lnTo>
                                  <a:lnTo>
                                    <a:pt x="1266" y="222"/>
                                  </a:lnTo>
                                  <a:lnTo>
                                    <a:pt x="1260" y="216"/>
                                  </a:lnTo>
                                  <a:lnTo>
                                    <a:pt x="1260" y="204"/>
                                  </a:lnTo>
                                  <a:lnTo>
                                    <a:pt x="1248" y="198"/>
                                  </a:lnTo>
                                  <a:lnTo>
                                    <a:pt x="1230" y="198"/>
                                  </a:lnTo>
                                  <a:lnTo>
                                    <a:pt x="1230" y="192"/>
                                  </a:lnTo>
                                  <a:lnTo>
                                    <a:pt x="1218" y="180"/>
                                  </a:lnTo>
                                  <a:lnTo>
                                    <a:pt x="1218" y="174"/>
                                  </a:lnTo>
                                  <a:lnTo>
                                    <a:pt x="1212" y="168"/>
                                  </a:lnTo>
                                  <a:lnTo>
                                    <a:pt x="1152" y="168"/>
                                  </a:lnTo>
                                  <a:lnTo>
                                    <a:pt x="1128" y="144"/>
                                  </a:lnTo>
                                  <a:lnTo>
                                    <a:pt x="1092" y="144"/>
                                  </a:lnTo>
                                  <a:lnTo>
                                    <a:pt x="1086" y="138"/>
                                  </a:lnTo>
                                  <a:lnTo>
                                    <a:pt x="1080" y="138"/>
                                  </a:lnTo>
                                  <a:lnTo>
                                    <a:pt x="1068" y="132"/>
                                  </a:lnTo>
                                  <a:lnTo>
                                    <a:pt x="1020" y="132"/>
                                  </a:lnTo>
                                  <a:lnTo>
                                    <a:pt x="966" y="150"/>
                                  </a:lnTo>
                                  <a:lnTo>
                                    <a:pt x="954" y="156"/>
                                  </a:lnTo>
                                  <a:lnTo>
                                    <a:pt x="942" y="156"/>
                                  </a:lnTo>
                                  <a:lnTo>
                                    <a:pt x="930" y="150"/>
                                  </a:lnTo>
                                  <a:lnTo>
                                    <a:pt x="918" y="150"/>
                                  </a:lnTo>
                                  <a:lnTo>
                                    <a:pt x="912" y="144"/>
                                  </a:lnTo>
                                  <a:lnTo>
                                    <a:pt x="882" y="144"/>
                                  </a:lnTo>
                                  <a:lnTo>
                                    <a:pt x="864" y="126"/>
                                  </a:lnTo>
                                  <a:lnTo>
                                    <a:pt x="864" y="120"/>
                                  </a:lnTo>
                                  <a:lnTo>
                                    <a:pt x="840" y="126"/>
                                  </a:lnTo>
                                  <a:lnTo>
                                    <a:pt x="840" y="120"/>
                                  </a:lnTo>
                                  <a:lnTo>
                                    <a:pt x="834" y="114"/>
                                  </a:lnTo>
                                  <a:lnTo>
                                    <a:pt x="822" y="90"/>
                                  </a:lnTo>
                                  <a:lnTo>
                                    <a:pt x="810" y="78"/>
                                  </a:lnTo>
                                  <a:lnTo>
                                    <a:pt x="804" y="66"/>
                                  </a:lnTo>
                                  <a:lnTo>
                                    <a:pt x="798" y="60"/>
                                  </a:lnTo>
                                  <a:lnTo>
                                    <a:pt x="786" y="54"/>
                                  </a:lnTo>
                                  <a:lnTo>
                                    <a:pt x="768" y="54"/>
                                  </a:lnTo>
                                  <a:lnTo>
                                    <a:pt x="756" y="60"/>
                                  </a:lnTo>
                                  <a:lnTo>
                                    <a:pt x="750" y="60"/>
                                  </a:lnTo>
                                  <a:lnTo>
                                    <a:pt x="726" y="48"/>
                                  </a:lnTo>
                                  <a:lnTo>
                                    <a:pt x="720" y="42"/>
                                  </a:lnTo>
                                  <a:lnTo>
                                    <a:pt x="708" y="36"/>
                                  </a:lnTo>
                                  <a:lnTo>
                                    <a:pt x="672" y="36"/>
                                  </a:lnTo>
                                  <a:lnTo>
                                    <a:pt x="648" y="30"/>
                                  </a:lnTo>
                                  <a:lnTo>
                                    <a:pt x="636" y="30"/>
                                  </a:lnTo>
                                  <a:lnTo>
                                    <a:pt x="576" y="0"/>
                                  </a:lnTo>
                                  <a:lnTo>
                                    <a:pt x="576" y="18"/>
                                  </a:lnTo>
                                  <a:lnTo>
                                    <a:pt x="570" y="30"/>
                                  </a:lnTo>
                                  <a:lnTo>
                                    <a:pt x="558" y="36"/>
                                  </a:lnTo>
                                  <a:lnTo>
                                    <a:pt x="552" y="36"/>
                                  </a:lnTo>
                                  <a:lnTo>
                                    <a:pt x="558" y="48"/>
                                  </a:lnTo>
                                  <a:lnTo>
                                    <a:pt x="540" y="48"/>
                                  </a:lnTo>
                                  <a:lnTo>
                                    <a:pt x="540" y="60"/>
                                  </a:lnTo>
                                  <a:lnTo>
                                    <a:pt x="552" y="72"/>
                                  </a:lnTo>
                                  <a:lnTo>
                                    <a:pt x="558" y="90"/>
                                  </a:lnTo>
                                  <a:lnTo>
                                    <a:pt x="582" y="126"/>
                                  </a:lnTo>
                                  <a:lnTo>
                                    <a:pt x="588" y="126"/>
                                  </a:lnTo>
                                  <a:lnTo>
                                    <a:pt x="594" y="132"/>
                                  </a:lnTo>
                                  <a:lnTo>
                                    <a:pt x="600" y="144"/>
                                  </a:lnTo>
                                  <a:lnTo>
                                    <a:pt x="600" y="168"/>
                                  </a:lnTo>
                                  <a:lnTo>
                                    <a:pt x="582" y="168"/>
                                  </a:lnTo>
                                  <a:lnTo>
                                    <a:pt x="582" y="174"/>
                                  </a:lnTo>
                                  <a:lnTo>
                                    <a:pt x="576" y="180"/>
                                  </a:lnTo>
                                  <a:lnTo>
                                    <a:pt x="552" y="192"/>
                                  </a:lnTo>
                                  <a:lnTo>
                                    <a:pt x="546" y="186"/>
                                  </a:lnTo>
                                  <a:lnTo>
                                    <a:pt x="546" y="174"/>
                                  </a:lnTo>
                                  <a:lnTo>
                                    <a:pt x="498" y="180"/>
                                  </a:lnTo>
                                  <a:lnTo>
                                    <a:pt x="498" y="168"/>
                                  </a:lnTo>
                                  <a:lnTo>
                                    <a:pt x="456" y="168"/>
                                  </a:lnTo>
                                  <a:lnTo>
                                    <a:pt x="450" y="174"/>
                                  </a:lnTo>
                                  <a:lnTo>
                                    <a:pt x="450" y="180"/>
                                  </a:lnTo>
                                  <a:lnTo>
                                    <a:pt x="444" y="168"/>
                                  </a:lnTo>
                                  <a:lnTo>
                                    <a:pt x="420" y="174"/>
                                  </a:lnTo>
                                  <a:lnTo>
                                    <a:pt x="414" y="162"/>
                                  </a:lnTo>
                                  <a:lnTo>
                                    <a:pt x="384" y="162"/>
                                  </a:lnTo>
                                  <a:lnTo>
                                    <a:pt x="366" y="156"/>
                                  </a:lnTo>
                                  <a:lnTo>
                                    <a:pt x="360" y="150"/>
                                  </a:lnTo>
                                  <a:lnTo>
                                    <a:pt x="360" y="138"/>
                                  </a:lnTo>
                                  <a:lnTo>
                                    <a:pt x="354" y="132"/>
                                  </a:lnTo>
                                  <a:lnTo>
                                    <a:pt x="354" y="126"/>
                                  </a:lnTo>
                                  <a:lnTo>
                                    <a:pt x="312" y="126"/>
                                  </a:lnTo>
                                  <a:lnTo>
                                    <a:pt x="294" y="132"/>
                                  </a:lnTo>
                                  <a:lnTo>
                                    <a:pt x="270" y="132"/>
                                  </a:lnTo>
                                  <a:lnTo>
                                    <a:pt x="264" y="114"/>
                                  </a:lnTo>
                                  <a:lnTo>
                                    <a:pt x="228" y="114"/>
                                  </a:lnTo>
                                  <a:lnTo>
                                    <a:pt x="228" y="108"/>
                                  </a:lnTo>
                                  <a:lnTo>
                                    <a:pt x="210" y="114"/>
                                  </a:lnTo>
                                  <a:lnTo>
                                    <a:pt x="204" y="108"/>
                                  </a:lnTo>
                                  <a:lnTo>
                                    <a:pt x="186" y="108"/>
                                  </a:lnTo>
                                  <a:lnTo>
                                    <a:pt x="180" y="114"/>
                                  </a:lnTo>
                                  <a:lnTo>
                                    <a:pt x="180" y="120"/>
                                  </a:lnTo>
                                  <a:lnTo>
                                    <a:pt x="174" y="126"/>
                                  </a:lnTo>
                                  <a:lnTo>
                                    <a:pt x="174" y="132"/>
                                  </a:lnTo>
                                  <a:lnTo>
                                    <a:pt x="150" y="132"/>
                                  </a:lnTo>
                                  <a:lnTo>
                                    <a:pt x="138" y="150"/>
                                  </a:lnTo>
                                  <a:lnTo>
                                    <a:pt x="120" y="150"/>
                                  </a:lnTo>
                                  <a:lnTo>
                                    <a:pt x="84" y="186"/>
                                  </a:lnTo>
                                  <a:lnTo>
                                    <a:pt x="84" y="192"/>
                                  </a:lnTo>
                                  <a:lnTo>
                                    <a:pt x="90" y="198"/>
                                  </a:lnTo>
                                  <a:lnTo>
                                    <a:pt x="66" y="198"/>
                                  </a:lnTo>
                                  <a:lnTo>
                                    <a:pt x="72" y="210"/>
                                  </a:lnTo>
                                  <a:lnTo>
                                    <a:pt x="12" y="210"/>
                                  </a:lnTo>
                                  <a:lnTo>
                                    <a:pt x="12" y="228"/>
                                  </a:lnTo>
                                  <a:lnTo>
                                    <a:pt x="0" y="240"/>
                                  </a:lnTo>
                                  <a:lnTo>
                                    <a:pt x="6" y="246"/>
                                  </a:lnTo>
                                  <a:lnTo>
                                    <a:pt x="6" y="258"/>
                                  </a:lnTo>
                                  <a:lnTo>
                                    <a:pt x="0" y="264"/>
                                  </a:lnTo>
                                  <a:lnTo>
                                    <a:pt x="24" y="264"/>
                                  </a:lnTo>
                                  <a:lnTo>
                                    <a:pt x="24" y="282"/>
                                  </a:lnTo>
                                  <a:lnTo>
                                    <a:pt x="36" y="288"/>
                                  </a:lnTo>
                                  <a:lnTo>
                                    <a:pt x="48" y="288"/>
                                  </a:lnTo>
                                  <a:lnTo>
                                    <a:pt x="60" y="294"/>
                                  </a:lnTo>
                                  <a:lnTo>
                                    <a:pt x="72" y="294"/>
                                  </a:lnTo>
                                  <a:lnTo>
                                    <a:pt x="78" y="306"/>
                                  </a:lnTo>
                                  <a:lnTo>
                                    <a:pt x="102" y="330"/>
                                  </a:lnTo>
                                  <a:lnTo>
                                    <a:pt x="138" y="318"/>
                                  </a:lnTo>
                                  <a:lnTo>
                                    <a:pt x="156" y="330"/>
                                  </a:lnTo>
                                  <a:lnTo>
                                    <a:pt x="162" y="336"/>
                                  </a:lnTo>
                                  <a:lnTo>
                                    <a:pt x="174" y="336"/>
                                  </a:lnTo>
                                  <a:lnTo>
                                    <a:pt x="186" y="342"/>
                                  </a:lnTo>
                                  <a:lnTo>
                                    <a:pt x="204" y="348"/>
                                  </a:lnTo>
                                  <a:lnTo>
                                    <a:pt x="222" y="366"/>
                                  </a:lnTo>
                                  <a:lnTo>
                                    <a:pt x="228" y="378"/>
                                  </a:lnTo>
                                  <a:lnTo>
                                    <a:pt x="240" y="396"/>
                                  </a:lnTo>
                                  <a:lnTo>
                                    <a:pt x="264" y="414"/>
                                  </a:lnTo>
                                  <a:lnTo>
                                    <a:pt x="276" y="426"/>
                                  </a:lnTo>
                                  <a:lnTo>
                                    <a:pt x="282" y="438"/>
                                  </a:lnTo>
                                  <a:lnTo>
                                    <a:pt x="282" y="450"/>
                                  </a:lnTo>
                                  <a:lnTo>
                                    <a:pt x="288" y="456"/>
                                  </a:lnTo>
                                  <a:lnTo>
                                    <a:pt x="294" y="468"/>
                                  </a:lnTo>
                                  <a:lnTo>
                                    <a:pt x="300" y="474"/>
                                  </a:lnTo>
                                  <a:lnTo>
                                    <a:pt x="300" y="480"/>
                                  </a:lnTo>
                                  <a:lnTo>
                                    <a:pt x="288" y="492"/>
                                  </a:lnTo>
                                  <a:lnTo>
                                    <a:pt x="288" y="504"/>
                                  </a:lnTo>
                                  <a:lnTo>
                                    <a:pt x="294" y="522"/>
                                  </a:lnTo>
                                  <a:lnTo>
                                    <a:pt x="300" y="534"/>
                                  </a:lnTo>
                                  <a:lnTo>
                                    <a:pt x="306" y="540"/>
                                  </a:lnTo>
                                  <a:lnTo>
                                    <a:pt x="318" y="546"/>
                                  </a:lnTo>
                                  <a:lnTo>
                                    <a:pt x="330" y="546"/>
                                  </a:lnTo>
                                  <a:lnTo>
                                    <a:pt x="342" y="552"/>
                                  </a:lnTo>
                                  <a:lnTo>
                                    <a:pt x="348" y="552"/>
                                  </a:lnTo>
                                  <a:lnTo>
                                    <a:pt x="366" y="558"/>
                                  </a:lnTo>
                                  <a:lnTo>
                                    <a:pt x="390" y="564"/>
                                  </a:lnTo>
                                  <a:lnTo>
                                    <a:pt x="486" y="564"/>
                                  </a:lnTo>
                                  <a:lnTo>
                                    <a:pt x="492" y="570"/>
                                  </a:lnTo>
                                  <a:lnTo>
                                    <a:pt x="498" y="570"/>
                                  </a:lnTo>
                                  <a:lnTo>
                                    <a:pt x="510" y="576"/>
                                  </a:lnTo>
                                  <a:lnTo>
                                    <a:pt x="516" y="576"/>
                                  </a:lnTo>
                                  <a:lnTo>
                                    <a:pt x="528" y="582"/>
                                  </a:lnTo>
                                  <a:lnTo>
                                    <a:pt x="534" y="594"/>
                                  </a:lnTo>
                                  <a:lnTo>
                                    <a:pt x="540" y="594"/>
                                  </a:lnTo>
                                  <a:lnTo>
                                    <a:pt x="546" y="600"/>
                                  </a:lnTo>
                                  <a:lnTo>
                                    <a:pt x="552" y="600"/>
                                  </a:lnTo>
                                  <a:lnTo>
                                    <a:pt x="576" y="612"/>
                                  </a:lnTo>
                                  <a:lnTo>
                                    <a:pt x="588" y="612"/>
                                  </a:lnTo>
                                  <a:lnTo>
                                    <a:pt x="594" y="618"/>
                                  </a:lnTo>
                                  <a:lnTo>
                                    <a:pt x="630" y="618"/>
                                  </a:lnTo>
                                  <a:lnTo>
                                    <a:pt x="642" y="642"/>
                                  </a:lnTo>
                                  <a:lnTo>
                                    <a:pt x="684" y="684"/>
                                  </a:lnTo>
                                  <a:lnTo>
                                    <a:pt x="690" y="696"/>
                                  </a:lnTo>
                                  <a:lnTo>
                                    <a:pt x="720" y="726"/>
                                  </a:lnTo>
                                  <a:lnTo>
                                    <a:pt x="732" y="732"/>
                                  </a:lnTo>
                                  <a:lnTo>
                                    <a:pt x="738" y="744"/>
                                  </a:lnTo>
                                  <a:lnTo>
                                    <a:pt x="750" y="750"/>
                                  </a:lnTo>
                                  <a:lnTo>
                                    <a:pt x="810" y="744"/>
                                  </a:lnTo>
                                  <a:lnTo>
                                    <a:pt x="864" y="750"/>
                                  </a:lnTo>
                                  <a:lnTo>
                                    <a:pt x="912" y="750"/>
                                  </a:lnTo>
                                  <a:lnTo>
                                    <a:pt x="948" y="756"/>
                                  </a:lnTo>
                                  <a:lnTo>
                                    <a:pt x="954" y="750"/>
                                  </a:lnTo>
                                  <a:lnTo>
                                    <a:pt x="966" y="744"/>
                                  </a:lnTo>
                                  <a:lnTo>
                                    <a:pt x="972" y="738"/>
                                  </a:lnTo>
                                  <a:lnTo>
                                    <a:pt x="984" y="738"/>
                                  </a:lnTo>
                                  <a:lnTo>
                                    <a:pt x="996" y="744"/>
                                  </a:lnTo>
                                  <a:lnTo>
                                    <a:pt x="1002" y="744"/>
                                  </a:lnTo>
                                  <a:lnTo>
                                    <a:pt x="1008" y="750"/>
                                  </a:lnTo>
                                  <a:lnTo>
                                    <a:pt x="1062" y="750"/>
                                  </a:lnTo>
                                  <a:lnTo>
                                    <a:pt x="1080" y="756"/>
                                  </a:lnTo>
                                  <a:lnTo>
                                    <a:pt x="1092" y="756"/>
                                  </a:lnTo>
                                  <a:lnTo>
                                    <a:pt x="1110" y="774"/>
                                  </a:lnTo>
                                  <a:lnTo>
                                    <a:pt x="1116" y="786"/>
                                  </a:lnTo>
                                  <a:lnTo>
                                    <a:pt x="1128" y="792"/>
                                  </a:lnTo>
                                  <a:lnTo>
                                    <a:pt x="1152" y="798"/>
                                  </a:lnTo>
                                  <a:lnTo>
                                    <a:pt x="1200" y="798"/>
                                  </a:lnTo>
                                  <a:lnTo>
                                    <a:pt x="1218" y="804"/>
                                  </a:lnTo>
                                  <a:lnTo>
                                    <a:pt x="1242" y="816"/>
                                  </a:lnTo>
                                  <a:lnTo>
                                    <a:pt x="1248" y="822"/>
                                  </a:lnTo>
                                  <a:lnTo>
                                    <a:pt x="1260" y="822"/>
                                  </a:lnTo>
                                  <a:lnTo>
                                    <a:pt x="1266" y="816"/>
                                  </a:lnTo>
                                  <a:lnTo>
                                    <a:pt x="1278" y="816"/>
                                  </a:lnTo>
                                  <a:lnTo>
                                    <a:pt x="1290" y="810"/>
                                  </a:lnTo>
                                  <a:lnTo>
                                    <a:pt x="1302" y="810"/>
                                  </a:lnTo>
                                  <a:lnTo>
                                    <a:pt x="1302" y="816"/>
                                  </a:lnTo>
                                  <a:lnTo>
                                    <a:pt x="1308" y="828"/>
                                  </a:lnTo>
                                  <a:lnTo>
                                    <a:pt x="1314" y="828"/>
                                  </a:lnTo>
                                  <a:lnTo>
                                    <a:pt x="1320" y="834"/>
                                  </a:lnTo>
                                  <a:lnTo>
                                    <a:pt x="1338" y="834"/>
                                  </a:lnTo>
                                  <a:lnTo>
                                    <a:pt x="1344" y="828"/>
                                  </a:lnTo>
                                  <a:lnTo>
                                    <a:pt x="1362" y="816"/>
                                  </a:lnTo>
                                  <a:lnTo>
                                    <a:pt x="1422" y="780"/>
                                  </a:lnTo>
                                  <a:lnTo>
                                    <a:pt x="1440" y="768"/>
                                  </a:lnTo>
                                  <a:lnTo>
                                    <a:pt x="1596" y="768"/>
                                  </a:lnTo>
                                  <a:lnTo>
                                    <a:pt x="1614" y="744"/>
                                  </a:lnTo>
                                  <a:lnTo>
                                    <a:pt x="1638" y="744"/>
                                  </a:lnTo>
                                  <a:lnTo>
                                    <a:pt x="1650" y="738"/>
                                  </a:lnTo>
                                  <a:lnTo>
                                    <a:pt x="1662" y="714"/>
                                  </a:lnTo>
                                  <a:lnTo>
                                    <a:pt x="1662" y="708"/>
                                  </a:lnTo>
                                  <a:lnTo>
                                    <a:pt x="1668" y="696"/>
                                  </a:lnTo>
                                  <a:lnTo>
                                    <a:pt x="1668" y="690"/>
                                  </a:lnTo>
                                  <a:lnTo>
                                    <a:pt x="1692" y="690"/>
                                  </a:lnTo>
                                  <a:lnTo>
                                    <a:pt x="1704" y="678"/>
                                  </a:lnTo>
                                  <a:lnTo>
                                    <a:pt x="1710" y="666"/>
                                  </a:lnTo>
                                  <a:lnTo>
                                    <a:pt x="1716" y="660"/>
                                  </a:lnTo>
                                  <a:lnTo>
                                    <a:pt x="1716" y="654"/>
                                  </a:lnTo>
                                  <a:lnTo>
                                    <a:pt x="1704" y="648"/>
                                  </a:lnTo>
                                  <a:lnTo>
                                    <a:pt x="1686" y="630"/>
                                  </a:lnTo>
                                  <a:lnTo>
                                    <a:pt x="1674" y="624"/>
                                  </a:lnTo>
                                  <a:lnTo>
                                    <a:pt x="1656" y="606"/>
                                  </a:lnTo>
                                  <a:lnTo>
                                    <a:pt x="1650" y="594"/>
                                  </a:lnTo>
                                  <a:lnTo>
                                    <a:pt x="1650" y="582"/>
                                  </a:lnTo>
                                  <a:lnTo>
                                    <a:pt x="1656" y="570"/>
                                  </a:lnTo>
                                  <a:lnTo>
                                    <a:pt x="1656" y="558"/>
                                  </a:lnTo>
                                  <a:lnTo>
                                    <a:pt x="1668" y="552"/>
                                  </a:lnTo>
                                  <a:lnTo>
                                    <a:pt x="1692" y="552"/>
                                  </a:lnTo>
                                  <a:lnTo>
                                    <a:pt x="1698" y="558"/>
                                  </a:lnTo>
                                  <a:lnTo>
                                    <a:pt x="1704" y="558"/>
                                  </a:lnTo>
                                  <a:lnTo>
                                    <a:pt x="1710" y="564"/>
                                  </a:lnTo>
                                  <a:lnTo>
                                    <a:pt x="1722" y="570"/>
                                  </a:lnTo>
                                  <a:lnTo>
                                    <a:pt x="1728" y="576"/>
                                  </a:lnTo>
                                  <a:lnTo>
                                    <a:pt x="1740" y="582"/>
                                  </a:lnTo>
                                  <a:lnTo>
                                    <a:pt x="1764" y="582"/>
                                  </a:lnTo>
                                  <a:lnTo>
                                    <a:pt x="1776" y="576"/>
                                  </a:lnTo>
                                  <a:lnTo>
                                    <a:pt x="1794" y="576"/>
                                  </a:lnTo>
                                  <a:lnTo>
                                    <a:pt x="1806" y="570"/>
                                  </a:lnTo>
                                  <a:lnTo>
                                    <a:pt x="1812" y="558"/>
                                  </a:lnTo>
                                  <a:lnTo>
                                    <a:pt x="1818" y="552"/>
                                  </a:lnTo>
                                  <a:lnTo>
                                    <a:pt x="1818" y="528"/>
                                  </a:lnTo>
                                  <a:lnTo>
                                    <a:pt x="1890" y="528"/>
                                  </a:lnTo>
                                  <a:lnTo>
                                    <a:pt x="1914" y="504"/>
                                  </a:lnTo>
                                  <a:lnTo>
                                    <a:pt x="1902" y="492"/>
                                  </a:lnTo>
                                  <a:lnTo>
                                    <a:pt x="1896" y="480"/>
                                  </a:lnTo>
                                  <a:lnTo>
                                    <a:pt x="1902" y="474"/>
                                  </a:lnTo>
                                  <a:lnTo>
                                    <a:pt x="1938" y="456"/>
                                  </a:lnTo>
                                  <a:lnTo>
                                    <a:pt x="1950" y="456"/>
                                  </a:lnTo>
                                  <a:lnTo>
                                    <a:pt x="1950" y="438"/>
                                  </a:lnTo>
                                  <a:lnTo>
                                    <a:pt x="1980" y="444"/>
                                  </a:lnTo>
                                  <a:lnTo>
                                    <a:pt x="1998" y="426"/>
                                  </a:lnTo>
                                  <a:lnTo>
                                    <a:pt x="2004" y="426"/>
                                  </a:lnTo>
                                  <a:lnTo>
                                    <a:pt x="2010" y="420"/>
                                  </a:lnTo>
                                  <a:lnTo>
                                    <a:pt x="2040" y="420"/>
                                  </a:lnTo>
                                  <a:lnTo>
                                    <a:pt x="2052" y="426"/>
                                  </a:lnTo>
                                  <a:lnTo>
                                    <a:pt x="2058" y="432"/>
                                  </a:lnTo>
                                  <a:lnTo>
                                    <a:pt x="2094" y="432"/>
                                  </a:lnTo>
                                  <a:lnTo>
                                    <a:pt x="2100" y="426"/>
                                  </a:lnTo>
                                  <a:lnTo>
                                    <a:pt x="2100" y="420"/>
                                  </a:lnTo>
                                  <a:lnTo>
                                    <a:pt x="2088" y="408"/>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75" name="Moldova" descr="© INSCALE GmbH, 15.06.2010"/>
                            <a:cNvSpPr>
                              <a:spLocks/>
                            </a:cNvSpPr>
                          </a:nvSpPr>
                          <a:spPr bwMode="gray">
                            <a:xfrm>
                              <a:off x="3037" y="612"/>
                              <a:ext cx="55" cy="61"/>
                            </a:xfrm>
                            <a:custGeom>
                              <a:avLst/>
                              <a:gdLst>
                                <a:gd name="T0" fmla="*/ 2147483647 w 216"/>
                                <a:gd name="T1" fmla="*/ 2147483647 h 240"/>
                                <a:gd name="T2" fmla="*/ 2147483647 w 216"/>
                                <a:gd name="T3" fmla="*/ 2147483647 h 240"/>
                                <a:gd name="T4" fmla="*/ 2147483647 w 216"/>
                                <a:gd name="T5" fmla="*/ 2147483647 h 240"/>
                                <a:gd name="T6" fmla="*/ 2147483647 w 216"/>
                                <a:gd name="T7" fmla="*/ 2147483647 h 240"/>
                                <a:gd name="T8" fmla="*/ 2147483647 w 216"/>
                                <a:gd name="T9" fmla="*/ 2147483647 h 240"/>
                                <a:gd name="T10" fmla="*/ 2147483647 w 216"/>
                                <a:gd name="T11" fmla="*/ 2147483647 h 240"/>
                                <a:gd name="T12" fmla="*/ 2147483647 w 216"/>
                                <a:gd name="T13" fmla="*/ 2147483647 h 240"/>
                                <a:gd name="T14" fmla="*/ 2147483647 w 216"/>
                                <a:gd name="T15" fmla="*/ 2147483647 h 240"/>
                                <a:gd name="T16" fmla="*/ 2147483647 w 216"/>
                                <a:gd name="T17" fmla="*/ 2147483647 h 240"/>
                                <a:gd name="T18" fmla="*/ 2147483647 w 216"/>
                                <a:gd name="T19" fmla="*/ 2147483647 h 240"/>
                                <a:gd name="T20" fmla="*/ 2147483647 w 216"/>
                                <a:gd name="T21" fmla="*/ 2147483647 h 240"/>
                                <a:gd name="T22" fmla="*/ 2147483647 w 216"/>
                                <a:gd name="T23" fmla="*/ 2147483647 h 240"/>
                                <a:gd name="T24" fmla="*/ 2147483647 w 216"/>
                                <a:gd name="T25" fmla="*/ 2147483647 h 240"/>
                                <a:gd name="T26" fmla="*/ 2147483647 w 216"/>
                                <a:gd name="T27" fmla="*/ 2147483647 h 240"/>
                                <a:gd name="T28" fmla="*/ 2147483647 w 216"/>
                                <a:gd name="T29" fmla="*/ 2147483647 h 240"/>
                                <a:gd name="T30" fmla="*/ 2147483647 w 216"/>
                                <a:gd name="T31" fmla="*/ 2147483647 h 240"/>
                                <a:gd name="T32" fmla="*/ 2147483647 w 216"/>
                                <a:gd name="T33" fmla="*/ 2147483647 h 240"/>
                                <a:gd name="T34" fmla="*/ 2147483647 w 216"/>
                                <a:gd name="T35" fmla="*/ 2147483647 h 240"/>
                                <a:gd name="T36" fmla="*/ 2147483647 w 216"/>
                                <a:gd name="T37" fmla="*/ 2147483647 h 240"/>
                                <a:gd name="T38" fmla="*/ 2147483647 w 216"/>
                                <a:gd name="T39" fmla="*/ 2147483647 h 240"/>
                                <a:gd name="T40" fmla="*/ 2147483647 w 216"/>
                                <a:gd name="T41" fmla="*/ 2147483647 h 240"/>
                                <a:gd name="T42" fmla="*/ 2147483647 w 216"/>
                                <a:gd name="T43" fmla="*/ 2147483647 h 240"/>
                                <a:gd name="T44" fmla="*/ 2147483647 w 216"/>
                                <a:gd name="T45" fmla="*/ 2147483647 h 240"/>
                                <a:gd name="T46" fmla="*/ 2147483647 w 216"/>
                                <a:gd name="T47" fmla="*/ 2147483647 h 240"/>
                                <a:gd name="T48" fmla="*/ 2147483647 w 216"/>
                                <a:gd name="T49" fmla="*/ 2147483647 h 240"/>
                                <a:gd name="T50" fmla="*/ 2147483647 w 216"/>
                                <a:gd name="T51" fmla="*/ 2147483647 h 240"/>
                                <a:gd name="T52" fmla="*/ 2147483647 w 216"/>
                                <a:gd name="T53" fmla="*/ 2147483647 h 240"/>
                                <a:gd name="T54" fmla="*/ 2147483647 w 216"/>
                                <a:gd name="T55" fmla="*/ 2147483647 h 240"/>
                                <a:gd name="T56" fmla="*/ 2147483647 w 216"/>
                                <a:gd name="T57" fmla="*/ 2147483647 h 240"/>
                                <a:gd name="T58" fmla="*/ 2147483647 w 216"/>
                                <a:gd name="T59" fmla="*/ 2147483647 h 240"/>
                                <a:gd name="T60" fmla="*/ 2147483647 w 216"/>
                                <a:gd name="T61" fmla="*/ 0 h 240"/>
                                <a:gd name="T62" fmla="*/ 2147483647 w 216"/>
                                <a:gd name="T63" fmla="*/ 2147483647 h 240"/>
                                <a:gd name="T64" fmla="*/ 2147483647 w 216"/>
                                <a:gd name="T65" fmla="*/ 2147483647 h 240"/>
                                <a:gd name="T66" fmla="*/ 2147483647 w 216"/>
                                <a:gd name="T67" fmla="*/ 2147483647 h 240"/>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w 216"/>
                                <a:gd name="T103" fmla="*/ 0 h 240"/>
                                <a:gd name="T104" fmla="*/ 216 w 216"/>
                                <a:gd name="T105" fmla="*/ 240 h 240"/>
                              </a:gdLst>
                              <a:ahLst/>
                              <a:cxnLst>
                                <a:cxn ang="T68">
                                  <a:pos x="T0" y="T1"/>
                                </a:cxn>
                                <a:cxn ang="T69">
                                  <a:pos x="T2" y="T3"/>
                                </a:cxn>
                                <a:cxn ang="T70">
                                  <a:pos x="T4" y="T5"/>
                                </a:cxn>
                                <a:cxn ang="T71">
                                  <a:pos x="T6" y="T7"/>
                                </a:cxn>
                                <a:cxn ang="T72">
                                  <a:pos x="T8" y="T9"/>
                                </a:cxn>
                                <a:cxn ang="T73">
                                  <a:pos x="T10" y="T11"/>
                                </a:cxn>
                                <a:cxn ang="T74">
                                  <a:pos x="T12" y="T13"/>
                                </a:cxn>
                                <a:cxn ang="T75">
                                  <a:pos x="T14" y="T15"/>
                                </a:cxn>
                                <a:cxn ang="T76">
                                  <a:pos x="T16" y="T17"/>
                                </a:cxn>
                                <a:cxn ang="T77">
                                  <a:pos x="T18" y="T19"/>
                                </a:cxn>
                                <a:cxn ang="T78">
                                  <a:pos x="T20" y="T21"/>
                                </a:cxn>
                                <a:cxn ang="T79">
                                  <a:pos x="T22" y="T23"/>
                                </a:cxn>
                                <a:cxn ang="T80">
                                  <a:pos x="T24" y="T25"/>
                                </a:cxn>
                                <a:cxn ang="T81">
                                  <a:pos x="T26" y="T27"/>
                                </a:cxn>
                                <a:cxn ang="T82">
                                  <a:pos x="T28" y="T29"/>
                                </a:cxn>
                                <a:cxn ang="T83">
                                  <a:pos x="T30" y="T31"/>
                                </a:cxn>
                                <a:cxn ang="T84">
                                  <a:pos x="T32" y="T33"/>
                                </a:cxn>
                                <a:cxn ang="T85">
                                  <a:pos x="T34" y="T35"/>
                                </a:cxn>
                                <a:cxn ang="T86">
                                  <a:pos x="T36" y="T37"/>
                                </a:cxn>
                                <a:cxn ang="T87">
                                  <a:pos x="T38" y="T39"/>
                                </a:cxn>
                                <a:cxn ang="T88">
                                  <a:pos x="T40" y="T41"/>
                                </a:cxn>
                                <a:cxn ang="T89">
                                  <a:pos x="T42" y="T43"/>
                                </a:cxn>
                                <a:cxn ang="T90">
                                  <a:pos x="T44" y="T45"/>
                                </a:cxn>
                                <a:cxn ang="T91">
                                  <a:pos x="T46" y="T47"/>
                                </a:cxn>
                                <a:cxn ang="T92">
                                  <a:pos x="T48" y="T49"/>
                                </a:cxn>
                                <a:cxn ang="T93">
                                  <a:pos x="T50" y="T51"/>
                                </a:cxn>
                                <a:cxn ang="T94">
                                  <a:pos x="T52" y="T53"/>
                                </a:cxn>
                                <a:cxn ang="T95">
                                  <a:pos x="T54" y="T55"/>
                                </a:cxn>
                                <a:cxn ang="T96">
                                  <a:pos x="T56" y="T57"/>
                                </a:cxn>
                                <a:cxn ang="T97">
                                  <a:pos x="T58" y="T59"/>
                                </a:cxn>
                                <a:cxn ang="T98">
                                  <a:pos x="T60" y="T61"/>
                                </a:cxn>
                                <a:cxn ang="T99">
                                  <a:pos x="T62" y="T63"/>
                                </a:cxn>
                                <a:cxn ang="T100">
                                  <a:pos x="T64" y="T65"/>
                                </a:cxn>
                                <a:cxn ang="T101">
                                  <a:pos x="T66" y="T67"/>
                                </a:cxn>
                              </a:cxnLst>
                              <a:rect l="T102" t="T103" r="T104" b="T105"/>
                              <a:pathLst>
                                <a:path w="216" h="240">
                                  <a:moveTo>
                                    <a:pt x="0" y="18"/>
                                  </a:moveTo>
                                  <a:lnTo>
                                    <a:pt x="18" y="24"/>
                                  </a:lnTo>
                                  <a:lnTo>
                                    <a:pt x="24" y="30"/>
                                  </a:lnTo>
                                  <a:lnTo>
                                    <a:pt x="30" y="42"/>
                                  </a:lnTo>
                                  <a:lnTo>
                                    <a:pt x="36" y="48"/>
                                  </a:lnTo>
                                  <a:lnTo>
                                    <a:pt x="36" y="60"/>
                                  </a:lnTo>
                                  <a:lnTo>
                                    <a:pt x="60" y="72"/>
                                  </a:lnTo>
                                  <a:lnTo>
                                    <a:pt x="66" y="96"/>
                                  </a:lnTo>
                                  <a:lnTo>
                                    <a:pt x="78" y="96"/>
                                  </a:lnTo>
                                  <a:lnTo>
                                    <a:pt x="84" y="114"/>
                                  </a:lnTo>
                                  <a:lnTo>
                                    <a:pt x="102" y="114"/>
                                  </a:lnTo>
                                  <a:lnTo>
                                    <a:pt x="108" y="120"/>
                                  </a:lnTo>
                                  <a:lnTo>
                                    <a:pt x="108" y="162"/>
                                  </a:lnTo>
                                  <a:lnTo>
                                    <a:pt x="114" y="162"/>
                                  </a:lnTo>
                                  <a:lnTo>
                                    <a:pt x="108" y="168"/>
                                  </a:lnTo>
                                  <a:lnTo>
                                    <a:pt x="108" y="180"/>
                                  </a:lnTo>
                                  <a:lnTo>
                                    <a:pt x="102" y="186"/>
                                  </a:lnTo>
                                  <a:lnTo>
                                    <a:pt x="102" y="198"/>
                                  </a:lnTo>
                                  <a:lnTo>
                                    <a:pt x="108" y="210"/>
                                  </a:lnTo>
                                  <a:lnTo>
                                    <a:pt x="114" y="216"/>
                                  </a:lnTo>
                                  <a:lnTo>
                                    <a:pt x="114" y="240"/>
                                  </a:lnTo>
                                  <a:lnTo>
                                    <a:pt x="138" y="234"/>
                                  </a:lnTo>
                                  <a:lnTo>
                                    <a:pt x="138" y="222"/>
                                  </a:lnTo>
                                  <a:lnTo>
                                    <a:pt x="132" y="216"/>
                                  </a:lnTo>
                                  <a:lnTo>
                                    <a:pt x="132" y="204"/>
                                  </a:lnTo>
                                  <a:lnTo>
                                    <a:pt x="138" y="204"/>
                                  </a:lnTo>
                                  <a:lnTo>
                                    <a:pt x="150" y="198"/>
                                  </a:lnTo>
                                  <a:lnTo>
                                    <a:pt x="156" y="192"/>
                                  </a:lnTo>
                                  <a:lnTo>
                                    <a:pt x="174" y="180"/>
                                  </a:lnTo>
                                  <a:lnTo>
                                    <a:pt x="168" y="174"/>
                                  </a:lnTo>
                                  <a:lnTo>
                                    <a:pt x="156" y="168"/>
                                  </a:lnTo>
                                  <a:lnTo>
                                    <a:pt x="150" y="168"/>
                                  </a:lnTo>
                                  <a:lnTo>
                                    <a:pt x="150" y="162"/>
                                  </a:lnTo>
                                  <a:lnTo>
                                    <a:pt x="156" y="156"/>
                                  </a:lnTo>
                                  <a:lnTo>
                                    <a:pt x="174" y="156"/>
                                  </a:lnTo>
                                  <a:lnTo>
                                    <a:pt x="180" y="162"/>
                                  </a:lnTo>
                                  <a:lnTo>
                                    <a:pt x="198" y="162"/>
                                  </a:lnTo>
                                  <a:lnTo>
                                    <a:pt x="210" y="156"/>
                                  </a:lnTo>
                                  <a:lnTo>
                                    <a:pt x="216" y="156"/>
                                  </a:lnTo>
                                  <a:lnTo>
                                    <a:pt x="216" y="126"/>
                                  </a:lnTo>
                                  <a:lnTo>
                                    <a:pt x="210" y="120"/>
                                  </a:lnTo>
                                  <a:lnTo>
                                    <a:pt x="198" y="120"/>
                                  </a:lnTo>
                                  <a:lnTo>
                                    <a:pt x="192" y="114"/>
                                  </a:lnTo>
                                  <a:lnTo>
                                    <a:pt x="180" y="114"/>
                                  </a:lnTo>
                                  <a:lnTo>
                                    <a:pt x="180" y="96"/>
                                  </a:lnTo>
                                  <a:lnTo>
                                    <a:pt x="186" y="90"/>
                                  </a:lnTo>
                                  <a:lnTo>
                                    <a:pt x="180" y="84"/>
                                  </a:lnTo>
                                  <a:lnTo>
                                    <a:pt x="174" y="84"/>
                                  </a:lnTo>
                                  <a:lnTo>
                                    <a:pt x="162" y="90"/>
                                  </a:lnTo>
                                  <a:lnTo>
                                    <a:pt x="162" y="66"/>
                                  </a:lnTo>
                                  <a:lnTo>
                                    <a:pt x="168" y="60"/>
                                  </a:lnTo>
                                  <a:lnTo>
                                    <a:pt x="162" y="48"/>
                                  </a:lnTo>
                                  <a:lnTo>
                                    <a:pt x="156" y="42"/>
                                  </a:lnTo>
                                  <a:lnTo>
                                    <a:pt x="144" y="36"/>
                                  </a:lnTo>
                                  <a:lnTo>
                                    <a:pt x="126" y="36"/>
                                  </a:lnTo>
                                  <a:lnTo>
                                    <a:pt x="126" y="24"/>
                                  </a:lnTo>
                                  <a:lnTo>
                                    <a:pt x="120" y="18"/>
                                  </a:lnTo>
                                  <a:lnTo>
                                    <a:pt x="78" y="18"/>
                                  </a:lnTo>
                                  <a:lnTo>
                                    <a:pt x="78" y="12"/>
                                  </a:lnTo>
                                  <a:lnTo>
                                    <a:pt x="72" y="12"/>
                                  </a:lnTo>
                                  <a:lnTo>
                                    <a:pt x="60" y="0"/>
                                  </a:lnTo>
                                  <a:lnTo>
                                    <a:pt x="54" y="0"/>
                                  </a:lnTo>
                                  <a:lnTo>
                                    <a:pt x="42" y="6"/>
                                  </a:lnTo>
                                  <a:lnTo>
                                    <a:pt x="36" y="6"/>
                                  </a:lnTo>
                                  <a:lnTo>
                                    <a:pt x="36" y="12"/>
                                  </a:lnTo>
                                  <a:lnTo>
                                    <a:pt x="24" y="12"/>
                                  </a:lnTo>
                                  <a:lnTo>
                                    <a:pt x="12" y="6"/>
                                  </a:lnTo>
                                  <a:lnTo>
                                    <a:pt x="6" y="6"/>
                                  </a:lnTo>
                                  <a:lnTo>
                                    <a:pt x="0" y="18"/>
                                  </a:lnTo>
                                  <a:close/>
                                </a:path>
                              </a:pathLst>
                            </a:custGeom>
                            <a:solidFill>
                              <a:srgbClr val="5F5F8C"/>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76" name="Mexico" descr="© INSCALE GmbH, 15.06.2010"/>
                            <a:cNvSpPr>
                              <a:spLocks/>
                            </a:cNvSpPr>
                          </a:nvSpPr>
                          <a:spPr bwMode="gray">
                            <a:xfrm>
                              <a:off x="566" y="935"/>
                              <a:ext cx="476" cy="373"/>
                            </a:xfrm>
                            <a:custGeom>
                              <a:avLst/>
                              <a:gdLst>
                                <a:gd name="T0" fmla="*/ 2147483647 w 1860"/>
                                <a:gd name="T1" fmla="*/ 2147483647 h 1458"/>
                                <a:gd name="T2" fmla="*/ 2147483647 w 1860"/>
                                <a:gd name="T3" fmla="*/ 2147483647 h 1458"/>
                                <a:gd name="T4" fmla="*/ 2147483647 w 1860"/>
                                <a:gd name="T5" fmla="*/ 2147483647 h 1458"/>
                                <a:gd name="T6" fmla="*/ 2147483647 w 1860"/>
                                <a:gd name="T7" fmla="*/ 2147483647 h 1458"/>
                                <a:gd name="T8" fmla="*/ 2147483647 w 1860"/>
                                <a:gd name="T9" fmla="*/ 2147483647 h 1458"/>
                                <a:gd name="T10" fmla="*/ 2147483647 w 1860"/>
                                <a:gd name="T11" fmla="*/ 2147483647 h 1458"/>
                                <a:gd name="T12" fmla="*/ 2147483647 w 1860"/>
                                <a:gd name="T13" fmla="*/ 2147483647 h 1458"/>
                                <a:gd name="T14" fmla="*/ 2147483647 w 1860"/>
                                <a:gd name="T15" fmla="*/ 2147483647 h 1458"/>
                                <a:gd name="T16" fmla="*/ 2147483647 w 1860"/>
                                <a:gd name="T17" fmla="*/ 2147483647 h 1458"/>
                                <a:gd name="T18" fmla="*/ 2147483647 w 1860"/>
                                <a:gd name="T19" fmla="*/ 2147483647 h 1458"/>
                                <a:gd name="T20" fmla="*/ 2147483647 w 1860"/>
                                <a:gd name="T21" fmla="*/ 2147483647 h 1458"/>
                                <a:gd name="T22" fmla="*/ 2147483647 w 1860"/>
                                <a:gd name="T23" fmla="*/ 2147483647 h 1458"/>
                                <a:gd name="T24" fmla="*/ 2147483647 w 1860"/>
                                <a:gd name="T25" fmla="*/ 2147483647 h 1458"/>
                                <a:gd name="T26" fmla="*/ 2147483647 w 1860"/>
                                <a:gd name="T27" fmla="*/ 2147483647 h 1458"/>
                                <a:gd name="T28" fmla="*/ 2147483647 w 1860"/>
                                <a:gd name="T29" fmla="*/ 2147483647 h 1458"/>
                                <a:gd name="T30" fmla="*/ 2147483647 w 1860"/>
                                <a:gd name="T31" fmla="*/ 2147483647 h 1458"/>
                                <a:gd name="T32" fmla="*/ 2147483647 w 1860"/>
                                <a:gd name="T33" fmla="*/ 2147483647 h 1458"/>
                                <a:gd name="T34" fmla="*/ 2147483647 w 1860"/>
                                <a:gd name="T35" fmla="*/ 2147483647 h 1458"/>
                                <a:gd name="T36" fmla="*/ 2147483647 w 1860"/>
                                <a:gd name="T37" fmla="*/ 2147483647 h 1458"/>
                                <a:gd name="T38" fmla="*/ 2147483647 w 1860"/>
                                <a:gd name="T39" fmla="*/ 2147483647 h 1458"/>
                                <a:gd name="T40" fmla="*/ 2147483647 w 1860"/>
                                <a:gd name="T41" fmla="*/ 2147483647 h 1458"/>
                                <a:gd name="T42" fmla="*/ 2147483647 w 1860"/>
                                <a:gd name="T43" fmla="*/ 2147483647 h 1458"/>
                                <a:gd name="T44" fmla="*/ 2147483647 w 1860"/>
                                <a:gd name="T45" fmla="*/ 2147483647 h 1458"/>
                                <a:gd name="T46" fmla="*/ 2147483647 w 1860"/>
                                <a:gd name="T47" fmla="*/ 2147483647 h 1458"/>
                                <a:gd name="T48" fmla="*/ 2147483647 w 1860"/>
                                <a:gd name="T49" fmla="*/ 2147483647 h 1458"/>
                                <a:gd name="T50" fmla="*/ 2147483647 w 1860"/>
                                <a:gd name="T51" fmla="*/ 2147483647 h 1458"/>
                                <a:gd name="T52" fmla="*/ 2147483647 w 1860"/>
                                <a:gd name="T53" fmla="*/ 2147483647 h 1458"/>
                                <a:gd name="T54" fmla="*/ 2147483647 w 1860"/>
                                <a:gd name="T55" fmla="*/ 2147483647 h 1458"/>
                                <a:gd name="T56" fmla="*/ 0 w 1860"/>
                                <a:gd name="T57" fmla="*/ 2147483647 h 1458"/>
                                <a:gd name="T58" fmla="*/ 2147483647 w 1860"/>
                                <a:gd name="T59" fmla="*/ 2147483647 h 1458"/>
                                <a:gd name="T60" fmla="*/ 2147483647 w 1860"/>
                                <a:gd name="T61" fmla="*/ 2147483647 h 1458"/>
                                <a:gd name="T62" fmla="*/ 2147483647 w 1860"/>
                                <a:gd name="T63" fmla="*/ 2147483647 h 1458"/>
                                <a:gd name="T64" fmla="*/ 2147483647 w 1860"/>
                                <a:gd name="T65" fmla="*/ 2147483647 h 1458"/>
                                <a:gd name="T66" fmla="*/ 2147483647 w 1860"/>
                                <a:gd name="T67" fmla="*/ 2147483647 h 1458"/>
                                <a:gd name="T68" fmla="*/ 2147483647 w 1860"/>
                                <a:gd name="T69" fmla="*/ 2147483647 h 1458"/>
                                <a:gd name="T70" fmla="*/ 2147483647 w 1860"/>
                                <a:gd name="T71" fmla="*/ 2147483647 h 1458"/>
                                <a:gd name="T72" fmla="*/ 2147483647 w 1860"/>
                                <a:gd name="T73" fmla="*/ 2147483647 h 1458"/>
                                <a:gd name="T74" fmla="*/ 2147483647 w 1860"/>
                                <a:gd name="T75" fmla="*/ 2147483647 h 1458"/>
                                <a:gd name="T76" fmla="*/ 2147483647 w 1860"/>
                                <a:gd name="T77" fmla="*/ 2147483647 h 1458"/>
                                <a:gd name="T78" fmla="*/ 2147483647 w 1860"/>
                                <a:gd name="T79" fmla="*/ 2147483647 h 1458"/>
                                <a:gd name="T80" fmla="*/ 2147483647 w 1860"/>
                                <a:gd name="T81" fmla="*/ 2147483647 h 1458"/>
                                <a:gd name="T82" fmla="*/ 2147483647 w 1860"/>
                                <a:gd name="T83" fmla="*/ 2147483647 h 1458"/>
                                <a:gd name="T84" fmla="*/ 2147483647 w 1860"/>
                                <a:gd name="T85" fmla="*/ 2147483647 h 1458"/>
                                <a:gd name="T86" fmla="*/ 2147483647 w 1860"/>
                                <a:gd name="T87" fmla="*/ 2147483647 h 1458"/>
                                <a:gd name="T88" fmla="*/ 2147483647 w 1860"/>
                                <a:gd name="T89" fmla="*/ 2147483647 h 1458"/>
                                <a:gd name="T90" fmla="*/ 2147483647 w 1860"/>
                                <a:gd name="T91" fmla="*/ 2147483647 h 1458"/>
                                <a:gd name="T92" fmla="*/ 2147483647 w 1860"/>
                                <a:gd name="T93" fmla="*/ 2147483647 h 1458"/>
                                <a:gd name="T94" fmla="*/ 2147483647 w 1860"/>
                                <a:gd name="T95" fmla="*/ 2147483647 h 1458"/>
                                <a:gd name="T96" fmla="*/ 2147483647 w 1860"/>
                                <a:gd name="T97" fmla="*/ 2147483647 h 1458"/>
                                <a:gd name="T98" fmla="*/ 2147483647 w 1860"/>
                                <a:gd name="T99" fmla="*/ 2147483647 h 1458"/>
                                <a:gd name="T100" fmla="*/ 2147483647 w 1860"/>
                                <a:gd name="T101" fmla="*/ 2147483647 h 1458"/>
                                <a:gd name="T102" fmla="*/ 2147483647 w 1860"/>
                                <a:gd name="T103" fmla="*/ 2147483647 h 1458"/>
                                <a:gd name="T104" fmla="*/ 2147483647 w 1860"/>
                                <a:gd name="T105" fmla="*/ 2147483647 h 1458"/>
                                <a:gd name="T106" fmla="*/ 2147483647 w 1860"/>
                                <a:gd name="T107" fmla="*/ 2147483647 h 1458"/>
                                <a:gd name="T108" fmla="*/ 2147483647 w 1860"/>
                                <a:gd name="T109" fmla="*/ 2147483647 h 1458"/>
                                <a:gd name="T110" fmla="*/ 2147483647 w 1860"/>
                                <a:gd name="T111" fmla="*/ 2147483647 h 1458"/>
                                <a:gd name="T112" fmla="*/ 2147483647 w 1860"/>
                                <a:gd name="T113" fmla="*/ 2147483647 h 1458"/>
                                <a:gd name="T114" fmla="*/ 2147483647 w 1860"/>
                                <a:gd name="T115" fmla="*/ 2147483647 h 1458"/>
                                <a:gd name="T116" fmla="*/ 2147483647 w 1860"/>
                                <a:gd name="T117" fmla="*/ 2147483647 h 1458"/>
                                <a:gd name="T118" fmla="*/ 2147483647 w 1860"/>
                                <a:gd name="T119" fmla="*/ 2147483647 h 1458"/>
                                <a:gd name="T120" fmla="*/ 2147483647 w 1860"/>
                                <a:gd name="T121" fmla="*/ 2147483647 h 1458"/>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w 1860"/>
                                <a:gd name="T184" fmla="*/ 0 h 1458"/>
                                <a:gd name="T185" fmla="*/ 1860 w 1860"/>
                                <a:gd name="T186" fmla="*/ 1458 h 1458"/>
                              </a:gdLst>
                              <a:ahLst/>
                              <a:cxnLst>
                                <a:cxn ang="T122">
                                  <a:pos x="T0" y="T1"/>
                                </a:cxn>
                                <a:cxn ang="T123">
                                  <a:pos x="T2" y="T3"/>
                                </a:cxn>
                                <a:cxn ang="T124">
                                  <a:pos x="T4" y="T5"/>
                                </a:cxn>
                                <a:cxn ang="T125">
                                  <a:pos x="T6" y="T7"/>
                                </a:cxn>
                                <a:cxn ang="T126">
                                  <a:pos x="T8" y="T9"/>
                                </a:cxn>
                                <a:cxn ang="T127">
                                  <a:pos x="T10" y="T11"/>
                                </a:cxn>
                                <a:cxn ang="T128">
                                  <a:pos x="T12" y="T13"/>
                                </a:cxn>
                                <a:cxn ang="T129">
                                  <a:pos x="T14" y="T15"/>
                                </a:cxn>
                                <a:cxn ang="T130">
                                  <a:pos x="T16" y="T17"/>
                                </a:cxn>
                                <a:cxn ang="T131">
                                  <a:pos x="T18" y="T19"/>
                                </a:cxn>
                                <a:cxn ang="T132">
                                  <a:pos x="T20" y="T21"/>
                                </a:cxn>
                                <a:cxn ang="T133">
                                  <a:pos x="T22" y="T23"/>
                                </a:cxn>
                                <a:cxn ang="T134">
                                  <a:pos x="T24" y="T25"/>
                                </a:cxn>
                                <a:cxn ang="T135">
                                  <a:pos x="T26" y="T27"/>
                                </a:cxn>
                                <a:cxn ang="T136">
                                  <a:pos x="T28" y="T29"/>
                                </a:cxn>
                                <a:cxn ang="T137">
                                  <a:pos x="T30" y="T31"/>
                                </a:cxn>
                                <a:cxn ang="T138">
                                  <a:pos x="T32" y="T33"/>
                                </a:cxn>
                                <a:cxn ang="T139">
                                  <a:pos x="T34" y="T35"/>
                                </a:cxn>
                                <a:cxn ang="T140">
                                  <a:pos x="T36" y="T37"/>
                                </a:cxn>
                                <a:cxn ang="T141">
                                  <a:pos x="T38" y="T39"/>
                                </a:cxn>
                                <a:cxn ang="T142">
                                  <a:pos x="T40" y="T41"/>
                                </a:cxn>
                                <a:cxn ang="T143">
                                  <a:pos x="T42" y="T43"/>
                                </a:cxn>
                                <a:cxn ang="T144">
                                  <a:pos x="T44" y="T45"/>
                                </a:cxn>
                                <a:cxn ang="T145">
                                  <a:pos x="T46" y="T47"/>
                                </a:cxn>
                                <a:cxn ang="T146">
                                  <a:pos x="T48" y="T49"/>
                                </a:cxn>
                                <a:cxn ang="T147">
                                  <a:pos x="T50" y="T51"/>
                                </a:cxn>
                                <a:cxn ang="T148">
                                  <a:pos x="T52" y="T53"/>
                                </a:cxn>
                                <a:cxn ang="T149">
                                  <a:pos x="T54" y="T55"/>
                                </a:cxn>
                                <a:cxn ang="T150">
                                  <a:pos x="T56" y="T57"/>
                                </a:cxn>
                                <a:cxn ang="T151">
                                  <a:pos x="T58" y="T59"/>
                                </a:cxn>
                                <a:cxn ang="T152">
                                  <a:pos x="T60" y="T61"/>
                                </a:cxn>
                                <a:cxn ang="T153">
                                  <a:pos x="T62" y="T63"/>
                                </a:cxn>
                                <a:cxn ang="T154">
                                  <a:pos x="T64" y="T65"/>
                                </a:cxn>
                                <a:cxn ang="T155">
                                  <a:pos x="T66" y="T67"/>
                                </a:cxn>
                                <a:cxn ang="T156">
                                  <a:pos x="T68" y="T69"/>
                                </a:cxn>
                                <a:cxn ang="T157">
                                  <a:pos x="T70" y="T71"/>
                                </a:cxn>
                                <a:cxn ang="T158">
                                  <a:pos x="T72" y="T73"/>
                                </a:cxn>
                                <a:cxn ang="T159">
                                  <a:pos x="T74" y="T75"/>
                                </a:cxn>
                                <a:cxn ang="T160">
                                  <a:pos x="T76" y="T77"/>
                                </a:cxn>
                                <a:cxn ang="T161">
                                  <a:pos x="T78" y="T79"/>
                                </a:cxn>
                                <a:cxn ang="T162">
                                  <a:pos x="T80" y="T81"/>
                                </a:cxn>
                                <a:cxn ang="T163">
                                  <a:pos x="T82" y="T83"/>
                                </a:cxn>
                                <a:cxn ang="T164">
                                  <a:pos x="T84" y="T85"/>
                                </a:cxn>
                                <a:cxn ang="T165">
                                  <a:pos x="T86" y="T87"/>
                                </a:cxn>
                                <a:cxn ang="T166">
                                  <a:pos x="T88" y="T89"/>
                                </a:cxn>
                                <a:cxn ang="T167">
                                  <a:pos x="T90" y="T91"/>
                                </a:cxn>
                                <a:cxn ang="T168">
                                  <a:pos x="T92" y="T93"/>
                                </a:cxn>
                                <a:cxn ang="T169">
                                  <a:pos x="T94" y="T95"/>
                                </a:cxn>
                                <a:cxn ang="T170">
                                  <a:pos x="T96" y="T97"/>
                                </a:cxn>
                                <a:cxn ang="T171">
                                  <a:pos x="T98" y="T99"/>
                                </a:cxn>
                                <a:cxn ang="T172">
                                  <a:pos x="T100" y="T101"/>
                                </a:cxn>
                                <a:cxn ang="T173">
                                  <a:pos x="T102" y="T103"/>
                                </a:cxn>
                                <a:cxn ang="T174">
                                  <a:pos x="T104" y="T105"/>
                                </a:cxn>
                                <a:cxn ang="T175">
                                  <a:pos x="T106" y="T107"/>
                                </a:cxn>
                                <a:cxn ang="T176">
                                  <a:pos x="T108" y="T109"/>
                                </a:cxn>
                                <a:cxn ang="T177">
                                  <a:pos x="T110" y="T111"/>
                                </a:cxn>
                                <a:cxn ang="T178">
                                  <a:pos x="T112" y="T113"/>
                                </a:cxn>
                                <a:cxn ang="T179">
                                  <a:pos x="T114" y="T115"/>
                                </a:cxn>
                                <a:cxn ang="T180">
                                  <a:pos x="T116" y="T117"/>
                                </a:cxn>
                                <a:cxn ang="T181">
                                  <a:pos x="T118" y="T119"/>
                                </a:cxn>
                                <a:cxn ang="T182">
                                  <a:pos x="T120" y="T121"/>
                                </a:cxn>
                              </a:cxnLst>
                              <a:rect l="T183" t="T184" r="T185" b="T186"/>
                              <a:pathLst>
                                <a:path w="1860" h="1458">
                                  <a:moveTo>
                                    <a:pt x="1422" y="1440"/>
                                  </a:moveTo>
                                  <a:lnTo>
                                    <a:pt x="1422" y="1380"/>
                                  </a:lnTo>
                                  <a:lnTo>
                                    <a:pt x="1452" y="1332"/>
                                  </a:lnTo>
                                  <a:lnTo>
                                    <a:pt x="1542" y="1338"/>
                                  </a:lnTo>
                                  <a:lnTo>
                                    <a:pt x="1542" y="1320"/>
                                  </a:lnTo>
                                  <a:lnTo>
                                    <a:pt x="1548" y="1320"/>
                                  </a:lnTo>
                                  <a:lnTo>
                                    <a:pt x="1554" y="1314"/>
                                  </a:lnTo>
                                  <a:lnTo>
                                    <a:pt x="1554" y="1302"/>
                                  </a:lnTo>
                                  <a:lnTo>
                                    <a:pt x="1536" y="1302"/>
                                  </a:lnTo>
                                  <a:lnTo>
                                    <a:pt x="1530" y="1278"/>
                                  </a:lnTo>
                                  <a:lnTo>
                                    <a:pt x="1524" y="1278"/>
                                  </a:lnTo>
                                  <a:lnTo>
                                    <a:pt x="1512" y="1272"/>
                                  </a:lnTo>
                                  <a:lnTo>
                                    <a:pt x="1506" y="1272"/>
                                  </a:lnTo>
                                  <a:lnTo>
                                    <a:pt x="1500" y="1266"/>
                                  </a:lnTo>
                                  <a:lnTo>
                                    <a:pt x="1494" y="1254"/>
                                  </a:lnTo>
                                  <a:lnTo>
                                    <a:pt x="1494" y="1248"/>
                                  </a:lnTo>
                                  <a:lnTo>
                                    <a:pt x="1482" y="1242"/>
                                  </a:lnTo>
                                  <a:lnTo>
                                    <a:pt x="1506" y="1242"/>
                                  </a:lnTo>
                                  <a:lnTo>
                                    <a:pt x="1518" y="1236"/>
                                  </a:lnTo>
                                  <a:lnTo>
                                    <a:pt x="1524" y="1236"/>
                                  </a:lnTo>
                                  <a:lnTo>
                                    <a:pt x="1524" y="1212"/>
                                  </a:lnTo>
                                  <a:lnTo>
                                    <a:pt x="1518" y="1200"/>
                                  </a:lnTo>
                                  <a:lnTo>
                                    <a:pt x="1518" y="1188"/>
                                  </a:lnTo>
                                  <a:lnTo>
                                    <a:pt x="1650" y="1194"/>
                                  </a:lnTo>
                                  <a:lnTo>
                                    <a:pt x="1656" y="1182"/>
                                  </a:lnTo>
                                  <a:lnTo>
                                    <a:pt x="1656" y="1176"/>
                                  </a:lnTo>
                                  <a:lnTo>
                                    <a:pt x="1662" y="1176"/>
                                  </a:lnTo>
                                  <a:lnTo>
                                    <a:pt x="1668" y="1182"/>
                                  </a:lnTo>
                                  <a:lnTo>
                                    <a:pt x="1668" y="1188"/>
                                  </a:lnTo>
                                  <a:lnTo>
                                    <a:pt x="1674" y="1188"/>
                                  </a:lnTo>
                                  <a:lnTo>
                                    <a:pt x="1680" y="1182"/>
                                  </a:lnTo>
                                  <a:lnTo>
                                    <a:pt x="1692" y="1176"/>
                                  </a:lnTo>
                                  <a:lnTo>
                                    <a:pt x="1698" y="1164"/>
                                  </a:lnTo>
                                  <a:lnTo>
                                    <a:pt x="1698" y="1152"/>
                                  </a:lnTo>
                                  <a:lnTo>
                                    <a:pt x="1704" y="1146"/>
                                  </a:lnTo>
                                  <a:lnTo>
                                    <a:pt x="1704" y="1140"/>
                                  </a:lnTo>
                                  <a:lnTo>
                                    <a:pt x="1710" y="1152"/>
                                  </a:lnTo>
                                  <a:lnTo>
                                    <a:pt x="1746" y="1116"/>
                                  </a:lnTo>
                                  <a:lnTo>
                                    <a:pt x="1746" y="1122"/>
                                  </a:lnTo>
                                  <a:lnTo>
                                    <a:pt x="1740" y="1128"/>
                                  </a:lnTo>
                                  <a:lnTo>
                                    <a:pt x="1740" y="1146"/>
                                  </a:lnTo>
                                  <a:lnTo>
                                    <a:pt x="1746" y="1152"/>
                                  </a:lnTo>
                                  <a:lnTo>
                                    <a:pt x="1758" y="1152"/>
                                  </a:lnTo>
                                  <a:lnTo>
                                    <a:pt x="1782" y="1086"/>
                                  </a:lnTo>
                                  <a:lnTo>
                                    <a:pt x="1770" y="1074"/>
                                  </a:lnTo>
                                  <a:lnTo>
                                    <a:pt x="1794" y="1068"/>
                                  </a:lnTo>
                                  <a:lnTo>
                                    <a:pt x="1794" y="1056"/>
                                  </a:lnTo>
                                  <a:lnTo>
                                    <a:pt x="1776" y="1050"/>
                                  </a:lnTo>
                                  <a:lnTo>
                                    <a:pt x="1794" y="1032"/>
                                  </a:lnTo>
                                  <a:lnTo>
                                    <a:pt x="1800" y="1008"/>
                                  </a:lnTo>
                                  <a:lnTo>
                                    <a:pt x="1806" y="996"/>
                                  </a:lnTo>
                                  <a:lnTo>
                                    <a:pt x="1818" y="990"/>
                                  </a:lnTo>
                                  <a:lnTo>
                                    <a:pt x="1824" y="978"/>
                                  </a:lnTo>
                                  <a:lnTo>
                                    <a:pt x="1836" y="966"/>
                                  </a:lnTo>
                                  <a:lnTo>
                                    <a:pt x="1842" y="954"/>
                                  </a:lnTo>
                                  <a:lnTo>
                                    <a:pt x="1848" y="948"/>
                                  </a:lnTo>
                                  <a:lnTo>
                                    <a:pt x="1854" y="936"/>
                                  </a:lnTo>
                                  <a:lnTo>
                                    <a:pt x="1854" y="930"/>
                                  </a:lnTo>
                                  <a:lnTo>
                                    <a:pt x="1860" y="918"/>
                                  </a:lnTo>
                                  <a:lnTo>
                                    <a:pt x="1860" y="900"/>
                                  </a:lnTo>
                                  <a:lnTo>
                                    <a:pt x="1854" y="894"/>
                                  </a:lnTo>
                                  <a:lnTo>
                                    <a:pt x="1818" y="894"/>
                                  </a:lnTo>
                                  <a:lnTo>
                                    <a:pt x="1812" y="900"/>
                                  </a:lnTo>
                                  <a:lnTo>
                                    <a:pt x="1800" y="900"/>
                                  </a:lnTo>
                                  <a:lnTo>
                                    <a:pt x="1794" y="894"/>
                                  </a:lnTo>
                                  <a:lnTo>
                                    <a:pt x="1782" y="894"/>
                                  </a:lnTo>
                                  <a:lnTo>
                                    <a:pt x="1770" y="888"/>
                                  </a:lnTo>
                                  <a:lnTo>
                                    <a:pt x="1746" y="888"/>
                                  </a:lnTo>
                                  <a:lnTo>
                                    <a:pt x="1734" y="894"/>
                                  </a:lnTo>
                                  <a:lnTo>
                                    <a:pt x="1716" y="900"/>
                                  </a:lnTo>
                                  <a:lnTo>
                                    <a:pt x="1698" y="900"/>
                                  </a:lnTo>
                                  <a:lnTo>
                                    <a:pt x="1686" y="906"/>
                                  </a:lnTo>
                                  <a:lnTo>
                                    <a:pt x="1668" y="906"/>
                                  </a:lnTo>
                                  <a:lnTo>
                                    <a:pt x="1656" y="912"/>
                                  </a:lnTo>
                                  <a:lnTo>
                                    <a:pt x="1626" y="912"/>
                                  </a:lnTo>
                                  <a:lnTo>
                                    <a:pt x="1614" y="918"/>
                                  </a:lnTo>
                                  <a:lnTo>
                                    <a:pt x="1608" y="924"/>
                                  </a:lnTo>
                                  <a:lnTo>
                                    <a:pt x="1596" y="948"/>
                                  </a:lnTo>
                                  <a:lnTo>
                                    <a:pt x="1590" y="966"/>
                                  </a:lnTo>
                                  <a:lnTo>
                                    <a:pt x="1590" y="1026"/>
                                  </a:lnTo>
                                  <a:lnTo>
                                    <a:pt x="1572" y="1032"/>
                                  </a:lnTo>
                                  <a:lnTo>
                                    <a:pt x="1572" y="1062"/>
                                  </a:lnTo>
                                  <a:lnTo>
                                    <a:pt x="1566" y="1074"/>
                                  </a:lnTo>
                                  <a:lnTo>
                                    <a:pt x="1542" y="1086"/>
                                  </a:lnTo>
                                  <a:lnTo>
                                    <a:pt x="1524" y="1098"/>
                                  </a:lnTo>
                                  <a:lnTo>
                                    <a:pt x="1512" y="1110"/>
                                  </a:lnTo>
                                  <a:lnTo>
                                    <a:pt x="1512" y="1122"/>
                                  </a:lnTo>
                                  <a:lnTo>
                                    <a:pt x="1506" y="1128"/>
                                  </a:lnTo>
                                  <a:lnTo>
                                    <a:pt x="1506" y="1140"/>
                                  </a:lnTo>
                                  <a:lnTo>
                                    <a:pt x="1500" y="1146"/>
                                  </a:lnTo>
                                  <a:lnTo>
                                    <a:pt x="1488" y="1146"/>
                                  </a:lnTo>
                                  <a:lnTo>
                                    <a:pt x="1476" y="1134"/>
                                  </a:lnTo>
                                  <a:lnTo>
                                    <a:pt x="1476" y="1128"/>
                                  </a:lnTo>
                                  <a:lnTo>
                                    <a:pt x="1470" y="1122"/>
                                  </a:lnTo>
                                  <a:lnTo>
                                    <a:pt x="1440" y="1122"/>
                                  </a:lnTo>
                                  <a:lnTo>
                                    <a:pt x="1416" y="1128"/>
                                  </a:lnTo>
                                  <a:lnTo>
                                    <a:pt x="1392" y="1140"/>
                                  </a:lnTo>
                                  <a:lnTo>
                                    <a:pt x="1356" y="1140"/>
                                  </a:lnTo>
                                  <a:lnTo>
                                    <a:pt x="1338" y="1146"/>
                                  </a:lnTo>
                                  <a:lnTo>
                                    <a:pt x="1290" y="1170"/>
                                  </a:lnTo>
                                  <a:lnTo>
                                    <a:pt x="1284" y="1170"/>
                                  </a:lnTo>
                                  <a:lnTo>
                                    <a:pt x="1272" y="1158"/>
                                  </a:lnTo>
                                  <a:lnTo>
                                    <a:pt x="1266" y="1146"/>
                                  </a:lnTo>
                                  <a:lnTo>
                                    <a:pt x="1266" y="1140"/>
                                  </a:lnTo>
                                  <a:lnTo>
                                    <a:pt x="1260" y="1128"/>
                                  </a:lnTo>
                                  <a:lnTo>
                                    <a:pt x="1242" y="1128"/>
                                  </a:lnTo>
                                  <a:lnTo>
                                    <a:pt x="1224" y="1122"/>
                                  </a:lnTo>
                                  <a:lnTo>
                                    <a:pt x="1194" y="1122"/>
                                  </a:lnTo>
                                  <a:lnTo>
                                    <a:pt x="1194" y="1104"/>
                                  </a:lnTo>
                                  <a:lnTo>
                                    <a:pt x="1188" y="1092"/>
                                  </a:lnTo>
                                  <a:lnTo>
                                    <a:pt x="1176" y="1080"/>
                                  </a:lnTo>
                                  <a:lnTo>
                                    <a:pt x="1170" y="1068"/>
                                  </a:lnTo>
                                  <a:lnTo>
                                    <a:pt x="1164" y="1062"/>
                                  </a:lnTo>
                                  <a:lnTo>
                                    <a:pt x="1164" y="1026"/>
                                  </a:lnTo>
                                  <a:lnTo>
                                    <a:pt x="1128" y="966"/>
                                  </a:lnTo>
                                  <a:lnTo>
                                    <a:pt x="1122" y="924"/>
                                  </a:lnTo>
                                  <a:lnTo>
                                    <a:pt x="1110" y="894"/>
                                  </a:lnTo>
                                  <a:lnTo>
                                    <a:pt x="1104" y="804"/>
                                  </a:lnTo>
                                  <a:lnTo>
                                    <a:pt x="1110" y="798"/>
                                  </a:lnTo>
                                  <a:lnTo>
                                    <a:pt x="1122" y="774"/>
                                  </a:lnTo>
                                  <a:lnTo>
                                    <a:pt x="1128" y="768"/>
                                  </a:lnTo>
                                  <a:lnTo>
                                    <a:pt x="1128" y="654"/>
                                  </a:lnTo>
                                  <a:lnTo>
                                    <a:pt x="1152" y="648"/>
                                  </a:lnTo>
                                  <a:lnTo>
                                    <a:pt x="1152" y="612"/>
                                  </a:lnTo>
                                  <a:lnTo>
                                    <a:pt x="1158" y="600"/>
                                  </a:lnTo>
                                  <a:lnTo>
                                    <a:pt x="1158" y="594"/>
                                  </a:lnTo>
                                  <a:lnTo>
                                    <a:pt x="1164" y="588"/>
                                  </a:lnTo>
                                  <a:lnTo>
                                    <a:pt x="1176" y="588"/>
                                  </a:lnTo>
                                  <a:lnTo>
                                    <a:pt x="1182" y="594"/>
                                  </a:lnTo>
                                  <a:lnTo>
                                    <a:pt x="1188" y="594"/>
                                  </a:lnTo>
                                  <a:lnTo>
                                    <a:pt x="1188" y="588"/>
                                  </a:lnTo>
                                  <a:lnTo>
                                    <a:pt x="1194" y="576"/>
                                  </a:lnTo>
                                  <a:lnTo>
                                    <a:pt x="1194" y="564"/>
                                  </a:lnTo>
                                  <a:lnTo>
                                    <a:pt x="1200" y="558"/>
                                  </a:lnTo>
                                  <a:lnTo>
                                    <a:pt x="1206" y="546"/>
                                  </a:lnTo>
                                  <a:lnTo>
                                    <a:pt x="1206" y="540"/>
                                  </a:lnTo>
                                  <a:lnTo>
                                    <a:pt x="1206" y="546"/>
                                  </a:lnTo>
                                  <a:lnTo>
                                    <a:pt x="1182" y="546"/>
                                  </a:lnTo>
                                  <a:lnTo>
                                    <a:pt x="1176" y="534"/>
                                  </a:lnTo>
                                  <a:lnTo>
                                    <a:pt x="1176" y="528"/>
                                  </a:lnTo>
                                  <a:lnTo>
                                    <a:pt x="1134" y="528"/>
                                  </a:lnTo>
                                  <a:lnTo>
                                    <a:pt x="1122" y="516"/>
                                  </a:lnTo>
                                  <a:lnTo>
                                    <a:pt x="1110" y="516"/>
                                  </a:lnTo>
                                  <a:lnTo>
                                    <a:pt x="1092" y="510"/>
                                  </a:lnTo>
                                  <a:lnTo>
                                    <a:pt x="1080" y="498"/>
                                  </a:lnTo>
                                  <a:lnTo>
                                    <a:pt x="1080" y="468"/>
                                  </a:lnTo>
                                  <a:lnTo>
                                    <a:pt x="1068" y="456"/>
                                  </a:lnTo>
                                  <a:lnTo>
                                    <a:pt x="1068" y="420"/>
                                  </a:lnTo>
                                  <a:lnTo>
                                    <a:pt x="1074" y="420"/>
                                  </a:lnTo>
                                  <a:lnTo>
                                    <a:pt x="1080" y="414"/>
                                  </a:lnTo>
                                  <a:lnTo>
                                    <a:pt x="1080" y="408"/>
                                  </a:lnTo>
                                  <a:lnTo>
                                    <a:pt x="1068" y="396"/>
                                  </a:lnTo>
                                  <a:lnTo>
                                    <a:pt x="1056" y="390"/>
                                  </a:lnTo>
                                  <a:lnTo>
                                    <a:pt x="1050" y="384"/>
                                  </a:lnTo>
                                  <a:lnTo>
                                    <a:pt x="1050" y="360"/>
                                  </a:lnTo>
                                  <a:lnTo>
                                    <a:pt x="1038" y="354"/>
                                  </a:lnTo>
                                  <a:lnTo>
                                    <a:pt x="1032" y="342"/>
                                  </a:lnTo>
                                  <a:lnTo>
                                    <a:pt x="1032" y="330"/>
                                  </a:lnTo>
                                  <a:lnTo>
                                    <a:pt x="1038" y="318"/>
                                  </a:lnTo>
                                  <a:lnTo>
                                    <a:pt x="1038" y="294"/>
                                  </a:lnTo>
                                  <a:lnTo>
                                    <a:pt x="1026" y="282"/>
                                  </a:lnTo>
                                  <a:lnTo>
                                    <a:pt x="1020" y="270"/>
                                  </a:lnTo>
                                  <a:lnTo>
                                    <a:pt x="1008" y="258"/>
                                  </a:lnTo>
                                  <a:lnTo>
                                    <a:pt x="1002" y="246"/>
                                  </a:lnTo>
                                  <a:lnTo>
                                    <a:pt x="996" y="240"/>
                                  </a:lnTo>
                                  <a:lnTo>
                                    <a:pt x="990" y="228"/>
                                  </a:lnTo>
                                  <a:lnTo>
                                    <a:pt x="948" y="228"/>
                                  </a:lnTo>
                                  <a:lnTo>
                                    <a:pt x="930" y="222"/>
                                  </a:lnTo>
                                  <a:lnTo>
                                    <a:pt x="930" y="228"/>
                                  </a:lnTo>
                                  <a:lnTo>
                                    <a:pt x="912" y="228"/>
                                  </a:lnTo>
                                  <a:lnTo>
                                    <a:pt x="900" y="240"/>
                                  </a:lnTo>
                                  <a:lnTo>
                                    <a:pt x="888" y="264"/>
                                  </a:lnTo>
                                  <a:lnTo>
                                    <a:pt x="876" y="276"/>
                                  </a:lnTo>
                                  <a:lnTo>
                                    <a:pt x="852" y="288"/>
                                  </a:lnTo>
                                  <a:lnTo>
                                    <a:pt x="840" y="288"/>
                                  </a:lnTo>
                                  <a:lnTo>
                                    <a:pt x="822" y="276"/>
                                  </a:lnTo>
                                  <a:lnTo>
                                    <a:pt x="810" y="270"/>
                                  </a:lnTo>
                                  <a:lnTo>
                                    <a:pt x="780" y="240"/>
                                  </a:lnTo>
                                  <a:lnTo>
                                    <a:pt x="780" y="228"/>
                                  </a:lnTo>
                                  <a:lnTo>
                                    <a:pt x="786" y="216"/>
                                  </a:lnTo>
                                  <a:lnTo>
                                    <a:pt x="786" y="174"/>
                                  </a:lnTo>
                                  <a:lnTo>
                                    <a:pt x="780" y="162"/>
                                  </a:lnTo>
                                  <a:lnTo>
                                    <a:pt x="768" y="150"/>
                                  </a:lnTo>
                                  <a:lnTo>
                                    <a:pt x="756" y="144"/>
                                  </a:lnTo>
                                  <a:lnTo>
                                    <a:pt x="744" y="144"/>
                                  </a:lnTo>
                                  <a:lnTo>
                                    <a:pt x="738" y="114"/>
                                  </a:lnTo>
                                  <a:lnTo>
                                    <a:pt x="708" y="102"/>
                                  </a:lnTo>
                                  <a:lnTo>
                                    <a:pt x="708" y="78"/>
                                  </a:lnTo>
                                  <a:lnTo>
                                    <a:pt x="696" y="66"/>
                                  </a:lnTo>
                                  <a:lnTo>
                                    <a:pt x="582" y="66"/>
                                  </a:lnTo>
                                  <a:lnTo>
                                    <a:pt x="576" y="72"/>
                                  </a:lnTo>
                                  <a:lnTo>
                                    <a:pt x="576" y="90"/>
                                  </a:lnTo>
                                  <a:lnTo>
                                    <a:pt x="570" y="102"/>
                                  </a:lnTo>
                                  <a:lnTo>
                                    <a:pt x="570" y="108"/>
                                  </a:lnTo>
                                  <a:lnTo>
                                    <a:pt x="366" y="108"/>
                                  </a:lnTo>
                                  <a:lnTo>
                                    <a:pt x="156" y="12"/>
                                  </a:lnTo>
                                  <a:lnTo>
                                    <a:pt x="150" y="12"/>
                                  </a:lnTo>
                                  <a:lnTo>
                                    <a:pt x="150" y="6"/>
                                  </a:lnTo>
                                  <a:lnTo>
                                    <a:pt x="156" y="0"/>
                                  </a:lnTo>
                                  <a:lnTo>
                                    <a:pt x="12" y="6"/>
                                  </a:lnTo>
                                  <a:lnTo>
                                    <a:pt x="6" y="0"/>
                                  </a:lnTo>
                                  <a:lnTo>
                                    <a:pt x="0" y="18"/>
                                  </a:lnTo>
                                  <a:lnTo>
                                    <a:pt x="0" y="48"/>
                                  </a:lnTo>
                                  <a:lnTo>
                                    <a:pt x="6" y="60"/>
                                  </a:lnTo>
                                  <a:lnTo>
                                    <a:pt x="12" y="66"/>
                                  </a:lnTo>
                                  <a:lnTo>
                                    <a:pt x="18" y="78"/>
                                  </a:lnTo>
                                  <a:lnTo>
                                    <a:pt x="0" y="90"/>
                                  </a:lnTo>
                                  <a:lnTo>
                                    <a:pt x="12" y="114"/>
                                  </a:lnTo>
                                  <a:lnTo>
                                    <a:pt x="6" y="126"/>
                                  </a:lnTo>
                                  <a:lnTo>
                                    <a:pt x="24" y="144"/>
                                  </a:lnTo>
                                  <a:lnTo>
                                    <a:pt x="6" y="174"/>
                                  </a:lnTo>
                                  <a:lnTo>
                                    <a:pt x="18" y="180"/>
                                  </a:lnTo>
                                  <a:lnTo>
                                    <a:pt x="18" y="210"/>
                                  </a:lnTo>
                                  <a:lnTo>
                                    <a:pt x="24" y="228"/>
                                  </a:lnTo>
                                  <a:lnTo>
                                    <a:pt x="24" y="240"/>
                                  </a:lnTo>
                                  <a:lnTo>
                                    <a:pt x="30" y="252"/>
                                  </a:lnTo>
                                  <a:lnTo>
                                    <a:pt x="42" y="264"/>
                                  </a:lnTo>
                                  <a:lnTo>
                                    <a:pt x="60" y="264"/>
                                  </a:lnTo>
                                  <a:lnTo>
                                    <a:pt x="60" y="270"/>
                                  </a:lnTo>
                                  <a:lnTo>
                                    <a:pt x="66" y="276"/>
                                  </a:lnTo>
                                  <a:lnTo>
                                    <a:pt x="72" y="288"/>
                                  </a:lnTo>
                                  <a:lnTo>
                                    <a:pt x="84" y="300"/>
                                  </a:lnTo>
                                  <a:lnTo>
                                    <a:pt x="90" y="318"/>
                                  </a:lnTo>
                                  <a:lnTo>
                                    <a:pt x="96" y="330"/>
                                  </a:lnTo>
                                  <a:lnTo>
                                    <a:pt x="96" y="342"/>
                                  </a:lnTo>
                                  <a:lnTo>
                                    <a:pt x="78" y="378"/>
                                  </a:lnTo>
                                  <a:lnTo>
                                    <a:pt x="72" y="384"/>
                                  </a:lnTo>
                                  <a:lnTo>
                                    <a:pt x="72" y="390"/>
                                  </a:lnTo>
                                  <a:lnTo>
                                    <a:pt x="84" y="396"/>
                                  </a:lnTo>
                                  <a:lnTo>
                                    <a:pt x="72" y="414"/>
                                  </a:lnTo>
                                  <a:lnTo>
                                    <a:pt x="60" y="396"/>
                                  </a:lnTo>
                                  <a:lnTo>
                                    <a:pt x="12" y="390"/>
                                  </a:lnTo>
                                  <a:lnTo>
                                    <a:pt x="36" y="414"/>
                                  </a:lnTo>
                                  <a:lnTo>
                                    <a:pt x="42" y="438"/>
                                  </a:lnTo>
                                  <a:lnTo>
                                    <a:pt x="66" y="444"/>
                                  </a:lnTo>
                                  <a:lnTo>
                                    <a:pt x="78" y="456"/>
                                  </a:lnTo>
                                  <a:lnTo>
                                    <a:pt x="84" y="468"/>
                                  </a:lnTo>
                                  <a:lnTo>
                                    <a:pt x="90" y="474"/>
                                  </a:lnTo>
                                  <a:lnTo>
                                    <a:pt x="96" y="474"/>
                                  </a:lnTo>
                                  <a:lnTo>
                                    <a:pt x="102" y="468"/>
                                  </a:lnTo>
                                  <a:lnTo>
                                    <a:pt x="108" y="468"/>
                                  </a:lnTo>
                                  <a:lnTo>
                                    <a:pt x="120" y="462"/>
                                  </a:lnTo>
                                  <a:lnTo>
                                    <a:pt x="126" y="456"/>
                                  </a:lnTo>
                                  <a:lnTo>
                                    <a:pt x="126" y="480"/>
                                  </a:lnTo>
                                  <a:lnTo>
                                    <a:pt x="144" y="516"/>
                                  </a:lnTo>
                                  <a:lnTo>
                                    <a:pt x="156" y="528"/>
                                  </a:lnTo>
                                  <a:lnTo>
                                    <a:pt x="168" y="552"/>
                                  </a:lnTo>
                                  <a:lnTo>
                                    <a:pt x="168" y="564"/>
                                  </a:lnTo>
                                  <a:lnTo>
                                    <a:pt x="156" y="588"/>
                                  </a:lnTo>
                                  <a:lnTo>
                                    <a:pt x="150" y="606"/>
                                  </a:lnTo>
                                  <a:lnTo>
                                    <a:pt x="150" y="618"/>
                                  </a:lnTo>
                                  <a:lnTo>
                                    <a:pt x="180" y="648"/>
                                  </a:lnTo>
                                  <a:lnTo>
                                    <a:pt x="192" y="666"/>
                                  </a:lnTo>
                                  <a:lnTo>
                                    <a:pt x="222" y="696"/>
                                  </a:lnTo>
                                  <a:lnTo>
                                    <a:pt x="234" y="714"/>
                                  </a:lnTo>
                                  <a:lnTo>
                                    <a:pt x="264" y="744"/>
                                  </a:lnTo>
                                  <a:lnTo>
                                    <a:pt x="258" y="750"/>
                                  </a:lnTo>
                                  <a:lnTo>
                                    <a:pt x="258" y="762"/>
                                  </a:lnTo>
                                  <a:lnTo>
                                    <a:pt x="252" y="768"/>
                                  </a:lnTo>
                                  <a:lnTo>
                                    <a:pt x="252" y="780"/>
                                  </a:lnTo>
                                  <a:lnTo>
                                    <a:pt x="258" y="786"/>
                                  </a:lnTo>
                                  <a:lnTo>
                                    <a:pt x="276" y="786"/>
                                  </a:lnTo>
                                  <a:lnTo>
                                    <a:pt x="288" y="780"/>
                                  </a:lnTo>
                                  <a:lnTo>
                                    <a:pt x="294" y="768"/>
                                  </a:lnTo>
                                  <a:lnTo>
                                    <a:pt x="306" y="762"/>
                                  </a:lnTo>
                                  <a:lnTo>
                                    <a:pt x="312" y="756"/>
                                  </a:lnTo>
                                  <a:lnTo>
                                    <a:pt x="306" y="738"/>
                                  </a:lnTo>
                                  <a:lnTo>
                                    <a:pt x="306" y="732"/>
                                  </a:lnTo>
                                  <a:lnTo>
                                    <a:pt x="300" y="726"/>
                                  </a:lnTo>
                                  <a:lnTo>
                                    <a:pt x="300" y="708"/>
                                  </a:lnTo>
                                  <a:lnTo>
                                    <a:pt x="288" y="684"/>
                                  </a:lnTo>
                                  <a:lnTo>
                                    <a:pt x="282" y="678"/>
                                  </a:lnTo>
                                  <a:lnTo>
                                    <a:pt x="258" y="678"/>
                                  </a:lnTo>
                                  <a:lnTo>
                                    <a:pt x="240" y="648"/>
                                  </a:lnTo>
                                  <a:lnTo>
                                    <a:pt x="240" y="576"/>
                                  </a:lnTo>
                                  <a:lnTo>
                                    <a:pt x="222" y="546"/>
                                  </a:lnTo>
                                  <a:lnTo>
                                    <a:pt x="228" y="534"/>
                                  </a:lnTo>
                                  <a:lnTo>
                                    <a:pt x="228" y="528"/>
                                  </a:lnTo>
                                  <a:lnTo>
                                    <a:pt x="234" y="516"/>
                                  </a:lnTo>
                                  <a:lnTo>
                                    <a:pt x="234" y="492"/>
                                  </a:lnTo>
                                  <a:lnTo>
                                    <a:pt x="228" y="486"/>
                                  </a:lnTo>
                                  <a:lnTo>
                                    <a:pt x="216" y="480"/>
                                  </a:lnTo>
                                  <a:lnTo>
                                    <a:pt x="210" y="474"/>
                                  </a:lnTo>
                                  <a:lnTo>
                                    <a:pt x="198" y="474"/>
                                  </a:lnTo>
                                  <a:lnTo>
                                    <a:pt x="198" y="432"/>
                                  </a:lnTo>
                                  <a:lnTo>
                                    <a:pt x="168" y="396"/>
                                  </a:lnTo>
                                  <a:lnTo>
                                    <a:pt x="174" y="336"/>
                                  </a:lnTo>
                                  <a:lnTo>
                                    <a:pt x="168" y="330"/>
                                  </a:lnTo>
                                  <a:lnTo>
                                    <a:pt x="162" y="318"/>
                                  </a:lnTo>
                                  <a:lnTo>
                                    <a:pt x="144" y="300"/>
                                  </a:lnTo>
                                  <a:lnTo>
                                    <a:pt x="138" y="288"/>
                                  </a:lnTo>
                                  <a:lnTo>
                                    <a:pt x="138" y="276"/>
                                  </a:lnTo>
                                  <a:lnTo>
                                    <a:pt x="132" y="264"/>
                                  </a:lnTo>
                                  <a:lnTo>
                                    <a:pt x="132" y="246"/>
                                  </a:lnTo>
                                  <a:lnTo>
                                    <a:pt x="126" y="240"/>
                                  </a:lnTo>
                                  <a:lnTo>
                                    <a:pt x="120" y="228"/>
                                  </a:lnTo>
                                  <a:lnTo>
                                    <a:pt x="108" y="216"/>
                                  </a:lnTo>
                                  <a:lnTo>
                                    <a:pt x="102" y="204"/>
                                  </a:lnTo>
                                  <a:lnTo>
                                    <a:pt x="96" y="198"/>
                                  </a:lnTo>
                                  <a:lnTo>
                                    <a:pt x="96" y="192"/>
                                  </a:lnTo>
                                  <a:lnTo>
                                    <a:pt x="102" y="186"/>
                                  </a:lnTo>
                                  <a:lnTo>
                                    <a:pt x="114" y="162"/>
                                  </a:lnTo>
                                  <a:lnTo>
                                    <a:pt x="114" y="114"/>
                                  </a:lnTo>
                                  <a:lnTo>
                                    <a:pt x="120" y="108"/>
                                  </a:lnTo>
                                  <a:lnTo>
                                    <a:pt x="126" y="96"/>
                                  </a:lnTo>
                                  <a:lnTo>
                                    <a:pt x="126" y="60"/>
                                  </a:lnTo>
                                  <a:lnTo>
                                    <a:pt x="132" y="66"/>
                                  </a:lnTo>
                                  <a:lnTo>
                                    <a:pt x="144" y="72"/>
                                  </a:lnTo>
                                  <a:lnTo>
                                    <a:pt x="150" y="84"/>
                                  </a:lnTo>
                                  <a:lnTo>
                                    <a:pt x="162" y="90"/>
                                  </a:lnTo>
                                  <a:lnTo>
                                    <a:pt x="180" y="90"/>
                                  </a:lnTo>
                                  <a:lnTo>
                                    <a:pt x="186" y="84"/>
                                  </a:lnTo>
                                  <a:lnTo>
                                    <a:pt x="198" y="84"/>
                                  </a:lnTo>
                                  <a:lnTo>
                                    <a:pt x="198" y="102"/>
                                  </a:lnTo>
                                  <a:lnTo>
                                    <a:pt x="204" y="108"/>
                                  </a:lnTo>
                                  <a:lnTo>
                                    <a:pt x="216" y="114"/>
                                  </a:lnTo>
                                  <a:lnTo>
                                    <a:pt x="234" y="114"/>
                                  </a:lnTo>
                                  <a:lnTo>
                                    <a:pt x="234" y="120"/>
                                  </a:lnTo>
                                  <a:lnTo>
                                    <a:pt x="228" y="126"/>
                                  </a:lnTo>
                                  <a:lnTo>
                                    <a:pt x="228" y="186"/>
                                  </a:lnTo>
                                  <a:lnTo>
                                    <a:pt x="240" y="258"/>
                                  </a:lnTo>
                                  <a:lnTo>
                                    <a:pt x="240" y="270"/>
                                  </a:lnTo>
                                  <a:lnTo>
                                    <a:pt x="246" y="282"/>
                                  </a:lnTo>
                                  <a:lnTo>
                                    <a:pt x="252" y="306"/>
                                  </a:lnTo>
                                  <a:lnTo>
                                    <a:pt x="264" y="342"/>
                                  </a:lnTo>
                                  <a:lnTo>
                                    <a:pt x="276" y="372"/>
                                  </a:lnTo>
                                  <a:lnTo>
                                    <a:pt x="282" y="384"/>
                                  </a:lnTo>
                                  <a:lnTo>
                                    <a:pt x="324" y="384"/>
                                  </a:lnTo>
                                  <a:lnTo>
                                    <a:pt x="318" y="390"/>
                                  </a:lnTo>
                                  <a:lnTo>
                                    <a:pt x="306" y="414"/>
                                  </a:lnTo>
                                  <a:lnTo>
                                    <a:pt x="318" y="438"/>
                                  </a:lnTo>
                                  <a:lnTo>
                                    <a:pt x="330" y="444"/>
                                  </a:lnTo>
                                  <a:lnTo>
                                    <a:pt x="336" y="450"/>
                                  </a:lnTo>
                                  <a:lnTo>
                                    <a:pt x="348" y="450"/>
                                  </a:lnTo>
                                  <a:lnTo>
                                    <a:pt x="354" y="474"/>
                                  </a:lnTo>
                                  <a:lnTo>
                                    <a:pt x="384" y="474"/>
                                  </a:lnTo>
                                  <a:lnTo>
                                    <a:pt x="390" y="516"/>
                                  </a:lnTo>
                                  <a:lnTo>
                                    <a:pt x="384" y="516"/>
                                  </a:lnTo>
                                  <a:lnTo>
                                    <a:pt x="378" y="522"/>
                                  </a:lnTo>
                                  <a:lnTo>
                                    <a:pt x="366" y="528"/>
                                  </a:lnTo>
                                  <a:lnTo>
                                    <a:pt x="360" y="534"/>
                                  </a:lnTo>
                                  <a:lnTo>
                                    <a:pt x="354" y="546"/>
                                  </a:lnTo>
                                  <a:lnTo>
                                    <a:pt x="354" y="558"/>
                                  </a:lnTo>
                                  <a:lnTo>
                                    <a:pt x="360" y="564"/>
                                  </a:lnTo>
                                  <a:lnTo>
                                    <a:pt x="372" y="570"/>
                                  </a:lnTo>
                                  <a:lnTo>
                                    <a:pt x="384" y="558"/>
                                  </a:lnTo>
                                  <a:lnTo>
                                    <a:pt x="384" y="564"/>
                                  </a:lnTo>
                                  <a:lnTo>
                                    <a:pt x="396" y="576"/>
                                  </a:lnTo>
                                  <a:lnTo>
                                    <a:pt x="396" y="588"/>
                                  </a:lnTo>
                                  <a:lnTo>
                                    <a:pt x="402" y="594"/>
                                  </a:lnTo>
                                  <a:lnTo>
                                    <a:pt x="414" y="594"/>
                                  </a:lnTo>
                                  <a:lnTo>
                                    <a:pt x="426" y="600"/>
                                  </a:lnTo>
                                  <a:lnTo>
                                    <a:pt x="432" y="600"/>
                                  </a:lnTo>
                                  <a:lnTo>
                                    <a:pt x="438" y="606"/>
                                  </a:lnTo>
                                  <a:lnTo>
                                    <a:pt x="438" y="624"/>
                                  </a:lnTo>
                                  <a:lnTo>
                                    <a:pt x="432" y="630"/>
                                  </a:lnTo>
                                  <a:lnTo>
                                    <a:pt x="432" y="636"/>
                                  </a:lnTo>
                                  <a:lnTo>
                                    <a:pt x="426" y="648"/>
                                  </a:lnTo>
                                  <a:lnTo>
                                    <a:pt x="426" y="654"/>
                                  </a:lnTo>
                                  <a:lnTo>
                                    <a:pt x="468" y="654"/>
                                  </a:lnTo>
                                  <a:lnTo>
                                    <a:pt x="468" y="684"/>
                                  </a:lnTo>
                                  <a:lnTo>
                                    <a:pt x="504" y="720"/>
                                  </a:lnTo>
                                  <a:lnTo>
                                    <a:pt x="510" y="732"/>
                                  </a:lnTo>
                                  <a:lnTo>
                                    <a:pt x="528" y="750"/>
                                  </a:lnTo>
                                  <a:lnTo>
                                    <a:pt x="534" y="768"/>
                                  </a:lnTo>
                                  <a:lnTo>
                                    <a:pt x="546" y="780"/>
                                  </a:lnTo>
                                  <a:lnTo>
                                    <a:pt x="552" y="798"/>
                                  </a:lnTo>
                                  <a:lnTo>
                                    <a:pt x="558" y="810"/>
                                  </a:lnTo>
                                  <a:lnTo>
                                    <a:pt x="558" y="870"/>
                                  </a:lnTo>
                                  <a:lnTo>
                                    <a:pt x="564" y="882"/>
                                  </a:lnTo>
                                  <a:lnTo>
                                    <a:pt x="576" y="894"/>
                                  </a:lnTo>
                                  <a:lnTo>
                                    <a:pt x="576" y="906"/>
                                  </a:lnTo>
                                  <a:lnTo>
                                    <a:pt x="570" y="918"/>
                                  </a:lnTo>
                                  <a:lnTo>
                                    <a:pt x="552" y="936"/>
                                  </a:lnTo>
                                  <a:lnTo>
                                    <a:pt x="546" y="948"/>
                                  </a:lnTo>
                                  <a:lnTo>
                                    <a:pt x="546" y="954"/>
                                  </a:lnTo>
                                  <a:lnTo>
                                    <a:pt x="552" y="960"/>
                                  </a:lnTo>
                                  <a:lnTo>
                                    <a:pt x="564" y="966"/>
                                  </a:lnTo>
                                  <a:lnTo>
                                    <a:pt x="540" y="966"/>
                                  </a:lnTo>
                                  <a:lnTo>
                                    <a:pt x="528" y="972"/>
                                  </a:lnTo>
                                  <a:lnTo>
                                    <a:pt x="528" y="1038"/>
                                  </a:lnTo>
                                  <a:lnTo>
                                    <a:pt x="534" y="1056"/>
                                  </a:lnTo>
                                  <a:lnTo>
                                    <a:pt x="540" y="1062"/>
                                  </a:lnTo>
                                  <a:lnTo>
                                    <a:pt x="546" y="1074"/>
                                  </a:lnTo>
                                  <a:lnTo>
                                    <a:pt x="558" y="1074"/>
                                  </a:lnTo>
                                  <a:lnTo>
                                    <a:pt x="576" y="1080"/>
                                  </a:lnTo>
                                  <a:lnTo>
                                    <a:pt x="600" y="1080"/>
                                  </a:lnTo>
                                  <a:lnTo>
                                    <a:pt x="612" y="1086"/>
                                  </a:lnTo>
                                  <a:lnTo>
                                    <a:pt x="636" y="1110"/>
                                  </a:lnTo>
                                  <a:lnTo>
                                    <a:pt x="642" y="1122"/>
                                  </a:lnTo>
                                  <a:lnTo>
                                    <a:pt x="648" y="1140"/>
                                  </a:lnTo>
                                  <a:lnTo>
                                    <a:pt x="654" y="1152"/>
                                  </a:lnTo>
                                  <a:lnTo>
                                    <a:pt x="666" y="1164"/>
                                  </a:lnTo>
                                  <a:lnTo>
                                    <a:pt x="678" y="1170"/>
                                  </a:lnTo>
                                  <a:lnTo>
                                    <a:pt x="732" y="1170"/>
                                  </a:lnTo>
                                  <a:lnTo>
                                    <a:pt x="750" y="1176"/>
                                  </a:lnTo>
                                  <a:lnTo>
                                    <a:pt x="762" y="1182"/>
                                  </a:lnTo>
                                  <a:lnTo>
                                    <a:pt x="768" y="1188"/>
                                  </a:lnTo>
                                  <a:lnTo>
                                    <a:pt x="774" y="1200"/>
                                  </a:lnTo>
                                  <a:lnTo>
                                    <a:pt x="786" y="1218"/>
                                  </a:lnTo>
                                  <a:lnTo>
                                    <a:pt x="810" y="1242"/>
                                  </a:lnTo>
                                  <a:lnTo>
                                    <a:pt x="834" y="1254"/>
                                  </a:lnTo>
                                  <a:lnTo>
                                    <a:pt x="870" y="1266"/>
                                  </a:lnTo>
                                  <a:lnTo>
                                    <a:pt x="912" y="1272"/>
                                  </a:lnTo>
                                  <a:lnTo>
                                    <a:pt x="942" y="1278"/>
                                  </a:lnTo>
                                  <a:lnTo>
                                    <a:pt x="960" y="1290"/>
                                  </a:lnTo>
                                  <a:lnTo>
                                    <a:pt x="966" y="1302"/>
                                  </a:lnTo>
                                  <a:lnTo>
                                    <a:pt x="978" y="1314"/>
                                  </a:lnTo>
                                  <a:lnTo>
                                    <a:pt x="990" y="1320"/>
                                  </a:lnTo>
                                  <a:lnTo>
                                    <a:pt x="996" y="1320"/>
                                  </a:lnTo>
                                  <a:lnTo>
                                    <a:pt x="1002" y="1326"/>
                                  </a:lnTo>
                                  <a:lnTo>
                                    <a:pt x="1008" y="1338"/>
                                  </a:lnTo>
                                  <a:lnTo>
                                    <a:pt x="1014" y="1344"/>
                                  </a:lnTo>
                                  <a:lnTo>
                                    <a:pt x="1080" y="1344"/>
                                  </a:lnTo>
                                  <a:lnTo>
                                    <a:pt x="1092" y="1356"/>
                                  </a:lnTo>
                                  <a:lnTo>
                                    <a:pt x="1098" y="1368"/>
                                  </a:lnTo>
                                  <a:lnTo>
                                    <a:pt x="1104" y="1374"/>
                                  </a:lnTo>
                                  <a:lnTo>
                                    <a:pt x="1116" y="1374"/>
                                  </a:lnTo>
                                  <a:lnTo>
                                    <a:pt x="1140" y="1362"/>
                                  </a:lnTo>
                                  <a:lnTo>
                                    <a:pt x="1170" y="1350"/>
                                  </a:lnTo>
                                  <a:lnTo>
                                    <a:pt x="1206" y="1332"/>
                                  </a:lnTo>
                                  <a:lnTo>
                                    <a:pt x="1260" y="1314"/>
                                  </a:lnTo>
                                  <a:lnTo>
                                    <a:pt x="1278" y="1326"/>
                                  </a:lnTo>
                                  <a:lnTo>
                                    <a:pt x="1308" y="1350"/>
                                  </a:lnTo>
                                  <a:lnTo>
                                    <a:pt x="1344" y="1374"/>
                                  </a:lnTo>
                                  <a:lnTo>
                                    <a:pt x="1386" y="1416"/>
                                  </a:lnTo>
                                  <a:lnTo>
                                    <a:pt x="1386" y="1428"/>
                                  </a:lnTo>
                                  <a:lnTo>
                                    <a:pt x="1392" y="1446"/>
                                  </a:lnTo>
                                  <a:lnTo>
                                    <a:pt x="1398" y="1458"/>
                                  </a:lnTo>
                                  <a:lnTo>
                                    <a:pt x="1416" y="1458"/>
                                  </a:lnTo>
                                  <a:lnTo>
                                    <a:pt x="1422" y="1452"/>
                                  </a:lnTo>
                                  <a:lnTo>
                                    <a:pt x="1422" y="1440"/>
                                  </a:lnTo>
                                  <a:close/>
                                </a:path>
                              </a:pathLst>
                            </a:custGeom>
                            <a:solidFill>
                              <a:srgbClr val="5F5F8C"/>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77" name="Malta" descr="© INSCALE GmbH, 15.06.2010"/>
                            <a:cNvSpPr>
                              <a:spLocks/>
                            </a:cNvSpPr>
                          </a:nvSpPr>
                          <a:spPr bwMode="gray">
                            <a:xfrm>
                              <a:off x="2840" y="862"/>
                              <a:ext cx="8" cy="7"/>
                            </a:xfrm>
                            <a:custGeom>
                              <a:avLst/>
                              <a:gdLst>
                                <a:gd name="T0" fmla="*/ 2147483647 w 30"/>
                                <a:gd name="T1" fmla="*/ 2147483647 h 30"/>
                                <a:gd name="T2" fmla="*/ 2147483647 w 30"/>
                                <a:gd name="T3" fmla="*/ 2147483647 h 30"/>
                                <a:gd name="T4" fmla="*/ 2147483647 w 30"/>
                                <a:gd name="T5" fmla="*/ 2147483647 h 30"/>
                                <a:gd name="T6" fmla="*/ 2147483647 w 30"/>
                                <a:gd name="T7" fmla="*/ 0 h 30"/>
                                <a:gd name="T8" fmla="*/ 2147483647 w 30"/>
                                <a:gd name="T9" fmla="*/ 0 h 30"/>
                                <a:gd name="T10" fmla="*/ 0 w 30"/>
                                <a:gd name="T11" fmla="*/ 2147483647 h 30"/>
                                <a:gd name="T12" fmla="*/ 0 w 30"/>
                                <a:gd name="T13" fmla="*/ 2147483647 h 30"/>
                                <a:gd name="T14" fmla="*/ 2147483647 w 30"/>
                                <a:gd name="T15" fmla="*/ 2147483647 h 30"/>
                                <a:gd name="T16" fmla="*/ 2147483647 w 30"/>
                                <a:gd name="T17" fmla="*/ 2147483647 h 30"/>
                                <a:gd name="T18" fmla="*/ 2147483647 w 30"/>
                                <a:gd name="T19" fmla="*/ 2147483647 h 30"/>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 name="T30" fmla="*/ 0 w 30"/>
                                <a:gd name="T31" fmla="*/ 0 h 30"/>
                                <a:gd name="T32" fmla="*/ 30 w 30"/>
                                <a:gd name="T33" fmla="*/ 30 h 30"/>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T30" t="T31" r="T32" b="T33"/>
                              <a:pathLst>
                                <a:path w="30" h="30">
                                  <a:moveTo>
                                    <a:pt x="24" y="30"/>
                                  </a:moveTo>
                                  <a:lnTo>
                                    <a:pt x="30" y="24"/>
                                  </a:lnTo>
                                  <a:lnTo>
                                    <a:pt x="30" y="12"/>
                                  </a:lnTo>
                                  <a:lnTo>
                                    <a:pt x="18" y="0"/>
                                  </a:lnTo>
                                  <a:lnTo>
                                    <a:pt x="6" y="0"/>
                                  </a:lnTo>
                                  <a:lnTo>
                                    <a:pt x="0" y="6"/>
                                  </a:lnTo>
                                  <a:lnTo>
                                    <a:pt x="0" y="18"/>
                                  </a:lnTo>
                                  <a:lnTo>
                                    <a:pt x="6" y="24"/>
                                  </a:lnTo>
                                  <a:lnTo>
                                    <a:pt x="18" y="30"/>
                                  </a:lnTo>
                                  <a:lnTo>
                                    <a:pt x="24" y="30"/>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78" name="Mauritania" descr="© INSCALE GmbH, 15.06.2010"/>
                            <a:cNvSpPr>
                              <a:spLocks/>
                            </a:cNvSpPr>
                          </a:nvSpPr>
                          <a:spPr bwMode="gray">
                            <a:xfrm>
                              <a:off x="2288" y="1047"/>
                              <a:ext cx="219" cy="257"/>
                            </a:xfrm>
                            <a:custGeom>
                              <a:avLst/>
                              <a:gdLst>
                                <a:gd name="T0" fmla="*/ 2147483647 w 858"/>
                                <a:gd name="T1" fmla="*/ 2147483647 h 1002"/>
                                <a:gd name="T2" fmla="*/ 2147483647 w 858"/>
                                <a:gd name="T3" fmla="*/ 2147483647 h 1002"/>
                                <a:gd name="T4" fmla="*/ 2147483647 w 858"/>
                                <a:gd name="T5" fmla="*/ 2147483647 h 1002"/>
                                <a:gd name="T6" fmla="*/ 2147483647 w 858"/>
                                <a:gd name="T7" fmla="*/ 2147483647 h 1002"/>
                                <a:gd name="T8" fmla="*/ 2147483647 w 858"/>
                                <a:gd name="T9" fmla="*/ 2147483647 h 1002"/>
                                <a:gd name="T10" fmla="*/ 2147483647 w 858"/>
                                <a:gd name="T11" fmla="*/ 2147483647 h 1002"/>
                                <a:gd name="T12" fmla="*/ 2147483647 w 858"/>
                                <a:gd name="T13" fmla="*/ 2147483647 h 1002"/>
                                <a:gd name="T14" fmla="*/ 2147483647 w 858"/>
                                <a:gd name="T15" fmla="*/ 2147483647 h 1002"/>
                                <a:gd name="T16" fmla="*/ 2147483647 w 858"/>
                                <a:gd name="T17" fmla="*/ 2147483647 h 1002"/>
                                <a:gd name="T18" fmla="*/ 2147483647 w 858"/>
                                <a:gd name="T19" fmla="*/ 2147483647 h 1002"/>
                                <a:gd name="T20" fmla="*/ 2147483647 w 858"/>
                                <a:gd name="T21" fmla="*/ 2147483647 h 1002"/>
                                <a:gd name="T22" fmla="*/ 2147483647 w 858"/>
                                <a:gd name="T23" fmla="*/ 2147483647 h 1002"/>
                                <a:gd name="T24" fmla="*/ 2147483647 w 858"/>
                                <a:gd name="T25" fmla="*/ 2147483647 h 1002"/>
                                <a:gd name="T26" fmla="*/ 2147483647 w 858"/>
                                <a:gd name="T27" fmla="*/ 2147483647 h 1002"/>
                                <a:gd name="T28" fmla="*/ 2147483647 w 858"/>
                                <a:gd name="T29" fmla="*/ 2147483647 h 1002"/>
                                <a:gd name="T30" fmla="*/ 2147483647 w 858"/>
                                <a:gd name="T31" fmla="*/ 2147483647 h 1002"/>
                                <a:gd name="T32" fmla="*/ 2147483647 w 858"/>
                                <a:gd name="T33" fmla="*/ 2147483647 h 1002"/>
                                <a:gd name="T34" fmla="*/ 2147483647 w 858"/>
                                <a:gd name="T35" fmla="*/ 2147483647 h 1002"/>
                                <a:gd name="T36" fmla="*/ 2147483647 w 858"/>
                                <a:gd name="T37" fmla="*/ 2147483647 h 1002"/>
                                <a:gd name="T38" fmla="*/ 2147483647 w 858"/>
                                <a:gd name="T39" fmla="*/ 2147483647 h 1002"/>
                                <a:gd name="T40" fmla="*/ 2147483647 w 858"/>
                                <a:gd name="T41" fmla="*/ 2147483647 h 1002"/>
                                <a:gd name="T42" fmla="*/ 2147483647 w 858"/>
                                <a:gd name="T43" fmla="*/ 2147483647 h 1002"/>
                                <a:gd name="T44" fmla="*/ 2147483647 w 858"/>
                                <a:gd name="T45" fmla="*/ 2147483647 h 1002"/>
                                <a:gd name="T46" fmla="*/ 2147483647 w 858"/>
                                <a:gd name="T47" fmla="*/ 2147483647 h 1002"/>
                                <a:gd name="T48" fmla="*/ 2147483647 w 858"/>
                                <a:gd name="T49" fmla="*/ 2147483647 h 1002"/>
                                <a:gd name="T50" fmla="*/ 2147483647 w 858"/>
                                <a:gd name="T51" fmla="*/ 2147483647 h 1002"/>
                                <a:gd name="T52" fmla="*/ 2147483647 w 858"/>
                                <a:gd name="T53" fmla="*/ 2147483647 h 1002"/>
                                <a:gd name="T54" fmla="*/ 2147483647 w 858"/>
                                <a:gd name="T55" fmla="*/ 2147483647 h 1002"/>
                                <a:gd name="T56" fmla="*/ 2147483647 w 858"/>
                                <a:gd name="T57" fmla="*/ 2147483647 h 1002"/>
                                <a:gd name="T58" fmla="*/ 2147483647 w 858"/>
                                <a:gd name="T59" fmla="*/ 2147483647 h 1002"/>
                                <a:gd name="T60" fmla="*/ 2147483647 w 858"/>
                                <a:gd name="T61" fmla="*/ 2147483647 h 1002"/>
                                <a:gd name="T62" fmla="*/ 2147483647 w 858"/>
                                <a:gd name="T63" fmla="*/ 2147483647 h 1002"/>
                                <a:gd name="T64" fmla="*/ 2147483647 w 858"/>
                                <a:gd name="T65" fmla="*/ 2147483647 h 1002"/>
                                <a:gd name="T66" fmla="*/ 2147483647 w 858"/>
                                <a:gd name="T67" fmla="*/ 2147483647 h 1002"/>
                                <a:gd name="T68" fmla="*/ 2147483647 w 858"/>
                                <a:gd name="T69" fmla="*/ 2147483647 h 1002"/>
                                <a:gd name="T70" fmla="*/ 2147483647 w 858"/>
                                <a:gd name="T71" fmla="*/ 2147483647 h 1002"/>
                                <a:gd name="T72" fmla="*/ 2147483647 w 858"/>
                                <a:gd name="T73" fmla="*/ 2147483647 h 1002"/>
                                <a:gd name="T74" fmla="*/ 2147483647 w 858"/>
                                <a:gd name="T75" fmla="*/ 2147483647 h 1002"/>
                                <a:gd name="T76" fmla="*/ 2147483647 w 858"/>
                                <a:gd name="T77" fmla="*/ 2147483647 h 1002"/>
                                <a:gd name="T78" fmla="*/ 2147483647 w 858"/>
                                <a:gd name="T79" fmla="*/ 2147483647 h 1002"/>
                                <a:gd name="T80" fmla="*/ 2147483647 w 858"/>
                                <a:gd name="T81" fmla="*/ 2147483647 h 1002"/>
                                <a:gd name="T82" fmla="*/ 2147483647 w 858"/>
                                <a:gd name="T83" fmla="*/ 2147483647 h 1002"/>
                                <a:gd name="T84" fmla="*/ 2147483647 w 858"/>
                                <a:gd name="T85" fmla="*/ 2147483647 h 1002"/>
                                <a:gd name="T86" fmla="*/ 2147483647 w 858"/>
                                <a:gd name="T87" fmla="*/ 2147483647 h 1002"/>
                                <a:gd name="T88" fmla="*/ 2147483647 w 858"/>
                                <a:gd name="T89" fmla="*/ 2147483647 h 1002"/>
                                <a:gd name="T90" fmla="*/ 2147483647 w 858"/>
                                <a:gd name="T91" fmla="*/ 2147483647 h 1002"/>
                                <a:gd name="T92" fmla="*/ 2147483647 w 858"/>
                                <a:gd name="T93" fmla="*/ 2147483647 h 1002"/>
                                <a:gd name="T94" fmla="*/ 2147483647 w 858"/>
                                <a:gd name="T95" fmla="*/ 2147483647 h 1002"/>
                                <a:gd name="T96" fmla="*/ 2147483647 w 858"/>
                                <a:gd name="T97" fmla="*/ 2147483647 h 1002"/>
                                <a:gd name="T98" fmla="*/ 0 w 858"/>
                                <a:gd name="T99" fmla="*/ 2147483647 h 1002"/>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w 858"/>
                                <a:gd name="T151" fmla="*/ 0 h 1002"/>
                                <a:gd name="T152" fmla="*/ 858 w 858"/>
                                <a:gd name="T153" fmla="*/ 1002 h 1002"/>
                              </a:gdLst>
                              <a:ahLst/>
                              <a:cxnLst>
                                <a:cxn ang="T100">
                                  <a:pos x="T0" y="T1"/>
                                </a:cxn>
                                <a:cxn ang="T101">
                                  <a:pos x="T2" y="T3"/>
                                </a:cxn>
                                <a:cxn ang="T102">
                                  <a:pos x="T4" y="T5"/>
                                </a:cxn>
                                <a:cxn ang="T103">
                                  <a:pos x="T6" y="T7"/>
                                </a:cxn>
                                <a:cxn ang="T104">
                                  <a:pos x="T8" y="T9"/>
                                </a:cxn>
                                <a:cxn ang="T105">
                                  <a:pos x="T10" y="T11"/>
                                </a:cxn>
                                <a:cxn ang="T106">
                                  <a:pos x="T12" y="T13"/>
                                </a:cxn>
                                <a:cxn ang="T107">
                                  <a:pos x="T14" y="T15"/>
                                </a:cxn>
                                <a:cxn ang="T108">
                                  <a:pos x="T16" y="T17"/>
                                </a:cxn>
                                <a:cxn ang="T109">
                                  <a:pos x="T18" y="T19"/>
                                </a:cxn>
                                <a:cxn ang="T110">
                                  <a:pos x="T20" y="T21"/>
                                </a:cxn>
                                <a:cxn ang="T111">
                                  <a:pos x="T22" y="T23"/>
                                </a:cxn>
                                <a:cxn ang="T112">
                                  <a:pos x="T24" y="T25"/>
                                </a:cxn>
                                <a:cxn ang="T113">
                                  <a:pos x="T26" y="T27"/>
                                </a:cxn>
                                <a:cxn ang="T114">
                                  <a:pos x="T28" y="T29"/>
                                </a:cxn>
                                <a:cxn ang="T115">
                                  <a:pos x="T30" y="T31"/>
                                </a:cxn>
                                <a:cxn ang="T116">
                                  <a:pos x="T32" y="T33"/>
                                </a:cxn>
                                <a:cxn ang="T117">
                                  <a:pos x="T34" y="T35"/>
                                </a:cxn>
                                <a:cxn ang="T118">
                                  <a:pos x="T36" y="T37"/>
                                </a:cxn>
                                <a:cxn ang="T119">
                                  <a:pos x="T38" y="T39"/>
                                </a:cxn>
                                <a:cxn ang="T120">
                                  <a:pos x="T40" y="T41"/>
                                </a:cxn>
                                <a:cxn ang="T121">
                                  <a:pos x="T42" y="T43"/>
                                </a:cxn>
                                <a:cxn ang="T122">
                                  <a:pos x="T44" y="T45"/>
                                </a:cxn>
                                <a:cxn ang="T123">
                                  <a:pos x="T46" y="T47"/>
                                </a:cxn>
                                <a:cxn ang="T124">
                                  <a:pos x="T48" y="T49"/>
                                </a:cxn>
                                <a:cxn ang="T125">
                                  <a:pos x="T50" y="T51"/>
                                </a:cxn>
                                <a:cxn ang="T126">
                                  <a:pos x="T52" y="T53"/>
                                </a:cxn>
                                <a:cxn ang="T127">
                                  <a:pos x="T54" y="T55"/>
                                </a:cxn>
                                <a:cxn ang="T128">
                                  <a:pos x="T56" y="T57"/>
                                </a:cxn>
                                <a:cxn ang="T129">
                                  <a:pos x="T58" y="T59"/>
                                </a:cxn>
                                <a:cxn ang="T130">
                                  <a:pos x="T60" y="T61"/>
                                </a:cxn>
                                <a:cxn ang="T131">
                                  <a:pos x="T62" y="T63"/>
                                </a:cxn>
                                <a:cxn ang="T132">
                                  <a:pos x="T64" y="T65"/>
                                </a:cxn>
                                <a:cxn ang="T133">
                                  <a:pos x="T66" y="T67"/>
                                </a:cxn>
                                <a:cxn ang="T134">
                                  <a:pos x="T68" y="T69"/>
                                </a:cxn>
                                <a:cxn ang="T135">
                                  <a:pos x="T70" y="T71"/>
                                </a:cxn>
                                <a:cxn ang="T136">
                                  <a:pos x="T72" y="T73"/>
                                </a:cxn>
                                <a:cxn ang="T137">
                                  <a:pos x="T74" y="T75"/>
                                </a:cxn>
                                <a:cxn ang="T138">
                                  <a:pos x="T76" y="T77"/>
                                </a:cxn>
                                <a:cxn ang="T139">
                                  <a:pos x="T78" y="T79"/>
                                </a:cxn>
                                <a:cxn ang="T140">
                                  <a:pos x="T80" y="T81"/>
                                </a:cxn>
                                <a:cxn ang="T141">
                                  <a:pos x="T82" y="T83"/>
                                </a:cxn>
                                <a:cxn ang="T142">
                                  <a:pos x="T84" y="T85"/>
                                </a:cxn>
                                <a:cxn ang="T143">
                                  <a:pos x="T86" y="T87"/>
                                </a:cxn>
                                <a:cxn ang="T144">
                                  <a:pos x="T88" y="T89"/>
                                </a:cxn>
                                <a:cxn ang="T145">
                                  <a:pos x="T90" y="T91"/>
                                </a:cxn>
                                <a:cxn ang="T146">
                                  <a:pos x="T92" y="T93"/>
                                </a:cxn>
                                <a:cxn ang="T147">
                                  <a:pos x="T94" y="T95"/>
                                </a:cxn>
                                <a:cxn ang="T148">
                                  <a:pos x="T96" y="T97"/>
                                </a:cxn>
                                <a:cxn ang="T149">
                                  <a:pos x="T98" y="T99"/>
                                </a:cxn>
                              </a:cxnLst>
                              <a:rect l="T150" t="T151" r="T152" b="T153"/>
                              <a:pathLst>
                                <a:path w="858" h="1002">
                                  <a:moveTo>
                                    <a:pt x="0" y="498"/>
                                  </a:moveTo>
                                  <a:lnTo>
                                    <a:pt x="18" y="498"/>
                                  </a:lnTo>
                                  <a:lnTo>
                                    <a:pt x="18" y="528"/>
                                  </a:lnTo>
                                  <a:lnTo>
                                    <a:pt x="24" y="534"/>
                                  </a:lnTo>
                                  <a:lnTo>
                                    <a:pt x="30" y="534"/>
                                  </a:lnTo>
                                  <a:lnTo>
                                    <a:pt x="30" y="528"/>
                                  </a:lnTo>
                                  <a:lnTo>
                                    <a:pt x="36" y="522"/>
                                  </a:lnTo>
                                  <a:lnTo>
                                    <a:pt x="48" y="558"/>
                                  </a:lnTo>
                                  <a:lnTo>
                                    <a:pt x="42" y="600"/>
                                  </a:lnTo>
                                  <a:lnTo>
                                    <a:pt x="30" y="600"/>
                                  </a:lnTo>
                                  <a:lnTo>
                                    <a:pt x="36" y="624"/>
                                  </a:lnTo>
                                  <a:lnTo>
                                    <a:pt x="24" y="630"/>
                                  </a:lnTo>
                                  <a:lnTo>
                                    <a:pt x="30" y="642"/>
                                  </a:lnTo>
                                  <a:lnTo>
                                    <a:pt x="36" y="648"/>
                                  </a:lnTo>
                                  <a:lnTo>
                                    <a:pt x="48" y="666"/>
                                  </a:lnTo>
                                  <a:lnTo>
                                    <a:pt x="60" y="690"/>
                                  </a:lnTo>
                                  <a:lnTo>
                                    <a:pt x="60" y="720"/>
                                  </a:lnTo>
                                  <a:lnTo>
                                    <a:pt x="54" y="738"/>
                                  </a:lnTo>
                                  <a:lnTo>
                                    <a:pt x="54" y="750"/>
                                  </a:lnTo>
                                  <a:lnTo>
                                    <a:pt x="48" y="756"/>
                                  </a:lnTo>
                                  <a:lnTo>
                                    <a:pt x="48" y="804"/>
                                  </a:lnTo>
                                  <a:lnTo>
                                    <a:pt x="42" y="816"/>
                                  </a:lnTo>
                                  <a:lnTo>
                                    <a:pt x="30" y="822"/>
                                  </a:lnTo>
                                  <a:lnTo>
                                    <a:pt x="24" y="840"/>
                                  </a:lnTo>
                                  <a:lnTo>
                                    <a:pt x="18" y="852"/>
                                  </a:lnTo>
                                  <a:lnTo>
                                    <a:pt x="18" y="864"/>
                                  </a:lnTo>
                                  <a:lnTo>
                                    <a:pt x="12" y="876"/>
                                  </a:lnTo>
                                  <a:lnTo>
                                    <a:pt x="12" y="906"/>
                                  </a:lnTo>
                                  <a:lnTo>
                                    <a:pt x="18" y="900"/>
                                  </a:lnTo>
                                  <a:lnTo>
                                    <a:pt x="36" y="864"/>
                                  </a:lnTo>
                                  <a:lnTo>
                                    <a:pt x="42" y="858"/>
                                  </a:lnTo>
                                  <a:lnTo>
                                    <a:pt x="54" y="852"/>
                                  </a:lnTo>
                                  <a:lnTo>
                                    <a:pt x="60" y="852"/>
                                  </a:lnTo>
                                  <a:lnTo>
                                    <a:pt x="66" y="858"/>
                                  </a:lnTo>
                                  <a:lnTo>
                                    <a:pt x="72" y="858"/>
                                  </a:lnTo>
                                  <a:lnTo>
                                    <a:pt x="84" y="852"/>
                                  </a:lnTo>
                                  <a:lnTo>
                                    <a:pt x="114" y="858"/>
                                  </a:lnTo>
                                  <a:lnTo>
                                    <a:pt x="114" y="840"/>
                                  </a:lnTo>
                                  <a:lnTo>
                                    <a:pt x="138" y="852"/>
                                  </a:lnTo>
                                  <a:lnTo>
                                    <a:pt x="162" y="852"/>
                                  </a:lnTo>
                                  <a:lnTo>
                                    <a:pt x="174" y="858"/>
                                  </a:lnTo>
                                  <a:lnTo>
                                    <a:pt x="180" y="858"/>
                                  </a:lnTo>
                                  <a:lnTo>
                                    <a:pt x="186" y="870"/>
                                  </a:lnTo>
                                  <a:lnTo>
                                    <a:pt x="198" y="882"/>
                                  </a:lnTo>
                                  <a:lnTo>
                                    <a:pt x="204" y="894"/>
                                  </a:lnTo>
                                  <a:lnTo>
                                    <a:pt x="216" y="888"/>
                                  </a:lnTo>
                                  <a:lnTo>
                                    <a:pt x="234" y="888"/>
                                  </a:lnTo>
                                  <a:lnTo>
                                    <a:pt x="240" y="894"/>
                                  </a:lnTo>
                                  <a:lnTo>
                                    <a:pt x="240" y="900"/>
                                  </a:lnTo>
                                  <a:lnTo>
                                    <a:pt x="246" y="912"/>
                                  </a:lnTo>
                                  <a:lnTo>
                                    <a:pt x="246" y="942"/>
                                  </a:lnTo>
                                  <a:lnTo>
                                    <a:pt x="264" y="942"/>
                                  </a:lnTo>
                                  <a:lnTo>
                                    <a:pt x="270" y="948"/>
                                  </a:lnTo>
                                  <a:lnTo>
                                    <a:pt x="270" y="972"/>
                                  </a:lnTo>
                                  <a:lnTo>
                                    <a:pt x="300" y="978"/>
                                  </a:lnTo>
                                  <a:lnTo>
                                    <a:pt x="312" y="1002"/>
                                  </a:lnTo>
                                  <a:lnTo>
                                    <a:pt x="330" y="1002"/>
                                  </a:lnTo>
                                  <a:lnTo>
                                    <a:pt x="342" y="996"/>
                                  </a:lnTo>
                                  <a:lnTo>
                                    <a:pt x="348" y="996"/>
                                  </a:lnTo>
                                  <a:lnTo>
                                    <a:pt x="348" y="948"/>
                                  </a:lnTo>
                                  <a:lnTo>
                                    <a:pt x="360" y="936"/>
                                  </a:lnTo>
                                  <a:lnTo>
                                    <a:pt x="378" y="936"/>
                                  </a:lnTo>
                                  <a:lnTo>
                                    <a:pt x="402" y="960"/>
                                  </a:lnTo>
                                  <a:lnTo>
                                    <a:pt x="408" y="972"/>
                                  </a:lnTo>
                                  <a:lnTo>
                                    <a:pt x="420" y="948"/>
                                  </a:lnTo>
                                  <a:lnTo>
                                    <a:pt x="456" y="948"/>
                                  </a:lnTo>
                                  <a:lnTo>
                                    <a:pt x="462" y="954"/>
                                  </a:lnTo>
                                  <a:lnTo>
                                    <a:pt x="492" y="954"/>
                                  </a:lnTo>
                                  <a:lnTo>
                                    <a:pt x="504" y="948"/>
                                  </a:lnTo>
                                  <a:lnTo>
                                    <a:pt x="510" y="948"/>
                                  </a:lnTo>
                                  <a:lnTo>
                                    <a:pt x="510" y="936"/>
                                  </a:lnTo>
                                  <a:lnTo>
                                    <a:pt x="516" y="930"/>
                                  </a:lnTo>
                                  <a:lnTo>
                                    <a:pt x="522" y="930"/>
                                  </a:lnTo>
                                  <a:lnTo>
                                    <a:pt x="522" y="942"/>
                                  </a:lnTo>
                                  <a:lnTo>
                                    <a:pt x="786" y="942"/>
                                  </a:lnTo>
                                  <a:lnTo>
                                    <a:pt x="798" y="900"/>
                                  </a:lnTo>
                                  <a:lnTo>
                                    <a:pt x="804" y="894"/>
                                  </a:lnTo>
                                  <a:lnTo>
                                    <a:pt x="804" y="882"/>
                                  </a:lnTo>
                                  <a:lnTo>
                                    <a:pt x="786" y="864"/>
                                  </a:lnTo>
                                  <a:lnTo>
                                    <a:pt x="780" y="864"/>
                                  </a:lnTo>
                                  <a:lnTo>
                                    <a:pt x="738" y="174"/>
                                  </a:lnTo>
                                  <a:lnTo>
                                    <a:pt x="858" y="180"/>
                                  </a:lnTo>
                                  <a:lnTo>
                                    <a:pt x="600" y="0"/>
                                  </a:lnTo>
                                  <a:lnTo>
                                    <a:pt x="594" y="48"/>
                                  </a:lnTo>
                                  <a:lnTo>
                                    <a:pt x="588" y="54"/>
                                  </a:lnTo>
                                  <a:lnTo>
                                    <a:pt x="588" y="90"/>
                                  </a:lnTo>
                                  <a:lnTo>
                                    <a:pt x="366" y="96"/>
                                  </a:lnTo>
                                  <a:lnTo>
                                    <a:pt x="366" y="108"/>
                                  </a:lnTo>
                                  <a:lnTo>
                                    <a:pt x="354" y="114"/>
                                  </a:lnTo>
                                  <a:lnTo>
                                    <a:pt x="354" y="306"/>
                                  </a:lnTo>
                                  <a:lnTo>
                                    <a:pt x="348" y="312"/>
                                  </a:lnTo>
                                  <a:lnTo>
                                    <a:pt x="336" y="318"/>
                                  </a:lnTo>
                                  <a:lnTo>
                                    <a:pt x="306" y="318"/>
                                  </a:lnTo>
                                  <a:lnTo>
                                    <a:pt x="282" y="330"/>
                                  </a:lnTo>
                                  <a:lnTo>
                                    <a:pt x="276" y="342"/>
                                  </a:lnTo>
                                  <a:lnTo>
                                    <a:pt x="276" y="360"/>
                                  </a:lnTo>
                                  <a:lnTo>
                                    <a:pt x="282" y="372"/>
                                  </a:lnTo>
                                  <a:lnTo>
                                    <a:pt x="276" y="474"/>
                                  </a:lnTo>
                                  <a:lnTo>
                                    <a:pt x="0" y="474"/>
                                  </a:lnTo>
                                  <a:lnTo>
                                    <a:pt x="0" y="498"/>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79" name="Mali" descr="© INSCALE GmbH, 15.06.2010"/>
                            <a:cNvSpPr>
                              <a:spLocks/>
                            </a:cNvSpPr>
                          </a:nvSpPr>
                          <a:spPr bwMode="gray">
                            <a:xfrm>
                              <a:off x="2368" y="1092"/>
                              <a:ext cx="297" cy="307"/>
                            </a:xfrm>
                            <a:custGeom>
                              <a:avLst/>
                              <a:gdLst>
                                <a:gd name="T0" fmla="*/ 2147483647 w 1164"/>
                                <a:gd name="T1" fmla="*/ 2147483647 h 1200"/>
                                <a:gd name="T2" fmla="*/ 2147483647 w 1164"/>
                                <a:gd name="T3" fmla="*/ 2147483647 h 1200"/>
                                <a:gd name="T4" fmla="*/ 2147483647 w 1164"/>
                                <a:gd name="T5" fmla="*/ 2147483647 h 1200"/>
                                <a:gd name="T6" fmla="*/ 2147483647 w 1164"/>
                                <a:gd name="T7" fmla="*/ 2147483647 h 1200"/>
                                <a:gd name="T8" fmla="*/ 2147483647 w 1164"/>
                                <a:gd name="T9" fmla="*/ 2147483647 h 1200"/>
                                <a:gd name="T10" fmla="*/ 2147483647 w 1164"/>
                                <a:gd name="T11" fmla="*/ 2147483647 h 1200"/>
                                <a:gd name="T12" fmla="*/ 2147483647 w 1164"/>
                                <a:gd name="T13" fmla="*/ 2147483647 h 1200"/>
                                <a:gd name="T14" fmla="*/ 2147483647 w 1164"/>
                                <a:gd name="T15" fmla="*/ 2147483647 h 1200"/>
                                <a:gd name="T16" fmla="*/ 2147483647 w 1164"/>
                                <a:gd name="T17" fmla="*/ 2147483647 h 1200"/>
                                <a:gd name="T18" fmla="*/ 2147483647 w 1164"/>
                                <a:gd name="T19" fmla="*/ 2147483647 h 1200"/>
                                <a:gd name="T20" fmla="*/ 2147483647 w 1164"/>
                                <a:gd name="T21" fmla="*/ 2147483647 h 1200"/>
                                <a:gd name="T22" fmla="*/ 2147483647 w 1164"/>
                                <a:gd name="T23" fmla="*/ 2147483647 h 1200"/>
                                <a:gd name="T24" fmla="*/ 2147483647 w 1164"/>
                                <a:gd name="T25" fmla="*/ 2147483647 h 1200"/>
                                <a:gd name="T26" fmla="*/ 2147483647 w 1164"/>
                                <a:gd name="T27" fmla="*/ 2147483647 h 1200"/>
                                <a:gd name="T28" fmla="*/ 2147483647 w 1164"/>
                                <a:gd name="T29" fmla="*/ 2147483647 h 1200"/>
                                <a:gd name="T30" fmla="*/ 2147483647 w 1164"/>
                                <a:gd name="T31" fmla="*/ 2147483647 h 1200"/>
                                <a:gd name="T32" fmla="*/ 2147483647 w 1164"/>
                                <a:gd name="T33" fmla="*/ 2147483647 h 1200"/>
                                <a:gd name="T34" fmla="*/ 2147483647 w 1164"/>
                                <a:gd name="T35" fmla="*/ 2147483647 h 1200"/>
                                <a:gd name="T36" fmla="*/ 2147483647 w 1164"/>
                                <a:gd name="T37" fmla="*/ 2147483647 h 1200"/>
                                <a:gd name="T38" fmla="*/ 2147483647 w 1164"/>
                                <a:gd name="T39" fmla="*/ 2147483647 h 1200"/>
                                <a:gd name="T40" fmla="*/ 2147483647 w 1164"/>
                                <a:gd name="T41" fmla="*/ 2147483647 h 1200"/>
                                <a:gd name="T42" fmla="*/ 2147483647 w 1164"/>
                                <a:gd name="T43" fmla="*/ 2147483647 h 1200"/>
                                <a:gd name="T44" fmla="*/ 2147483647 w 1164"/>
                                <a:gd name="T45" fmla="*/ 2147483647 h 1200"/>
                                <a:gd name="T46" fmla="*/ 2147483647 w 1164"/>
                                <a:gd name="T47" fmla="*/ 2147483647 h 1200"/>
                                <a:gd name="T48" fmla="*/ 2147483647 w 1164"/>
                                <a:gd name="T49" fmla="*/ 2147483647 h 1200"/>
                                <a:gd name="T50" fmla="*/ 2147483647 w 1164"/>
                                <a:gd name="T51" fmla="*/ 2147483647 h 1200"/>
                                <a:gd name="T52" fmla="*/ 2147483647 w 1164"/>
                                <a:gd name="T53" fmla="*/ 2147483647 h 1200"/>
                                <a:gd name="T54" fmla="*/ 0 w 1164"/>
                                <a:gd name="T55" fmla="*/ 2147483647 h 1200"/>
                                <a:gd name="T56" fmla="*/ 2147483647 w 1164"/>
                                <a:gd name="T57" fmla="*/ 2147483647 h 1200"/>
                                <a:gd name="T58" fmla="*/ 2147483647 w 1164"/>
                                <a:gd name="T59" fmla="*/ 2147483647 h 1200"/>
                                <a:gd name="T60" fmla="*/ 2147483647 w 1164"/>
                                <a:gd name="T61" fmla="*/ 2147483647 h 1200"/>
                                <a:gd name="T62" fmla="*/ 2147483647 w 1164"/>
                                <a:gd name="T63" fmla="*/ 2147483647 h 1200"/>
                                <a:gd name="T64" fmla="*/ 2147483647 w 1164"/>
                                <a:gd name="T65" fmla="*/ 2147483647 h 1200"/>
                                <a:gd name="T66" fmla="*/ 2147483647 w 1164"/>
                                <a:gd name="T67" fmla="*/ 2147483647 h 1200"/>
                                <a:gd name="T68" fmla="*/ 2147483647 w 1164"/>
                                <a:gd name="T69" fmla="*/ 2147483647 h 1200"/>
                                <a:gd name="T70" fmla="*/ 2147483647 w 1164"/>
                                <a:gd name="T71" fmla="*/ 2147483647 h 1200"/>
                                <a:gd name="T72" fmla="*/ 2147483647 w 1164"/>
                                <a:gd name="T73" fmla="*/ 2147483647 h 1200"/>
                                <a:gd name="T74" fmla="*/ 2147483647 w 1164"/>
                                <a:gd name="T75" fmla="*/ 2147483647 h 1200"/>
                                <a:gd name="T76" fmla="*/ 2147483647 w 1164"/>
                                <a:gd name="T77" fmla="*/ 2147483647 h 1200"/>
                                <a:gd name="T78" fmla="*/ 2147483647 w 1164"/>
                                <a:gd name="T79" fmla="*/ 2147483647 h 1200"/>
                                <a:gd name="T80" fmla="*/ 2147483647 w 1164"/>
                                <a:gd name="T81" fmla="*/ 2147483647 h 1200"/>
                                <a:gd name="T82" fmla="*/ 2147483647 w 1164"/>
                                <a:gd name="T83" fmla="*/ 2147483647 h 1200"/>
                                <a:gd name="T84" fmla="*/ 2147483647 w 1164"/>
                                <a:gd name="T85" fmla="*/ 2147483647 h 1200"/>
                                <a:gd name="T86" fmla="*/ 2147483647 w 1164"/>
                                <a:gd name="T87" fmla="*/ 2147483647 h 1200"/>
                                <a:gd name="T88" fmla="*/ 2147483647 w 1164"/>
                                <a:gd name="T89" fmla="*/ 2147483647 h 1200"/>
                                <a:gd name="T90" fmla="*/ 2147483647 w 1164"/>
                                <a:gd name="T91" fmla="*/ 2147483647 h 1200"/>
                                <a:gd name="T92" fmla="*/ 2147483647 w 1164"/>
                                <a:gd name="T93" fmla="*/ 2147483647 h 1200"/>
                                <a:gd name="T94" fmla="*/ 2147483647 w 1164"/>
                                <a:gd name="T95" fmla="*/ 2147483647 h 1200"/>
                                <a:gd name="T96" fmla="*/ 2147483647 w 1164"/>
                                <a:gd name="T97" fmla="*/ 2147483647 h 1200"/>
                                <a:gd name="T98" fmla="*/ 2147483647 w 1164"/>
                                <a:gd name="T99" fmla="*/ 2147483647 h 1200"/>
                                <a:gd name="T100" fmla="*/ 2147483647 w 1164"/>
                                <a:gd name="T101" fmla="*/ 2147483647 h 1200"/>
                                <a:gd name="T102" fmla="*/ 2147483647 w 1164"/>
                                <a:gd name="T103" fmla="*/ 2147483647 h 1200"/>
                                <a:gd name="T104" fmla="*/ 2147483647 w 1164"/>
                                <a:gd name="T105" fmla="*/ 2147483647 h 1200"/>
                                <a:gd name="T106" fmla="*/ 2147483647 w 1164"/>
                                <a:gd name="T107" fmla="*/ 2147483647 h 1200"/>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w 1164"/>
                                <a:gd name="T163" fmla="*/ 0 h 1200"/>
                                <a:gd name="T164" fmla="*/ 1164 w 1164"/>
                                <a:gd name="T165" fmla="*/ 1200 h 1200"/>
                              </a:gdLst>
                              <a:ahLst/>
                              <a:cxnLst>
                                <a:cxn ang="T108">
                                  <a:pos x="T0" y="T1"/>
                                </a:cxn>
                                <a:cxn ang="T109">
                                  <a:pos x="T2" y="T3"/>
                                </a:cxn>
                                <a:cxn ang="T110">
                                  <a:pos x="T4" y="T5"/>
                                </a:cxn>
                                <a:cxn ang="T111">
                                  <a:pos x="T6" y="T7"/>
                                </a:cxn>
                                <a:cxn ang="T112">
                                  <a:pos x="T8" y="T9"/>
                                </a:cxn>
                                <a:cxn ang="T113">
                                  <a:pos x="T10" y="T11"/>
                                </a:cxn>
                                <a:cxn ang="T114">
                                  <a:pos x="T12" y="T13"/>
                                </a:cxn>
                                <a:cxn ang="T115">
                                  <a:pos x="T14" y="T15"/>
                                </a:cxn>
                                <a:cxn ang="T116">
                                  <a:pos x="T16" y="T17"/>
                                </a:cxn>
                                <a:cxn ang="T117">
                                  <a:pos x="T18" y="T19"/>
                                </a:cxn>
                                <a:cxn ang="T118">
                                  <a:pos x="T20" y="T21"/>
                                </a:cxn>
                                <a:cxn ang="T119">
                                  <a:pos x="T22" y="T23"/>
                                </a:cxn>
                                <a:cxn ang="T120">
                                  <a:pos x="T24" y="T25"/>
                                </a:cxn>
                                <a:cxn ang="T121">
                                  <a:pos x="T26" y="T27"/>
                                </a:cxn>
                                <a:cxn ang="T122">
                                  <a:pos x="T28" y="T29"/>
                                </a:cxn>
                                <a:cxn ang="T123">
                                  <a:pos x="T30" y="T31"/>
                                </a:cxn>
                                <a:cxn ang="T124">
                                  <a:pos x="T32" y="T33"/>
                                </a:cxn>
                                <a:cxn ang="T125">
                                  <a:pos x="T34" y="T35"/>
                                </a:cxn>
                                <a:cxn ang="T126">
                                  <a:pos x="T36" y="T37"/>
                                </a:cxn>
                                <a:cxn ang="T127">
                                  <a:pos x="T38" y="T39"/>
                                </a:cxn>
                                <a:cxn ang="T128">
                                  <a:pos x="T40" y="T41"/>
                                </a:cxn>
                                <a:cxn ang="T129">
                                  <a:pos x="T42" y="T43"/>
                                </a:cxn>
                                <a:cxn ang="T130">
                                  <a:pos x="T44" y="T45"/>
                                </a:cxn>
                                <a:cxn ang="T131">
                                  <a:pos x="T46" y="T47"/>
                                </a:cxn>
                                <a:cxn ang="T132">
                                  <a:pos x="T48" y="T49"/>
                                </a:cxn>
                                <a:cxn ang="T133">
                                  <a:pos x="T50" y="T51"/>
                                </a:cxn>
                                <a:cxn ang="T134">
                                  <a:pos x="T52" y="T53"/>
                                </a:cxn>
                                <a:cxn ang="T135">
                                  <a:pos x="T54" y="T55"/>
                                </a:cxn>
                                <a:cxn ang="T136">
                                  <a:pos x="T56" y="T57"/>
                                </a:cxn>
                                <a:cxn ang="T137">
                                  <a:pos x="T58" y="T59"/>
                                </a:cxn>
                                <a:cxn ang="T138">
                                  <a:pos x="T60" y="T61"/>
                                </a:cxn>
                                <a:cxn ang="T139">
                                  <a:pos x="T62" y="T63"/>
                                </a:cxn>
                                <a:cxn ang="T140">
                                  <a:pos x="T64" y="T65"/>
                                </a:cxn>
                                <a:cxn ang="T141">
                                  <a:pos x="T66" y="T67"/>
                                </a:cxn>
                                <a:cxn ang="T142">
                                  <a:pos x="T68" y="T69"/>
                                </a:cxn>
                                <a:cxn ang="T143">
                                  <a:pos x="T70" y="T71"/>
                                </a:cxn>
                                <a:cxn ang="T144">
                                  <a:pos x="T72" y="T73"/>
                                </a:cxn>
                                <a:cxn ang="T145">
                                  <a:pos x="T74" y="T75"/>
                                </a:cxn>
                                <a:cxn ang="T146">
                                  <a:pos x="T76" y="T77"/>
                                </a:cxn>
                                <a:cxn ang="T147">
                                  <a:pos x="T78" y="T79"/>
                                </a:cxn>
                                <a:cxn ang="T148">
                                  <a:pos x="T80" y="T81"/>
                                </a:cxn>
                                <a:cxn ang="T149">
                                  <a:pos x="T82" y="T83"/>
                                </a:cxn>
                                <a:cxn ang="T150">
                                  <a:pos x="T84" y="T85"/>
                                </a:cxn>
                                <a:cxn ang="T151">
                                  <a:pos x="T86" y="T87"/>
                                </a:cxn>
                                <a:cxn ang="T152">
                                  <a:pos x="T88" y="T89"/>
                                </a:cxn>
                                <a:cxn ang="T153">
                                  <a:pos x="T90" y="T91"/>
                                </a:cxn>
                                <a:cxn ang="T154">
                                  <a:pos x="T92" y="T93"/>
                                </a:cxn>
                                <a:cxn ang="T155">
                                  <a:pos x="T94" y="T95"/>
                                </a:cxn>
                                <a:cxn ang="T156">
                                  <a:pos x="T96" y="T97"/>
                                </a:cxn>
                                <a:cxn ang="T157">
                                  <a:pos x="T98" y="T99"/>
                                </a:cxn>
                                <a:cxn ang="T158">
                                  <a:pos x="T100" y="T101"/>
                                </a:cxn>
                                <a:cxn ang="T159">
                                  <a:pos x="T102" y="T103"/>
                                </a:cxn>
                                <a:cxn ang="T160">
                                  <a:pos x="T104" y="T105"/>
                                </a:cxn>
                                <a:cxn ang="T161">
                                  <a:pos x="T106" y="T107"/>
                                </a:cxn>
                              </a:cxnLst>
                              <a:rect l="T162" t="T163" r="T164" b="T165"/>
                              <a:pathLst>
                                <a:path w="1164" h="1200">
                                  <a:moveTo>
                                    <a:pt x="612" y="954"/>
                                  </a:moveTo>
                                  <a:lnTo>
                                    <a:pt x="636" y="948"/>
                                  </a:lnTo>
                                  <a:lnTo>
                                    <a:pt x="636" y="912"/>
                                  </a:lnTo>
                                  <a:lnTo>
                                    <a:pt x="654" y="912"/>
                                  </a:lnTo>
                                  <a:lnTo>
                                    <a:pt x="654" y="906"/>
                                  </a:lnTo>
                                  <a:lnTo>
                                    <a:pt x="660" y="900"/>
                                  </a:lnTo>
                                  <a:lnTo>
                                    <a:pt x="666" y="888"/>
                                  </a:lnTo>
                                  <a:lnTo>
                                    <a:pt x="678" y="882"/>
                                  </a:lnTo>
                                  <a:lnTo>
                                    <a:pt x="684" y="870"/>
                                  </a:lnTo>
                                  <a:lnTo>
                                    <a:pt x="690" y="864"/>
                                  </a:lnTo>
                                  <a:lnTo>
                                    <a:pt x="696" y="864"/>
                                  </a:lnTo>
                                  <a:lnTo>
                                    <a:pt x="708" y="876"/>
                                  </a:lnTo>
                                  <a:lnTo>
                                    <a:pt x="720" y="876"/>
                                  </a:lnTo>
                                  <a:lnTo>
                                    <a:pt x="720" y="870"/>
                                  </a:lnTo>
                                  <a:lnTo>
                                    <a:pt x="726" y="864"/>
                                  </a:lnTo>
                                  <a:lnTo>
                                    <a:pt x="726" y="846"/>
                                  </a:lnTo>
                                  <a:lnTo>
                                    <a:pt x="750" y="846"/>
                                  </a:lnTo>
                                  <a:lnTo>
                                    <a:pt x="768" y="822"/>
                                  </a:lnTo>
                                  <a:lnTo>
                                    <a:pt x="792" y="822"/>
                                  </a:lnTo>
                                  <a:lnTo>
                                    <a:pt x="810" y="804"/>
                                  </a:lnTo>
                                  <a:lnTo>
                                    <a:pt x="858" y="804"/>
                                  </a:lnTo>
                                  <a:lnTo>
                                    <a:pt x="882" y="816"/>
                                  </a:lnTo>
                                  <a:lnTo>
                                    <a:pt x="930" y="804"/>
                                  </a:lnTo>
                                  <a:lnTo>
                                    <a:pt x="954" y="786"/>
                                  </a:lnTo>
                                  <a:lnTo>
                                    <a:pt x="1020" y="792"/>
                                  </a:lnTo>
                                  <a:lnTo>
                                    <a:pt x="1020" y="774"/>
                                  </a:lnTo>
                                  <a:lnTo>
                                    <a:pt x="1068" y="780"/>
                                  </a:lnTo>
                                  <a:lnTo>
                                    <a:pt x="1080" y="774"/>
                                  </a:lnTo>
                                  <a:lnTo>
                                    <a:pt x="1104" y="774"/>
                                  </a:lnTo>
                                  <a:lnTo>
                                    <a:pt x="1122" y="768"/>
                                  </a:lnTo>
                                  <a:lnTo>
                                    <a:pt x="1134" y="762"/>
                                  </a:lnTo>
                                  <a:lnTo>
                                    <a:pt x="1140" y="750"/>
                                  </a:lnTo>
                                  <a:lnTo>
                                    <a:pt x="1140" y="732"/>
                                  </a:lnTo>
                                  <a:lnTo>
                                    <a:pt x="1146" y="720"/>
                                  </a:lnTo>
                                  <a:lnTo>
                                    <a:pt x="1146" y="708"/>
                                  </a:lnTo>
                                  <a:lnTo>
                                    <a:pt x="1164" y="684"/>
                                  </a:lnTo>
                                  <a:lnTo>
                                    <a:pt x="1164" y="480"/>
                                  </a:lnTo>
                                  <a:lnTo>
                                    <a:pt x="1140" y="480"/>
                                  </a:lnTo>
                                  <a:lnTo>
                                    <a:pt x="1134" y="486"/>
                                  </a:lnTo>
                                  <a:lnTo>
                                    <a:pt x="1104" y="486"/>
                                  </a:lnTo>
                                  <a:lnTo>
                                    <a:pt x="1092" y="480"/>
                                  </a:lnTo>
                                  <a:lnTo>
                                    <a:pt x="1086" y="474"/>
                                  </a:lnTo>
                                  <a:lnTo>
                                    <a:pt x="1086" y="468"/>
                                  </a:lnTo>
                                  <a:lnTo>
                                    <a:pt x="1104" y="450"/>
                                  </a:lnTo>
                                  <a:lnTo>
                                    <a:pt x="1104" y="432"/>
                                  </a:lnTo>
                                  <a:lnTo>
                                    <a:pt x="1092" y="408"/>
                                  </a:lnTo>
                                  <a:lnTo>
                                    <a:pt x="1080" y="402"/>
                                  </a:lnTo>
                                  <a:lnTo>
                                    <a:pt x="1050" y="402"/>
                                  </a:lnTo>
                                  <a:lnTo>
                                    <a:pt x="1044" y="408"/>
                                  </a:lnTo>
                                  <a:lnTo>
                                    <a:pt x="1038" y="408"/>
                                  </a:lnTo>
                                  <a:lnTo>
                                    <a:pt x="1032" y="378"/>
                                  </a:lnTo>
                                  <a:lnTo>
                                    <a:pt x="996" y="378"/>
                                  </a:lnTo>
                                  <a:lnTo>
                                    <a:pt x="984" y="366"/>
                                  </a:lnTo>
                                  <a:lnTo>
                                    <a:pt x="984" y="348"/>
                                  </a:lnTo>
                                  <a:lnTo>
                                    <a:pt x="978" y="342"/>
                                  </a:lnTo>
                                  <a:lnTo>
                                    <a:pt x="954" y="342"/>
                                  </a:lnTo>
                                  <a:lnTo>
                                    <a:pt x="954" y="318"/>
                                  </a:lnTo>
                                  <a:lnTo>
                                    <a:pt x="546" y="6"/>
                                  </a:lnTo>
                                  <a:lnTo>
                                    <a:pt x="426" y="0"/>
                                  </a:lnTo>
                                  <a:lnTo>
                                    <a:pt x="468" y="690"/>
                                  </a:lnTo>
                                  <a:lnTo>
                                    <a:pt x="474" y="690"/>
                                  </a:lnTo>
                                  <a:lnTo>
                                    <a:pt x="492" y="708"/>
                                  </a:lnTo>
                                  <a:lnTo>
                                    <a:pt x="492" y="720"/>
                                  </a:lnTo>
                                  <a:lnTo>
                                    <a:pt x="486" y="726"/>
                                  </a:lnTo>
                                  <a:lnTo>
                                    <a:pt x="474" y="768"/>
                                  </a:lnTo>
                                  <a:lnTo>
                                    <a:pt x="210" y="768"/>
                                  </a:lnTo>
                                  <a:lnTo>
                                    <a:pt x="210" y="756"/>
                                  </a:lnTo>
                                  <a:lnTo>
                                    <a:pt x="204" y="756"/>
                                  </a:lnTo>
                                  <a:lnTo>
                                    <a:pt x="198" y="762"/>
                                  </a:lnTo>
                                  <a:lnTo>
                                    <a:pt x="198" y="774"/>
                                  </a:lnTo>
                                  <a:lnTo>
                                    <a:pt x="192" y="774"/>
                                  </a:lnTo>
                                  <a:lnTo>
                                    <a:pt x="180" y="780"/>
                                  </a:lnTo>
                                  <a:lnTo>
                                    <a:pt x="150" y="780"/>
                                  </a:lnTo>
                                  <a:lnTo>
                                    <a:pt x="144" y="774"/>
                                  </a:lnTo>
                                  <a:lnTo>
                                    <a:pt x="108" y="774"/>
                                  </a:lnTo>
                                  <a:lnTo>
                                    <a:pt x="96" y="798"/>
                                  </a:lnTo>
                                  <a:lnTo>
                                    <a:pt x="90" y="786"/>
                                  </a:lnTo>
                                  <a:lnTo>
                                    <a:pt x="66" y="762"/>
                                  </a:lnTo>
                                  <a:lnTo>
                                    <a:pt x="48" y="762"/>
                                  </a:lnTo>
                                  <a:lnTo>
                                    <a:pt x="36" y="774"/>
                                  </a:lnTo>
                                  <a:lnTo>
                                    <a:pt x="36" y="822"/>
                                  </a:lnTo>
                                  <a:lnTo>
                                    <a:pt x="30" y="822"/>
                                  </a:lnTo>
                                  <a:lnTo>
                                    <a:pt x="18" y="828"/>
                                  </a:lnTo>
                                  <a:lnTo>
                                    <a:pt x="0" y="828"/>
                                  </a:lnTo>
                                  <a:lnTo>
                                    <a:pt x="0" y="852"/>
                                  </a:lnTo>
                                  <a:lnTo>
                                    <a:pt x="12" y="870"/>
                                  </a:lnTo>
                                  <a:lnTo>
                                    <a:pt x="12" y="876"/>
                                  </a:lnTo>
                                  <a:lnTo>
                                    <a:pt x="24" y="888"/>
                                  </a:lnTo>
                                  <a:lnTo>
                                    <a:pt x="24" y="906"/>
                                  </a:lnTo>
                                  <a:lnTo>
                                    <a:pt x="18" y="912"/>
                                  </a:lnTo>
                                  <a:lnTo>
                                    <a:pt x="18" y="936"/>
                                  </a:lnTo>
                                  <a:lnTo>
                                    <a:pt x="24" y="942"/>
                                  </a:lnTo>
                                  <a:lnTo>
                                    <a:pt x="36" y="942"/>
                                  </a:lnTo>
                                  <a:lnTo>
                                    <a:pt x="36" y="936"/>
                                  </a:lnTo>
                                  <a:lnTo>
                                    <a:pt x="42" y="936"/>
                                  </a:lnTo>
                                  <a:lnTo>
                                    <a:pt x="48" y="942"/>
                                  </a:lnTo>
                                  <a:lnTo>
                                    <a:pt x="54" y="954"/>
                                  </a:lnTo>
                                  <a:lnTo>
                                    <a:pt x="54" y="1032"/>
                                  </a:lnTo>
                                  <a:lnTo>
                                    <a:pt x="60" y="1044"/>
                                  </a:lnTo>
                                  <a:lnTo>
                                    <a:pt x="60" y="1050"/>
                                  </a:lnTo>
                                  <a:lnTo>
                                    <a:pt x="66" y="1056"/>
                                  </a:lnTo>
                                  <a:lnTo>
                                    <a:pt x="72" y="1050"/>
                                  </a:lnTo>
                                  <a:lnTo>
                                    <a:pt x="78" y="1038"/>
                                  </a:lnTo>
                                  <a:lnTo>
                                    <a:pt x="90" y="1026"/>
                                  </a:lnTo>
                                  <a:lnTo>
                                    <a:pt x="102" y="1038"/>
                                  </a:lnTo>
                                  <a:lnTo>
                                    <a:pt x="108" y="1050"/>
                                  </a:lnTo>
                                  <a:lnTo>
                                    <a:pt x="108" y="1062"/>
                                  </a:lnTo>
                                  <a:lnTo>
                                    <a:pt x="114" y="1050"/>
                                  </a:lnTo>
                                  <a:lnTo>
                                    <a:pt x="126" y="1038"/>
                                  </a:lnTo>
                                  <a:lnTo>
                                    <a:pt x="132" y="1026"/>
                                  </a:lnTo>
                                  <a:lnTo>
                                    <a:pt x="138" y="1026"/>
                                  </a:lnTo>
                                  <a:lnTo>
                                    <a:pt x="144" y="1032"/>
                                  </a:lnTo>
                                  <a:lnTo>
                                    <a:pt x="150" y="1032"/>
                                  </a:lnTo>
                                  <a:lnTo>
                                    <a:pt x="162" y="1038"/>
                                  </a:lnTo>
                                  <a:lnTo>
                                    <a:pt x="168" y="1044"/>
                                  </a:lnTo>
                                  <a:lnTo>
                                    <a:pt x="180" y="1050"/>
                                  </a:lnTo>
                                  <a:lnTo>
                                    <a:pt x="198" y="1032"/>
                                  </a:lnTo>
                                  <a:lnTo>
                                    <a:pt x="198" y="1014"/>
                                  </a:lnTo>
                                  <a:lnTo>
                                    <a:pt x="204" y="1008"/>
                                  </a:lnTo>
                                  <a:lnTo>
                                    <a:pt x="216" y="1008"/>
                                  </a:lnTo>
                                  <a:lnTo>
                                    <a:pt x="228" y="1014"/>
                                  </a:lnTo>
                                  <a:lnTo>
                                    <a:pt x="228" y="1032"/>
                                  </a:lnTo>
                                  <a:lnTo>
                                    <a:pt x="246" y="1044"/>
                                  </a:lnTo>
                                  <a:lnTo>
                                    <a:pt x="234" y="1074"/>
                                  </a:lnTo>
                                  <a:lnTo>
                                    <a:pt x="270" y="1092"/>
                                  </a:lnTo>
                                  <a:lnTo>
                                    <a:pt x="246" y="1128"/>
                                  </a:lnTo>
                                  <a:lnTo>
                                    <a:pt x="270" y="1128"/>
                                  </a:lnTo>
                                  <a:lnTo>
                                    <a:pt x="270" y="1164"/>
                                  </a:lnTo>
                                  <a:lnTo>
                                    <a:pt x="300" y="1194"/>
                                  </a:lnTo>
                                  <a:lnTo>
                                    <a:pt x="312" y="1200"/>
                                  </a:lnTo>
                                  <a:lnTo>
                                    <a:pt x="312" y="1182"/>
                                  </a:lnTo>
                                  <a:lnTo>
                                    <a:pt x="318" y="1176"/>
                                  </a:lnTo>
                                  <a:lnTo>
                                    <a:pt x="330" y="1176"/>
                                  </a:lnTo>
                                  <a:lnTo>
                                    <a:pt x="348" y="1182"/>
                                  </a:lnTo>
                                  <a:lnTo>
                                    <a:pt x="366" y="1200"/>
                                  </a:lnTo>
                                  <a:lnTo>
                                    <a:pt x="372" y="1182"/>
                                  </a:lnTo>
                                  <a:lnTo>
                                    <a:pt x="390" y="1182"/>
                                  </a:lnTo>
                                  <a:lnTo>
                                    <a:pt x="396" y="1158"/>
                                  </a:lnTo>
                                  <a:lnTo>
                                    <a:pt x="408" y="1176"/>
                                  </a:lnTo>
                                  <a:lnTo>
                                    <a:pt x="420" y="1152"/>
                                  </a:lnTo>
                                  <a:lnTo>
                                    <a:pt x="420" y="1188"/>
                                  </a:lnTo>
                                  <a:lnTo>
                                    <a:pt x="444" y="1194"/>
                                  </a:lnTo>
                                  <a:lnTo>
                                    <a:pt x="450" y="1188"/>
                                  </a:lnTo>
                                  <a:lnTo>
                                    <a:pt x="456" y="1176"/>
                                  </a:lnTo>
                                  <a:lnTo>
                                    <a:pt x="462" y="1170"/>
                                  </a:lnTo>
                                  <a:lnTo>
                                    <a:pt x="474" y="1170"/>
                                  </a:lnTo>
                                  <a:lnTo>
                                    <a:pt x="468" y="1116"/>
                                  </a:lnTo>
                                  <a:lnTo>
                                    <a:pt x="492" y="1116"/>
                                  </a:lnTo>
                                  <a:lnTo>
                                    <a:pt x="504" y="1092"/>
                                  </a:lnTo>
                                  <a:lnTo>
                                    <a:pt x="480" y="1062"/>
                                  </a:lnTo>
                                  <a:lnTo>
                                    <a:pt x="498" y="1050"/>
                                  </a:lnTo>
                                  <a:lnTo>
                                    <a:pt x="504" y="1050"/>
                                  </a:lnTo>
                                  <a:lnTo>
                                    <a:pt x="510" y="1044"/>
                                  </a:lnTo>
                                  <a:lnTo>
                                    <a:pt x="546" y="1044"/>
                                  </a:lnTo>
                                  <a:lnTo>
                                    <a:pt x="546" y="1032"/>
                                  </a:lnTo>
                                  <a:lnTo>
                                    <a:pt x="540" y="1026"/>
                                  </a:lnTo>
                                  <a:lnTo>
                                    <a:pt x="546" y="1026"/>
                                  </a:lnTo>
                                  <a:lnTo>
                                    <a:pt x="552" y="1020"/>
                                  </a:lnTo>
                                  <a:lnTo>
                                    <a:pt x="552" y="990"/>
                                  </a:lnTo>
                                  <a:lnTo>
                                    <a:pt x="570" y="990"/>
                                  </a:lnTo>
                                  <a:lnTo>
                                    <a:pt x="570" y="960"/>
                                  </a:lnTo>
                                  <a:lnTo>
                                    <a:pt x="564" y="954"/>
                                  </a:lnTo>
                                  <a:lnTo>
                                    <a:pt x="582" y="924"/>
                                  </a:lnTo>
                                  <a:lnTo>
                                    <a:pt x="612" y="954"/>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80" name="Malaysia" descr="© INSCALE GmbH, 15.06.2010"/>
                            <a:cNvSpPr>
                              <a:spLocks/>
                            </a:cNvSpPr>
                          </a:nvSpPr>
                          <a:spPr bwMode="gray">
                            <a:xfrm>
                              <a:off x="4405" y="1469"/>
                              <a:ext cx="78" cy="112"/>
                            </a:xfrm>
                            <a:custGeom>
                              <a:avLst/>
                              <a:gdLst>
                                <a:gd name="T0" fmla="*/ 2147483647 w 306"/>
                                <a:gd name="T1" fmla="*/ 2147483647 h 438"/>
                                <a:gd name="T2" fmla="*/ 2147483647 w 306"/>
                                <a:gd name="T3" fmla="*/ 2147483647 h 438"/>
                                <a:gd name="T4" fmla="*/ 2147483647 w 306"/>
                                <a:gd name="T5" fmla="*/ 2147483647 h 438"/>
                                <a:gd name="T6" fmla="*/ 2147483647 w 306"/>
                                <a:gd name="T7" fmla="*/ 2147483647 h 438"/>
                                <a:gd name="T8" fmla="*/ 2147483647 w 306"/>
                                <a:gd name="T9" fmla="*/ 2147483647 h 438"/>
                                <a:gd name="T10" fmla="*/ 2147483647 w 306"/>
                                <a:gd name="T11" fmla="*/ 2147483647 h 438"/>
                                <a:gd name="T12" fmla="*/ 2147483647 w 306"/>
                                <a:gd name="T13" fmla="*/ 2147483647 h 438"/>
                                <a:gd name="T14" fmla="*/ 2147483647 w 306"/>
                                <a:gd name="T15" fmla="*/ 2147483647 h 438"/>
                                <a:gd name="T16" fmla="*/ 2147483647 w 306"/>
                                <a:gd name="T17" fmla="*/ 2147483647 h 438"/>
                                <a:gd name="T18" fmla="*/ 2147483647 w 306"/>
                                <a:gd name="T19" fmla="*/ 2147483647 h 438"/>
                                <a:gd name="T20" fmla="*/ 2147483647 w 306"/>
                                <a:gd name="T21" fmla="*/ 2147483647 h 438"/>
                                <a:gd name="T22" fmla="*/ 2147483647 w 306"/>
                                <a:gd name="T23" fmla="*/ 2147483647 h 438"/>
                                <a:gd name="T24" fmla="*/ 2147483647 w 306"/>
                                <a:gd name="T25" fmla="*/ 2147483647 h 438"/>
                                <a:gd name="T26" fmla="*/ 2147483647 w 306"/>
                                <a:gd name="T27" fmla="*/ 2147483647 h 438"/>
                                <a:gd name="T28" fmla="*/ 2147483647 w 306"/>
                                <a:gd name="T29" fmla="*/ 2147483647 h 438"/>
                                <a:gd name="T30" fmla="*/ 2147483647 w 306"/>
                                <a:gd name="T31" fmla="*/ 2147483647 h 438"/>
                                <a:gd name="T32" fmla="*/ 2147483647 w 306"/>
                                <a:gd name="T33" fmla="*/ 2147483647 h 438"/>
                                <a:gd name="T34" fmla="*/ 2147483647 w 306"/>
                                <a:gd name="T35" fmla="*/ 2147483647 h 438"/>
                                <a:gd name="T36" fmla="*/ 2147483647 w 306"/>
                                <a:gd name="T37" fmla="*/ 2147483647 h 438"/>
                                <a:gd name="T38" fmla="*/ 2147483647 w 306"/>
                                <a:gd name="T39" fmla="*/ 2147483647 h 438"/>
                                <a:gd name="T40" fmla="*/ 2147483647 w 306"/>
                                <a:gd name="T41" fmla="*/ 2147483647 h 438"/>
                                <a:gd name="T42" fmla="*/ 2147483647 w 306"/>
                                <a:gd name="T43" fmla="*/ 2147483647 h 438"/>
                                <a:gd name="T44" fmla="*/ 2147483647 w 306"/>
                                <a:gd name="T45" fmla="*/ 2147483647 h 438"/>
                                <a:gd name="T46" fmla="*/ 2147483647 w 306"/>
                                <a:gd name="T47" fmla="*/ 2147483647 h 438"/>
                                <a:gd name="T48" fmla="*/ 2147483647 w 306"/>
                                <a:gd name="T49" fmla="*/ 2147483647 h 438"/>
                                <a:gd name="T50" fmla="*/ 2147483647 w 306"/>
                                <a:gd name="T51" fmla="*/ 2147483647 h 438"/>
                                <a:gd name="T52" fmla="*/ 2147483647 w 306"/>
                                <a:gd name="T53" fmla="*/ 2147483647 h 438"/>
                                <a:gd name="T54" fmla="*/ 2147483647 w 306"/>
                                <a:gd name="T55" fmla="*/ 2147483647 h 438"/>
                                <a:gd name="T56" fmla="*/ 2147483647 w 306"/>
                                <a:gd name="T57" fmla="*/ 2147483647 h 438"/>
                                <a:gd name="T58" fmla="*/ 2147483647 w 306"/>
                                <a:gd name="T59" fmla="*/ 2147483647 h 438"/>
                                <a:gd name="T60" fmla="*/ 2147483647 w 306"/>
                                <a:gd name="T61" fmla="*/ 2147483647 h 438"/>
                                <a:gd name="T62" fmla="*/ 2147483647 w 306"/>
                                <a:gd name="T63" fmla="*/ 2147483647 h 438"/>
                                <a:gd name="T64" fmla="*/ 2147483647 w 306"/>
                                <a:gd name="T65" fmla="*/ 2147483647 h 438"/>
                                <a:gd name="T66" fmla="*/ 2147483647 w 306"/>
                                <a:gd name="T67" fmla="*/ 2147483647 h 438"/>
                                <a:gd name="T68" fmla="*/ 2147483647 w 306"/>
                                <a:gd name="T69" fmla="*/ 2147483647 h 438"/>
                                <a:gd name="T70" fmla="*/ 2147483647 w 306"/>
                                <a:gd name="T71" fmla="*/ 2147483647 h 438"/>
                                <a:gd name="T72" fmla="*/ 2147483647 w 306"/>
                                <a:gd name="T73" fmla="*/ 2147483647 h 438"/>
                                <a:gd name="T74" fmla="*/ 2147483647 w 306"/>
                                <a:gd name="T75" fmla="*/ 2147483647 h 438"/>
                                <a:gd name="T76" fmla="*/ 2147483647 w 306"/>
                                <a:gd name="T77" fmla="*/ 0 h 438"/>
                                <a:gd name="T78" fmla="*/ 2147483647 w 306"/>
                                <a:gd name="T79" fmla="*/ 2147483647 h 438"/>
                                <a:gd name="T80" fmla="*/ 2147483647 w 306"/>
                                <a:gd name="T81" fmla="*/ 2147483647 h 438"/>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w 306"/>
                                <a:gd name="T124" fmla="*/ 0 h 438"/>
                                <a:gd name="T125" fmla="*/ 306 w 306"/>
                                <a:gd name="T126" fmla="*/ 438 h 438"/>
                              </a:gdLst>
                              <a:ahLst/>
                              <a:cxnLst>
                                <a:cxn ang="T82">
                                  <a:pos x="T0" y="T1"/>
                                </a:cxn>
                                <a:cxn ang="T83">
                                  <a:pos x="T2" y="T3"/>
                                </a:cxn>
                                <a:cxn ang="T84">
                                  <a:pos x="T4" y="T5"/>
                                </a:cxn>
                                <a:cxn ang="T85">
                                  <a:pos x="T6" y="T7"/>
                                </a:cxn>
                                <a:cxn ang="T86">
                                  <a:pos x="T8" y="T9"/>
                                </a:cxn>
                                <a:cxn ang="T87">
                                  <a:pos x="T10" y="T11"/>
                                </a:cxn>
                                <a:cxn ang="T88">
                                  <a:pos x="T12" y="T13"/>
                                </a:cxn>
                                <a:cxn ang="T89">
                                  <a:pos x="T14" y="T15"/>
                                </a:cxn>
                                <a:cxn ang="T90">
                                  <a:pos x="T16" y="T17"/>
                                </a:cxn>
                                <a:cxn ang="T91">
                                  <a:pos x="T18" y="T19"/>
                                </a:cxn>
                                <a:cxn ang="T92">
                                  <a:pos x="T20" y="T21"/>
                                </a:cxn>
                                <a:cxn ang="T93">
                                  <a:pos x="T22" y="T23"/>
                                </a:cxn>
                                <a:cxn ang="T94">
                                  <a:pos x="T24" y="T25"/>
                                </a:cxn>
                                <a:cxn ang="T95">
                                  <a:pos x="T26" y="T27"/>
                                </a:cxn>
                                <a:cxn ang="T96">
                                  <a:pos x="T28" y="T29"/>
                                </a:cxn>
                                <a:cxn ang="T97">
                                  <a:pos x="T30" y="T31"/>
                                </a:cxn>
                                <a:cxn ang="T98">
                                  <a:pos x="T32" y="T33"/>
                                </a:cxn>
                                <a:cxn ang="T99">
                                  <a:pos x="T34" y="T35"/>
                                </a:cxn>
                                <a:cxn ang="T100">
                                  <a:pos x="T36" y="T37"/>
                                </a:cxn>
                                <a:cxn ang="T101">
                                  <a:pos x="T38" y="T39"/>
                                </a:cxn>
                                <a:cxn ang="T102">
                                  <a:pos x="T40" y="T41"/>
                                </a:cxn>
                                <a:cxn ang="T103">
                                  <a:pos x="T42" y="T43"/>
                                </a:cxn>
                                <a:cxn ang="T104">
                                  <a:pos x="T44" y="T45"/>
                                </a:cxn>
                                <a:cxn ang="T105">
                                  <a:pos x="T46" y="T47"/>
                                </a:cxn>
                                <a:cxn ang="T106">
                                  <a:pos x="T48" y="T49"/>
                                </a:cxn>
                                <a:cxn ang="T107">
                                  <a:pos x="T50" y="T51"/>
                                </a:cxn>
                                <a:cxn ang="T108">
                                  <a:pos x="T52" y="T53"/>
                                </a:cxn>
                                <a:cxn ang="T109">
                                  <a:pos x="T54" y="T55"/>
                                </a:cxn>
                                <a:cxn ang="T110">
                                  <a:pos x="T56" y="T57"/>
                                </a:cxn>
                                <a:cxn ang="T111">
                                  <a:pos x="T58" y="T59"/>
                                </a:cxn>
                                <a:cxn ang="T112">
                                  <a:pos x="T60" y="T61"/>
                                </a:cxn>
                                <a:cxn ang="T113">
                                  <a:pos x="T62" y="T63"/>
                                </a:cxn>
                                <a:cxn ang="T114">
                                  <a:pos x="T64" y="T65"/>
                                </a:cxn>
                                <a:cxn ang="T115">
                                  <a:pos x="T66" y="T67"/>
                                </a:cxn>
                                <a:cxn ang="T116">
                                  <a:pos x="T68" y="T69"/>
                                </a:cxn>
                                <a:cxn ang="T117">
                                  <a:pos x="T70" y="T71"/>
                                </a:cxn>
                                <a:cxn ang="T118">
                                  <a:pos x="T72" y="T73"/>
                                </a:cxn>
                                <a:cxn ang="T119">
                                  <a:pos x="T74" y="T75"/>
                                </a:cxn>
                                <a:cxn ang="T120">
                                  <a:pos x="T76" y="T77"/>
                                </a:cxn>
                                <a:cxn ang="T121">
                                  <a:pos x="T78" y="T79"/>
                                </a:cxn>
                                <a:cxn ang="T122">
                                  <a:pos x="T80" y="T81"/>
                                </a:cxn>
                              </a:cxnLst>
                              <a:rect l="T123" t="T124" r="T125" b="T126"/>
                              <a:pathLst>
                                <a:path w="306" h="438">
                                  <a:moveTo>
                                    <a:pt x="0" y="42"/>
                                  </a:moveTo>
                                  <a:lnTo>
                                    <a:pt x="6" y="138"/>
                                  </a:lnTo>
                                  <a:lnTo>
                                    <a:pt x="18" y="138"/>
                                  </a:lnTo>
                                  <a:lnTo>
                                    <a:pt x="24" y="132"/>
                                  </a:lnTo>
                                  <a:lnTo>
                                    <a:pt x="42" y="132"/>
                                  </a:lnTo>
                                  <a:lnTo>
                                    <a:pt x="54" y="138"/>
                                  </a:lnTo>
                                  <a:lnTo>
                                    <a:pt x="54" y="168"/>
                                  </a:lnTo>
                                  <a:lnTo>
                                    <a:pt x="48" y="180"/>
                                  </a:lnTo>
                                  <a:lnTo>
                                    <a:pt x="48" y="198"/>
                                  </a:lnTo>
                                  <a:lnTo>
                                    <a:pt x="54" y="216"/>
                                  </a:lnTo>
                                  <a:lnTo>
                                    <a:pt x="60" y="228"/>
                                  </a:lnTo>
                                  <a:lnTo>
                                    <a:pt x="66" y="234"/>
                                  </a:lnTo>
                                  <a:lnTo>
                                    <a:pt x="84" y="234"/>
                                  </a:lnTo>
                                  <a:lnTo>
                                    <a:pt x="90" y="228"/>
                                  </a:lnTo>
                                  <a:lnTo>
                                    <a:pt x="90" y="240"/>
                                  </a:lnTo>
                                  <a:lnTo>
                                    <a:pt x="84" y="252"/>
                                  </a:lnTo>
                                  <a:lnTo>
                                    <a:pt x="84" y="282"/>
                                  </a:lnTo>
                                  <a:lnTo>
                                    <a:pt x="96" y="306"/>
                                  </a:lnTo>
                                  <a:lnTo>
                                    <a:pt x="102" y="312"/>
                                  </a:lnTo>
                                  <a:lnTo>
                                    <a:pt x="114" y="318"/>
                                  </a:lnTo>
                                  <a:lnTo>
                                    <a:pt x="132" y="330"/>
                                  </a:lnTo>
                                  <a:lnTo>
                                    <a:pt x="144" y="336"/>
                                  </a:lnTo>
                                  <a:lnTo>
                                    <a:pt x="162" y="354"/>
                                  </a:lnTo>
                                  <a:lnTo>
                                    <a:pt x="168" y="354"/>
                                  </a:lnTo>
                                  <a:lnTo>
                                    <a:pt x="168" y="366"/>
                                  </a:lnTo>
                                  <a:lnTo>
                                    <a:pt x="174" y="372"/>
                                  </a:lnTo>
                                  <a:lnTo>
                                    <a:pt x="174" y="378"/>
                                  </a:lnTo>
                                  <a:lnTo>
                                    <a:pt x="180" y="384"/>
                                  </a:lnTo>
                                  <a:lnTo>
                                    <a:pt x="186" y="384"/>
                                  </a:lnTo>
                                  <a:lnTo>
                                    <a:pt x="198" y="390"/>
                                  </a:lnTo>
                                  <a:lnTo>
                                    <a:pt x="204" y="396"/>
                                  </a:lnTo>
                                  <a:lnTo>
                                    <a:pt x="216" y="396"/>
                                  </a:lnTo>
                                  <a:lnTo>
                                    <a:pt x="222" y="402"/>
                                  </a:lnTo>
                                  <a:lnTo>
                                    <a:pt x="228" y="402"/>
                                  </a:lnTo>
                                  <a:lnTo>
                                    <a:pt x="252" y="438"/>
                                  </a:lnTo>
                                  <a:lnTo>
                                    <a:pt x="300" y="432"/>
                                  </a:lnTo>
                                  <a:lnTo>
                                    <a:pt x="300" y="420"/>
                                  </a:lnTo>
                                  <a:lnTo>
                                    <a:pt x="306" y="408"/>
                                  </a:lnTo>
                                  <a:lnTo>
                                    <a:pt x="306" y="378"/>
                                  </a:lnTo>
                                  <a:lnTo>
                                    <a:pt x="294" y="354"/>
                                  </a:lnTo>
                                  <a:lnTo>
                                    <a:pt x="270" y="330"/>
                                  </a:lnTo>
                                  <a:lnTo>
                                    <a:pt x="264" y="318"/>
                                  </a:lnTo>
                                  <a:lnTo>
                                    <a:pt x="258" y="312"/>
                                  </a:lnTo>
                                  <a:lnTo>
                                    <a:pt x="258" y="288"/>
                                  </a:lnTo>
                                  <a:lnTo>
                                    <a:pt x="252" y="276"/>
                                  </a:lnTo>
                                  <a:lnTo>
                                    <a:pt x="246" y="270"/>
                                  </a:lnTo>
                                  <a:lnTo>
                                    <a:pt x="246" y="258"/>
                                  </a:lnTo>
                                  <a:lnTo>
                                    <a:pt x="252" y="252"/>
                                  </a:lnTo>
                                  <a:lnTo>
                                    <a:pt x="252" y="126"/>
                                  </a:lnTo>
                                  <a:lnTo>
                                    <a:pt x="246" y="114"/>
                                  </a:lnTo>
                                  <a:lnTo>
                                    <a:pt x="222" y="90"/>
                                  </a:lnTo>
                                  <a:lnTo>
                                    <a:pt x="204" y="84"/>
                                  </a:lnTo>
                                  <a:lnTo>
                                    <a:pt x="192" y="72"/>
                                  </a:lnTo>
                                  <a:lnTo>
                                    <a:pt x="180" y="66"/>
                                  </a:lnTo>
                                  <a:lnTo>
                                    <a:pt x="156" y="42"/>
                                  </a:lnTo>
                                  <a:lnTo>
                                    <a:pt x="150" y="54"/>
                                  </a:lnTo>
                                  <a:lnTo>
                                    <a:pt x="144" y="60"/>
                                  </a:lnTo>
                                  <a:lnTo>
                                    <a:pt x="138" y="72"/>
                                  </a:lnTo>
                                  <a:lnTo>
                                    <a:pt x="138" y="78"/>
                                  </a:lnTo>
                                  <a:lnTo>
                                    <a:pt x="132" y="84"/>
                                  </a:lnTo>
                                  <a:lnTo>
                                    <a:pt x="114" y="66"/>
                                  </a:lnTo>
                                  <a:lnTo>
                                    <a:pt x="108" y="66"/>
                                  </a:lnTo>
                                  <a:lnTo>
                                    <a:pt x="102" y="72"/>
                                  </a:lnTo>
                                  <a:lnTo>
                                    <a:pt x="90" y="72"/>
                                  </a:lnTo>
                                  <a:lnTo>
                                    <a:pt x="90" y="78"/>
                                  </a:lnTo>
                                  <a:lnTo>
                                    <a:pt x="72" y="78"/>
                                  </a:lnTo>
                                  <a:lnTo>
                                    <a:pt x="66" y="72"/>
                                  </a:lnTo>
                                  <a:lnTo>
                                    <a:pt x="66" y="66"/>
                                  </a:lnTo>
                                  <a:lnTo>
                                    <a:pt x="78" y="54"/>
                                  </a:lnTo>
                                  <a:lnTo>
                                    <a:pt x="78" y="42"/>
                                  </a:lnTo>
                                  <a:lnTo>
                                    <a:pt x="66" y="42"/>
                                  </a:lnTo>
                                  <a:lnTo>
                                    <a:pt x="66" y="30"/>
                                  </a:lnTo>
                                  <a:lnTo>
                                    <a:pt x="60" y="24"/>
                                  </a:lnTo>
                                  <a:lnTo>
                                    <a:pt x="48" y="18"/>
                                  </a:lnTo>
                                  <a:lnTo>
                                    <a:pt x="30" y="18"/>
                                  </a:lnTo>
                                  <a:lnTo>
                                    <a:pt x="30" y="12"/>
                                  </a:lnTo>
                                  <a:lnTo>
                                    <a:pt x="24" y="0"/>
                                  </a:lnTo>
                                  <a:lnTo>
                                    <a:pt x="12" y="0"/>
                                  </a:lnTo>
                                  <a:lnTo>
                                    <a:pt x="6" y="6"/>
                                  </a:lnTo>
                                  <a:lnTo>
                                    <a:pt x="6" y="18"/>
                                  </a:lnTo>
                                  <a:lnTo>
                                    <a:pt x="12" y="24"/>
                                  </a:lnTo>
                                  <a:lnTo>
                                    <a:pt x="6" y="36"/>
                                  </a:lnTo>
                                  <a:lnTo>
                                    <a:pt x="0" y="42"/>
                                  </a:lnTo>
                                  <a:close/>
                                </a:path>
                              </a:pathLst>
                            </a:custGeom>
                            <a:solidFill>
                              <a:srgbClr val="5F5F8C"/>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81" name="AutoShape 81" descr="© INSCALE GmbH, 15.06.2010"/>
                            <a:cNvSpPr>
                              <a:spLocks/>
                            </a:cNvSpPr>
                          </a:nvSpPr>
                          <a:spPr bwMode="gray">
                            <a:xfrm>
                              <a:off x="4588" y="1456"/>
                              <a:ext cx="176" cy="135"/>
                            </a:xfrm>
                            <a:custGeom>
                              <a:avLst/>
                              <a:gdLst>
                                <a:gd name="T0" fmla="*/ 2147483647 w 690"/>
                                <a:gd name="T1" fmla="*/ 2147483647 h 528"/>
                                <a:gd name="T2" fmla="*/ 2147483647 w 690"/>
                                <a:gd name="T3" fmla="*/ 2147483647 h 528"/>
                                <a:gd name="T4" fmla="*/ 2147483647 w 690"/>
                                <a:gd name="T5" fmla="*/ 2147483647 h 528"/>
                                <a:gd name="T6" fmla="*/ 2147483647 w 690"/>
                                <a:gd name="T7" fmla="*/ 2147483647 h 528"/>
                                <a:gd name="T8" fmla="*/ 2147483647 w 690"/>
                                <a:gd name="T9" fmla="*/ 2147483647 h 528"/>
                                <a:gd name="T10" fmla="*/ 2147483647 w 690"/>
                                <a:gd name="T11" fmla="*/ 2147483647 h 528"/>
                                <a:gd name="T12" fmla="*/ 2147483647 w 690"/>
                                <a:gd name="T13" fmla="*/ 2147483647 h 528"/>
                                <a:gd name="T14" fmla="*/ 2147483647 w 690"/>
                                <a:gd name="T15" fmla="*/ 2147483647 h 528"/>
                                <a:gd name="T16" fmla="*/ 2147483647 w 690"/>
                                <a:gd name="T17" fmla="*/ 2147483647 h 528"/>
                                <a:gd name="T18" fmla="*/ 2147483647 w 690"/>
                                <a:gd name="T19" fmla="*/ 2147483647 h 528"/>
                                <a:gd name="T20" fmla="*/ 2147483647 w 690"/>
                                <a:gd name="T21" fmla="*/ 2147483647 h 528"/>
                                <a:gd name="T22" fmla="*/ 2147483647 w 690"/>
                                <a:gd name="T23" fmla="*/ 2147483647 h 528"/>
                                <a:gd name="T24" fmla="*/ 2147483647 w 690"/>
                                <a:gd name="T25" fmla="*/ 2147483647 h 528"/>
                                <a:gd name="T26" fmla="*/ 2147483647 w 690"/>
                                <a:gd name="T27" fmla="*/ 2147483647 h 528"/>
                                <a:gd name="T28" fmla="*/ 2147483647 w 690"/>
                                <a:gd name="T29" fmla="*/ 2147483647 h 528"/>
                                <a:gd name="T30" fmla="*/ 2147483647 w 690"/>
                                <a:gd name="T31" fmla="*/ 2147483647 h 528"/>
                                <a:gd name="T32" fmla="*/ 2147483647 w 690"/>
                                <a:gd name="T33" fmla="*/ 2147483647 h 528"/>
                                <a:gd name="T34" fmla="*/ 2147483647 w 690"/>
                                <a:gd name="T35" fmla="*/ 2147483647 h 528"/>
                                <a:gd name="T36" fmla="*/ 2147483647 w 690"/>
                                <a:gd name="T37" fmla="*/ 2147483647 h 528"/>
                                <a:gd name="T38" fmla="*/ 2147483647 w 690"/>
                                <a:gd name="T39" fmla="*/ 2147483647 h 528"/>
                                <a:gd name="T40" fmla="*/ 2147483647 w 690"/>
                                <a:gd name="T41" fmla="*/ 2147483647 h 528"/>
                                <a:gd name="T42" fmla="*/ 2147483647 w 690"/>
                                <a:gd name="T43" fmla="*/ 2147483647 h 528"/>
                                <a:gd name="T44" fmla="*/ 2147483647 w 690"/>
                                <a:gd name="T45" fmla="*/ 2147483647 h 528"/>
                                <a:gd name="T46" fmla="*/ 2147483647 w 690"/>
                                <a:gd name="T47" fmla="*/ 2147483647 h 528"/>
                                <a:gd name="T48" fmla="*/ 2147483647 w 690"/>
                                <a:gd name="T49" fmla="*/ 2147483647 h 528"/>
                                <a:gd name="T50" fmla="*/ 2147483647 w 690"/>
                                <a:gd name="T51" fmla="*/ 2147483647 h 528"/>
                                <a:gd name="T52" fmla="*/ 2147483647 w 690"/>
                                <a:gd name="T53" fmla="*/ 2147483647 h 528"/>
                                <a:gd name="T54" fmla="*/ 2147483647 w 690"/>
                                <a:gd name="T55" fmla="*/ 2147483647 h 528"/>
                                <a:gd name="T56" fmla="*/ 2147483647 w 690"/>
                                <a:gd name="T57" fmla="*/ 2147483647 h 528"/>
                                <a:gd name="T58" fmla="*/ 2147483647 w 690"/>
                                <a:gd name="T59" fmla="*/ 2147483647 h 528"/>
                                <a:gd name="T60" fmla="*/ 2147483647 w 690"/>
                                <a:gd name="T61" fmla="*/ 2147483647 h 528"/>
                                <a:gd name="T62" fmla="*/ 2147483647 w 690"/>
                                <a:gd name="T63" fmla="*/ 2147483647 h 528"/>
                                <a:gd name="T64" fmla="*/ 2147483647 w 690"/>
                                <a:gd name="T65" fmla="*/ 2147483647 h 528"/>
                                <a:gd name="T66" fmla="*/ 2147483647 w 690"/>
                                <a:gd name="T67" fmla="*/ 2147483647 h 528"/>
                                <a:gd name="T68" fmla="*/ 2147483647 w 690"/>
                                <a:gd name="T69" fmla="*/ 2147483647 h 528"/>
                                <a:gd name="T70" fmla="*/ 2147483647 w 690"/>
                                <a:gd name="T71" fmla="*/ 0 h 528"/>
                                <a:gd name="T72" fmla="*/ 2147483647 w 690"/>
                                <a:gd name="T73" fmla="*/ 0 h 528"/>
                                <a:gd name="T74" fmla="*/ 2147483647 w 690"/>
                                <a:gd name="T75" fmla="*/ 2147483647 h 528"/>
                                <a:gd name="T76" fmla="*/ 2147483647 w 690"/>
                                <a:gd name="T77" fmla="*/ 2147483647 h 528"/>
                                <a:gd name="T78" fmla="*/ 2147483647 w 690"/>
                                <a:gd name="T79" fmla="*/ 2147483647 h 528"/>
                                <a:gd name="T80" fmla="*/ 2147483647 w 690"/>
                                <a:gd name="T81" fmla="*/ 2147483647 h 528"/>
                                <a:gd name="T82" fmla="*/ 2147483647 w 690"/>
                                <a:gd name="T83" fmla="*/ 2147483647 h 528"/>
                                <a:gd name="T84" fmla="*/ 2147483647 w 690"/>
                                <a:gd name="T85" fmla="*/ 2147483647 h 528"/>
                                <a:gd name="T86" fmla="*/ 2147483647 w 690"/>
                                <a:gd name="T87" fmla="*/ 2147483647 h 528"/>
                                <a:gd name="T88" fmla="*/ 2147483647 w 690"/>
                                <a:gd name="T89" fmla="*/ 2147483647 h 528"/>
                                <a:gd name="T90" fmla="*/ 2147483647 w 690"/>
                                <a:gd name="T91" fmla="*/ 2147483647 h 528"/>
                                <a:gd name="T92" fmla="*/ 2147483647 w 690"/>
                                <a:gd name="T93" fmla="*/ 2147483647 h 528"/>
                                <a:gd name="T94" fmla="*/ 2147483647 w 690"/>
                                <a:gd name="T95" fmla="*/ 2147483647 h 528"/>
                                <a:gd name="T96" fmla="*/ 2147483647 w 690"/>
                                <a:gd name="T97" fmla="*/ 2147483647 h 528"/>
                                <a:gd name="T98" fmla="*/ 2147483647 w 690"/>
                                <a:gd name="T99" fmla="*/ 2147483647 h 528"/>
                                <a:gd name="T100" fmla="*/ 2147483647 w 690"/>
                                <a:gd name="T101" fmla="*/ 2147483647 h 528"/>
                                <a:gd name="T102" fmla="*/ 2147483647 w 690"/>
                                <a:gd name="T103" fmla="*/ 2147483647 h 528"/>
                                <a:gd name="T104" fmla="*/ 2147483647 w 690"/>
                                <a:gd name="T105" fmla="*/ 2147483647 h 528"/>
                                <a:gd name="T106" fmla="*/ 2147483647 w 690"/>
                                <a:gd name="T107" fmla="*/ 2147483647 h 528"/>
                                <a:gd name="T108" fmla="*/ 2147483647 w 690"/>
                                <a:gd name="T109" fmla="*/ 2147483647 h 528"/>
                                <a:gd name="T110" fmla="*/ 2147483647 w 690"/>
                                <a:gd name="T111" fmla="*/ 2147483647 h 528"/>
                                <a:gd name="T112" fmla="*/ 2147483647 w 690"/>
                                <a:gd name="T113" fmla="*/ 2147483647 h 528"/>
                                <a:gd name="T114" fmla="*/ 0 w 690"/>
                                <a:gd name="T115" fmla="*/ 2147483647 h 528"/>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w 690"/>
                                <a:gd name="T175" fmla="*/ 0 h 528"/>
                                <a:gd name="T176" fmla="*/ 690 w 690"/>
                                <a:gd name="T177" fmla="*/ 528 h 528"/>
                              </a:gdLst>
                              <a:ahLst/>
                              <a:cxnLst>
                                <a:cxn ang="T116">
                                  <a:pos x="T0" y="T1"/>
                                </a:cxn>
                                <a:cxn ang="T117">
                                  <a:pos x="T2" y="T3"/>
                                </a:cxn>
                                <a:cxn ang="T118">
                                  <a:pos x="T4" y="T5"/>
                                </a:cxn>
                                <a:cxn ang="T119">
                                  <a:pos x="T6" y="T7"/>
                                </a:cxn>
                                <a:cxn ang="T120">
                                  <a:pos x="T8" y="T9"/>
                                </a:cxn>
                                <a:cxn ang="T121">
                                  <a:pos x="T10" y="T11"/>
                                </a:cxn>
                                <a:cxn ang="T122">
                                  <a:pos x="T12" y="T13"/>
                                </a:cxn>
                                <a:cxn ang="T123">
                                  <a:pos x="T14" y="T15"/>
                                </a:cxn>
                                <a:cxn ang="T124">
                                  <a:pos x="T16" y="T17"/>
                                </a:cxn>
                                <a:cxn ang="T125">
                                  <a:pos x="T18" y="T19"/>
                                </a:cxn>
                                <a:cxn ang="T126">
                                  <a:pos x="T20" y="T21"/>
                                </a:cxn>
                                <a:cxn ang="T127">
                                  <a:pos x="T22" y="T23"/>
                                </a:cxn>
                                <a:cxn ang="T128">
                                  <a:pos x="T24" y="T25"/>
                                </a:cxn>
                                <a:cxn ang="T129">
                                  <a:pos x="T26" y="T27"/>
                                </a:cxn>
                                <a:cxn ang="T130">
                                  <a:pos x="T28" y="T29"/>
                                </a:cxn>
                                <a:cxn ang="T131">
                                  <a:pos x="T30" y="T31"/>
                                </a:cxn>
                                <a:cxn ang="T132">
                                  <a:pos x="T32" y="T33"/>
                                </a:cxn>
                                <a:cxn ang="T133">
                                  <a:pos x="T34" y="T35"/>
                                </a:cxn>
                                <a:cxn ang="T134">
                                  <a:pos x="T36" y="T37"/>
                                </a:cxn>
                                <a:cxn ang="T135">
                                  <a:pos x="T38" y="T39"/>
                                </a:cxn>
                                <a:cxn ang="T136">
                                  <a:pos x="T40" y="T41"/>
                                </a:cxn>
                                <a:cxn ang="T137">
                                  <a:pos x="T42" y="T43"/>
                                </a:cxn>
                                <a:cxn ang="T138">
                                  <a:pos x="T44" y="T45"/>
                                </a:cxn>
                                <a:cxn ang="T139">
                                  <a:pos x="T46" y="T47"/>
                                </a:cxn>
                                <a:cxn ang="T140">
                                  <a:pos x="T48" y="T49"/>
                                </a:cxn>
                                <a:cxn ang="T141">
                                  <a:pos x="T50" y="T51"/>
                                </a:cxn>
                                <a:cxn ang="T142">
                                  <a:pos x="T52" y="T53"/>
                                </a:cxn>
                                <a:cxn ang="T143">
                                  <a:pos x="T54" y="T55"/>
                                </a:cxn>
                                <a:cxn ang="T144">
                                  <a:pos x="T56" y="T57"/>
                                </a:cxn>
                                <a:cxn ang="T145">
                                  <a:pos x="T58" y="T59"/>
                                </a:cxn>
                                <a:cxn ang="T146">
                                  <a:pos x="T60" y="T61"/>
                                </a:cxn>
                                <a:cxn ang="T147">
                                  <a:pos x="T62" y="T63"/>
                                </a:cxn>
                                <a:cxn ang="T148">
                                  <a:pos x="T64" y="T65"/>
                                </a:cxn>
                                <a:cxn ang="T149">
                                  <a:pos x="T66" y="T67"/>
                                </a:cxn>
                                <a:cxn ang="T150">
                                  <a:pos x="T68" y="T69"/>
                                </a:cxn>
                                <a:cxn ang="T151">
                                  <a:pos x="T70" y="T71"/>
                                </a:cxn>
                                <a:cxn ang="T152">
                                  <a:pos x="T72" y="T73"/>
                                </a:cxn>
                                <a:cxn ang="T153">
                                  <a:pos x="T74" y="T75"/>
                                </a:cxn>
                                <a:cxn ang="T154">
                                  <a:pos x="T76" y="T77"/>
                                </a:cxn>
                                <a:cxn ang="T155">
                                  <a:pos x="T78" y="T79"/>
                                </a:cxn>
                                <a:cxn ang="T156">
                                  <a:pos x="T80" y="T81"/>
                                </a:cxn>
                                <a:cxn ang="T157">
                                  <a:pos x="T82" y="T83"/>
                                </a:cxn>
                                <a:cxn ang="T158">
                                  <a:pos x="T84" y="T85"/>
                                </a:cxn>
                                <a:cxn ang="T159">
                                  <a:pos x="T86" y="T87"/>
                                </a:cxn>
                                <a:cxn ang="T160">
                                  <a:pos x="T88" y="T89"/>
                                </a:cxn>
                                <a:cxn ang="T161">
                                  <a:pos x="T90" y="T91"/>
                                </a:cxn>
                                <a:cxn ang="T162">
                                  <a:pos x="T92" y="T93"/>
                                </a:cxn>
                                <a:cxn ang="T163">
                                  <a:pos x="T94" y="T95"/>
                                </a:cxn>
                                <a:cxn ang="T164">
                                  <a:pos x="T96" y="T97"/>
                                </a:cxn>
                                <a:cxn ang="T165">
                                  <a:pos x="T98" y="T99"/>
                                </a:cxn>
                                <a:cxn ang="T166">
                                  <a:pos x="T100" y="T101"/>
                                </a:cxn>
                                <a:cxn ang="T167">
                                  <a:pos x="T102" y="T103"/>
                                </a:cxn>
                                <a:cxn ang="T168">
                                  <a:pos x="T104" y="T105"/>
                                </a:cxn>
                                <a:cxn ang="T169">
                                  <a:pos x="T106" y="T107"/>
                                </a:cxn>
                                <a:cxn ang="T170">
                                  <a:pos x="T108" y="T109"/>
                                </a:cxn>
                                <a:cxn ang="T171">
                                  <a:pos x="T110" y="T111"/>
                                </a:cxn>
                                <a:cxn ang="T172">
                                  <a:pos x="T112" y="T113"/>
                                </a:cxn>
                                <a:cxn ang="T173">
                                  <a:pos x="T114" y="T115"/>
                                </a:cxn>
                              </a:cxnLst>
                              <a:rect l="T174" t="T175" r="T176" b="T177"/>
                              <a:pathLst>
                                <a:path w="690" h="528">
                                  <a:moveTo>
                                    <a:pt x="12" y="504"/>
                                  </a:moveTo>
                                  <a:lnTo>
                                    <a:pt x="24" y="510"/>
                                  </a:lnTo>
                                  <a:lnTo>
                                    <a:pt x="30" y="516"/>
                                  </a:lnTo>
                                  <a:lnTo>
                                    <a:pt x="54" y="528"/>
                                  </a:lnTo>
                                  <a:lnTo>
                                    <a:pt x="60" y="528"/>
                                  </a:lnTo>
                                  <a:lnTo>
                                    <a:pt x="78" y="510"/>
                                  </a:lnTo>
                                  <a:lnTo>
                                    <a:pt x="102" y="510"/>
                                  </a:lnTo>
                                  <a:lnTo>
                                    <a:pt x="120" y="516"/>
                                  </a:lnTo>
                                  <a:lnTo>
                                    <a:pt x="144" y="516"/>
                                  </a:lnTo>
                                  <a:lnTo>
                                    <a:pt x="174" y="486"/>
                                  </a:lnTo>
                                  <a:lnTo>
                                    <a:pt x="180" y="474"/>
                                  </a:lnTo>
                                  <a:lnTo>
                                    <a:pt x="222" y="474"/>
                                  </a:lnTo>
                                  <a:lnTo>
                                    <a:pt x="234" y="486"/>
                                  </a:lnTo>
                                  <a:lnTo>
                                    <a:pt x="258" y="498"/>
                                  </a:lnTo>
                                  <a:lnTo>
                                    <a:pt x="264" y="504"/>
                                  </a:lnTo>
                                  <a:lnTo>
                                    <a:pt x="270" y="504"/>
                                  </a:lnTo>
                                  <a:lnTo>
                                    <a:pt x="282" y="492"/>
                                  </a:lnTo>
                                  <a:lnTo>
                                    <a:pt x="294" y="486"/>
                                  </a:lnTo>
                                  <a:lnTo>
                                    <a:pt x="300" y="480"/>
                                  </a:lnTo>
                                  <a:lnTo>
                                    <a:pt x="324" y="480"/>
                                  </a:lnTo>
                                  <a:lnTo>
                                    <a:pt x="354" y="444"/>
                                  </a:lnTo>
                                  <a:lnTo>
                                    <a:pt x="348" y="432"/>
                                  </a:lnTo>
                                  <a:lnTo>
                                    <a:pt x="384" y="402"/>
                                  </a:lnTo>
                                  <a:lnTo>
                                    <a:pt x="378" y="390"/>
                                  </a:lnTo>
                                  <a:lnTo>
                                    <a:pt x="372" y="384"/>
                                  </a:lnTo>
                                  <a:lnTo>
                                    <a:pt x="372" y="360"/>
                                  </a:lnTo>
                                  <a:lnTo>
                                    <a:pt x="378" y="354"/>
                                  </a:lnTo>
                                  <a:lnTo>
                                    <a:pt x="396" y="354"/>
                                  </a:lnTo>
                                  <a:lnTo>
                                    <a:pt x="402" y="342"/>
                                  </a:lnTo>
                                  <a:lnTo>
                                    <a:pt x="402" y="336"/>
                                  </a:lnTo>
                                  <a:lnTo>
                                    <a:pt x="408" y="318"/>
                                  </a:lnTo>
                                  <a:lnTo>
                                    <a:pt x="408" y="264"/>
                                  </a:lnTo>
                                  <a:lnTo>
                                    <a:pt x="414" y="252"/>
                                  </a:lnTo>
                                  <a:lnTo>
                                    <a:pt x="420" y="246"/>
                                  </a:lnTo>
                                  <a:lnTo>
                                    <a:pt x="516" y="246"/>
                                  </a:lnTo>
                                  <a:lnTo>
                                    <a:pt x="540" y="270"/>
                                  </a:lnTo>
                                  <a:lnTo>
                                    <a:pt x="552" y="276"/>
                                  </a:lnTo>
                                  <a:lnTo>
                                    <a:pt x="558" y="282"/>
                                  </a:lnTo>
                                  <a:lnTo>
                                    <a:pt x="576" y="276"/>
                                  </a:lnTo>
                                  <a:lnTo>
                                    <a:pt x="564" y="216"/>
                                  </a:lnTo>
                                  <a:lnTo>
                                    <a:pt x="576" y="222"/>
                                  </a:lnTo>
                                  <a:lnTo>
                                    <a:pt x="582" y="234"/>
                                  </a:lnTo>
                                  <a:lnTo>
                                    <a:pt x="594" y="240"/>
                                  </a:lnTo>
                                  <a:lnTo>
                                    <a:pt x="636" y="240"/>
                                  </a:lnTo>
                                  <a:lnTo>
                                    <a:pt x="630" y="234"/>
                                  </a:lnTo>
                                  <a:lnTo>
                                    <a:pt x="624" y="222"/>
                                  </a:lnTo>
                                  <a:lnTo>
                                    <a:pt x="618" y="216"/>
                                  </a:lnTo>
                                  <a:lnTo>
                                    <a:pt x="606" y="192"/>
                                  </a:lnTo>
                                  <a:lnTo>
                                    <a:pt x="606" y="186"/>
                                  </a:lnTo>
                                  <a:lnTo>
                                    <a:pt x="612" y="180"/>
                                  </a:lnTo>
                                  <a:lnTo>
                                    <a:pt x="624" y="180"/>
                                  </a:lnTo>
                                  <a:lnTo>
                                    <a:pt x="642" y="186"/>
                                  </a:lnTo>
                                  <a:lnTo>
                                    <a:pt x="654" y="186"/>
                                  </a:lnTo>
                                  <a:lnTo>
                                    <a:pt x="660" y="192"/>
                                  </a:lnTo>
                                  <a:lnTo>
                                    <a:pt x="666" y="192"/>
                                  </a:lnTo>
                                  <a:lnTo>
                                    <a:pt x="690" y="162"/>
                                  </a:lnTo>
                                  <a:lnTo>
                                    <a:pt x="666" y="156"/>
                                  </a:lnTo>
                                  <a:lnTo>
                                    <a:pt x="660" y="144"/>
                                  </a:lnTo>
                                  <a:lnTo>
                                    <a:pt x="642" y="126"/>
                                  </a:lnTo>
                                  <a:lnTo>
                                    <a:pt x="630" y="120"/>
                                  </a:lnTo>
                                  <a:lnTo>
                                    <a:pt x="612" y="120"/>
                                  </a:lnTo>
                                  <a:lnTo>
                                    <a:pt x="600" y="114"/>
                                  </a:lnTo>
                                  <a:lnTo>
                                    <a:pt x="588" y="114"/>
                                  </a:lnTo>
                                  <a:lnTo>
                                    <a:pt x="588" y="108"/>
                                  </a:lnTo>
                                  <a:lnTo>
                                    <a:pt x="582" y="102"/>
                                  </a:lnTo>
                                  <a:lnTo>
                                    <a:pt x="582" y="90"/>
                                  </a:lnTo>
                                  <a:lnTo>
                                    <a:pt x="576" y="78"/>
                                  </a:lnTo>
                                  <a:lnTo>
                                    <a:pt x="564" y="66"/>
                                  </a:lnTo>
                                  <a:lnTo>
                                    <a:pt x="540" y="54"/>
                                  </a:lnTo>
                                  <a:lnTo>
                                    <a:pt x="534" y="60"/>
                                  </a:lnTo>
                                  <a:lnTo>
                                    <a:pt x="528" y="60"/>
                                  </a:lnTo>
                                  <a:lnTo>
                                    <a:pt x="510" y="0"/>
                                  </a:lnTo>
                                  <a:lnTo>
                                    <a:pt x="504" y="18"/>
                                  </a:lnTo>
                                  <a:lnTo>
                                    <a:pt x="492" y="0"/>
                                  </a:lnTo>
                                  <a:lnTo>
                                    <a:pt x="480" y="60"/>
                                  </a:lnTo>
                                  <a:lnTo>
                                    <a:pt x="468" y="66"/>
                                  </a:lnTo>
                                  <a:lnTo>
                                    <a:pt x="462" y="66"/>
                                  </a:lnTo>
                                  <a:lnTo>
                                    <a:pt x="450" y="72"/>
                                  </a:lnTo>
                                  <a:lnTo>
                                    <a:pt x="438" y="96"/>
                                  </a:lnTo>
                                  <a:lnTo>
                                    <a:pt x="438" y="114"/>
                                  </a:lnTo>
                                  <a:lnTo>
                                    <a:pt x="408" y="126"/>
                                  </a:lnTo>
                                  <a:lnTo>
                                    <a:pt x="420" y="162"/>
                                  </a:lnTo>
                                  <a:lnTo>
                                    <a:pt x="408" y="162"/>
                                  </a:lnTo>
                                  <a:lnTo>
                                    <a:pt x="390" y="156"/>
                                  </a:lnTo>
                                  <a:lnTo>
                                    <a:pt x="378" y="156"/>
                                  </a:lnTo>
                                  <a:lnTo>
                                    <a:pt x="360" y="150"/>
                                  </a:lnTo>
                                  <a:lnTo>
                                    <a:pt x="354" y="150"/>
                                  </a:lnTo>
                                  <a:lnTo>
                                    <a:pt x="342" y="156"/>
                                  </a:lnTo>
                                  <a:lnTo>
                                    <a:pt x="342" y="168"/>
                                  </a:lnTo>
                                  <a:lnTo>
                                    <a:pt x="336" y="180"/>
                                  </a:lnTo>
                                  <a:lnTo>
                                    <a:pt x="336" y="204"/>
                                  </a:lnTo>
                                  <a:lnTo>
                                    <a:pt x="294" y="246"/>
                                  </a:lnTo>
                                  <a:lnTo>
                                    <a:pt x="294" y="258"/>
                                  </a:lnTo>
                                  <a:lnTo>
                                    <a:pt x="282" y="294"/>
                                  </a:lnTo>
                                  <a:lnTo>
                                    <a:pt x="276" y="306"/>
                                  </a:lnTo>
                                  <a:lnTo>
                                    <a:pt x="264" y="318"/>
                                  </a:lnTo>
                                  <a:lnTo>
                                    <a:pt x="228" y="336"/>
                                  </a:lnTo>
                                  <a:lnTo>
                                    <a:pt x="186" y="342"/>
                                  </a:lnTo>
                                  <a:lnTo>
                                    <a:pt x="162" y="348"/>
                                  </a:lnTo>
                                  <a:lnTo>
                                    <a:pt x="156" y="354"/>
                                  </a:lnTo>
                                  <a:lnTo>
                                    <a:pt x="132" y="366"/>
                                  </a:lnTo>
                                  <a:lnTo>
                                    <a:pt x="114" y="384"/>
                                  </a:lnTo>
                                  <a:lnTo>
                                    <a:pt x="102" y="390"/>
                                  </a:lnTo>
                                  <a:lnTo>
                                    <a:pt x="84" y="426"/>
                                  </a:lnTo>
                                  <a:lnTo>
                                    <a:pt x="102" y="444"/>
                                  </a:lnTo>
                                  <a:lnTo>
                                    <a:pt x="102" y="462"/>
                                  </a:lnTo>
                                  <a:lnTo>
                                    <a:pt x="96" y="474"/>
                                  </a:lnTo>
                                  <a:lnTo>
                                    <a:pt x="84" y="480"/>
                                  </a:lnTo>
                                  <a:lnTo>
                                    <a:pt x="72" y="480"/>
                                  </a:lnTo>
                                  <a:lnTo>
                                    <a:pt x="48" y="468"/>
                                  </a:lnTo>
                                  <a:lnTo>
                                    <a:pt x="42" y="462"/>
                                  </a:lnTo>
                                  <a:lnTo>
                                    <a:pt x="30" y="456"/>
                                  </a:lnTo>
                                  <a:lnTo>
                                    <a:pt x="24" y="456"/>
                                  </a:lnTo>
                                  <a:lnTo>
                                    <a:pt x="12" y="462"/>
                                  </a:lnTo>
                                  <a:lnTo>
                                    <a:pt x="0" y="474"/>
                                  </a:lnTo>
                                  <a:lnTo>
                                    <a:pt x="0" y="492"/>
                                  </a:lnTo>
                                  <a:lnTo>
                                    <a:pt x="12" y="504"/>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82" name="Malawi" descr="© INSCALE GmbH, 15.06.2010"/>
                            <a:cNvSpPr>
                              <a:spLocks/>
                            </a:cNvSpPr>
                          </a:nvSpPr>
                          <a:spPr bwMode="gray">
                            <a:xfrm>
                              <a:off x="3179" y="1802"/>
                              <a:ext cx="60" cy="160"/>
                            </a:xfrm>
                            <a:custGeom>
                              <a:avLst/>
                              <a:gdLst>
                                <a:gd name="T0" fmla="*/ 2147483647 w 234"/>
                                <a:gd name="T1" fmla="*/ 2147483647 h 624"/>
                                <a:gd name="T2" fmla="*/ 2147483647 w 234"/>
                                <a:gd name="T3" fmla="*/ 2147483647 h 624"/>
                                <a:gd name="T4" fmla="*/ 2147483647 w 234"/>
                                <a:gd name="T5" fmla="*/ 2147483647 h 624"/>
                                <a:gd name="T6" fmla="*/ 2147483647 w 234"/>
                                <a:gd name="T7" fmla="*/ 2147483647 h 624"/>
                                <a:gd name="T8" fmla="*/ 2147483647 w 234"/>
                                <a:gd name="T9" fmla="*/ 2147483647 h 624"/>
                                <a:gd name="T10" fmla="*/ 2147483647 w 234"/>
                                <a:gd name="T11" fmla="*/ 2147483647 h 624"/>
                                <a:gd name="T12" fmla="*/ 2147483647 w 234"/>
                                <a:gd name="T13" fmla="*/ 2147483647 h 624"/>
                                <a:gd name="T14" fmla="*/ 2147483647 w 234"/>
                                <a:gd name="T15" fmla="*/ 2147483647 h 624"/>
                                <a:gd name="T16" fmla="*/ 2147483647 w 234"/>
                                <a:gd name="T17" fmla="*/ 2147483647 h 624"/>
                                <a:gd name="T18" fmla="*/ 2147483647 w 234"/>
                                <a:gd name="T19" fmla="*/ 2147483647 h 624"/>
                                <a:gd name="T20" fmla="*/ 2147483647 w 234"/>
                                <a:gd name="T21" fmla="*/ 2147483647 h 624"/>
                                <a:gd name="T22" fmla="*/ 2147483647 w 234"/>
                                <a:gd name="T23" fmla="*/ 2147483647 h 624"/>
                                <a:gd name="T24" fmla="*/ 2147483647 w 234"/>
                                <a:gd name="T25" fmla="*/ 2147483647 h 624"/>
                                <a:gd name="T26" fmla="*/ 2147483647 w 234"/>
                                <a:gd name="T27" fmla="*/ 2147483647 h 624"/>
                                <a:gd name="T28" fmla="*/ 2147483647 w 234"/>
                                <a:gd name="T29" fmla="*/ 2147483647 h 624"/>
                                <a:gd name="T30" fmla="*/ 2147483647 w 234"/>
                                <a:gd name="T31" fmla="*/ 2147483647 h 624"/>
                                <a:gd name="T32" fmla="*/ 2147483647 w 234"/>
                                <a:gd name="T33" fmla="*/ 2147483647 h 624"/>
                                <a:gd name="T34" fmla="*/ 2147483647 w 234"/>
                                <a:gd name="T35" fmla="*/ 2147483647 h 624"/>
                                <a:gd name="T36" fmla="*/ 2147483647 w 234"/>
                                <a:gd name="T37" fmla="*/ 2147483647 h 624"/>
                                <a:gd name="T38" fmla="*/ 2147483647 w 234"/>
                                <a:gd name="T39" fmla="*/ 2147483647 h 624"/>
                                <a:gd name="T40" fmla="*/ 2147483647 w 234"/>
                                <a:gd name="T41" fmla="*/ 2147483647 h 624"/>
                                <a:gd name="T42" fmla="*/ 2147483647 w 234"/>
                                <a:gd name="T43" fmla="*/ 2147483647 h 624"/>
                                <a:gd name="T44" fmla="*/ 2147483647 w 234"/>
                                <a:gd name="T45" fmla="*/ 2147483647 h 624"/>
                                <a:gd name="T46" fmla="*/ 2147483647 w 234"/>
                                <a:gd name="T47" fmla="*/ 0 h 624"/>
                                <a:gd name="T48" fmla="*/ 2147483647 w 234"/>
                                <a:gd name="T49" fmla="*/ 2147483647 h 624"/>
                                <a:gd name="T50" fmla="*/ 2147483647 w 234"/>
                                <a:gd name="T51" fmla="*/ 2147483647 h 624"/>
                                <a:gd name="T52" fmla="*/ 2147483647 w 234"/>
                                <a:gd name="T53" fmla="*/ 2147483647 h 624"/>
                                <a:gd name="T54" fmla="*/ 2147483647 w 234"/>
                                <a:gd name="T55" fmla="*/ 2147483647 h 624"/>
                                <a:gd name="T56" fmla="*/ 2147483647 w 234"/>
                                <a:gd name="T57" fmla="*/ 2147483647 h 624"/>
                                <a:gd name="T58" fmla="*/ 2147483647 w 234"/>
                                <a:gd name="T59" fmla="*/ 2147483647 h 624"/>
                                <a:gd name="T60" fmla="*/ 2147483647 w 234"/>
                                <a:gd name="T61" fmla="*/ 2147483647 h 624"/>
                                <a:gd name="T62" fmla="*/ 2147483647 w 234"/>
                                <a:gd name="T63" fmla="*/ 2147483647 h 624"/>
                                <a:gd name="T64" fmla="*/ 2147483647 w 234"/>
                                <a:gd name="T65" fmla="*/ 2147483647 h 624"/>
                                <a:gd name="T66" fmla="*/ 2147483647 w 234"/>
                                <a:gd name="T67" fmla="*/ 2147483647 h 624"/>
                                <a:gd name="T68" fmla="*/ 2147483647 w 234"/>
                                <a:gd name="T69" fmla="*/ 2147483647 h 624"/>
                                <a:gd name="T70" fmla="*/ 2147483647 w 234"/>
                                <a:gd name="T71" fmla="*/ 2147483647 h 624"/>
                                <a:gd name="T72" fmla="*/ 2147483647 w 234"/>
                                <a:gd name="T73" fmla="*/ 2147483647 h 624"/>
                                <a:gd name="T74" fmla="*/ 0 w 234"/>
                                <a:gd name="T75" fmla="*/ 2147483647 h 624"/>
                                <a:gd name="T76" fmla="*/ 2147483647 w 234"/>
                                <a:gd name="T77" fmla="*/ 2147483647 h 624"/>
                                <a:gd name="T78" fmla="*/ 2147483647 w 234"/>
                                <a:gd name="T79" fmla="*/ 2147483647 h 624"/>
                                <a:gd name="T80" fmla="*/ 2147483647 w 234"/>
                                <a:gd name="T81" fmla="*/ 2147483647 h 624"/>
                                <a:gd name="T82" fmla="*/ 2147483647 w 234"/>
                                <a:gd name="T83" fmla="*/ 2147483647 h 624"/>
                                <a:gd name="T84" fmla="*/ 2147483647 w 234"/>
                                <a:gd name="T85" fmla="*/ 2147483647 h 624"/>
                                <a:gd name="T86" fmla="*/ 2147483647 w 234"/>
                                <a:gd name="T87" fmla="*/ 2147483647 h 624"/>
                                <a:gd name="T88" fmla="*/ 2147483647 w 234"/>
                                <a:gd name="T89" fmla="*/ 2147483647 h 624"/>
                                <a:gd name="T90" fmla="*/ 2147483647 w 234"/>
                                <a:gd name="T91" fmla="*/ 2147483647 h 624"/>
                                <a:gd name="T92" fmla="*/ 2147483647 w 234"/>
                                <a:gd name="T93" fmla="*/ 2147483647 h 624"/>
                                <a:gd name="T94" fmla="*/ 2147483647 w 234"/>
                                <a:gd name="T95" fmla="*/ 2147483647 h 624"/>
                                <a:gd name="T96" fmla="*/ 2147483647 w 234"/>
                                <a:gd name="T97" fmla="*/ 2147483647 h 624"/>
                                <a:gd name="T98" fmla="*/ 2147483647 w 234"/>
                                <a:gd name="T99" fmla="*/ 2147483647 h 624"/>
                                <a:gd name="T100" fmla="*/ 2147483647 w 234"/>
                                <a:gd name="T101" fmla="*/ 2147483647 h 624"/>
                                <a:gd name="T102" fmla="*/ 2147483647 w 234"/>
                                <a:gd name="T103" fmla="*/ 2147483647 h 624"/>
                                <a:gd name="T104" fmla="*/ 2147483647 w 234"/>
                                <a:gd name="T105" fmla="*/ 2147483647 h 624"/>
                                <a:gd name="T106" fmla="*/ 2147483647 w 234"/>
                                <a:gd name="T107" fmla="*/ 2147483647 h 624"/>
                                <a:gd name="T108" fmla="*/ 2147483647 w 234"/>
                                <a:gd name="T109" fmla="*/ 2147483647 h 624"/>
                                <a:gd name="T110" fmla="*/ 2147483647 w 234"/>
                                <a:gd name="T111" fmla="*/ 2147483647 h 624"/>
                                <a:gd name="T112" fmla="*/ 2147483647 w 234"/>
                                <a:gd name="T113" fmla="*/ 2147483647 h 624"/>
                                <a:gd name="T114" fmla="*/ 2147483647 w 234"/>
                                <a:gd name="T115" fmla="*/ 2147483647 h 624"/>
                                <a:gd name="T116" fmla="*/ 2147483647 w 234"/>
                                <a:gd name="T117" fmla="*/ 2147483647 h 624"/>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w 234"/>
                                <a:gd name="T178" fmla="*/ 0 h 624"/>
                                <a:gd name="T179" fmla="*/ 234 w 234"/>
                                <a:gd name="T180" fmla="*/ 624 h 624"/>
                              </a:gdLst>
                              <a:ahLst/>
                              <a:cxnLst>
                                <a:cxn ang="T118">
                                  <a:pos x="T0" y="T1"/>
                                </a:cxn>
                                <a:cxn ang="T119">
                                  <a:pos x="T2" y="T3"/>
                                </a:cxn>
                                <a:cxn ang="T120">
                                  <a:pos x="T4" y="T5"/>
                                </a:cxn>
                                <a:cxn ang="T121">
                                  <a:pos x="T6" y="T7"/>
                                </a:cxn>
                                <a:cxn ang="T122">
                                  <a:pos x="T8" y="T9"/>
                                </a:cxn>
                                <a:cxn ang="T123">
                                  <a:pos x="T10" y="T11"/>
                                </a:cxn>
                                <a:cxn ang="T124">
                                  <a:pos x="T12" y="T13"/>
                                </a:cxn>
                                <a:cxn ang="T125">
                                  <a:pos x="T14" y="T15"/>
                                </a:cxn>
                                <a:cxn ang="T126">
                                  <a:pos x="T16" y="T17"/>
                                </a:cxn>
                                <a:cxn ang="T127">
                                  <a:pos x="T18" y="T19"/>
                                </a:cxn>
                                <a:cxn ang="T128">
                                  <a:pos x="T20" y="T21"/>
                                </a:cxn>
                                <a:cxn ang="T129">
                                  <a:pos x="T22" y="T23"/>
                                </a:cxn>
                                <a:cxn ang="T130">
                                  <a:pos x="T24" y="T25"/>
                                </a:cxn>
                                <a:cxn ang="T131">
                                  <a:pos x="T26" y="T27"/>
                                </a:cxn>
                                <a:cxn ang="T132">
                                  <a:pos x="T28" y="T29"/>
                                </a:cxn>
                                <a:cxn ang="T133">
                                  <a:pos x="T30" y="T31"/>
                                </a:cxn>
                                <a:cxn ang="T134">
                                  <a:pos x="T32" y="T33"/>
                                </a:cxn>
                                <a:cxn ang="T135">
                                  <a:pos x="T34" y="T35"/>
                                </a:cxn>
                                <a:cxn ang="T136">
                                  <a:pos x="T36" y="T37"/>
                                </a:cxn>
                                <a:cxn ang="T137">
                                  <a:pos x="T38" y="T39"/>
                                </a:cxn>
                                <a:cxn ang="T138">
                                  <a:pos x="T40" y="T41"/>
                                </a:cxn>
                                <a:cxn ang="T139">
                                  <a:pos x="T42" y="T43"/>
                                </a:cxn>
                                <a:cxn ang="T140">
                                  <a:pos x="T44" y="T45"/>
                                </a:cxn>
                                <a:cxn ang="T141">
                                  <a:pos x="T46" y="T47"/>
                                </a:cxn>
                                <a:cxn ang="T142">
                                  <a:pos x="T48" y="T49"/>
                                </a:cxn>
                                <a:cxn ang="T143">
                                  <a:pos x="T50" y="T51"/>
                                </a:cxn>
                                <a:cxn ang="T144">
                                  <a:pos x="T52" y="T53"/>
                                </a:cxn>
                                <a:cxn ang="T145">
                                  <a:pos x="T54" y="T55"/>
                                </a:cxn>
                                <a:cxn ang="T146">
                                  <a:pos x="T56" y="T57"/>
                                </a:cxn>
                                <a:cxn ang="T147">
                                  <a:pos x="T58" y="T59"/>
                                </a:cxn>
                                <a:cxn ang="T148">
                                  <a:pos x="T60" y="T61"/>
                                </a:cxn>
                                <a:cxn ang="T149">
                                  <a:pos x="T62" y="T63"/>
                                </a:cxn>
                                <a:cxn ang="T150">
                                  <a:pos x="T64" y="T65"/>
                                </a:cxn>
                                <a:cxn ang="T151">
                                  <a:pos x="T66" y="T67"/>
                                </a:cxn>
                                <a:cxn ang="T152">
                                  <a:pos x="T68" y="T69"/>
                                </a:cxn>
                                <a:cxn ang="T153">
                                  <a:pos x="T70" y="T71"/>
                                </a:cxn>
                                <a:cxn ang="T154">
                                  <a:pos x="T72" y="T73"/>
                                </a:cxn>
                                <a:cxn ang="T155">
                                  <a:pos x="T74" y="T75"/>
                                </a:cxn>
                                <a:cxn ang="T156">
                                  <a:pos x="T76" y="T77"/>
                                </a:cxn>
                                <a:cxn ang="T157">
                                  <a:pos x="T78" y="T79"/>
                                </a:cxn>
                                <a:cxn ang="T158">
                                  <a:pos x="T80" y="T81"/>
                                </a:cxn>
                                <a:cxn ang="T159">
                                  <a:pos x="T82" y="T83"/>
                                </a:cxn>
                                <a:cxn ang="T160">
                                  <a:pos x="T84" y="T85"/>
                                </a:cxn>
                                <a:cxn ang="T161">
                                  <a:pos x="T86" y="T87"/>
                                </a:cxn>
                                <a:cxn ang="T162">
                                  <a:pos x="T88" y="T89"/>
                                </a:cxn>
                                <a:cxn ang="T163">
                                  <a:pos x="T90" y="T91"/>
                                </a:cxn>
                                <a:cxn ang="T164">
                                  <a:pos x="T92" y="T93"/>
                                </a:cxn>
                                <a:cxn ang="T165">
                                  <a:pos x="T94" y="T95"/>
                                </a:cxn>
                                <a:cxn ang="T166">
                                  <a:pos x="T96" y="T97"/>
                                </a:cxn>
                                <a:cxn ang="T167">
                                  <a:pos x="T98" y="T99"/>
                                </a:cxn>
                                <a:cxn ang="T168">
                                  <a:pos x="T100" y="T101"/>
                                </a:cxn>
                                <a:cxn ang="T169">
                                  <a:pos x="T102" y="T103"/>
                                </a:cxn>
                                <a:cxn ang="T170">
                                  <a:pos x="T104" y="T105"/>
                                </a:cxn>
                                <a:cxn ang="T171">
                                  <a:pos x="T106" y="T107"/>
                                </a:cxn>
                                <a:cxn ang="T172">
                                  <a:pos x="T108" y="T109"/>
                                </a:cxn>
                                <a:cxn ang="T173">
                                  <a:pos x="T110" y="T111"/>
                                </a:cxn>
                                <a:cxn ang="T174">
                                  <a:pos x="T112" y="T113"/>
                                </a:cxn>
                                <a:cxn ang="T175">
                                  <a:pos x="T114" y="T115"/>
                                </a:cxn>
                                <a:cxn ang="T176">
                                  <a:pos x="T116" y="T117"/>
                                </a:cxn>
                              </a:cxnLst>
                              <a:rect l="T177" t="T178" r="T179" b="T180"/>
                              <a:pathLst>
                                <a:path w="234" h="624">
                                  <a:moveTo>
                                    <a:pt x="234" y="432"/>
                                  </a:moveTo>
                                  <a:lnTo>
                                    <a:pt x="222" y="420"/>
                                  </a:lnTo>
                                  <a:lnTo>
                                    <a:pt x="210" y="402"/>
                                  </a:lnTo>
                                  <a:lnTo>
                                    <a:pt x="204" y="390"/>
                                  </a:lnTo>
                                  <a:lnTo>
                                    <a:pt x="198" y="384"/>
                                  </a:lnTo>
                                  <a:lnTo>
                                    <a:pt x="186" y="360"/>
                                  </a:lnTo>
                                  <a:lnTo>
                                    <a:pt x="162" y="336"/>
                                  </a:lnTo>
                                  <a:lnTo>
                                    <a:pt x="156" y="336"/>
                                  </a:lnTo>
                                  <a:lnTo>
                                    <a:pt x="156" y="330"/>
                                  </a:lnTo>
                                  <a:lnTo>
                                    <a:pt x="150" y="330"/>
                                  </a:lnTo>
                                  <a:lnTo>
                                    <a:pt x="150" y="342"/>
                                  </a:lnTo>
                                  <a:lnTo>
                                    <a:pt x="156" y="342"/>
                                  </a:lnTo>
                                  <a:lnTo>
                                    <a:pt x="168" y="354"/>
                                  </a:lnTo>
                                  <a:lnTo>
                                    <a:pt x="168" y="366"/>
                                  </a:lnTo>
                                  <a:lnTo>
                                    <a:pt x="174" y="378"/>
                                  </a:lnTo>
                                  <a:lnTo>
                                    <a:pt x="174" y="390"/>
                                  </a:lnTo>
                                  <a:lnTo>
                                    <a:pt x="168" y="396"/>
                                  </a:lnTo>
                                  <a:lnTo>
                                    <a:pt x="162" y="396"/>
                                  </a:lnTo>
                                  <a:lnTo>
                                    <a:pt x="162" y="390"/>
                                  </a:lnTo>
                                  <a:lnTo>
                                    <a:pt x="156" y="384"/>
                                  </a:lnTo>
                                  <a:lnTo>
                                    <a:pt x="156" y="378"/>
                                  </a:lnTo>
                                  <a:lnTo>
                                    <a:pt x="144" y="384"/>
                                  </a:lnTo>
                                  <a:lnTo>
                                    <a:pt x="132" y="384"/>
                                  </a:lnTo>
                                  <a:lnTo>
                                    <a:pt x="132" y="360"/>
                                  </a:lnTo>
                                  <a:lnTo>
                                    <a:pt x="126" y="354"/>
                                  </a:lnTo>
                                  <a:lnTo>
                                    <a:pt x="126" y="342"/>
                                  </a:lnTo>
                                  <a:lnTo>
                                    <a:pt x="120" y="330"/>
                                  </a:lnTo>
                                  <a:lnTo>
                                    <a:pt x="120" y="282"/>
                                  </a:lnTo>
                                  <a:lnTo>
                                    <a:pt x="84" y="246"/>
                                  </a:lnTo>
                                  <a:lnTo>
                                    <a:pt x="90" y="240"/>
                                  </a:lnTo>
                                  <a:lnTo>
                                    <a:pt x="90" y="222"/>
                                  </a:lnTo>
                                  <a:lnTo>
                                    <a:pt x="96" y="210"/>
                                  </a:lnTo>
                                  <a:lnTo>
                                    <a:pt x="114" y="192"/>
                                  </a:lnTo>
                                  <a:lnTo>
                                    <a:pt x="120" y="180"/>
                                  </a:lnTo>
                                  <a:lnTo>
                                    <a:pt x="126" y="174"/>
                                  </a:lnTo>
                                  <a:lnTo>
                                    <a:pt x="126" y="156"/>
                                  </a:lnTo>
                                  <a:lnTo>
                                    <a:pt x="120" y="150"/>
                                  </a:lnTo>
                                  <a:lnTo>
                                    <a:pt x="120" y="102"/>
                                  </a:lnTo>
                                  <a:lnTo>
                                    <a:pt x="114" y="78"/>
                                  </a:lnTo>
                                  <a:lnTo>
                                    <a:pt x="114" y="60"/>
                                  </a:lnTo>
                                  <a:lnTo>
                                    <a:pt x="102" y="60"/>
                                  </a:lnTo>
                                  <a:lnTo>
                                    <a:pt x="84" y="42"/>
                                  </a:lnTo>
                                  <a:lnTo>
                                    <a:pt x="84" y="36"/>
                                  </a:lnTo>
                                  <a:lnTo>
                                    <a:pt x="90" y="24"/>
                                  </a:lnTo>
                                  <a:lnTo>
                                    <a:pt x="90" y="18"/>
                                  </a:lnTo>
                                  <a:lnTo>
                                    <a:pt x="60" y="18"/>
                                  </a:lnTo>
                                  <a:lnTo>
                                    <a:pt x="54" y="0"/>
                                  </a:lnTo>
                                  <a:lnTo>
                                    <a:pt x="30" y="0"/>
                                  </a:lnTo>
                                  <a:lnTo>
                                    <a:pt x="30" y="12"/>
                                  </a:lnTo>
                                  <a:lnTo>
                                    <a:pt x="42" y="12"/>
                                  </a:lnTo>
                                  <a:lnTo>
                                    <a:pt x="54" y="24"/>
                                  </a:lnTo>
                                  <a:lnTo>
                                    <a:pt x="54" y="66"/>
                                  </a:lnTo>
                                  <a:lnTo>
                                    <a:pt x="60" y="66"/>
                                  </a:lnTo>
                                  <a:lnTo>
                                    <a:pt x="66" y="60"/>
                                  </a:lnTo>
                                  <a:lnTo>
                                    <a:pt x="66" y="84"/>
                                  </a:lnTo>
                                  <a:lnTo>
                                    <a:pt x="78" y="84"/>
                                  </a:lnTo>
                                  <a:lnTo>
                                    <a:pt x="78" y="96"/>
                                  </a:lnTo>
                                  <a:lnTo>
                                    <a:pt x="54" y="108"/>
                                  </a:lnTo>
                                  <a:lnTo>
                                    <a:pt x="48" y="114"/>
                                  </a:lnTo>
                                  <a:lnTo>
                                    <a:pt x="42" y="114"/>
                                  </a:lnTo>
                                  <a:lnTo>
                                    <a:pt x="42" y="132"/>
                                  </a:lnTo>
                                  <a:lnTo>
                                    <a:pt x="54" y="138"/>
                                  </a:lnTo>
                                  <a:lnTo>
                                    <a:pt x="48" y="156"/>
                                  </a:lnTo>
                                  <a:lnTo>
                                    <a:pt x="48" y="228"/>
                                  </a:lnTo>
                                  <a:lnTo>
                                    <a:pt x="60" y="228"/>
                                  </a:lnTo>
                                  <a:lnTo>
                                    <a:pt x="60" y="234"/>
                                  </a:lnTo>
                                  <a:lnTo>
                                    <a:pt x="42" y="252"/>
                                  </a:lnTo>
                                  <a:lnTo>
                                    <a:pt x="30" y="258"/>
                                  </a:lnTo>
                                  <a:lnTo>
                                    <a:pt x="24" y="264"/>
                                  </a:lnTo>
                                  <a:lnTo>
                                    <a:pt x="18" y="264"/>
                                  </a:lnTo>
                                  <a:lnTo>
                                    <a:pt x="24" y="300"/>
                                  </a:lnTo>
                                  <a:lnTo>
                                    <a:pt x="18" y="312"/>
                                  </a:lnTo>
                                  <a:lnTo>
                                    <a:pt x="12" y="318"/>
                                  </a:lnTo>
                                  <a:lnTo>
                                    <a:pt x="6" y="330"/>
                                  </a:lnTo>
                                  <a:lnTo>
                                    <a:pt x="0" y="336"/>
                                  </a:lnTo>
                                  <a:lnTo>
                                    <a:pt x="0" y="342"/>
                                  </a:lnTo>
                                  <a:lnTo>
                                    <a:pt x="12" y="348"/>
                                  </a:lnTo>
                                  <a:lnTo>
                                    <a:pt x="24" y="360"/>
                                  </a:lnTo>
                                  <a:lnTo>
                                    <a:pt x="36" y="366"/>
                                  </a:lnTo>
                                  <a:lnTo>
                                    <a:pt x="66" y="414"/>
                                  </a:lnTo>
                                  <a:lnTo>
                                    <a:pt x="96" y="414"/>
                                  </a:lnTo>
                                  <a:lnTo>
                                    <a:pt x="102" y="408"/>
                                  </a:lnTo>
                                  <a:lnTo>
                                    <a:pt x="120" y="408"/>
                                  </a:lnTo>
                                  <a:lnTo>
                                    <a:pt x="126" y="414"/>
                                  </a:lnTo>
                                  <a:lnTo>
                                    <a:pt x="126" y="450"/>
                                  </a:lnTo>
                                  <a:lnTo>
                                    <a:pt x="132" y="450"/>
                                  </a:lnTo>
                                  <a:lnTo>
                                    <a:pt x="126" y="480"/>
                                  </a:lnTo>
                                  <a:lnTo>
                                    <a:pt x="114" y="486"/>
                                  </a:lnTo>
                                  <a:lnTo>
                                    <a:pt x="126" y="504"/>
                                  </a:lnTo>
                                  <a:lnTo>
                                    <a:pt x="120" y="510"/>
                                  </a:lnTo>
                                  <a:lnTo>
                                    <a:pt x="108" y="516"/>
                                  </a:lnTo>
                                  <a:lnTo>
                                    <a:pt x="102" y="522"/>
                                  </a:lnTo>
                                  <a:lnTo>
                                    <a:pt x="102" y="528"/>
                                  </a:lnTo>
                                  <a:lnTo>
                                    <a:pt x="114" y="528"/>
                                  </a:lnTo>
                                  <a:lnTo>
                                    <a:pt x="114" y="558"/>
                                  </a:lnTo>
                                  <a:lnTo>
                                    <a:pt x="126" y="564"/>
                                  </a:lnTo>
                                  <a:lnTo>
                                    <a:pt x="132" y="570"/>
                                  </a:lnTo>
                                  <a:lnTo>
                                    <a:pt x="144" y="576"/>
                                  </a:lnTo>
                                  <a:lnTo>
                                    <a:pt x="150" y="582"/>
                                  </a:lnTo>
                                  <a:lnTo>
                                    <a:pt x="162" y="588"/>
                                  </a:lnTo>
                                  <a:lnTo>
                                    <a:pt x="162" y="600"/>
                                  </a:lnTo>
                                  <a:lnTo>
                                    <a:pt x="156" y="606"/>
                                  </a:lnTo>
                                  <a:lnTo>
                                    <a:pt x="156" y="618"/>
                                  </a:lnTo>
                                  <a:lnTo>
                                    <a:pt x="162" y="624"/>
                                  </a:lnTo>
                                  <a:lnTo>
                                    <a:pt x="168" y="618"/>
                                  </a:lnTo>
                                  <a:lnTo>
                                    <a:pt x="180" y="612"/>
                                  </a:lnTo>
                                  <a:lnTo>
                                    <a:pt x="180" y="582"/>
                                  </a:lnTo>
                                  <a:lnTo>
                                    <a:pt x="174" y="576"/>
                                  </a:lnTo>
                                  <a:lnTo>
                                    <a:pt x="168" y="576"/>
                                  </a:lnTo>
                                  <a:lnTo>
                                    <a:pt x="168" y="558"/>
                                  </a:lnTo>
                                  <a:lnTo>
                                    <a:pt x="174" y="546"/>
                                  </a:lnTo>
                                  <a:lnTo>
                                    <a:pt x="186" y="540"/>
                                  </a:lnTo>
                                  <a:lnTo>
                                    <a:pt x="210" y="540"/>
                                  </a:lnTo>
                                  <a:lnTo>
                                    <a:pt x="216" y="534"/>
                                  </a:lnTo>
                                  <a:lnTo>
                                    <a:pt x="216" y="474"/>
                                  </a:lnTo>
                                  <a:lnTo>
                                    <a:pt x="222" y="468"/>
                                  </a:lnTo>
                                  <a:lnTo>
                                    <a:pt x="228" y="456"/>
                                  </a:lnTo>
                                  <a:lnTo>
                                    <a:pt x="234" y="450"/>
                                  </a:lnTo>
                                  <a:lnTo>
                                    <a:pt x="234" y="432"/>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83" name="Madagascar" descr="© INSCALE GmbH, 15.06.2010"/>
                            <a:cNvSpPr>
                              <a:spLocks/>
                            </a:cNvSpPr>
                          </a:nvSpPr>
                          <a:spPr bwMode="gray">
                            <a:xfrm>
                              <a:off x="3354" y="1861"/>
                              <a:ext cx="152" cy="279"/>
                            </a:xfrm>
                            <a:custGeom>
                              <a:avLst/>
                              <a:gdLst>
                                <a:gd name="T0" fmla="*/ 2147483647 w 594"/>
                                <a:gd name="T1" fmla="*/ 2147483647 h 1092"/>
                                <a:gd name="T2" fmla="*/ 2147483647 w 594"/>
                                <a:gd name="T3" fmla="*/ 2147483647 h 1092"/>
                                <a:gd name="T4" fmla="*/ 2147483647 w 594"/>
                                <a:gd name="T5" fmla="*/ 2147483647 h 1092"/>
                                <a:gd name="T6" fmla="*/ 2147483647 w 594"/>
                                <a:gd name="T7" fmla="*/ 2147483647 h 1092"/>
                                <a:gd name="T8" fmla="*/ 2147483647 w 594"/>
                                <a:gd name="T9" fmla="*/ 2147483647 h 1092"/>
                                <a:gd name="T10" fmla="*/ 2147483647 w 594"/>
                                <a:gd name="T11" fmla="*/ 2147483647 h 1092"/>
                                <a:gd name="T12" fmla="*/ 2147483647 w 594"/>
                                <a:gd name="T13" fmla="*/ 2147483647 h 1092"/>
                                <a:gd name="T14" fmla="*/ 2147483647 w 594"/>
                                <a:gd name="T15" fmla="*/ 2147483647 h 1092"/>
                                <a:gd name="T16" fmla="*/ 2147483647 w 594"/>
                                <a:gd name="T17" fmla="*/ 2147483647 h 1092"/>
                                <a:gd name="T18" fmla="*/ 2147483647 w 594"/>
                                <a:gd name="T19" fmla="*/ 2147483647 h 1092"/>
                                <a:gd name="T20" fmla="*/ 2147483647 w 594"/>
                                <a:gd name="T21" fmla="*/ 2147483647 h 1092"/>
                                <a:gd name="T22" fmla="*/ 2147483647 w 594"/>
                                <a:gd name="T23" fmla="*/ 2147483647 h 1092"/>
                                <a:gd name="T24" fmla="*/ 2147483647 w 594"/>
                                <a:gd name="T25" fmla="*/ 2147483647 h 1092"/>
                                <a:gd name="T26" fmla="*/ 2147483647 w 594"/>
                                <a:gd name="T27" fmla="*/ 2147483647 h 1092"/>
                                <a:gd name="T28" fmla="*/ 2147483647 w 594"/>
                                <a:gd name="T29" fmla="*/ 2147483647 h 1092"/>
                                <a:gd name="T30" fmla="*/ 2147483647 w 594"/>
                                <a:gd name="T31" fmla="*/ 2147483647 h 1092"/>
                                <a:gd name="T32" fmla="*/ 2147483647 w 594"/>
                                <a:gd name="T33" fmla="*/ 0 h 1092"/>
                                <a:gd name="T34" fmla="*/ 2147483647 w 594"/>
                                <a:gd name="T35" fmla="*/ 2147483647 h 1092"/>
                                <a:gd name="T36" fmla="*/ 2147483647 w 594"/>
                                <a:gd name="T37" fmla="*/ 2147483647 h 1092"/>
                                <a:gd name="T38" fmla="*/ 2147483647 w 594"/>
                                <a:gd name="T39" fmla="*/ 2147483647 h 1092"/>
                                <a:gd name="T40" fmla="*/ 2147483647 w 594"/>
                                <a:gd name="T41" fmla="*/ 2147483647 h 1092"/>
                                <a:gd name="T42" fmla="*/ 2147483647 w 594"/>
                                <a:gd name="T43" fmla="*/ 2147483647 h 1092"/>
                                <a:gd name="T44" fmla="*/ 2147483647 w 594"/>
                                <a:gd name="T45" fmla="*/ 2147483647 h 1092"/>
                                <a:gd name="T46" fmla="*/ 2147483647 w 594"/>
                                <a:gd name="T47" fmla="*/ 2147483647 h 1092"/>
                                <a:gd name="T48" fmla="*/ 2147483647 w 594"/>
                                <a:gd name="T49" fmla="*/ 2147483647 h 1092"/>
                                <a:gd name="T50" fmla="*/ 2147483647 w 594"/>
                                <a:gd name="T51" fmla="*/ 2147483647 h 1092"/>
                                <a:gd name="T52" fmla="*/ 2147483647 w 594"/>
                                <a:gd name="T53" fmla="*/ 2147483647 h 1092"/>
                                <a:gd name="T54" fmla="*/ 2147483647 w 594"/>
                                <a:gd name="T55" fmla="*/ 2147483647 h 1092"/>
                                <a:gd name="T56" fmla="*/ 2147483647 w 594"/>
                                <a:gd name="T57" fmla="*/ 2147483647 h 1092"/>
                                <a:gd name="T58" fmla="*/ 2147483647 w 594"/>
                                <a:gd name="T59" fmla="*/ 2147483647 h 1092"/>
                                <a:gd name="T60" fmla="*/ 2147483647 w 594"/>
                                <a:gd name="T61" fmla="*/ 2147483647 h 1092"/>
                                <a:gd name="T62" fmla="*/ 2147483647 w 594"/>
                                <a:gd name="T63" fmla="*/ 2147483647 h 1092"/>
                                <a:gd name="T64" fmla="*/ 2147483647 w 594"/>
                                <a:gd name="T65" fmla="*/ 2147483647 h 1092"/>
                                <a:gd name="T66" fmla="*/ 2147483647 w 594"/>
                                <a:gd name="T67" fmla="*/ 2147483647 h 1092"/>
                                <a:gd name="T68" fmla="*/ 2147483647 w 594"/>
                                <a:gd name="T69" fmla="*/ 2147483647 h 1092"/>
                                <a:gd name="T70" fmla="*/ 2147483647 w 594"/>
                                <a:gd name="T71" fmla="*/ 2147483647 h 1092"/>
                                <a:gd name="T72" fmla="*/ 2147483647 w 594"/>
                                <a:gd name="T73" fmla="*/ 2147483647 h 1092"/>
                                <a:gd name="T74" fmla="*/ 2147483647 w 594"/>
                                <a:gd name="T75" fmla="*/ 2147483647 h 1092"/>
                                <a:gd name="T76" fmla="*/ 2147483647 w 594"/>
                                <a:gd name="T77" fmla="*/ 2147483647 h 1092"/>
                                <a:gd name="T78" fmla="*/ 2147483647 w 594"/>
                                <a:gd name="T79" fmla="*/ 2147483647 h 1092"/>
                                <a:gd name="T80" fmla="*/ 2147483647 w 594"/>
                                <a:gd name="T81" fmla="*/ 2147483647 h 1092"/>
                                <a:gd name="T82" fmla="*/ 2147483647 w 594"/>
                                <a:gd name="T83" fmla="*/ 2147483647 h 1092"/>
                                <a:gd name="T84" fmla="*/ 2147483647 w 594"/>
                                <a:gd name="T85" fmla="*/ 2147483647 h 1092"/>
                                <a:gd name="T86" fmla="*/ 0 w 594"/>
                                <a:gd name="T87" fmla="*/ 2147483647 h 1092"/>
                                <a:gd name="T88" fmla="*/ 2147483647 w 594"/>
                                <a:gd name="T89" fmla="*/ 2147483647 h 1092"/>
                                <a:gd name="T90" fmla="*/ 2147483647 w 594"/>
                                <a:gd name="T91" fmla="*/ 2147483647 h 1092"/>
                                <a:gd name="T92" fmla="*/ 2147483647 w 594"/>
                                <a:gd name="T93" fmla="*/ 2147483647 h 1092"/>
                                <a:gd name="T94" fmla="*/ 2147483647 w 594"/>
                                <a:gd name="T95" fmla="*/ 2147483647 h 1092"/>
                                <a:gd name="T96" fmla="*/ 2147483647 w 594"/>
                                <a:gd name="T97" fmla="*/ 2147483647 h 1092"/>
                                <a:gd name="T98" fmla="*/ 2147483647 w 594"/>
                                <a:gd name="T99" fmla="*/ 2147483647 h 1092"/>
                                <a:gd name="T100" fmla="*/ 2147483647 w 594"/>
                                <a:gd name="T101" fmla="*/ 2147483647 h 1092"/>
                                <a:gd name="T102" fmla="*/ 2147483647 w 594"/>
                                <a:gd name="T103" fmla="*/ 2147483647 h 1092"/>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w 594"/>
                                <a:gd name="T157" fmla="*/ 0 h 1092"/>
                                <a:gd name="T158" fmla="*/ 594 w 594"/>
                                <a:gd name="T159" fmla="*/ 1092 h 1092"/>
                              </a:gdLst>
                              <a:ahLst/>
                              <a:cxnLst>
                                <a:cxn ang="T104">
                                  <a:pos x="T0" y="T1"/>
                                </a:cxn>
                                <a:cxn ang="T105">
                                  <a:pos x="T2" y="T3"/>
                                </a:cxn>
                                <a:cxn ang="T106">
                                  <a:pos x="T4" y="T5"/>
                                </a:cxn>
                                <a:cxn ang="T107">
                                  <a:pos x="T6" y="T7"/>
                                </a:cxn>
                                <a:cxn ang="T108">
                                  <a:pos x="T8" y="T9"/>
                                </a:cxn>
                                <a:cxn ang="T109">
                                  <a:pos x="T10" y="T11"/>
                                </a:cxn>
                                <a:cxn ang="T110">
                                  <a:pos x="T12" y="T13"/>
                                </a:cxn>
                                <a:cxn ang="T111">
                                  <a:pos x="T14" y="T15"/>
                                </a:cxn>
                                <a:cxn ang="T112">
                                  <a:pos x="T16" y="T17"/>
                                </a:cxn>
                                <a:cxn ang="T113">
                                  <a:pos x="T18" y="T19"/>
                                </a:cxn>
                                <a:cxn ang="T114">
                                  <a:pos x="T20" y="T21"/>
                                </a:cxn>
                                <a:cxn ang="T115">
                                  <a:pos x="T22" y="T23"/>
                                </a:cxn>
                                <a:cxn ang="T116">
                                  <a:pos x="T24" y="T25"/>
                                </a:cxn>
                                <a:cxn ang="T117">
                                  <a:pos x="T26" y="T27"/>
                                </a:cxn>
                                <a:cxn ang="T118">
                                  <a:pos x="T28" y="T29"/>
                                </a:cxn>
                                <a:cxn ang="T119">
                                  <a:pos x="T30" y="T31"/>
                                </a:cxn>
                                <a:cxn ang="T120">
                                  <a:pos x="T32" y="T33"/>
                                </a:cxn>
                                <a:cxn ang="T121">
                                  <a:pos x="T34" y="T35"/>
                                </a:cxn>
                                <a:cxn ang="T122">
                                  <a:pos x="T36" y="T37"/>
                                </a:cxn>
                                <a:cxn ang="T123">
                                  <a:pos x="T38" y="T39"/>
                                </a:cxn>
                                <a:cxn ang="T124">
                                  <a:pos x="T40" y="T41"/>
                                </a:cxn>
                                <a:cxn ang="T125">
                                  <a:pos x="T42" y="T43"/>
                                </a:cxn>
                                <a:cxn ang="T126">
                                  <a:pos x="T44" y="T45"/>
                                </a:cxn>
                                <a:cxn ang="T127">
                                  <a:pos x="T46" y="T47"/>
                                </a:cxn>
                                <a:cxn ang="T128">
                                  <a:pos x="T48" y="T49"/>
                                </a:cxn>
                                <a:cxn ang="T129">
                                  <a:pos x="T50" y="T51"/>
                                </a:cxn>
                                <a:cxn ang="T130">
                                  <a:pos x="T52" y="T53"/>
                                </a:cxn>
                                <a:cxn ang="T131">
                                  <a:pos x="T54" y="T55"/>
                                </a:cxn>
                                <a:cxn ang="T132">
                                  <a:pos x="T56" y="T57"/>
                                </a:cxn>
                                <a:cxn ang="T133">
                                  <a:pos x="T58" y="T59"/>
                                </a:cxn>
                                <a:cxn ang="T134">
                                  <a:pos x="T60" y="T61"/>
                                </a:cxn>
                                <a:cxn ang="T135">
                                  <a:pos x="T62" y="T63"/>
                                </a:cxn>
                                <a:cxn ang="T136">
                                  <a:pos x="T64" y="T65"/>
                                </a:cxn>
                                <a:cxn ang="T137">
                                  <a:pos x="T66" y="T67"/>
                                </a:cxn>
                                <a:cxn ang="T138">
                                  <a:pos x="T68" y="T69"/>
                                </a:cxn>
                                <a:cxn ang="T139">
                                  <a:pos x="T70" y="T71"/>
                                </a:cxn>
                                <a:cxn ang="T140">
                                  <a:pos x="T72" y="T73"/>
                                </a:cxn>
                                <a:cxn ang="T141">
                                  <a:pos x="T74" y="T75"/>
                                </a:cxn>
                                <a:cxn ang="T142">
                                  <a:pos x="T76" y="T77"/>
                                </a:cxn>
                                <a:cxn ang="T143">
                                  <a:pos x="T78" y="T79"/>
                                </a:cxn>
                                <a:cxn ang="T144">
                                  <a:pos x="T80" y="T81"/>
                                </a:cxn>
                                <a:cxn ang="T145">
                                  <a:pos x="T82" y="T83"/>
                                </a:cxn>
                                <a:cxn ang="T146">
                                  <a:pos x="T84" y="T85"/>
                                </a:cxn>
                                <a:cxn ang="T147">
                                  <a:pos x="T86" y="T87"/>
                                </a:cxn>
                                <a:cxn ang="T148">
                                  <a:pos x="T88" y="T89"/>
                                </a:cxn>
                                <a:cxn ang="T149">
                                  <a:pos x="T90" y="T91"/>
                                </a:cxn>
                                <a:cxn ang="T150">
                                  <a:pos x="T92" y="T93"/>
                                </a:cxn>
                                <a:cxn ang="T151">
                                  <a:pos x="T94" y="T95"/>
                                </a:cxn>
                                <a:cxn ang="T152">
                                  <a:pos x="T96" y="T97"/>
                                </a:cxn>
                                <a:cxn ang="T153">
                                  <a:pos x="T98" y="T99"/>
                                </a:cxn>
                                <a:cxn ang="T154">
                                  <a:pos x="T100" y="T101"/>
                                </a:cxn>
                                <a:cxn ang="T155">
                                  <a:pos x="T102" y="T103"/>
                                </a:cxn>
                              </a:cxnLst>
                              <a:rect l="T156" t="T157" r="T158" b="T159"/>
                              <a:pathLst>
                                <a:path w="594" h="1092">
                                  <a:moveTo>
                                    <a:pt x="120" y="330"/>
                                  </a:moveTo>
                                  <a:lnTo>
                                    <a:pt x="144" y="324"/>
                                  </a:lnTo>
                                  <a:lnTo>
                                    <a:pt x="192" y="324"/>
                                  </a:lnTo>
                                  <a:lnTo>
                                    <a:pt x="192" y="300"/>
                                  </a:lnTo>
                                  <a:lnTo>
                                    <a:pt x="252" y="312"/>
                                  </a:lnTo>
                                  <a:lnTo>
                                    <a:pt x="270" y="282"/>
                                  </a:lnTo>
                                  <a:lnTo>
                                    <a:pt x="312" y="288"/>
                                  </a:lnTo>
                                  <a:lnTo>
                                    <a:pt x="312" y="258"/>
                                  </a:lnTo>
                                  <a:lnTo>
                                    <a:pt x="324" y="228"/>
                                  </a:lnTo>
                                  <a:lnTo>
                                    <a:pt x="324" y="258"/>
                                  </a:lnTo>
                                  <a:lnTo>
                                    <a:pt x="336" y="276"/>
                                  </a:lnTo>
                                  <a:lnTo>
                                    <a:pt x="348" y="240"/>
                                  </a:lnTo>
                                  <a:lnTo>
                                    <a:pt x="348" y="210"/>
                                  </a:lnTo>
                                  <a:lnTo>
                                    <a:pt x="354" y="192"/>
                                  </a:lnTo>
                                  <a:lnTo>
                                    <a:pt x="354" y="186"/>
                                  </a:lnTo>
                                  <a:lnTo>
                                    <a:pt x="360" y="186"/>
                                  </a:lnTo>
                                  <a:lnTo>
                                    <a:pt x="372" y="198"/>
                                  </a:lnTo>
                                  <a:lnTo>
                                    <a:pt x="372" y="204"/>
                                  </a:lnTo>
                                  <a:lnTo>
                                    <a:pt x="378" y="204"/>
                                  </a:lnTo>
                                  <a:lnTo>
                                    <a:pt x="402" y="180"/>
                                  </a:lnTo>
                                  <a:lnTo>
                                    <a:pt x="396" y="168"/>
                                  </a:lnTo>
                                  <a:lnTo>
                                    <a:pt x="396" y="150"/>
                                  </a:lnTo>
                                  <a:lnTo>
                                    <a:pt x="390" y="138"/>
                                  </a:lnTo>
                                  <a:lnTo>
                                    <a:pt x="402" y="126"/>
                                  </a:lnTo>
                                  <a:lnTo>
                                    <a:pt x="414" y="126"/>
                                  </a:lnTo>
                                  <a:lnTo>
                                    <a:pt x="420" y="132"/>
                                  </a:lnTo>
                                  <a:lnTo>
                                    <a:pt x="426" y="132"/>
                                  </a:lnTo>
                                  <a:lnTo>
                                    <a:pt x="432" y="126"/>
                                  </a:lnTo>
                                  <a:lnTo>
                                    <a:pt x="438" y="114"/>
                                  </a:lnTo>
                                  <a:lnTo>
                                    <a:pt x="450" y="102"/>
                                  </a:lnTo>
                                  <a:lnTo>
                                    <a:pt x="456" y="90"/>
                                  </a:lnTo>
                                  <a:lnTo>
                                    <a:pt x="462" y="72"/>
                                  </a:lnTo>
                                  <a:lnTo>
                                    <a:pt x="462" y="42"/>
                                  </a:lnTo>
                                  <a:lnTo>
                                    <a:pt x="492" y="0"/>
                                  </a:lnTo>
                                  <a:lnTo>
                                    <a:pt x="546" y="60"/>
                                  </a:lnTo>
                                  <a:lnTo>
                                    <a:pt x="546" y="90"/>
                                  </a:lnTo>
                                  <a:lnTo>
                                    <a:pt x="552" y="96"/>
                                  </a:lnTo>
                                  <a:lnTo>
                                    <a:pt x="558" y="114"/>
                                  </a:lnTo>
                                  <a:lnTo>
                                    <a:pt x="576" y="150"/>
                                  </a:lnTo>
                                  <a:lnTo>
                                    <a:pt x="582" y="156"/>
                                  </a:lnTo>
                                  <a:lnTo>
                                    <a:pt x="582" y="162"/>
                                  </a:lnTo>
                                  <a:lnTo>
                                    <a:pt x="564" y="216"/>
                                  </a:lnTo>
                                  <a:lnTo>
                                    <a:pt x="594" y="276"/>
                                  </a:lnTo>
                                  <a:lnTo>
                                    <a:pt x="594" y="288"/>
                                  </a:lnTo>
                                  <a:lnTo>
                                    <a:pt x="588" y="294"/>
                                  </a:lnTo>
                                  <a:lnTo>
                                    <a:pt x="576" y="294"/>
                                  </a:lnTo>
                                  <a:lnTo>
                                    <a:pt x="564" y="288"/>
                                  </a:lnTo>
                                  <a:lnTo>
                                    <a:pt x="558" y="282"/>
                                  </a:lnTo>
                                  <a:lnTo>
                                    <a:pt x="552" y="282"/>
                                  </a:lnTo>
                                  <a:lnTo>
                                    <a:pt x="522" y="288"/>
                                  </a:lnTo>
                                  <a:lnTo>
                                    <a:pt x="528" y="330"/>
                                  </a:lnTo>
                                  <a:lnTo>
                                    <a:pt x="522" y="336"/>
                                  </a:lnTo>
                                  <a:lnTo>
                                    <a:pt x="516" y="348"/>
                                  </a:lnTo>
                                  <a:lnTo>
                                    <a:pt x="504" y="354"/>
                                  </a:lnTo>
                                  <a:lnTo>
                                    <a:pt x="486" y="390"/>
                                  </a:lnTo>
                                  <a:lnTo>
                                    <a:pt x="486" y="402"/>
                                  </a:lnTo>
                                  <a:lnTo>
                                    <a:pt x="492" y="414"/>
                                  </a:lnTo>
                                  <a:lnTo>
                                    <a:pt x="504" y="450"/>
                                  </a:lnTo>
                                  <a:lnTo>
                                    <a:pt x="498" y="468"/>
                                  </a:lnTo>
                                  <a:lnTo>
                                    <a:pt x="486" y="510"/>
                                  </a:lnTo>
                                  <a:lnTo>
                                    <a:pt x="462" y="570"/>
                                  </a:lnTo>
                                  <a:lnTo>
                                    <a:pt x="432" y="642"/>
                                  </a:lnTo>
                                  <a:lnTo>
                                    <a:pt x="390" y="720"/>
                                  </a:lnTo>
                                  <a:lnTo>
                                    <a:pt x="324" y="852"/>
                                  </a:lnTo>
                                  <a:lnTo>
                                    <a:pt x="312" y="894"/>
                                  </a:lnTo>
                                  <a:lnTo>
                                    <a:pt x="306" y="912"/>
                                  </a:lnTo>
                                  <a:lnTo>
                                    <a:pt x="306" y="948"/>
                                  </a:lnTo>
                                  <a:lnTo>
                                    <a:pt x="294" y="984"/>
                                  </a:lnTo>
                                  <a:lnTo>
                                    <a:pt x="276" y="1014"/>
                                  </a:lnTo>
                                  <a:lnTo>
                                    <a:pt x="258" y="1032"/>
                                  </a:lnTo>
                                  <a:lnTo>
                                    <a:pt x="240" y="1044"/>
                                  </a:lnTo>
                                  <a:lnTo>
                                    <a:pt x="222" y="1062"/>
                                  </a:lnTo>
                                  <a:lnTo>
                                    <a:pt x="216" y="1062"/>
                                  </a:lnTo>
                                  <a:lnTo>
                                    <a:pt x="210" y="1068"/>
                                  </a:lnTo>
                                  <a:lnTo>
                                    <a:pt x="186" y="1068"/>
                                  </a:lnTo>
                                  <a:lnTo>
                                    <a:pt x="150" y="1086"/>
                                  </a:lnTo>
                                  <a:lnTo>
                                    <a:pt x="114" y="1092"/>
                                  </a:lnTo>
                                  <a:lnTo>
                                    <a:pt x="78" y="1074"/>
                                  </a:lnTo>
                                  <a:lnTo>
                                    <a:pt x="60" y="1056"/>
                                  </a:lnTo>
                                  <a:lnTo>
                                    <a:pt x="48" y="1038"/>
                                  </a:lnTo>
                                  <a:lnTo>
                                    <a:pt x="36" y="1026"/>
                                  </a:lnTo>
                                  <a:lnTo>
                                    <a:pt x="36" y="1020"/>
                                  </a:lnTo>
                                  <a:lnTo>
                                    <a:pt x="30" y="1014"/>
                                  </a:lnTo>
                                  <a:lnTo>
                                    <a:pt x="48" y="990"/>
                                  </a:lnTo>
                                  <a:lnTo>
                                    <a:pt x="42" y="978"/>
                                  </a:lnTo>
                                  <a:lnTo>
                                    <a:pt x="24" y="948"/>
                                  </a:lnTo>
                                  <a:lnTo>
                                    <a:pt x="12" y="900"/>
                                  </a:lnTo>
                                  <a:lnTo>
                                    <a:pt x="0" y="834"/>
                                  </a:lnTo>
                                  <a:lnTo>
                                    <a:pt x="0" y="786"/>
                                  </a:lnTo>
                                  <a:lnTo>
                                    <a:pt x="6" y="756"/>
                                  </a:lnTo>
                                  <a:lnTo>
                                    <a:pt x="18" y="738"/>
                                  </a:lnTo>
                                  <a:lnTo>
                                    <a:pt x="60" y="696"/>
                                  </a:lnTo>
                                  <a:lnTo>
                                    <a:pt x="72" y="678"/>
                                  </a:lnTo>
                                  <a:lnTo>
                                    <a:pt x="90" y="672"/>
                                  </a:lnTo>
                                  <a:lnTo>
                                    <a:pt x="96" y="660"/>
                                  </a:lnTo>
                                  <a:lnTo>
                                    <a:pt x="108" y="654"/>
                                  </a:lnTo>
                                  <a:lnTo>
                                    <a:pt x="108" y="636"/>
                                  </a:lnTo>
                                  <a:lnTo>
                                    <a:pt x="102" y="600"/>
                                  </a:lnTo>
                                  <a:lnTo>
                                    <a:pt x="96" y="558"/>
                                  </a:lnTo>
                                  <a:lnTo>
                                    <a:pt x="96" y="522"/>
                                  </a:lnTo>
                                  <a:lnTo>
                                    <a:pt x="78" y="432"/>
                                  </a:lnTo>
                                  <a:lnTo>
                                    <a:pt x="90" y="408"/>
                                  </a:lnTo>
                                  <a:lnTo>
                                    <a:pt x="132" y="366"/>
                                  </a:lnTo>
                                  <a:lnTo>
                                    <a:pt x="132" y="360"/>
                                  </a:lnTo>
                                  <a:lnTo>
                                    <a:pt x="120" y="330"/>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84" name="Macedonia" descr="© INSCALE GmbH, 15.06.2010"/>
                            <a:cNvSpPr>
                              <a:spLocks/>
                            </a:cNvSpPr>
                          </a:nvSpPr>
                          <a:spPr bwMode="gray">
                            <a:xfrm>
                              <a:off x="2944" y="734"/>
                              <a:ext cx="42" cy="33"/>
                            </a:xfrm>
                            <a:custGeom>
                              <a:avLst/>
                              <a:gdLst>
                                <a:gd name="T0" fmla="*/ 2147483647 w 162"/>
                                <a:gd name="T1" fmla="*/ 2147483647 h 126"/>
                                <a:gd name="T2" fmla="*/ 2147483647 w 162"/>
                                <a:gd name="T3" fmla="*/ 2147483647 h 126"/>
                                <a:gd name="T4" fmla="*/ 2147483647 w 162"/>
                                <a:gd name="T5" fmla="*/ 2147483647 h 126"/>
                                <a:gd name="T6" fmla="*/ 2147483647 w 162"/>
                                <a:gd name="T7" fmla="*/ 2147483647 h 126"/>
                                <a:gd name="T8" fmla="*/ 2147483647 w 162"/>
                                <a:gd name="T9" fmla="*/ 0 h 126"/>
                                <a:gd name="T10" fmla="*/ 2147483647 w 162"/>
                                <a:gd name="T11" fmla="*/ 2147483647 h 126"/>
                                <a:gd name="T12" fmla="*/ 2147483647 w 162"/>
                                <a:gd name="T13" fmla="*/ 2147483647 h 126"/>
                                <a:gd name="T14" fmla="*/ 2147483647 w 162"/>
                                <a:gd name="T15" fmla="*/ 2147483647 h 126"/>
                                <a:gd name="T16" fmla="*/ 2147483647 w 162"/>
                                <a:gd name="T17" fmla="*/ 2147483647 h 126"/>
                                <a:gd name="T18" fmla="*/ 2147483647 w 162"/>
                                <a:gd name="T19" fmla="*/ 2147483647 h 126"/>
                                <a:gd name="T20" fmla="*/ 2147483647 w 162"/>
                                <a:gd name="T21" fmla="*/ 2147483647 h 126"/>
                                <a:gd name="T22" fmla="*/ 0 w 162"/>
                                <a:gd name="T23" fmla="*/ 2147483647 h 126"/>
                                <a:gd name="T24" fmla="*/ 0 w 162"/>
                                <a:gd name="T25" fmla="*/ 2147483647 h 126"/>
                                <a:gd name="T26" fmla="*/ 2147483647 w 162"/>
                                <a:gd name="T27" fmla="*/ 2147483647 h 126"/>
                                <a:gd name="T28" fmla="*/ 2147483647 w 162"/>
                                <a:gd name="T29" fmla="*/ 2147483647 h 126"/>
                                <a:gd name="T30" fmla="*/ 2147483647 w 162"/>
                                <a:gd name="T31" fmla="*/ 2147483647 h 126"/>
                                <a:gd name="T32" fmla="*/ 2147483647 w 162"/>
                                <a:gd name="T33" fmla="*/ 2147483647 h 126"/>
                                <a:gd name="T34" fmla="*/ 2147483647 w 162"/>
                                <a:gd name="T35" fmla="*/ 2147483647 h 126"/>
                                <a:gd name="T36" fmla="*/ 2147483647 w 162"/>
                                <a:gd name="T37" fmla="*/ 2147483647 h 126"/>
                                <a:gd name="T38" fmla="*/ 2147483647 w 162"/>
                                <a:gd name="T39" fmla="*/ 2147483647 h 126"/>
                                <a:gd name="T40" fmla="*/ 2147483647 w 162"/>
                                <a:gd name="T41" fmla="*/ 2147483647 h 126"/>
                                <a:gd name="T42" fmla="*/ 2147483647 w 162"/>
                                <a:gd name="T43" fmla="*/ 2147483647 h 126"/>
                                <a:gd name="T44" fmla="*/ 2147483647 w 162"/>
                                <a:gd name="T45" fmla="*/ 2147483647 h 126"/>
                                <a:gd name="T46" fmla="*/ 2147483647 w 162"/>
                                <a:gd name="T47" fmla="*/ 2147483647 h 126"/>
                                <a:gd name="T48" fmla="*/ 2147483647 w 162"/>
                                <a:gd name="T49" fmla="*/ 2147483647 h 126"/>
                                <a:gd name="T50" fmla="*/ 2147483647 w 162"/>
                                <a:gd name="T51" fmla="*/ 2147483647 h 126"/>
                                <a:gd name="T52" fmla="*/ 2147483647 w 162"/>
                                <a:gd name="T53" fmla="*/ 2147483647 h 126"/>
                                <a:gd name="T54" fmla="*/ 2147483647 w 162"/>
                                <a:gd name="T55" fmla="*/ 2147483647 h 126"/>
                                <a:gd name="T56" fmla="*/ 2147483647 w 162"/>
                                <a:gd name="T57" fmla="*/ 2147483647 h 126"/>
                                <a:gd name="T58" fmla="*/ 2147483647 w 162"/>
                                <a:gd name="T59" fmla="*/ 2147483647 h 126"/>
                                <a:gd name="T60" fmla="*/ 2147483647 w 162"/>
                                <a:gd name="T61" fmla="*/ 2147483647 h 126"/>
                                <a:gd name="T62" fmla="*/ 2147483647 w 162"/>
                                <a:gd name="T63" fmla="*/ 2147483647 h 126"/>
                                <a:gd name="T64" fmla="*/ 2147483647 w 162"/>
                                <a:gd name="T65" fmla="*/ 2147483647 h 12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w 162"/>
                                <a:gd name="T100" fmla="*/ 0 h 126"/>
                                <a:gd name="T101" fmla="*/ 162 w 162"/>
                                <a:gd name="T102" fmla="*/ 126 h 126"/>
                              </a:gdLst>
                              <a:ahLst/>
                              <a:cxnLst>
                                <a:cxn ang="T66">
                                  <a:pos x="T0" y="T1"/>
                                </a:cxn>
                                <a:cxn ang="T67">
                                  <a:pos x="T2" y="T3"/>
                                </a:cxn>
                                <a:cxn ang="T68">
                                  <a:pos x="T4" y="T5"/>
                                </a:cxn>
                                <a:cxn ang="T69">
                                  <a:pos x="T6" y="T7"/>
                                </a:cxn>
                                <a:cxn ang="T70">
                                  <a:pos x="T8" y="T9"/>
                                </a:cxn>
                                <a:cxn ang="T71">
                                  <a:pos x="T10" y="T11"/>
                                </a:cxn>
                                <a:cxn ang="T72">
                                  <a:pos x="T12" y="T13"/>
                                </a:cxn>
                                <a:cxn ang="T73">
                                  <a:pos x="T14" y="T15"/>
                                </a:cxn>
                                <a:cxn ang="T74">
                                  <a:pos x="T16" y="T17"/>
                                </a:cxn>
                                <a:cxn ang="T75">
                                  <a:pos x="T18" y="T19"/>
                                </a:cxn>
                                <a:cxn ang="T76">
                                  <a:pos x="T20" y="T21"/>
                                </a:cxn>
                                <a:cxn ang="T77">
                                  <a:pos x="T22" y="T23"/>
                                </a:cxn>
                                <a:cxn ang="T78">
                                  <a:pos x="T24" y="T25"/>
                                </a:cxn>
                                <a:cxn ang="T79">
                                  <a:pos x="T26" y="T27"/>
                                </a:cxn>
                                <a:cxn ang="T80">
                                  <a:pos x="T28" y="T29"/>
                                </a:cxn>
                                <a:cxn ang="T81">
                                  <a:pos x="T30" y="T31"/>
                                </a:cxn>
                                <a:cxn ang="T82">
                                  <a:pos x="T32" y="T33"/>
                                </a:cxn>
                                <a:cxn ang="T83">
                                  <a:pos x="T34" y="T35"/>
                                </a:cxn>
                                <a:cxn ang="T84">
                                  <a:pos x="T36" y="T37"/>
                                </a:cxn>
                                <a:cxn ang="T85">
                                  <a:pos x="T38" y="T39"/>
                                </a:cxn>
                                <a:cxn ang="T86">
                                  <a:pos x="T40" y="T41"/>
                                </a:cxn>
                                <a:cxn ang="T87">
                                  <a:pos x="T42" y="T43"/>
                                </a:cxn>
                                <a:cxn ang="T88">
                                  <a:pos x="T44" y="T45"/>
                                </a:cxn>
                                <a:cxn ang="T89">
                                  <a:pos x="T46" y="T47"/>
                                </a:cxn>
                                <a:cxn ang="T90">
                                  <a:pos x="T48" y="T49"/>
                                </a:cxn>
                                <a:cxn ang="T91">
                                  <a:pos x="T50" y="T51"/>
                                </a:cxn>
                                <a:cxn ang="T92">
                                  <a:pos x="T52" y="T53"/>
                                </a:cxn>
                                <a:cxn ang="T93">
                                  <a:pos x="T54" y="T55"/>
                                </a:cxn>
                                <a:cxn ang="T94">
                                  <a:pos x="T56" y="T57"/>
                                </a:cxn>
                                <a:cxn ang="T95">
                                  <a:pos x="T58" y="T59"/>
                                </a:cxn>
                                <a:cxn ang="T96">
                                  <a:pos x="T60" y="T61"/>
                                </a:cxn>
                                <a:cxn ang="T97">
                                  <a:pos x="T62" y="T63"/>
                                </a:cxn>
                                <a:cxn ang="T98">
                                  <a:pos x="T64" y="T65"/>
                                </a:cxn>
                              </a:cxnLst>
                              <a:rect l="T99" t="T100" r="T101" b="T102"/>
                              <a:pathLst>
                                <a:path w="162" h="126">
                                  <a:moveTo>
                                    <a:pt x="150" y="42"/>
                                  </a:moveTo>
                                  <a:lnTo>
                                    <a:pt x="132" y="30"/>
                                  </a:lnTo>
                                  <a:lnTo>
                                    <a:pt x="132" y="18"/>
                                  </a:lnTo>
                                  <a:lnTo>
                                    <a:pt x="126" y="18"/>
                                  </a:lnTo>
                                  <a:lnTo>
                                    <a:pt x="114" y="0"/>
                                  </a:lnTo>
                                  <a:lnTo>
                                    <a:pt x="72" y="6"/>
                                  </a:lnTo>
                                  <a:lnTo>
                                    <a:pt x="66" y="12"/>
                                  </a:lnTo>
                                  <a:lnTo>
                                    <a:pt x="48" y="12"/>
                                  </a:lnTo>
                                  <a:lnTo>
                                    <a:pt x="48" y="24"/>
                                  </a:lnTo>
                                  <a:lnTo>
                                    <a:pt x="24" y="24"/>
                                  </a:lnTo>
                                  <a:lnTo>
                                    <a:pt x="18" y="36"/>
                                  </a:lnTo>
                                  <a:lnTo>
                                    <a:pt x="0" y="42"/>
                                  </a:lnTo>
                                  <a:lnTo>
                                    <a:pt x="0" y="66"/>
                                  </a:lnTo>
                                  <a:lnTo>
                                    <a:pt x="6" y="78"/>
                                  </a:lnTo>
                                  <a:lnTo>
                                    <a:pt x="6" y="102"/>
                                  </a:lnTo>
                                  <a:lnTo>
                                    <a:pt x="12" y="108"/>
                                  </a:lnTo>
                                  <a:lnTo>
                                    <a:pt x="18" y="108"/>
                                  </a:lnTo>
                                  <a:lnTo>
                                    <a:pt x="18" y="126"/>
                                  </a:lnTo>
                                  <a:lnTo>
                                    <a:pt x="42" y="120"/>
                                  </a:lnTo>
                                  <a:lnTo>
                                    <a:pt x="42" y="126"/>
                                  </a:lnTo>
                                  <a:lnTo>
                                    <a:pt x="54" y="120"/>
                                  </a:lnTo>
                                  <a:lnTo>
                                    <a:pt x="60" y="120"/>
                                  </a:lnTo>
                                  <a:lnTo>
                                    <a:pt x="66" y="126"/>
                                  </a:lnTo>
                                  <a:lnTo>
                                    <a:pt x="90" y="126"/>
                                  </a:lnTo>
                                  <a:lnTo>
                                    <a:pt x="96" y="114"/>
                                  </a:lnTo>
                                  <a:lnTo>
                                    <a:pt x="96" y="108"/>
                                  </a:lnTo>
                                  <a:lnTo>
                                    <a:pt x="120" y="108"/>
                                  </a:lnTo>
                                  <a:lnTo>
                                    <a:pt x="132" y="102"/>
                                  </a:lnTo>
                                  <a:lnTo>
                                    <a:pt x="156" y="78"/>
                                  </a:lnTo>
                                  <a:lnTo>
                                    <a:pt x="162" y="66"/>
                                  </a:lnTo>
                                  <a:lnTo>
                                    <a:pt x="162" y="60"/>
                                  </a:lnTo>
                                  <a:lnTo>
                                    <a:pt x="156" y="48"/>
                                  </a:lnTo>
                                  <a:lnTo>
                                    <a:pt x="150" y="42"/>
                                  </a:lnTo>
                                  <a:close/>
                                </a:path>
                              </a:pathLst>
                            </a:custGeom>
                            <a:solidFill>
                              <a:srgbClr val="33334B"/>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85" name="Luxembourg" descr="© INSCALE GmbH, 15.06.2010"/>
                            <a:cNvSpPr>
                              <a:spLocks/>
                            </a:cNvSpPr>
                          </a:nvSpPr>
                          <a:spPr bwMode="gray">
                            <a:xfrm>
                              <a:off x="2701" y="579"/>
                              <a:ext cx="13" cy="11"/>
                            </a:xfrm>
                            <a:custGeom>
                              <a:avLst/>
                              <a:gdLst>
                                <a:gd name="T0" fmla="*/ 2147483647 w 54"/>
                                <a:gd name="T1" fmla="*/ 2147483647 h 42"/>
                                <a:gd name="T2" fmla="*/ 2147483647 w 54"/>
                                <a:gd name="T3" fmla="*/ 2147483647 h 42"/>
                                <a:gd name="T4" fmla="*/ 2147483647 w 54"/>
                                <a:gd name="T5" fmla="*/ 2147483647 h 42"/>
                                <a:gd name="T6" fmla="*/ 2147483647 w 54"/>
                                <a:gd name="T7" fmla="*/ 2147483647 h 42"/>
                                <a:gd name="T8" fmla="*/ 2147483647 w 54"/>
                                <a:gd name="T9" fmla="*/ 2147483647 h 42"/>
                                <a:gd name="T10" fmla="*/ 2147483647 w 54"/>
                                <a:gd name="T11" fmla="*/ 2147483647 h 42"/>
                                <a:gd name="T12" fmla="*/ 2147483647 w 54"/>
                                <a:gd name="T13" fmla="*/ 2147483647 h 42"/>
                                <a:gd name="T14" fmla="*/ 2147483647 w 54"/>
                                <a:gd name="T15" fmla="*/ 2147483647 h 42"/>
                                <a:gd name="T16" fmla="*/ 2147483647 w 54"/>
                                <a:gd name="T17" fmla="*/ 0 h 42"/>
                                <a:gd name="T18" fmla="*/ 2147483647 w 54"/>
                                <a:gd name="T19" fmla="*/ 0 h 42"/>
                                <a:gd name="T20" fmla="*/ 2147483647 w 54"/>
                                <a:gd name="T21" fmla="*/ 2147483647 h 42"/>
                                <a:gd name="T22" fmla="*/ 2147483647 w 54"/>
                                <a:gd name="T23" fmla="*/ 2147483647 h 42"/>
                                <a:gd name="T24" fmla="*/ 0 w 54"/>
                                <a:gd name="T25" fmla="*/ 2147483647 h 42"/>
                                <a:gd name="T26" fmla="*/ 0 w 54"/>
                                <a:gd name="T27" fmla="*/ 2147483647 h 42"/>
                                <a:gd name="T28" fmla="*/ 2147483647 w 54"/>
                                <a:gd name="T29" fmla="*/ 2147483647 h 42"/>
                                <a:gd name="T30" fmla="*/ 2147483647 w 54"/>
                                <a:gd name="T31" fmla="*/ 2147483647 h 42"/>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w 54"/>
                                <a:gd name="T49" fmla="*/ 0 h 42"/>
                                <a:gd name="T50" fmla="*/ 54 w 54"/>
                                <a:gd name="T51" fmla="*/ 42 h 42"/>
                              </a:gdLst>
                              <a:ahLst/>
                              <a:cxnLst>
                                <a:cxn ang="T32">
                                  <a:pos x="T0" y="T1"/>
                                </a:cxn>
                                <a:cxn ang="T33">
                                  <a:pos x="T2" y="T3"/>
                                </a:cxn>
                                <a:cxn ang="T34">
                                  <a:pos x="T4" y="T5"/>
                                </a:cxn>
                                <a:cxn ang="T35">
                                  <a:pos x="T6" y="T7"/>
                                </a:cxn>
                                <a:cxn ang="T36">
                                  <a:pos x="T8" y="T9"/>
                                </a:cxn>
                                <a:cxn ang="T37">
                                  <a:pos x="T10" y="T11"/>
                                </a:cxn>
                                <a:cxn ang="T38">
                                  <a:pos x="T12" y="T13"/>
                                </a:cxn>
                                <a:cxn ang="T39">
                                  <a:pos x="T14" y="T15"/>
                                </a:cxn>
                                <a:cxn ang="T40">
                                  <a:pos x="T16" y="T17"/>
                                </a:cxn>
                                <a:cxn ang="T41">
                                  <a:pos x="T18" y="T19"/>
                                </a:cxn>
                                <a:cxn ang="T42">
                                  <a:pos x="T20" y="T21"/>
                                </a:cxn>
                                <a:cxn ang="T43">
                                  <a:pos x="T22" y="T23"/>
                                </a:cxn>
                                <a:cxn ang="T44">
                                  <a:pos x="T24" y="T25"/>
                                </a:cxn>
                                <a:cxn ang="T45">
                                  <a:pos x="T26" y="T27"/>
                                </a:cxn>
                                <a:cxn ang="T46">
                                  <a:pos x="T28" y="T29"/>
                                </a:cxn>
                                <a:cxn ang="T47">
                                  <a:pos x="T30" y="T31"/>
                                </a:cxn>
                              </a:cxnLst>
                              <a:rect l="T48" t="T49" r="T50" b="T51"/>
                              <a:pathLst>
                                <a:path w="54" h="42">
                                  <a:moveTo>
                                    <a:pt x="18" y="42"/>
                                  </a:moveTo>
                                  <a:lnTo>
                                    <a:pt x="30" y="36"/>
                                  </a:lnTo>
                                  <a:lnTo>
                                    <a:pt x="48" y="42"/>
                                  </a:lnTo>
                                  <a:lnTo>
                                    <a:pt x="54" y="36"/>
                                  </a:lnTo>
                                  <a:lnTo>
                                    <a:pt x="54" y="24"/>
                                  </a:lnTo>
                                  <a:lnTo>
                                    <a:pt x="42" y="18"/>
                                  </a:lnTo>
                                  <a:lnTo>
                                    <a:pt x="36" y="18"/>
                                  </a:lnTo>
                                  <a:lnTo>
                                    <a:pt x="30" y="12"/>
                                  </a:lnTo>
                                  <a:lnTo>
                                    <a:pt x="30" y="0"/>
                                  </a:lnTo>
                                  <a:lnTo>
                                    <a:pt x="24" y="0"/>
                                  </a:lnTo>
                                  <a:lnTo>
                                    <a:pt x="18" y="6"/>
                                  </a:lnTo>
                                  <a:lnTo>
                                    <a:pt x="6" y="12"/>
                                  </a:lnTo>
                                  <a:lnTo>
                                    <a:pt x="0" y="12"/>
                                  </a:lnTo>
                                  <a:lnTo>
                                    <a:pt x="0" y="18"/>
                                  </a:lnTo>
                                  <a:lnTo>
                                    <a:pt x="12" y="30"/>
                                  </a:lnTo>
                                  <a:lnTo>
                                    <a:pt x="18" y="42"/>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86" name="Lithuania" descr="© INSCALE GmbH, 15.06.2010"/>
                            <a:cNvSpPr>
                              <a:spLocks/>
                            </a:cNvSpPr>
                          </a:nvSpPr>
                          <a:spPr bwMode="gray">
                            <a:xfrm>
                              <a:off x="2937" y="454"/>
                              <a:ext cx="87" cy="50"/>
                            </a:xfrm>
                            <a:custGeom>
                              <a:avLst/>
                              <a:gdLst>
                                <a:gd name="T0" fmla="*/ 2147483647 w 342"/>
                                <a:gd name="T1" fmla="*/ 2147483647 h 198"/>
                                <a:gd name="T2" fmla="*/ 2147483647 w 342"/>
                                <a:gd name="T3" fmla="*/ 2147483647 h 198"/>
                                <a:gd name="T4" fmla="*/ 2147483647 w 342"/>
                                <a:gd name="T5" fmla="*/ 2147483647 h 198"/>
                                <a:gd name="T6" fmla="*/ 2147483647 w 342"/>
                                <a:gd name="T7" fmla="*/ 2147483647 h 198"/>
                                <a:gd name="T8" fmla="*/ 2147483647 w 342"/>
                                <a:gd name="T9" fmla="*/ 2147483647 h 198"/>
                                <a:gd name="T10" fmla="*/ 2147483647 w 342"/>
                                <a:gd name="T11" fmla="*/ 2147483647 h 198"/>
                                <a:gd name="T12" fmla="*/ 2147483647 w 342"/>
                                <a:gd name="T13" fmla="*/ 2147483647 h 198"/>
                                <a:gd name="T14" fmla="*/ 2147483647 w 342"/>
                                <a:gd name="T15" fmla="*/ 2147483647 h 198"/>
                                <a:gd name="T16" fmla="*/ 2147483647 w 342"/>
                                <a:gd name="T17" fmla="*/ 2147483647 h 198"/>
                                <a:gd name="T18" fmla="*/ 2147483647 w 342"/>
                                <a:gd name="T19" fmla="*/ 2147483647 h 198"/>
                                <a:gd name="T20" fmla="*/ 2147483647 w 342"/>
                                <a:gd name="T21" fmla="*/ 2147483647 h 198"/>
                                <a:gd name="T22" fmla="*/ 2147483647 w 342"/>
                                <a:gd name="T23" fmla="*/ 2147483647 h 198"/>
                                <a:gd name="T24" fmla="*/ 2147483647 w 342"/>
                                <a:gd name="T25" fmla="*/ 0 h 198"/>
                                <a:gd name="T26" fmla="*/ 2147483647 w 342"/>
                                <a:gd name="T27" fmla="*/ 2147483647 h 198"/>
                                <a:gd name="T28" fmla="*/ 0 w 342"/>
                                <a:gd name="T29" fmla="*/ 2147483647 h 198"/>
                                <a:gd name="T30" fmla="*/ 2147483647 w 342"/>
                                <a:gd name="T31" fmla="*/ 2147483647 h 198"/>
                                <a:gd name="T32" fmla="*/ 2147483647 w 342"/>
                                <a:gd name="T33" fmla="*/ 2147483647 h 198"/>
                                <a:gd name="T34" fmla="*/ 2147483647 w 342"/>
                                <a:gd name="T35" fmla="*/ 2147483647 h 198"/>
                                <a:gd name="T36" fmla="*/ 2147483647 w 342"/>
                                <a:gd name="T37" fmla="*/ 2147483647 h 198"/>
                                <a:gd name="T38" fmla="*/ 2147483647 w 342"/>
                                <a:gd name="T39" fmla="*/ 2147483647 h 198"/>
                                <a:gd name="T40" fmla="*/ 2147483647 w 342"/>
                                <a:gd name="T41" fmla="*/ 2147483647 h 198"/>
                                <a:gd name="T42" fmla="*/ 2147483647 w 342"/>
                                <a:gd name="T43" fmla="*/ 2147483647 h 198"/>
                                <a:gd name="T44" fmla="*/ 2147483647 w 342"/>
                                <a:gd name="T45" fmla="*/ 2147483647 h 198"/>
                                <a:gd name="T46" fmla="*/ 2147483647 w 342"/>
                                <a:gd name="T47" fmla="*/ 2147483647 h 198"/>
                                <a:gd name="T48" fmla="*/ 2147483647 w 342"/>
                                <a:gd name="T49" fmla="*/ 2147483647 h 198"/>
                                <a:gd name="T50" fmla="*/ 2147483647 w 342"/>
                                <a:gd name="T51" fmla="*/ 2147483647 h 198"/>
                                <a:gd name="T52" fmla="*/ 2147483647 w 342"/>
                                <a:gd name="T53" fmla="*/ 2147483647 h 198"/>
                                <a:gd name="T54" fmla="*/ 2147483647 w 342"/>
                                <a:gd name="T55" fmla="*/ 2147483647 h 198"/>
                                <a:gd name="T56" fmla="*/ 2147483647 w 342"/>
                                <a:gd name="T57" fmla="*/ 2147483647 h 198"/>
                                <a:gd name="T58" fmla="*/ 2147483647 w 342"/>
                                <a:gd name="T59" fmla="*/ 2147483647 h 198"/>
                                <a:gd name="T60" fmla="*/ 2147483647 w 342"/>
                                <a:gd name="T61" fmla="*/ 2147483647 h 198"/>
                                <a:gd name="T62" fmla="*/ 2147483647 w 342"/>
                                <a:gd name="T63" fmla="*/ 2147483647 h 198"/>
                                <a:gd name="T64" fmla="*/ 2147483647 w 342"/>
                                <a:gd name="T65" fmla="*/ 2147483647 h 198"/>
                                <a:gd name="T66" fmla="*/ 2147483647 w 342"/>
                                <a:gd name="T67" fmla="*/ 2147483647 h 198"/>
                                <a:gd name="T68" fmla="*/ 2147483647 w 342"/>
                                <a:gd name="T69" fmla="*/ 2147483647 h 198"/>
                                <a:gd name="T70" fmla="*/ 2147483647 w 342"/>
                                <a:gd name="T71" fmla="*/ 2147483647 h 198"/>
                                <a:gd name="T72" fmla="*/ 2147483647 w 342"/>
                                <a:gd name="T73" fmla="*/ 2147483647 h 198"/>
                                <a:gd name="T74" fmla="*/ 2147483647 w 342"/>
                                <a:gd name="T75" fmla="*/ 2147483647 h 198"/>
                                <a:gd name="T76" fmla="*/ 2147483647 w 342"/>
                                <a:gd name="T77" fmla="*/ 2147483647 h 198"/>
                                <a:gd name="T78" fmla="*/ 2147483647 w 342"/>
                                <a:gd name="T79" fmla="*/ 2147483647 h 198"/>
                                <a:gd name="T80" fmla="*/ 2147483647 w 342"/>
                                <a:gd name="T81" fmla="*/ 2147483647 h 198"/>
                                <a:gd name="T82" fmla="*/ 2147483647 w 342"/>
                                <a:gd name="T83" fmla="*/ 2147483647 h 198"/>
                                <a:gd name="T84" fmla="*/ 2147483647 w 342"/>
                                <a:gd name="T85" fmla="*/ 2147483647 h 198"/>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w 342"/>
                                <a:gd name="T130" fmla="*/ 0 h 198"/>
                                <a:gd name="T131" fmla="*/ 342 w 342"/>
                                <a:gd name="T132" fmla="*/ 198 h 198"/>
                              </a:gdLst>
                              <a:ahLst/>
                              <a:cxnLst>
                                <a:cxn ang="T86">
                                  <a:pos x="T0" y="T1"/>
                                </a:cxn>
                                <a:cxn ang="T87">
                                  <a:pos x="T2" y="T3"/>
                                </a:cxn>
                                <a:cxn ang="T88">
                                  <a:pos x="T4" y="T5"/>
                                </a:cxn>
                                <a:cxn ang="T89">
                                  <a:pos x="T6" y="T7"/>
                                </a:cxn>
                                <a:cxn ang="T90">
                                  <a:pos x="T8" y="T9"/>
                                </a:cxn>
                                <a:cxn ang="T91">
                                  <a:pos x="T10" y="T11"/>
                                </a:cxn>
                                <a:cxn ang="T92">
                                  <a:pos x="T12" y="T13"/>
                                </a:cxn>
                                <a:cxn ang="T93">
                                  <a:pos x="T14" y="T15"/>
                                </a:cxn>
                                <a:cxn ang="T94">
                                  <a:pos x="T16" y="T17"/>
                                </a:cxn>
                                <a:cxn ang="T95">
                                  <a:pos x="T18" y="T19"/>
                                </a:cxn>
                                <a:cxn ang="T96">
                                  <a:pos x="T20" y="T21"/>
                                </a:cxn>
                                <a:cxn ang="T97">
                                  <a:pos x="T22" y="T23"/>
                                </a:cxn>
                                <a:cxn ang="T98">
                                  <a:pos x="T24" y="T25"/>
                                </a:cxn>
                                <a:cxn ang="T99">
                                  <a:pos x="T26" y="T27"/>
                                </a:cxn>
                                <a:cxn ang="T100">
                                  <a:pos x="T28" y="T29"/>
                                </a:cxn>
                                <a:cxn ang="T101">
                                  <a:pos x="T30" y="T31"/>
                                </a:cxn>
                                <a:cxn ang="T102">
                                  <a:pos x="T32" y="T33"/>
                                </a:cxn>
                                <a:cxn ang="T103">
                                  <a:pos x="T34" y="T35"/>
                                </a:cxn>
                                <a:cxn ang="T104">
                                  <a:pos x="T36" y="T37"/>
                                </a:cxn>
                                <a:cxn ang="T105">
                                  <a:pos x="T38" y="T39"/>
                                </a:cxn>
                                <a:cxn ang="T106">
                                  <a:pos x="T40" y="T41"/>
                                </a:cxn>
                                <a:cxn ang="T107">
                                  <a:pos x="T42" y="T43"/>
                                </a:cxn>
                                <a:cxn ang="T108">
                                  <a:pos x="T44" y="T45"/>
                                </a:cxn>
                                <a:cxn ang="T109">
                                  <a:pos x="T46" y="T47"/>
                                </a:cxn>
                                <a:cxn ang="T110">
                                  <a:pos x="T48" y="T49"/>
                                </a:cxn>
                                <a:cxn ang="T111">
                                  <a:pos x="T50" y="T51"/>
                                </a:cxn>
                                <a:cxn ang="T112">
                                  <a:pos x="T52" y="T53"/>
                                </a:cxn>
                                <a:cxn ang="T113">
                                  <a:pos x="T54" y="T55"/>
                                </a:cxn>
                                <a:cxn ang="T114">
                                  <a:pos x="T56" y="T57"/>
                                </a:cxn>
                                <a:cxn ang="T115">
                                  <a:pos x="T58" y="T59"/>
                                </a:cxn>
                                <a:cxn ang="T116">
                                  <a:pos x="T60" y="T61"/>
                                </a:cxn>
                                <a:cxn ang="T117">
                                  <a:pos x="T62" y="T63"/>
                                </a:cxn>
                                <a:cxn ang="T118">
                                  <a:pos x="T64" y="T65"/>
                                </a:cxn>
                                <a:cxn ang="T119">
                                  <a:pos x="T66" y="T67"/>
                                </a:cxn>
                                <a:cxn ang="T120">
                                  <a:pos x="T68" y="T69"/>
                                </a:cxn>
                                <a:cxn ang="T121">
                                  <a:pos x="T70" y="T71"/>
                                </a:cxn>
                                <a:cxn ang="T122">
                                  <a:pos x="T72" y="T73"/>
                                </a:cxn>
                                <a:cxn ang="T123">
                                  <a:pos x="T74" y="T75"/>
                                </a:cxn>
                                <a:cxn ang="T124">
                                  <a:pos x="T76" y="T77"/>
                                </a:cxn>
                                <a:cxn ang="T125">
                                  <a:pos x="T78" y="T79"/>
                                </a:cxn>
                                <a:cxn ang="T126">
                                  <a:pos x="T80" y="T81"/>
                                </a:cxn>
                                <a:cxn ang="T127">
                                  <a:pos x="T82" y="T83"/>
                                </a:cxn>
                                <a:cxn ang="T128">
                                  <a:pos x="T84" y="T85"/>
                                </a:cxn>
                              </a:cxnLst>
                              <a:rect l="T129" t="T130" r="T131" b="T132"/>
                              <a:pathLst>
                                <a:path w="342" h="198">
                                  <a:moveTo>
                                    <a:pt x="330" y="60"/>
                                  </a:moveTo>
                                  <a:lnTo>
                                    <a:pt x="312" y="54"/>
                                  </a:lnTo>
                                  <a:lnTo>
                                    <a:pt x="294" y="42"/>
                                  </a:lnTo>
                                  <a:lnTo>
                                    <a:pt x="282" y="30"/>
                                  </a:lnTo>
                                  <a:lnTo>
                                    <a:pt x="276" y="30"/>
                                  </a:lnTo>
                                  <a:lnTo>
                                    <a:pt x="264" y="24"/>
                                  </a:lnTo>
                                  <a:lnTo>
                                    <a:pt x="234" y="24"/>
                                  </a:lnTo>
                                  <a:lnTo>
                                    <a:pt x="228" y="12"/>
                                  </a:lnTo>
                                  <a:lnTo>
                                    <a:pt x="222" y="6"/>
                                  </a:lnTo>
                                  <a:lnTo>
                                    <a:pt x="210" y="6"/>
                                  </a:lnTo>
                                  <a:lnTo>
                                    <a:pt x="198" y="18"/>
                                  </a:lnTo>
                                  <a:lnTo>
                                    <a:pt x="180" y="18"/>
                                  </a:lnTo>
                                  <a:lnTo>
                                    <a:pt x="174" y="12"/>
                                  </a:lnTo>
                                  <a:lnTo>
                                    <a:pt x="162" y="12"/>
                                  </a:lnTo>
                                  <a:lnTo>
                                    <a:pt x="156" y="18"/>
                                  </a:lnTo>
                                  <a:lnTo>
                                    <a:pt x="150" y="18"/>
                                  </a:lnTo>
                                  <a:lnTo>
                                    <a:pt x="144" y="12"/>
                                  </a:lnTo>
                                  <a:lnTo>
                                    <a:pt x="138" y="12"/>
                                  </a:lnTo>
                                  <a:lnTo>
                                    <a:pt x="126" y="6"/>
                                  </a:lnTo>
                                  <a:lnTo>
                                    <a:pt x="120" y="6"/>
                                  </a:lnTo>
                                  <a:lnTo>
                                    <a:pt x="114" y="12"/>
                                  </a:lnTo>
                                  <a:lnTo>
                                    <a:pt x="108" y="12"/>
                                  </a:lnTo>
                                  <a:lnTo>
                                    <a:pt x="102" y="6"/>
                                  </a:lnTo>
                                  <a:lnTo>
                                    <a:pt x="96" y="6"/>
                                  </a:lnTo>
                                  <a:lnTo>
                                    <a:pt x="90" y="0"/>
                                  </a:lnTo>
                                  <a:lnTo>
                                    <a:pt x="72" y="0"/>
                                  </a:lnTo>
                                  <a:lnTo>
                                    <a:pt x="60" y="12"/>
                                  </a:lnTo>
                                  <a:lnTo>
                                    <a:pt x="18" y="12"/>
                                  </a:lnTo>
                                  <a:lnTo>
                                    <a:pt x="6" y="18"/>
                                  </a:lnTo>
                                  <a:lnTo>
                                    <a:pt x="0" y="18"/>
                                  </a:lnTo>
                                  <a:lnTo>
                                    <a:pt x="0" y="60"/>
                                  </a:lnTo>
                                  <a:lnTo>
                                    <a:pt x="12" y="84"/>
                                  </a:lnTo>
                                  <a:lnTo>
                                    <a:pt x="18" y="90"/>
                                  </a:lnTo>
                                  <a:lnTo>
                                    <a:pt x="18" y="96"/>
                                  </a:lnTo>
                                  <a:lnTo>
                                    <a:pt x="30" y="96"/>
                                  </a:lnTo>
                                  <a:lnTo>
                                    <a:pt x="30" y="102"/>
                                  </a:lnTo>
                                  <a:lnTo>
                                    <a:pt x="42" y="102"/>
                                  </a:lnTo>
                                  <a:lnTo>
                                    <a:pt x="48" y="108"/>
                                  </a:lnTo>
                                  <a:lnTo>
                                    <a:pt x="72" y="108"/>
                                  </a:lnTo>
                                  <a:lnTo>
                                    <a:pt x="84" y="102"/>
                                  </a:lnTo>
                                  <a:lnTo>
                                    <a:pt x="102" y="102"/>
                                  </a:lnTo>
                                  <a:lnTo>
                                    <a:pt x="108" y="114"/>
                                  </a:lnTo>
                                  <a:lnTo>
                                    <a:pt x="108" y="132"/>
                                  </a:lnTo>
                                  <a:lnTo>
                                    <a:pt x="96" y="144"/>
                                  </a:lnTo>
                                  <a:lnTo>
                                    <a:pt x="102" y="162"/>
                                  </a:lnTo>
                                  <a:lnTo>
                                    <a:pt x="120" y="162"/>
                                  </a:lnTo>
                                  <a:lnTo>
                                    <a:pt x="138" y="168"/>
                                  </a:lnTo>
                                  <a:lnTo>
                                    <a:pt x="144" y="168"/>
                                  </a:lnTo>
                                  <a:lnTo>
                                    <a:pt x="156" y="174"/>
                                  </a:lnTo>
                                  <a:lnTo>
                                    <a:pt x="156" y="198"/>
                                  </a:lnTo>
                                  <a:lnTo>
                                    <a:pt x="162" y="198"/>
                                  </a:lnTo>
                                  <a:lnTo>
                                    <a:pt x="168" y="192"/>
                                  </a:lnTo>
                                  <a:lnTo>
                                    <a:pt x="180" y="192"/>
                                  </a:lnTo>
                                  <a:lnTo>
                                    <a:pt x="192" y="186"/>
                                  </a:lnTo>
                                  <a:lnTo>
                                    <a:pt x="198" y="186"/>
                                  </a:lnTo>
                                  <a:lnTo>
                                    <a:pt x="204" y="192"/>
                                  </a:lnTo>
                                  <a:lnTo>
                                    <a:pt x="204" y="198"/>
                                  </a:lnTo>
                                  <a:lnTo>
                                    <a:pt x="234" y="198"/>
                                  </a:lnTo>
                                  <a:lnTo>
                                    <a:pt x="234" y="180"/>
                                  </a:lnTo>
                                  <a:lnTo>
                                    <a:pt x="246" y="192"/>
                                  </a:lnTo>
                                  <a:lnTo>
                                    <a:pt x="252" y="180"/>
                                  </a:lnTo>
                                  <a:lnTo>
                                    <a:pt x="258" y="174"/>
                                  </a:lnTo>
                                  <a:lnTo>
                                    <a:pt x="270" y="168"/>
                                  </a:lnTo>
                                  <a:lnTo>
                                    <a:pt x="288" y="168"/>
                                  </a:lnTo>
                                  <a:lnTo>
                                    <a:pt x="288" y="174"/>
                                  </a:lnTo>
                                  <a:lnTo>
                                    <a:pt x="282" y="180"/>
                                  </a:lnTo>
                                  <a:lnTo>
                                    <a:pt x="294" y="180"/>
                                  </a:lnTo>
                                  <a:lnTo>
                                    <a:pt x="294" y="174"/>
                                  </a:lnTo>
                                  <a:lnTo>
                                    <a:pt x="288" y="168"/>
                                  </a:lnTo>
                                  <a:lnTo>
                                    <a:pt x="288" y="156"/>
                                  </a:lnTo>
                                  <a:lnTo>
                                    <a:pt x="282" y="150"/>
                                  </a:lnTo>
                                  <a:lnTo>
                                    <a:pt x="282" y="144"/>
                                  </a:lnTo>
                                  <a:lnTo>
                                    <a:pt x="294" y="144"/>
                                  </a:lnTo>
                                  <a:lnTo>
                                    <a:pt x="294" y="138"/>
                                  </a:lnTo>
                                  <a:lnTo>
                                    <a:pt x="288" y="126"/>
                                  </a:lnTo>
                                  <a:lnTo>
                                    <a:pt x="288" y="120"/>
                                  </a:lnTo>
                                  <a:lnTo>
                                    <a:pt x="294" y="114"/>
                                  </a:lnTo>
                                  <a:lnTo>
                                    <a:pt x="312" y="114"/>
                                  </a:lnTo>
                                  <a:lnTo>
                                    <a:pt x="306" y="96"/>
                                  </a:lnTo>
                                  <a:lnTo>
                                    <a:pt x="312" y="96"/>
                                  </a:lnTo>
                                  <a:lnTo>
                                    <a:pt x="318" y="102"/>
                                  </a:lnTo>
                                  <a:lnTo>
                                    <a:pt x="336" y="102"/>
                                  </a:lnTo>
                                  <a:lnTo>
                                    <a:pt x="342" y="96"/>
                                  </a:lnTo>
                                  <a:lnTo>
                                    <a:pt x="324" y="78"/>
                                  </a:lnTo>
                                  <a:lnTo>
                                    <a:pt x="324" y="72"/>
                                  </a:lnTo>
                                  <a:lnTo>
                                    <a:pt x="330" y="66"/>
                                  </a:lnTo>
                                  <a:lnTo>
                                    <a:pt x="330" y="60"/>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87" name="Liechtenstein" descr="© INSCALE GmbH, 15.06.2010"/>
                            <a:cNvSpPr>
                              <a:spLocks/>
                            </a:cNvSpPr>
                          </a:nvSpPr>
                          <a:spPr bwMode="gray">
                            <a:xfrm>
                              <a:off x="2759" y="635"/>
                              <a:ext cx="4" cy="6"/>
                            </a:xfrm>
                            <a:custGeom>
                              <a:avLst/>
                              <a:gdLst>
                                <a:gd name="T0" fmla="*/ 2147483647 w 18"/>
                                <a:gd name="T1" fmla="*/ 0 h 24"/>
                                <a:gd name="T2" fmla="*/ 2147483647 w 18"/>
                                <a:gd name="T3" fmla="*/ 2147483647 h 24"/>
                                <a:gd name="T4" fmla="*/ 0 w 18"/>
                                <a:gd name="T5" fmla="*/ 2147483647 h 24"/>
                                <a:gd name="T6" fmla="*/ 0 w 18"/>
                                <a:gd name="T7" fmla="*/ 2147483647 h 24"/>
                                <a:gd name="T8" fmla="*/ 2147483647 w 18"/>
                                <a:gd name="T9" fmla="*/ 2147483647 h 24"/>
                                <a:gd name="T10" fmla="*/ 2147483647 w 18"/>
                                <a:gd name="T11" fmla="*/ 0 h 24"/>
                                <a:gd name="T12" fmla="*/ 2147483647 w 18"/>
                                <a:gd name="T13" fmla="*/ 0 h 24"/>
                                <a:gd name="T14" fmla="*/ 0 60000 65536"/>
                                <a:gd name="T15" fmla="*/ 0 60000 65536"/>
                                <a:gd name="T16" fmla="*/ 0 60000 65536"/>
                                <a:gd name="T17" fmla="*/ 0 60000 65536"/>
                                <a:gd name="T18" fmla="*/ 0 60000 65536"/>
                                <a:gd name="T19" fmla="*/ 0 60000 65536"/>
                                <a:gd name="T20" fmla="*/ 0 60000 65536"/>
                                <a:gd name="T21" fmla="*/ 0 w 18"/>
                                <a:gd name="T22" fmla="*/ 0 h 24"/>
                                <a:gd name="T23" fmla="*/ 18 w 18"/>
                                <a:gd name="T24" fmla="*/ 24 h 24"/>
                              </a:gdLst>
                              <a:ahLst/>
                              <a:cxnLst>
                                <a:cxn ang="T14">
                                  <a:pos x="T0" y="T1"/>
                                </a:cxn>
                                <a:cxn ang="T15">
                                  <a:pos x="T2" y="T3"/>
                                </a:cxn>
                                <a:cxn ang="T16">
                                  <a:pos x="T4" y="T5"/>
                                </a:cxn>
                                <a:cxn ang="T17">
                                  <a:pos x="T6" y="T7"/>
                                </a:cxn>
                                <a:cxn ang="T18">
                                  <a:pos x="T8" y="T9"/>
                                </a:cxn>
                                <a:cxn ang="T19">
                                  <a:pos x="T10" y="T11"/>
                                </a:cxn>
                                <a:cxn ang="T20">
                                  <a:pos x="T12" y="T13"/>
                                </a:cxn>
                              </a:cxnLst>
                              <a:rect l="T21" t="T22" r="T23" b="T24"/>
                              <a:pathLst>
                                <a:path w="18" h="24">
                                  <a:moveTo>
                                    <a:pt x="12" y="0"/>
                                  </a:moveTo>
                                  <a:lnTo>
                                    <a:pt x="6" y="6"/>
                                  </a:lnTo>
                                  <a:lnTo>
                                    <a:pt x="0" y="18"/>
                                  </a:lnTo>
                                  <a:lnTo>
                                    <a:pt x="0" y="24"/>
                                  </a:lnTo>
                                  <a:lnTo>
                                    <a:pt x="18" y="24"/>
                                  </a:lnTo>
                                  <a:lnTo>
                                    <a:pt x="18" y="0"/>
                                  </a:lnTo>
                                  <a:lnTo>
                                    <a:pt x="12" y="0"/>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88" name="Libya" descr="© INSCALE GmbH, 15.06.2010"/>
                            <a:cNvSpPr>
                              <a:spLocks/>
                            </a:cNvSpPr>
                          </a:nvSpPr>
                          <a:spPr bwMode="gray">
                            <a:xfrm>
                              <a:off x="2757" y="923"/>
                              <a:ext cx="281" cy="284"/>
                            </a:xfrm>
                            <a:custGeom>
                              <a:avLst/>
                              <a:gdLst>
                                <a:gd name="T0" fmla="*/ 2147483647 w 1098"/>
                                <a:gd name="T1" fmla="*/ 2147483647 h 1110"/>
                                <a:gd name="T2" fmla="*/ 2147483647 w 1098"/>
                                <a:gd name="T3" fmla="*/ 2147483647 h 1110"/>
                                <a:gd name="T4" fmla="*/ 2147483647 w 1098"/>
                                <a:gd name="T5" fmla="*/ 2147483647 h 1110"/>
                                <a:gd name="T6" fmla="*/ 2147483647 w 1098"/>
                                <a:gd name="T7" fmla="*/ 2147483647 h 1110"/>
                                <a:gd name="T8" fmla="*/ 2147483647 w 1098"/>
                                <a:gd name="T9" fmla="*/ 2147483647 h 1110"/>
                                <a:gd name="T10" fmla="*/ 2147483647 w 1098"/>
                                <a:gd name="T11" fmla="*/ 2147483647 h 1110"/>
                                <a:gd name="T12" fmla="*/ 2147483647 w 1098"/>
                                <a:gd name="T13" fmla="*/ 2147483647 h 1110"/>
                                <a:gd name="T14" fmla="*/ 2147483647 w 1098"/>
                                <a:gd name="T15" fmla="*/ 2147483647 h 1110"/>
                                <a:gd name="T16" fmla="*/ 2147483647 w 1098"/>
                                <a:gd name="T17" fmla="*/ 2147483647 h 1110"/>
                                <a:gd name="T18" fmla="*/ 2147483647 w 1098"/>
                                <a:gd name="T19" fmla="*/ 2147483647 h 1110"/>
                                <a:gd name="T20" fmla="*/ 2147483647 w 1098"/>
                                <a:gd name="T21" fmla="*/ 2147483647 h 1110"/>
                                <a:gd name="T22" fmla="*/ 2147483647 w 1098"/>
                                <a:gd name="T23" fmla="*/ 2147483647 h 1110"/>
                                <a:gd name="T24" fmla="*/ 0 w 1098"/>
                                <a:gd name="T25" fmla="*/ 2147483647 h 1110"/>
                                <a:gd name="T26" fmla="*/ 2147483647 w 1098"/>
                                <a:gd name="T27" fmla="*/ 2147483647 h 1110"/>
                                <a:gd name="T28" fmla="*/ 2147483647 w 1098"/>
                                <a:gd name="T29" fmla="*/ 2147483647 h 1110"/>
                                <a:gd name="T30" fmla="*/ 2147483647 w 1098"/>
                                <a:gd name="T31" fmla="*/ 2147483647 h 1110"/>
                                <a:gd name="T32" fmla="*/ 2147483647 w 1098"/>
                                <a:gd name="T33" fmla="*/ 2147483647 h 1110"/>
                                <a:gd name="T34" fmla="*/ 2147483647 w 1098"/>
                                <a:gd name="T35" fmla="*/ 2147483647 h 1110"/>
                                <a:gd name="T36" fmla="*/ 2147483647 w 1098"/>
                                <a:gd name="T37" fmla="*/ 2147483647 h 1110"/>
                                <a:gd name="T38" fmla="*/ 2147483647 w 1098"/>
                                <a:gd name="T39" fmla="*/ 2147483647 h 1110"/>
                                <a:gd name="T40" fmla="*/ 2147483647 w 1098"/>
                                <a:gd name="T41" fmla="*/ 2147483647 h 1110"/>
                                <a:gd name="T42" fmla="*/ 2147483647 w 1098"/>
                                <a:gd name="T43" fmla="*/ 2147483647 h 1110"/>
                                <a:gd name="T44" fmla="*/ 2147483647 w 1098"/>
                                <a:gd name="T45" fmla="*/ 2147483647 h 1110"/>
                                <a:gd name="T46" fmla="*/ 2147483647 w 1098"/>
                                <a:gd name="T47" fmla="*/ 2147483647 h 1110"/>
                                <a:gd name="T48" fmla="*/ 2147483647 w 1098"/>
                                <a:gd name="T49" fmla="*/ 2147483647 h 1110"/>
                                <a:gd name="T50" fmla="*/ 2147483647 w 1098"/>
                                <a:gd name="T51" fmla="*/ 2147483647 h 1110"/>
                                <a:gd name="T52" fmla="*/ 2147483647 w 1098"/>
                                <a:gd name="T53" fmla="*/ 2147483647 h 1110"/>
                                <a:gd name="T54" fmla="*/ 2147483647 w 1098"/>
                                <a:gd name="T55" fmla="*/ 2147483647 h 1110"/>
                                <a:gd name="T56" fmla="*/ 2147483647 w 1098"/>
                                <a:gd name="T57" fmla="*/ 2147483647 h 1110"/>
                                <a:gd name="T58" fmla="*/ 2147483647 w 1098"/>
                                <a:gd name="T59" fmla="*/ 2147483647 h 1110"/>
                                <a:gd name="T60" fmla="*/ 2147483647 w 1098"/>
                                <a:gd name="T61" fmla="*/ 2147483647 h 1110"/>
                                <a:gd name="T62" fmla="*/ 2147483647 w 1098"/>
                                <a:gd name="T63" fmla="*/ 2147483647 h 1110"/>
                                <a:gd name="T64" fmla="*/ 2147483647 w 1098"/>
                                <a:gd name="T65" fmla="*/ 2147483647 h 1110"/>
                                <a:gd name="T66" fmla="*/ 2147483647 w 1098"/>
                                <a:gd name="T67" fmla="*/ 2147483647 h 1110"/>
                                <a:gd name="T68" fmla="*/ 2147483647 w 1098"/>
                                <a:gd name="T69" fmla="*/ 2147483647 h 1110"/>
                                <a:gd name="T70" fmla="*/ 2147483647 w 1098"/>
                                <a:gd name="T71" fmla="*/ 2147483647 h 1110"/>
                                <a:gd name="T72" fmla="*/ 2147483647 w 1098"/>
                                <a:gd name="T73" fmla="*/ 2147483647 h 1110"/>
                                <a:gd name="T74" fmla="*/ 2147483647 w 1098"/>
                                <a:gd name="T75" fmla="*/ 2147483647 h 1110"/>
                                <a:gd name="T76" fmla="*/ 2147483647 w 1098"/>
                                <a:gd name="T77" fmla="*/ 2147483647 h 1110"/>
                                <a:gd name="T78" fmla="*/ 2147483647 w 1098"/>
                                <a:gd name="T79" fmla="*/ 2147483647 h 1110"/>
                                <a:gd name="T80" fmla="*/ 2147483647 w 1098"/>
                                <a:gd name="T81" fmla="*/ 2147483647 h 1110"/>
                                <a:gd name="T82" fmla="*/ 2147483647 w 1098"/>
                                <a:gd name="T83" fmla="*/ 2147483647 h 1110"/>
                                <a:gd name="T84" fmla="*/ 2147483647 w 1098"/>
                                <a:gd name="T85" fmla="*/ 2147483647 h 1110"/>
                                <a:gd name="T86" fmla="*/ 2147483647 w 1098"/>
                                <a:gd name="T87" fmla="*/ 2147483647 h 1110"/>
                                <a:gd name="T88" fmla="*/ 2147483647 w 1098"/>
                                <a:gd name="T89" fmla="*/ 2147483647 h 1110"/>
                                <a:gd name="T90" fmla="*/ 2147483647 w 1098"/>
                                <a:gd name="T91" fmla="*/ 2147483647 h 1110"/>
                                <a:gd name="T92" fmla="*/ 2147483647 w 1098"/>
                                <a:gd name="T93" fmla="*/ 2147483647 h 1110"/>
                                <a:gd name="T94" fmla="*/ 2147483647 w 1098"/>
                                <a:gd name="T95" fmla="*/ 2147483647 h 1110"/>
                                <a:gd name="T96" fmla="*/ 2147483647 w 1098"/>
                                <a:gd name="T97" fmla="*/ 2147483647 h 1110"/>
                                <a:gd name="T98" fmla="*/ 2147483647 w 1098"/>
                                <a:gd name="T99" fmla="*/ 2147483647 h 1110"/>
                                <a:gd name="T100" fmla="*/ 2147483647 w 1098"/>
                                <a:gd name="T101" fmla="*/ 2147483647 h 1110"/>
                                <a:gd name="T102" fmla="*/ 2147483647 w 1098"/>
                                <a:gd name="T103" fmla="*/ 2147483647 h 1110"/>
                                <a:gd name="T104" fmla="*/ 2147483647 w 1098"/>
                                <a:gd name="T105" fmla="*/ 2147483647 h 1110"/>
                                <a:gd name="T106" fmla="*/ 2147483647 w 1098"/>
                                <a:gd name="T107" fmla="*/ 2147483647 h 1110"/>
                                <a:gd name="T108" fmla="*/ 2147483647 w 1098"/>
                                <a:gd name="T109" fmla="*/ 2147483647 h 1110"/>
                                <a:gd name="T110" fmla="*/ 2147483647 w 1098"/>
                                <a:gd name="T111" fmla="*/ 2147483647 h 1110"/>
                                <a:gd name="T112" fmla="*/ 2147483647 w 1098"/>
                                <a:gd name="T113" fmla="*/ 2147483647 h 1110"/>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w 1098"/>
                                <a:gd name="T172" fmla="*/ 0 h 1110"/>
                                <a:gd name="T173" fmla="*/ 1098 w 1098"/>
                                <a:gd name="T174" fmla="*/ 1110 h 1110"/>
                              </a:gdLst>
                              <a:ahLst/>
                              <a:cxnLst>
                                <a:cxn ang="T114">
                                  <a:pos x="T0" y="T1"/>
                                </a:cxn>
                                <a:cxn ang="T115">
                                  <a:pos x="T2" y="T3"/>
                                </a:cxn>
                                <a:cxn ang="T116">
                                  <a:pos x="T4" y="T5"/>
                                </a:cxn>
                                <a:cxn ang="T117">
                                  <a:pos x="T6" y="T7"/>
                                </a:cxn>
                                <a:cxn ang="T118">
                                  <a:pos x="T8" y="T9"/>
                                </a:cxn>
                                <a:cxn ang="T119">
                                  <a:pos x="T10" y="T11"/>
                                </a:cxn>
                                <a:cxn ang="T120">
                                  <a:pos x="T12" y="T13"/>
                                </a:cxn>
                                <a:cxn ang="T121">
                                  <a:pos x="T14" y="T15"/>
                                </a:cxn>
                                <a:cxn ang="T122">
                                  <a:pos x="T16" y="T17"/>
                                </a:cxn>
                                <a:cxn ang="T123">
                                  <a:pos x="T18" y="T19"/>
                                </a:cxn>
                                <a:cxn ang="T124">
                                  <a:pos x="T20" y="T21"/>
                                </a:cxn>
                                <a:cxn ang="T125">
                                  <a:pos x="T22" y="T23"/>
                                </a:cxn>
                                <a:cxn ang="T126">
                                  <a:pos x="T24" y="T25"/>
                                </a:cxn>
                                <a:cxn ang="T127">
                                  <a:pos x="T26" y="T27"/>
                                </a:cxn>
                                <a:cxn ang="T128">
                                  <a:pos x="T28" y="T29"/>
                                </a:cxn>
                                <a:cxn ang="T129">
                                  <a:pos x="T30" y="T31"/>
                                </a:cxn>
                                <a:cxn ang="T130">
                                  <a:pos x="T32" y="T33"/>
                                </a:cxn>
                                <a:cxn ang="T131">
                                  <a:pos x="T34" y="T35"/>
                                </a:cxn>
                                <a:cxn ang="T132">
                                  <a:pos x="T36" y="T37"/>
                                </a:cxn>
                                <a:cxn ang="T133">
                                  <a:pos x="T38" y="T39"/>
                                </a:cxn>
                                <a:cxn ang="T134">
                                  <a:pos x="T40" y="T41"/>
                                </a:cxn>
                                <a:cxn ang="T135">
                                  <a:pos x="T42" y="T43"/>
                                </a:cxn>
                                <a:cxn ang="T136">
                                  <a:pos x="T44" y="T45"/>
                                </a:cxn>
                                <a:cxn ang="T137">
                                  <a:pos x="T46" y="T47"/>
                                </a:cxn>
                                <a:cxn ang="T138">
                                  <a:pos x="T48" y="T49"/>
                                </a:cxn>
                                <a:cxn ang="T139">
                                  <a:pos x="T50" y="T51"/>
                                </a:cxn>
                                <a:cxn ang="T140">
                                  <a:pos x="T52" y="T53"/>
                                </a:cxn>
                                <a:cxn ang="T141">
                                  <a:pos x="T54" y="T55"/>
                                </a:cxn>
                                <a:cxn ang="T142">
                                  <a:pos x="T56" y="T57"/>
                                </a:cxn>
                                <a:cxn ang="T143">
                                  <a:pos x="T58" y="T59"/>
                                </a:cxn>
                                <a:cxn ang="T144">
                                  <a:pos x="T60" y="T61"/>
                                </a:cxn>
                                <a:cxn ang="T145">
                                  <a:pos x="T62" y="T63"/>
                                </a:cxn>
                                <a:cxn ang="T146">
                                  <a:pos x="T64" y="T65"/>
                                </a:cxn>
                                <a:cxn ang="T147">
                                  <a:pos x="T66" y="T67"/>
                                </a:cxn>
                                <a:cxn ang="T148">
                                  <a:pos x="T68" y="T69"/>
                                </a:cxn>
                                <a:cxn ang="T149">
                                  <a:pos x="T70" y="T71"/>
                                </a:cxn>
                                <a:cxn ang="T150">
                                  <a:pos x="T72" y="T73"/>
                                </a:cxn>
                                <a:cxn ang="T151">
                                  <a:pos x="T74" y="T75"/>
                                </a:cxn>
                                <a:cxn ang="T152">
                                  <a:pos x="T76" y="T77"/>
                                </a:cxn>
                                <a:cxn ang="T153">
                                  <a:pos x="T78" y="T79"/>
                                </a:cxn>
                                <a:cxn ang="T154">
                                  <a:pos x="T80" y="T81"/>
                                </a:cxn>
                                <a:cxn ang="T155">
                                  <a:pos x="T82" y="T83"/>
                                </a:cxn>
                                <a:cxn ang="T156">
                                  <a:pos x="T84" y="T85"/>
                                </a:cxn>
                                <a:cxn ang="T157">
                                  <a:pos x="T86" y="T87"/>
                                </a:cxn>
                                <a:cxn ang="T158">
                                  <a:pos x="T88" y="T89"/>
                                </a:cxn>
                                <a:cxn ang="T159">
                                  <a:pos x="T90" y="T91"/>
                                </a:cxn>
                                <a:cxn ang="T160">
                                  <a:pos x="T92" y="T93"/>
                                </a:cxn>
                                <a:cxn ang="T161">
                                  <a:pos x="T94" y="T95"/>
                                </a:cxn>
                                <a:cxn ang="T162">
                                  <a:pos x="T96" y="T97"/>
                                </a:cxn>
                                <a:cxn ang="T163">
                                  <a:pos x="T98" y="T99"/>
                                </a:cxn>
                                <a:cxn ang="T164">
                                  <a:pos x="T100" y="T101"/>
                                </a:cxn>
                                <a:cxn ang="T165">
                                  <a:pos x="T102" y="T103"/>
                                </a:cxn>
                                <a:cxn ang="T166">
                                  <a:pos x="T104" y="T105"/>
                                </a:cxn>
                                <a:cxn ang="T167">
                                  <a:pos x="T106" y="T107"/>
                                </a:cxn>
                                <a:cxn ang="T168">
                                  <a:pos x="T108" y="T109"/>
                                </a:cxn>
                                <a:cxn ang="T169">
                                  <a:pos x="T110" y="T111"/>
                                </a:cxn>
                                <a:cxn ang="T170">
                                  <a:pos x="T112" y="T113"/>
                                </a:cxn>
                              </a:cxnLst>
                              <a:rect l="T171" t="T172" r="T173" b="T174"/>
                              <a:pathLst>
                                <a:path w="1098" h="1110">
                                  <a:moveTo>
                                    <a:pt x="156" y="60"/>
                                  </a:moveTo>
                                  <a:lnTo>
                                    <a:pt x="150" y="66"/>
                                  </a:lnTo>
                                  <a:lnTo>
                                    <a:pt x="126" y="78"/>
                                  </a:lnTo>
                                  <a:lnTo>
                                    <a:pt x="114" y="78"/>
                                  </a:lnTo>
                                  <a:lnTo>
                                    <a:pt x="102" y="84"/>
                                  </a:lnTo>
                                  <a:lnTo>
                                    <a:pt x="96" y="90"/>
                                  </a:lnTo>
                                  <a:lnTo>
                                    <a:pt x="90" y="102"/>
                                  </a:lnTo>
                                  <a:lnTo>
                                    <a:pt x="84" y="108"/>
                                  </a:lnTo>
                                  <a:lnTo>
                                    <a:pt x="78" y="120"/>
                                  </a:lnTo>
                                  <a:lnTo>
                                    <a:pt x="72" y="120"/>
                                  </a:lnTo>
                                  <a:lnTo>
                                    <a:pt x="54" y="138"/>
                                  </a:lnTo>
                                  <a:lnTo>
                                    <a:pt x="54" y="156"/>
                                  </a:lnTo>
                                  <a:lnTo>
                                    <a:pt x="66" y="180"/>
                                  </a:lnTo>
                                  <a:lnTo>
                                    <a:pt x="66" y="204"/>
                                  </a:lnTo>
                                  <a:lnTo>
                                    <a:pt x="36" y="234"/>
                                  </a:lnTo>
                                  <a:lnTo>
                                    <a:pt x="30" y="234"/>
                                  </a:lnTo>
                                  <a:lnTo>
                                    <a:pt x="24" y="240"/>
                                  </a:lnTo>
                                  <a:lnTo>
                                    <a:pt x="12" y="246"/>
                                  </a:lnTo>
                                  <a:lnTo>
                                    <a:pt x="6" y="246"/>
                                  </a:lnTo>
                                  <a:lnTo>
                                    <a:pt x="0" y="252"/>
                                  </a:lnTo>
                                  <a:lnTo>
                                    <a:pt x="12" y="270"/>
                                  </a:lnTo>
                                  <a:lnTo>
                                    <a:pt x="36" y="330"/>
                                  </a:lnTo>
                                  <a:lnTo>
                                    <a:pt x="48" y="354"/>
                                  </a:lnTo>
                                  <a:lnTo>
                                    <a:pt x="48" y="360"/>
                                  </a:lnTo>
                                  <a:lnTo>
                                    <a:pt x="42" y="372"/>
                                  </a:lnTo>
                                  <a:lnTo>
                                    <a:pt x="42" y="402"/>
                                  </a:lnTo>
                                  <a:lnTo>
                                    <a:pt x="36" y="408"/>
                                  </a:lnTo>
                                  <a:lnTo>
                                    <a:pt x="36" y="414"/>
                                  </a:lnTo>
                                  <a:lnTo>
                                    <a:pt x="42" y="432"/>
                                  </a:lnTo>
                                  <a:lnTo>
                                    <a:pt x="30" y="456"/>
                                  </a:lnTo>
                                  <a:lnTo>
                                    <a:pt x="36" y="510"/>
                                  </a:lnTo>
                                  <a:lnTo>
                                    <a:pt x="36" y="516"/>
                                  </a:lnTo>
                                  <a:lnTo>
                                    <a:pt x="42" y="522"/>
                                  </a:lnTo>
                                  <a:lnTo>
                                    <a:pt x="42" y="534"/>
                                  </a:lnTo>
                                  <a:lnTo>
                                    <a:pt x="36" y="546"/>
                                  </a:lnTo>
                                  <a:lnTo>
                                    <a:pt x="30" y="552"/>
                                  </a:lnTo>
                                  <a:lnTo>
                                    <a:pt x="18" y="558"/>
                                  </a:lnTo>
                                  <a:lnTo>
                                    <a:pt x="6" y="558"/>
                                  </a:lnTo>
                                  <a:lnTo>
                                    <a:pt x="0" y="564"/>
                                  </a:lnTo>
                                  <a:lnTo>
                                    <a:pt x="0" y="570"/>
                                  </a:lnTo>
                                  <a:lnTo>
                                    <a:pt x="6" y="582"/>
                                  </a:lnTo>
                                  <a:lnTo>
                                    <a:pt x="18" y="594"/>
                                  </a:lnTo>
                                  <a:lnTo>
                                    <a:pt x="24" y="612"/>
                                  </a:lnTo>
                                  <a:lnTo>
                                    <a:pt x="36" y="624"/>
                                  </a:lnTo>
                                  <a:lnTo>
                                    <a:pt x="42" y="636"/>
                                  </a:lnTo>
                                  <a:lnTo>
                                    <a:pt x="48" y="642"/>
                                  </a:lnTo>
                                  <a:lnTo>
                                    <a:pt x="48" y="684"/>
                                  </a:lnTo>
                                  <a:lnTo>
                                    <a:pt x="72" y="708"/>
                                  </a:lnTo>
                                  <a:lnTo>
                                    <a:pt x="96" y="696"/>
                                  </a:lnTo>
                                  <a:lnTo>
                                    <a:pt x="102" y="696"/>
                                  </a:lnTo>
                                  <a:lnTo>
                                    <a:pt x="138" y="714"/>
                                  </a:lnTo>
                                  <a:lnTo>
                                    <a:pt x="150" y="714"/>
                                  </a:lnTo>
                                  <a:lnTo>
                                    <a:pt x="162" y="726"/>
                                  </a:lnTo>
                                  <a:lnTo>
                                    <a:pt x="162" y="732"/>
                                  </a:lnTo>
                                  <a:lnTo>
                                    <a:pt x="168" y="744"/>
                                  </a:lnTo>
                                  <a:lnTo>
                                    <a:pt x="174" y="762"/>
                                  </a:lnTo>
                                  <a:lnTo>
                                    <a:pt x="180" y="774"/>
                                  </a:lnTo>
                                  <a:lnTo>
                                    <a:pt x="186" y="780"/>
                                  </a:lnTo>
                                  <a:lnTo>
                                    <a:pt x="186" y="786"/>
                                  </a:lnTo>
                                  <a:lnTo>
                                    <a:pt x="222" y="792"/>
                                  </a:lnTo>
                                  <a:lnTo>
                                    <a:pt x="234" y="792"/>
                                  </a:lnTo>
                                  <a:lnTo>
                                    <a:pt x="246" y="798"/>
                                  </a:lnTo>
                                  <a:lnTo>
                                    <a:pt x="258" y="798"/>
                                  </a:lnTo>
                                  <a:lnTo>
                                    <a:pt x="276" y="804"/>
                                  </a:lnTo>
                                  <a:lnTo>
                                    <a:pt x="288" y="810"/>
                                  </a:lnTo>
                                  <a:lnTo>
                                    <a:pt x="294" y="810"/>
                                  </a:lnTo>
                                  <a:lnTo>
                                    <a:pt x="300" y="816"/>
                                  </a:lnTo>
                                  <a:lnTo>
                                    <a:pt x="312" y="822"/>
                                  </a:lnTo>
                                  <a:lnTo>
                                    <a:pt x="318" y="828"/>
                                  </a:lnTo>
                                  <a:lnTo>
                                    <a:pt x="324" y="840"/>
                                  </a:lnTo>
                                  <a:lnTo>
                                    <a:pt x="336" y="846"/>
                                  </a:lnTo>
                                  <a:lnTo>
                                    <a:pt x="342" y="852"/>
                                  </a:lnTo>
                                  <a:lnTo>
                                    <a:pt x="360" y="846"/>
                                  </a:lnTo>
                                  <a:lnTo>
                                    <a:pt x="396" y="828"/>
                                  </a:lnTo>
                                  <a:lnTo>
                                    <a:pt x="456" y="792"/>
                                  </a:lnTo>
                                  <a:lnTo>
                                    <a:pt x="468" y="786"/>
                                  </a:lnTo>
                                  <a:lnTo>
                                    <a:pt x="1026" y="1110"/>
                                  </a:lnTo>
                                  <a:lnTo>
                                    <a:pt x="1026" y="1062"/>
                                  </a:lnTo>
                                  <a:lnTo>
                                    <a:pt x="1098" y="1062"/>
                                  </a:lnTo>
                                  <a:lnTo>
                                    <a:pt x="1098" y="828"/>
                                  </a:lnTo>
                                  <a:lnTo>
                                    <a:pt x="1092" y="750"/>
                                  </a:lnTo>
                                  <a:lnTo>
                                    <a:pt x="1092" y="660"/>
                                  </a:lnTo>
                                  <a:lnTo>
                                    <a:pt x="1086" y="564"/>
                                  </a:lnTo>
                                  <a:lnTo>
                                    <a:pt x="1086" y="468"/>
                                  </a:lnTo>
                                  <a:lnTo>
                                    <a:pt x="1080" y="390"/>
                                  </a:lnTo>
                                  <a:lnTo>
                                    <a:pt x="1080" y="306"/>
                                  </a:lnTo>
                                  <a:lnTo>
                                    <a:pt x="1068" y="270"/>
                                  </a:lnTo>
                                  <a:lnTo>
                                    <a:pt x="1056" y="258"/>
                                  </a:lnTo>
                                  <a:lnTo>
                                    <a:pt x="1050" y="246"/>
                                  </a:lnTo>
                                  <a:lnTo>
                                    <a:pt x="1050" y="240"/>
                                  </a:lnTo>
                                  <a:lnTo>
                                    <a:pt x="1056" y="228"/>
                                  </a:lnTo>
                                  <a:lnTo>
                                    <a:pt x="1062" y="222"/>
                                  </a:lnTo>
                                  <a:lnTo>
                                    <a:pt x="1068" y="210"/>
                                  </a:lnTo>
                                  <a:lnTo>
                                    <a:pt x="1074" y="204"/>
                                  </a:lnTo>
                                  <a:lnTo>
                                    <a:pt x="1074" y="198"/>
                                  </a:lnTo>
                                  <a:lnTo>
                                    <a:pt x="1068" y="186"/>
                                  </a:lnTo>
                                  <a:lnTo>
                                    <a:pt x="1056" y="180"/>
                                  </a:lnTo>
                                  <a:lnTo>
                                    <a:pt x="1056" y="150"/>
                                  </a:lnTo>
                                  <a:lnTo>
                                    <a:pt x="1080" y="126"/>
                                  </a:lnTo>
                                  <a:lnTo>
                                    <a:pt x="1074" y="114"/>
                                  </a:lnTo>
                                  <a:lnTo>
                                    <a:pt x="1074" y="96"/>
                                  </a:lnTo>
                                  <a:lnTo>
                                    <a:pt x="1056" y="102"/>
                                  </a:lnTo>
                                  <a:lnTo>
                                    <a:pt x="1044" y="90"/>
                                  </a:lnTo>
                                  <a:lnTo>
                                    <a:pt x="1032" y="102"/>
                                  </a:lnTo>
                                  <a:lnTo>
                                    <a:pt x="1026" y="102"/>
                                  </a:lnTo>
                                  <a:lnTo>
                                    <a:pt x="1020" y="96"/>
                                  </a:lnTo>
                                  <a:lnTo>
                                    <a:pt x="1008" y="90"/>
                                  </a:lnTo>
                                  <a:lnTo>
                                    <a:pt x="1002" y="84"/>
                                  </a:lnTo>
                                  <a:lnTo>
                                    <a:pt x="990" y="78"/>
                                  </a:lnTo>
                                  <a:lnTo>
                                    <a:pt x="978" y="78"/>
                                  </a:lnTo>
                                  <a:lnTo>
                                    <a:pt x="966" y="84"/>
                                  </a:lnTo>
                                  <a:lnTo>
                                    <a:pt x="954" y="84"/>
                                  </a:lnTo>
                                  <a:lnTo>
                                    <a:pt x="942" y="78"/>
                                  </a:lnTo>
                                  <a:lnTo>
                                    <a:pt x="936" y="72"/>
                                  </a:lnTo>
                                  <a:lnTo>
                                    <a:pt x="936" y="48"/>
                                  </a:lnTo>
                                  <a:lnTo>
                                    <a:pt x="930" y="42"/>
                                  </a:lnTo>
                                  <a:lnTo>
                                    <a:pt x="918" y="36"/>
                                  </a:lnTo>
                                  <a:lnTo>
                                    <a:pt x="882" y="36"/>
                                  </a:lnTo>
                                  <a:lnTo>
                                    <a:pt x="876" y="30"/>
                                  </a:lnTo>
                                  <a:lnTo>
                                    <a:pt x="864" y="30"/>
                                  </a:lnTo>
                                  <a:lnTo>
                                    <a:pt x="852" y="24"/>
                                  </a:lnTo>
                                  <a:lnTo>
                                    <a:pt x="840" y="24"/>
                                  </a:lnTo>
                                  <a:lnTo>
                                    <a:pt x="834" y="30"/>
                                  </a:lnTo>
                                  <a:lnTo>
                                    <a:pt x="834" y="36"/>
                                  </a:lnTo>
                                  <a:lnTo>
                                    <a:pt x="798" y="36"/>
                                  </a:lnTo>
                                  <a:lnTo>
                                    <a:pt x="780" y="42"/>
                                  </a:lnTo>
                                  <a:lnTo>
                                    <a:pt x="768" y="48"/>
                                  </a:lnTo>
                                  <a:lnTo>
                                    <a:pt x="732" y="84"/>
                                  </a:lnTo>
                                  <a:lnTo>
                                    <a:pt x="720" y="108"/>
                                  </a:lnTo>
                                  <a:lnTo>
                                    <a:pt x="720" y="120"/>
                                  </a:lnTo>
                                  <a:lnTo>
                                    <a:pt x="726" y="138"/>
                                  </a:lnTo>
                                  <a:lnTo>
                                    <a:pt x="738" y="150"/>
                                  </a:lnTo>
                                  <a:lnTo>
                                    <a:pt x="744" y="162"/>
                                  </a:lnTo>
                                  <a:lnTo>
                                    <a:pt x="744" y="180"/>
                                  </a:lnTo>
                                  <a:lnTo>
                                    <a:pt x="738" y="192"/>
                                  </a:lnTo>
                                  <a:lnTo>
                                    <a:pt x="714" y="216"/>
                                  </a:lnTo>
                                  <a:lnTo>
                                    <a:pt x="708" y="228"/>
                                  </a:lnTo>
                                  <a:lnTo>
                                    <a:pt x="696" y="234"/>
                                  </a:lnTo>
                                  <a:lnTo>
                                    <a:pt x="666" y="234"/>
                                  </a:lnTo>
                                  <a:lnTo>
                                    <a:pt x="648" y="228"/>
                                  </a:lnTo>
                                  <a:lnTo>
                                    <a:pt x="630" y="216"/>
                                  </a:lnTo>
                                  <a:lnTo>
                                    <a:pt x="612" y="198"/>
                                  </a:lnTo>
                                  <a:lnTo>
                                    <a:pt x="582" y="180"/>
                                  </a:lnTo>
                                  <a:lnTo>
                                    <a:pt x="552" y="168"/>
                                  </a:lnTo>
                                  <a:lnTo>
                                    <a:pt x="528" y="162"/>
                                  </a:lnTo>
                                  <a:lnTo>
                                    <a:pt x="462" y="162"/>
                                  </a:lnTo>
                                  <a:lnTo>
                                    <a:pt x="438" y="150"/>
                                  </a:lnTo>
                                  <a:lnTo>
                                    <a:pt x="426" y="138"/>
                                  </a:lnTo>
                                  <a:lnTo>
                                    <a:pt x="420" y="126"/>
                                  </a:lnTo>
                                  <a:lnTo>
                                    <a:pt x="414" y="108"/>
                                  </a:lnTo>
                                  <a:lnTo>
                                    <a:pt x="414" y="96"/>
                                  </a:lnTo>
                                  <a:lnTo>
                                    <a:pt x="402" y="72"/>
                                  </a:lnTo>
                                  <a:lnTo>
                                    <a:pt x="378" y="60"/>
                                  </a:lnTo>
                                  <a:lnTo>
                                    <a:pt x="366" y="60"/>
                                  </a:lnTo>
                                  <a:lnTo>
                                    <a:pt x="354" y="54"/>
                                  </a:lnTo>
                                  <a:lnTo>
                                    <a:pt x="348" y="48"/>
                                  </a:lnTo>
                                  <a:lnTo>
                                    <a:pt x="324" y="36"/>
                                  </a:lnTo>
                                  <a:lnTo>
                                    <a:pt x="318" y="36"/>
                                  </a:lnTo>
                                  <a:lnTo>
                                    <a:pt x="306" y="30"/>
                                  </a:lnTo>
                                  <a:lnTo>
                                    <a:pt x="264" y="30"/>
                                  </a:lnTo>
                                  <a:lnTo>
                                    <a:pt x="252" y="36"/>
                                  </a:lnTo>
                                  <a:lnTo>
                                    <a:pt x="216" y="36"/>
                                  </a:lnTo>
                                  <a:lnTo>
                                    <a:pt x="192" y="24"/>
                                  </a:lnTo>
                                  <a:lnTo>
                                    <a:pt x="180" y="12"/>
                                  </a:lnTo>
                                  <a:lnTo>
                                    <a:pt x="168" y="6"/>
                                  </a:lnTo>
                                  <a:lnTo>
                                    <a:pt x="150" y="6"/>
                                  </a:lnTo>
                                  <a:lnTo>
                                    <a:pt x="144" y="0"/>
                                  </a:lnTo>
                                  <a:lnTo>
                                    <a:pt x="138" y="42"/>
                                  </a:lnTo>
                                  <a:lnTo>
                                    <a:pt x="144" y="42"/>
                                  </a:lnTo>
                                  <a:lnTo>
                                    <a:pt x="156" y="54"/>
                                  </a:lnTo>
                                  <a:lnTo>
                                    <a:pt x="156" y="60"/>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89" name="Liberia" descr="© INSCALE GmbH, 15.06.2010"/>
                            <a:cNvSpPr>
                              <a:spLocks/>
                            </a:cNvSpPr>
                          </a:nvSpPr>
                          <a:spPr bwMode="gray">
                            <a:xfrm>
                              <a:off x="2374" y="1431"/>
                              <a:ext cx="79" cy="88"/>
                            </a:xfrm>
                            <a:custGeom>
                              <a:avLst/>
                              <a:gdLst>
                                <a:gd name="T0" fmla="*/ 2147483647 w 312"/>
                                <a:gd name="T1" fmla="*/ 2147483647 h 342"/>
                                <a:gd name="T2" fmla="*/ 2147483647 w 312"/>
                                <a:gd name="T3" fmla="*/ 2147483647 h 342"/>
                                <a:gd name="T4" fmla="*/ 2147483647 w 312"/>
                                <a:gd name="T5" fmla="*/ 2147483647 h 342"/>
                                <a:gd name="T6" fmla="*/ 2147483647 w 312"/>
                                <a:gd name="T7" fmla="*/ 2147483647 h 342"/>
                                <a:gd name="T8" fmla="*/ 2147483647 w 312"/>
                                <a:gd name="T9" fmla="*/ 2147483647 h 342"/>
                                <a:gd name="T10" fmla="*/ 2147483647 w 312"/>
                                <a:gd name="T11" fmla="*/ 2147483647 h 342"/>
                                <a:gd name="T12" fmla="*/ 2147483647 w 312"/>
                                <a:gd name="T13" fmla="*/ 2147483647 h 342"/>
                                <a:gd name="T14" fmla="*/ 2147483647 w 312"/>
                                <a:gd name="T15" fmla="*/ 2147483647 h 342"/>
                                <a:gd name="T16" fmla="*/ 2147483647 w 312"/>
                                <a:gd name="T17" fmla="*/ 2147483647 h 342"/>
                                <a:gd name="T18" fmla="*/ 2147483647 w 312"/>
                                <a:gd name="T19" fmla="*/ 2147483647 h 342"/>
                                <a:gd name="T20" fmla="*/ 2147483647 w 312"/>
                                <a:gd name="T21" fmla="*/ 2147483647 h 342"/>
                                <a:gd name="T22" fmla="*/ 2147483647 w 312"/>
                                <a:gd name="T23" fmla="*/ 2147483647 h 342"/>
                                <a:gd name="T24" fmla="*/ 2147483647 w 312"/>
                                <a:gd name="T25" fmla="*/ 2147483647 h 342"/>
                                <a:gd name="T26" fmla="*/ 2147483647 w 312"/>
                                <a:gd name="T27" fmla="*/ 2147483647 h 342"/>
                                <a:gd name="T28" fmla="*/ 2147483647 w 312"/>
                                <a:gd name="T29" fmla="*/ 2147483647 h 342"/>
                                <a:gd name="T30" fmla="*/ 2147483647 w 312"/>
                                <a:gd name="T31" fmla="*/ 2147483647 h 342"/>
                                <a:gd name="T32" fmla="*/ 2147483647 w 312"/>
                                <a:gd name="T33" fmla="*/ 2147483647 h 342"/>
                                <a:gd name="T34" fmla="*/ 2147483647 w 312"/>
                                <a:gd name="T35" fmla="*/ 2147483647 h 342"/>
                                <a:gd name="T36" fmla="*/ 2147483647 w 312"/>
                                <a:gd name="T37" fmla="*/ 2147483647 h 342"/>
                                <a:gd name="T38" fmla="*/ 2147483647 w 312"/>
                                <a:gd name="T39" fmla="*/ 2147483647 h 342"/>
                                <a:gd name="T40" fmla="*/ 2147483647 w 312"/>
                                <a:gd name="T41" fmla="*/ 2147483647 h 342"/>
                                <a:gd name="T42" fmla="*/ 2147483647 w 312"/>
                                <a:gd name="T43" fmla="*/ 2147483647 h 342"/>
                                <a:gd name="T44" fmla="*/ 2147483647 w 312"/>
                                <a:gd name="T45" fmla="*/ 2147483647 h 342"/>
                                <a:gd name="T46" fmla="*/ 2147483647 w 312"/>
                                <a:gd name="T47" fmla="*/ 2147483647 h 342"/>
                                <a:gd name="T48" fmla="*/ 2147483647 w 312"/>
                                <a:gd name="T49" fmla="*/ 2147483647 h 342"/>
                                <a:gd name="T50" fmla="*/ 2147483647 w 312"/>
                                <a:gd name="T51" fmla="*/ 0 h 342"/>
                                <a:gd name="T52" fmla="*/ 2147483647 w 312"/>
                                <a:gd name="T53" fmla="*/ 0 h 342"/>
                                <a:gd name="T54" fmla="*/ 2147483647 w 312"/>
                                <a:gd name="T55" fmla="*/ 2147483647 h 342"/>
                                <a:gd name="T56" fmla="*/ 2147483647 w 312"/>
                                <a:gd name="T57" fmla="*/ 2147483647 h 342"/>
                                <a:gd name="T58" fmla="*/ 2147483647 w 312"/>
                                <a:gd name="T59" fmla="*/ 2147483647 h 342"/>
                                <a:gd name="T60" fmla="*/ 2147483647 w 312"/>
                                <a:gd name="T61" fmla="*/ 2147483647 h 342"/>
                                <a:gd name="T62" fmla="*/ 2147483647 w 312"/>
                                <a:gd name="T63" fmla="*/ 2147483647 h 342"/>
                                <a:gd name="T64" fmla="*/ 2147483647 w 312"/>
                                <a:gd name="T65" fmla="*/ 2147483647 h 342"/>
                                <a:gd name="T66" fmla="*/ 2147483647 w 312"/>
                                <a:gd name="T67" fmla="*/ 2147483647 h 342"/>
                                <a:gd name="T68" fmla="*/ 2147483647 w 312"/>
                                <a:gd name="T69" fmla="*/ 2147483647 h 342"/>
                                <a:gd name="T70" fmla="*/ 2147483647 w 312"/>
                                <a:gd name="T71" fmla="*/ 2147483647 h 342"/>
                                <a:gd name="T72" fmla="*/ 2147483647 w 312"/>
                                <a:gd name="T73" fmla="*/ 2147483647 h 342"/>
                                <a:gd name="T74" fmla="*/ 2147483647 w 312"/>
                                <a:gd name="T75" fmla="*/ 2147483647 h 342"/>
                                <a:gd name="T76" fmla="*/ 2147483647 w 312"/>
                                <a:gd name="T77" fmla="*/ 2147483647 h 342"/>
                                <a:gd name="T78" fmla="*/ 0 w 312"/>
                                <a:gd name="T79" fmla="*/ 2147483647 h 342"/>
                                <a:gd name="T80" fmla="*/ 2147483647 w 312"/>
                                <a:gd name="T81" fmla="*/ 2147483647 h 342"/>
                                <a:gd name="T82" fmla="*/ 2147483647 w 312"/>
                                <a:gd name="T83" fmla="*/ 2147483647 h 342"/>
                                <a:gd name="T84" fmla="*/ 2147483647 w 312"/>
                                <a:gd name="T85" fmla="*/ 2147483647 h 342"/>
                                <a:gd name="T86" fmla="*/ 2147483647 w 312"/>
                                <a:gd name="T87" fmla="*/ 2147483647 h 342"/>
                                <a:gd name="T88" fmla="*/ 2147483647 w 312"/>
                                <a:gd name="T89" fmla="*/ 2147483647 h 342"/>
                                <a:gd name="T90" fmla="*/ 2147483647 w 312"/>
                                <a:gd name="T91" fmla="*/ 2147483647 h 342"/>
                                <a:gd name="T92" fmla="*/ 2147483647 w 312"/>
                                <a:gd name="T93" fmla="*/ 2147483647 h 342"/>
                                <a:gd name="T94" fmla="*/ 2147483647 w 312"/>
                                <a:gd name="T95" fmla="*/ 2147483647 h 342"/>
                                <a:gd name="T96" fmla="*/ 2147483647 w 312"/>
                                <a:gd name="T97" fmla="*/ 2147483647 h 342"/>
                                <a:gd name="T98" fmla="*/ 2147483647 w 312"/>
                                <a:gd name="T99" fmla="*/ 2147483647 h 342"/>
                                <a:gd name="T100" fmla="*/ 2147483647 w 312"/>
                                <a:gd name="T101" fmla="*/ 2147483647 h 342"/>
                                <a:gd name="T102" fmla="*/ 2147483647 w 312"/>
                                <a:gd name="T103" fmla="*/ 2147483647 h 342"/>
                                <a:gd name="T104" fmla="*/ 2147483647 w 312"/>
                                <a:gd name="T105" fmla="*/ 2147483647 h 342"/>
                                <a:gd name="T106" fmla="*/ 2147483647 w 312"/>
                                <a:gd name="T107" fmla="*/ 2147483647 h 342"/>
                                <a:gd name="T108" fmla="*/ 2147483647 w 312"/>
                                <a:gd name="T109" fmla="*/ 2147483647 h 342"/>
                                <a:gd name="T110" fmla="*/ 2147483647 w 312"/>
                                <a:gd name="T111" fmla="*/ 2147483647 h 342"/>
                                <a:gd name="T112" fmla="*/ 2147483647 w 312"/>
                                <a:gd name="T113" fmla="*/ 2147483647 h 342"/>
                                <a:gd name="T114" fmla="*/ 2147483647 w 312"/>
                                <a:gd name="T115" fmla="*/ 2147483647 h 342"/>
                                <a:gd name="T116" fmla="*/ 2147483647 w 312"/>
                                <a:gd name="T117" fmla="*/ 2147483647 h 342"/>
                                <a:gd name="T118" fmla="*/ 2147483647 w 312"/>
                                <a:gd name="T119" fmla="*/ 2147483647 h 342"/>
                                <a:gd name="T120" fmla="*/ 2147483647 w 312"/>
                                <a:gd name="T121" fmla="*/ 2147483647 h 342"/>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w 312"/>
                                <a:gd name="T184" fmla="*/ 0 h 342"/>
                                <a:gd name="T185" fmla="*/ 312 w 312"/>
                                <a:gd name="T186" fmla="*/ 342 h 342"/>
                              </a:gdLst>
                              <a:ahLst/>
                              <a:cxnLst>
                                <a:cxn ang="T122">
                                  <a:pos x="T0" y="T1"/>
                                </a:cxn>
                                <a:cxn ang="T123">
                                  <a:pos x="T2" y="T3"/>
                                </a:cxn>
                                <a:cxn ang="T124">
                                  <a:pos x="T4" y="T5"/>
                                </a:cxn>
                                <a:cxn ang="T125">
                                  <a:pos x="T6" y="T7"/>
                                </a:cxn>
                                <a:cxn ang="T126">
                                  <a:pos x="T8" y="T9"/>
                                </a:cxn>
                                <a:cxn ang="T127">
                                  <a:pos x="T10" y="T11"/>
                                </a:cxn>
                                <a:cxn ang="T128">
                                  <a:pos x="T12" y="T13"/>
                                </a:cxn>
                                <a:cxn ang="T129">
                                  <a:pos x="T14" y="T15"/>
                                </a:cxn>
                                <a:cxn ang="T130">
                                  <a:pos x="T16" y="T17"/>
                                </a:cxn>
                                <a:cxn ang="T131">
                                  <a:pos x="T18" y="T19"/>
                                </a:cxn>
                                <a:cxn ang="T132">
                                  <a:pos x="T20" y="T21"/>
                                </a:cxn>
                                <a:cxn ang="T133">
                                  <a:pos x="T22" y="T23"/>
                                </a:cxn>
                                <a:cxn ang="T134">
                                  <a:pos x="T24" y="T25"/>
                                </a:cxn>
                                <a:cxn ang="T135">
                                  <a:pos x="T26" y="T27"/>
                                </a:cxn>
                                <a:cxn ang="T136">
                                  <a:pos x="T28" y="T29"/>
                                </a:cxn>
                                <a:cxn ang="T137">
                                  <a:pos x="T30" y="T31"/>
                                </a:cxn>
                                <a:cxn ang="T138">
                                  <a:pos x="T32" y="T33"/>
                                </a:cxn>
                                <a:cxn ang="T139">
                                  <a:pos x="T34" y="T35"/>
                                </a:cxn>
                                <a:cxn ang="T140">
                                  <a:pos x="T36" y="T37"/>
                                </a:cxn>
                                <a:cxn ang="T141">
                                  <a:pos x="T38" y="T39"/>
                                </a:cxn>
                                <a:cxn ang="T142">
                                  <a:pos x="T40" y="T41"/>
                                </a:cxn>
                                <a:cxn ang="T143">
                                  <a:pos x="T42" y="T43"/>
                                </a:cxn>
                                <a:cxn ang="T144">
                                  <a:pos x="T44" y="T45"/>
                                </a:cxn>
                                <a:cxn ang="T145">
                                  <a:pos x="T46" y="T47"/>
                                </a:cxn>
                                <a:cxn ang="T146">
                                  <a:pos x="T48" y="T49"/>
                                </a:cxn>
                                <a:cxn ang="T147">
                                  <a:pos x="T50" y="T51"/>
                                </a:cxn>
                                <a:cxn ang="T148">
                                  <a:pos x="T52" y="T53"/>
                                </a:cxn>
                                <a:cxn ang="T149">
                                  <a:pos x="T54" y="T55"/>
                                </a:cxn>
                                <a:cxn ang="T150">
                                  <a:pos x="T56" y="T57"/>
                                </a:cxn>
                                <a:cxn ang="T151">
                                  <a:pos x="T58" y="T59"/>
                                </a:cxn>
                                <a:cxn ang="T152">
                                  <a:pos x="T60" y="T61"/>
                                </a:cxn>
                                <a:cxn ang="T153">
                                  <a:pos x="T62" y="T63"/>
                                </a:cxn>
                                <a:cxn ang="T154">
                                  <a:pos x="T64" y="T65"/>
                                </a:cxn>
                                <a:cxn ang="T155">
                                  <a:pos x="T66" y="T67"/>
                                </a:cxn>
                                <a:cxn ang="T156">
                                  <a:pos x="T68" y="T69"/>
                                </a:cxn>
                                <a:cxn ang="T157">
                                  <a:pos x="T70" y="T71"/>
                                </a:cxn>
                                <a:cxn ang="T158">
                                  <a:pos x="T72" y="T73"/>
                                </a:cxn>
                                <a:cxn ang="T159">
                                  <a:pos x="T74" y="T75"/>
                                </a:cxn>
                                <a:cxn ang="T160">
                                  <a:pos x="T76" y="T77"/>
                                </a:cxn>
                                <a:cxn ang="T161">
                                  <a:pos x="T78" y="T79"/>
                                </a:cxn>
                                <a:cxn ang="T162">
                                  <a:pos x="T80" y="T81"/>
                                </a:cxn>
                                <a:cxn ang="T163">
                                  <a:pos x="T82" y="T83"/>
                                </a:cxn>
                                <a:cxn ang="T164">
                                  <a:pos x="T84" y="T85"/>
                                </a:cxn>
                                <a:cxn ang="T165">
                                  <a:pos x="T86" y="T87"/>
                                </a:cxn>
                                <a:cxn ang="T166">
                                  <a:pos x="T88" y="T89"/>
                                </a:cxn>
                                <a:cxn ang="T167">
                                  <a:pos x="T90" y="T91"/>
                                </a:cxn>
                                <a:cxn ang="T168">
                                  <a:pos x="T92" y="T93"/>
                                </a:cxn>
                                <a:cxn ang="T169">
                                  <a:pos x="T94" y="T95"/>
                                </a:cxn>
                                <a:cxn ang="T170">
                                  <a:pos x="T96" y="T97"/>
                                </a:cxn>
                                <a:cxn ang="T171">
                                  <a:pos x="T98" y="T99"/>
                                </a:cxn>
                                <a:cxn ang="T172">
                                  <a:pos x="T100" y="T101"/>
                                </a:cxn>
                                <a:cxn ang="T173">
                                  <a:pos x="T102" y="T103"/>
                                </a:cxn>
                                <a:cxn ang="T174">
                                  <a:pos x="T104" y="T105"/>
                                </a:cxn>
                                <a:cxn ang="T175">
                                  <a:pos x="T106" y="T107"/>
                                </a:cxn>
                                <a:cxn ang="T176">
                                  <a:pos x="T108" y="T109"/>
                                </a:cxn>
                                <a:cxn ang="T177">
                                  <a:pos x="T110" y="T111"/>
                                </a:cxn>
                                <a:cxn ang="T178">
                                  <a:pos x="T112" y="T113"/>
                                </a:cxn>
                                <a:cxn ang="T179">
                                  <a:pos x="T114" y="T115"/>
                                </a:cxn>
                                <a:cxn ang="T180">
                                  <a:pos x="T116" y="T117"/>
                                </a:cxn>
                                <a:cxn ang="T181">
                                  <a:pos x="T118" y="T119"/>
                                </a:cxn>
                                <a:cxn ang="T182">
                                  <a:pos x="T120" y="T121"/>
                                </a:cxn>
                              </a:cxnLst>
                              <a:rect l="T183" t="T184" r="T185" b="T186"/>
                              <a:pathLst>
                                <a:path w="312" h="342">
                                  <a:moveTo>
                                    <a:pt x="312" y="252"/>
                                  </a:moveTo>
                                  <a:lnTo>
                                    <a:pt x="312" y="240"/>
                                  </a:lnTo>
                                  <a:lnTo>
                                    <a:pt x="282" y="210"/>
                                  </a:lnTo>
                                  <a:lnTo>
                                    <a:pt x="282" y="180"/>
                                  </a:lnTo>
                                  <a:lnTo>
                                    <a:pt x="246" y="186"/>
                                  </a:lnTo>
                                  <a:lnTo>
                                    <a:pt x="246" y="174"/>
                                  </a:lnTo>
                                  <a:lnTo>
                                    <a:pt x="228" y="174"/>
                                  </a:lnTo>
                                  <a:lnTo>
                                    <a:pt x="222" y="168"/>
                                  </a:lnTo>
                                  <a:lnTo>
                                    <a:pt x="228" y="156"/>
                                  </a:lnTo>
                                  <a:lnTo>
                                    <a:pt x="240" y="150"/>
                                  </a:lnTo>
                                  <a:lnTo>
                                    <a:pt x="246" y="132"/>
                                  </a:lnTo>
                                  <a:lnTo>
                                    <a:pt x="246" y="108"/>
                                  </a:lnTo>
                                  <a:lnTo>
                                    <a:pt x="228" y="72"/>
                                  </a:lnTo>
                                  <a:lnTo>
                                    <a:pt x="222" y="72"/>
                                  </a:lnTo>
                                  <a:lnTo>
                                    <a:pt x="216" y="78"/>
                                  </a:lnTo>
                                  <a:lnTo>
                                    <a:pt x="210" y="90"/>
                                  </a:lnTo>
                                  <a:lnTo>
                                    <a:pt x="210" y="102"/>
                                  </a:lnTo>
                                  <a:lnTo>
                                    <a:pt x="198" y="114"/>
                                  </a:lnTo>
                                  <a:lnTo>
                                    <a:pt x="192" y="114"/>
                                  </a:lnTo>
                                  <a:lnTo>
                                    <a:pt x="180" y="102"/>
                                  </a:lnTo>
                                  <a:lnTo>
                                    <a:pt x="180" y="96"/>
                                  </a:lnTo>
                                  <a:lnTo>
                                    <a:pt x="168" y="96"/>
                                  </a:lnTo>
                                  <a:lnTo>
                                    <a:pt x="168" y="36"/>
                                  </a:lnTo>
                                  <a:lnTo>
                                    <a:pt x="162" y="18"/>
                                  </a:lnTo>
                                  <a:lnTo>
                                    <a:pt x="150" y="6"/>
                                  </a:lnTo>
                                  <a:lnTo>
                                    <a:pt x="138" y="0"/>
                                  </a:lnTo>
                                  <a:lnTo>
                                    <a:pt x="132" y="0"/>
                                  </a:lnTo>
                                  <a:lnTo>
                                    <a:pt x="126" y="6"/>
                                  </a:lnTo>
                                  <a:lnTo>
                                    <a:pt x="126" y="18"/>
                                  </a:lnTo>
                                  <a:lnTo>
                                    <a:pt x="102" y="12"/>
                                  </a:lnTo>
                                  <a:lnTo>
                                    <a:pt x="108" y="36"/>
                                  </a:lnTo>
                                  <a:lnTo>
                                    <a:pt x="84" y="42"/>
                                  </a:lnTo>
                                  <a:lnTo>
                                    <a:pt x="84" y="60"/>
                                  </a:lnTo>
                                  <a:lnTo>
                                    <a:pt x="78" y="72"/>
                                  </a:lnTo>
                                  <a:lnTo>
                                    <a:pt x="66" y="78"/>
                                  </a:lnTo>
                                  <a:lnTo>
                                    <a:pt x="54" y="90"/>
                                  </a:lnTo>
                                  <a:lnTo>
                                    <a:pt x="42" y="96"/>
                                  </a:lnTo>
                                  <a:lnTo>
                                    <a:pt x="24" y="114"/>
                                  </a:lnTo>
                                  <a:lnTo>
                                    <a:pt x="24" y="150"/>
                                  </a:lnTo>
                                  <a:lnTo>
                                    <a:pt x="0" y="126"/>
                                  </a:lnTo>
                                  <a:lnTo>
                                    <a:pt x="36" y="162"/>
                                  </a:lnTo>
                                  <a:lnTo>
                                    <a:pt x="60" y="162"/>
                                  </a:lnTo>
                                  <a:lnTo>
                                    <a:pt x="72" y="192"/>
                                  </a:lnTo>
                                  <a:lnTo>
                                    <a:pt x="102" y="192"/>
                                  </a:lnTo>
                                  <a:lnTo>
                                    <a:pt x="108" y="198"/>
                                  </a:lnTo>
                                  <a:lnTo>
                                    <a:pt x="120" y="222"/>
                                  </a:lnTo>
                                  <a:lnTo>
                                    <a:pt x="132" y="240"/>
                                  </a:lnTo>
                                  <a:lnTo>
                                    <a:pt x="150" y="252"/>
                                  </a:lnTo>
                                  <a:lnTo>
                                    <a:pt x="162" y="270"/>
                                  </a:lnTo>
                                  <a:lnTo>
                                    <a:pt x="180" y="282"/>
                                  </a:lnTo>
                                  <a:lnTo>
                                    <a:pt x="198" y="288"/>
                                  </a:lnTo>
                                  <a:lnTo>
                                    <a:pt x="210" y="294"/>
                                  </a:lnTo>
                                  <a:lnTo>
                                    <a:pt x="228" y="300"/>
                                  </a:lnTo>
                                  <a:lnTo>
                                    <a:pt x="258" y="330"/>
                                  </a:lnTo>
                                  <a:lnTo>
                                    <a:pt x="294" y="342"/>
                                  </a:lnTo>
                                  <a:lnTo>
                                    <a:pt x="300" y="342"/>
                                  </a:lnTo>
                                  <a:lnTo>
                                    <a:pt x="300" y="294"/>
                                  </a:lnTo>
                                  <a:lnTo>
                                    <a:pt x="306" y="288"/>
                                  </a:lnTo>
                                  <a:lnTo>
                                    <a:pt x="306" y="276"/>
                                  </a:lnTo>
                                  <a:lnTo>
                                    <a:pt x="312" y="264"/>
                                  </a:lnTo>
                                  <a:lnTo>
                                    <a:pt x="312" y="252"/>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90" name="Lesotho" descr="© INSCALE GmbH, 15.06.2010"/>
                            <a:cNvSpPr>
                              <a:spLocks/>
                            </a:cNvSpPr>
                          </a:nvSpPr>
                          <a:spPr bwMode="gray">
                            <a:xfrm>
                              <a:off x="3067" y="2198"/>
                              <a:ext cx="43" cy="42"/>
                            </a:xfrm>
                            <a:custGeom>
                              <a:avLst/>
                              <a:gdLst>
                                <a:gd name="T0" fmla="*/ 0 w 168"/>
                                <a:gd name="T1" fmla="*/ 2147483647 h 162"/>
                                <a:gd name="T2" fmla="*/ 2147483647 w 168"/>
                                <a:gd name="T3" fmla="*/ 2147483647 h 162"/>
                                <a:gd name="T4" fmla="*/ 2147483647 w 168"/>
                                <a:gd name="T5" fmla="*/ 2147483647 h 162"/>
                                <a:gd name="T6" fmla="*/ 2147483647 w 168"/>
                                <a:gd name="T7" fmla="*/ 2147483647 h 162"/>
                                <a:gd name="T8" fmla="*/ 2147483647 w 168"/>
                                <a:gd name="T9" fmla="*/ 2147483647 h 162"/>
                                <a:gd name="T10" fmla="*/ 2147483647 w 168"/>
                                <a:gd name="T11" fmla="*/ 2147483647 h 162"/>
                                <a:gd name="T12" fmla="*/ 2147483647 w 168"/>
                                <a:gd name="T13" fmla="*/ 2147483647 h 162"/>
                                <a:gd name="T14" fmla="*/ 2147483647 w 168"/>
                                <a:gd name="T15" fmla="*/ 2147483647 h 162"/>
                                <a:gd name="T16" fmla="*/ 2147483647 w 168"/>
                                <a:gd name="T17" fmla="*/ 2147483647 h 162"/>
                                <a:gd name="T18" fmla="*/ 2147483647 w 168"/>
                                <a:gd name="T19" fmla="*/ 2147483647 h 162"/>
                                <a:gd name="T20" fmla="*/ 2147483647 w 168"/>
                                <a:gd name="T21" fmla="*/ 2147483647 h 162"/>
                                <a:gd name="T22" fmla="*/ 2147483647 w 168"/>
                                <a:gd name="T23" fmla="*/ 2147483647 h 162"/>
                                <a:gd name="T24" fmla="*/ 2147483647 w 168"/>
                                <a:gd name="T25" fmla="*/ 2147483647 h 162"/>
                                <a:gd name="T26" fmla="*/ 2147483647 w 168"/>
                                <a:gd name="T27" fmla="*/ 2147483647 h 162"/>
                                <a:gd name="T28" fmla="*/ 2147483647 w 168"/>
                                <a:gd name="T29" fmla="*/ 2147483647 h 162"/>
                                <a:gd name="T30" fmla="*/ 2147483647 w 168"/>
                                <a:gd name="T31" fmla="*/ 2147483647 h 162"/>
                                <a:gd name="T32" fmla="*/ 2147483647 w 168"/>
                                <a:gd name="T33" fmla="*/ 2147483647 h 162"/>
                                <a:gd name="T34" fmla="*/ 2147483647 w 168"/>
                                <a:gd name="T35" fmla="*/ 2147483647 h 162"/>
                                <a:gd name="T36" fmla="*/ 2147483647 w 168"/>
                                <a:gd name="T37" fmla="*/ 2147483647 h 162"/>
                                <a:gd name="T38" fmla="*/ 2147483647 w 168"/>
                                <a:gd name="T39" fmla="*/ 2147483647 h 162"/>
                                <a:gd name="T40" fmla="*/ 2147483647 w 168"/>
                                <a:gd name="T41" fmla="*/ 2147483647 h 162"/>
                                <a:gd name="T42" fmla="*/ 2147483647 w 168"/>
                                <a:gd name="T43" fmla="*/ 0 h 162"/>
                                <a:gd name="T44" fmla="*/ 2147483647 w 168"/>
                                <a:gd name="T45" fmla="*/ 0 h 162"/>
                                <a:gd name="T46" fmla="*/ 2147483647 w 168"/>
                                <a:gd name="T47" fmla="*/ 2147483647 h 162"/>
                                <a:gd name="T48" fmla="*/ 2147483647 w 168"/>
                                <a:gd name="T49" fmla="*/ 2147483647 h 162"/>
                                <a:gd name="T50" fmla="*/ 2147483647 w 168"/>
                                <a:gd name="T51" fmla="*/ 2147483647 h 162"/>
                                <a:gd name="T52" fmla="*/ 2147483647 w 168"/>
                                <a:gd name="T53" fmla="*/ 2147483647 h 162"/>
                                <a:gd name="T54" fmla="*/ 2147483647 w 168"/>
                                <a:gd name="T55" fmla="*/ 2147483647 h 162"/>
                                <a:gd name="T56" fmla="*/ 2147483647 w 168"/>
                                <a:gd name="T57" fmla="*/ 2147483647 h 162"/>
                                <a:gd name="T58" fmla="*/ 2147483647 w 168"/>
                                <a:gd name="T59" fmla="*/ 2147483647 h 162"/>
                                <a:gd name="T60" fmla="*/ 0 w 168"/>
                                <a:gd name="T61" fmla="*/ 2147483647 h 162"/>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w 168"/>
                                <a:gd name="T94" fmla="*/ 0 h 162"/>
                                <a:gd name="T95" fmla="*/ 168 w 168"/>
                                <a:gd name="T96" fmla="*/ 162 h 162"/>
                              </a:gdLst>
                              <a:ahLst/>
                              <a:cxnLst>
                                <a:cxn ang="T62">
                                  <a:pos x="T0" y="T1"/>
                                </a:cxn>
                                <a:cxn ang="T63">
                                  <a:pos x="T2" y="T3"/>
                                </a:cxn>
                                <a:cxn ang="T64">
                                  <a:pos x="T4" y="T5"/>
                                </a:cxn>
                                <a:cxn ang="T65">
                                  <a:pos x="T6" y="T7"/>
                                </a:cxn>
                                <a:cxn ang="T66">
                                  <a:pos x="T8" y="T9"/>
                                </a:cxn>
                                <a:cxn ang="T67">
                                  <a:pos x="T10" y="T11"/>
                                </a:cxn>
                                <a:cxn ang="T68">
                                  <a:pos x="T12" y="T13"/>
                                </a:cxn>
                                <a:cxn ang="T69">
                                  <a:pos x="T14" y="T15"/>
                                </a:cxn>
                                <a:cxn ang="T70">
                                  <a:pos x="T16" y="T17"/>
                                </a:cxn>
                                <a:cxn ang="T71">
                                  <a:pos x="T18" y="T19"/>
                                </a:cxn>
                                <a:cxn ang="T72">
                                  <a:pos x="T20" y="T21"/>
                                </a:cxn>
                                <a:cxn ang="T73">
                                  <a:pos x="T22" y="T23"/>
                                </a:cxn>
                                <a:cxn ang="T74">
                                  <a:pos x="T24" y="T25"/>
                                </a:cxn>
                                <a:cxn ang="T75">
                                  <a:pos x="T26" y="T27"/>
                                </a:cxn>
                                <a:cxn ang="T76">
                                  <a:pos x="T28" y="T29"/>
                                </a:cxn>
                                <a:cxn ang="T77">
                                  <a:pos x="T30" y="T31"/>
                                </a:cxn>
                                <a:cxn ang="T78">
                                  <a:pos x="T32" y="T33"/>
                                </a:cxn>
                                <a:cxn ang="T79">
                                  <a:pos x="T34" y="T35"/>
                                </a:cxn>
                                <a:cxn ang="T80">
                                  <a:pos x="T36" y="T37"/>
                                </a:cxn>
                                <a:cxn ang="T81">
                                  <a:pos x="T38" y="T39"/>
                                </a:cxn>
                                <a:cxn ang="T82">
                                  <a:pos x="T40" y="T41"/>
                                </a:cxn>
                                <a:cxn ang="T83">
                                  <a:pos x="T42" y="T43"/>
                                </a:cxn>
                                <a:cxn ang="T84">
                                  <a:pos x="T44" y="T45"/>
                                </a:cxn>
                                <a:cxn ang="T85">
                                  <a:pos x="T46" y="T47"/>
                                </a:cxn>
                                <a:cxn ang="T86">
                                  <a:pos x="T48" y="T49"/>
                                </a:cxn>
                                <a:cxn ang="T87">
                                  <a:pos x="T50" y="T51"/>
                                </a:cxn>
                                <a:cxn ang="T88">
                                  <a:pos x="T52" y="T53"/>
                                </a:cxn>
                                <a:cxn ang="T89">
                                  <a:pos x="T54" y="T55"/>
                                </a:cxn>
                                <a:cxn ang="T90">
                                  <a:pos x="T56" y="T57"/>
                                </a:cxn>
                                <a:cxn ang="T91">
                                  <a:pos x="T58" y="T59"/>
                                </a:cxn>
                                <a:cxn ang="T92">
                                  <a:pos x="T60" y="T61"/>
                                </a:cxn>
                              </a:cxnLst>
                              <a:rect l="T93" t="T94" r="T95" b="T96"/>
                              <a:pathLst>
                                <a:path w="168" h="162">
                                  <a:moveTo>
                                    <a:pt x="0" y="78"/>
                                  </a:moveTo>
                                  <a:lnTo>
                                    <a:pt x="24" y="114"/>
                                  </a:lnTo>
                                  <a:lnTo>
                                    <a:pt x="24" y="132"/>
                                  </a:lnTo>
                                  <a:lnTo>
                                    <a:pt x="54" y="162"/>
                                  </a:lnTo>
                                  <a:lnTo>
                                    <a:pt x="72" y="162"/>
                                  </a:lnTo>
                                  <a:lnTo>
                                    <a:pt x="72" y="150"/>
                                  </a:lnTo>
                                  <a:lnTo>
                                    <a:pt x="78" y="144"/>
                                  </a:lnTo>
                                  <a:lnTo>
                                    <a:pt x="84" y="132"/>
                                  </a:lnTo>
                                  <a:lnTo>
                                    <a:pt x="90" y="126"/>
                                  </a:lnTo>
                                  <a:lnTo>
                                    <a:pt x="102" y="120"/>
                                  </a:lnTo>
                                  <a:lnTo>
                                    <a:pt x="120" y="120"/>
                                  </a:lnTo>
                                  <a:lnTo>
                                    <a:pt x="132" y="114"/>
                                  </a:lnTo>
                                  <a:lnTo>
                                    <a:pt x="138" y="108"/>
                                  </a:lnTo>
                                  <a:lnTo>
                                    <a:pt x="150" y="102"/>
                                  </a:lnTo>
                                  <a:lnTo>
                                    <a:pt x="144" y="84"/>
                                  </a:lnTo>
                                  <a:lnTo>
                                    <a:pt x="168" y="66"/>
                                  </a:lnTo>
                                  <a:lnTo>
                                    <a:pt x="162" y="42"/>
                                  </a:lnTo>
                                  <a:lnTo>
                                    <a:pt x="150" y="36"/>
                                  </a:lnTo>
                                  <a:lnTo>
                                    <a:pt x="144" y="24"/>
                                  </a:lnTo>
                                  <a:lnTo>
                                    <a:pt x="138" y="18"/>
                                  </a:lnTo>
                                  <a:lnTo>
                                    <a:pt x="132" y="6"/>
                                  </a:lnTo>
                                  <a:lnTo>
                                    <a:pt x="126" y="0"/>
                                  </a:lnTo>
                                  <a:lnTo>
                                    <a:pt x="90" y="0"/>
                                  </a:lnTo>
                                  <a:lnTo>
                                    <a:pt x="78" y="6"/>
                                  </a:lnTo>
                                  <a:lnTo>
                                    <a:pt x="78" y="18"/>
                                  </a:lnTo>
                                  <a:lnTo>
                                    <a:pt x="54" y="18"/>
                                  </a:lnTo>
                                  <a:lnTo>
                                    <a:pt x="48" y="24"/>
                                  </a:lnTo>
                                  <a:lnTo>
                                    <a:pt x="48" y="42"/>
                                  </a:lnTo>
                                  <a:lnTo>
                                    <a:pt x="30" y="60"/>
                                  </a:lnTo>
                                  <a:lnTo>
                                    <a:pt x="24" y="78"/>
                                  </a:lnTo>
                                  <a:lnTo>
                                    <a:pt x="0" y="78"/>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91" name="Lebanon" descr="© INSCALE GmbH, 15.06.2010"/>
                            <a:cNvSpPr>
                              <a:spLocks/>
                            </a:cNvSpPr>
                          </a:nvSpPr>
                          <a:spPr bwMode="gray">
                            <a:xfrm>
                              <a:off x="3199" y="894"/>
                              <a:ext cx="28" cy="40"/>
                            </a:xfrm>
                            <a:custGeom>
                              <a:avLst/>
                              <a:gdLst>
                                <a:gd name="T0" fmla="*/ 2147483647 w 108"/>
                                <a:gd name="T1" fmla="*/ 2147483647 h 156"/>
                                <a:gd name="T2" fmla="*/ 2147483647 w 108"/>
                                <a:gd name="T3" fmla="*/ 2147483647 h 156"/>
                                <a:gd name="T4" fmla="*/ 2147483647 w 108"/>
                                <a:gd name="T5" fmla="*/ 2147483647 h 156"/>
                                <a:gd name="T6" fmla="*/ 2147483647 w 108"/>
                                <a:gd name="T7" fmla="*/ 2147483647 h 156"/>
                                <a:gd name="T8" fmla="*/ 2147483647 w 108"/>
                                <a:gd name="T9" fmla="*/ 2147483647 h 156"/>
                                <a:gd name="T10" fmla="*/ 2147483647 w 108"/>
                                <a:gd name="T11" fmla="*/ 2147483647 h 156"/>
                                <a:gd name="T12" fmla="*/ 2147483647 w 108"/>
                                <a:gd name="T13" fmla="*/ 2147483647 h 156"/>
                                <a:gd name="T14" fmla="*/ 2147483647 w 108"/>
                                <a:gd name="T15" fmla="*/ 2147483647 h 156"/>
                                <a:gd name="T16" fmla="*/ 2147483647 w 108"/>
                                <a:gd name="T17" fmla="*/ 2147483647 h 156"/>
                                <a:gd name="T18" fmla="*/ 2147483647 w 108"/>
                                <a:gd name="T19" fmla="*/ 2147483647 h 156"/>
                                <a:gd name="T20" fmla="*/ 2147483647 w 108"/>
                                <a:gd name="T21" fmla="*/ 0 h 156"/>
                                <a:gd name="T22" fmla="*/ 2147483647 w 108"/>
                                <a:gd name="T23" fmla="*/ 0 h 156"/>
                                <a:gd name="T24" fmla="*/ 2147483647 w 108"/>
                                <a:gd name="T25" fmla="*/ 0 h 156"/>
                                <a:gd name="T26" fmla="*/ 2147483647 w 108"/>
                                <a:gd name="T27" fmla="*/ 2147483647 h 156"/>
                                <a:gd name="T28" fmla="*/ 2147483647 w 108"/>
                                <a:gd name="T29" fmla="*/ 2147483647 h 156"/>
                                <a:gd name="T30" fmla="*/ 2147483647 w 108"/>
                                <a:gd name="T31" fmla="*/ 2147483647 h 156"/>
                                <a:gd name="T32" fmla="*/ 2147483647 w 108"/>
                                <a:gd name="T33" fmla="*/ 2147483647 h 156"/>
                                <a:gd name="T34" fmla="*/ 2147483647 w 108"/>
                                <a:gd name="T35" fmla="*/ 2147483647 h 156"/>
                                <a:gd name="T36" fmla="*/ 2147483647 w 108"/>
                                <a:gd name="T37" fmla="*/ 2147483647 h 156"/>
                                <a:gd name="T38" fmla="*/ 2147483647 w 108"/>
                                <a:gd name="T39" fmla="*/ 2147483647 h 156"/>
                                <a:gd name="T40" fmla="*/ 2147483647 w 108"/>
                                <a:gd name="T41" fmla="*/ 2147483647 h 156"/>
                                <a:gd name="T42" fmla="*/ 0 w 108"/>
                                <a:gd name="T43" fmla="*/ 2147483647 h 156"/>
                                <a:gd name="T44" fmla="*/ 0 w 108"/>
                                <a:gd name="T45" fmla="*/ 2147483647 h 156"/>
                                <a:gd name="T46" fmla="*/ 2147483647 w 108"/>
                                <a:gd name="T47" fmla="*/ 2147483647 h 156"/>
                                <a:gd name="T48" fmla="*/ 2147483647 w 108"/>
                                <a:gd name="T49" fmla="*/ 2147483647 h 156"/>
                                <a:gd name="T50" fmla="*/ 2147483647 w 108"/>
                                <a:gd name="T51" fmla="*/ 2147483647 h 156"/>
                                <a:gd name="T52" fmla="*/ 2147483647 w 108"/>
                                <a:gd name="T53" fmla="*/ 2147483647 h 156"/>
                                <a:gd name="T54" fmla="*/ 2147483647 w 108"/>
                                <a:gd name="T55" fmla="*/ 2147483647 h 156"/>
                                <a:gd name="T56" fmla="*/ 2147483647 w 108"/>
                                <a:gd name="T57" fmla="*/ 2147483647 h 156"/>
                                <a:gd name="T58" fmla="*/ 2147483647 w 108"/>
                                <a:gd name="T59" fmla="*/ 2147483647 h 156"/>
                                <a:gd name="T60" fmla="*/ 2147483647 w 108"/>
                                <a:gd name="T61" fmla="*/ 2147483647 h 15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w 108"/>
                                <a:gd name="T94" fmla="*/ 0 h 156"/>
                                <a:gd name="T95" fmla="*/ 108 w 108"/>
                                <a:gd name="T96" fmla="*/ 156 h 156"/>
                              </a:gdLst>
                              <a:ahLst/>
                              <a:cxnLst>
                                <a:cxn ang="T62">
                                  <a:pos x="T0" y="T1"/>
                                </a:cxn>
                                <a:cxn ang="T63">
                                  <a:pos x="T2" y="T3"/>
                                </a:cxn>
                                <a:cxn ang="T64">
                                  <a:pos x="T4" y="T5"/>
                                </a:cxn>
                                <a:cxn ang="T65">
                                  <a:pos x="T6" y="T7"/>
                                </a:cxn>
                                <a:cxn ang="T66">
                                  <a:pos x="T8" y="T9"/>
                                </a:cxn>
                                <a:cxn ang="T67">
                                  <a:pos x="T10" y="T11"/>
                                </a:cxn>
                                <a:cxn ang="T68">
                                  <a:pos x="T12" y="T13"/>
                                </a:cxn>
                                <a:cxn ang="T69">
                                  <a:pos x="T14" y="T15"/>
                                </a:cxn>
                                <a:cxn ang="T70">
                                  <a:pos x="T16" y="T17"/>
                                </a:cxn>
                                <a:cxn ang="T71">
                                  <a:pos x="T18" y="T19"/>
                                </a:cxn>
                                <a:cxn ang="T72">
                                  <a:pos x="T20" y="T21"/>
                                </a:cxn>
                                <a:cxn ang="T73">
                                  <a:pos x="T22" y="T23"/>
                                </a:cxn>
                                <a:cxn ang="T74">
                                  <a:pos x="T24" y="T25"/>
                                </a:cxn>
                                <a:cxn ang="T75">
                                  <a:pos x="T26" y="T27"/>
                                </a:cxn>
                                <a:cxn ang="T76">
                                  <a:pos x="T28" y="T29"/>
                                </a:cxn>
                                <a:cxn ang="T77">
                                  <a:pos x="T30" y="T31"/>
                                </a:cxn>
                                <a:cxn ang="T78">
                                  <a:pos x="T32" y="T33"/>
                                </a:cxn>
                                <a:cxn ang="T79">
                                  <a:pos x="T34" y="T35"/>
                                </a:cxn>
                                <a:cxn ang="T80">
                                  <a:pos x="T36" y="T37"/>
                                </a:cxn>
                                <a:cxn ang="T81">
                                  <a:pos x="T38" y="T39"/>
                                </a:cxn>
                                <a:cxn ang="T82">
                                  <a:pos x="T40" y="T41"/>
                                </a:cxn>
                                <a:cxn ang="T83">
                                  <a:pos x="T42" y="T43"/>
                                </a:cxn>
                                <a:cxn ang="T84">
                                  <a:pos x="T44" y="T45"/>
                                </a:cxn>
                                <a:cxn ang="T85">
                                  <a:pos x="T46" y="T47"/>
                                </a:cxn>
                                <a:cxn ang="T86">
                                  <a:pos x="T48" y="T49"/>
                                </a:cxn>
                                <a:cxn ang="T87">
                                  <a:pos x="T50" y="T51"/>
                                </a:cxn>
                                <a:cxn ang="T88">
                                  <a:pos x="T52" y="T53"/>
                                </a:cxn>
                                <a:cxn ang="T89">
                                  <a:pos x="T54" y="T55"/>
                                </a:cxn>
                                <a:cxn ang="T90">
                                  <a:pos x="T56" y="T57"/>
                                </a:cxn>
                                <a:cxn ang="T91">
                                  <a:pos x="T58" y="T59"/>
                                </a:cxn>
                                <a:cxn ang="T92">
                                  <a:pos x="T60" y="T61"/>
                                </a:cxn>
                              </a:cxnLst>
                              <a:rect l="T93" t="T94" r="T95" b="T96"/>
                              <a:pathLst>
                                <a:path w="108" h="156">
                                  <a:moveTo>
                                    <a:pt x="72" y="96"/>
                                  </a:moveTo>
                                  <a:lnTo>
                                    <a:pt x="72" y="72"/>
                                  </a:lnTo>
                                  <a:lnTo>
                                    <a:pt x="78" y="66"/>
                                  </a:lnTo>
                                  <a:lnTo>
                                    <a:pt x="84" y="66"/>
                                  </a:lnTo>
                                  <a:lnTo>
                                    <a:pt x="96" y="60"/>
                                  </a:lnTo>
                                  <a:lnTo>
                                    <a:pt x="102" y="60"/>
                                  </a:lnTo>
                                  <a:lnTo>
                                    <a:pt x="108" y="48"/>
                                  </a:lnTo>
                                  <a:lnTo>
                                    <a:pt x="108" y="30"/>
                                  </a:lnTo>
                                  <a:lnTo>
                                    <a:pt x="102" y="18"/>
                                  </a:lnTo>
                                  <a:lnTo>
                                    <a:pt x="96" y="12"/>
                                  </a:lnTo>
                                  <a:lnTo>
                                    <a:pt x="102" y="0"/>
                                  </a:lnTo>
                                  <a:lnTo>
                                    <a:pt x="54" y="0"/>
                                  </a:lnTo>
                                  <a:lnTo>
                                    <a:pt x="60" y="0"/>
                                  </a:lnTo>
                                  <a:lnTo>
                                    <a:pt x="60" y="6"/>
                                  </a:lnTo>
                                  <a:lnTo>
                                    <a:pt x="54" y="6"/>
                                  </a:lnTo>
                                  <a:lnTo>
                                    <a:pt x="48" y="18"/>
                                  </a:lnTo>
                                  <a:lnTo>
                                    <a:pt x="36" y="24"/>
                                  </a:lnTo>
                                  <a:lnTo>
                                    <a:pt x="30" y="30"/>
                                  </a:lnTo>
                                  <a:lnTo>
                                    <a:pt x="18" y="66"/>
                                  </a:lnTo>
                                  <a:lnTo>
                                    <a:pt x="12" y="78"/>
                                  </a:lnTo>
                                  <a:lnTo>
                                    <a:pt x="12" y="90"/>
                                  </a:lnTo>
                                  <a:lnTo>
                                    <a:pt x="0" y="114"/>
                                  </a:lnTo>
                                  <a:lnTo>
                                    <a:pt x="0" y="156"/>
                                  </a:lnTo>
                                  <a:lnTo>
                                    <a:pt x="12" y="150"/>
                                  </a:lnTo>
                                  <a:lnTo>
                                    <a:pt x="24" y="126"/>
                                  </a:lnTo>
                                  <a:lnTo>
                                    <a:pt x="30" y="132"/>
                                  </a:lnTo>
                                  <a:lnTo>
                                    <a:pt x="36" y="132"/>
                                  </a:lnTo>
                                  <a:lnTo>
                                    <a:pt x="42" y="126"/>
                                  </a:lnTo>
                                  <a:lnTo>
                                    <a:pt x="48" y="114"/>
                                  </a:lnTo>
                                  <a:lnTo>
                                    <a:pt x="48" y="102"/>
                                  </a:lnTo>
                                  <a:lnTo>
                                    <a:pt x="72" y="96"/>
                                  </a:lnTo>
                                  <a:close/>
                                </a:path>
                              </a:pathLst>
                            </a:custGeom>
                            <a:solidFill>
                              <a:srgbClr val="5F5F8C"/>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92" name="Latvia" descr="© INSCALE GmbH, 15.06.2010"/>
                            <a:cNvSpPr>
                              <a:spLocks/>
                            </a:cNvSpPr>
                          </a:nvSpPr>
                          <a:spPr bwMode="gray">
                            <a:xfrm>
                              <a:off x="2935" y="423"/>
                              <a:ext cx="109" cy="46"/>
                            </a:xfrm>
                            <a:custGeom>
                              <a:avLst/>
                              <a:gdLst>
                                <a:gd name="T0" fmla="*/ 2147483647 w 426"/>
                                <a:gd name="T1" fmla="*/ 2147483647 h 180"/>
                                <a:gd name="T2" fmla="*/ 2147483647 w 426"/>
                                <a:gd name="T3" fmla="*/ 2147483647 h 180"/>
                                <a:gd name="T4" fmla="*/ 2147483647 w 426"/>
                                <a:gd name="T5" fmla="*/ 2147483647 h 180"/>
                                <a:gd name="T6" fmla="*/ 2147483647 w 426"/>
                                <a:gd name="T7" fmla="*/ 2147483647 h 180"/>
                                <a:gd name="T8" fmla="*/ 2147483647 w 426"/>
                                <a:gd name="T9" fmla="*/ 2147483647 h 180"/>
                                <a:gd name="T10" fmla="*/ 2147483647 w 426"/>
                                <a:gd name="T11" fmla="*/ 2147483647 h 180"/>
                                <a:gd name="T12" fmla="*/ 2147483647 w 426"/>
                                <a:gd name="T13" fmla="*/ 2147483647 h 180"/>
                                <a:gd name="T14" fmla="*/ 2147483647 w 426"/>
                                <a:gd name="T15" fmla="*/ 2147483647 h 180"/>
                                <a:gd name="T16" fmla="*/ 2147483647 w 426"/>
                                <a:gd name="T17" fmla="*/ 2147483647 h 180"/>
                                <a:gd name="T18" fmla="*/ 2147483647 w 426"/>
                                <a:gd name="T19" fmla="*/ 2147483647 h 180"/>
                                <a:gd name="T20" fmla="*/ 2147483647 w 426"/>
                                <a:gd name="T21" fmla="*/ 2147483647 h 180"/>
                                <a:gd name="T22" fmla="*/ 2147483647 w 426"/>
                                <a:gd name="T23" fmla="*/ 2147483647 h 180"/>
                                <a:gd name="T24" fmla="*/ 2147483647 w 426"/>
                                <a:gd name="T25" fmla="*/ 2147483647 h 180"/>
                                <a:gd name="T26" fmla="*/ 2147483647 w 426"/>
                                <a:gd name="T27" fmla="*/ 2147483647 h 180"/>
                                <a:gd name="T28" fmla="*/ 2147483647 w 426"/>
                                <a:gd name="T29" fmla="*/ 2147483647 h 180"/>
                                <a:gd name="T30" fmla="*/ 2147483647 w 426"/>
                                <a:gd name="T31" fmla="*/ 2147483647 h 180"/>
                                <a:gd name="T32" fmla="*/ 2147483647 w 426"/>
                                <a:gd name="T33" fmla="*/ 2147483647 h 180"/>
                                <a:gd name="T34" fmla="*/ 2147483647 w 426"/>
                                <a:gd name="T35" fmla="*/ 2147483647 h 180"/>
                                <a:gd name="T36" fmla="*/ 2147483647 w 426"/>
                                <a:gd name="T37" fmla="*/ 2147483647 h 180"/>
                                <a:gd name="T38" fmla="*/ 2147483647 w 426"/>
                                <a:gd name="T39" fmla="*/ 2147483647 h 180"/>
                                <a:gd name="T40" fmla="*/ 2147483647 w 426"/>
                                <a:gd name="T41" fmla="*/ 2147483647 h 180"/>
                                <a:gd name="T42" fmla="*/ 2147483647 w 426"/>
                                <a:gd name="T43" fmla="*/ 2147483647 h 180"/>
                                <a:gd name="T44" fmla="*/ 2147483647 w 426"/>
                                <a:gd name="T45" fmla="*/ 2147483647 h 180"/>
                                <a:gd name="T46" fmla="*/ 2147483647 w 426"/>
                                <a:gd name="T47" fmla="*/ 2147483647 h 180"/>
                                <a:gd name="T48" fmla="*/ 2147483647 w 426"/>
                                <a:gd name="T49" fmla="*/ 2147483647 h 180"/>
                                <a:gd name="T50" fmla="*/ 2147483647 w 426"/>
                                <a:gd name="T51" fmla="*/ 2147483647 h 180"/>
                                <a:gd name="T52" fmla="*/ 2147483647 w 426"/>
                                <a:gd name="T53" fmla="*/ 2147483647 h 180"/>
                                <a:gd name="T54" fmla="*/ 2147483647 w 426"/>
                                <a:gd name="T55" fmla="*/ 2147483647 h 180"/>
                                <a:gd name="T56" fmla="*/ 2147483647 w 426"/>
                                <a:gd name="T57" fmla="*/ 2147483647 h 180"/>
                                <a:gd name="T58" fmla="*/ 2147483647 w 426"/>
                                <a:gd name="T59" fmla="*/ 2147483647 h 180"/>
                                <a:gd name="T60" fmla="*/ 2147483647 w 426"/>
                                <a:gd name="T61" fmla="*/ 0 h 180"/>
                                <a:gd name="T62" fmla="*/ 2147483647 w 426"/>
                                <a:gd name="T63" fmla="*/ 2147483647 h 180"/>
                                <a:gd name="T64" fmla="*/ 2147483647 w 426"/>
                                <a:gd name="T65" fmla="*/ 2147483647 h 180"/>
                                <a:gd name="T66" fmla="*/ 2147483647 w 426"/>
                                <a:gd name="T67" fmla="*/ 2147483647 h 180"/>
                                <a:gd name="T68" fmla="*/ 2147483647 w 426"/>
                                <a:gd name="T69" fmla="*/ 2147483647 h 180"/>
                                <a:gd name="T70" fmla="*/ 2147483647 w 426"/>
                                <a:gd name="T71" fmla="*/ 2147483647 h 180"/>
                                <a:gd name="T72" fmla="*/ 2147483647 w 426"/>
                                <a:gd name="T73" fmla="*/ 2147483647 h 180"/>
                                <a:gd name="T74" fmla="*/ 2147483647 w 426"/>
                                <a:gd name="T75" fmla="*/ 2147483647 h 180"/>
                                <a:gd name="T76" fmla="*/ 2147483647 w 426"/>
                                <a:gd name="T77" fmla="*/ 2147483647 h 180"/>
                                <a:gd name="T78" fmla="*/ 2147483647 w 426"/>
                                <a:gd name="T79" fmla="*/ 2147483647 h 180"/>
                                <a:gd name="T80" fmla="*/ 2147483647 w 426"/>
                                <a:gd name="T81" fmla="*/ 2147483647 h 180"/>
                                <a:gd name="T82" fmla="*/ 2147483647 w 426"/>
                                <a:gd name="T83" fmla="*/ 2147483647 h 180"/>
                                <a:gd name="T84" fmla="*/ 0 w 426"/>
                                <a:gd name="T85" fmla="*/ 2147483647 h 180"/>
                                <a:gd name="T86" fmla="*/ 2147483647 w 426"/>
                                <a:gd name="T87" fmla="*/ 2147483647 h 180"/>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w 426"/>
                                <a:gd name="T133" fmla="*/ 0 h 180"/>
                                <a:gd name="T134" fmla="*/ 426 w 426"/>
                                <a:gd name="T135" fmla="*/ 180 h 180"/>
                              </a:gdLst>
                              <a:ahLst/>
                              <a:cxnLst>
                                <a:cxn ang="T88">
                                  <a:pos x="T0" y="T1"/>
                                </a:cxn>
                                <a:cxn ang="T89">
                                  <a:pos x="T2" y="T3"/>
                                </a:cxn>
                                <a:cxn ang="T90">
                                  <a:pos x="T4" y="T5"/>
                                </a:cxn>
                                <a:cxn ang="T91">
                                  <a:pos x="T6" y="T7"/>
                                </a:cxn>
                                <a:cxn ang="T92">
                                  <a:pos x="T8" y="T9"/>
                                </a:cxn>
                                <a:cxn ang="T93">
                                  <a:pos x="T10" y="T11"/>
                                </a:cxn>
                                <a:cxn ang="T94">
                                  <a:pos x="T12" y="T13"/>
                                </a:cxn>
                                <a:cxn ang="T95">
                                  <a:pos x="T14" y="T15"/>
                                </a:cxn>
                                <a:cxn ang="T96">
                                  <a:pos x="T16" y="T17"/>
                                </a:cxn>
                                <a:cxn ang="T97">
                                  <a:pos x="T18" y="T19"/>
                                </a:cxn>
                                <a:cxn ang="T98">
                                  <a:pos x="T20" y="T21"/>
                                </a:cxn>
                                <a:cxn ang="T99">
                                  <a:pos x="T22" y="T23"/>
                                </a:cxn>
                                <a:cxn ang="T100">
                                  <a:pos x="T24" y="T25"/>
                                </a:cxn>
                                <a:cxn ang="T101">
                                  <a:pos x="T26" y="T27"/>
                                </a:cxn>
                                <a:cxn ang="T102">
                                  <a:pos x="T28" y="T29"/>
                                </a:cxn>
                                <a:cxn ang="T103">
                                  <a:pos x="T30" y="T31"/>
                                </a:cxn>
                                <a:cxn ang="T104">
                                  <a:pos x="T32" y="T33"/>
                                </a:cxn>
                                <a:cxn ang="T105">
                                  <a:pos x="T34" y="T35"/>
                                </a:cxn>
                                <a:cxn ang="T106">
                                  <a:pos x="T36" y="T37"/>
                                </a:cxn>
                                <a:cxn ang="T107">
                                  <a:pos x="T38" y="T39"/>
                                </a:cxn>
                                <a:cxn ang="T108">
                                  <a:pos x="T40" y="T41"/>
                                </a:cxn>
                                <a:cxn ang="T109">
                                  <a:pos x="T42" y="T43"/>
                                </a:cxn>
                                <a:cxn ang="T110">
                                  <a:pos x="T44" y="T45"/>
                                </a:cxn>
                                <a:cxn ang="T111">
                                  <a:pos x="T46" y="T47"/>
                                </a:cxn>
                                <a:cxn ang="T112">
                                  <a:pos x="T48" y="T49"/>
                                </a:cxn>
                                <a:cxn ang="T113">
                                  <a:pos x="T50" y="T51"/>
                                </a:cxn>
                                <a:cxn ang="T114">
                                  <a:pos x="T52" y="T53"/>
                                </a:cxn>
                                <a:cxn ang="T115">
                                  <a:pos x="T54" y="T55"/>
                                </a:cxn>
                                <a:cxn ang="T116">
                                  <a:pos x="T56" y="T57"/>
                                </a:cxn>
                                <a:cxn ang="T117">
                                  <a:pos x="T58" y="T59"/>
                                </a:cxn>
                                <a:cxn ang="T118">
                                  <a:pos x="T60" y="T61"/>
                                </a:cxn>
                                <a:cxn ang="T119">
                                  <a:pos x="T62" y="T63"/>
                                </a:cxn>
                                <a:cxn ang="T120">
                                  <a:pos x="T64" y="T65"/>
                                </a:cxn>
                                <a:cxn ang="T121">
                                  <a:pos x="T66" y="T67"/>
                                </a:cxn>
                                <a:cxn ang="T122">
                                  <a:pos x="T68" y="T69"/>
                                </a:cxn>
                                <a:cxn ang="T123">
                                  <a:pos x="T70" y="T71"/>
                                </a:cxn>
                                <a:cxn ang="T124">
                                  <a:pos x="T72" y="T73"/>
                                </a:cxn>
                                <a:cxn ang="T125">
                                  <a:pos x="T74" y="T75"/>
                                </a:cxn>
                                <a:cxn ang="T126">
                                  <a:pos x="T76" y="T77"/>
                                </a:cxn>
                                <a:cxn ang="T127">
                                  <a:pos x="T78" y="T79"/>
                                </a:cxn>
                                <a:cxn ang="T128">
                                  <a:pos x="T80" y="T81"/>
                                </a:cxn>
                                <a:cxn ang="T129">
                                  <a:pos x="T82" y="T83"/>
                                </a:cxn>
                                <a:cxn ang="T130">
                                  <a:pos x="T84" y="T85"/>
                                </a:cxn>
                                <a:cxn ang="T131">
                                  <a:pos x="T86" y="T87"/>
                                </a:cxn>
                              </a:cxnLst>
                              <a:rect l="T132" t="T133" r="T134" b="T135"/>
                              <a:pathLst>
                                <a:path w="426" h="180">
                                  <a:moveTo>
                                    <a:pt x="6" y="144"/>
                                  </a:moveTo>
                                  <a:lnTo>
                                    <a:pt x="6" y="138"/>
                                  </a:lnTo>
                                  <a:lnTo>
                                    <a:pt x="12" y="138"/>
                                  </a:lnTo>
                                  <a:lnTo>
                                    <a:pt x="24" y="132"/>
                                  </a:lnTo>
                                  <a:lnTo>
                                    <a:pt x="66" y="132"/>
                                  </a:lnTo>
                                  <a:lnTo>
                                    <a:pt x="78" y="120"/>
                                  </a:lnTo>
                                  <a:lnTo>
                                    <a:pt x="96" y="120"/>
                                  </a:lnTo>
                                  <a:lnTo>
                                    <a:pt x="102" y="126"/>
                                  </a:lnTo>
                                  <a:lnTo>
                                    <a:pt x="108" y="126"/>
                                  </a:lnTo>
                                  <a:lnTo>
                                    <a:pt x="114" y="132"/>
                                  </a:lnTo>
                                  <a:lnTo>
                                    <a:pt x="120" y="132"/>
                                  </a:lnTo>
                                  <a:lnTo>
                                    <a:pt x="126" y="126"/>
                                  </a:lnTo>
                                  <a:lnTo>
                                    <a:pt x="132" y="126"/>
                                  </a:lnTo>
                                  <a:lnTo>
                                    <a:pt x="144" y="132"/>
                                  </a:lnTo>
                                  <a:lnTo>
                                    <a:pt x="150" y="132"/>
                                  </a:lnTo>
                                  <a:lnTo>
                                    <a:pt x="156" y="138"/>
                                  </a:lnTo>
                                  <a:lnTo>
                                    <a:pt x="162" y="138"/>
                                  </a:lnTo>
                                  <a:lnTo>
                                    <a:pt x="168" y="132"/>
                                  </a:lnTo>
                                  <a:lnTo>
                                    <a:pt x="180" y="132"/>
                                  </a:lnTo>
                                  <a:lnTo>
                                    <a:pt x="186" y="138"/>
                                  </a:lnTo>
                                  <a:lnTo>
                                    <a:pt x="204" y="138"/>
                                  </a:lnTo>
                                  <a:lnTo>
                                    <a:pt x="216" y="126"/>
                                  </a:lnTo>
                                  <a:lnTo>
                                    <a:pt x="228" y="126"/>
                                  </a:lnTo>
                                  <a:lnTo>
                                    <a:pt x="234" y="132"/>
                                  </a:lnTo>
                                  <a:lnTo>
                                    <a:pt x="240" y="144"/>
                                  </a:lnTo>
                                  <a:lnTo>
                                    <a:pt x="270" y="144"/>
                                  </a:lnTo>
                                  <a:lnTo>
                                    <a:pt x="282" y="150"/>
                                  </a:lnTo>
                                  <a:lnTo>
                                    <a:pt x="288" y="150"/>
                                  </a:lnTo>
                                  <a:lnTo>
                                    <a:pt x="300" y="162"/>
                                  </a:lnTo>
                                  <a:lnTo>
                                    <a:pt x="318" y="174"/>
                                  </a:lnTo>
                                  <a:lnTo>
                                    <a:pt x="336" y="180"/>
                                  </a:lnTo>
                                  <a:lnTo>
                                    <a:pt x="360" y="168"/>
                                  </a:lnTo>
                                  <a:lnTo>
                                    <a:pt x="378" y="168"/>
                                  </a:lnTo>
                                  <a:lnTo>
                                    <a:pt x="384" y="174"/>
                                  </a:lnTo>
                                  <a:lnTo>
                                    <a:pt x="390" y="168"/>
                                  </a:lnTo>
                                  <a:lnTo>
                                    <a:pt x="396" y="168"/>
                                  </a:lnTo>
                                  <a:lnTo>
                                    <a:pt x="402" y="162"/>
                                  </a:lnTo>
                                  <a:lnTo>
                                    <a:pt x="408" y="150"/>
                                  </a:lnTo>
                                  <a:lnTo>
                                    <a:pt x="414" y="144"/>
                                  </a:lnTo>
                                  <a:lnTo>
                                    <a:pt x="420" y="150"/>
                                  </a:lnTo>
                                  <a:lnTo>
                                    <a:pt x="426" y="150"/>
                                  </a:lnTo>
                                  <a:lnTo>
                                    <a:pt x="426" y="126"/>
                                  </a:lnTo>
                                  <a:lnTo>
                                    <a:pt x="414" y="114"/>
                                  </a:lnTo>
                                  <a:lnTo>
                                    <a:pt x="408" y="102"/>
                                  </a:lnTo>
                                  <a:lnTo>
                                    <a:pt x="402" y="96"/>
                                  </a:lnTo>
                                  <a:lnTo>
                                    <a:pt x="378" y="90"/>
                                  </a:lnTo>
                                  <a:lnTo>
                                    <a:pt x="384" y="72"/>
                                  </a:lnTo>
                                  <a:lnTo>
                                    <a:pt x="402" y="72"/>
                                  </a:lnTo>
                                  <a:lnTo>
                                    <a:pt x="402" y="66"/>
                                  </a:lnTo>
                                  <a:lnTo>
                                    <a:pt x="396" y="60"/>
                                  </a:lnTo>
                                  <a:lnTo>
                                    <a:pt x="384" y="54"/>
                                  </a:lnTo>
                                  <a:lnTo>
                                    <a:pt x="372" y="42"/>
                                  </a:lnTo>
                                  <a:lnTo>
                                    <a:pt x="354" y="42"/>
                                  </a:lnTo>
                                  <a:lnTo>
                                    <a:pt x="348" y="36"/>
                                  </a:lnTo>
                                  <a:lnTo>
                                    <a:pt x="330" y="36"/>
                                  </a:lnTo>
                                  <a:lnTo>
                                    <a:pt x="324" y="42"/>
                                  </a:lnTo>
                                  <a:lnTo>
                                    <a:pt x="306" y="42"/>
                                  </a:lnTo>
                                  <a:lnTo>
                                    <a:pt x="288" y="24"/>
                                  </a:lnTo>
                                  <a:lnTo>
                                    <a:pt x="276" y="18"/>
                                  </a:lnTo>
                                  <a:lnTo>
                                    <a:pt x="270" y="12"/>
                                  </a:lnTo>
                                  <a:lnTo>
                                    <a:pt x="246" y="0"/>
                                  </a:lnTo>
                                  <a:lnTo>
                                    <a:pt x="216" y="0"/>
                                  </a:lnTo>
                                  <a:lnTo>
                                    <a:pt x="186" y="12"/>
                                  </a:lnTo>
                                  <a:lnTo>
                                    <a:pt x="174" y="12"/>
                                  </a:lnTo>
                                  <a:lnTo>
                                    <a:pt x="180" y="24"/>
                                  </a:lnTo>
                                  <a:lnTo>
                                    <a:pt x="180" y="30"/>
                                  </a:lnTo>
                                  <a:lnTo>
                                    <a:pt x="186" y="42"/>
                                  </a:lnTo>
                                  <a:lnTo>
                                    <a:pt x="186" y="60"/>
                                  </a:lnTo>
                                  <a:lnTo>
                                    <a:pt x="192" y="66"/>
                                  </a:lnTo>
                                  <a:lnTo>
                                    <a:pt x="186" y="78"/>
                                  </a:lnTo>
                                  <a:lnTo>
                                    <a:pt x="156" y="78"/>
                                  </a:lnTo>
                                  <a:lnTo>
                                    <a:pt x="138" y="72"/>
                                  </a:lnTo>
                                  <a:lnTo>
                                    <a:pt x="126" y="72"/>
                                  </a:lnTo>
                                  <a:lnTo>
                                    <a:pt x="114" y="54"/>
                                  </a:lnTo>
                                  <a:lnTo>
                                    <a:pt x="84" y="24"/>
                                  </a:lnTo>
                                  <a:lnTo>
                                    <a:pt x="72" y="24"/>
                                  </a:lnTo>
                                  <a:lnTo>
                                    <a:pt x="60" y="30"/>
                                  </a:lnTo>
                                  <a:lnTo>
                                    <a:pt x="48" y="30"/>
                                  </a:lnTo>
                                  <a:lnTo>
                                    <a:pt x="36" y="36"/>
                                  </a:lnTo>
                                  <a:lnTo>
                                    <a:pt x="30" y="42"/>
                                  </a:lnTo>
                                  <a:lnTo>
                                    <a:pt x="24" y="54"/>
                                  </a:lnTo>
                                  <a:lnTo>
                                    <a:pt x="24" y="66"/>
                                  </a:lnTo>
                                  <a:lnTo>
                                    <a:pt x="18" y="78"/>
                                  </a:lnTo>
                                  <a:lnTo>
                                    <a:pt x="6" y="84"/>
                                  </a:lnTo>
                                  <a:lnTo>
                                    <a:pt x="0" y="96"/>
                                  </a:lnTo>
                                  <a:lnTo>
                                    <a:pt x="0" y="120"/>
                                  </a:lnTo>
                                  <a:lnTo>
                                    <a:pt x="6" y="132"/>
                                  </a:lnTo>
                                  <a:lnTo>
                                    <a:pt x="6" y="150"/>
                                  </a:lnTo>
                                  <a:lnTo>
                                    <a:pt x="6" y="144"/>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93" name="Laos" descr="© INSCALE GmbH, 15.06.2010"/>
                            <a:cNvSpPr>
                              <a:spLocks/>
                            </a:cNvSpPr>
                          </a:nvSpPr>
                          <a:spPr bwMode="gray">
                            <a:xfrm>
                              <a:off x="4379" y="1144"/>
                              <a:ext cx="154" cy="178"/>
                            </a:xfrm>
                            <a:custGeom>
                              <a:avLst/>
                              <a:gdLst>
                                <a:gd name="T0" fmla="*/ 2147483647 w 600"/>
                                <a:gd name="T1" fmla="*/ 2147483647 h 696"/>
                                <a:gd name="T2" fmla="*/ 2147483647 w 600"/>
                                <a:gd name="T3" fmla="*/ 2147483647 h 696"/>
                                <a:gd name="T4" fmla="*/ 2147483647 w 600"/>
                                <a:gd name="T5" fmla="*/ 2147483647 h 696"/>
                                <a:gd name="T6" fmla="*/ 2147483647 w 600"/>
                                <a:gd name="T7" fmla="*/ 2147483647 h 696"/>
                                <a:gd name="T8" fmla="*/ 2147483647 w 600"/>
                                <a:gd name="T9" fmla="*/ 2147483647 h 696"/>
                                <a:gd name="T10" fmla="*/ 2147483647 w 600"/>
                                <a:gd name="T11" fmla="*/ 2147483647 h 696"/>
                                <a:gd name="T12" fmla="*/ 2147483647 w 600"/>
                                <a:gd name="T13" fmla="*/ 2147483647 h 696"/>
                                <a:gd name="T14" fmla="*/ 2147483647 w 600"/>
                                <a:gd name="T15" fmla="*/ 2147483647 h 696"/>
                                <a:gd name="T16" fmla="*/ 2147483647 w 600"/>
                                <a:gd name="T17" fmla="*/ 2147483647 h 696"/>
                                <a:gd name="T18" fmla="*/ 2147483647 w 600"/>
                                <a:gd name="T19" fmla="*/ 2147483647 h 696"/>
                                <a:gd name="T20" fmla="*/ 2147483647 w 600"/>
                                <a:gd name="T21" fmla="*/ 2147483647 h 696"/>
                                <a:gd name="T22" fmla="*/ 2147483647 w 600"/>
                                <a:gd name="T23" fmla="*/ 2147483647 h 696"/>
                                <a:gd name="T24" fmla="*/ 2147483647 w 600"/>
                                <a:gd name="T25" fmla="*/ 2147483647 h 696"/>
                                <a:gd name="T26" fmla="*/ 2147483647 w 600"/>
                                <a:gd name="T27" fmla="*/ 2147483647 h 696"/>
                                <a:gd name="T28" fmla="*/ 2147483647 w 600"/>
                                <a:gd name="T29" fmla="*/ 2147483647 h 696"/>
                                <a:gd name="T30" fmla="*/ 2147483647 w 600"/>
                                <a:gd name="T31" fmla="*/ 2147483647 h 696"/>
                                <a:gd name="T32" fmla="*/ 2147483647 w 600"/>
                                <a:gd name="T33" fmla="*/ 2147483647 h 696"/>
                                <a:gd name="T34" fmla="*/ 2147483647 w 600"/>
                                <a:gd name="T35" fmla="*/ 2147483647 h 696"/>
                                <a:gd name="T36" fmla="*/ 2147483647 w 600"/>
                                <a:gd name="T37" fmla="*/ 2147483647 h 696"/>
                                <a:gd name="T38" fmla="*/ 2147483647 w 600"/>
                                <a:gd name="T39" fmla="*/ 2147483647 h 696"/>
                                <a:gd name="T40" fmla="*/ 2147483647 w 600"/>
                                <a:gd name="T41" fmla="*/ 2147483647 h 696"/>
                                <a:gd name="T42" fmla="*/ 2147483647 w 600"/>
                                <a:gd name="T43" fmla="*/ 2147483647 h 696"/>
                                <a:gd name="T44" fmla="*/ 2147483647 w 600"/>
                                <a:gd name="T45" fmla="*/ 2147483647 h 696"/>
                                <a:gd name="T46" fmla="*/ 2147483647 w 600"/>
                                <a:gd name="T47" fmla="*/ 2147483647 h 696"/>
                                <a:gd name="T48" fmla="*/ 2147483647 w 600"/>
                                <a:gd name="T49" fmla="*/ 2147483647 h 696"/>
                                <a:gd name="T50" fmla="*/ 2147483647 w 600"/>
                                <a:gd name="T51" fmla="*/ 2147483647 h 696"/>
                                <a:gd name="T52" fmla="*/ 2147483647 w 600"/>
                                <a:gd name="T53" fmla="*/ 2147483647 h 696"/>
                                <a:gd name="T54" fmla="*/ 2147483647 w 600"/>
                                <a:gd name="T55" fmla="*/ 2147483647 h 696"/>
                                <a:gd name="T56" fmla="*/ 2147483647 w 600"/>
                                <a:gd name="T57" fmla="*/ 2147483647 h 696"/>
                                <a:gd name="T58" fmla="*/ 2147483647 w 600"/>
                                <a:gd name="T59" fmla="*/ 2147483647 h 696"/>
                                <a:gd name="T60" fmla="*/ 2147483647 w 600"/>
                                <a:gd name="T61" fmla="*/ 2147483647 h 696"/>
                                <a:gd name="T62" fmla="*/ 2147483647 w 600"/>
                                <a:gd name="T63" fmla="*/ 2147483647 h 696"/>
                                <a:gd name="T64" fmla="*/ 2147483647 w 600"/>
                                <a:gd name="T65" fmla="*/ 2147483647 h 696"/>
                                <a:gd name="T66" fmla="*/ 2147483647 w 600"/>
                                <a:gd name="T67" fmla="*/ 2147483647 h 696"/>
                                <a:gd name="T68" fmla="*/ 2147483647 w 600"/>
                                <a:gd name="T69" fmla="*/ 2147483647 h 696"/>
                                <a:gd name="T70" fmla="*/ 2147483647 w 600"/>
                                <a:gd name="T71" fmla="*/ 2147483647 h 696"/>
                                <a:gd name="T72" fmla="*/ 2147483647 w 600"/>
                                <a:gd name="T73" fmla="*/ 2147483647 h 696"/>
                                <a:gd name="T74" fmla="*/ 2147483647 w 600"/>
                                <a:gd name="T75" fmla="*/ 2147483647 h 696"/>
                                <a:gd name="T76" fmla="*/ 2147483647 w 600"/>
                                <a:gd name="T77" fmla="*/ 2147483647 h 696"/>
                                <a:gd name="T78" fmla="*/ 2147483647 w 600"/>
                                <a:gd name="T79" fmla="*/ 2147483647 h 696"/>
                                <a:gd name="T80" fmla="*/ 2147483647 w 600"/>
                                <a:gd name="T81" fmla="*/ 2147483647 h 696"/>
                                <a:gd name="T82" fmla="*/ 2147483647 w 600"/>
                                <a:gd name="T83" fmla="*/ 2147483647 h 696"/>
                                <a:gd name="T84" fmla="*/ 2147483647 w 600"/>
                                <a:gd name="T85" fmla="*/ 2147483647 h 696"/>
                                <a:gd name="T86" fmla="*/ 2147483647 w 600"/>
                                <a:gd name="T87" fmla="*/ 2147483647 h 696"/>
                                <a:gd name="T88" fmla="*/ 2147483647 w 600"/>
                                <a:gd name="T89" fmla="*/ 2147483647 h 696"/>
                                <a:gd name="T90" fmla="*/ 2147483647 w 600"/>
                                <a:gd name="T91" fmla="*/ 2147483647 h 696"/>
                                <a:gd name="T92" fmla="*/ 2147483647 w 600"/>
                                <a:gd name="T93" fmla="*/ 2147483647 h 696"/>
                                <a:gd name="T94" fmla="*/ 2147483647 w 600"/>
                                <a:gd name="T95" fmla="*/ 2147483647 h 696"/>
                                <a:gd name="T96" fmla="*/ 2147483647 w 600"/>
                                <a:gd name="T97" fmla="*/ 2147483647 h 696"/>
                                <a:gd name="T98" fmla="*/ 2147483647 w 600"/>
                                <a:gd name="T99" fmla="*/ 2147483647 h 696"/>
                                <a:gd name="T100" fmla="*/ 2147483647 w 600"/>
                                <a:gd name="T101" fmla="*/ 2147483647 h 696"/>
                                <a:gd name="T102" fmla="*/ 2147483647 w 600"/>
                                <a:gd name="T103" fmla="*/ 2147483647 h 696"/>
                                <a:gd name="T104" fmla="*/ 2147483647 w 600"/>
                                <a:gd name="T105" fmla="*/ 2147483647 h 696"/>
                                <a:gd name="T106" fmla="*/ 2147483647 w 600"/>
                                <a:gd name="T107" fmla="*/ 2147483647 h 696"/>
                                <a:gd name="T108" fmla="*/ 2147483647 w 600"/>
                                <a:gd name="T109" fmla="*/ 2147483647 h 696"/>
                                <a:gd name="T110" fmla="*/ 2147483647 w 600"/>
                                <a:gd name="T111" fmla="*/ 2147483647 h 696"/>
                                <a:gd name="T112" fmla="*/ 2147483647 w 600"/>
                                <a:gd name="T113" fmla="*/ 2147483647 h 696"/>
                                <a:gd name="T114" fmla="*/ 2147483647 w 600"/>
                                <a:gd name="T115" fmla="*/ 2147483647 h 696"/>
                                <a:gd name="T116" fmla="*/ 2147483647 w 600"/>
                                <a:gd name="T117" fmla="*/ 2147483647 h 696"/>
                                <a:gd name="T118" fmla="*/ 0 w 600"/>
                                <a:gd name="T119" fmla="*/ 2147483647 h 696"/>
                                <a:gd name="T120" fmla="*/ 2147483647 w 600"/>
                                <a:gd name="T121" fmla="*/ 2147483647 h 69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w 600"/>
                                <a:gd name="T184" fmla="*/ 0 h 696"/>
                                <a:gd name="T185" fmla="*/ 600 w 600"/>
                                <a:gd name="T186" fmla="*/ 696 h 696"/>
                              </a:gdLst>
                              <a:ahLst/>
                              <a:cxnLst>
                                <a:cxn ang="T122">
                                  <a:pos x="T0" y="T1"/>
                                </a:cxn>
                                <a:cxn ang="T123">
                                  <a:pos x="T2" y="T3"/>
                                </a:cxn>
                                <a:cxn ang="T124">
                                  <a:pos x="T4" y="T5"/>
                                </a:cxn>
                                <a:cxn ang="T125">
                                  <a:pos x="T6" y="T7"/>
                                </a:cxn>
                                <a:cxn ang="T126">
                                  <a:pos x="T8" y="T9"/>
                                </a:cxn>
                                <a:cxn ang="T127">
                                  <a:pos x="T10" y="T11"/>
                                </a:cxn>
                                <a:cxn ang="T128">
                                  <a:pos x="T12" y="T13"/>
                                </a:cxn>
                                <a:cxn ang="T129">
                                  <a:pos x="T14" y="T15"/>
                                </a:cxn>
                                <a:cxn ang="T130">
                                  <a:pos x="T16" y="T17"/>
                                </a:cxn>
                                <a:cxn ang="T131">
                                  <a:pos x="T18" y="T19"/>
                                </a:cxn>
                                <a:cxn ang="T132">
                                  <a:pos x="T20" y="T21"/>
                                </a:cxn>
                                <a:cxn ang="T133">
                                  <a:pos x="T22" y="T23"/>
                                </a:cxn>
                                <a:cxn ang="T134">
                                  <a:pos x="T24" y="T25"/>
                                </a:cxn>
                                <a:cxn ang="T135">
                                  <a:pos x="T26" y="T27"/>
                                </a:cxn>
                                <a:cxn ang="T136">
                                  <a:pos x="T28" y="T29"/>
                                </a:cxn>
                                <a:cxn ang="T137">
                                  <a:pos x="T30" y="T31"/>
                                </a:cxn>
                                <a:cxn ang="T138">
                                  <a:pos x="T32" y="T33"/>
                                </a:cxn>
                                <a:cxn ang="T139">
                                  <a:pos x="T34" y="T35"/>
                                </a:cxn>
                                <a:cxn ang="T140">
                                  <a:pos x="T36" y="T37"/>
                                </a:cxn>
                                <a:cxn ang="T141">
                                  <a:pos x="T38" y="T39"/>
                                </a:cxn>
                                <a:cxn ang="T142">
                                  <a:pos x="T40" y="T41"/>
                                </a:cxn>
                                <a:cxn ang="T143">
                                  <a:pos x="T42" y="T43"/>
                                </a:cxn>
                                <a:cxn ang="T144">
                                  <a:pos x="T44" y="T45"/>
                                </a:cxn>
                                <a:cxn ang="T145">
                                  <a:pos x="T46" y="T47"/>
                                </a:cxn>
                                <a:cxn ang="T146">
                                  <a:pos x="T48" y="T49"/>
                                </a:cxn>
                                <a:cxn ang="T147">
                                  <a:pos x="T50" y="T51"/>
                                </a:cxn>
                                <a:cxn ang="T148">
                                  <a:pos x="T52" y="T53"/>
                                </a:cxn>
                                <a:cxn ang="T149">
                                  <a:pos x="T54" y="T55"/>
                                </a:cxn>
                                <a:cxn ang="T150">
                                  <a:pos x="T56" y="T57"/>
                                </a:cxn>
                                <a:cxn ang="T151">
                                  <a:pos x="T58" y="T59"/>
                                </a:cxn>
                                <a:cxn ang="T152">
                                  <a:pos x="T60" y="T61"/>
                                </a:cxn>
                                <a:cxn ang="T153">
                                  <a:pos x="T62" y="T63"/>
                                </a:cxn>
                                <a:cxn ang="T154">
                                  <a:pos x="T64" y="T65"/>
                                </a:cxn>
                                <a:cxn ang="T155">
                                  <a:pos x="T66" y="T67"/>
                                </a:cxn>
                                <a:cxn ang="T156">
                                  <a:pos x="T68" y="T69"/>
                                </a:cxn>
                                <a:cxn ang="T157">
                                  <a:pos x="T70" y="T71"/>
                                </a:cxn>
                                <a:cxn ang="T158">
                                  <a:pos x="T72" y="T73"/>
                                </a:cxn>
                                <a:cxn ang="T159">
                                  <a:pos x="T74" y="T75"/>
                                </a:cxn>
                                <a:cxn ang="T160">
                                  <a:pos x="T76" y="T77"/>
                                </a:cxn>
                                <a:cxn ang="T161">
                                  <a:pos x="T78" y="T79"/>
                                </a:cxn>
                                <a:cxn ang="T162">
                                  <a:pos x="T80" y="T81"/>
                                </a:cxn>
                                <a:cxn ang="T163">
                                  <a:pos x="T82" y="T83"/>
                                </a:cxn>
                                <a:cxn ang="T164">
                                  <a:pos x="T84" y="T85"/>
                                </a:cxn>
                                <a:cxn ang="T165">
                                  <a:pos x="T86" y="T87"/>
                                </a:cxn>
                                <a:cxn ang="T166">
                                  <a:pos x="T88" y="T89"/>
                                </a:cxn>
                                <a:cxn ang="T167">
                                  <a:pos x="T90" y="T91"/>
                                </a:cxn>
                                <a:cxn ang="T168">
                                  <a:pos x="T92" y="T93"/>
                                </a:cxn>
                                <a:cxn ang="T169">
                                  <a:pos x="T94" y="T95"/>
                                </a:cxn>
                                <a:cxn ang="T170">
                                  <a:pos x="T96" y="T97"/>
                                </a:cxn>
                                <a:cxn ang="T171">
                                  <a:pos x="T98" y="T99"/>
                                </a:cxn>
                                <a:cxn ang="T172">
                                  <a:pos x="T100" y="T101"/>
                                </a:cxn>
                                <a:cxn ang="T173">
                                  <a:pos x="T102" y="T103"/>
                                </a:cxn>
                                <a:cxn ang="T174">
                                  <a:pos x="T104" y="T105"/>
                                </a:cxn>
                                <a:cxn ang="T175">
                                  <a:pos x="T106" y="T107"/>
                                </a:cxn>
                                <a:cxn ang="T176">
                                  <a:pos x="T108" y="T109"/>
                                </a:cxn>
                                <a:cxn ang="T177">
                                  <a:pos x="T110" y="T111"/>
                                </a:cxn>
                                <a:cxn ang="T178">
                                  <a:pos x="T112" y="T113"/>
                                </a:cxn>
                                <a:cxn ang="T179">
                                  <a:pos x="T114" y="T115"/>
                                </a:cxn>
                                <a:cxn ang="T180">
                                  <a:pos x="T116" y="T117"/>
                                </a:cxn>
                                <a:cxn ang="T181">
                                  <a:pos x="T118" y="T119"/>
                                </a:cxn>
                                <a:cxn ang="T182">
                                  <a:pos x="T120" y="T121"/>
                                </a:cxn>
                              </a:cxnLst>
                              <a:rect l="T183" t="T184" r="T185" b="T186"/>
                              <a:pathLst>
                                <a:path w="600" h="696">
                                  <a:moveTo>
                                    <a:pt x="24" y="180"/>
                                  </a:moveTo>
                                  <a:lnTo>
                                    <a:pt x="36" y="180"/>
                                  </a:lnTo>
                                  <a:lnTo>
                                    <a:pt x="42" y="186"/>
                                  </a:lnTo>
                                  <a:lnTo>
                                    <a:pt x="42" y="198"/>
                                  </a:lnTo>
                                  <a:lnTo>
                                    <a:pt x="36" y="204"/>
                                  </a:lnTo>
                                  <a:lnTo>
                                    <a:pt x="36" y="228"/>
                                  </a:lnTo>
                                  <a:lnTo>
                                    <a:pt x="42" y="240"/>
                                  </a:lnTo>
                                  <a:lnTo>
                                    <a:pt x="48" y="246"/>
                                  </a:lnTo>
                                  <a:lnTo>
                                    <a:pt x="66" y="246"/>
                                  </a:lnTo>
                                  <a:lnTo>
                                    <a:pt x="66" y="234"/>
                                  </a:lnTo>
                                  <a:lnTo>
                                    <a:pt x="78" y="234"/>
                                  </a:lnTo>
                                  <a:lnTo>
                                    <a:pt x="84" y="228"/>
                                  </a:lnTo>
                                  <a:lnTo>
                                    <a:pt x="90" y="228"/>
                                  </a:lnTo>
                                  <a:lnTo>
                                    <a:pt x="102" y="234"/>
                                  </a:lnTo>
                                  <a:lnTo>
                                    <a:pt x="102" y="264"/>
                                  </a:lnTo>
                                  <a:lnTo>
                                    <a:pt x="96" y="270"/>
                                  </a:lnTo>
                                  <a:lnTo>
                                    <a:pt x="102" y="276"/>
                                  </a:lnTo>
                                  <a:lnTo>
                                    <a:pt x="108" y="288"/>
                                  </a:lnTo>
                                  <a:lnTo>
                                    <a:pt x="108" y="300"/>
                                  </a:lnTo>
                                  <a:lnTo>
                                    <a:pt x="102" y="312"/>
                                  </a:lnTo>
                                  <a:lnTo>
                                    <a:pt x="90" y="324"/>
                                  </a:lnTo>
                                  <a:lnTo>
                                    <a:pt x="102" y="324"/>
                                  </a:lnTo>
                                  <a:lnTo>
                                    <a:pt x="108" y="330"/>
                                  </a:lnTo>
                                  <a:lnTo>
                                    <a:pt x="108" y="342"/>
                                  </a:lnTo>
                                  <a:lnTo>
                                    <a:pt x="84" y="390"/>
                                  </a:lnTo>
                                  <a:lnTo>
                                    <a:pt x="84" y="402"/>
                                  </a:lnTo>
                                  <a:lnTo>
                                    <a:pt x="102" y="402"/>
                                  </a:lnTo>
                                  <a:lnTo>
                                    <a:pt x="126" y="390"/>
                                  </a:lnTo>
                                  <a:lnTo>
                                    <a:pt x="132" y="384"/>
                                  </a:lnTo>
                                  <a:lnTo>
                                    <a:pt x="132" y="378"/>
                                  </a:lnTo>
                                  <a:lnTo>
                                    <a:pt x="144" y="366"/>
                                  </a:lnTo>
                                  <a:lnTo>
                                    <a:pt x="150" y="354"/>
                                  </a:lnTo>
                                  <a:lnTo>
                                    <a:pt x="156" y="348"/>
                                  </a:lnTo>
                                  <a:lnTo>
                                    <a:pt x="168" y="348"/>
                                  </a:lnTo>
                                  <a:lnTo>
                                    <a:pt x="174" y="354"/>
                                  </a:lnTo>
                                  <a:lnTo>
                                    <a:pt x="198" y="366"/>
                                  </a:lnTo>
                                  <a:lnTo>
                                    <a:pt x="216" y="366"/>
                                  </a:lnTo>
                                  <a:lnTo>
                                    <a:pt x="234" y="348"/>
                                  </a:lnTo>
                                  <a:lnTo>
                                    <a:pt x="234" y="336"/>
                                  </a:lnTo>
                                  <a:lnTo>
                                    <a:pt x="240" y="330"/>
                                  </a:lnTo>
                                  <a:lnTo>
                                    <a:pt x="258" y="330"/>
                                  </a:lnTo>
                                  <a:lnTo>
                                    <a:pt x="264" y="336"/>
                                  </a:lnTo>
                                  <a:lnTo>
                                    <a:pt x="276" y="342"/>
                                  </a:lnTo>
                                  <a:lnTo>
                                    <a:pt x="300" y="342"/>
                                  </a:lnTo>
                                  <a:lnTo>
                                    <a:pt x="306" y="348"/>
                                  </a:lnTo>
                                  <a:lnTo>
                                    <a:pt x="306" y="360"/>
                                  </a:lnTo>
                                  <a:lnTo>
                                    <a:pt x="318" y="372"/>
                                  </a:lnTo>
                                  <a:lnTo>
                                    <a:pt x="336" y="384"/>
                                  </a:lnTo>
                                  <a:lnTo>
                                    <a:pt x="348" y="390"/>
                                  </a:lnTo>
                                  <a:lnTo>
                                    <a:pt x="366" y="408"/>
                                  </a:lnTo>
                                  <a:lnTo>
                                    <a:pt x="372" y="450"/>
                                  </a:lnTo>
                                  <a:lnTo>
                                    <a:pt x="372" y="462"/>
                                  </a:lnTo>
                                  <a:lnTo>
                                    <a:pt x="384" y="486"/>
                                  </a:lnTo>
                                  <a:lnTo>
                                    <a:pt x="420" y="522"/>
                                  </a:lnTo>
                                  <a:lnTo>
                                    <a:pt x="420" y="528"/>
                                  </a:lnTo>
                                  <a:lnTo>
                                    <a:pt x="426" y="534"/>
                                  </a:lnTo>
                                  <a:lnTo>
                                    <a:pt x="426" y="546"/>
                                  </a:lnTo>
                                  <a:lnTo>
                                    <a:pt x="432" y="540"/>
                                  </a:lnTo>
                                  <a:lnTo>
                                    <a:pt x="432" y="546"/>
                                  </a:lnTo>
                                  <a:lnTo>
                                    <a:pt x="444" y="558"/>
                                  </a:lnTo>
                                  <a:lnTo>
                                    <a:pt x="432" y="582"/>
                                  </a:lnTo>
                                  <a:lnTo>
                                    <a:pt x="426" y="588"/>
                                  </a:lnTo>
                                  <a:lnTo>
                                    <a:pt x="426" y="594"/>
                                  </a:lnTo>
                                  <a:lnTo>
                                    <a:pt x="438" y="606"/>
                                  </a:lnTo>
                                  <a:lnTo>
                                    <a:pt x="450" y="612"/>
                                  </a:lnTo>
                                  <a:lnTo>
                                    <a:pt x="456" y="618"/>
                                  </a:lnTo>
                                  <a:lnTo>
                                    <a:pt x="456" y="630"/>
                                  </a:lnTo>
                                  <a:lnTo>
                                    <a:pt x="450" y="636"/>
                                  </a:lnTo>
                                  <a:lnTo>
                                    <a:pt x="444" y="648"/>
                                  </a:lnTo>
                                  <a:lnTo>
                                    <a:pt x="432" y="654"/>
                                  </a:lnTo>
                                  <a:lnTo>
                                    <a:pt x="426" y="660"/>
                                  </a:lnTo>
                                  <a:lnTo>
                                    <a:pt x="426" y="672"/>
                                  </a:lnTo>
                                  <a:lnTo>
                                    <a:pt x="450" y="672"/>
                                  </a:lnTo>
                                  <a:lnTo>
                                    <a:pt x="456" y="678"/>
                                  </a:lnTo>
                                  <a:lnTo>
                                    <a:pt x="462" y="678"/>
                                  </a:lnTo>
                                  <a:lnTo>
                                    <a:pt x="462" y="684"/>
                                  </a:lnTo>
                                  <a:lnTo>
                                    <a:pt x="474" y="696"/>
                                  </a:lnTo>
                                  <a:lnTo>
                                    <a:pt x="486" y="696"/>
                                  </a:lnTo>
                                  <a:lnTo>
                                    <a:pt x="492" y="690"/>
                                  </a:lnTo>
                                  <a:lnTo>
                                    <a:pt x="492" y="678"/>
                                  </a:lnTo>
                                  <a:lnTo>
                                    <a:pt x="480" y="666"/>
                                  </a:lnTo>
                                  <a:lnTo>
                                    <a:pt x="498" y="654"/>
                                  </a:lnTo>
                                  <a:lnTo>
                                    <a:pt x="510" y="642"/>
                                  </a:lnTo>
                                  <a:lnTo>
                                    <a:pt x="546" y="654"/>
                                  </a:lnTo>
                                  <a:lnTo>
                                    <a:pt x="558" y="642"/>
                                  </a:lnTo>
                                  <a:lnTo>
                                    <a:pt x="582" y="648"/>
                                  </a:lnTo>
                                  <a:lnTo>
                                    <a:pt x="588" y="648"/>
                                  </a:lnTo>
                                  <a:lnTo>
                                    <a:pt x="600" y="636"/>
                                  </a:lnTo>
                                  <a:lnTo>
                                    <a:pt x="600" y="630"/>
                                  </a:lnTo>
                                  <a:lnTo>
                                    <a:pt x="588" y="618"/>
                                  </a:lnTo>
                                  <a:lnTo>
                                    <a:pt x="582" y="618"/>
                                  </a:lnTo>
                                  <a:lnTo>
                                    <a:pt x="600" y="582"/>
                                  </a:lnTo>
                                  <a:lnTo>
                                    <a:pt x="594" y="582"/>
                                  </a:lnTo>
                                  <a:lnTo>
                                    <a:pt x="588" y="576"/>
                                  </a:lnTo>
                                  <a:lnTo>
                                    <a:pt x="564" y="564"/>
                                  </a:lnTo>
                                  <a:lnTo>
                                    <a:pt x="540" y="540"/>
                                  </a:lnTo>
                                  <a:lnTo>
                                    <a:pt x="546" y="540"/>
                                  </a:lnTo>
                                  <a:lnTo>
                                    <a:pt x="552" y="534"/>
                                  </a:lnTo>
                                  <a:lnTo>
                                    <a:pt x="558" y="534"/>
                                  </a:lnTo>
                                  <a:lnTo>
                                    <a:pt x="564" y="528"/>
                                  </a:lnTo>
                                  <a:lnTo>
                                    <a:pt x="564" y="516"/>
                                  </a:lnTo>
                                  <a:lnTo>
                                    <a:pt x="558" y="510"/>
                                  </a:lnTo>
                                  <a:lnTo>
                                    <a:pt x="546" y="504"/>
                                  </a:lnTo>
                                  <a:lnTo>
                                    <a:pt x="540" y="498"/>
                                  </a:lnTo>
                                  <a:lnTo>
                                    <a:pt x="528" y="498"/>
                                  </a:lnTo>
                                  <a:lnTo>
                                    <a:pt x="516" y="486"/>
                                  </a:lnTo>
                                  <a:lnTo>
                                    <a:pt x="504" y="462"/>
                                  </a:lnTo>
                                  <a:lnTo>
                                    <a:pt x="498" y="456"/>
                                  </a:lnTo>
                                  <a:lnTo>
                                    <a:pt x="498" y="450"/>
                                  </a:lnTo>
                                  <a:lnTo>
                                    <a:pt x="480" y="450"/>
                                  </a:lnTo>
                                  <a:lnTo>
                                    <a:pt x="474" y="432"/>
                                  </a:lnTo>
                                  <a:lnTo>
                                    <a:pt x="456" y="414"/>
                                  </a:lnTo>
                                  <a:lnTo>
                                    <a:pt x="438" y="402"/>
                                  </a:lnTo>
                                  <a:lnTo>
                                    <a:pt x="426" y="378"/>
                                  </a:lnTo>
                                  <a:lnTo>
                                    <a:pt x="426" y="354"/>
                                  </a:lnTo>
                                  <a:lnTo>
                                    <a:pt x="420" y="354"/>
                                  </a:lnTo>
                                  <a:lnTo>
                                    <a:pt x="414" y="348"/>
                                  </a:lnTo>
                                  <a:lnTo>
                                    <a:pt x="402" y="342"/>
                                  </a:lnTo>
                                  <a:lnTo>
                                    <a:pt x="390" y="342"/>
                                  </a:lnTo>
                                  <a:lnTo>
                                    <a:pt x="384" y="336"/>
                                  </a:lnTo>
                                  <a:lnTo>
                                    <a:pt x="384" y="306"/>
                                  </a:lnTo>
                                  <a:lnTo>
                                    <a:pt x="372" y="306"/>
                                  </a:lnTo>
                                  <a:lnTo>
                                    <a:pt x="366" y="300"/>
                                  </a:lnTo>
                                  <a:lnTo>
                                    <a:pt x="354" y="294"/>
                                  </a:lnTo>
                                  <a:lnTo>
                                    <a:pt x="342" y="282"/>
                                  </a:lnTo>
                                  <a:lnTo>
                                    <a:pt x="306" y="264"/>
                                  </a:lnTo>
                                  <a:lnTo>
                                    <a:pt x="300" y="258"/>
                                  </a:lnTo>
                                  <a:lnTo>
                                    <a:pt x="288" y="252"/>
                                  </a:lnTo>
                                  <a:lnTo>
                                    <a:pt x="288" y="234"/>
                                  </a:lnTo>
                                  <a:lnTo>
                                    <a:pt x="282" y="228"/>
                                  </a:lnTo>
                                  <a:lnTo>
                                    <a:pt x="306" y="228"/>
                                  </a:lnTo>
                                  <a:lnTo>
                                    <a:pt x="312" y="234"/>
                                  </a:lnTo>
                                  <a:lnTo>
                                    <a:pt x="330" y="234"/>
                                  </a:lnTo>
                                  <a:lnTo>
                                    <a:pt x="336" y="228"/>
                                  </a:lnTo>
                                  <a:lnTo>
                                    <a:pt x="342" y="216"/>
                                  </a:lnTo>
                                  <a:lnTo>
                                    <a:pt x="354" y="210"/>
                                  </a:lnTo>
                                  <a:lnTo>
                                    <a:pt x="360" y="198"/>
                                  </a:lnTo>
                                  <a:lnTo>
                                    <a:pt x="360" y="186"/>
                                  </a:lnTo>
                                  <a:lnTo>
                                    <a:pt x="348" y="180"/>
                                  </a:lnTo>
                                  <a:lnTo>
                                    <a:pt x="330" y="174"/>
                                  </a:lnTo>
                                  <a:lnTo>
                                    <a:pt x="306" y="162"/>
                                  </a:lnTo>
                                  <a:lnTo>
                                    <a:pt x="306" y="156"/>
                                  </a:lnTo>
                                  <a:lnTo>
                                    <a:pt x="312" y="150"/>
                                  </a:lnTo>
                                  <a:lnTo>
                                    <a:pt x="318" y="150"/>
                                  </a:lnTo>
                                  <a:lnTo>
                                    <a:pt x="294" y="126"/>
                                  </a:lnTo>
                                  <a:lnTo>
                                    <a:pt x="282" y="120"/>
                                  </a:lnTo>
                                  <a:lnTo>
                                    <a:pt x="270" y="120"/>
                                  </a:lnTo>
                                  <a:lnTo>
                                    <a:pt x="264" y="132"/>
                                  </a:lnTo>
                                  <a:lnTo>
                                    <a:pt x="264" y="138"/>
                                  </a:lnTo>
                                  <a:lnTo>
                                    <a:pt x="258" y="150"/>
                                  </a:lnTo>
                                  <a:lnTo>
                                    <a:pt x="252" y="156"/>
                                  </a:lnTo>
                                  <a:lnTo>
                                    <a:pt x="240" y="144"/>
                                  </a:lnTo>
                                  <a:lnTo>
                                    <a:pt x="240" y="138"/>
                                  </a:lnTo>
                                  <a:lnTo>
                                    <a:pt x="222" y="138"/>
                                  </a:lnTo>
                                  <a:lnTo>
                                    <a:pt x="216" y="126"/>
                                  </a:lnTo>
                                  <a:lnTo>
                                    <a:pt x="198" y="108"/>
                                  </a:lnTo>
                                  <a:lnTo>
                                    <a:pt x="186" y="84"/>
                                  </a:lnTo>
                                  <a:lnTo>
                                    <a:pt x="186" y="54"/>
                                  </a:lnTo>
                                  <a:lnTo>
                                    <a:pt x="180" y="54"/>
                                  </a:lnTo>
                                  <a:lnTo>
                                    <a:pt x="174" y="60"/>
                                  </a:lnTo>
                                  <a:lnTo>
                                    <a:pt x="168" y="48"/>
                                  </a:lnTo>
                                  <a:lnTo>
                                    <a:pt x="156" y="42"/>
                                  </a:lnTo>
                                  <a:lnTo>
                                    <a:pt x="150" y="30"/>
                                  </a:lnTo>
                                  <a:lnTo>
                                    <a:pt x="144" y="24"/>
                                  </a:lnTo>
                                  <a:lnTo>
                                    <a:pt x="138" y="12"/>
                                  </a:lnTo>
                                  <a:lnTo>
                                    <a:pt x="132" y="6"/>
                                  </a:lnTo>
                                  <a:lnTo>
                                    <a:pt x="96" y="0"/>
                                  </a:lnTo>
                                  <a:lnTo>
                                    <a:pt x="90" y="6"/>
                                  </a:lnTo>
                                  <a:lnTo>
                                    <a:pt x="90" y="48"/>
                                  </a:lnTo>
                                  <a:lnTo>
                                    <a:pt x="114" y="72"/>
                                  </a:lnTo>
                                  <a:lnTo>
                                    <a:pt x="114" y="108"/>
                                  </a:lnTo>
                                  <a:lnTo>
                                    <a:pt x="72" y="108"/>
                                  </a:lnTo>
                                  <a:lnTo>
                                    <a:pt x="72" y="84"/>
                                  </a:lnTo>
                                  <a:lnTo>
                                    <a:pt x="36" y="102"/>
                                  </a:lnTo>
                                  <a:lnTo>
                                    <a:pt x="36" y="114"/>
                                  </a:lnTo>
                                  <a:lnTo>
                                    <a:pt x="30" y="126"/>
                                  </a:lnTo>
                                  <a:lnTo>
                                    <a:pt x="36" y="132"/>
                                  </a:lnTo>
                                  <a:lnTo>
                                    <a:pt x="30" y="138"/>
                                  </a:lnTo>
                                  <a:lnTo>
                                    <a:pt x="18" y="138"/>
                                  </a:lnTo>
                                  <a:lnTo>
                                    <a:pt x="0" y="156"/>
                                  </a:lnTo>
                                  <a:lnTo>
                                    <a:pt x="0" y="168"/>
                                  </a:lnTo>
                                  <a:lnTo>
                                    <a:pt x="6" y="168"/>
                                  </a:lnTo>
                                  <a:lnTo>
                                    <a:pt x="12" y="174"/>
                                  </a:lnTo>
                                  <a:lnTo>
                                    <a:pt x="24" y="180"/>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94" name="Kyrgyzstan" descr="© INSCALE GmbH, 15.06.2010"/>
                            <a:cNvSpPr>
                              <a:spLocks/>
                            </a:cNvSpPr>
                          </a:nvSpPr>
                          <a:spPr bwMode="gray">
                            <a:xfrm>
                              <a:off x="3765" y="719"/>
                              <a:ext cx="172" cy="80"/>
                            </a:xfrm>
                            <a:custGeom>
                              <a:avLst/>
                              <a:gdLst>
                                <a:gd name="T0" fmla="*/ 2147483647 w 672"/>
                                <a:gd name="T1" fmla="*/ 2147483647 h 312"/>
                                <a:gd name="T2" fmla="*/ 2147483647 w 672"/>
                                <a:gd name="T3" fmla="*/ 2147483647 h 312"/>
                                <a:gd name="T4" fmla="*/ 2147483647 w 672"/>
                                <a:gd name="T5" fmla="*/ 2147483647 h 312"/>
                                <a:gd name="T6" fmla="*/ 2147483647 w 672"/>
                                <a:gd name="T7" fmla="*/ 2147483647 h 312"/>
                                <a:gd name="T8" fmla="*/ 2147483647 w 672"/>
                                <a:gd name="T9" fmla="*/ 2147483647 h 312"/>
                                <a:gd name="T10" fmla="*/ 2147483647 w 672"/>
                                <a:gd name="T11" fmla="*/ 2147483647 h 312"/>
                                <a:gd name="T12" fmla="*/ 2147483647 w 672"/>
                                <a:gd name="T13" fmla="*/ 2147483647 h 312"/>
                                <a:gd name="T14" fmla="*/ 2147483647 w 672"/>
                                <a:gd name="T15" fmla="*/ 2147483647 h 312"/>
                                <a:gd name="T16" fmla="*/ 2147483647 w 672"/>
                                <a:gd name="T17" fmla="*/ 2147483647 h 312"/>
                                <a:gd name="T18" fmla="*/ 2147483647 w 672"/>
                                <a:gd name="T19" fmla="*/ 2147483647 h 312"/>
                                <a:gd name="T20" fmla="*/ 2147483647 w 672"/>
                                <a:gd name="T21" fmla="*/ 2147483647 h 312"/>
                                <a:gd name="T22" fmla="*/ 2147483647 w 672"/>
                                <a:gd name="T23" fmla="*/ 2147483647 h 312"/>
                                <a:gd name="T24" fmla="*/ 0 w 672"/>
                                <a:gd name="T25" fmla="*/ 2147483647 h 312"/>
                                <a:gd name="T26" fmla="*/ 2147483647 w 672"/>
                                <a:gd name="T27" fmla="*/ 2147483647 h 312"/>
                                <a:gd name="T28" fmla="*/ 2147483647 w 672"/>
                                <a:gd name="T29" fmla="*/ 2147483647 h 312"/>
                                <a:gd name="T30" fmla="*/ 2147483647 w 672"/>
                                <a:gd name="T31" fmla="*/ 2147483647 h 312"/>
                                <a:gd name="T32" fmla="*/ 2147483647 w 672"/>
                                <a:gd name="T33" fmla="*/ 2147483647 h 312"/>
                                <a:gd name="T34" fmla="*/ 2147483647 w 672"/>
                                <a:gd name="T35" fmla="*/ 2147483647 h 312"/>
                                <a:gd name="T36" fmla="*/ 2147483647 w 672"/>
                                <a:gd name="T37" fmla="*/ 2147483647 h 312"/>
                                <a:gd name="T38" fmla="*/ 2147483647 w 672"/>
                                <a:gd name="T39" fmla="*/ 2147483647 h 312"/>
                                <a:gd name="T40" fmla="*/ 2147483647 w 672"/>
                                <a:gd name="T41" fmla="*/ 2147483647 h 312"/>
                                <a:gd name="T42" fmla="*/ 2147483647 w 672"/>
                                <a:gd name="T43" fmla="*/ 2147483647 h 312"/>
                                <a:gd name="T44" fmla="*/ 2147483647 w 672"/>
                                <a:gd name="T45" fmla="*/ 2147483647 h 312"/>
                                <a:gd name="T46" fmla="*/ 2147483647 w 672"/>
                                <a:gd name="T47" fmla="*/ 2147483647 h 312"/>
                                <a:gd name="T48" fmla="*/ 2147483647 w 672"/>
                                <a:gd name="T49" fmla="*/ 2147483647 h 312"/>
                                <a:gd name="T50" fmla="*/ 2147483647 w 672"/>
                                <a:gd name="T51" fmla="*/ 2147483647 h 312"/>
                                <a:gd name="T52" fmla="*/ 2147483647 w 672"/>
                                <a:gd name="T53" fmla="*/ 2147483647 h 312"/>
                                <a:gd name="T54" fmla="*/ 2147483647 w 672"/>
                                <a:gd name="T55" fmla="*/ 2147483647 h 312"/>
                                <a:gd name="T56" fmla="*/ 2147483647 w 672"/>
                                <a:gd name="T57" fmla="*/ 2147483647 h 312"/>
                                <a:gd name="T58" fmla="*/ 2147483647 w 672"/>
                                <a:gd name="T59" fmla="*/ 2147483647 h 312"/>
                                <a:gd name="T60" fmla="*/ 2147483647 w 672"/>
                                <a:gd name="T61" fmla="*/ 2147483647 h 312"/>
                                <a:gd name="T62" fmla="*/ 2147483647 w 672"/>
                                <a:gd name="T63" fmla="*/ 2147483647 h 312"/>
                                <a:gd name="T64" fmla="*/ 2147483647 w 672"/>
                                <a:gd name="T65" fmla="*/ 2147483647 h 312"/>
                                <a:gd name="T66" fmla="*/ 2147483647 w 672"/>
                                <a:gd name="T67" fmla="*/ 2147483647 h 312"/>
                                <a:gd name="T68" fmla="*/ 2147483647 w 672"/>
                                <a:gd name="T69" fmla="*/ 2147483647 h 312"/>
                                <a:gd name="T70" fmla="*/ 2147483647 w 672"/>
                                <a:gd name="T71" fmla="*/ 2147483647 h 312"/>
                                <a:gd name="T72" fmla="*/ 2147483647 w 672"/>
                                <a:gd name="T73" fmla="*/ 2147483647 h 312"/>
                                <a:gd name="T74" fmla="*/ 2147483647 w 672"/>
                                <a:gd name="T75" fmla="*/ 2147483647 h 312"/>
                                <a:gd name="T76" fmla="*/ 2147483647 w 672"/>
                                <a:gd name="T77" fmla="*/ 0 h 312"/>
                                <a:gd name="T78" fmla="*/ 2147483647 w 672"/>
                                <a:gd name="T79" fmla="*/ 2147483647 h 312"/>
                                <a:gd name="T80" fmla="*/ 2147483647 w 672"/>
                                <a:gd name="T81" fmla="*/ 2147483647 h 312"/>
                                <a:gd name="T82" fmla="*/ 2147483647 w 672"/>
                                <a:gd name="T83" fmla="*/ 2147483647 h 312"/>
                                <a:gd name="T84" fmla="*/ 2147483647 w 672"/>
                                <a:gd name="T85" fmla="*/ 2147483647 h 312"/>
                                <a:gd name="T86" fmla="*/ 2147483647 w 672"/>
                                <a:gd name="T87" fmla="*/ 2147483647 h 312"/>
                                <a:gd name="T88" fmla="*/ 2147483647 w 672"/>
                                <a:gd name="T89" fmla="*/ 2147483647 h 312"/>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w 672"/>
                                <a:gd name="T136" fmla="*/ 0 h 312"/>
                                <a:gd name="T137" fmla="*/ 672 w 672"/>
                                <a:gd name="T138" fmla="*/ 312 h 312"/>
                              </a:gdLst>
                              <a:ahLst/>
                              <a:cxnLst>
                                <a:cxn ang="T90">
                                  <a:pos x="T0" y="T1"/>
                                </a:cxn>
                                <a:cxn ang="T91">
                                  <a:pos x="T2" y="T3"/>
                                </a:cxn>
                                <a:cxn ang="T92">
                                  <a:pos x="T4" y="T5"/>
                                </a:cxn>
                                <a:cxn ang="T93">
                                  <a:pos x="T6" y="T7"/>
                                </a:cxn>
                                <a:cxn ang="T94">
                                  <a:pos x="T8" y="T9"/>
                                </a:cxn>
                                <a:cxn ang="T95">
                                  <a:pos x="T10" y="T11"/>
                                </a:cxn>
                                <a:cxn ang="T96">
                                  <a:pos x="T12" y="T13"/>
                                </a:cxn>
                                <a:cxn ang="T97">
                                  <a:pos x="T14" y="T15"/>
                                </a:cxn>
                                <a:cxn ang="T98">
                                  <a:pos x="T16" y="T17"/>
                                </a:cxn>
                                <a:cxn ang="T99">
                                  <a:pos x="T18" y="T19"/>
                                </a:cxn>
                                <a:cxn ang="T100">
                                  <a:pos x="T20" y="T21"/>
                                </a:cxn>
                                <a:cxn ang="T101">
                                  <a:pos x="T22" y="T23"/>
                                </a:cxn>
                                <a:cxn ang="T102">
                                  <a:pos x="T24" y="T25"/>
                                </a:cxn>
                                <a:cxn ang="T103">
                                  <a:pos x="T26" y="T27"/>
                                </a:cxn>
                                <a:cxn ang="T104">
                                  <a:pos x="T28" y="T29"/>
                                </a:cxn>
                                <a:cxn ang="T105">
                                  <a:pos x="T30" y="T31"/>
                                </a:cxn>
                                <a:cxn ang="T106">
                                  <a:pos x="T32" y="T33"/>
                                </a:cxn>
                                <a:cxn ang="T107">
                                  <a:pos x="T34" y="T35"/>
                                </a:cxn>
                                <a:cxn ang="T108">
                                  <a:pos x="T36" y="T37"/>
                                </a:cxn>
                                <a:cxn ang="T109">
                                  <a:pos x="T38" y="T39"/>
                                </a:cxn>
                                <a:cxn ang="T110">
                                  <a:pos x="T40" y="T41"/>
                                </a:cxn>
                                <a:cxn ang="T111">
                                  <a:pos x="T42" y="T43"/>
                                </a:cxn>
                                <a:cxn ang="T112">
                                  <a:pos x="T44" y="T45"/>
                                </a:cxn>
                                <a:cxn ang="T113">
                                  <a:pos x="T46" y="T47"/>
                                </a:cxn>
                                <a:cxn ang="T114">
                                  <a:pos x="T48" y="T49"/>
                                </a:cxn>
                                <a:cxn ang="T115">
                                  <a:pos x="T50" y="T51"/>
                                </a:cxn>
                                <a:cxn ang="T116">
                                  <a:pos x="T52" y="T53"/>
                                </a:cxn>
                                <a:cxn ang="T117">
                                  <a:pos x="T54" y="T55"/>
                                </a:cxn>
                                <a:cxn ang="T118">
                                  <a:pos x="T56" y="T57"/>
                                </a:cxn>
                                <a:cxn ang="T119">
                                  <a:pos x="T58" y="T59"/>
                                </a:cxn>
                                <a:cxn ang="T120">
                                  <a:pos x="T60" y="T61"/>
                                </a:cxn>
                                <a:cxn ang="T121">
                                  <a:pos x="T62" y="T63"/>
                                </a:cxn>
                                <a:cxn ang="T122">
                                  <a:pos x="T64" y="T65"/>
                                </a:cxn>
                                <a:cxn ang="T123">
                                  <a:pos x="T66" y="T67"/>
                                </a:cxn>
                                <a:cxn ang="T124">
                                  <a:pos x="T68" y="T69"/>
                                </a:cxn>
                                <a:cxn ang="T125">
                                  <a:pos x="T70" y="T71"/>
                                </a:cxn>
                                <a:cxn ang="T126">
                                  <a:pos x="T72" y="T73"/>
                                </a:cxn>
                                <a:cxn ang="T127">
                                  <a:pos x="T74" y="T75"/>
                                </a:cxn>
                                <a:cxn ang="T128">
                                  <a:pos x="T76" y="T77"/>
                                </a:cxn>
                                <a:cxn ang="T129">
                                  <a:pos x="T78" y="T79"/>
                                </a:cxn>
                                <a:cxn ang="T130">
                                  <a:pos x="T80" y="T81"/>
                                </a:cxn>
                                <a:cxn ang="T131">
                                  <a:pos x="T82" y="T83"/>
                                </a:cxn>
                                <a:cxn ang="T132">
                                  <a:pos x="T84" y="T85"/>
                                </a:cxn>
                                <a:cxn ang="T133">
                                  <a:pos x="T86" y="T87"/>
                                </a:cxn>
                                <a:cxn ang="T134">
                                  <a:pos x="T88" y="T89"/>
                                </a:cxn>
                              </a:cxnLst>
                              <a:rect l="T135" t="T136" r="T137" b="T138"/>
                              <a:pathLst>
                                <a:path w="672" h="312">
                                  <a:moveTo>
                                    <a:pt x="36" y="132"/>
                                  </a:moveTo>
                                  <a:lnTo>
                                    <a:pt x="66" y="144"/>
                                  </a:lnTo>
                                  <a:lnTo>
                                    <a:pt x="78" y="156"/>
                                  </a:lnTo>
                                  <a:lnTo>
                                    <a:pt x="114" y="156"/>
                                  </a:lnTo>
                                  <a:lnTo>
                                    <a:pt x="114" y="144"/>
                                  </a:lnTo>
                                  <a:lnTo>
                                    <a:pt x="126" y="144"/>
                                  </a:lnTo>
                                  <a:lnTo>
                                    <a:pt x="126" y="132"/>
                                  </a:lnTo>
                                  <a:lnTo>
                                    <a:pt x="144" y="156"/>
                                  </a:lnTo>
                                  <a:lnTo>
                                    <a:pt x="162" y="156"/>
                                  </a:lnTo>
                                  <a:lnTo>
                                    <a:pt x="168" y="174"/>
                                  </a:lnTo>
                                  <a:lnTo>
                                    <a:pt x="192" y="174"/>
                                  </a:lnTo>
                                  <a:lnTo>
                                    <a:pt x="198" y="186"/>
                                  </a:lnTo>
                                  <a:lnTo>
                                    <a:pt x="204" y="186"/>
                                  </a:lnTo>
                                  <a:lnTo>
                                    <a:pt x="216" y="180"/>
                                  </a:lnTo>
                                  <a:lnTo>
                                    <a:pt x="228" y="180"/>
                                  </a:lnTo>
                                  <a:lnTo>
                                    <a:pt x="228" y="192"/>
                                  </a:lnTo>
                                  <a:lnTo>
                                    <a:pt x="216" y="204"/>
                                  </a:lnTo>
                                  <a:lnTo>
                                    <a:pt x="204" y="210"/>
                                  </a:lnTo>
                                  <a:lnTo>
                                    <a:pt x="192" y="210"/>
                                  </a:lnTo>
                                  <a:lnTo>
                                    <a:pt x="192" y="216"/>
                                  </a:lnTo>
                                  <a:lnTo>
                                    <a:pt x="174" y="222"/>
                                  </a:lnTo>
                                  <a:lnTo>
                                    <a:pt x="156" y="240"/>
                                  </a:lnTo>
                                  <a:lnTo>
                                    <a:pt x="150" y="240"/>
                                  </a:lnTo>
                                  <a:lnTo>
                                    <a:pt x="144" y="234"/>
                                  </a:lnTo>
                                  <a:lnTo>
                                    <a:pt x="138" y="234"/>
                                  </a:lnTo>
                                  <a:lnTo>
                                    <a:pt x="132" y="228"/>
                                  </a:lnTo>
                                  <a:lnTo>
                                    <a:pt x="114" y="228"/>
                                  </a:lnTo>
                                  <a:lnTo>
                                    <a:pt x="102" y="234"/>
                                  </a:lnTo>
                                  <a:lnTo>
                                    <a:pt x="96" y="234"/>
                                  </a:lnTo>
                                  <a:lnTo>
                                    <a:pt x="96" y="246"/>
                                  </a:lnTo>
                                  <a:lnTo>
                                    <a:pt x="90" y="252"/>
                                  </a:lnTo>
                                  <a:lnTo>
                                    <a:pt x="84" y="252"/>
                                  </a:lnTo>
                                  <a:lnTo>
                                    <a:pt x="72" y="246"/>
                                  </a:lnTo>
                                  <a:lnTo>
                                    <a:pt x="36" y="234"/>
                                  </a:lnTo>
                                  <a:lnTo>
                                    <a:pt x="24" y="234"/>
                                  </a:lnTo>
                                  <a:lnTo>
                                    <a:pt x="18" y="240"/>
                                  </a:lnTo>
                                  <a:lnTo>
                                    <a:pt x="18" y="252"/>
                                  </a:lnTo>
                                  <a:lnTo>
                                    <a:pt x="12" y="258"/>
                                  </a:lnTo>
                                  <a:lnTo>
                                    <a:pt x="0" y="264"/>
                                  </a:lnTo>
                                  <a:lnTo>
                                    <a:pt x="0" y="276"/>
                                  </a:lnTo>
                                  <a:lnTo>
                                    <a:pt x="6" y="282"/>
                                  </a:lnTo>
                                  <a:lnTo>
                                    <a:pt x="6" y="288"/>
                                  </a:lnTo>
                                  <a:lnTo>
                                    <a:pt x="12" y="294"/>
                                  </a:lnTo>
                                  <a:lnTo>
                                    <a:pt x="24" y="288"/>
                                  </a:lnTo>
                                  <a:lnTo>
                                    <a:pt x="36" y="288"/>
                                  </a:lnTo>
                                  <a:lnTo>
                                    <a:pt x="42" y="282"/>
                                  </a:lnTo>
                                  <a:lnTo>
                                    <a:pt x="60" y="282"/>
                                  </a:lnTo>
                                  <a:lnTo>
                                    <a:pt x="72" y="288"/>
                                  </a:lnTo>
                                  <a:lnTo>
                                    <a:pt x="96" y="288"/>
                                  </a:lnTo>
                                  <a:lnTo>
                                    <a:pt x="108" y="300"/>
                                  </a:lnTo>
                                  <a:lnTo>
                                    <a:pt x="126" y="300"/>
                                  </a:lnTo>
                                  <a:lnTo>
                                    <a:pt x="132" y="294"/>
                                  </a:lnTo>
                                  <a:lnTo>
                                    <a:pt x="144" y="288"/>
                                  </a:lnTo>
                                  <a:lnTo>
                                    <a:pt x="150" y="282"/>
                                  </a:lnTo>
                                  <a:lnTo>
                                    <a:pt x="180" y="312"/>
                                  </a:lnTo>
                                  <a:lnTo>
                                    <a:pt x="192" y="306"/>
                                  </a:lnTo>
                                  <a:lnTo>
                                    <a:pt x="198" y="306"/>
                                  </a:lnTo>
                                  <a:lnTo>
                                    <a:pt x="198" y="312"/>
                                  </a:lnTo>
                                  <a:lnTo>
                                    <a:pt x="210" y="312"/>
                                  </a:lnTo>
                                  <a:lnTo>
                                    <a:pt x="222" y="306"/>
                                  </a:lnTo>
                                  <a:lnTo>
                                    <a:pt x="228" y="300"/>
                                  </a:lnTo>
                                  <a:lnTo>
                                    <a:pt x="270" y="300"/>
                                  </a:lnTo>
                                  <a:lnTo>
                                    <a:pt x="282" y="288"/>
                                  </a:lnTo>
                                  <a:lnTo>
                                    <a:pt x="300" y="294"/>
                                  </a:lnTo>
                                  <a:lnTo>
                                    <a:pt x="318" y="294"/>
                                  </a:lnTo>
                                  <a:lnTo>
                                    <a:pt x="318" y="282"/>
                                  </a:lnTo>
                                  <a:lnTo>
                                    <a:pt x="312" y="270"/>
                                  </a:lnTo>
                                  <a:lnTo>
                                    <a:pt x="300" y="264"/>
                                  </a:lnTo>
                                  <a:lnTo>
                                    <a:pt x="300" y="258"/>
                                  </a:lnTo>
                                  <a:lnTo>
                                    <a:pt x="306" y="252"/>
                                  </a:lnTo>
                                  <a:lnTo>
                                    <a:pt x="318" y="246"/>
                                  </a:lnTo>
                                  <a:lnTo>
                                    <a:pt x="330" y="246"/>
                                  </a:lnTo>
                                  <a:lnTo>
                                    <a:pt x="336" y="240"/>
                                  </a:lnTo>
                                  <a:lnTo>
                                    <a:pt x="348" y="234"/>
                                  </a:lnTo>
                                  <a:lnTo>
                                    <a:pt x="348" y="216"/>
                                  </a:lnTo>
                                  <a:lnTo>
                                    <a:pt x="372" y="216"/>
                                  </a:lnTo>
                                  <a:lnTo>
                                    <a:pt x="384" y="204"/>
                                  </a:lnTo>
                                  <a:lnTo>
                                    <a:pt x="396" y="204"/>
                                  </a:lnTo>
                                  <a:lnTo>
                                    <a:pt x="402" y="210"/>
                                  </a:lnTo>
                                  <a:lnTo>
                                    <a:pt x="408" y="222"/>
                                  </a:lnTo>
                                  <a:lnTo>
                                    <a:pt x="414" y="228"/>
                                  </a:lnTo>
                                  <a:lnTo>
                                    <a:pt x="426" y="222"/>
                                  </a:lnTo>
                                  <a:lnTo>
                                    <a:pt x="456" y="228"/>
                                  </a:lnTo>
                                  <a:lnTo>
                                    <a:pt x="462" y="222"/>
                                  </a:lnTo>
                                  <a:lnTo>
                                    <a:pt x="462" y="198"/>
                                  </a:lnTo>
                                  <a:lnTo>
                                    <a:pt x="468" y="186"/>
                                  </a:lnTo>
                                  <a:lnTo>
                                    <a:pt x="486" y="168"/>
                                  </a:lnTo>
                                  <a:lnTo>
                                    <a:pt x="516" y="168"/>
                                  </a:lnTo>
                                  <a:lnTo>
                                    <a:pt x="534" y="174"/>
                                  </a:lnTo>
                                  <a:lnTo>
                                    <a:pt x="552" y="174"/>
                                  </a:lnTo>
                                  <a:lnTo>
                                    <a:pt x="558" y="168"/>
                                  </a:lnTo>
                                  <a:lnTo>
                                    <a:pt x="564" y="156"/>
                                  </a:lnTo>
                                  <a:lnTo>
                                    <a:pt x="564" y="138"/>
                                  </a:lnTo>
                                  <a:lnTo>
                                    <a:pt x="570" y="132"/>
                                  </a:lnTo>
                                  <a:lnTo>
                                    <a:pt x="582" y="126"/>
                                  </a:lnTo>
                                  <a:lnTo>
                                    <a:pt x="594" y="114"/>
                                  </a:lnTo>
                                  <a:lnTo>
                                    <a:pt x="642" y="96"/>
                                  </a:lnTo>
                                  <a:lnTo>
                                    <a:pt x="666" y="96"/>
                                  </a:lnTo>
                                  <a:lnTo>
                                    <a:pt x="672" y="90"/>
                                  </a:lnTo>
                                  <a:lnTo>
                                    <a:pt x="672" y="78"/>
                                  </a:lnTo>
                                  <a:lnTo>
                                    <a:pt x="660" y="66"/>
                                  </a:lnTo>
                                  <a:lnTo>
                                    <a:pt x="642" y="60"/>
                                  </a:lnTo>
                                  <a:lnTo>
                                    <a:pt x="600" y="60"/>
                                  </a:lnTo>
                                  <a:lnTo>
                                    <a:pt x="576" y="30"/>
                                  </a:lnTo>
                                  <a:lnTo>
                                    <a:pt x="558" y="30"/>
                                  </a:lnTo>
                                  <a:lnTo>
                                    <a:pt x="546" y="18"/>
                                  </a:lnTo>
                                  <a:lnTo>
                                    <a:pt x="498" y="24"/>
                                  </a:lnTo>
                                  <a:lnTo>
                                    <a:pt x="486" y="24"/>
                                  </a:lnTo>
                                  <a:lnTo>
                                    <a:pt x="474" y="18"/>
                                  </a:lnTo>
                                  <a:lnTo>
                                    <a:pt x="354" y="18"/>
                                  </a:lnTo>
                                  <a:lnTo>
                                    <a:pt x="336" y="24"/>
                                  </a:lnTo>
                                  <a:lnTo>
                                    <a:pt x="318" y="24"/>
                                  </a:lnTo>
                                  <a:lnTo>
                                    <a:pt x="306" y="18"/>
                                  </a:lnTo>
                                  <a:lnTo>
                                    <a:pt x="282" y="18"/>
                                  </a:lnTo>
                                  <a:lnTo>
                                    <a:pt x="276" y="6"/>
                                  </a:lnTo>
                                  <a:lnTo>
                                    <a:pt x="264" y="0"/>
                                  </a:lnTo>
                                  <a:lnTo>
                                    <a:pt x="222" y="0"/>
                                  </a:lnTo>
                                  <a:lnTo>
                                    <a:pt x="216" y="6"/>
                                  </a:lnTo>
                                  <a:lnTo>
                                    <a:pt x="216" y="36"/>
                                  </a:lnTo>
                                  <a:lnTo>
                                    <a:pt x="222" y="48"/>
                                  </a:lnTo>
                                  <a:lnTo>
                                    <a:pt x="222" y="60"/>
                                  </a:lnTo>
                                  <a:lnTo>
                                    <a:pt x="204" y="54"/>
                                  </a:lnTo>
                                  <a:lnTo>
                                    <a:pt x="174" y="54"/>
                                  </a:lnTo>
                                  <a:lnTo>
                                    <a:pt x="138" y="36"/>
                                  </a:lnTo>
                                  <a:lnTo>
                                    <a:pt x="120" y="30"/>
                                  </a:lnTo>
                                  <a:lnTo>
                                    <a:pt x="108" y="24"/>
                                  </a:lnTo>
                                  <a:lnTo>
                                    <a:pt x="78" y="24"/>
                                  </a:lnTo>
                                  <a:lnTo>
                                    <a:pt x="60" y="42"/>
                                  </a:lnTo>
                                  <a:lnTo>
                                    <a:pt x="54" y="54"/>
                                  </a:lnTo>
                                  <a:lnTo>
                                    <a:pt x="54" y="72"/>
                                  </a:lnTo>
                                  <a:lnTo>
                                    <a:pt x="72" y="72"/>
                                  </a:lnTo>
                                  <a:lnTo>
                                    <a:pt x="78" y="78"/>
                                  </a:lnTo>
                                  <a:lnTo>
                                    <a:pt x="84" y="78"/>
                                  </a:lnTo>
                                  <a:lnTo>
                                    <a:pt x="84" y="84"/>
                                  </a:lnTo>
                                  <a:lnTo>
                                    <a:pt x="36" y="132"/>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95" name="Kuwait" descr="© INSCALE GmbH, 15.06.2010"/>
                            <a:cNvSpPr>
                              <a:spLocks/>
                            </a:cNvSpPr>
                          </a:nvSpPr>
                          <a:spPr bwMode="gray">
                            <a:xfrm>
                              <a:off x="3411" y="989"/>
                              <a:ext cx="35" cy="31"/>
                            </a:xfrm>
                            <a:custGeom>
                              <a:avLst/>
                              <a:gdLst>
                                <a:gd name="T0" fmla="*/ 2147483647 w 138"/>
                                <a:gd name="T1" fmla="*/ 0 h 120"/>
                                <a:gd name="T2" fmla="*/ 2147483647 w 138"/>
                                <a:gd name="T3" fmla="*/ 0 h 120"/>
                                <a:gd name="T4" fmla="*/ 2147483647 w 138"/>
                                <a:gd name="T5" fmla="*/ 2147483647 h 120"/>
                                <a:gd name="T6" fmla="*/ 2147483647 w 138"/>
                                <a:gd name="T7" fmla="*/ 2147483647 h 120"/>
                                <a:gd name="T8" fmla="*/ 2147483647 w 138"/>
                                <a:gd name="T9" fmla="*/ 2147483647 h 120"/>
                                <a:gd name="T10" fmla="*/ 2147483647 w 138"/>
                                <a:gd name="T11" fmla="*/ 2147483647 h 120"/>
                                <a:gd name="T12" fmla="*/ 0 w 138"/>
                                <a:gd name="T13" fmla="*/ 2147483647 h 120"/>
                                <a:gd name="T14" fmla="*/ 2147483647 w 138"/>
                                <a:gd name="T15" fmla="*/ 2147483647 h 120"/>
                                <a:gd name="T16" fmla="*/ 2147483647 w 138"/>
                                <a:gd name="T17" fmla="*/ 2147483647 h 120"/>
                                <a:gd name="T18" fmla="*/ 2147483647 w 138"/>
                                <a:gd name="T19" fmla="*/ 2147483647 h 120"/>
                                <a:gd name="T20" fmla="*/ 2147483647 w 138"/>
                                <a:gd name="T21" fmla="*/ 2147483647 h 120"/>
                                <a:gd name="T22" fmla="*/ 2147483647 w 138"/>
                                <a:gd name="T23" fmla="*/ 2147483647 h 120"/>
                                <a:gd name="T24" fmla="*/ 2147483647 w 138"/>
                                <a:gd name="T25" fmla="*/ 2147483647 h 120"/>
                                <a:gd name="T26" fmla="*/ 2147483647 w 138"/>
                                <a:gd name="T27" fmla="*/ 2147483647 h 120"/>
                                <a:gd name="T28" fmla="*/ 2147483647 w 138"/>
                                <a:gd name="T29" fmla="*/ 2147483647 h 120"/>
                                <a:gd name="T30" fmla="*/ 2147483647 w 138"/>
                                <a:gd name="T31" fmla="*/ 2147483647 h 120"/>
                                <a:gd name="T32" fmla="*/ 2147483647 w 138"/>
                                <a:gd name="T33" fmla="*/ 2147483647 h 120"/>
                                <a:gd name="T34" fmla="*/ 2147483647 w 138"/>
                                <a:gd name="T35" fmla="*/ 2147483647 h 120"/>
                                <a:gd name="T36" fmla="*/ 2147483647 w 138"/>
                                <a:gd name="T37" fmla="*/ 2147483647 h 120"/>
                                <a:gd name="T38" fmla="*/ 2147483647 w 138"/>
                                <a:gd name="T39" fmla="*/ 2147483647 h 120"/>
                                <a:gd name="T40" fmla="*/ 2147483647 w 138"/>
                                <a:gd name="T41" fmla="*/ 2147483647 h 120"/>
                                <a:gd name="T42" fmla="*/ 2147483647 w 138"/>
                                <a:gd name="T43" fmla="*/ 2147483647 h 120"/>
                                <a:gd name="T44" fmla="*/ 2147483647 w 138"/>
                                <a:gd name="T45" fmla="*/ 2147483647 h 120"/>
                                <a:gd name="T46" fmla="*/ 2147483647 w 138"/>
                                <a:gd name="T47" fmla="*/ 2147483647 h 120"/>
                                <a:gd name="T48" fmla="*/ 2147483647 w 138"/>
                                <a:gd name="T49" fmla="*/ 0 h 120"/>
                                <a:gd name="T50" fmla="*/ 2147483647 w 138"/>
                                <a:gd name="T51" fmla="*/ 0 h 120"/>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w 138"/>
                                <a:gd name="T79" fmla="*/ 0 h 120"/>
                                <a:gd name="T80" fmla="*/ 138 w 138"/>
                                <a:gd name="T81" fmla="*/ 120 h 120"/>
                              </a:gdLst>
                              <a:ahLst/>
                              <a:cxnLst>
                                <a:cxn ang="T52">
                                  <a:pos x="T0" y="T1"/>
                                </a:cxn>
                                <a:cxn ang="T53">
                                  <a:pos x="T2" y="T3"/>
                                </a:cxn>
                                <a:cxn ang="T54">
                                  <a:pos x="T4" y="T5"/>
                                </a:cxn>
                                <a:cxn ang="T55">
                                  <a:pos x="T6" y="T7"/>
                                </a:cxn>
                                <a:cxn ang="T56">
                                  <a:pos x="T8" y="T9"/>
                                </a:cxn>
                                <a:cxn ang="T57">
                                  <a:pos x="T10" y="T11"/>
                                </a:cxn>
                                <a:cxn ang="T58">
                                  <a:pos x="T12" y="T13"/>
                                </a:cxn>
                                <a:cxn ang="T59">
                                  <a:pos x="T14" y="T15"/>
                                </a:cxn>
                                <a:cxn ang="T60">
                                  <a:pos x="T16" y="T17"/>
                                </a:cxn>
                                <a:cxn ang="T61">
                                  <a:pos x="T18" y="T19"/>
                                </a:cxn>
                                <a:cxn ang="T62">
                                  <a:pos x="T20" y="T21"/>
                                </a:cxn>
                                <a:cxn ang="T63">
                                  <a:pos x="T22" y="T23"/>
                                </a:cxn>
                                <a:cxn ang="T64">
                                  <a:pos x="T24" y="T25"/>
                                </a:cxn>
                                <a:cxn ang="T65">
                                  <a:pos x="T26" y="T27"/>
                                </a:cxn>
                                <a:cxn ang="T66">
                                  <a:pos x="T28" y="T29"/>
                                </a:cxn>
                                <a:cxn ang="T67">
                                  <a:pos x="T30" y="T31"/>
                                </a:cxn>
                                <a:cxn ang="T68">
                                  <a:pos x="T32" y="T33"/>
                                </a:cxn>
                                <a:cxn ang="T69">
                                  <a:pos x="T34" y="T35"/>
                                </a:cxn>
                                <a:cxn ang="T70">
                                  <a:pos x="T36" y="T37"/>
                                </a:cxn>
                                <a:cxn ang="T71">
                                  <a:pos x="T38" y="T39"/>
                                </a:cxn>
                                <a:cxn ang="T72">
                                  <a:pos x="T40" y="T41"/>
                                </a:cxn>
                                <a:cxn ang="T73">
                                  <a:pos x="T42" y="T43"/>
                                </a:cxn>
                                <a:cxn ang="T74">
                                  <a:pos x="T44" y="T45"/>
                                </a:cxn>
                                <a:cxn ang="T75">
                                  <a:pos x="T46" y="T47"/>
                                </a:cxn>
                                <a:cxn ang="T76">
                                  <a:pos x="T48" y="T49"/>
                                </a:cxn>
                                <a:cxn ang="T77">
                                  <a:pos x="T50" y="T51"/>
                                </a:cxn>
                              </a:cxnLst>
                              <a:rect l="T78" t="T79" r="T80" b="T81"/>
                              <a:pathLst>
                                <a:path w="138" h="120">
                                  <a:moveTo>
                                    <a:pt x="54" y="0"/>
                                  </a:moveTo>
                                  <a:lnTo>
                                    <a:pt x="36" y="0"/>
                                  </a:lnTo>
                                  <a:lnTo>
                                    <a:pt x="30" y="12"/>
                                  </a:lnTo>
                                  <a:lnTo>
                                    <a:pt x="24" y="18"/>
                                  </a:lnTo>
                                  <a:lnTo>
                                    <a:pt x="24" y="30"/>
                                  </a:lnTo>
                                  <a:lnTo>
                                    <a:pt x="6" y="66"/>
                                  </a:lnTo>
                                  <a:lnTo>
                                    <a:pt x="0" y="72"/>
                                  </a:lnTo>
                                  <a:lnTo>
                                    <a:pt x="42" y="72"/>
                                  </a:lnTo>
                                  <a:lnTo>
                                    <a:pt x="60" y="78"/>
                                  </a:lnTo>
                                  <a:lnTo>
                                    <a:pt x="66" y="78"/>
                                  </a:lnTo>
                                  <a:lnTo>
                                    <a:pt x="66" y="114"/>
                                  </a:lnTo>
                                  <a:lnTo>
                                    <a:pt x="72" y="120"/>
                                  </a:lnTo>
                                  <a:lnTo>
                                    <a:pt x="138" y="120"/>
                                  </a:lnTo>
                                  <a:lnTo>
                                    <a:pt x="126" y="114"/>
                                  </a:lnTo>
                                  <a:lnTo>
                                    <a:pt x="114" y="102"/>
                                  </a:lnTo>
                                  <a:lnTo>
                                    <a:pt x="102" y="78"/>
                                  </a:lnTo>
                                  <a:lnTo>
                                    <a:pt x="102" y="66"/>
                                  </a:lnTo>
                                  <a:lnTo>
                                    <a:pt x="90" y="60"/>
                                  </a:lnTo>
                                  <a:lnTo>
                                    <a:pt x="84" y="36"/>
                                  </a:lnTo>
                                  <a:lnTo>
                                    <a:pt x="120" y="36"/>
                                  </a:lnTo>
                                  <a:lnTo>
                                    <a:pt x="120" y="18"/>
                                  </a:lnTo>
                                  <a:lnTo>
                                    <a:pt x="114" y="12"/>
                                  </a:lnTo>
                                  <a:lnTo>
                                    <a:pt x="90" y="12"/>
                                  </a:lnTo>
                                  <a:lnTo>
                                    <a:pt x="90" y="18"/>
                                  </a:lnTo>
                                  <a:lnTo>
                                    <a:pt x="84" y="0"/>
                                  </a:lnTo>
                                  <a:lnTo>
                                    <a:pt x="54" y="0"/>
                                  </a:lnTo>
                                  <a:close/>
                                </a:path>
                              </a:pathLst>
                            </a:custGeom>
                            <a:solidFill>
                              <a:srgbClr val="5F5F8C"/>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96" name="Korea, South" descr="© INSCALE GmbH, 15.06.2010"/>
                            <a:cNvSpPr>
                              <a:spLocks noEditPoints="1"/>
                            </a:cNvSpPr>
                          </a:nvSpPr>
                          <a:spPr bwMode="gray">
                            <a:xfrm>
                              <a:off x="4746" y="814"/>
                              <a:ext cx="70" cy="109"/>
                            </a:xfrm>
                            <a:custGeom>
                              <a:avLst/>
                              <a:gdLst>
                                <a:gd name="T0" fmla="*/ 2147483647 w 276"/>
                                <a:gd name="T1" fmla="*/ 2147483647 h 426"/>
                                <a:gd name="T2" fmla="*/ 2147483647 w 276"/>
                                <a:gd name="T3" fmla="*/ 2147483647 h 426"/>
                                <a:gd name="T4" fmla="*/ 2147483647 w 276"/>
                                <a:gd name="T5" fmla="*/ 2147483647 h 426"/>
                                <a:gd name="T6" fmla="*/ 2147483647 w 276"/>
                                <a:gd name="T7" fmla="*/ 2147483647 h 426"/>
                                <a:gd name="T8" fmla="*/ 2147483647 w 276"/>
                                <a:gd name="T9" fmla="*/ 2147483647 h 426"/>
                                <a:gd name="T10" fmla="*/ 2147483647 w 276"/>
                                <a:gd name="T11" fmla="*/ 2147483647 h 426"/>
                                <a:gd name="T12" fmla="*/ 2147483647 w 276"/>
                                <a:gd name="T13" fmla="*/ 2147483647 h 426"/>
                                <a:gd name="T14" fmla="*/ 2147483647 w 276"/>
                                <a:gd name="T15" fmla="*/ 2147483647 h 426"/>
                                <a:gd name="T16" fmla="*/ 2147483647 w 276"/>
                                <a:gd name="T17" fmla="*/ 2147483647 h 426"/>
                                <a:gd name="T18" fmla="*/ 2147483647 w 276"/>
                                <a:gd name="T19" fmla="*/ 2147483647 h 426"/>
                                <a:gd name="T20" fmla="*/ 2147483647 w 276"/>
                                <a:gd name="T21" fmla="*/ 2147483647 h 426"/>
                                <a:gd name="T22" fmla="*/ 2147483647 w 276"/>
                                <a:gd name="T23" fmla="*/ 2147483647 h 426"/>
                                <a:gd name="T24" fmla="*/ 2147483647 w 276"/>
                                <a:gd name="T25" fmla="*/ 0 h 426"/>
                                <a:gd name="T26" fmla="*/ 2147483647 w 276"/>
                                <a:gd name="T27" fmla="*/ 2147483647 h 426"/>
                                <a:gd name="T28" fmla="*/ 2147483647 w 276"/>
                                <a:gd name="T29" fmla="*/ 2147483647 h 426"/>
                                <a:gd name="T30" fmla="*/ 2147483647 w 276"/>
                                <a:gd name="T31" fmla="*/ 2147483647 h 426"/>
                                <a:gd name="T32" fmla="*/ 2147483647 w 276"/>
                                <a:gd name="T33" fmla="*/ 2147483647 h 426"/>
                                <a:gd name="T34" fmla="*/ 0 w 276"/>
                                <a:gd name="T35" fmla="*/ 2147483647 h 426"/>
                                <a:gd name="T36" fmla="*/ 2147483647 w 276"/>
                                <a:gd name="T37" fmla="*/ 2147483647 h 426"/>
                                <a:gd name="T38" fmla="*/ 2147483647 w 276"/>
                                <a:gd name="T39" fmla="*/ 2147483647 h 426"/>
                                <a:gd name="T40" fmla="*/ 2147483647 w 276"/>
                                <a:gd name="T41" fmla="*/ 2147483647 h 426"/>
                                <a:gd name="T42" fmla="*/ 2147483647 w 276"/>
                                <a:gd name="T43" fmla="*/ 2147483647 h 426"/>
                                <a:gd name="T44" fmla="*/ 2147483647 w 276"/>
                                <a:gd name="T45" fmla="*/ 2147483647 h 426"/>
                                <a:gd name="T46" fmla="*/ 2147483647 w 276"/>
                                <a:gd name="T47" fmla="*/ 2147483647 h 426"/>
                                <a:gd name="T48" fmla="*/ 2147483647 w 276"/>
                                <a:gd name="T49" fmla="*/ 2147483647 h 426"/>
                                <a:gd name="T50" fmla="*/ 2147483647 w 276"/>
                                <a:gd name="T51" fmla="*/ 2147483647 h 426"/>
                                <a:gd name="T52" fmla="*/ 2147483647 w 276"/>
                                <a:gd name="T53" fmla="*/ 2147483647 h 426"/>
                                <a:gd name="T54" fmla="*/ 2147483647 w 276"/>
                                <a:gd name="T55" fmla="*/ 2147483647 h 426"/>
                                <a:gd name="T56" fmla="*/ 2147483647 w 276"/>
                                <a:gd name="T57" fmla="*/ 2147483647 h 426"/>
                                <a:gd name="T58" fmla="*/ 2147483647 w 276"/>
                                <a:gd name="T59" fmla="*/ 2147483647 h 426"/>
                                <a:gd name="T60" fmla="*/ 2147483647 w 276"/>
                                <a:gd name="T61" fmla="*/ 2147483647 h 426"/>
                                <a:gd name="T62" fmla="*/ 2147483647 w 276"/>
                                <a:gd name="T63" fmla="*/ 2147483647 h 426"/>
                                <a:gd name="T64" fmla="*/ 2147483647 w 276"/>
                                <a:gd name="T65" fmla="*/ 2147483647 h 426"/>
                                <a:gd name="T66" fmla="*/ 2147483647 w 276"/>
                                <a:gd name="T67" fmla="*/ 2147483647 h 426"/>
                                <a:gd name="T68" fmla="*/ 2147483647 w 276"/>
                                <a:gd name="T69" fmla="*/ 2147483647 h 426"/>
                                <a:gd name="T70" fmla="*/ 2147483647 w 276"/>
                                <a:gd name="T71" fmla="*/ 2147483647 h 426"/>
                                <a:gd name="T72" fmla="*/ 2147483647 w 276"/>
                                <a:gd name="T73" fmla="*/ 2147483647 h 426"/>
                                <a:gd name="T74" fmla="*/ 2147483647 w 276"/>
                                <a:gd name="T75" fmla="*/ 2147483647 h 42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w 276"/>
                                <a:gd name="T115" fmla="*/ 0 h 426"/>
                                <a:gd name="T116" fmla="*/ 276 w 276"/>
                                <a:gd name="T117" fmla="*/ 426 h 426"/>
                              </a:gdLst>
                              <a:ahLst/>
                              <a:cxnLst>
                                <a:cxn ang="T76">
                                  <a:pos x="T0" y="T1"/>
                                </a:cxn>
                                <a:cxn ang="T77">
                                  <a:pos x="T2" y="T3"/>
                                </a:cxn>
                                <a:cxn ang="T78">
                                  <a:pos x="T4" y="T5"/>
                                </a:cxn>
                                <a:cxn ang="T79">
                                  <a:pos x="T6" y="T7"/>
                                </a:cxn>
                                <a:cxn ang="T80">
                                  <a:pos x="T8" y="T9"/>
                                </a:cxn>
                                <a:cxn ang="T81">
                                  <a:pos x="T10" y="T11"/>
                                </a:cxn>
                                <a:cxn ang="T82">
                                  <a:pos x="T12" y="T13"/>
                                </a:cxn>
                                <a:cxn ang="T83">
                                  <a:pos x="T14" y="T15"/>
                                </a:cxn>
                                <a:cxn ang="T84">
                                  <a:pos x="T16" y="T17"/>
                                </a:cxn>
                                <a:cxn ang="T85">
                                  <a:pos x="T18" y="T19"/>
                                </a:cxn>
                                <a:cxn ang="T86">
                                  <a:pos x="T20" y="T21"/>
                                </a:cxn>
                                <a:cxn ang="T87">
                                  <a:pos x="T22" y="T23"/>
                                </a:cxn>
                                <a:cxn ang="T88">
                                  <a:pos x="T24" y="T25"/>
                                </a:cxn>
                                <a:cxn ang="T89">
                                  <a:pos x="T26" y="T27"/>
                                </a:cxn>
                                <a:cxn ang="T90">
                                  <a:pos x="T28" y="T29"/>
                                </a:cxn>
                                <a:cxn ang="T91">
                                  <a:pos x="T30" y="T31"/>
                                </a:cxn>
                                <a:cxn ang="T92">
                                  <a:pos x="T32" y="T33"/>
                                </a:cxn>
                                <a:cxn ang="T93">
                                  <a:pos x="T34" y="T35"/>
                                </a:cxn>
                                <a:cxn ang="T94">
                                  <a:pos x="T36" y="T37"/>
                                </a:cxn>
                                <a:cxn ang="T95">
                                  <a:pos x="T38" y="T39"/>
                                </a:cxn>
                                <a:cxn ang="T96">
                                  <a:pos x="T40" y="T41"/>
                                </a:cxn>
                                <a:cxn ang="T97">
                                  <a:pos x="T42" y="T43"/>
                                </a:cxn>
                                <a:cxn ang="T98">
                                  <a:pos x="T44" y="T45"/>
                                </a:cxn>
                                <a:cxn ang="T99">
                                  <a:pos x="T46" y="T47"/>
                                </a:cxn>
                                <a:cxn ang="T100">
                                  <a:pos x="T48" y="T49"/>
                                </a:cxn>
                                <a:cxn ang="T101">
                                  <a:pos x="T50" y="T51"/>
                                </a:cxn>
                                <a:cxn ang="T102">
                                  <a:pos x="T52" y="T53"/>
                                </a:cxn>
                                <a:cxn ang="T103">
                                  <a:pos x="T54" y="T55"/>
                                </a:cxn>
                                <a:cxn ang="T104">
                                  <a:pos x="T56" y="T57"/>
                                </a:cxn>
                                <a:cxn ang="T105">
                                  <a:pos x="T58" y="T59"/>
                                </a:cxn>
                                <a:cxn ang="T106">
                                  <a:pos x="T60" y="T61"/>
                                </a:cxn>
                                <a:cxn ang="T107">
                                  <a:pos x="T62" y="T63"/>
                                </a:cxn>
                                <a:cxn ang="T108">
                                  <a:pos x="T64" y="T65"/>
                                </a:cxn>
                                <a:cxn ang="T109">
                                  <a:pos x="T66" y="T67"/>
                                </a:cxn>
                                <a:cxn ang="T110">
                                  <a:pos x="T68" y="T69"/>
                                </a:cxn>
                                <a:cxn ang="T111">
                                  <a:pos x="T70" y="T71"/>
                                </a:cxn>
                                <a:cxn ang="T112">
                                  <a:pos x="T72" y="T73"/>
                                </a:cxn>
                                <a:cxn ang="T113">
                                  <a:pos x="T74" y="T75"/>
                                </a:cxn>
                              </a:cxnLst>
                              <a:rect l="T114" t="T115" r="T116" b="T117"/>
                              <a:pathLst>
                                <a:path w="276" h="426">
                                  <a:moveTo>
                                    <a:pt x="150" y="402"/>
                                  </a:moveTo>
                                  <a:lnTo>
                                    <a:pt x="132" y="408"/>
                                  </a:lnTo>
                                  <a:lnTo>
                                    <a:pt x="126" y="414"/>
                                  </a:lnTo>
                                  <a:lnTo>
                                    <a:pt x="138" y="426"/>
                                  </a:lnTo>
                                  <a:lnTo>
                                    <a:pt x="162" y="426"/>
                                  </a:lnTo>
                                  <a:lnTo>
                                    <a:pt x="174" y="414"/>
                                  </a:lnTo>
                                  <a:lnTo>
                                    <a:pt x="174" y="408"/>
                                  </a:lnTo>
                                  <a:lnTo>
                                    <a:pt x="168" y="402"/>
                                  </a:lnTo>
                                  <a:lnTo>
                                    <a:pt x="150" y="402"/>
                                  </a:lnTo>
                                  <a:close/>
                                  <a:moveTo>
                                    <a:pt x="276" y="246"/>
                                  </a:moveTo>
                                  <a:lnTo>
                                    <a:pt x="270" y="228"/>
                                  </a:lnTo>
                                  <a:lnTo>
                                    <a:pt x="264" y="216"/>
                                  </a:lnTo>
                                  <a:lnTo>
                                    <a:pt x="246" y="198"/>
                                  </a:lnTo>
                                  <a:lnTo>
                                    <a:pt x="252" y="186"/>
                                  </a:lnTo>
                                  <a:lnTo>
                                    <a:pt x="252" y="180"/>
                                  </a:lnTo>
                                  <a:lnTo>
                                    <a:pt x="246" y="162"/>
                                  </a:lnTo>
                                  <a:lnTo>
                                    <a:pt x="240" y="150"/>
                                  </a:lnTo>
                                  <a:lnTo>
                                    <a:pt x="210" y="120"/>
                                  </a:lnTo>
                                  <a:lnTo>
                                    <a:pt x="198" y="102"/>
                                  </a:lnTo>
                                  <a:lnTo>
                                    <a:pt x="168" y="72"/>
                                  </a:lnTo>
                                  <a:lnTo>
                                    <a:pt x="144" y="66"/>
                                  </a:lnTo>
                                  <a:lnTo>
                                    <a:pt x="144" y="60"/>
                                  </a:lnTo>
                                  <a:lnTo>
                                    <a:pt x="138" y="54"/>
                                  </a:lnTo>
                                  <a:lnTo>
                                    <a:pt x="132" y="42"/>
                                  </a:lnTo>
                                  <a:lnTo>
                                    <a:pt x="102" y="12"/>
                                  </a:lnTo>
                                  <a:lnTo>
                                    <a:pt x="96" y="0"/>
                                  </a:lnTo>
                                  <a:lnTo>
                                    <a:pt x="78" y="12"/>
                                  </a:lnTo>
                                  <a:lnTo>
                                    <a:pt x="48" y="12"/>
                                  </a:lnTo>
                                  <a:lnTo>
                                    <a:pt x="24" y="24"/>
                                  </a:lnTo>
                                  <a:lnTo>
                                    <a:pt x="18" y="30"/>
                                  </a:lnTo>
                                  <a:lnTo>
                                    <a:pt x="12" y="30"/>
                                  </a:lnTo>
                                  <a:lnTo>
                                    <a:pt x="12" y="36"/>
                                  </a:lnTo>
                                  <a:lnTo>
                                    <a:pt x="18" y="42"/>
                                  </a:lnTo>
                                  <a:lnTo>
                                    <a:pt x="18" y="48"/>
                                  </a:lnTo>
                                  <a:lnTo>
                                    <a:pt x="12" y="54"/>
                                  </a:lnTo>
                                  <a:lnTo>
                                    <a:pt x="0" y="60"/>
                                  </a:lnTo>
                                  <a:lnTo>
                                    <a:pt x="0" y="66"/>
                                  </a:lnTo>
                                  <a:lnTo>
                                    <a:pt x="6" y="72"/>
                                  </a:lnTo>
                                  <a:lnTo>
                                    <a:pt x="12" y="84"/>
                                  </a:lnTo>
                                  <a:lnTo>
                                    <a:pt x="24" y="90"/>
                                  </a:lnTo>
                                  <a:lnTo>
                                    <a:pt x="30" y="90"/>
                                  </a:lnTo>
                                  <a:lnTo>
                                    <a:pt x="42" y="96"/>
                                  </a:lnTo>
                                  <a:lnTo>
                                    <a:pt x="60" y="132"/>
                                  </a:lnTo>
                                  <a:lnTo>
                                    <a:pt x="54" y="132"/>
                                  </a:lnTo>
                                  <a:lnTo>
                                    <a:pt x="48" y="126"/>
                                  </a:lnTo>
                                  <a:lnTo>
                                    <a:pt x="36" y="126"/>
                                  </a:lnTo>
                                  <a:lnTo>
                                    <a:pt x="24" y="120"/>
                                  </a:lnTo>
                                  <a:lnTo>
                                    <a:pt x="6" y="120"/>
                                  </a:lnTo>
                                  <a:lnTo>
                                    <a:pt x="6" y="126"/>
                                  </a:lnTo>
                                  <a:lnTo>
                                    <a:pt x="18" y="132"/>
                                  </a:lnTo>
                                  <a:lnTo>
                                    <a:pt x="30" y="144"/>
                                  </a:lnTo>
                                  <a:lnTo>
                                    <a:pt x="42" y="150"/>
                                  </a:lnTo>
                                  <a:lnTo>
                                    <a:pt x="54" y="192"/>
                                  </a:lnTo>
                                  <a:lnTo>
                                    <a:pt x="90" y="198"/>
                                  </a:lnTo>
                                  <a:lnTo>
                                    <a:pt x="90" y="228"/>
                                  </a:lnTo>
                                  <a:lnTo>
                                    <a:pt x="78" y="240"/>
                                  </a:lnTo>
                                  <a:lnTo>
                                    <a:pt x="78" y="270"/>
                                  </a:lnTo>
                                  <a:lnTo>
                                    <a:pt x="84" y="282"/>
                                  </a:lnTo>
                                  <a:lnTo>
                                    <a:pt x="102" y="300"/>
                                  </a:lnTo>
                                  <a:lnTo>
                                    <a:pt x="108" y="300"/>
                                  </a:lnTo>
                                  <a:lnTo>
                                    <a:pt x="108" y="306"/>
                                  </a:lnTo>
                                  <a:lnTo>
                                    <a:pt x="102" y="312"/>
                                  </a:lnTo>
                                  <a:lnTo>
                                    <a:pt x="102" y="324"/>
                                  </a:lnTo>
                                  <a:lnTo>
                                    <a:pt x="108" y="330"/>
                                  </a:lnTo>
                                  <a:lnTo>
                                    <a:pt x="132" y="330"/>
                                  </a:lnTo>
                                  <a:lnTo>
                                    <a:pt x="144" y="324"/>
                                  </a:lnTo>
                                  <a:lnTo>
                                    <a:pt x="144" y="318"/>
                                  </a:lnTo>
                                  <a:lnTo>
                                    <a:pt x="150" y="312"/>
                                  </a:lnTo>
                                  <a:lnTo>
                                    <a:pt x="150" y="306"/>
                                  </a:lnTo>
                                  <a:lnTo>
                                    <a:pt x="198" y="282"/>
                                  </a:lnTo>
                                  <a:lnTo>
                                    <a:pt x="222" y="288"/>
                                  </a:lnTo>
                                  <a:lnTo>
                                    <a:pt x="234" y="270"/>
                                  </a:lnTo>
                                  <a:lnTo>
                                    <a:pt x="258" y="270"/>
                                  </a:lnTo>
                                  <a:lnTo>
                                    <a:pt x="270" y="264"/>
                                  </a:lnTo>
                                  <a:lnTo>
                                    <a:pt x="276" y="264"/>
                                  </a:lnTo>
                                  <a:lnTo>
                                    <a:pt x="276" y="246"/>
                                  </a:lnTo>
                                  <a:close/>
                                </a:path>
                              </a:pathLst>
                            </a:custGeom>
                            <a:solidFill>
                              <a:srgbClr val="33334B"/>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97" name="Korea, North" descr="© INSCALE GmbH, 15.06.2010"/>
                            <a:cNvSpPr>
                              <a:spLocks/>
                            </a:cNvSpPr>
                          </a:nvSpPr>
                          <a:spPr bwMode="gray">
                            <a:xfrm>
                              <a:off x="4688" y="724"/>
                              <a:ext cx="84" cy="107"/>
                            </a:xfrm>
                            <a:custGeom>
                              <a:avLst/>
                              <a:gdLst>
                                <a:gd name="T0" fmla="*/ 2147483647 w 330"/>
                                <a:gd name="T1" fmla="*/ 0 h 420"/>
                                <a:gd name="T2" fmla="*/ 2147483647 w 330"/>
                                <a:gd name="T3" fmla="*/ 2147483647 h 420"/>
                                <a:gd name="T4" fmla="*/ 2147483647 w 330"/>
                                <a:gd name="T5" fmla="*/ 2147483647 h 420"/>
                                <a:gd name="T6" fmla="*/ 2147483647 w 330"/>
                                <a:gd name="T7" fmla="*/ 2147483647 h 420"/>
                                <a:gd name="T8" fmla="*/ 2147483647 w 330"/>
                                <a:gd name="T9" fmla="*/ 2147483647 h 420"/>
                                <a:gd name="T10" fmla="*/ 2147483647 w 330"/>
                                <a:gd name="T11" fmla="*/ 2147483647 h 420"/>
                                <a:gd name="T12" fmla="*/ 2147483647 w 330"/>
                                <a:gd name="T13" fmla="*/ 2147483647 h 420"/>
                                <a:gd name="T14" fmla="*/ 2147483647 w 330"/>
                                <a:gd name="T15" fmla="*/ 2147483647 h 420"/>
                                <a:gd name="T16" fmla="*/ 2147483647 w 330"/>
                                <a:gd name="T17" fmla="*/ 2147483647 h 420"/>
                                <a:gd name="T18" fmla="*/ 2147483647 w 330"/>
                                <a:gd name="T19" fmla="*/ 2147483647 h 420"/>
                                <a:gd name="T20" fmla="*/ 2147483647 w 330"/>
                                <a:gd name="T21" fmla="*/ 2147483647 h 420"/>
                                <a:gd name="T22" fmla="*/ 2147483647 w 330"/>
                                <a:gd name="T23" fmla="*/ 2147483647 h 420"/>
                                <a:gd name="T24" fmla="*/ 2147483647 w 330"/>
                                <a:gd name="T25" fmla="*/ 2147483647 h 420"/>
                                <a:gd name="T26" fmla="*/ 2147483647 w 330"/>
                                <a:gd name="T27" fmla="*/ 2147483647 h 420"/>
                                <a:gd name="T28" fmla="*/ 2147483647 w 330"/>
                                <a:gd name="T29" fmla="*/ 2147483647 h 420"/>
                                <a:gd name="T30" fmla="*/ 2147483647 w 330"/>
                                <a:gd name="T31" fmla="*/ 2147483647 h 420"/>
                                <a:gd name="T32" fmla="*/ 2147483647 w 330"/>
                                <a:gd name="T33" fmla="*/ 2147483647 h 420"/>
                                <a:gd name="T34" fmla="*/ 2147483647 w 330"/>
                                <a:gd name="T35" fmla="*/ 2147483647 h 420"/>
                                <a:gd name="T36" fmla="*/ 2147483647 w 330"/>
                                <a:gd name="T37" fmla="*/ 2147483647 h 420"/>
                                <a:gd name="T38" fmla="*/ 2147483647 w 330"/>
                                <a:gd name="T39" fmla="*/ 2147483647 h 420"/>
                                <a:gd name="T40" fmla="*/ 2147483647 w 330"/>
                                <a:gd name="T41" fmla="*/ 2147483647 h 420"/>
                                <a:gd name="T42" fmla="*/ 2147483647 w 330"/>
                                <a:gd name="T43" fmla="*/ 2147483647 h 420"/>
                                <a:gd name="T44" fmla="*/ 2147483647 w 330"/>
                                <a:gd name="T45" fmla="*/ 2147483647 h 420"/>
                                <a:gd name="T46" fmla="*/ 2147483647 w 330"/>
                                <a:gd name="T47" fmla="*/ 2147483647 h 420"/>
                                <a:gd name="T48" fmla="*/ 2147483647 w 330"/>
                                <a:gd name="T49" fmla="*/ 2147483647 h 420"/>
                                <a:gd name="T50" fmla="*/ 2147483647 w 330"/>
                                <a:gd name="T51" fmla="*/ 2147483647 h 420"/>
                                <a:gd name="T52" fmla="*/ 2147483647 w 330"/>
                                <a:gd name="T53" fmla="*/ 2147483647 h 420"/>
                                <a:gd name="T54" fmla="*/ 2147483647 w 330"/>
                                <a:gd name="T55" fmla="*/ 2147483647 h 420"/>
                                <a:gd name="T56" fmla="*/ 2147483647 w 330"/>
                                <a:gd name="T57" fmla="*/ 2147483647 h 420"/>
                                <a:gd name="T58" fmla="*/ 2147483647 w 330"/>
                                <a:gd name="T59" fmla="*/ 2147483647 h 420"/>
                                <a:gd name="T60" fmla="*/ 2147483647 w 330"/>
                                <a:gd name="T61" fmla="*/ 2147483647 h 420"/>
                                <a:gd name="T62" fmla="*/ 2147483647 w 330"/>
                                <a:gd name="T63" fmla="*/ 2147483647 h 420"/>
                                <a:gd name="T64" fmla="*/ 2147483647 w 330"/>
                                <a:gd name="T65" fmla="*/ 2147483647 h 420"/>
                                <a:gd name="T66" fmla="*/ 2147483647 w 330"/>
                                <a:gd name="T67" fmla="*/ 2147483647 h 420"/>
                                <a:gd name="T68" fmla="*/ 2147483647 w 330"/>
                                <a:gd name="T69" fmla="*/ 2147483647 h 420"/>
                                <a:gd name="T70" fmla="*/ 2147483647 w 330"/>
                                <a:gd name="T71" fmla="*/ 2147483647 h 420"/>
                                <a:gd name="T72" fmla="*/ 2147483647 w 330"/>
                                <a:gd name="T73" fmla="*/ 2147483647 h 420"/>
                                <a:gd name="T74" fmla="*/ 2147483647 w 330"/>
                                <a:gd name="T75" fmla="*/ 2147483647 h 420"/>
                                <a:gd name="T76" fmla="*/ 2147483647 w 330"/>
                                <a:gd name="T77" fmla="*/ 2147483647 h 420"/>
                                <a:gd name="T78" fmla="*/ 2147483647 w 330"/>
                                <a:gd name="T79" fmla="*/ 2147483647 h 420"/>
                                <a:gd name="T80" fmla="*/ 2147483647 w 330"/>
                                <a:gd name="T81" fmla="*/ 2147483647 h 420"/>
                                <a:gd name="T82" fmla="*/ 2147483647 w 330"/>
                                <a:gd name="T83" fmla="*/ 2147483647 h 420"/>
                                <a:gd name="T84" fmla="*/ 2147483647 w 330"/>
                                <a:gd name="T85" fmla="*/ 2147483647 h 420"/>
                                <a:gd name="T86" fmla="*/ 2147483647 w 330"/>
                                <a:gd name="T87" fmla="*/ 2147483647 h 420"/>
                                <a:gd name="T88" fmla="*/ 2147483647 w 330"/>
                                <a:gd name="T89" fmla="*/ 2147483647 h 420"/>
                                <a:gd name="T90" fmla="*/ 2147483647 w 330"/>
                                <a:gd name="T91" fmla="*/ 2147483647 h 420"/>
                                <a:gd name="T92" fmla="*/ 2147483647 w 330"/>
                                <a:gd name="T93" fmla="*/ 2147483647 h 420"/>
                                <a:gd name="T94" fmla="*/ 2147483647 w 330"/>
                                <a:gd name="T95" fmla="*/ 2147483647 h 420"/>
                                <a:gd name="T96" fmla="*/ 2147483647 w 330"/>
                                <a:gd name="T97" fmla="*/ 2147483647 h 420"/>
                                <a:gd name="T98" fmla="*/ 2147483647 w 330"/>
                                <a:gd name="T99" fmla="*/ 2147483647 h 420"/>
                                <a:gd name="T100" fmla="*/ 2147483647 w 330"/>
                                <a:gd name="T101" fmla="*/ 2147483647 h 420"/>
                                <a:gd name="T102" fmla="*/ 2147483647 w 330"/>
                                <a:gd name="T103" fmla="*/ 0 h 420"/>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w 330"/>
                                <a:gd name="T157" fmla="*/ 0 h 420"/>
                                <a:gd name="T158" fmla="*/ 330 w 330"/>
                                <a:gd name="T159" fmla="*/ 420 h 420"/>
                              </a:gdLst>
                              <a:ahLst/>
                              <a:cxnLst>
                                <a:cxn ang="T104">
                                  <a:pos x="T0" y="T1"/>
                                </a:cxn>
                                <a:cxn ang="T105">
                                  <a:pos x="T2" y="T3"/>
                                </a:cxn>
                                <a:cxn ang="T106">
                                  <a:pos x="T4" y="T5"/>
                                </a:cxn>
                                <a:cxn ang="T107">
                                  <a:pos x="T6" y="T7"/>
                                </a:cxn>
                                <a:cxn ang="T108">
                                  <a:pos x="T8" y="T9"/>
                                </a:cxn>
                                <a:cxn ang="T109">
                                  <a:pos x="T10" y="T11"/>
                                </a:cxn>
                                <a:cxn ang="T110">
                                  <a:pos x="T12" y="T13"/>
                                </a:cxn>
                                <a:cxn ang="T111">
                                  <a:pos x="T14" y="T15"/>
                                </a:cxn>
                                <a:cxn ang="T112">
                                  <a:pos x="T16" y="T17"/>
                                </a:cxn>
                                <a:cxn ang="T113">
                                  <a:pos x="T18" y="T19"/>
                                </a:cxn>
                                <a:cxn ang="T114">
                                  <a:pos x="T20" y="T21"/>
                                </a:cxn>
                                <a:cxn ang="T115">
                                  <a:pos x="T22" y="T23"/>
                                </a:cxn>
                                <a:cxn ang="T116">
                                  <a:pos x="T24" y="T25"/>
                                </a:cxn>
                                <a:cxn ang="T117">
                                  <a:pos x="T26" y="T27"/>
                                </a:cxn>
                                <a:cxn ang="T118">
                                  <a:pos x="T28" y="T29"/>
                                </a:cxn>
                                <a:cxn ang="T119">
                                  <a:pos x="T30" y="T31"/>
                                </a:cxn>
                                <a:cxn ang="T120">
                                  <a:pos x="T32" y="T33"/>
                                </a:cxn>
                                <a:cxn ang="T121">
                                  <a:pos x="T34" y="T35"/>
                                </a:cxn>
                                <a:cxn ang="T122">
                                  <a:pos x="T36" y="T37"/>
                                </a:cxn>
                                <a:cxn ang="T123">
                                  <a:pos x="T38" y="T39"/>
                                </a:cxn>
                                <a:cxn ang="T124">
                                  <a:pos x="T40" y="T41"/>
                                </a:cxn>
                                <a:cxn ang="T125">
                                  <a:pos x="T42" y="T43"/>
                                </a:cxn>
                                <a:cxn ang="T126">
                                  <a:pos x="T44" y="T45"/>
                                </a:cxn>
                                <a:cxn ang="T127">
                                  <a:pos x="T46" y="T47"/>
                                </a:cxn>
                                <a:cxn ang="T128">
                                  <a:pos x="T48" y="T49"/>
                                </a:cxn>
                                <a:cxn ang="T129">
                                  <a:pos x="T50" y="T51"/>
                                </a:cxn>
                                <a:cxn ang="T130">
                                  <a:pos x="T52" y="T53"/>
                                </a:cxn>
                                <a:cxn ang="T131">
                                  <a:pos x="T54" y="T55"/>
                                </a:cxn>
                                <a:cxn ang="T132">
                                  <a:pos x="T56" y="T57"/>
                                </a:cxn>
                                <a:cxn ang="T133">
                                  <a:pos x="T58" y="T59"/>
                                </a:cxn>
                                <a:cxn ang="T134">
                                  <a:pos x="T60" y="T61"/>
                                </a:cxn>
                                <a:cxn ang="T135">
                                  <a:pos x="T62" y="T63"/>
                                </a:cxn>
                                <a:cxn ang="T136">
                                  <a:pos x="T64" y="T65"/>
                                </a:cxn>
                                <a:cxn ang="T137">
                                  <a:pos x="T66" y="T67"/>
                                </a:cxn>
                                <a:cxn ang="T138">
                                  <a:pos x="T68" y="T69"/>
                                </a:cxn>
                                <a:cxn ang="T139">
                                  <a:pos x="T70" y="T71"/>
                                </a:cxn>
                                <a:cxn ang="T140">
                                  <a:pos x="T72" y="T73"/>
                                </a:cxn>
                                <a:cxn ang="T141">
                                  <a:pos x="T74" y="T75"/>
                                </a:cxn>
                                <a:cxn ang="T142">
                                  <a:pos x="T76" y="T77"/>
                                </a:cxn>
                                <a:cxn ang="T143">
                                  <a:pos x="T78" y="T79"/>
                                </a:cxn>
                                <a:cxn ang="T144">
                                  <a:pos x="T80" y="T81"/>
                                </a:cxn>
                                <a:cxn ang="T145">
                                  <a:pos x="T82" y="T83"/>
                                </a:cxn>
                                <a:cxn ang="T146">
                                  <a:pos x="T84" y="T85"/>
                                </a:cxn>
                                <a:cxn ang="T147">
                                  <a:pos x="T86" y="T87"/>
                                </a:cxn>
                                <a:cxn ang="T148">
                                  <a:pos x="T88" y="T89"/>
                                </a:cxn>
                                <a:cxn ang="T149">
                                  <a:pos x="T90" y="T91"/>
                                </a:cxn>
                                <a:cxn ang="T150">
                                  <a:pos x="T92" y="T93"/>
                                </a:cxn>
                                <a:cxn ang="T151">
                                  <a:pos x="T94" y="T95"/>
                                </a:cxn>
                                <a:cxn ang="T152">
                                  <a:pos x="T96" y="T97"/>
                                </a:cxn>
                                <a:cxn ang="T153">
                                  <a:pos x="T98" y="T99"/>
                                </a:cxn>
                                <a:cxn ang="T154">
                                  <a:pos x="T100" y="T101"/>
                                </a:cxn>
                                <a:cxn ang="T155">
                                  <a:pos x="T102" y="T103"/>
                                </a:cxn>
                              </a:cxnLst>
                              <a:rect l="T156" t="T157" r="T158" b="T159"/>
                              <a:pathLst>
                                <a:path w="330" h="420">
                                  <a:moveTo>
                                    <a:pt x="270" y="0"/>
                                  </a:moveTo>
                                  <a:lnTo>
                                    <a:pt x="240" y="0"/>
                                  </a:lnTo>
                                  <a:lnTo>
                                    <a:pt x="240" y="6"/>
                                  </a:lnTo>
                                  <a:lnTo>
                                    <a:pt x="246" y="12"/>
                                  </a:lnTo>
                                  <a:lnTo>
                                    <a:pt x="252" y="24"/>
                                  </a:lnTo>
                                  <a:lnTo>
                                    <a:pt x="252" y="42"/>
                                  </a:lnTo>
                                  <a:lnTo>
                                    <a:pt x="228" y="42"/>
                                  </a:lnTo>
                                  <a:lnTo>
                                    <a:pt x="234" y="54"/>
                                  </a:lnTo>
                                  <a:lnTo>
                                    <a:pt x="234" y="60"/>
                                  </a:lnTo>
                                  <a:lnTo>
                                    <a:pt x="228" y="72"/>
                                  </a:lnTo>
                                  <a:lnTo>
                                    <a:pt x="216" y="78"/>
                                  </a:lnTo>
                                  <a:lnTo>
                                    <a:pt x="204" y="72"/>
                                  </a:lnTo>
                                  <a:lnTo>
                                    <a:pt x="180" y="72"/>
                                  </a:lnTo>
                                  <a:lnTo>
                                    <a:pt x="174" y="66"/>
                                  </a:lnTo>
                                  <a:lnTo>
                                    <a:pt x="168" y="72"/>
                                  </a:lnTo>
                                  <a:lnTo>
                                    <a:pt x="168" y="84"/>
                                  </a:lnTo>
                                  <a:lnTo>
                                    <a:pt x="192" y="108"/>
                                  </a:lnTo>
                                  <a:lnTo>
                                    <a:pt x="198" y="108"/>
                                  </a:lnTo>
                                  <a:lnTo>
                                    <a:pt x="198" y="120"/>
                                  </a:lnTo>
                                  <a:lnTo>
                                    <a:pt x="150" y="120"/>
                                  </a:lnTo>
                                  <a:lnTo>
                                    <a:pt x="138" y="114"/>
                                  </a:lnTo>
                                  <a:lnTo>
                                    <a:pt x="126" y="114"/>
                                  </a:lnTo>
                                  <a:lnTo>
                                    <a:pt x="114" y="102"/>
                                  </a:lnTo>
                                  <a:lnTo>
                                    <a:pt x="102" y="96"/>
                                  </a:lnTo>
                                  <a:lnTo>
                                    <a:pt x="90" y="96"/>
                                  </a:lnTo>
                                  <a:lnTo>
                                    <a:pt x="90" y="102"/>
                                  </a:lnTo>
                                  <a:lnTo>
                                    <a:pt x="84" y="108"/>
                                  </a:lnTo>
                                  <a:lnTo>
                                    <a:pt x="84" y="138"/>
                                  </a:lnTo>
                                  <a:lnTo>
                                    <a:pt x="66" y="174"/>
                                  </a:lnTo>
                                  <a:lnTo>
                                    <a:pt x="54" y="186"/>
                                  </a:lnTo>
                                  <a:lnTo>
                                    <a:pt x="18" y="204"/>
                                  </a:lnTo>
                                  <a:lnTo>
                                    <a:pt x="12" y="216"/>
                                  </a:lnTo>
                                  <a:lnTo>
                                    <a:pt x="6" y="222"/>
                                  </a:lnTo>
                                  <a:lnTo>
                                    <a:pt x="6" y="234"/>
                                  </a:lnTo>
                                  <a:lnTo>
                                    <a:pt x="0" y="246"/>
                                  </a:lnTo>
                                  <a:lnTo>
                                    <a:pt x="12" y="228"/>
                                  </a:lnTo>
                                  <a:lnTo>
                                    <a:pt x="18" y="246"/>
                                  </a:lnTo>
                                  <a:lnTo>
                                    <a:pt x="36" y="270"/>
                                  </a:lnTo>
                                  <a:lnTo>
                                    <a:pt x="48" y="252"/>
                                  </a:lnTo>
                                  <a:lnTo>
                                    <a:pt x="54" y="258"/>
                                  </a:lnTo>
                                  <a:lnTo>
                                    <a:pt x="60" y="270"/>
                                  </a:lnTo>
                                  <a:lnTo>
                                    <a:pt x="96" y="270"/>
                                  </a:lnTo>
                                  <a:lnTo>
                                    <a:pt x="96" y="282"/>
                                  </a:lnTo>
                                  <a:lnTo>
                                    <a:pt x="102" y="294"/>
                                  </a:lnTo>
                                  <a:lnTo>
                                    <a:pt x="102" y="336"/>
                                  </a:lnTo>
                                  <a:lnTo>
                                    <a:pt x="138" y="336"/>
                                  </a:lnTo>
                                  <a:lnTo>
                                    <a:pt x="144" y="348"/>
                                  </a:lnTo>
                                  <a:lnTo>
                                    <a:pt x="132" y="342"/>
                                  </a:lnTo>
                                  <a:lnTo>
                                    <a:pt x="108" y="342"/>
                                  </a:lnTo>
                                  <a:lnTo>
                                    <a:pt x="102" y="348"/>
                                  </a:lnTo>
                                  <a:lnTo>
                                    <a:pt x="102" y="360"/>
                                  </a:lnTo>
                                  <a:lnTo>
                                    <a:pt x="108" y="378"/>
                                  </a:lnTo>
                                  <a:lnTo>
                                    <a:pt x="114" y="384"/>
                                  </a:lnTo>
                                  <a:lnTo>
                                    <a:pt x="126" y="408"/>
                                  </a:lnTo>
                                  <a:lnTo>
                                    <a:pt x="156" y="396"/>
                                  </a:lnTo>
                                  <a:lnTo>
                                    <a:pt x="162" y="402"/>
                                  </a:lnTo>
                                  <a:lnTo>
                                    <a:pt x="174" y="408"/>
                                  </a:lnTo>
                                  <a:lnTo>
                                    <a:pt x="180" y="414"/>
                                  </a:lnTo>
                                  <a:lnTo>
                                    <a:pt x="192" y="420"/>
                                  </a:lnTo>
                                  <a:lnTo>
                                    <a:pt x="198" y="420"/>
                                  </a:lnTo>
                                  <a:lnTo>
                                    <a:pt x="216" y="414"/>
                                  </a:lnTo>
                                  <a:lnTo>
                                    <a:pt x="228" y="414"/>
                                  </a:lnTo>
                                  <a:lnTo>
                                    <a:pt x="240" y="408"/>
                                  </a:lnTo>
                                  <a:lnTo>
                                    <a:pt x="246" y="402"/>
                                  </a:lnTo>
                                  <a:lnTo>
                                    <a:pt x="246" y="396"/>
                                  </a:lnTo>
                                  <a:lnTo>
                                    <a:pt x="240" y="390"/>
                                  </a:lnTo>
                                  <a:lnTo>
                                    <a:pt x="240" y="384"/>
                                  </a:lnTo>
                                  <a:lnTo>
                                    <a:pt x="246" y="384"/>
                                  </a:lnTo>
                                  <a:lnTo>
                                    <a:pt x="252" y="378"/>
                                  </a:lnTo>
                                  <a:lnTo>
                                    <a:pt x="276" y="366"/>
                                  </a:lnTo>
                                  <a:lnTo>
                                    <a:pt x="306" y="366"/>
                                  </a:lnTo>
                                  <a:lnTo>
                                    <a:pt x="324" y="354"/>
                                  </a:lnTo>
                                  <a:lnTo>
                                    <a:pt x="312" y="342"/>
                                  </a:lnTo>
                                  <a:lnTo>
                                    <a:pt x="312" y="336"/>
                                  </a:lnTo>
                                  <a:lnTo>
                                    <a:pt x="264" y="312"/>
                                  </a:lnTo>
                                  <a:lnTo>
                                    <a:pt x="240" y="312"/>
                                  </a:lnTo>
                                  <a:lnTo>
                                    <a:pt x="240" y="300"/>
                                  </a:lnTo>
                                  <a:lnTo>
                                    <a:pt x="246" y="288"/>
                                  </a:lnTo>
                                  <a:lnTo>
                                    <a:pt x="252" y="282"/>
                                  </a:lnTo>
                                  <a:lnTo>
                                    <a:pt x="246" y="276"/>
                                  </a:lnTo>
                                  <a:lnTo>
                                    <a:pt x="234" y="270"/>
                                  </a:lnTo>
                                  <a:lnTo>
                                    <a:pt x="228" y="264"/>
                                  </a:lnTo>
                                  <a:lnTo>
                                    <a:pt x="228" y="252"/>
                                  </a:lnTo>
                                  <a:lnTo>
                                    <a:pt x="240" y="246"/>
                                  </a:lnTo>
                                  <a:lnTo>
                                    <a:pt x="246" y="240"/>
                                  </a:lnTo>
                                  <a:lnTo>
                                    <a:pt x="258" y="234"/>
                                  </a:lnTo>
                                  <a:lnTo>
                                    <a:pt x="270" y="234"/>
                                  </a:lnTo>
                                  <a:lnTo>
                                    <a:pt x="276" y="228"/>
                                  </a:lnTo>
                                  <a:lnTo>
                                    <a:pt x="288" y="204"/>
                                  </a:lnTo>
                                  <a:lnTo>
                                    <a:pt x="288" y="192"/>
                                  </a:lnTo>
                                  <a:lnTo>
                                    <a:pt x="294" y="186"/>
                                  </a:lnTo>
                                  <a:lnTo>
                                    <a:pt x="300" y="174"/>
                                  </a:lnTo>
                                  <a:lnTo>
                                    <a:pt x="324" y="162"/>
                                  </a:lnTo>
                                  <a:lnTo>
                                    <a:pt x="312" y="132"/>
                                  </a:lnTo>
                                  <a:lnTo>
                                    <a:pt x="306" y="126"/>
                                  </a:lnTo>
                                  <a:lnTo>
                                    <a:pt x="294" y="102"/>
                                  </a:lnTo>
                                  <a:lnTo>
                                    <a:pt x="294" y="90"/>
                                  </a:lnTo>
                                  <a:lnTo>
                                    <a:pt x="306" y="66"/>
                                  </a:lnTo>
                                  <a:lnTo>
                                    <a:pt x="318" y="60"/>
                                  </a:lnTo>
                                  <a:lnTo>
                                    <a:pt x="324" y="54"/>
                                  </a:lnTo>
                                  <a:lnTo>
                                    <a:pt x="330" y="54"/>
                                  </a:lnTo>
                                  <a:lnTo>
                                    <a:pt x="312" y="36"/>
                                  </a:lnTo>
                                  <a:lnTo>
                                    <a:pt x="288" y="24"/>
                                  </a:lnTo>
                                  <a:lnTo>
                                    <a:pt x="270" y="0"/>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98" name="Kenya" descr="© INSCALE GmbH, 15.06.2010"/>
                            <a:cNvSpPr>
                              <a:spLocks/>
                            </a:cNvSpPr>
                          </a:nvSpPr>
                          <a:spPr bwMode="gray">
                            <a:xfrm>
                              <a:off x="3207" y="1511"/>
                              <a:ext cx="144" cy="195"/>
                            </a:xfrm>
                            <a:custGeom>
                              <a:avLst/>
                              <a:gdLst>
                                <a:gd name="T0" fmla="*/ 2147483647 w 564"/>
                                <a:gd name="T1" fmla="*/ 2147483647 h 762"/>
                                <a:gd name="T2" fmla="*/ 2147483647 w 564"/>
                                <a:gd name="T3" fmla="*/ 2147483647 h 762"/>
                                <a:gd name="T4" fmla="*/ 2147483647 w 564"/>
                                <a:gd name="T5" fmla="*/ 2147483647 h 762"/>
                                <a:gd name="T6" fmla="*/ 2147483647 w 564"/>
                                <a:gd name="T7" fmla="*/ 2147483647 h 762"/>
                                <a:gd name="T8" fmla="*/ 2147483647 w 564"/>
                                <a:gd name="T9" fmla="*/ 2147483647 h 762"/>
                                <a:gd name="T10" fmla="*/ 2147483647 w 564"/>
                                <a:gd name="T11" fmla="*/ 2147483647 h 762"/>
                                <a:gd name="T12" fmla="*/ 2147483647 w 564"/>
                                <a:gd name="T13" fmla="*/ 2147483647 h 762"/>
                                <a:gd name="T14" fmla="*/ 2147483647 w 564"/>
                                <a:gd name="T15" fmla="*/ 2147483647 h 762"/>
                                <a:gd name="T16" fmla="*/ 2147483647 w 564"/>
                                <a:gd name="T17" fmla="*/ 2147483647 h 762"/>
                                <a:gd name="T18" fmla="*/ 2147483647 w 564"/>
                                <a:gd name="T19" fmla="*/ 2147483647 h 762"/>
                                <a:gd name="T20" fmla="*/ 2147483647 w 564"/>
                                <a:gd name="T21" fmla="*/ 2147483647 h 762"/>
                                <a:gd name="T22" fmla="*/ 2147483647 w 564"/>
                                <a:gd name="T23" fmla="*/ 2147483647 h 762"/>
                                <a:gd name="T24" fmla="*/ 2147483647 w 564"/>
                                <a:gd name="T25" fmla="*/ 0 h 762"/>
                                <a:gd name="T26" fmla="*/ 2147483647 w 564"/>
                                <a:gd name="T27" fmla="*/ 2147483647 h 762"/>
                                <a:gd name="T28" fmla="*/ 2147483647 w 564"/>
                                <a:gd name="T29" fmla="*/ 2147483647 h 762"/>
                                <a:gd name="T30" fmla="*/ 2147483647 w 564"/>
                                <a:gd name="T31" fmla="*/ 2147483647 h 762"/>
                                <a:gd name="T32" fmla="*/ 2147483647 w 564"/>
                                <a:gd name="T33" fmla="*/ 2147483647 h 762"/>
                                <a:gd name="T34" fmla="*/ 2147483647 w 564"/>
                                <a:gd name="T35" fmla="*/ 2147483647 h 762"/>
                                <a:gd name="T36" fmla="*/ 2147483647 w 564"/>
                                <a:gd name="T37" fmla="*/ 2147483647 h 762"/>
                                <a:gd name="T38" fmla="*/ 2147483647 w 564"/>
                                <a:gd name="T39" fmla="*/ 2147483647 h 762"/>
                                <a:gd name="T40" fmla="*/ 2147483647 w 564"/>
                                <a:gd name="T41" fmla="*/ 2147483647 h 762"/>
                                <a:gd name="T42" fmla="*/ 2147483647 w 564"/>
                                <a:gd name="T43" fmla="*/ 2147483647 h 762"/>
                                <a:gd name="T44" fmla="*/ 2147483647 w 564"/>
                                <a:gd name="T45" fmla="*/ 2147483647 h 762"/>
                                <a:gd name="T46" fmla="*/ 2147483647 w 564"/>
                                <a:gd name="T47" fmla="*/ 2147483647 h 762"/>
                                <a:gd name="T48" fmla="*/ 2147483647 w 564"/>
                                <a:gd name="T49" fmla="*/ 2147483647 h 762"/>
                                <a:gd name="T50" fmla="*/ 2147483647 w 564"/>
                                <a:gd name="T51" fmla="*/ 2147483647 h 762"/>
                                <a:gd name="T52" fmla="*/ 2147483647 w 564"/>
                                <a:gd name="T53" fmla="*/ 2147483647 h 762"/>
                                <a:gd name="T54" fmla="*/ 2147483647 w 564"/>
                                <a:gd name="T55" fmla="*/ 2147483647 h 762"/>
                                <a:gd name="T56" fmla="*/ 2147483647 w 564"/>
                                <a:gd name="T57" fmla="*/ 2147483647 h 762"/>
                                <a:gd name="T58" fmla="*/ 0 w 564"/>
                                <a:gd name="T59" fmla="*/ 2147483647 h 762"/>
                                <a:gd name="T60" fmla="*/ 2147483647 w 564"/>
                                <a:gd name="T61" fmla="*/ 2147483647 h 762"/>
                                <a:gd name="T62" fmla="*/ 2147483647 w 564"/>
                                <a:gd name="T63" fmla="*/ 2147483647 h 762"/>
                                <a:gd name="T64" fmla="*/ 2147483647 w 564"/>
                                <a:gd name="T65" fmla="*/ 2147483647 h 762"/>
                                <a:gd name="T66" fmla="*/ 2147483647 w 564"/>
                                <a:gd name="T67" fmla="*/ 2147483647 h 762"/>
                                <a:gd name="T68" fmla="*/ 2147483647 w 564"/>
                                <a:gd name="T69" fmla="*/ 2147483647 h 762"/>
                                <a:gd name="T70" fmla="*/ 0 w 564"/>
                                <a:gd name="T71" fmla="*/ 2147483647 h 762"/>
                                <a:gd name="T72" fmla="*/ 2147483647 w 564"/>
                                <a:gd name="T73" fmla="*/ 2147483647 h 762"/>
                                <a:gd name="T74" fmla="*/ 2147483647 w 564"/>
                                <a:gd name="T75" fmla="*/ 2147483647 h 762"/>
                                <a:gd name="T76" fmla="*/ 2147483647 w 564"/>
                                <a:gd name="T77" fmla="*/ 2147483647 h 762"/>
                                <a:gd name="T78" fmla="*/ 2147483647 w 564"/>
                                <a:gd name="T79" fmla="*/ 2147483647 h 762"/>
                                <a:gd name="T80" fmla="*/ 2147483647 w 564"/>
                                <a:gd name="T81" fmla="*/ 2147483647 h 762"/>
                                <a:gd name="T82" fmla="*/ 2147483647 w 564"/>
                                <a:gd name="T83" fmla="*/ 2147483647 h 762"/>
                                <a:gd name="T84" fmla="*/ 2147483647 w 564"/>
                                <a:gd name="T85" fmla="*/ 2147483647 h 762"/>
                                <a:gd name="T86" fmla="*/ 2147483647 w 564"/>
                                <a:gd name="T87" fmla="*/ 2147483647 h 762"/>
                                <a:gd name="T88" fmla="*/ 2147483647 w 564"/>
                                <a:gd name="T89" fmla="*/ 2147483647 h 762"/>
                                <a:gd name="T90" fmla="*/ 2147483647 w 564"/>
                                <a:gd name="T91" fmla="*/ 2147483647 h 762"/>
                                <a:gd name="T92" fmla="*/ 2147483647 w 564"/>
                                <a:gd name="T93" fmla="*/ 2147483647 h 762"/>
                                <a:gd name="T94" fmla="*/ 2147483647 w 564"/>
                                <a:gd name="T95" fmla="*/ 2147483647 h 762"/>
                                <a:gd name="T96" fmla="*/ 2147483647 w 564"/>
                                <a:gd name="T97" fmla="*/ 2147483647 h 762"/>
                                <a:gd name="T98" fmla="*/ 2147483647 w 564"/>
                                <a:gd name="T99" fmla="*/ 2147483647 h 762"/>
                                <a:gd name="T100" fmla="*/ 2147483647 w 564"/>
                                <a:gd name="T101" fmla="*/ 2147483647 h 762"/>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w 564"/>
                                <a:gd name="T154" fmla="*/ 0 h 762"/>
                                <a:gd name="T155" fmla="*/ 564 w 564"/>
                                <a:gd name="T156" fmla="*/ 762 h 762"/>
                              </a:gdLst>
                              <a:ahLst/>
                              <a:cxnLst>
                                <a:cxn ang="T102">
                                  <a:pos x="T0" y="T1"/>
                                </a:cxn>
                                <a:cxn ang="T103">
                                  <a:pos x="T2" y="T3"/>
                                </a:cxn>
                                <a:cxn ang="T104">
                                  <a:pos x="T4" y="T5"/>
                                </a:cxn>
                                <a:cxn ang="T105">
                                  <a:pos x="T6" y="T7"/>
                                </a:cxn>
                                <a:cxn ang="T106">
                                  <a:pos x="T8" y="T9"/>
                                </a:cxn>
                                <a:cxn ang="T107">
                                  <a:pos x="T10" y="T11"/>
                                </a:cxn>
                                <a:cxn ang="T108">
                                  <a:pos x="T12" y="T13"/>
                                </a:cxn>
                                <a:cxn ang="T109">
                                  <a:pos x="T14" y="T15"/>
                                </a:cxn>
                                <a:cxn ang="T110">
                                  <a:pos x="T16" y="T17"/>
                                </a:cxn>
                                <a:cxn ang="T111">
                                  <a:pos x="T18" y="T19"/>
                                </a:cxn>
                                <a:cxn ang="T112">
                                  <a:pos x="T20" y="T21"/>
                                </a:cxn>
                                <a:cxn ang="T113">
                                  <a:pos x="T22" y="T23"/>
                                </a:cxn>
                                <a:cxn ang="T114">
                                  <a:pos x="T24" y="T25"/>
                                </a:cxn>
                                <a:cxn ang="T115">
                                  <a:pos x="T26" y="T27"/>
                                </a:cxn>
                                <a:cxn ang="T116">
                                  <a:pos x="T28" y="T29"/>
                                </a:cxn>
                                <a:cxn ang="T117">
                                  <a:pos x="T30" y="T31"/>
                                </a:cxn>
                                <a:cxn ang="T118">
                                  <a:pos x="T32" y="T33"/>
                                </a:cxn>
                                <a:cxn ang="T119">
                                  <a:pos x="T34" y="T35"/>
                                </a:cxn>
                                <a:cxn ang="T120">
                                  <a:pos x="T36" y="T37"/>
                                </a:cxn>
                                <a:cxn ang="T121">
                                  <a:pos x="T38" y="T39"/>
                                </a:cxn>
                                <a:cxn ang="T122">
                                  <a:pos x="T40" y="T41"/>
                                </a:cxn>
                                <a:cxn ang="T123">
                                  <a:pos x="T42" y="T43"/>
                                </a:cxn>
                                <a:cxn ang="T124">
                                  <a:pos x="T44" y="T45"/>
                                </a:cxn>
                                <a:cxn ang="T125">
                                  <a:pos x="T46" y="T47"/>
                                </a:cxn>
                                <a:cxn ang="T126">
                                  <a:pos x="T48" y="T49"/>
                                </a:cxn>
                                <a:cxn ang="T127">
                                  <a:pos x="T50" y="T51"/>
                                </a:cxn>
                                <a:cxn ang="T128">
                                  <a:pos x="T52" y="T53"/>
                                </a:cxn>
                                <a:cxn ang="T129">
                                  <a:pos x="T54" y="T55"/>
                                </a:cxn>
                                <a:cxn ang="T130">
                                  <a:pos x="T56" y="T57"/>
                                </a:cxn>
                                <a:cxn ang="T131">
                                  <a:pos x="T58" y="T59"/>
                                </a:cxn>
                                <a:cxn ang="T132">
                                  <a:pos x="T60" y="T61"/>
                                </a:cxn>
                                <a:cxn ang="T133">
                                  <a:pos x="T62" y="T63"/>
                                </a:cxn>
                                <a:cxn ang="T134">
                                  <a:pos x="T64" y="T65"/>
                                </a:cxn>
                                <a:cxn ang="T135">
                                  <a:pos x="T66" y="T67"/>
                                </a:cxn>
                                <a:cxn ang="T136">
                                  <a:pos x="T68" y="T69"/>
                                </a:cxn>
                                <a:cxn ang="T137">
                                  <a:pos x="T70" y="T71"/>
                                </a:cxn>
                                <a:cxn ang="T138">
                                  <a:pos x="T72" y="T73"/>
                                </a:cxn>
                                <a:cxn ang="T139">
                                  <a:pos x="T74" y="T75"/>
                                </a:cxn>
                                <a:cxn ang="T140">
                                  <a:pos x="T76" y="T77"/>
                                </a:cxn>
                                <a:cxn ang="T141">
                                  <a:pos x="T78" y="T79"/>
                                </a:cxn>
                                <a:cxn ang="T142">
                                  <a:pos x="T80" y="T81"/>
                                </a:cxn>
                                <a:cxn ang="T143">
                                  <a:pos x="T82" y="T83"/>
                                </a:cxn>
                                <a:cxn ang="T144">
                                  <a:pos x="T84" y="T85"/>
                                </a:cxn>
                                <a:cxn ang="T145">
                                  <a:pos x="T86" y="T87"/>
                                </a:cxn>
                                <a:cxn ang="T146">
                                  <a:pos x="T88" y="T89"/>
                                </a:cxn>
                                <a:cxn ang="T147">
                                  <a:pos x="T90" y="T91"/>
                                </a:cxn>
                                <a:cxn ang="T148">
                                  <a:pos x="T92" y="T93"/>
                                </a:cxn>
                                <a:cxn ang="T149">
                                  <a:pos x="T94" y="T95"/>
                                </a:cxn>
                                <a:cxn ang="T150">
                                  <a:pos x="T96" y="T97"/>
                                </a:cxn>
                                <a:cxn ang="T151">
                                  <a:pos x="T98" y="T99"/>
                                </a:cxn>
                                <a:cxn ang="T152">
                                  <a:pos x="T100" y="T101"/>
                                </a:cxn>
                              </a:cxnLst>
                              <a:rect l="T153" t="T154" r="T155" b="T156"/>
                              <a:pathLst>
                                <a:path w="564" h="762">
                                  <a:moveTo>
                                    <a:pt x="498" y="150"/>
                                  </a:moveTo>
                                  <a:lnTo>
                                    <a:pt x="540" y="108"/>
                                  </a:lnTo>
                                  <a:lnTo>
                                    <a:pt x="558" y="72"/>
                                  </a:lnTo>
                                  <a:lnTo>
                                    <a:pt x="564" y="66"/>
                                  </a:lnTo>
                                  <a:lnTo>
                                    <a:pt x="564" y="60"/>
                                  </a:lnTo>
                                  <a:lnTo>
                                    <a:pt x="540" y="54"/>
                                  </a:lnTo>
                                  <a:lnTo>
                                    <a:pt x="534" y="60"/>
                                  </a:lnTo>
                                  <a:lnTo>
                                    <a:pt x="504" y="60"/>
                                  </a:lnTo>
                                  <a:lnTo>
                                    <a:pt x="480" y="30"/>
                                  </a:lnTo>
                                  <a:lnTo>
                                    <a:pt x="462" y="48"/>
                                  </a:lnTo>
                                  <a:lnTo>
                                    <a:pt x="456" y="48"/>
                                  </a:lnTo>
                                  <a:lnTo>
                                    <a:pt x="450" y="54"/>
                                  </a:lnTo>
                                  <a:lnTo>
                                    <a:pt x="438" y="60"/>
                                  </a:lnTo>
                                  <a:lnTo>
                                    <a:pt x="426" y="60"/>
                                  </a:lnTo>
                                  <a:lnTo>
                                    <a:pt x="414" y="72"/>
                                  </a:lnTo>
                                  <a:lnTo>
                                    <a:pt x="414" y="84"/>
                                  </a:lnTo>
                                  <a:lnTo>
                                    <a:pt x="390" y="102"/>
                                  </a:lnTo>
                                  <a:lnTo>
                                    <a:pt x="378" y="96"/>
                                  </a:lnTo>
                                  <a:lnTo>
                                    <a:pt x="372" y="96"/>
                                  </a:lnTo>
                                  <a:lnTo>
                                    <a:pt x="360" y="90"/>
                                  </a:lnTo>
                                  <a:lnTo>
                                    <a:pt x="330" y="90"/>
                                  </a:lnTo>
                                  <a:lnTo>
                                    <a:pt x="318" y="84"/>
                                  </a:lnTo>
                                  <a:lnTo>
                                    <a:pt x="288" y="84"/>
                                  </a:lnTo>
                                  <a:lnTo>
                                    <a:pt x="210" y="24"/>
                                  </a:lnTo>
                                  <a:lnTo>
                                    <a:pt x="138" y="18"/>
                                  </a:lnTo>
                                  <a:lnTo>
                                    <a:pt x="132" y="0"/>
                                  </a:lnTo>
                                  <a:lnTo>
                                    <a:pt x="108" y="12"/>
                                  </a:lnTo>
                                  <a:lnTo>
                                    <a:pt x="18" y="12"/>
                                  </a:lnTo>
                                  <a:lnTo>
                                    <a:pt x="0" y="42"/>
                                  </a:lnTo>
                                  <a:lnTo>
                                    <a:pt x="6" y="48"/>
                                  </a:lnTo>
                                  <a:lnTo>
                                    <a:pt x="12" y="60"/>
                                  </a:lnTo>
                                  <a:lnTo>
                                    <a:pt x="12" y="84"/>
                                  </a:lnTo>
                                  <a:lnTo>
                                    <a:pt x="18" y="84"/>
                                  </a:lnTo>
                                  <a:lnTo>
                                    <a:pt x="24" y="90"/>
                                  </a:lnTo>
                                  <a:lnTo>
                                    <a:pt x="24" y="84"/>
                                  </a:lnTo>
                                  <a:lnTo>
                                    <a:pt x="30" y="84"/>
                                  </a:lnTo>
                                  <a:lnTo>
                                    <a:pt x="30" y="96"/>
                                  </a:lnTo>
                                  <a:lnTo>
                                    <a:pt x="24" y="102"/>
                                  </a:lnTo>
                                  <a:lnTo>
                                    <a:pt x="24" y="108"/>
                                  </a:lnTo>
                                  <a:lnTo>
                                    <a:pt x="42" y="126"/>
                                  </a:lnTo>
                                  <a:lnTo>
                                    <a:pt x="36" y="132"/>
                                  </a:lnTo>
                                  <a:lnTo>
                                    <a:pt x="72" y="174"/>
                                  </a:lnTo>
                                  <a:lnTo>
                                    <a:pt x="66" y="180"/>
                                  </a:lnTo>
                                  <a:lnTo>
                                    <a:pt x="60" y="180"/>
                                  </a:lnTo>
                                  <a:lnTo>
                                    <a:pt x="54" y="186"/>
                                  </a:lnTo>
                                  <a:lnTo>
                                    <a:pt x="54" y="192"/>
                                  </a:lnTo>
                                  <a:lnTo>
                                    <a:pt x="66" y="216"/>
                                  </a:lnTo>
                                  <a:lnTo>
                                    <a:pt x="72" y="222"/>
                                  </a:lnTo>
                                  <a:lnTo>
                                    <a:pt x="78" y="234"/>
                                  </a:lnTo>
                                  <a:lnTo>
                                    <a:pt x="78" y="246"/>
                                  </a:lnTo>
                                  <a:lnTo>
                                    <a:pt x="66" y="258"/>
                                  </a:lnTo>
                                  <a:lnTo>
                                    <a:pt x="60" y="282"/>
                                  </a:lnTo>
                                  <a:lnTo>
                                    <a:pt x="42" y="282"/>
                                  </a:lnTo>
                                  <a:lnTo>
                                    <a:pt x="36" y="288"/>
                                  </a:lnTo>
                                  <a:lnTo>
                                    <a:pt x="36" y="312"/>
                                  </a:lnTo>
                                  <a:lnTo>
                                    <a:pt x="18" y="324"/>
                                  </a:lnTo>
                                  <a:lnTo>
                                    <a:pt x="12" y="342"/>
                                  </a:lnTo>
                                  <a:lnTo>
                                    <a:pt x="6" y="348"/>
                                  </a:lnTo>
                                  <a:lnTo>
                                    <a:pt x="0" y="360"/>
                                  </a:lnTo>
                                  <a:lnTo>
                                    <a:pt x="0" y="384"/>
                                  </a:lnTo>
                                  <a:lnTo>
                                    <a:pt x="18" y="402"/>
                                  </a:lnTo>
                                  <a:lnTo>
                                    <a:pt x="30" y="402"/>
                                  </a:lnTo>
                                  <a:lnTo>
                                    <a:pt x="30" y="390"/>
                                  </a:lnTo>
                                  <a:lnTo>
                                    <a:pt x="54" y="390"/>
                                  </a:lnTo>
                                  <a:lnTo>
                                    <a:pt x="60" y="408"/>
                                  </a:lnTo>
                                  <a:lnTo>
                                    <a:pt x="42" y="408"/>
                                  </a:lnTo>
                                  <a:lnTo>
                                    <a:pt x="30" y="420"/>
                                  </a:lnTo>
                                  <a:lnTo>
                                    <a:pt x="24" y="414"/>
                                  </a:lnTo>
                                  <a:lnTo>
                                    <a:pt x="18" y="414"/>
                                  </a:lnTo>
                                  <a:lnTo>
                                    <a:pt x="6" y="420"/>
                                  </a:lnTo>
                                  <a:lnTo>
                                    <a:pt x="0" y="432"/>
                                  </a:lnTo>
                                  <a:lnTo>
                                    <a:pt x="0" y="438"/>
                                  </a:lnTo>
                                  <a:lnTo>
                                    <a:pt x="12" y="450"/>
                                  </a:lnTo>
                                  <a:lnTo>
                                    <a:pt x="6" y="468"/>
                                  </a:lnTo>
                                  <a:lnTo>
                                    <a:pt x="258" y="624"/>
                                  </a:lnTo>
                                  <a:lnTo>
                                    <a:pt x="270" y="636"/>
                                  </a:lnTo>
                                  <a:lnTo>
                                    <a:pt x="270" y="642"/>
                                  </a:lnTo>
                                  <a:lnTo>
                                    <a:pt x="264" y="648"/>
                                  </a:lnTo>
                                  <a:lnTo>
                                    <a:pt x="258" y="648"/>
                                  </a:lnTo>
                                  <a:lnTo>
                                    <a:pt x="252" y="654"/>
                                  </a:lnTo>
                                  <a:lnTo>
                                    <a:pt x="366" y="762"/>
                                  </a:lnTo>
                                  <a:lnTo>
                                    <a:pt x="384" y="756"/>
                                  </a:lnTo>
                                  <a:lnTo>
                                    <a:pt x="414" y="690"/>
                                  </a:lnTo>
                                  <a:lnTo>
                                    <a:pt x="414" y="660"/>
                                  </a:lnTo>
                                  <a:lnTo>
                                    <a:pt x="426" y="648"/>
                                  </a:lnTo>
                                  <a:lnTo>
                                    <a:pt x="432" y="648"/>
                                  </a:lnTo>
                                  <a:lnTo>
                                    <a:pt x="444" y="636"/>
                                  </a:lnTo>
                                  <a:lnTo>
                                    <a:pt x="444" y="624"/>
                                  </a:lnTo>
                                  <a:lnTo>
                                    <a:pt x="438" y="618"/>
                                  </a:lnTo>
                                  <a:lnTo>
                                    <a:pt x="438" y="600"/>
                                  </a:lnTo>
                                  <a:lnTo>
                                    <a:pt x="444" y="594"/>
                                  </a:lnTo>
                                  <a:lnTo>
                                    <a:pt x="456" y="588"/>
                                  </a:lnTo>
                                  <a:lnTo>
                                    <a:pt x="468" y="588"/>
                                  </a:lnTo>
                                  <a:lnTo>
                                    <a:pt x="474" y="582"/>
                                  </a:lnTo>
                                  <a:lnTo>
                                    <a:pt x="480" y="582"/>
                                  </a:lnTo>
                                  <a:lnTo>
                                    <a:pt x="486" y="540"/>
                                  </a:lnTo>
                                  <a:lnTo>
                                    <a:pt x="516" y="540"/>
                                  </a:lnTo>
                                  <a:lnTo>
                                    <a:pt x="528" y="534"/>
                                  </a:lnTo>
                                  <a:lnTo>
                                    <a:pt x="534" y="522"/>
                                  </a:lnTo>
                                  <a:lnTo>
                                    <a:pt x="540" y="516"/>
                                  </a:lnTo>
                                  <a:lnTo>
                                    <a:pt x="498" y="450"/>
                                  </a:lnTo>
                                  <a:lnTo>
                                    <a:pt x="498" y="150"/>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99" name="Kazakhstan" descr="© INSCALE GmbH, 15.06.2010"/>
                            <a:cNvSpPr>
                              <a:spLocks noEditPoints="1"/>
                            </a:cNvSpPr>
                          </a:nvSpPr>
                          <a:spPr bwMode="gray">
                            <a:xfrm>
                              <a:off x="3354" y="475"/>
                              <a:ext cx="643" cy="298"/>
                            </a:xfrm>
                            <a:custGeom>
                              <a:avLst/>
                              <a:gdLst>
                                <a:gd name="T0" fmla="*/ 2147483647 w 2514"/>
                                <a:gd name="T1" fmla="*/ 2147483647 h 1164"/>
                                <a:gd name="T2" fmla="*/ 2147483647 w 2514"/>
                                <a:gd name="T3" fmla="*/ 2147483647 h 1164"/>
                                <a:gd name="T4" fmla="*/ 2147483647 w 2514"/>
                                <a:gd name="T5" fmla="*/ 2147483647 h 1164"/>
                                <a:gd name="T6" fmla="*/ 2147483647 w 2514"/>
                                <a:gd name="T7" fmla="*/ 2147483647 h 1164"/>
                                <a:gd name="T8" fmla="*/ 2147483647 w 2514"/>
                                <a:gd name="T9" fmla="*/ 2147483647 h 1164"/>
                                <a:gd name="T10" fmla="*/ 2147483647 w 2514"/>
                                <a:gd name="T11" fmla="*/ 2147483647 h 1164"/>
                                <a:gd name="T12" fmla="*/ 2147483647 w 2514"/>
                                <a:gd name="T13" fmla="*/ 2147483647 h 1164"/>
                                <a:gd name="T14" fmla="*/ 2147483647 w 2514"/>
                                <a:gd name="T15" fmla="*/ 2147483647 h 1164"/>
                                <a:gd name="T16" fmla="*/ 2147483647 w 2514"/>
                                <a:gd name="T17" fmla="*/ 2147483647 h 1164"/>
                                <a:gd name="T18" fmla="*/ 2147483647 w 2514"/>
                                <a:gd name="T19" fmla="*/ 2147483647 h 1164"/>
                                <a:gd name="T20" fmla="*/ 2147483647 w 2514"/>
                                <a:gd name="T21" fmla="*/ 2147483647 h 1164"/>
                                <a:gd name="T22" fmla="*/ 2147483647 w 2514"/>
                                <a:gd name="T23" fmla="*/ 2147483647 h 1164"/>
                                <a:gd name="T24" fmla="*/ 2147483647 w 2514"/>
                                <a:gd name="T25" fmla="*/ 2147483647 h 1164"/>
                                <a:gd name="T26" fmla="*/ 2147483647 w 2514"/>
                                <a:gd name="T27" fmla="*/ 2147483647 h 1164"/>
                                <a:gd name="T28" fmla="*/ 2147483647 w 2514"/>
                                <a:gd name="T29" fmla="*/ 2147483647 h 1164"/>
                                <a:gd name="T30" fmla="*/ 2147483647 w 2514"/>
                                <a:gd name="T31" fmla="*/ 2147483647 h 1164"/>
                                <a:gd name="T32" fmla="*/ 2147483647 w 2514"/>
                                <a:gd name="T33" fmla="*/ 2147483647 h 1164"/>
                                <a:gd name="T34" fmla="*/ 2147483647 w 2514"/>
                                <a:gd name="T35" fmla="*/ 2147483647 h 1164"/>
                                <a:gd name="T36" fmla="*/ 2147483647 w 2514"/>
                                <a:gd name="T37" fmla="*/ 2147483647 h 1164"/>
                                <a:gd name="T38" fmla="*/ 2147483647 w 2514"/>
                                <a:gd name="T39" fmla="*/ 2147483647 h 1164"/>
                                <a:gd name="T40" fmla="*/ 2147483647 w 2514"/>
                                <a:gd name="T41" fmla="*/ 2147483647 h 1164"/>
                                <a:gd name="T42" fmla="*/ 2147483647 w 2514"/>
                                <a:gd name="T43" fmla="*/ 2147483647 h 1164"/>
                                <a:gd name="T44" fmla="*/ 2147483647 w 2514"/>
                                <a:gd name="T45" fmla="*/ 2147483647 h 1164"/>
                                <a:gd name="T46" fmla="*/ 2147483647 w 2514"/>
                                <a:gd name="T47" fmla="*/ 2147483647 h 1164"/>
                                <a:gd name="T48" fmla="*/ 2147483647 w 2514"/>
                                <a:gd name="T49" fmla="*/ 2147483647 h 1164"/>
                                <a:gd name="T50" fmla="*/ 2147483647 w 2514"/>
                                <a:gd name="T51" fmla="*/ 2147483647 h 1164"/>
                                <a:gd name="T52" fmla="*/ 2147483647 w 2514"/>
                                <a:gd name="T53" fmla="*/ 2147483647 h 1164"/>
                                <a:gd name="T54" fmla="*/ 2147483647 w 2514"/>
                                <a:gd name="T55" fmla="*/ 2147483647 h 1164"/>
                                <a:gd name="T56" fmla="*/ 2147483647 w 2514"/>
                                <a:gd name="T57" fmla="*/ 2147483647 h 1164"/>
                                <a:gd name="T58" fmla="*/ 2147483647 w 2514"/>
                                <a:gd name="T59" fmla="*/ 2147483647 h 1164"/>
                                <a:gd name="T60" fmla="*/ 2147483647 w 2514"/>
                                <a:gd name="T61" fmla="*/ 2147483647 h 1164"/>
                                <a:gd name="T62" fmla="*/ 2147483647 w 2514"/>
                                <a:gd name="T63" fmla="*/ 2147483647 h 1164"/>
                                <a:gd name="T64" fmla="*/ 2147483647 w 2514"/>
                                <a:gd name="T65" fmla="*/ 2147483647 h 1164"/>
                                <a:gd name="T66" fmla="*/ 2147483647 w 2514"/>
                                <a:gd name="T67" fmla="*/ 2147483647 h 1164"/>
                                <a:gd name="T68" fmla="*/ 2147483647 w 2514"/>
                                <a:gd name="T69" fmla="*/ 2147483647 h 1164"/>
                                <a:gd name="T70" fmla="*/ 2147483647 w 2514"/>
                                <a:gd name="T71" fmla="*/ 2147483647 h 1164"/>
                                <a:gd name="T72" fmla="*/ 2147483647 w 2514"/>
                                <a:gd name="T73" fmla="*/ 2147483647 h 1164"/>
                                <a:gd name="T74" fmla="*/ 2147483647 w 2514"/>
                                <a:gd name="T75" fmla="*/ 2147483647 h 1164"/>
                                <a:gd name="T76" fmla="*/ 2147483647 w 2514"/>
                                <a:gd name="T77" fmla="*/ 2147483647 h 1164"/>
                                <a:gd name="T78" fmla="*/ 2147483647 w 2514"/>
                                <a:gd name="T79" fmla="*/ 2147483647 h 1164"/>
                                <a:gd name="T80" fmla="*/ 2147483647 w 2514"/>
                                <a:gd name="T81" fmla="*/ 2147483647 h 1164"/>
                                <a:gd name="T82" fmla="*/ 2147483647 w 2514"/>
                                <a:gd name="T83" fmla="*/ 2147483647 h 1164"/>
                                <a:gd name="T84" fmla="*/ 2147483647 w 2514"/>
                                <a:gd name="T85" fmla="*/ 2147483647 h 1164"/>
                                <a:gd name="T86" fmla="*/ 2147483647 w 2514"/>
                                <a:gd name="T87" fmla="*/ 2147483647 h 1164"/>
                                <a:gd name="T88" fmla="*/ 2147483647 w 2514"/>
                                <a:gd name="T89" fmla="*/ 2147483647 h 1164"/>
                                <a:gd name="T90" fmla="*/ 2147483647 w 2514"/>
                                <a:gd name="T91" fmla="*/ 2147483647 h 1164"/>
                                <a:gd name="T92" fmla="*/ 2147483647 w 2514"/>
                                <a:gd name="T93" fmla="*/ 2147483647 h 1164"/>
                                <a:gd name="T94" fmla="*/ 2147483647 w 2514"/>
                                <a:gd name="T95" fmla="*/ 2147483647 h 1164"/>
                                <a:gd name="T96" fmla="*/ 2147483647 w 2514"/>
                                <a:gd name="T97" fmla="*/ 2147483647 h 1164"/>
                                <a:gd name="T98" fmla="*/ 2147483647 w 2514"/>
                                <a:gd name="T99" fmla="*/ 2147483647 h 1164"/>
                                <a:gd name="T100" fmla="*/ 2147483647 w 2514"/>
                                <a:gd name="T101" fmla="*/ 2147483647 h 1164"/>
                                <a:gd name="T102" fmla="*/ 2147483647 w 2514"/>
                                <a:gd name="T103" fmla="*/ 2147483647 h 1164"/>
                                <a:gd name="T104" fmla="*/ 2147483647 w 2514"/>
                                <a:gd name="T105" fmla="*/ 2147483647 h 1164"/>
                                <a:gd name="T106" fmla="*/ 2147483647 w 2514"/>
                                <a:gd name="T107" fmla="*/ 2147483647 h 1164"/>
                                <a:gd name="T108" fmla="*/ 2147483647 w 2514"/>
                                <a:gd name="T109" fmla="*/ 2147483647 h 1164"/>
                                <a:gd name="T110" fmla="*/ 2147483647 w 2514"/>
                                <a:gd name="T111" fmla="*/ 2147483647 h 1164"/>
                                <a:gd name="T112" fmla="*/ 2147483647 w 2514"/>
                                <a:gd name="T113" fmla="*/ 2147483647 h 1164"/>
                                <a:gd name="T114" fmla="*/ 2147483647 w 2514"/>
                                <a:gd name="T115" fmla="*/ 2147483647 h 1164"/>
                                <a:gd name="T116" fmla="*/ 2147483647 w 2514"/>
                                <a:gd name="T117" fmla="*/ 2147483647 h 1164"/>
                                <a:gd name="T118" fmla="*/ 2147483647 w 2514"/>
                                <a:gd name="T119" fmla="*/ 2147483647 h 1164"/>
                                <a:gd name="T120" fmla="*/ 2147483647 w 2514"/>
                                <a:gd name="T121" fmla="*/ 2147483647 h 1164"/>
                                <a:gd name="T122" fmla="*/ 2147483647 w 2514"/>
                                <a:gd name="T123" fmla="*/ 2147483647 h 1164"/>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 name="T186" fmla="*/ 0 w 2514"/>
                                <a:gd name="T187" fmla="*/ 0 h 1164"/>
                                <a:gd name="T188" fmla="*/ 2514 w 2514"/>
                                <a:gd name="T189" fmla="*/ 1164 h 1164"/>
                              </a:gdLst>
                              <a:ahLst/>
                              <a:cxnLst>
                                <a:cxn ang="T124">
                                  <a:pos x="T0" y="T1"/>
                                </a:cxn>
                                <a:cxn ang="T125">
                                  <a:pos x="T2" y="T3"/>
                                </a:cxn>
                                <a:cxn ang="T126">
                                  <a:pos x="T4" y="T5"/>
                                </a:cxn>
                                <a:cxn ang="T127">
                                  <a:pos x="T6" y="T7"/>
                                </a:cxn>
                                <a:cxn ang="T128">
                                  <a:pos x="T8" y="T9"/>
                                </a:cxn>
                                <a:cxn ang="T129">
                                  <a:pos x="T10" y="T11"/>
                                </a:cxn>
                                <a:cxn ang="T130">
                                  <a:pos x="T12" y="T13"/>
                                </a:cxn>
                                <a:cxn ang="T131">
                                  <a:pos x="T14" y="T15"/>
                                </a:cxn>
                                <a:cxn ang="T132">
                                  <a:pos x="T16" y="T17"/>
                                </a:cxn>
                                <a:cxn ang="T133">
                                  <a:pos x="T18" y="T19"/>
                                </a:cxn>
                                <a:cxn ang="T134">
                                  <a:pos x="T20" y="T21"/>
                                </a:cxn>
                                <a:cxn ang="T135">
                                  <a:pos x="T22" y="T23"/>
                                </a:cxn>
                                <a:cxn ang="T136">
                                  <a:pos x="T24" y="T25"/>
                                </a:cxn>
                                <a:cxn ang="T137">
                                  <a:pos x="T26" y="T27"/>
                                </a:cxn>
                                <a:cxn ang="T138">
                                  <a:pos x="T28" y="T29"/>
                                </a:cxn>
                                <a:cxn ang="T139">
                                  <a:pos x="T30" y="T31"/>
                                </a:cxn>
                                <a:cxn ang="T140">
                                  <a:pos x="T32" y="T33"/>
                                </a:cxn>
                                <a:cxn ang="T141">
                                  <a:pos x="T34" y="T35"/>
                                </a:cxn>
                                <a:cxn ang="T142">
                                  <a:pos x="T36" y="T37"/>
                                </a:cxn>
                                <a:cxn ang="T143">
                                  <a:pos x="T38" y="T39"/>
                                </a:cxn>
                                <a:cxn ang="T144">
                                  <a:pos x="T40" y="T41"/>
                                </a:cxn>
                                <a:cxn ang="T145">
                                  <a:pos x="T42" y="T43"/>
                                </a:cxn>
                                <a:cxn ang="T146">
                                  <a:pos x="T44" y="T45"/>
                                </a:cxn>
                                <a:cxn ang="T147">
                                  <a:pos x="T46" y="T47"/>
                                </a:cxn>
                                <a:cxn ang="T148">
                                  <a:pos x="T48" y="T49"/>
                                </a:cxn>
                                <a:cxn ang="T149">
                                  <a:pos x="T50" y="T51"/>
                                </a:cxn>
                                <a:cxn ang="T150">
                                  <a:pos x="T52" y="T53"/>
                                </a:cxn>
                                <a:cxn ang="T151">
                                  <a:pos x="T54" y="T55"/>
                                </a:cxn>
                                <a:cxn ang="T152">
                                  <a:pos x="T56" y="T57"/>
                                </a:cxn>
                                <a:cxn ang="T153">
                                  <a:pos x="T58" y="T59"/>
                                </a:cxn>
                                <a:cxn ang="T154">
                                  <a:pos x="T60" y="T61"/>
                                </a:cxn>
                                <a:cxn ang="T155">
                                  <a:pos x="T62" y="T63"/>
                                </a:cxn>
                                <a:cxn ang="T156">
                                  <a:pos x="T64" y="T65"/>
                                </a:cxn>
                                <a:cxn ang="T157">
                                  <a:pos x="T66" y="T67"/>
                                </a:cxn>
                                <a:cxn ang="T158">
                                  <a:pos x="T68" y="T69"/>
                                </a:cxn>
                                <a:cxn ang="T159">
                                  <a:pos x="T70" y="T71"/>
                                </a:cxn>
                                <a:cxn ang="T160">
                                  <a:pos x="T72" y="T73"/>
                                </a:cxn>
                                <a:cxn ang="T161">
                                  <a:pos x="T74" y="T75"/>
                                </a:cxn>
                                <a:cxn ang="T162">
                                  <a:pos x="T76" y="T77"/>
                                </a:cxn>
                                <a:cxn ang="T163">
                                  <a:pos x="T78" y="T79"/>
                                </a:cxn>
                                <a:cxn ang="T164">
                                  <a:pos x="T80" y="T81"/>
                                </a:cxn>
                                <a:cxn ang="T165">
                                  <a:pos x="T82" y="T83"/>
                                </a:cxn>
                                <a:cxn ang="T166">
                                  <a:pos x="T84" y="T85"/>
                                </a:cxn>
                                <a:cxn ang="T167">
                                  <a:pos x="T86" y="T87"/>
                                </a:cxn>
                                <a:cxn ang="T168">
                                  <a:pos x="T88" y="T89"/>
                                </a:cxn>
                                <a:cxn ang="T169">
                                  <a:pos x="T90" y="T91"/>
                                </a:cxn>
                                <a:cxn ang="T170">
                                  <a:pos x="T92" y="T93"/>
                                </a:cxn>
                                <a:cxn ang="T171">
                                  <a:pos x="T94" y="T95"/>
                                </a:cxn>
                                <a:cxn ang="T172">
                                  <a:pos x="T96" y="T97"/>
                                </a:cxn>
                                <a:cxn ang="T173">
                                  <a:pos x="T98" y="T99"/>
                                </a:cxn>
                                <a:cxn ang="T174">
                                  <a:pos x="T100" y="T101"/>
                                </a:cxn>
                                <a:cxn ang="T175">
                                  <a:pos x="T102" y="T103"/>
                                </a:cxn>
                                <a:cxn ang="T176">
                                  <a:pos x="T104" y="T105"/>
                                </a:cxn>
                                <a:cxn ang="T177">
                                  <a:pos x="T106" y="T107"/>
                                </a:cxn>
                                <a:cxn ang="T178">
                                  <a:pos x="T108" y="T109"/>
                                </a:cxn>
                                <a:cxn ang="T179">
                                  <a:pos x="T110" y="T111"/>
                                </a:cxn>
                                <a:cxn ang="T180">
                                  <a:pos x="T112" y="T113"/>
                                </a:cxn>
                                <a:cxn ang="T181">
                                  <a:pos x="T114" y="T115"/>
                                </a:cxn>
                                <a:cxn ang="T182">
                                  <a:pos x="T116" y="T117"/>
                                </a:cxn>
                                <a:cxn ang="T183">
                                  <a:pos x="T118" y="T119"/>
                                </a:cxn>
                                <a:cxn ang="T184">
                                  <a:pos x="T120" y="T121"/>
                                </a:cxn>
                                <a:cxn ang="T185">
                                  <a:pos x="T122" y="T123"/>
                                </a:cxn>
                              </a:cxnLst>
                              <a:rect l="T186" t="T187" r="T188" b="T189"/>
                              <a:pathLst>
                                <a:path w="2514" h="1164">
                                  <a:moveTo>
                                    <a:pt x="852" y="756"/>
                                  </a:moveTo>
                                  <a:lnTo>
                                    <a:pt x="840" y="744"/>
                                  </a:lnTo>
                                  <a:lnTo>
                                    <a:pt x="822" y="768"/>
                                  </a:lnTo>
                                  <a:lnTo>
                                    <a:pt x="816" y="780"/>
                                  </a:lnTo>
                                  <a:lnTo>
                                    <a:pt x="870" y="804"/>
                                  </a:lnTo>
                                  <a:lnTo>
                                    <a:pt x="870" y="786"/>
                                  </a:lnTo>
                                  <a:lnTo>
                                    <a:pt x="864" y="780"/>
                                  </a:lnTo>
                                  <a:lnTo>
                                    <a:pt x="858" y="768"/>
                                  </a:lnTo>
                                  <a:lnTo>
                                    <a:pt x="858" y="762"/>
                                  </a:lnTo>
                                  <a:lnTo>
                                    <a:pt x="852" y="756"/>
                                  </a:lnTo>
                                  <a:close/>
                                  <a:moveTo>
                                    <a:pt x="2484" y="492"/>
                                  </a:moveTo>
                                  <a:lnTo>
                                    <a:pt x="2484" y="486"/>
                                  </a:lnTo>
                                  <a:lnTo>
                                    <a:pt x="2514" y="486"/>
                                  </a:lnTo>
                                  <a:lnTo>
                                    <a:pt x="2478" y="444"/>
                                  </a:lnTo>
                                  <a:lnTo>
                                    <a:pt x="2454" y="420"/>
                                  </a:lnTo>
                                  <a:lnTo>
                                    <a:pt x="2442" y="456"/>
                                  </a:lnTo>
                                  <a:lnTo>
                                    <a:pt x="2370" y="450"/>
                                  </a:lnTo>
                                  <a:lnTo>
                                    <a:pt x="2370" y="444"/>
                                  </a:lnTo>
                                  <a:lnTo>
                                    <a:pt x="2364" y="438"/>
                                  </a:lnTo>
                                  <a:lnTo>
                                    <a:pt x="2358" y="426"/>
                                  </a:lnTo>
                                  <a:lnTo>
                                    <a:pt x="2352" y="420"/>
                                  </a:lnTo>
                                  <a:lnTo>
                                    <a:pt x="2346" y="408"/>
                                  </a:lnTo>
                                  <a:lnTo>
                                    <a:pt x="2346" y="402"/>
                                  </a:lnTo>
                                  <a:lnTo>
                                    <a:pt x="2340" y="402"/>
                                  </a:lnTo>
                                  <a:lnTo>
                                    <a:pt x="2328" y="396"/>
                                  </a:lnTo>
                                  <a:lnTo>
                                    <a:pt x="2316" y="396"/>
                                  </a:lnTo>
                                  <a:lnTo>
                                    <a:pt x="2304" y="390"/>
                                  </a:lnTo>
                                  <a:lnTo>
                                    <a:pt x="2292" y="390"/>
                                  </a:lnTo>
                                  <a:lnTo>
                                    <a:pt x="2286" y="378"/>
                                  </a:lnTo>
                                  <a:lnTo>
                                    <a:pt x="2274" y="372"/>
                                  </a:lnTo>
                                  <a:lnTo>
                                    <a:pt x="2250" y="348"/>
                                  </a:lnTo>
                                  <a:lnTo>
                                    <a:pt x="2226" y="336"/>
                                  </a:lnTo>
                                  <a:lnTo>
                                    <a:pt x="2208" y="336"/>
                                  </a:lnTo>
                                  <a:lnTo>
                                    <a:pt x="2196" y="342"/>
                                  </a:lnTo>
                                  <a:lnTo>
                                    <a:pt x="2178" y="348"/>
                                  </a:lnTo>
                                  <a:lnTo>
                                    <a:pt x="2166" y="354"/>
                                  </a:lnTo>
                                  <a:lnTo>
                                    <a:pt x="2160" y="366"/>
                                  </a:lnTo>
                                  <a:lnTo>
                                    <a:pt x="2136" y="366"/>
                                  </a:lnTo>
                                  <a:lnTo>
                                    <a:pt x="2124" y="360"/>
                                  </a:lnTo>
                                  <a:lnTo>
                                    <a:pt x="2118" y="348"/>
                                  </a:lnTo>
                                  <a:lnTo>
                                    <a:pt x="2106" y="342"/>
                                  </a:lnTo>
                                  <a:lnTo>
                                    <a:pt x="2076" y="342"/>
                                  </a:lnTo>
                                  <a:lnTo>
                                    <a:pt x="2076" y="336"/>
                                  </a:lnTo>
                                  <a:lnTo>
                                    <a:pt x="2070" y="330"/>
                                  </a:lnTo>
                                  <a:lnTo>
                                    <a:pt x="2070" y="318"/>
                                  </a:lnTo>
                                  <a:lnTo>
                                    <a:pt x="2064" y="312"/>
                                  </a:lnTo>
                                  <a:lnTo>
                                    <a:pt x="2052" y="312"/>
                                  </a:lnTo>
                                  <a:lnTo>
                                    <a:pt x="2052" y="318"/>
                                  </a:lnTo>
                                  <a:lnTo>
                                    <a:pt x="2046" y="324"/>
                                  </a:lnTo>
                                  <a:lnTo>
                                    <a:pt x="2046" y="336"/>
                                  </a:lnTo>
                                  <a:lnTo>
                                    <a:pt x="2034" y="348"/>
                                  </a:lnTo>
                                  <a:lnTo>
                                    <a:pt x="2022" y="354"/>
                                  </a:lnTo>
                                  <a:lnTo>
                                    <a:pt x="2010" y="354"/>
                                  </a:lnTo>
                                  <a:lnTo>
                                    <a:pt x="1998" y="348"/>
                                  </a:lnTo>
                                  <a:lnTo>
                                    <a:pt x="1986" y="336"/>
                                  </a:lnTo>
                                  <a:lnTo>
                                    <a:pt x="1974" y="318"/>
                                  </a:lnTo>
                                  <a:lnTo>
                                    <a:pt x="1938" y="282"/>
                                  </a:lnTo>
                                  <a:lnTo>
                                    <a:pt x="1920" y="258"/>
                                  </a:lnTo>
                                  <a:lnTo>
                                    <a:pt x="1848" y="198"/>
                                  </a:lnTo>
                                  <a:lnTo>
                                    <a:pt x="1818" y="168"/>
                                  </a:lnTo>
                                  <a:lnTo>
                                    <a:pt x="1800" y="156"/>
                                  </a:lnTo>
                                  <a:lnTo>
                                    <a:pt x="1788" y="150"/>
                                  </a:lnTo>
                                  <a:lnTo>
                                    <a:pt x="1758" y="132"/>
                                  </a:lnTo>
                                  <a:lnTo>
                                    <a:pt x="1728" y="120"/>
                                  </a:lnTo>
                                  <a:lnTo>
                                    <a:pt x="1692" y="102"/>
                                  </a:lnTo>
                                  <a:lnTo>
                                    <a:pt x="1698" y="102"/>
                                  </a:lnTo>
                                  <a:lnTo>
                                    <a:pt x="1710" y="90"/>
                                  </a:lnTo>
                                  <a:lnTo>
                                    <a:pt x="1710" y="72"/>
                                  </a:lnTo>
                                  <a:lnTo>
                                    <a:pt x="1704" y="66"/>
                                  </a:lnTo>
                                  <a:lnTo>
                                    <a:pt x="1698" y="66"/>
                                  </a:lnTo>
                                  <a:lnTo>
                                    <a:pt x="1680" y="84"/>
                                  </a:lnTo>
                                  <a:lnTo>
                                    <a:pt x="1644" y="96"/>
                                  </a:lnTo>
                                  <a:lnTo>
                                    <a:pt x="1632" y="114"/>
                                  </a:lnTo>
                                  <a:lnTo>
                                    <a:pt x="1620" y="114"/>
                                  </a:lnTo>
                                  <a:lnTo>
                                    <a:pt x="1608" y="120"/>
                                  </a:lnTo>
                                  <a:lnTo>
                                    <a:pt x="1602" y="126"/>
                                  </a:lnTo>
                                  <a:lnTo>
                                    <a:pt x="1602" y="144"/>
                                  </a:lnTo>
                                  <a:lnTo>
                                    <a:pt x="1590" y="156"/>
                                  </a:lnTo>
                                  <a:lnTo>
                                    <a:pt x="1578" y="150"/>
                                  </a:lnTo>
                                  <a:lnTo>
                                    <a:pt x="1572" y="144"/>
                                  </a:lnTo>
                                  <a:lnTo>
                                    <a:pt x="1560" y="138"/>
                                  </a:lnTo>
                                  <a:lnTo>
                                    <a:pt x="1554" y="132"/>
                                  </a:lnTo>
                                  <a:lnTo>
                                    <a:pt x="1548" y="132"/>
                                  </a:lnTo>
                                  <a:lnTo>
                                    <a:pt x="1542" y="138"/>
                                  </a:lnTo>
                                  <a:lnTo>
                                    <a:pt x="1536" y="138"/>
                                  </a:lnTo>
                                  <a:lnTo>
                                    <a:pt x="1530" y="144"/>
                                  </a:lnTo>
                                  <a:lnTo>
                                    <a:pt x="1524" y="144"/>
                                  </a:lnTo>
                                  <a:lnTo>
                                    <a:pt x="1524" y="138"/>
                                  </a:lnTo>
                                  <a:lnTo>
                                    <a:pt x="1530" y="132"/>
                                  </a:lnTo>
                                  <a:lnTo>
                                    <a:pt x="1530" y="108"/>
                                  </a:lnTo>
                                  <a:lnTo>
                                    <a:pt x="1518" y="102"/>
                                  </a:lnTo>
                                  <a:lnTo>
                                    <a:pt x="1512" y="102"/>
                                  </a:lnTo>
                                  <a:lnTo>
                                    <a:pt x="1506" y="108"/>
                                  </a:lnTo>
                                  <a:lnTo>
                                    <a:pt x="1482" y="96"/>
                                  </a:lnTo>
                                  <a:lnTo>
                                    <a:pt x="1458" y="108"/>
                                  </a:lnTo>
                                  <a:lnTo>
                                    <a:pt x="1434" y="72"/>
                                  </a:lnTo>
                                  <a:lnTo>
                                    <a:pt x="1422" y="90"/>
                                  </a:lnTo>
                                  <a:lnTo>
                                    <a:pt x="1404" y="90"/>
                                  </a:lnTo>
                                  <a:lnTo>
                                    <a:pt x="1392" y="96"/>
                                  </a:lnTo>
                                  <a:lnTo>
                                    <a:pt x="1374" y="96"/>
                                  </a:lnTo>
                                  <a:lnTo>
                                    <a:pt x="1368" y="90"/>
                                  </a:lnTo>
                                  <a:lnTo>
                                    <a:pt x="1368" y="48"/>
                                  </a:lnTo>
                                  <a:lnTo>
                                    <a:pt x="1362" y="42"/>
                                  </a:lnTo>
                                  <a:lnTo>
                                    <a:pt x="1350" y="42"/>
                                  </a:lnTo>
                                  <a:lnTo>
                                    <a:pt x="1344" y="36"/>
                                  </a:lnTo>
                                  <a:lnTo>
                                    <a:pt x="1338" y="24"/>
                                  </a:lnTo>
                                  <a:lnTo>
                                    <a:pt x="1320" y="6"/>
                                  </a:lnTo>
                                  <a:lnTo>
                                    <a:pt x="1314" y="6"/>
                                  </a:lnTo>
                                  <a:lnTo>
                                    <a:pt x="1302" y="18"/>
                                  </a:lnTo>
                                  <a:lnTo>
                                    <a:pt x="1290" y="18"/>
                                  </a:lnTo>
                                  <a:lnTo>
                                    <a:pt x="1278" y="6"/>
                                  </a:lnTo>
                                  <a:lnTo>
                                    <a:pt x="1260" y="6"/>
                                  </a:lnTo>
                                  <a:lnTo>
                                    <a:pt x="1242" y="0"/>
                                  </a:lnTo>
                                  <a:lnTo>
                                    <a:pt x="1218" y="0"/>
                                  </a:lnTo>
                                  <a:lnTo>
                                    <a:pt x="1200" y="6"/>
                                  </a:lnTo>
                                  <a:lnTo>
                                    <a:pt x="1188" y="12"/>
                                  </a:lnTo>
                                  <a:lnTo>
                                    <a:pt x="1176" y="24"/>
                                  </a:lnTo>
                                  <a:lnTo>
                                    <a:pt x="1176" y="36"/>
                                  </a:lnTo>
                                  <a:lnTo>
                                    <a:pt x="1164" y="36"/>
                                  </a:lnTo>
                                  <a:lnTo>
                                    <a:pt x="1110" y="54"/>
                                  </a:lnTo>
                                  <a:lnTo>
                                    <a:pt x="1020" y="54"/>
                                  </a:lnTo>
                                  <a:lnTo>
                                    <a:pt x="1014" y="60"/>
                                  </a:lnTo>
                                  <a:lnTo>
                                    <a:pt x="1014" y="78"/>
                                  </a:lnTo>
                                  <a:lnTo>
                                    <a:pt x="948" y="78"/>
                                  </a:lnTo>
                                  <a:lnTo>
                                    <a:pt x="942" y="96"/>
                                  </a:lnTo>
                                  <a:lnTo>
                                    <a:pt x="888" y="96"/>
                                  </a:lnTo>
                                  <a:lnTo>
                                    <a:pt x="828" y="102"/>
                                  </a:lnTo>
                                  <a:lnTo>
                                    <a:pt x="792" y="114"/>
                                  </a:lnTo>
                                  <a:lnTo>
                                    <a:pt x="780" y="126"/>
                                  </a:lnTo>
                                  <a:lnTo>
                                    <a:pt x="780" y="132"/>
                                  </a:lnTo>
                                  <a:lnTo>
                                    <a:pt x="786" y="138"/>
                                  </a:lnTo>
                                  <a:lnTo>
                                    <a:pt x="786" y="144"/>
                                  </a:lnTo>
                                  <a:lnTo>
                                    <a:pt x="810" y="144"/>
                                  </a:lnTo>
                                  <a:lnTo>
                                    <a:pt x="798" y="162"/>
                                  </a:lnTo>
                                  <a:lnTo>
                                    <a:pt x="810" y="162"/>
                                  </a:lnTo>
                                  <a:lnTo>
                                    <a:pt x="834" y="174"/>
                                  </a:lnTo>
                                  <a:lnTo>
                                    <a:pt x="846" y="174"/>
                                  </a:lnTo>
                                  <a:lnTo>
                                    <a:pt x="858" y="186"/>
                                  </a:lnTo>
                                  <a:lnTo>
                                    <a:pt x="804" y="186"/>
                                  </a:lnTo>
                                  <a:lnTo>
                                    <a:pt x="792" y="198"/>
                                  </a:lnTo>
                                  <a:lnTo>
                                    <a:pt x="798" y="204"/>
                                  </a:lnTo>
                                  <a:lnTo>
                                    <a:pt x="804" y="216"/>
                                  </a:lnTo>
                                  <a:lnTo>
                                    <a:pt x="810" y="222"/>
                                  </a:lnTo>
                                  <a:lnTo>
                                    <a:pt x="810" y="234"/>
                                  </a:lnTo>
                                  <a:lnTo>
                                    <a:pt x="798" y="246"/>
                                  </a:lnTo>
                                  <a:lnTo>
                                    <a:pt x="786" y="246"/>
                                  </a:lnTo>
                                  <a:lnTo>
                                    <a:pt x="774" y="252"/>
                                  </a:lnTo>
                                  <a:lnTo>
                                    <a:pt x="762" y="252"/>
                                  </a:lnTo>
                                  <a:lnTo>
                                    <a:pt x="792" y="282"/>
                                  </a:lnTo>
                                  <a:lnTo>
                                    <a:pt x="816" y="282"/>
                                  </a:lnTo>
                                  <a:lnTo>
                                    <a:pt x="834" y="288"/>
                                  </a:lnTo>
                                  <a:lnTo>
                                    <a:pt x="846" y="294"/>
                                  </a:lnTo>
                                  <a:lnTo>
                                    <a:pt x="870" y="318"/>
                                  </a:lnTo>
                                  <a:lnTo>
                                    <a:pt x="876" y="336"/>
                                  </a:lnTo>
                                  <a:lnTo>
                                    <a:pt x="876" y="348"/>
                                  </a:lnTo>
                                  <a:lnTo>
                                    <a:pt x="870" y="360"/>
                                  </a:lnTo>
                                  <a:lnTo>
                                    <a:pt x="864" y="366"/>
                                  </a:lnTo>
                                  <a:lnTo>
                                    <a:pt x="828" y="366"/>
                                  </a:lnTo>
                                  <a:lnTo>
                                    <a:pt x="816" y="360"/>
                                  </a:lnTo>
                                  <a:lnTo>
                                    <a:pt x="810" y="354"/>
                                  </a:lnTo>
                                  <a:lnTo>
                                    <a:pt x="798" y="354"/>
                                  </a:lnTo>
                                  <a:lnTo>
                                    <a:pt x="792" y="348"/>
                                  </a:lnTo>
                                  <a:lnTo>
                                    <a:pt x="780" y="372"/>
                                  </a:lnTo>
                                  <a:lnTo>
                                    <a:pt x="768" y="372"/>
                                  </a:lnTo>
                                  <a:lnTo>
                                    <a:pt x="756" y="366"/>
                                  </a:lnTo>
                                  <a:lnTo>
                                    <a:pt x="732" y="366"/>
                                  </a:lnTo>
                                  <a:lnTo>
                                    <a:pt x="708" y="354"/>
                                  </a:lnTo>
                                  <a:lnTo>
                                    <a:pt x="702" y="342"/>
                                  </a:lnTo>
                                  <a:lnTo>
                                    <a:pt x="690" y="336"/>
                                  </a:lnTo>
                                  <a:lnTo>
                                    <a:pt x="684" y="330"/>
                                  </a:lnTo>
                                  <a:lnTo>
                                    <a:pt x="672" y="330"/>
                                  </a:lnTo>
                                  <a:lnTo>
                                    <a:pt x="666" y="336"/>
                                  </a:lnTo>
                                  <a:lnTo>
                                    <a:pt x="654" y="342"/>
                                  </a:lnTo>
                                  <a:lnTo>
                                    <a:pt x="636" y="348"/>
                                  </a:lnTo>
                                  <a:lnTo>
                                    <a:pt x="624" y="348"/>
                                  </a:lnTo>
                                  <a:lnTo>
                                    <a:pt x="588" y="330"/>
                                  </a:lnTo>
                                  <a:lnTo>
                                    <a:pt x="582" y="330"/>
                                  </a:lnTo>
                                  <a:lnTo>
                                    <a:pt x="570" y="336"/>
                                  </a:lnTo>
                                  <a:lnTo>
                                    <a:pt x="558" y="348"/>
                                  </a:lnTo>
                                  <a:lnTo>
                                    <a:pt x="546" y="354"/>
                                  </a:lnTo>
                                  <a:lnTo>
                                    <a:pt x="540" y="366"/>
                                  </a:lnTo>
                                  <a:lnTo>
                                    <a:pt x="534" y="372"/>
                                  </a:lnTo>
                                  <a:lnTo>
                                    <a:pt x="462" y="336"/>
                                  </a:lnTo>
                                  <a:lnTo>
                                    <a:pt x="450" y="336"/>
                                  </a:lnTo>
                                  <a:lnTo>
                                    <a:pt x="450" y="342"/>
                                  </a:lnTo>
                                  <a:lnTo>
                                    <a:pt x="462" y="354"/>
                                  </a:lnTo>
                                  <a:lnTo>
                                    <a:pt x="462" y="372"/>
                                  </a:lnTo>
                                  <a:lnTo>
                                    <a:pt x="450" y="372"/>
                                  </a:lnTo>
                                  <a:lnTo>
                                    <a:pt x="438" y="360"/>
                                  </a:lnTo>
                                  <a:lnTo>
                                    <a:pt x="438" y="354"/>
                                  </a:lnTo>
                                  <a:lnTo>
                                    <a:pt x="426" y="324"/>
                                  </a:lnTo>
                                  <a:lnTo>
                                    <a:pt x="390" y="324"/>
                                  </a:lnTo>
                                  <a:lnTo>
                                    <a:pt x="384" y="312"/>
                                  </a:lnTo>
                                  <a:lnTo>
                                    <a:pt x="384" y="306"/>
                                  </a:lnTo>
                                  <a:lnTo>
                                    <a:pt x="378" y="300"/>
                                  </a:lnTo>
                                  <a:lnTo>
                                    <a:pt x="318" y="300"/>
                                  </a:lnTo>
                                  <a:lnTo>
                                    <a:pt x="312" y="288"/>
                                  </a:lnTo>
                                  <a:lnTo>
                                    <a:pt x="306" y="282"/>
                                  </a:lnTo>
                                  <a:lnTo>
                                    <a:pt x="288" y="282"/>
                                  </a:lnTo>
                                  <a:lnTo>
                                    <a:pt x="276" y="288"/>
                                  </a:lnTo>
                                  <a:lnTo>
                                    <a:pt x="264" y="300"/>
                                  </a:lnTo>
                                  <a:lnTo>
                                    <a:pt x="234" y="300"/>
                                  </a:lnTo>
                                  <a:lnTo>
                                    <a:pt x="228" y="294"/>
                                  </a:lnTo>
                                  <a:lnTo>
                                    <a:pt x="228" y="288"/>
                                  </a:lnTo>
                                  <a:lnTo>
                                    <a:pt x="222" y="288"/>
                                  </a:lnTo>
                                  <a:lnTo>
                                    <a:pt x="210" y="282"/>
                                  </a:lnTo>
                                  <a:lnTo>
                                    <a:pt x="180" y="282"/>
                                  </a:lnTo>
                                  <a:lnTo>
                                    <a:pt x="180" y="288"/>
                                  </a:lnTo>
                                  <a:lnTo>
                                    <a:pt x="186" y="294"/>
                                  </a:lnTo>
                                  <a:lnTo>
                                    <a:pt x="186" y="312"/>
                                  </a:lnTo>
                                  <a:lnTo>
                                    <a:pt x="174" y="324"/>
                                  </a:lnTo>
                                  <a:lnTo>
                                    <a:pt x="162" y="330"/>
                                  </a:lnTo>
                                  <a:lnTo>
                                    <a:pt x="150" y="330"/>
                                  </a:lnTo>
                                  <a:lnTo>
                                    <a:pt x="138" y="336"/>
                                  </a:lnTo>
                                  <a:lnTo>
                                    <a:pt x="132" y="336"/>
                                  </a:lnTo>
                                  <a:lnTo>
                                    <a:pt x="132" y="360"/>
                                  </a:lnTo>
                                  <a:lnTo>
                                    <a:pt x="102" y="372"/>
                                  </a:lnTo>
                                  <a:lnTo>
                                    <a:pt x="114" y="384"/>
                                  </a:lnTo>
                                  <a:lnTo>
                                    <a:pt x="120" y="396"/>
                                  </a:lnTo>
                                  <a:lnTo>
                                    <a:pt x="114" y="402"/>
                                  </a:lnTo>
                                  <a:lnTo>
                                    <a:pt x="108" y="414"/>
                                  </a:lnTo>
                                  <a:lnTo>
                                    <a:pt x="102" y="420"/>
                                  </a:lnTo>
                                  <a:lnTo>
                                    <a:pt x="90" y="420"/>
                                  </a:lnTo>
                                  <a:lnTo>
                                    <a:pt x="78" y="414"/>
                                  </a:lnTo>
                                  <a:lnTo>
                                    <a:pt x="72" y="402"/>
                                  </a:lnTo>
                                  <a:lnTo>
                                    <a:pt x="60" y="396"/>
                                  </a:lnTo>
                                  <a:lnTo>
                                    <a:pt x="48" y="384"/>
                                  </a:lnTo>
                                  <a:lnTo>
                                    <a:pt x="36" y="378"/>
                                  </a:lnTo>
                                  <a:lnTo>
                                    <a:pt x="24" y="378"/>
                                  </a:lnTo>
                                  <a:lnTo>
                                    <a:pt x="18" y="384"/>
                                  </a:lnTo>
                                  <a:lnTo>
                                    <a:pt x="18" y="396"/>
                                  </a:lnTo>
                                  <a:lnTo>
                                    <a:pt x="24" y="402"/>
                                  </a:lnTo>
                                  <a:lnTo>
                                    <a:pt x="24" y="426"/>
                                  </a:lnTo>
                                  <a:lnTo>
                                    <a:pt x="0" y="426"/>
                                  </a:lnTo>
                                  <a:lnTo>
                                    <a:pt x="6" y="462"/>
                                  </a:lnTo>
                                  <a:lnTo>
                                    <a:pt x="12" y="468"/>
                                  </a:lnTo>
                                  <a:lnTo>
                                    <a:pt x="12" y="492"/>
                                  </a:lnTo>
                                  <a:lnTo>
                                    <a:pt x="0" y="516"/>
                                  </a:lnTo>
                                  <a:lnTo>
                                    <a:pt x="0" y="546"/>
                                  </a:lnTo>
                                  <a:lnTo>
                                    <a:pt x="6" y="546"/>
                                  </a:lnTo>
                                  <a:lnTo>
                                    <a:pt x="12" y="552"/>
                                  </a:lnTo>
                                  <a:lnTo>
                                    <a:pt x="36" y="552"/>
                                  </a:lnTo>
                                  <a:lnTo>
                                    <a:pt x="42" y="558"/>
                                  </a:lnTo>
                                  <a:lnTo>
                                    <a:pt x="42" y="588"/>
                                  </a:lnTo>
                                  <a:lnTo>
                                    <a:pt x="48" y="594"/>
                                  </a:lnTo>
                                  <a:lnTo>
                                    <a:pt x="90" y="594"/>
                                  </a:lnTo>
                                  <a:lnTo>
                                    <a:pt x="102" y="588"/>
                                  </a:lnTo>
                                  <a:lnTo>
                                    <a:pt x="114" y="588"/>
                                  </a:lnTo>
                                  <a:lnTo>
                                    <a:pt x="162" y="636"/>
                                  </a:lnTo>
                                  <a:lnTo>
                                    <a:pt x="168" y="648"/>
                                  </a:lnTo>
                                  <a:lnTo>
                                    <a:pt x="180" y="660"/>
                                  </a:lnTo>
                                  <a:lnTo>
                                    <a:pt x="180" y="672"/>
                                  </a:lnTo>
                                  <a:lnTo>
                                    <a:pt x="144" y="672"/>
                                  </a:lnTo>
                                  <a:lnTo>
                                    <a:pt x="144" y="678"/>
                                  </a:lnTo>
                                  <a:lnTo>
                                    <a:pt x="156" y="690"/>
                                  </a:lnTo>
                                  <a:lnTo>
                                    <a:pt x="174" y="696"/>
                                  </a:lnTo>
                                  <a:lnTo>
                                    <a:pt x="186" y="696"/>
                                  </a:lnTo>
                                  <a:lnTo>
                                    <a:pt x="192" y="702"/>
                                  </a:lnTo>
                                  <a:lnTo>
                                    <a:pt x="198" y="702"/>
                                  </a:lnTo>
                                  <a:lnTo>
                                    <a:pt x="204" y="690"/>
                                  </a:lnTo>
                                  <a:lnTo>
                                    <a:pt x="222" y="690"/>
                                  </a:lnTo>
                                  <a:lnTo>
                                    <a:pt x="228" y="684"/>
                                  </a:lnTo>
                                  <a:lnTo>
                                    <a:pt x="246" y="672"/>
                                  </a:lnTo>
                                  <a:lnTo>
                                    <a:pt x="306" y="648"/>
                                  </a:lnTo>
                                  <a:lnTo>
                                    <a:pt x="324" y="642"/>
                                  </a:lnTo>
                                  <a:lnTo>
                                    <a:pt x="336" y="648"/>
                                  </a:lnTo>
                                  <a:lnTo>
                                    <a:pt x="342" y="654"/>
                                  </a:lnTo>
                                  <a:lnTo>
                                    <a:pt x="360" y="666"/>
                                  </a:lnTo>
                                  <a:lnTo>
                                    <a:pt x="366" y="672"/>
                                  </a:lnTo>
                                  <a:lnTo>
                                    <a:pt x="384" y="672"/>
                                  </a:lnTo>
                                  <a:lnTo>
                                    <a:pt x="390" y="666"/>
                                  </a:lnTo>
                                  <a:lnTo>
                                    <a:pt x="402" y="666"/>
                                  </a:lnTo>
                                  <a:lnTo>
                                    <a:pt x="408" y="660"/>
                                  </a:lnTo>
                                  <a:lnTo>
                                    <a:pt x="414" y="666"/>
                                  </a:lnTo>
                                  <a:lnTo>
                                    <a:pt x="426" y="672"/>
                                  </a:lnTo>
                                  <a:lnTo>
                                    <a:pt x="450" y="696"/>
                                  </a:lnTo>
                                  <a:lnTo>
                                    <a:pt x="450" y="726"/>
                                  </a:lnTo>
                                  <a:lnTo>
                                    <a:pt x="444" y="732"/>
                                  </a:lnTo>
                                  <a:lnTo>
                                    <a:pt x="444" y="738"/>
                                  </a:lnTo>
                                  <a:lnTo>
                                    <a:pt x="438" y="744"/>
                                  </a:lnTo>
                                  <a:lnTo>
                                    <a:pt x="438" y="750"/>
                                  </a:lnTo>
                                  <a:lnTo>
                                    <a:pt x="444" y="756"/>
                                  </a:lnTo>
                                  <a:lnTo>
                                    <a:pt x="450" y="768"/>
                                  </a:lnTo>
                                  <a:lnTo>
                                    <a:pt x="462" y="774"/>
                                  </a:lnTo>
                                  <a:lnTo>
                                    <a:pt x="474" y="786"/>
                                  </a:lnTo>
                                  <a:lnTo>
                                    <a:pt x="486" y="786"/>
                                  </a:lnTo>
                                  <a:lnTo>
                                    <a:pt x="504" y="768"/>
                                  </a:lnTo>
                                  <a:lnTo>
                                    <a:pt x="516" y="762"/>
                                  </a:lnTo>
                                  <a:lnTo>
                                    <a:pt x="528" y="762"/>
                                  </a:lnTo>
                                  <a:lnTo>
                                    <a:pt x="528" y="792"/>
                                  </a:lnTo>
                                  <a:lnTo>
                                    <a:pt x="546" y="810"/>
                                  </a:lnTo>
                                  <a:lnTo>
                                    <a:pt x="510" y="816"/>
                                  </a:lnTo>
                                  <a:lnTo>
                                    <a:pt x="510" y="828"/>
                                  </a:lnTo>
                                  <a:lnTo>
                                    <a:pt x="504" y="834"/>
                                  </a:lnTo>
                                  <a:lnTo>
                                    <a:pt x="498" y="834"/>
                                  </a:lnTo>
                                  <a:lnTo>
                                    <a:pt x="486" y="822"/>
                                  </a:lnTo>
                                  <a:lnTo>
                                    <a:pt x="486" y="816"/>
                                  </a:lnTo>
                                  <a:lnTo>
                                    <a:pt x="498" y="804"/>
                                  </a:lnTo>
                                  <a:lnTo>
                                    <a:pt x="504" y="804"/>
                                  </a:lnTo>
                                  <a:lnTo>
                                    <a:pt x="510" y="798"/>
                                  </a:lnTo>
                                  <a:lnTo>
                                    <a:pt x="480" y="798"/>
                                  </a:lnTo>
                                  <a:lnTo>
                                    <a:pt x="462" y="792"/>
                                  </a:lnTo>
                                  <a:lnTo>
                                    <a:pt x="450" y="792"/>
                                  </a:lnTo>
                                  <a:lnTo>
                                    <a:pt x="432" y="786"/>
                                  </a:lnTo>
                                  <a:lnTo>
                                    <a:pt x="408" y="786"/>
                                  </a:lnTo>
                                  <a:lnTo>
                                    <a:pt x="390" y="780"/>
                                  </a:lnTo>
                                  <a:lnTo>
                                    <a:pt x="372" y="780"/>
                                  </a:lnTo>
                                  <a:lnTo>
                                    <a:pt x="360" y="774"/>
                                  </a:lnTo>
                                  <a:lnTo>
                                    <a:pt x="348" y="774"/>
                                  </a:lnTo>
                                  <a:lnTo>
                                    <a:pt x="360" y="804"/>
                                  </a:lnTo>
                                  <a:lnTo>
                                    <a:pt x="342" y="804"/>
                                  </a:lnTo>
                                  <a:lnTo>
                                    <a:pt x="330" y="816"/>
                                  </a:lnTo>
                                  <a:lnTo>
                                    <a:pt x="330" y="822"/>
                                  </a:lnTo>
                                  <a:lnTo>
                                    <a:pt x="336" y="828"/>
                                  </a:lnTo>
                                  <a:lnTo>
                                    <a:pt x="348" y="834"/>
                                  </a:lnTo>
                                  <a:lnTo>
                                    <a:pt x="354" y="840"/>
                                  </a:lnTo>
                                  <a:lnTo>
                                    <a:pt x="366" y="840"/>
                                  </a:lnTo>
                                  <a:lnTo>
                                    <a:pt x="372" y="846"/>
                                  </a:lnTo>
                                  <a:lnTo>
                                    <a:pt x="372" y="852"/>
                                  </a:lnTo>
                                  <a:lnTo>
                                    <a:pt x="360" y="852"/>
                                  </a:lnTo>
                                  <a:lnTo>
                                    <a:pt x="348" y="846"/>
                                  </a:lnTo>
                                  <a:lnTo>
                                    <a:pt x="336" y="846"/>
                                  </a:lnTo>
                                  <a:lnTo>
                                    <a:pt x="324" y="840"/>
                                  </a:lnTo>
                                  <a:lnTo>
                                    <a:pt x="306" y="834"/>
                                  </a:lnTo>
                                  <a:lnTo>
                                    <a:pt x="300" y="834"/>
                                  </a:lnTo>
                                  <a:lnTo>
                                    <a:pt x="294" y="840"/>
                                  </a:lnTo>
                                  <a:lnTo>
                                    <a:pt x="294" y="846"/>
                                  </a:lnTo>
                                  <a:lnTo>
                                    <a:pt x="306" y="858"/>
                                  </a:lnTo>
                                  <a:lnTo>
                                    <a:pt x="318" y="864"/>
                                  </a:lnTo>
                                  <a:lnTo>
                                    <a:pt x="324" y="870"/>
                                  </a:lnTo>
                                  <a:lnTo>
                                    <a:pt x="336" y="870"/>
                                  </a:lnTo>
                                  <a:lnTo>
                                    <a:pt x="336" y="882"/>
                                  </a:lnTo>
                                  <a:lnTo>
                                    <a:pt x="342" y="894"/>
                                  </a:lnTo>
                                  <a:lnTo>
                                    <a:pt x="366" y="918"/>
                                  </a:lnTo>
                                  <a:lnTo>
                                    <a:pt x="372" y="930"/>
                                  </a:lnTo>
                                  <a:lnTo>
                                    <a:pt x="372" y="954"/>
                                  </a:lnTo>
                                  <a:lnTo>
                                    <a:pt x="408" y="960"/>
                                  </a:lnTo>
                                  <a:lnTo>
                                    <a:pt x="414" y="978"/>
                                  </a:lnTo>
                                  <a:lnTo>
                                    <a:pt x="444" y="978"/>
                                  </a:lnTo>
                                  <a:lnTo>
                                    <a:pt x="480" y="996"/>
                                  </a:lnTo>
                                  <a:lnTo>
                                    <a:pt x="486" y="1002"/>
                                  </a:lnTo>
                                  <a:lnTo>
                                    <a:pt x="486" y="1014"/>
                                  </a:lnTo>
                                  <a:lnTo>
                                    <a:pt x="480" y="1020"/>
                                  </a:lnTo>
                                  <a:lnTo>
                                    <a:pt x="468" y="1026"/>
                                  </a:lnTo>
                                  <a:lnTo>
                                    <a:pt x="462" y="1038"/>
                                  </a:lnTo>
                                  <a:lnTo>
                                    <a:pt x="462" y="1056"/>
                                  </a:lnTo>
                                  <a:lnTo>
                                    <a:pt x="468" y="1062"/>
                                  </a:lnTo>
                                  <a:lnTo>
                                    <a:pt x="492" y="1062"/>
                                  </a:lnTo>
                                  <a:lnTo>
                                    <a:pt x="498" y="1056"/>
                                  </a:lnTo>
                                  <a:lnTo>
                                    <a:pt x="504" y="1038"/>
                                  </a:lnTo>
                                  <a:lnTo>
                                    <a:pt x="510" y="1026"/>
                                  </a:lnTo>
                                  <a:lnTo>
                                    <a:pt x="516" y="1020"/>
                                  </a:lnTo>
                                  <a:lnTo>
                                    <a:pt x="528" y="1020"/>
                                  </a:lnTo>
                                  <a:lnTo>
                                    <a:pt x="546" y="1026"/>
                                  </a:lnTo>
                                  <a:lnTo>
                                    <a:pt x="546" y="1020"/>
                                  </a:lnTo>
                                  <a:lnTo>
                                    <a:pt x="552" y="1014"/>
                                  </a:lnTo>
                                  <a:lnTo>
                                    <a:pt x="570" y="1014"/>
                                  </a:lnTo>
                                  <a:lnTo>
                                    <a:pt x="594" y="1026"/>
                                  </a:lnTo>
                                  <a:lnTo>
                                    <a:pt x="606" y="1026"/>
                                  </a:lnTo>
                                  <a:lnTo>
                                    <a:pt x="618" y="1038"/>
                                  </a:lnTo>
                                  <a:lnTo>
                                    <a:pt x="630" y="1044"/>
                                  </a:lnTo>
                                  <a:lnTo>
                                    <a:pt x="636" y="1056"/>
                                  </a:lnTo>
                                  <a:lnTo>
                                    <a:pt x="642" y="1062"/>
                                  </a:lnTo>
                                  <a:lnTo>
                                    <a:pt x="648" y="1074"/>
                                  </a:lnTo>
                                  <a:lnTo>
                                    <a:pt x="672" y="1098"/>
                                  </a:lnTo>
                                  <a:lnTo>
                                    <a:pt x="684" y="1104"/>
                                  </a:lnTo>
                                  <a:lnTo>
                                    <a:pt x="690" y="1110"/>
                                  </a:lnTo>
                                  <a:lnTo>
                                    <a:pt x="696" y="1104"/>
                                  </a:lnTo>
                                  <a:lnTo>
                                    <a:pt x="696" y="1098"/>
                                  </a:lnTo>
                                  <a:lnTo>
                                    <a:pt x="702" y="1092"/>
                                  </a:lnTo>
                                  <a:lnTo>
                                    <a:pt x="654" y="810"/>
                                  </a:lnTo>
                                  <a:lnTo>
                                    <a:pt x="798" y="768"/>
                                  </a:lnTo>
                                  <a:lnTo>
                                    <a:pt x="804" y="774"/>
                                  </a:lnTo>
                                  <a:lnTo>
                                    <a:pt x="804" y="762"/>
                                  </a:lnTo>
                                  <a:lnTo>
                                    <a:pt x="810" y="756"/>
                                  </a:lnTo>
                                  <a:lnTo>
                                    <a:pt x="810" y="750"/>
                                  </a:lnTo>
                                  <a:lnTo>
                                    <a:pt x="816" y="738"/>
                                  </a:lnTo>
                                  <a:lnTo>
                                    <a:pt x="816" y="732"/>
                                  </a:lnTo>
                                  <a:lnTo>
                                    <a:pt x="822" y="726"/>
                                  </a:lnTo>
                                  <a:lnTo>
                                    <a:pt x="846" y="726"/>
                                  </a:lnTo>
                                  <a:lnTo>
                                    <a:pt x="852" y="750"/>
                                  </a:lnTo>
                                  <a:lnTo>
                                    <a:pt x="864" y="744"/>
                                  </a:lnTo>
                                  <a:lnTo>
                                    <a:pt x="870" y="744"/>
                                  </a:lnTo>
                                  <a:lnTo>
                                    <a:pt x="876" y="738"/>
                                  </a:lnTo>
                                  <a:lnTo>
                                    <a:pt x="876" y="732"/>
                                  </a:lnTo>
                                  <a:lnTo>
                                    <a:pt x="852" y="708"/>
                                  </a:lnTo>
                                  <a:lnTo>
                                    <a:pt x="870" y="708"/>
                                  </a:lnTo>
                                  <a:lnTo>
                                    <a:pt x="882" y="720"/>
                                  </a:lnTo>
                                  <a:lnTo>
                                    <a:pt x="936" y="720"/>
                                  </a:lnTo>
                                  <a:lnTo>
                                    <a:pt x="924" y="708"/>
                                  </a:lnTo>
                                  <a:lnTo>
                                    <a:pt x="918" y="708"/>
                                  </a:lnTo>
                                  <a:lnTo>
                                    <a:pt x="906" y="696"/>
                                  </a:lnTo>
                                  <a:lnTo>
                                    <a:pt x="882" y="696"/>
                                  </a:lnTo>
                                  <a:lnTo>
                                    <a:pt x="876" y="690"/>
                                  </a:lnTo>
                                  <a:lnTo>
                                    <a:pt x="876" y="684"/>
                                  </a:lnTo>
                                  <a:lnTo>
                                    <a:pt x="882" y="678"/>
                                  </a:lnTo>
                                  <a:lnTo>
                                    <a:pt x="906" y="678"/>
                                  </a:lnTo>
                                  <a:lnTo>
                                    <a:pt x="924" y="666"/>
                                  </a:lnTo>
                                  <a:lnTo>
                                    <a:pt x="930" y="672"/>
                                  </a:lnTo>
                                  <a:lnTo>
                                    <a:pt x="936" y="684"/>
                                  </a:lnTo>
                                  <a:lnTo>
                                    <a:pt x="942" y="690"/>
                                  </a:lnTo>
                                  <a:lnTo>
                                    <a:pt x="948" y="690"/>
                                  </a:lnTo>
                                  <a:lnTo>
                                    <a:pt x="954" y="684"/>
                                  </a:lnTo>
                                  <a:lnTo>
                                    <a:pt x="960" y="690"/>
                                  </a:lnTo>
                                  <a:lnTo>
                                    <a:pt x="966" y="702"/>
                                  </a:lnTo>
                                  <a:lnTo>
                                    <a:pt x="966" y="708"/>
                                  </a:lnTo>
                                  <a:lnTo>
                                    <a:pt x="960" y="714"/>
                                  </a:lnTo>
                                  <a:lnTo>
                                    <a:pt x="954" y="714"/>
                                  </a:lnTo>
                                  <a:lnTo>
                                    <a:pt x="942" y="720"/>
                                  </a:lnTo>
                                  <a:lnTo>
                                    <a:pt x="924" y="738"/>
                                  </a:lnTo>
                                  <a:lnTo>
                                    <a:pt x="888" y="738"/>
                                  </a:lnTo>
                                  <a:lnTo>
                                    <a:pt x="882" y="744"/>
                                  </a:lnTo>
                                  <a:lnTo>
                                    <a:pt x="882" y="756"/>
                                  </a:lnTo>
                                  <a:lnTo>
                                    <a:pt x="888" y="762"/>
                                  </a:lnTo>
                                  <a:lnTo>
                                    <a:pt x="900" y="762"/>
                                  </a:lnTo>
                                  <a:lnTo>
                                    <a:pt x="906" y="768"/>
                                  </a:lnTo>
                                  <a:lnTo>
                                    <a:pt x="918" y="768"/>
                                  </a:lnTo>
                                  <a:lnTo>
                                    <a:pt x="918" y="786"/>
                                  </a:lnTo>
                                  <a:lnTo>
                                    <a:pt x="912" y="798"/>
                                  </a:lnTo>
                                  <a:lnTo>
                                    <a:pt x="912" y="816"/>
                                  </a:lnTo>
                                  <a:lnTo>
                                    <a:pt x="918" y="822"/>
                                  </a:lnTo>
                                  <a:lnTo>
                                    <a:pt x="984" y="858"/>
                                  </a:lnTo>
                                  <a:lnTo>
                                    <a:pt x="1062" y="930"/>
                                  </a:lnTo>
                                  <a:lnTo>
                                    <a:pt x="1068" y="930"/>
                                  </a:lnTo>
                                  <a:lnTo>
                                    <a:pt x="1074" y="924"/>
                                  </a:lnTo>
                                  <a:lnTo>
                                    <a:pt x="1110" y="924"/>
                                  </a:lnTo>
                                  <a:lnTo>
                                    <a:pt x="1128" y="918"/>
                                  </a:lnTo>
                                  <a:lnTo>
                                    <a:pt x="1188" y="918"/>
                                  </a:lnTo>
                                  <a:lnTo>
                                    <a:pt x="1206" y="924"/>
                                  </a:lnTo>
                                  <a:lnTo>
                                    <a:pt x="1224" y="924"/>
                                  </a:lnTo>
                                  <a:lnTo>
                                    <a:pt x="1230" y="918"/>
                                  </a:lnTo>
                                  <a:lnTo>
                                    <a:pt x="1254" y="906"/>
                                  </a:lnTo>
                                  <a:lnTo>
                                    <a:pt x="1266" y="906"/>
                                  </a:lnTo>
                                  <a:lnTo>
                                    <a:pt x="1272" y="918"/>
                                  </a:lnTo>
                                  <a:lnTo>
                                    <a:pt x="1290" y="936"/>
                                  </a:lnTo>
                                  <a:lnTo>
                                    <a:pt x="1296" y="954"/>
                                  </a:lnTo>
                                  <a:lnTo>
                                    <a:pt x="1308" y="960"/>
                                  </a:lnTo>
                                  <a:lnTo>
                                    <a:pt x="1314" y="972"/>
                                  </a:lnTo>
                                  <a:lnTo>
                                    <a:pt x="1344" y="972"/>
                                  </a:lnTo>
                                  <a:lnTo>
                                    <a:pt x="1344" y="984"/>
                                  </a:lnTo>
                                  <a:lnTo>
                                    <a:pt x="1350" y="1002"/>
                                  </a:lnTo>
                                  <a:lnTo>
                                    <a:pt x="1350" y="1044"/>
                                  </a:lnTo>
                                  <a:lnTo>
                                    <a:pt x="1356" y="1050"/>
                                  </a:lnTo>
                                  <a:lnTo>
                                    <a:pt x="1362" y="1050"/>
                                  </a:lnTo>
                                  <a:lnTo>
                                    <a:pt x="1368" y="1044"/>
                                  </a:lnTo>
                                  <a:lnTo>
                                    <a:pt x="1380" y="1044"/>
                                  </a:lnTo>
                                  <a:lnTo>
                                    <a:pt x="1386" y="1050"/>
                                  </a:lnTo>
                                  <a:lnTo>
                                    <a:pt x="1416" y="1110"/>
                                  </a:lnTo>
                                  <a:lnTo>
                                    <a:pt x="1494" y="1110"/>
                                  </a:lnTo>
                                  <a:lnTo>
                                    <a:pt x="1512" y="1116"/>
                                  </a:lnTo>
                                  <a:lnTo>
                                    <a:pt x="1512" y="1134"/>
                                  </a:lnTo>
                                  <a:lnTo>
                                    <a:pt x="1506" y="1140"/>
                                  </a:lnTo>
                                  <a:lnTo>
                                    <a:pt x="1506" y="1152"/>
                                  </a:lnTo>
                                  <a:lnTo>
                                    <a:pt x="1512" y="1152"/>
                                  </a:lnTo>
                                  <a:lnTo>
                                    <a:pt x="1524" y="1158"/>
                                  </a:lnTo>
                                  <a:lnTo>
                                    <a:pt x="1536" y="1158"/>
                                  </a:lnTo>
                                  <a:lnTo>
                                    <a:pt x="1542" y="1164"/>
                                  </a:lnTo>
                                  <a:lnTo>
                                    <a:pt x="1542" y="1152"/>
                                  </a:lnTo>
                                  <a:lnTo>
                                    <a:pt x="1536" y="1146"/>
                                  </a:lnTo>
                                  <a:lnTo>
                                    <a:pt x="1536" y="1134"/>
                                  </a:lnTo>
                                  <a:lnTo>
                                    <a:pt x="1548" y="1122"/>
                                  </a:lnTo>
                                  <a:lnTo>
                                    <a:pt x="1560" y="1116"/>
                                  </a:lnTo>
                                  <a:lnTo>
                                    <a:pt x="1566" y="1110"/>
                                  </a:lnTo>
                                  <a:lnTo>
                                    <a:pt x="1572" y="1110"/>
                                  </a:lnTo>
                                  <a:lnTo>
                                    <a:pt x="1572" y="1092"/>
                                  </a:lnTo>
                                  <a:lnTo>
                                    <a:pt x="1584" y="1080"/>
                                  </a:lnTo>
                                  <a:lnTo>
                                    <a:pt x="1596" y="1074"/>
                                  </a:lnTo>
                                  <a:lnTo>
                                    <a:pt x="1608" y="1074"/>
                                  </a:lnTo>
                                  <a:lnTo>
                                    <a:pt x="1614" y="1068"/>
                                  </a:lnTo>
                                  <a:lnTo>
                                    <a:pt x="1620" y="1068"/>
                                  </a:lnTo>
                                  <a:lnTo>
                                    <a:pt x="1632" y="1044"/>
                                  </a:lnTo>
                                  <a:lnTo>
                                    <a:pt x="1656" y="1044"/>
                                  </a:lnTo>
                                  <a:lnTo>
                                    <a:pt x="1686" y="1026"/>
                                  </a:lnTo>
                                  <a:lnTo>
                                    <a:pt x="1662" y="1026"/>
                                  </a:lnTo>
                                  <a:lnTo>
                                    <a:pt x="1662" y="1008"/>
                                  </a:lnTo>
                                  <a:lnTo>
                                    <a:pt x="1668" y="996"/>
                                  </a:lnTo>
                                  <a:lnTo>
                                    <a:pt x="1686" y="978"/>
                                  </a:lnTo>
                                  <a:lnTo>
                                    <a:pt x="1716" y="978"/>
                                  </a:lnTo>
                                  <a:lnTo>
                                    <a:pt x="1728" y="984"/>
                                  </a:lnTo>
                                  <a:lnTo>
                                    <a:pt x="1746" y="990"/>
                                  </a:lnTo>
                                  <a:lnTo>
                                    <a:pt x="1782" y="1008"/>
                                  </a:lnTo>
                                  <a:lnTo>
                                    <a:pt x="1812" y="1008"/>
                                  </a:lnTo>
                                  <a:lnTo>
                                    <a:pt x="1830" y="1014"/>
                                  </a:lnTo>
                                  <a:lnTo>
                                    <a:pt x="1830" y="1002"/>
                                  </a:lnTo>
                                  <a:lnTo>
                                    <a:pt x="1824" y="990"/>
                                  </a:lnTo>
                                  <a:lnTo>
                                    <a:pt x="1824" y="960"/>
                                  </a:lnTo>
                                  <a:lnTo>
                                    <a:pt x="1830" y="954"/>
                                  </a:lnTo>
                                  <a:lnTo>
                                    <a:pt x="1872" y="954"/>
                                  </a:lnTo>
                                  <a:lnTo>
                                    <a:pt x="1884" y="960"/>
                                  </a:lnTo>
                                  <a:lnTo>
                                    <a:pt x="1890" y="972"/>
                                  </a:lnTo>
                                  <a:lnTo>
                                    <a:pt x="1914" y="972"/>
                                  </a:lnTo>
                                  <a:lnTo>
                                    <a:pt x="1926" y="978"/>
                                  </a:lnTo>
                                  <a:lnTo>
                                    <a:pt x="1944" y="978"/>
                                  </a:lnTo>
                                  <a:lnTo>
                                    <a:pt x="1962" y="972"/>
                                  </a:lnTo>
                                  <a:lnTo>
                                    <a:pt x="2082" y="972"/>
                                  </a:lnTo>
                                  <a:lnTo>
                                    <a:pt x="2094" y="978"/>
                                  </a:lnTo>
                                  <a:lnTo>
                                    <a:pt x="2106" y="978"/>
                                  </a:lnTo>
                                  <a:lnTo>
                                    <a:pt x="2154" y="972"/>
                                  </a:lnTo>
                                  <a:lnTo>
                                    <a:pt x="2166" y="984"/>
                                  </a:lnTo>
                                  <a:lnTo>
                                    <a:pt x="2184" y="984"/>
                                  </a:lnTo>
                                  <a:lnTo>
                                    <a:pt x="2208" y="1014"/>
                                  </a:lnTo>
                                  <a:lnTo>
                                    <a:pt x="2250" y="1014"/>
                                  </a:lnTo>
                                  <a:lnTo>
                                    <a:pt x="2268" y="1020"/>
                                  </a:lnTo>
                                  <a:lnTo>
                                    <a:pt x="2262" y="1014"/>
                                  </a:lnTo>
                                  <a:lnTo>
                                    <a:pt x="2262" y="1002"/>
                                  </a:lnTo>
                                  <a:lnTo>
                                    <a:pt x="2256" y="996"/>
                                  </a:lnTo>
                                  <a:lnTo>
                                    <a:pt x="2256" y="984"/>
                                  </a:lnTo>
                                  <a:lnTo>
                                    <a:pt x="2280" y="984"/>
                                  </a:lnTo>
                                  <a:lnTo>
                                    <a:pt x="2262" y="966"/>
                                  </a:lnTo>
                                  <a:lnTo>
                                    <a:pt x="2262" y="960"/>
                                  </a:lnTo>
                                  <a:lnTo>
                                    <a:pt x="2268" y="954"/>
                                  </a:lnTo>
                                  <a:lnTo>
                                    <a:pt x="2286" y="954"/>
                                  </a:lnTo>
                                  <a:lnTo>
                                    <a:pt x="2286" y="942"/>
                                  </a:lnTo>
                                  <a:lnTo>
                                    <a:pt x="2274" y="936"/>
                                  </a:lnTo>
                                  <a:lnTo>
                                    <a:pt x="2268" y="924"/>
                                  </a:lnTo>
                                  <a:lnTo>
                                    <a:pt x="2226" y="882"/>
                                  </a:lnTo>
                                  <a:lnTo>
                                    <a:pt x="2214" y="858"/>
                                  </a:lnTo>
                                  <a:lnTo>
                                    <a:pt x="2214" y="828"/>
                                  </a:lnTo>
                                  <a:lnTo>
                                    <a:pt x="2196" y="828"/>
                                  </a:lnTo>
                                  <a:lnTo>
                                    <a:pt x="2184" y="822"/>
                                  </a:lnTo>
                                  <a:lnTo>
                                    <a:pt x="2178" y="816"/>
                                  </a:lnTo>
                                  <a:lnTo>
                                    <a:pt x="2178" y="810"/>
                                  </a:lnTo>
                                  <a:lnTo>
                                    <a:pt x="2184" y="804"/>
                                  </a:lnTo>
                                  <a:lnTo>
                                    <a:pt x="2196" y="798"/>
                                  </a:lnTo>
                                  <a:lnTo>
                                    <a:pt x="2208" y="798"/>
                                  </a:lnTo>
                                  <a:lnTo>
                                    <a:pt x="2220" y="792"/>
                                  </a:lnTo>
                                  <a:lnTo>
                                    <a:pt x="2232" y="792"/>
                                  </a:lnTo>
                                  <a:lnTo>
                                    <a:pt x="2268" y="774"/>
                                  </a:lnTo>
                                  <a:lnTo>
                                    <a:pt x="2280" y="774"/>
                                  </a:lnTo>
                                  <a:lnTo>
                                    <a:pt x="2286" y="780"/>
                                  </a:lnTo>
                                  <a:lnTo>
                                    <a:pt x="2292" y="792"/>
                                  </a:lnTo>
                                  <a:lnTo>
                                    <a:pt x="2298" y="798"/>
                                  </a:lnTo>
                                  <a:lnTo>
                                    <a:pt x="2316" y="786"/>
                                  </a:lnTo>
                                  <a:lnTo>
                                    <a:pt x="2328" y="798"/>
                                  </a:lnTo>
                                  <a:lnTo>
                                    <a:pt x="2334" y="798"/>
                                  </a:lnTo>
                                  <a:lnTo>
                                    <a:pt x="2340" y="792"/>
                                  </a:lnTo>
                                  <a:lnTo>
                                    <a:pt x="2340" y="780"/>
                                  </a:lnTo>
                                  <a:lnTo>
                                    <a:pt x="2334" y="774"/>
                                  </a:lnTo>
                                  <a:lnTo>
                                    <a:pt x="2328" y="774"/>
                                  </a:lnTo>
                                  <a:lnTo>
                                    <a:pt x="2322" y="768"/>
                                  </a:lnTo>
                                  <a:lnTo>
                                    <a:pt x="2316" y="768"/>
                                  </a:lnTo>
                                  <a:lnTo>
                                    <a:pt x="2316" y="630"/>
                                  </a:lnTo>
                                  <a:lnTo>
                                    <a:pt x="2328" y="630"/>
                                  </a:lnTo>
                                  <a:lnTo>
                                    <a:pt x="2340" y="636"/>
                                  </a:lnTo>
                                  <a:lnTo>
                                    <a:pt x="2352" y="636"/>
                                  </a:lnTo>
                                  <a:lnTo>
                                    <a:pt x="2376" y="648"/>
                                  </a:lnTo>
                                  <a:lnTo>
                                    <a:pt x="2424" y="648"/>
                                  </a:lnTo>
                                  <a:lnTo>
                                    <a:pt x="2436" y="660"/>
                                  </a:lnTo>
                                  <a:lnTo>
                                    <a:pt x="2454" y="642"/>
                                  </a:lnTo>
                                  <a:lnTo>
                                    <a:pt x="2472" y="642"/>
                                  </a:lnTo>
                                  <a:lnTo>
                                    <a:pt x="2478" y="636"/>
                                  </a:lnTo>
                                  <a:lnTo>
                                    <a:pt x="2478" y="618"/>
                                  </a:lnTo>
                                  <a:lnTo>
                                    <a:pt x="2466" y="594"/>
                                  </a:lnTo>
                                  <a:lnTo>
                                    <a:pt x="2454" y="582"/>
                                  </a:lnTo>
                                  <a:lnTo>
                                    <a:pt x="2442" y="558"/>
                                  </a:lnTo>
                                  <a:lnTo>
                                    <a:pt x="2442" y="540"/>
                                  </a:lnTo>
                                  <a:lnTo>
                                    <a:pt x="2454" y="528"/>
                                  </a:lnTo>
                                  <a:lnTo>
                                    <a:pt x="2496" y="528"/>
                                  </a:lnTo>
                                  <a:lnTo>
                                    <a:pt x="2502" y="522"/>
                                  </a:lnTo>
                                  <a:lnTo>
                                    <a:pt x="2502" y="510"/>
                                  </a:lnTo>
                                  <a:lnTo>
                                    <a:pt x="2484" y="492"/>
                                  </a:lnTo>
                                  <a:close/>
                                  <a:moveTo>
                                    <a:pt x="2082" y="696"/>
                                  </a:moveTo>
                                  <a:lnTo>
                                    <a:pt x="2046" y="696"/>
                                  </a:lnTo>
                                  <a:lnTo>
                                    <a:pt x="2046" y="702"/>
                                  </a:lnTo>
                                  <a:lnTo>
                                    <a:pt x="2040" y="708"/>
                                  </a:lnTo>
                                  <a:lnTo>
                                    <a:pt x="2028" y="708"/>
                                  </a:lnTo>
                                  <a:lnTo>
                                    <a:pt x="2022" y="702"/>
                                  </a:lnTo>
                                  <a:lnTo>
                                    <a:pt x="2010" y="696"/>
                                  </a:lnTo>
                                  <a:lnTo>
                                    <a:pt x="1980" y="702"/>
                                  </a:lnTo>
                                  <a:lnTo>
                                    <a:pt x="1950" y="696"/>
                                  </a:lnTo>
                                  <a:lnTo>
                                    <a:pt x="1932" y="696"/>
                                  </a:lnTo>
                                  <a:lnTo>
                                    <a:pt x="1908" y="690"/>
                                  </a:lnTo>
                                  <a:lnTo>
                                    <a:pt x="1860" y="690"/>
                                  </a:lnTo>
                                  <a:lnTo>
                                    <a:pt x="1854" y="684"/>
                                  </a:lnTo>
                                  <a:lnTo>
                                    <a:pt x="1854" y="678"/>
                                  </a:lnTo>
                                  <a:lnTo>
                                    <a:pt x="1836" y="696"/>
                                  </a:lnTo>
                                  <a:lnTo>
                                    <a:pt x="1830" y="696"/>
                                  </a:lnTo>
                                  <a:lnTo>
                                    <a:pt x="1824" y="708"/>
                                  </a:lnTo>
                                  <a:lnTo>
                                    <a:pt x="1824" y="714"/>
                                  </a:lnTo>
                                  <a:lnTo>
                                    <a:pt x="1818" y="726"/>
                                  </a:lnTo>
                                  <a:lnTo>
                                    <a:pt x="1812" y="732"/>
                                  </a:lnTo>
                                  <a:lnTo>
                                    <a:pt x="1794" y="732"/>
                                  </a:lnTo>
                                  <a:lnTo>
                                    <a:pt x="1800" y="762"/>
                                  </a:lnTo>
                                  <a:lnTo>
                                    <a:pt x="1788" y="768"/>
                                  </a:lnTo>
                                  <a:lnTo>
                                    <a:pt x="1806" y="786"/>
                                  </a:lnTo>
                                  <a:lnTo>
                                    <a:pt x="1800" y="810"/>
                                  </a:lnTo>
                                  <a:lnTo>
                                    <a:pt x="1794" y="810"/>
                                  </a:lnTo>
                                  <a:lnTo>
                                    <a:pt x="1788" y="798"/>
                                  </a:lnTo>
                                  <a:lnTo>
                                    <a:pt x="1776" y="792"/>
                                  </a:lnTo>
                                  <a:lnTo>
                                    <a:pt x="1770" y="780"/>
                                  </a:lnTo>
                                  <a:lnTo>
                                    <a:pt x="1758" y="774"/>
                                  </a:lnTo>
                                  <a:lnTo>
                                    <a:pt x="1752" y="762"/>
                                  </a:lnTo>
                                  <a:lnTo>
                                    <a:pt x="1752" y="750"/>
                                  </a:lnTo>
                                  <a:lnTo>
                                    <a:pt x="1746" y="732"/>
                                  </a:lnTo>
                                  <a:lnTo>
                                    <a:pt x="1746" y="720"/>
                                  </a:lnTo>
                                  <a:lnTo>
                                    <a:pt x="1764" y="702"/>
                                  </a:lnTo>
                                  <a:lnTo>
                                    <a:pt x="1776" y="702"/>
                                  </a:lnTo>
                                  <a:lnTo>
                                    <a:pt x="1782" y="696"/>
                                  </a:lnTo>
                                  <a:lnTo>
                                    <a:pt x="1788" y="684"/>
                                  </a:lnTo>
                                  <a:lnTo>
                                    <a:pt x="1788" y="678"/>
                                  </a:lnTo>
                                  <a:lnTo>
                                    <a:pt x="1800" y="666"/>
                                  </a:lnTo>
                                  <a:lnTo>
                                    <a:pt x="1818" y="666"/>
                                  </a:lnTo>
                                  <a:lnTo>
                                    <a:pt x="1830" y="672"/>
                                  </a:lnTo>
                                  <a:lnTo>
                                    <a:pt x="1848" y="672"/>
                                  </a:lnTo>
                                  <a:lnTo>
                                    <a:pt x="1854" y="666"/>
                                  </a:lnTo>
                                  <a:lnTo>
                                    <a:pt x="1896" y="666"/>
                                  </a:lnTo>
                                  <a:lnTo>
                                    <a:pt x="1908" y="672"/>
                                  </a:lnTo>
                                  <a:lnTo>
                                    <a:pt x="1914" y="678"/>
                                  </a:lnTo>
                                  <a:lnTo>
                                    <a:pt x="1932" y="678"/>
                                  </a:lnTo>
                                  <a:lnTo>
                                    <a:pt x="1944" y="684"/>
                                  </a:lnTo>
                                  <a:lnTo>
                                    <a:pt x="1974" y="684"/>
                                  </a:lnTo>
                                  <a:lnTo>
                                    <a:pt x="1986" y="672"/>
                                  </a:lnTo>
                                  <a:lnTo>
                                    <a:pt x="2028" y="672"/>
                                  </a:lnTo>
                                  <a:lnTo>
                                    <a:pt x="2034" y="678"/>
                                  </a:lnTo>
                                  <a:lnTo>
                                    <a:pt x="2046" y="678"/>
                                  </a:lnTo>
                                  <a:lnTo>
                                    <a:pt x="2052" y="672"/>
                                  </a:lnTo>
                                  <a:lnTo>
                                    <a:pt x="2064" y="666"/>
                                  </a:lnTo>
                                  <a:lnTo>
                                    <a:pt x="2088" y="666"/>
                                  </a:lnTo>
                                  <a:lnTo>
                                    <a:pt x="2088" y="684"/>
                                  </a:lnTo>
                                  <a:lnTo>
                                    <a:pt x="2082" y="690"/>
                                  </a:lnTo>
                                  <a:lnTo>
                                    <a:pt x="2082" y="696"/>
                                  </a:lnTo>
                                  <a:close/>
                                </a:path>
                              </a:pathLst>
                            </a:custGeom>
                            <a:solidFill>
                              <a:srgbClr val="33334B"/>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00" name="Jordan" descr="© INSCALE GmbH, 15.06.2010"/>
                            <a:cNvSpPr>
                              <a:spLocks/>
                            </a:cNvSpPr>
                          </a:nvSpPr>
                          <a:spPr bwMode="gray">
                            <a:xfrm>
                              <a:off x="3207" y="922"/>
                              <a:ext cx="72" cy="86"/>
                            </a:xfrm>
                            <a:custGeom>
                              <a:avLst/>
                              <a:gdLst>
                                <a:gd name="T0" fmla="*/ 2147483647 w 282"/>
                                <a:gd name="T1" fmla="*/ 2147483647 h 336"/>
                                <a:gd name="T2" fmla="*/ 2147483647 w 282"/>
                                <a:gd name="T3" fmla="*/ 2147483647 h 336"/>
                                <a:gd name="T4" fmla="*/ 2147483647 w 282"/>
                                <a:gd name="T5" fmla="*/ 0 h 336"/>
                                <a:gd name="T6" fmla="*/ 2147483647 w 282"/>
                                <a:gd name="T7" fmla="*/ 2147483647 h 336"/>
                                <a:gd name="T8" fmla="*/ 2147483647 w 282"/>
                                <a:gd name="T9" fmla="*/ 2147483647 h 336"/>
                                <a:gd name="T10" fmla="*/ 2147483647 w 282"/>
                                <a:gd name="T11" fmla="*/ 2147483647 h 336"/>
                                <a:gd name="T12" fmla="*/ 2147483647 w 282"/>
                                <a:gd name="T13" fmla="*/ 2147483647 h 336"/>
                                <a:gd name="T14" fmla="*/ 2147483647 w 282"/>
                                <a:gd name="T15" fmla="*/ 2147483647 h 336"/>
                                <a:gd name="T16" fmla="*/ 2147483647 w 282"/>
                                <a:gd name="T17" fmla="*/ 2147483647 h 336"/>
                                <a:gd name="T18" fmla="*/ 2147483647 w 282"/>
                                <a:gd name="T19" fmla="*/ 2147483647 h 336"/>
                                <a:gd name="T20" fmla="*/ 2147483647 w 282"/>
                                <a:gd name="T21" fmla="*/ 2147483647 h 336"/>
                                <a:gd name="T22" fmla="*/ 2147483647 w 282"/>
                                <a:gd name="T23" fmla="*/ 2147483647 h 336"/>
                                <a:gd name="T24" fmla="*/ 2147483647 w 282"/>
                                <a:gd name="T25" fmla="*/ 2147483647 h 336"/>
                                <a:gd name="T26" fmla="*/ 2147483647 w 282"/>
                                <a:gd name="T27" fmla="*/ 2147483647 h 336"/>
                                <a:gd name="T28" fmla="*/ 2147483647 w 282"/>
                                <a:gd name="T29" fmla="*/ 2147483647 h 336"/>
                                <a:gd name="T30" fmla="*/ 2147483647 w 282"/>
                                <a:gd name="T31" fmla="*/ 2147483647 h 336"/>
                                <a:gd name="T32" fmla="*/ 2147483647 w 282"/>
                                <a:gd name="T33" fmla="*/ 2147483647 h 336"/>
                                <a:gd name="T34" fmla="*/ 2147483647 w 282"/>
                                <a:gd name="T35" fmla="*/ 2147483647 h 336"/>
                                <a:gd name="T36" fmla="*/ 2147483647 w 282"/>
                                <a:gd name="T37" fmla="*/ 2147483647 h 336"/>
                                <a:gd name="T38" fmla="*/ 2147483647 w 282"/>
                                <a:gd name="T39" fmla="*/ 2147483647 h 336"/>
                                <a:gd name="T40" fmla="*/ 2147483647 w 282"/>
                                <a:gd name="T41" fmla="*/ 2147483647 h 336"/>
                                <a:gd name="T42" fmla="*/ 2147483647 w 282"/>
                                <a:gd name="T43" fmla="*/ 2147483647 h 336"/>
                                <a:gd name="T44" fmla="*/ 2147483647 w 282"/>
                                <a:gd name="T45" fmla="*/ 2147483647 h 336"/>
                                <a:gd name="T46" fmla="*/ 0 w 282"/>
                                <a:gd name="T47" fmla="*/ 2147483647 h 336"/>
                                <a:gd name="T48" fmla="*/ 0 w 282"/>
                                <a:gd name="T49" fmla="*/ 2147483647 h 336"/>
                                <a:gd name="T50" fmla="*/ 2147483647 w 282"/>
                                <a:gd name="T51" fmla="*/ 2147483647 h 336"/>
                                <a:gd name="T52" fmla="*/ 2147483647 w 282"/>
                                <a:gd name="T53" fmla="*/ 2147483647 h 336"/>
                                <a:gd name="T54" fmla="*/ 2147483647 w 282"/>
                                <a:gd name="T55" fmla="*/ 2147483647 h 336"/>
                                <a:gd name="T56" fmla="*/ 2147483647 w 282"/>
                                <a:gd name="T57" fmla="*/ 2147483647 h 336"/>
                                <a:gd name="T58" fmla="*/ 2147483647 w 282"/>
                                <a:gd name="T59" fmla="*/ 2147483647 h 336"/>
                                <a:gd name="T60" fmla="*/ 2147483647 w 282"/>
                                <a:gd name="T61" fmla="*/ 2147483647 h 336"/>
                                <a:gd name="T62" fmla="*/ 2147483647 w 282"/>
                                <a:gd name="T63" fmla="*/ 2147483647 h 336"/>
                                <a:gd name="T64" fmla="*/ 2147483647 w 282"/>
                                <a:gd name="T65" fmla="*/ 2147483647 h 336"/>
                                <a:gd name="T66" fmla="*/ 2147483647 w 282"/>
                                <a:gd name="T67" fmla="*/ 2147483647 h 336"/>
                                <a:gd name="T68" fmla="*/ 2147483647 w 282"/>
                                <a:gd name="T69" fmla="*/ 2147483647 h 336"/>
                                <a:gd name="T70" fmla="*/ 2147483647 w 282"/>
                                <a:gd name="T71" fmla="*/ 2147483647 h 336"/>
                                <a:gd name="T72" fmla="*/ 2147483647 w 282"/>
                                <a:gd name="T73" fmla="*/ 2147483647 h 336"/>
                                <a:gd name="T74" fmla="*/ 2147483647 w 282"/>
                                <a:gd name="T75" fmla="*/ 2147483647 h 336"/>
                                <a:gd name="T76" fmla="*/ 2147483647 w 282"/>
                                <a:gd name="T77" fmla="*/ 2147483647 h 336"/>
                                <a:gd name="T78" fmla="*/ 2147483647 w 282"/>
                                <a:gd name="T79" fmla="*/ 2147483647 h 336"/>
                                <a:gd name="T80" fmla="*/ 2147483647 w 282"/>
                                <a:gd name="T81" fmla="*/ 2147483647 h 336"/>
                                <a:gd name="T82" fmla="*/ 2147483647 w 282"/>
                                <a:gd name="T83" fmla="*/ 2147483647 h 336"/>
                                <a:gd name="T84" fmla="*/ 2147483647 w 282"/>
                                <a:gd name="T85" fmla="*/ 2147483647 h 336"/>
                                <a:gd name="T86" fmla="*/ 2147483647 w 282"/>
                                <a:gd name="T87" fmla="*/ 2147483647 h 336"/>
                                <a:gd name="T88" fmla="*/ 2147483647 w 282"/>
                                <a:gd name="T89" fmla="*/ 2147483647 h 336"/>
                                <a:gd name="T90" fmla="*/ 2147483647 w 282"/>
                                <a:gd name="T91" fmla="*/ 2147483647 h 336"/>
                                <a:gd name="T92" fmla="*/ 2147483647 w 282"/>
                                <a:gd name="T93" fmla="*/ 2147483647 h 336"/>
                                <a:gd name="T94" fmla="*/ 2147483647 w 282"/>
                                <a:gd name="T95" fmla="*/ 2147483647 h 336"/>
                                <a:gd name="T96" fmla="*/ 2147483647 w 282"/>
                                <a:gd name="T97" fmla="*/ 2147483647 h 336"/>
                                <a:gd name="T98" fmla="*/ 2147483647 w 282"/>
                                <a:gd name="T99" fmla="*/ 2147483647 h 336"/>
                                <a:gd name="T100" fmla="*/ 2147483647 w 282"/>
                                <a:gd name="T101" fmla="*/ 2147483647 h 336"/>
                                <a:gd name="T102" fmla="*/ 2147483647 w 282"/>
                                <a:gd name="T103" fmla="*/ 2147483647 h 336"/>
                                <a:gd name="T104" fmla="*/ 2147483647 w 282"/>
                                <a:gd name="T105" fmla="*/ 2147483647 h 336"/>
                                <a:gd name="T106" fmla="*/ 2147483647 w 282"/>
                                <a:gd name="T107" fmla="*/ 2147483647 h 336"/>
                                <a:gd name="T108" fmla="*/ 2147483647 w 282"/>
                                <a:gd name="T109" fmla="*/ 2147483647 h 336"/>
                                <a:gd name="T110" fmla="*/ 2147483647 w 282"/>
                                <a:gd name="T111" fmla="*/ 2147483647 h 336"/>
                                <a:gd name="T112" fmla="*/ 2147483647 w 282"/>
                                <a:gd name="T113" fmla="*/ 2147483647 h 336"/>
                                <a:gd name="T114" fmla="*/ 2147483647 w 282"/>
                                <a:gd name="T115" fmla="*/ 2147483647 h 336"/>
                                <a:gd name="T116" fmla="*/ 2147483647 w 282"/>
                                <a:gd name="T117" fmla="*/ 2147483647 h 336"/>
                                <a:gd name="T118" fmla="*/ 2147483647 w 282"/>
                                <a:gd name="T119" fmla="*/ 2147483647 h 336"/>
                                <a:gd name="T120" fmla="*/ 2147483647 w 282"/>
                                <a:gd name="T121" fmla="*/ 2147483647 h 336"/>
                                <a:gd name="T122" fmla="*/ 2147483647 w 282"/>
                                <a:gd name="T123" fmla="*/ 2147483647 h 3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 name="T186" fmla="*/ 0 w 282"/>
                                <a:gd name="T187" fmla="*/ 0 h 336"/>
                                <a:gd name="T188" fmla="*/ 282 w 282"/>
                                <a:gd name="T189" fmla="*/ 336 h 336"/>
                              </a:gdLst>
                              <a:ahLst/>
                              <a:cxnLst>
                                <a:cxn ang="T124">
                                  <a:pos x="T0" y="T1"/>
                                </a:cxn>
                                <a:cxn ang="T125">
                                  <a:pos x="T2" y="T3"/>
                                </a:cxn>
                                <a:cxn ang="T126">
                                  <a:pos x="T4" y="T5"/>
                                </a:cxn>
                                <a:cxn ang="T127">
                                  <a:pos x="T6" y="T7"/>
                                </a:cxn>
                                <a:cxn ang="T128">
                                  <a:pos x="T8" y="T9"/>
                                </a:cxn>
                                <a:cxn ang="T129">
                                  <a:pos x="T10" y="T11"/>
                                </a:cxn>
                                <a:cxn ang="T130">
                                  <a:pos x="T12" y="T13"/>
                                </a:cxn>
                                <a:cxn ang="T131">
                                  <a:pos x="T14" y="T15"/>
                                </a:cxn>
                                <a:cxn ang="T132">
                                  <a:pos x="T16" y="T17"/>
                                </a:cxn>
                                <a:cxn ang="T133">
                                  <a:pos x="T18" y="T19"/>
                                </a:cxn>
                                <a:cxn ang="T134">
                                  <a:pos x="T20" y="T21"/>
                                </a:cxn>
                                <a:cxn ang="T135">
                                  <a:pos x="T22" y="T23"/>
                                </a:cxn>
                                <a:cxn ang="T136">
                                  <a:pos x="T24" y="T25"/>
                                </a:cxn>
                                <a:cxn ang="T137">
                                  <a:pos x="T26" y="T27"/>
                                </a:cxn>
                                <a:cxn ang="T138">
                                  <a:pos x="T28" y="T29"/>
                                </a:cxn>
                                <a:cxn ang="T139">
                                  <a:pos x="T30" y="T31"/>
                                </a:cxn>
                                <a:cxn ang="T140">
                                  <a:pos x="T32" y="T33"/>
                                </a:cxn>
                                <a:cxn ang="T141">
                                  <a:pos x="T34" y="T35"/>
                                </a:cxn>
                                <a:cxn ang="T142">
                                  <a:pos x="T36" y="T37"/>
                                </a:cxn>
                                <a:cxn ang="T143">
                                  <a:pos x="T38" y="T39"/>
                                </a:cxn>
                                <a:cxn ang="T144">
                                  <a:pos x="T40" y="T41"/>
                                </a:cxn>
                                <a:cxn ang="T145">
                                  <a:pos x="T42" y="T43"/>
                                </a:cxn>
                                <a:cxn ang="T146">
                                  <a:pos x="T44" y="T45"/>
                                </a:cxn>
                                <a:cxn ang="T147">
                                  <a:pos x="T46" y="T47"/>
                                </a:cxn>
                                <a:cxn ang="T148">
                                  <a:pos x="T48" y="T49"/>
                                </a:cxn>
                                <a:cxn ang="T149">
                                  <a:pos x="T50" y="T51"/>
                                </a:cxn>
                                <a:cxn ang="T150">
                                  <a:pos x="T52" y="T53"/>
                                </a:cxn>
                                <a:cxn ang="T151">
                                  <a:pos x="T54" y="T55"/>
                                </a:cxn>
                                <a:cxn ang="T152">
                                  <a:pos x="T56" y="T57"/>
                                </a:cxn>
                                <a:cxn ang="T153">
                                  <a:pos x="T58" y="T59"/>
                                </a:cxn>
                                <a:cxn ang="T154">
                                  <a:pos x="T60" y="T61"/>
                                </a:cxn>
                                <a:cxn ang="T155">
                                  <a:pos x="T62" y="T63"/>
                                </a:cxn>
                                <a:cxn ang="T156">
                                  <a:pos x="T64" y="T65"/>
                                </a:cxn>
                                <a:cxn ang="T157">
                                  <a:pos x="T66" y="T67"/>
                                </a:cxn>
                                <a:cxn ang="T158">
                                  <a:pos x="T68" y="T69"/>
                                </a:cxn>
                                <a:cxn ang="T159">
                                  <a:pos x="T70" y="T71"/>
                                </a:cxn>
                                <a:cxn ang="T160">
                                  <a:pos x="T72" y="T73"/>
                                </a:cxn>
                                <a:cxn ang="T161">
                                  <a:pos x="T74" y="T75"/>
                                </a:cxn>
                                <a:cxn ang="T162">
                                  <a:pos x="T76" y="T77"/>
                                </a:cxn>
                                <a:cxn ang="T163">
                                  <a:pos x="T78" y="T79"/>
                                </a:cxn>
                                <a:cxn ang="T164">
                                  <a:pos x="T80" y="T81"/>
                                </a:cxn>
                                <a:cxn ang="T165">
                                  <a:pos x="T82" y="T83"/>
                                </a:cxn>
                                <a:cxn ang="T166">
                                  <a:pos x="T84" y="T85"/>
                                </a:cxn>
                                <a:cxn ang="T167">
                                  <a:pos x="T86" y="T87"/>
                                </a:cxn>
                                <a:cxn ang="T168">
                                  <a:pos x="T88" y="T89"/>
                                </a:cxn>
                                <a:cxn ang="T169">
                                  <a:pos x="T90" y="T91"/>
                                </a:cxn>
                                <a:cxn ang="T170">
                                  <a:pos x="T92" y="T93"/>
                                </a:cxn>
                                <a:cxn ang="T171">
                                  <a:pos x="T94" y="T95"/>
                                </a:cxn>
                                <a:cxn ang="T172">
                                  <a:pos x="T96" y="T97"/>
                                </a:cxn>
                                <a:cxn ang="T173">
                                  <a:pos x="T98" y="T99"/>
                                </a:cxn>
                                <a:cxn ang="T174">
                                  <a:pos x="T100" y="T101"/>
                                </a:cxn>
                                <a:cxn ang="T175">
                                  <a:pos x="T102" y="T103"/>
                                </a:cxn>
                                <a:cxn ang="T176">
                                  <a:pos x="T104" y="T105"/>
                                </a:cxn>
                                <a:cxn ang="T177">
                                  <a:pos x="T106" y="T107"/>
                                </a:cxn>
                                <a:cxn ang="T178">
                                  <a:pos x="T108" y="T109"/>
                                </a:cxn>
                                <a:cxn ang="T179">
                                  <a:pos x="T110" y="T111"/>
                                </a:cxn>
                                <a:cxn ang="T180">
                                  <a:pos x="T112" y="T113"/>
                                </a:cxn>
                                <a:cxn ang="T181">
                                  <a:pos x="T114" y="T115"/>
                                </a:cxn>
                                <a:cxn ang="T182">
                                  <a:pos x="T116" y="T117"/>
                                </a:cxn>
                                <a:cxn ang="T183">
                                  <a:pos x="T118" y="T119"/>
                                </a:cxn>
                                <a:cxn ang="T184">
                                  <a:pos x="T120" y="T121"/>
                                </a:cxn>
                                <a:cxn ang="T185">
                                  <a:pos x="T122" y="T123"/>
                                </a:cxn>
                              </a:cxnLst>
                              <a:rect l="T186" t="T187" r="T188" b="T189"/>
                              <a:pathLst>
                                <a:path w="282" h="336">
                                  <a:moveTo>
                                    <a:pt x="258" y="60"/>
                                  </a:moveTo>
                                  <a:lnTo>
                                    <a:pt x="258" y="42"/>
                                  </a:lnTo>
                                  <a:lnTo>
                                    <a:pt x="234" y="0"/>
                                  </a:lnTo>
                                  <a:lnTo>
                                    <a:pt x="222" y="6"/>
                                  </a:lnTo>
                                  <a:lnTo>
                                    <a:pt x="198" y="30"/>
                                  </a:lnTo>
                                  <a:lnTo>
                                    <a:pt x="138" y="78"/>
                                  </a:lnTo>
                                  <a:lnTo>
                                    <a:pt x="114" y="84"/>
                                  </a:lnTo>
                                  <a:lnTo>
                                    <a:pt x="96" y="84"/>
                                  </a:lnTo>
                                  <a:lnTo>
                                    <a:pt x="84" y="78"/>
                                  </a:lnTo>
                                  <a:lnTo>
                                    <a:pt x="72" y="66"/>
                                  </a:lnTo>
                                  <a:lnTo>
                                    <a:pt x="36" y="48"/>
                                  </a:lnTo>
                                  <a:lnTo>
                                    <a:pt x="30" y="48"/>
                                  </a:lnTo>
                                  <a:lnTo>
                                    <a:pt x="24" y="66"/>
                                  </a:lnTo>
                                  <a:lnTo>
                                    <a:pt x="30" y="138"/>
                                  </a:lnTo>
                                  <a:lnTo>
                                    <a:pt x="18" y="150"/>
                                  </a:lnTo>
                                  <a:lnTo>
                                    <a:pt x="18" y="162"/>
                                  </a:lnTo>
                                  <a:lnTo>
                                    <a:pt x="30" y="174"/>
                                  </a:lnTo>
                                  <a:lnTo>
                                    <a:pt x="30" y="186"/>
                                  </a:lnTo>
                                  <a:lnTo>
                                    <a:pt x="24" y="198"/>
                                  </a:lnTo>
                                  <a:lnTo>
                                    <a:pt x="18" y="204"/>
                                  </a:lnTo>
                                  <a:lnTo>
                                    <a:pt x="12" y="216"/>
                                  </a:lnTo>
                                  <a:lnTo>
                                    <a:pt x="6" y="222"/>
                                  </a:lnTo>
                                  <a:lnTo>
                                    <a:pt x="6" y="282"/>
                                  </a:lnTo>
                                  <a:lnTo>
                                    <a:pt x="0" y="294"/>
                                  </a:lnTo>
                                  <a:lnTo>
                                    <a:pt x="0" y="312"/>
                                  </a:lnTo>
                                  <a:lnTo>
                                    <a:pt x="6" y="324"/>
                                  </a:lnTo>
                                  <a:lnTo>
                                    <a:pt x="24" y="324"/>
                                  </a:lnTo>
                                  <a:lnTo>
                                    <a:pt x="48" y="336"/>
                                  </a:lnTo>
                                  <a:lnTo>
                                    <a:pt x="84" y="336"/>
                                  </a:lnTo>
                                  <a:lnTo>
                                    <a:pt x="96" y="324"/>
                                  </a:lnTo>
                                  <a:lnTo>
                                    <a:pt x="108" y="300"/>
                                  </a:lnTo>
                                  <a:lnTo>
                                    <a:pt x="108" y="288"/>
                                  </a:lnTo>
                                  <a:lnTo>
                                    <a:pt x="120" y="276"/>
                                  </a:lnTo>
                                  <a:lnTo>
                                    <a:pt x="126" y="276"/>
                                  </a:lnTo>
                                  <a:lnTo>
                                    <a:pt x="138" y="270"/>
                                  </a:lnTo>
                                  <a:lnTo>
                                    <a:pt x="150" y="270"/>
                                  </a:lnTo>
                                  <a:lnTo>
                                    <a:pt x="162" y="264"/>
                                  </a:lnTo>
                                  <a:lnTo>
                                    <a:pt x="168" y="258"/>
                                  </a:lnTo>
                                  <a:lnTo>
                                    <a:pt x="174" y="246"/>
                                  </a:lnTo>
                                  <a:lnTo>
                                    <a:pt x="180" y="240"/>
                                  </a:lnTo>
                                  <a:lnTo>
                                    <a:pt x="180" y="228"/>
                                  </a:lnTo>
                                  <a:lnTo>
                                    <a:pt x="186" y="222"/>
                                  </a:lnTo>
                                  <a:lnTo>
                                    <a:pt x="186" y="210"/>
                                  </a:lnTo>
                                  <a:lnTo>
                                    <a:pt x="180" y="204"/>
                                  </a:lnTo>
                                  <a:lnTo>
                                    <a:pt x="168" y="180"/>
                                  </a:lnTo>
                                  <a:lnTo>
                                    <a:pt x="144" y="156"/>
                                  </a:lnTo>
                                  <a:lnTo>
                                    <a:pt x="132" y="156"/>
                                  </a:lnTo>
                                  <a:lnTo>
                                    <a:pt x="120" y="150"/>
                                  </a:lnTo>
                                  <a:lnTo>
                                    <a:pt x="96" y="150"/>
                                  </a:lnTo>
                                  <a:lnTo>
                                    <a:pt x="96" y="144"/>
                                  </a:lnTo>
                                  <a:lnTo>
                                    <a:pt x="108" y="144"/>
                                  </a:lnTo>
                                  <a:lnTo>
                                    <a:pt x="120" y="138"/>
                                  </a:lnTo>
                                  <a:lnTo>
                                    <a:pt x="186" y="138"/>
                                  </a:lnTo>
                                  <a:lnTo>
                                    <a:pt x="198" y="114"/>
                                  </a:lnTo>
                                  <a:lnTo>
                                    <a:pt x="240" y="114"/>
                                  </a:lnTo>
                                  <a:lnTo>
                                    <a:pt x="252" y="108"/>
                                  </a:lnTo>
                                  <a:lnTo>
                                    <a:pt x="258" y="102"/>
                                  </a:lnTo>
                                  <a:lnTo>
                                    <a:pt x="264" y="102"/>
                                  </a:lnTo>
                                  <a:lnTo>
                                    <a:pt x="276" y="96"/>
                                  </a:lnTo>
                                  <a:lnTo>
                                    <a:pt x="282" y="90"/>
                                  </a:lnTo>
                                  <a:lnTo>
                                    <a:pt x="282" y="78"/>
                                  </a:lnTo>
                                  <a:lnTo>
                                    <a:pt x="258" y="60"/>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01" name="Jamaica" descr="© INSCALE GmbH, 15.06.2010"/>
                            <a:cNvSpPr>
                              <a:spLocks/>
                            </a:cNvSpPr>
                          </a:nvSpPr>
                          <a:spPr bwMode="gray">
                            <a:xfrm>
                              <a:off x="1181" y="1229"/>
                              <a:ext cx="40" cy="13"/>
                            </a:xfrm>
                            <a:custGeom>
                              <a:avLst/>
                              <a:gdLst>
                                <a:gd name="T0" fmla="*/ 2147483647 w 156"/>
                                <a:gd name="T1" fmla="*/ 2147483647 h 54"/>
                                <a:gd name="T2" fmla="*/ 2147483647 w 156"/>
                                <a:gd name="T3" fmla="*/ 2147483647 h 54"/>
                                <a:gd name="T4" fmla="*/ 2147483647 w 156"/>
                                <a:gd name="T5" fmla="*/ 2147483647 h 54"/>
                                <a:gd name="T6" fmla="*/ 2147483647 w 156"/>
                                <a:gd name="T7" fmla="*/ 2147483647 h 54"/>
                                <a:gd name="T8" fmla="*/ 2147483647 w 156"/>
                                <a:gd name="T9" fmla="*/ 2147483647 h 54"/>
                                <a:gd name="T10" fmla="*/ 2147483647 w 156"/>
                                <a:gd name="T11" fmla="*/ 2147483647 h 54"/>
                                <a:gd name="T12" fmla="*/ 2147483647 w 156"/>
                                <a:gd name="T13" fmla="*/ 2147483647 h 54"/>
                                <a:gd name="T14" fmla="*/ 2147483647 w 156"/>
                                <a:gd name="T15" fmla="*/ 2147483647 h 54"/>
                                <a:gd name="T16" fmla="*/ 2147483647 w 156"/>
                                <a:gd name="T17" fmla="*/ 0 h 54"/>
                                <a:gd name="T18" fmla="*/ 2147483647 w 156"/>
                                <a:gd name="T19" fmla="*/ 0 h 54"/>
                                <a:gd name="T20" fmla="*/ 2147483647 w 156"/>
                                <a:gd name="T21" fmla="*/ 2147483647 h 54"/>
                                <a:gd name="T22" fmla="*/ 0 w 156"/>
                                <a:gd name="T23" fmla="*/ 2147483647 h 54"/>
                                <a:gd name="T24" fmla="*/ 2147483647 w 156"/>
                                <a:gd name="T25" fmla="*/ 2147483647 h 54"/>
                                <a:gd name="T26" fmla="*/ 2147483647 w 156"/>
                                <a:gd name="T27" fmla="*/ 2147483647 h 54"/>
                                <a:gd name="T28" fmla="*/ 2147483647 w 156"/>
                                <a:gd name="T29" fmla="*/ 2147483647 h 54"/>
                                <a:gd name="T30" fmla="*/ 2147483647 w 156"/>
                                <a:gd name="T31" fmla="*/ 2147483647 h 54"/>
                                <a:gd name="T32" fmla="*/ 2147483647 w 156"/>
                                <a:gd name="T33" fmla="*/ 2147483647 h 54"/>
                                <a:gd name="T34" fmla="*/ 2147483647 w 156"/>
                                <a:gd name="T35" fmla="*/ 2147483647 h 54"/>
                                <a:gd name="T36" fmla="*/ 2147483647 w 156"/>
                                <a:gd name="T37" fmla="*/ 2147483647 h 54"/>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w 156"/>
                                <a:gd name="T58" fmla="*/ 0 h 54"/>
                                <a:gd name="T59" fmla="*/ 156 w 156"/>
                                <a:gd name="T60" fmla="*/ 54 h 54"/>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T57" t="T58" r="T59" b="T60"/>
                              <a:pathLst>
                                <a:path w="156" h="54">
                                  <a:moveTo>
                                    <a:pt x="108" y="54"/>
                                  </a:moveTo>
                                  <a:lnTo>
                                    <a:pt x="114" y="36"/>
                                  </a:lnTo>
                                  <a:lnTo>
                                    <a:pt x="156" y="48"/>
                                  </a:lnTo>
                                  <a:lnTo>
                                    <a:pt x="156" y="42"/>
                                  </a:lnTo>
                                  <a:lnTo>
                                    <a:pt x="150" y="36"/>
                                  </a:lnTo>
                                  <a:lnTo>
                                    <a:pt x="144" y="24"/>
                                  </a:lnTo>
                                  <a:lnTo>
                                    <a:pt x="126" y="6"/>
                                  </a:lnTo>
                                  <a:lnTo>
                                    <a:pt x="84" y="6"/>
                                  </a:lnTo>
                                  <a:lnTo>
                                    <a:pt x="66" y="0"/>
                                  </a:lnTo>
                                  <a:lnTo>
                                    <a:pt x="24" y="0"/>
                                  </a:lnTo>
                                  <a:lnTo>
                                    <a:pt x="12" y="6"/>
                                  </a:lnTo>
                                  <a:lnTo>
                                    <a:pt x="0" y="6"/>
                                  </a:lnTo>
                                  <a:lnTo>
                                    <a:pt x="6" y="18"/>
                                  </a:lnTo>
                                  <a:lnTo>
                                    <a:pt x="18" y="24"/>
                                  </a:lnTo>
                                  <a:lnTo>
                                    <a:pt x="24" y="36"/>
                                  </a:lnTo>
                                  <a:lnTo>
                                    <a:pt x="36" y="42"/>
                                  </a:lnTo>
                                  <a:lnTo>
                                    <a:pt x="60" y="42"/>
                                  </a:lnTo>
                                  <a:lnTo>
                                    <a:pt x="78" y="48"/>
                                  </a:lnTo>
                                  <a:lnTo>
                                    <a:pt x="108" y="54"/>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02" name="Japan" descr="© INSCALE GmbH, 15.06.2010"/>
                            <a:cNvSpPr>
                              <a:spLocks noEditPoints="1"/>
                            </a:cNvSpPr>
                          </a:nvSpPr>
                          <a:spPr bwMode="gray">
                            <a:xfrm>
                              <a:off x="4786" y="672"/>
                              <a:ext cx="224" cy="437"/>
                            </a:xfrm>
                            <a:custGeom>
                              <a:avLst/>
                              <a:gdLst>
                                <a:gd name="T0" fmla="*/ 2147483647 w 876"/>
                                <a:gd name="T1" fmla="*/ 2147483647 h 1710"/>
                                <a:gd name="T2" fmla="*/ 2147483647 w 876"/>
                                <a:gd name="T3" fmla="*/ 2147483647 h 1710"/>
                                <a:gd name="T4" fmla="*/ 2147483647 w 876"/>
                                <a:gd name="T5" fmla="*/ 2147483647 h 1710"/>
                                <a:gd name="T6" fmla="*/ 2147483647 w 876"/>
                                <a:gd name="T7" fmla="*/ 2147483647 h 1710"/>
                                <a:gd name="T8" fmla="*/ 2147483647 w 876"/>
                                <a:gd name="T9" fmla="*/ 2147483647 h 1710"/>
                                <a:gd name="T10" fmla="*/ 2147483647 w 876"/>
                                <a:gd name="T11" fmla="*/ 2147483647 h 1710"/>
                                <a:gd name="T12" fmla="*/ 2147483647 w 876"/>
                                <a:gd name="T13" fmla="*/ 2147483647 h 1710"/>
                                <a:gd name="T14" fmla="*/ 2147483647 w 876"/>
                                <a:gd name="T15" fmla="*/ 2147483647 h 1710"/>
                                <a:gd name="T16" fmla="*/ 2147483647 w 876"/>
                                <a:gd name="T17" fmla="*/ 2147483647 h 1710"/>
                                <a:gd name="T18" fmla="*/ 2147483647 w 876"/>
                                <a:gd name="T19" fmla="*/ 2147483647 h 1710"/>
                                <a:gd name="T20" fmla="*/ 2147483647 w 876"/>
                                <a:gd name="T21" fmla="*/ 2147483647 h 1710"/>
                                <a:gd name="T22" fmla="*/ 2147483647 w 876"/>
                                <a:gd name="T23" fmla="*/ 2147483647 h 1710"/>
                                <a:gd name="T24" fmla="*/ 2147483647 w 876"/>
                                <a:gd name="T25" fmla="*/ 2147483647 h 1710"/>
                                <a:gd name="T26" fmla="*/ 2147483647 w 876"/>
                                <a:gd name="T27" fmla="*/ 2147483647 h 1710"/>
                                <a:gd name="T28" fmla="*/ 2147483647 w 876"/>
                                <a:gd name="T29" fmla="*/ 2147483647 h 1710"/>
                                <a:gd name="T30" fmla="*/ 2147483647 w 876"/>
                                <a:gd name="T31" fmla="*/ 2147483647 h 1710"/>
                                <a:gd name="T32" fmla="*/ 2147483647 w 876"/>
                                <a:gd name="T33" fmla="*/ 2147483647 h 1710"/>
                                <a:gd name="T34" fmla="*/ 2147483647 w 876"/>
                                <a:gd name="T35" fmla="*/ 2147483647 h 1710"/>
                                <a:gd name="T36" fmla="*/ 2147483647 w 876"/>
                                <a:gd name="T37" fmla="*/ 2147483647 h 1710"/>
                                <a:gd name="T38" fmla="*/ 2147483647 w 876"/>
                                <a:gd name="T39" fmla="*/ 2147483647 h 1710"/>
                                <a:gd name="T40" fmla="*/ 2147483647 w 876"/>
                                <a:gd name="T41" fmla="*/ 2147483647 h 1710"/>
                                <a:gd name="T42" fmla="*/ 2147483647 w 876"/>
                                <a:gd name="T43" fmla="*/ 2147483647 h 1710"/>
                                <a:gd name="T44" fmla="*/ 2147483647 w 876"/>
                                <a:gd name="T45" fmla="*/ 2147483647 h 1710"/>
                                <a:gd name="T46" fmla="*/ 2147483647 w 876"/>
                                <a:gd name="T47" fmla="*/ 2147483647 h 1710"/>
                                <a:gd name="T48" fmla="*/ 2147483647 w 876"/>
                                <a:gd name="T49" fmla="*/ 2147483647 h 1710"/>
                                <a:gd name="T50" fmla="*/ 2147483647 w 876"/>
                                <a:gd name="T51" fmla="*/ 2147483647 h 1710"/>
                                <a:gd name="T52" fmla="*/ 2147483647 w 876"/>
                                <a:gd name="T53" fmla="*/ 2147483647 h 1710"/>
                                <a:gd name="T54" fmla="*/ 2147483647 w 876"/>
                                <a:gd name="T55" fmla="*/ 2147483647 h 1710"/>
                                <a:gd name="T56" fmla="*/ 2147483647 w 876"/>
                                <a:gd name="T57" fmla="*/ 2147483647 h 1710"/>
                                <a:gd name="T58" fmla="*/ 2147483647 w 876"/>
                                <a:gd name="T59" fmla="*/ 2147483647 h 1710"/>
                                <a:gd name="T60" fmla="*/ 2147483647 w 876"/>
                                <a:gd name="T61" fmla="*/ 2147483647 h 1710"/>
                                <a:gd name="T62" fmla="*/ 2147483647 w 876"/>
                                <a:gd name="T63" fmla="*/ 2147483647 h 1710"/>
                                <a:gd name="T64" fmla="*/ 2147483647 w 876"/>
                                <a:gd name="T65" fmla="*/ 2147483647 h 1710"/>
                                <a:gd name="T66" fmla="*/ 2147483647 w 876"/>
                                <a:gd name="T67" fmla="*/ 2147483647 h 1710"/>
                                <a:gd name="T68" fmla="*/ 2147483647 w 876"/>
                                <a:gd name="T69" fmla="*/ 2147483647 h 1710"/>
                                <a:gd name="T70" fmla="*/ 2147483647 w 876"/>
                                <a:gd name="T71" fmla="*/ 2147483647 h 1710"/>
                                <a:gd name="T72" fmla="*/ 2147483647 w 876"/>
                                <a:gd name="T73" fmla="*/ 2147483647 h 1710"/>
                                <a:gd name="T74" fmla="*/ 2147483647 w 876"/>
                                <a:gd name="T75" fmla="*/ 2147483647 h 1710"/>
                                <a:gd name="T76" fmla="*/ 2147483647 w 876"/>
                                <a:gd name="T77" fmla="*/ 2147483647 h 1710"/>
                                <a:gd name="T78" fmla="*/ 2147483647 w 876"/>
                                <a:gd name="T79" fmla="*/ 2147483647 h 1710"/>
                                <a:gd name="T80" fmla="*/ 2147483647 w 876"/>
                                <a:gd name="T81" fmla="*/ 2147483647 h 1710"/>
                                <a:gd name="T82" fmla="*/ 2147483647 w 876"/>
                                <a:gd name="T83" fmla="*/ 2147483647 h 1710"/>
                                <a:gd name="T84" fmla="*/ 2147483647 w 876"/>
                                <a:gd name="T85" fmla="*/ 2147483647 h 1710"/>
                                <a:gd name="T86" fmla="*/ 2147483647 w 876"/>
                                <a:gd name="T87" fmla="*/ 2147483647 h 1710"/>
                                <a:gd name="T88" fmla="*/ 2147483647 w 876"/>
                                <a:gd name="T89" fmla="*/ 2147483647 h 1710"/>
                                <a:gd name="T90" fmla="*/ 2147483647 w 876"/>
                                <a:gd name="T91" fmla="*/ 2147483647 h 1710"/>
                                <a:gd name="T92" fmla="*/ 2147483647 w 876"/>
                                <a:gd name="T93" fmla="*/ 2147483647 h 1710"/>
                                <a:gd name="T94" fmla="*/ 2147483647 w 876"/>
                                <a:gd name="T95" fmla="*/ 2147483647 h 1710"/>
                                <a:gd name="T96" fmla="*/ 2147483647 w 876"/>
                                <a:gd name="T97" fmla="*/ 2147483647 h 1710"/>
                                <a:gd name="T98" fmla="*/ 2147483647 w 876"/>
                                <a:gd name="T99" fmla="*/ 2147483647 h 1710"/>
                                <a:gd name="T100" fmla="*/ 2147483647 w 876"/>
                                <a:gd name="T101" fmla="*/ 2147483647 h 1710"/>
                                <a:gd name="T102" fmla="*/ 2147483647 w 876"/>
                                <a:gd name="T103" fmla="*/ 2147483647 h 1710"/>
                                <a:gd name="T104" fmla="*/ 2147483647 w 876"/>
                                <a:gd name="T105" fmla="*/ 2147483647 h 1710"/>
                                <a:gd name="T106" fmla="*/ 2147483647 w 876"/>
                                <a:gd name="T107" fmla="*/ 2147483647 h 1710"/>
                                <a:gd name="T108" fmla="*/ 2147483647 w 876"/>
                                <a:gd name="T109" fmla="*/ 2147483647 h 1710"/>
                                <a:gd name="T110" fmla="*/ 2147483647 w 876"/>
                                <a:gd name="T111" fmla="*/ 2147483647 h 1710"/>
                                <a:gd name="T112" fmla="*/ 2147483647 w 876"/>
                                <a:gd name="T113" fmla="*/ 2147483647 h 1710"/>
                                <a:gd name="T114" fmla="*/ 2147483647 w 876"/>
                                <a:gd name="T115" fmla="*/ 2147483647 h 1710"/>
                                <a:gd name="T116" fmla="*/ 2147483647 w 876"/>
                                <a:gd name="T117" fmla="*/ 2147483647 h 1710"/>
                                <a:gd name="T118" fmla="*/ 2147483647 w 876"/>
                                <a:gd name="T119" fmla="*/ 2147483647 h 1710"/>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w 876"/>
                                <a:gd name="T181" fmla="*/ 0 h 1710"/>
                                <a:gd name="T182" fmla="*/ 876 w 876"/>
                                <a:gd name="T183" fmla="*/ 1710 h 1710"/>
                              </a:gdLst>
                              <a:ahLst/>
                              <a:cxnLst>
                                <a:cxn ang="T120">
                                  <a:pos x="T0" y="T1"/>
                                </a:cxn>
                                <a:cxn ang="T121">
                                  <a:pos x="T2" y="T3"/>
                                </a:cxn>
                                <a:cxn ang="T122">
                                  <a:pos x="T4" y="T5"/>
                                </a:cxn>
                                <a:cxn ang="T123">
                                  <a:pos x="T6" y="T7"/>
                                </a:cxn>
                                <a:cxn ang="T124">
                                  <a:pos x="T8" y="T9"/>
                                </a:cxn>
                                <a:cxn ang="T125">
                                  <a:pos x="T10" y="T11"/>
                                </a:cxn>
                                <a:cxn ang="T126">
                                  <a:pos x="T12" y="T13"/>
                                </a:cxn>
                                <a:cxn ang="T127">
                                  <a:pos x="T14" y="T15"/>
                                </a:cxn>
                                <a:cxn ang="T128">
                                  <a:pos x="T16" y="T17"/>
                                </a:cxn>
                                <a:cxn ang="T129">
                                  <a:pos x="T18" y="T19"/>
                                </a:cxn>
                                <a:cxn ang="T130">
                                  <a:pos x="T20" y="T21"/>
                                </a:cxn>
                                <a:cxn ang="T131">
                                  <a:pos x="T22" y="T23"/>
                                </a:cxn>
                                <a:cxn ang="T132">
                                  <a:pos x="T24" y="T25"/>
                                </a:cxn>
                                <a:cxn ang="T133">
                                  <a:pos x="T26" y="T27"/>
                                </a:cxn>
                                <a:cxn ang="T134">
                                  <a:pos x="T28" y="T29"/>
                                </a:cxn>
                                <a:cxn ang="T135">
                                  <a:pos x="T30" y="T31"/>
                                </a:cxn>
                                <a:cxn ang="T136">
                                  <a:pos x="T32" y="T33"/>
                                </a:cxn>
                                <a:cxn ang="T137">
                                  <a:pos x="T34" y="T35"/>
                                </a:cxn>
                                <a:cxn ang="T138">
                                  <a:pos x="T36" y="T37"/>
                                </a:cxn>
                                <a:cxn ang="T139">
                                  <a:pos x="T38" y="T39"/>
                                </a:cxn>
                                <a:cxn ang="T140">
                                  <a:pos x="T40" y="T41"/>
                                </a:cxn>
                                <a:cxn ang="T141">
                                  <a:pos x="T42" y="T43"/>
                                </a:cxn>
                                <a:cxn ang="T142">
                                  <a:pos x="T44" y="T45"/>
                                </a:cxn>
                                <a:cxn ang="T143">
                                  <a:pos x="T46" y="T47"/>
                                </a:cxn>
                                <a:cxn ang="T144">
                                  <a:pos x="T48" y="T49"/>
                                </a:cxn>
                                <a:cxn ang="T145">
                                  <a:pos x="T50" y="T51"/>
                                </a:cxn>
                                <a:cxn ang="T146">
                                  <a:pos x="T52" y="T53"/>
                                </a:cxn>
                                <a:cxn ang="T147">
                                  <a:pos x="T54" y="T55"/>
                                </a:cxn>
                                <a:cxn ang="T148">
                                  <a:pos x="T56" y="T57"/>
                                </a:cxn>
                                <a:cxn ang="T149">
                                  <a:pos x="T58" y="T59"/>
                                </a:cxn>
                                <a:cxn ang="T150">
                                  <a:pos x="T60" y="T61"/>
                                </a:cxn>
                                <a:cxn ang="T151">
                                  <a:pos x="T62" y="T63"/>
                                </a:cxn>
                                <a:cxn ang="T152">
                                  <a:pos x="T64" y="T65"/>
                                </a:cxn>
                                <a:cxn ang="T153">
                                  <a:pos x="T66" y="T67"/>
                                </a:cxn>
                                <a:cxn ang="T154">
                                  <a:pos x="T68" y="T69"/>
                                </a:cxn>
                                <a:cxn ang="T155">
                                  <a:pos x="T70" y="T71"/>
                                </a:cxn>
                                <a:cxn ang="T156">
                                  <a:pos x="T72" y="T73"/>
                                </a:cxn>
                                <a:cxn ang="T157">
                                  <a:pos x="T74" y="T75"/>
                                </a:cxn>
                                <a:cxn ang="T158">
                                  <a:pos x="T76" y="T77"/>
                                </a:cxn>
                                <a:cxn ang="T159">
                                  <a:pos x="T78" y="T79"/>
                                </a:cxn>
                                <a:cxn ang="T160">
                                  <a:pos x="T80" y="T81"/>
                                </a:cxn>
                                <a:cxn ang="T161">
                                  <a:pos x="T82" y="T83"/>
                                </a:cxn>
                                <a:cxn ang="T162">
                                  <a:pos x="T84" y="T85"/>
                                </a:cxn>
                                <a:cxn ang="T163">
                                  <a:pos x="T86" y="T87"/>
                                </a:cxn>
                                <a:cxn ang="T164">
                                  <a:pos x="T88" y="T89"/>
                                </a:cxn>
                                <a:cxn ang="T165">
                                  <a:pos x="T90" y="T91"/>
                                </a:cxn>
                                <a:cxn ang="T166">
                                  <a:pos x="T92" y="T93"/>
                                </a:cxn>
                                <a:cxn ang="T167">
                                  <a:pos x="T94" y="T95"/>
                                </a:cxn>
                                <a:cxn ang="T168">
                                  <a:pos x="T96" y="T97"/>
                                </a:cxn>
                                <a:cxn ang="T169">
                                  <a:pos x="T98" y="T99"/>
                                </a:cxn>
                                <a:cxn ang="T170">
                                  <a:pos x="T100" y="T101"/>
                                </a:cxn>
                                <a:cxn ang="T171">
                                  <a:pos x="T102" y="T103"/>
                                </a:cxn>
                                <a:cxn ang="T172">
                                  <a:pos x="T104" y="T105"/>
                                </a:cxn>
                                <a:cxn ang="T173">
                                  <a:pos x="T106" y="T107"/>
                                </a:cxn>
                                <a:cxn ang="T174">
                                  <a:pos x="T108" y="T109"/>
                                </a:cxn>
                                <a:cxn ang="T175">
                                  <a:pos x="T110" y="T111"/>
                                </a:cxn>
                                <a:cxn ang="T176">
                                  <a:pos x="T112" y="T113"/>
                                </a:cxn>
                                <a:cxn ang="T177">
                                  <a:pos x="T114" y="T115"/>
                                </a:cxn>
                                <a:cxn ang="T178">
                                  <a:pos x="T116" y="T117"/>
                                </a:cxn>
                                <a:cxn ang="T179">
                                  <a:pos x="T118" y="T119"/>
                                </a:cxn>
                              </a:cxnLst>
                              <a:rect l="T180" t="T181" r="T182" b="T183"/>
                              <a:pathLst>
                                <a:path w="876" h="1710">
                                  <a:moveTo>
                                    <a:pt x="876" y="780"/>
                                  </a:moveTo>
                                  <a:lnTo>
                                    <a:pt x="864" y="774"/>
                                  </a:lnTo>
                                  <a:lnTo>
                                    <a:pt x="858" y="768"/>
                                  </a:lnTo>
                                  <a:lnTo>
                                    <a:pt x="846" y="762"/>
                                  </a:lnTo>
                                  <a:lnTo>
                                    <a:pt x="840" y="750"/>
                                  </a:lnTo>
                                  <a:lnTo>
                                    <a:pt x="828" y="744"/>
                                  </a:lnTo>
                                  <a:lnTo>
                                    <a:pt x="828" y="720"/>
                                  </a:lnTo>
                                  <a:lnTo>
                                    <a:pt x="834" y="702"/>
                                  </a:lnTo>
                                  <a:lnTo>
                                    <a:pt x="834" y="684"/>
                                  </a:lnTo>
                                  <a:lnTo>
                                    <a:pt x="828" y="666"/>
                                  </a:lnTo>
                                  <a:lnTo>
                                    <a:pt x="816" y="642"/>
                                  </a:lnTo>
                                  <a:lnTo>
                                    <a:pt x="792" y="618"/>
                                  </a:lnTo>
                                  <a:lnTo>
                                    <a:pt x="786" y="600"/>
                                  </a:lnTo>
                                  <a:lnTo>
                                    <a:pt x="786" y="576"/>
                                  </a:lnTo>
                                  <a:lnTo>
                                    <a:pt x="792" y="570"/>
                                  </a:lnTo>
                                  <a:lnTo>
                                    <a:pt x="810" y="570"/>
                                  </a:lnTo>
                                  <a:lnTo>
                                    <a:pt x="810" y="528"/>
                                  </a:lnTo>
                                  <a:lnTo>
                                    <a:pt x="798" y="516"/>
                                  </a:lnTo>
                                  <a:lnTo>
                                    <a:pt x="810" y="510"/>
                                  </a:lnTo>
                                  <a:lnTo>
                                    <a:pt x="810" y="498"/>
                                  </a:lnTo>
                                  <a:lnTo>
                                    <a:pt x="804" y="486"/>
                                  </a:lnTo>
                                  <a:lnTo>
                                    <a:pt x="804" y="474"/>
                                  </a:lnTo>
                                  <a:lnTo>
                                    <a:pt x="798" y="468"/>
                                  </a:lnTo>
                                  <a:lnTo>
                                    <a:pt x="792" y="456"/>
                                  </a:lnTo>
                                  <a:lnTo>
                                    <a:pt x="786" y="450"/>
                                  </a:lnTo>
                                  <a:lnTo>
                                    <a:pt x="774" y="444"/>
                                  </a:lnTo>
                                  <a:lnTo>
                                    <a:pt x="768" y="438"/>
                                  </a:lnTo>
                                  <a:lnTo>
                                    <a:pt x="762" y="420"/>
                                  </a:lnTo>
                                  <a:lnTo>
                                    <a:pt x="756" y="420"/>
                                  </a:lnTo>
                                  <a:lnTo>
                                    <a:pt x="738" y="402"/>
                                  </a:lnTo>
                                  <a:lnTo>
                                    <a:pt x="714" y="390"/>
                                  </a:lnTo>
                                  <a:lnTo>
                                    <a:pt x="702" y="378"/>
                                  </a:lnTo>
                                  <a:lnTo>
                                    <a:pt x="696" y="360"/>
                                  </a:lnTo>
                                  <a:lnTo>
                                    <a:pt x="690" y="348"/>
                                  </a:lnTo>
                                  <a:lnTo>
                                    <a:pt x="690" y="330"/>
                                  </a:lnTo>
                                  <a:lnTo>
                                    <a:pt x="684" y="324"/>
                                  </a:lnTo>
                                  <a:lnTo>
                                    <a:pt x="678" y="324"/>
                                  </a:lnTo>
                                  <a:lnTo>
                                    <a:pt x="666" y="318"/>
                                  </a:lnTo>
                                  <a:lnTo>
                                    <a:pt x="654" y="318"/>
                                  </a:lnTo>
                                  <a:lnTo>
                                    <a:pt x="648" y="324"/>
                                  </a:lnTo>
                                  <a:lnTo>
                                    <a:pt x="648" y="342"/>
                                  </a:lnTo>
                                  <a:lnTo>
                                    <a:pt x="654" y="342"/>
                                  </a:lnTo>
                                  <a:lnTo>
                                    <a:pt x="660" y="348"/>
                                  </a:lnTo>
                                  <a:lnTo>
                                    <a:pt x="672" y="342"/>
                                  </a:lnTo>
                                  <a:lnTo>
                                    <a:pt x="678" y="348"/>
                                  </a:lnTo>
                                  <a:lnTo>
                                    <a:pt x="678" y="366"/>
                                  </a:lnTo>
                                  <a:lnTo>
                                    <a:pt x="672" y="366"/>
                                  </a:lnTo>
                                  <a:lnTo>
                                    <a:pt x="666" y="360"/>
                                  </a:lnTo>
                                  <a:lnTo>
                                    <a:pt x="654" y="372"/>
                                  </a:lnTo>
                                  <a:lnTo>
                                    <a:pt x="630" y="342"/>
                                  </a:lnTo>
                                  <a:lnTo>
                                    <a:pt x="612" y="342"/>
                                  </a:lnTo>
                                  <a:lnTo>
                                    <a:pt x="636" y="378"/>
                                  </a:lnTo>
                                  <a:lnTo>
                                    <a:pt x="618" y="378"/>
                                  </a:lnTo>
                                  <a:lnTo>
                                    <a:pt x="648" y="426"/>
                                  </a:lnTo>
                                  <a:lnTo>
                                    <a:pt x="636" y="438"/>
                                  </a:lnTo>
                                  <a:lnTo>
                                    <a:pt x="648" y="444"/>
                                  </a:lnTo>
                                  <a:lnTo>
                                    <a:pt x="666" y="462"/>
                                  </a:lnTo>
                                  <a:lnTo>
                                    <a:pt x="678" y="468"/>
                                  </a:lnTo>
                                  <a:lnTo>
                                    <a:pt x="684" y="480"/>
                                  </a:lnTo>
                                  <a:lnTo>
                                    <a:pt x="684" y="504"/>
                                  </a:lnTo>
                                  <a:lnTo>
                                    <a:pt x="678" y="516"/>
                                  </a:lnTo>
                                  <a:lnTo>
                                    <a:pt x="678" y="534"/>
                                  </a:lnTo>
                                  <a:lnTo>
                                    <a:pt x="672" y="540"/>
                                  </a:lnTo>
                                  <a:lnTo>
                                    <a:pt x="672" y="570"/>
                                  </a:lnTo>
                                  <a:lnTo>
                                    <a:pt x="678" y="570"/>
                                  </a:lnTo>
                                  <a:lnTo>
                                    <a:pt x="690" y="582"/>
                                  </a:lnTo>
                                  <a:lnTo>
                                    <a:pt x="690" y="600"/>
                                  </a:lnTo>
                                  <a:lnTo>
                                    <a:pt x="678" y="606"/>
                                  </a:lnTo>
                                  <a:lnTo>
                                    <a:pt x="660" y="606"/>
                                  </a:lnTo>
                                  <a:lnTo>
                                    <a:pt x="660" y="618"/>
                                  </a:lnTo>
                                  <a:lnTo>
                                    <a:pt x="666" y="630"/>
                                  </a:lnTo>
                                  <a:lnTo>
                                    <a:pt x="666" y="642"/>
                                  </a:lnTo>
                                  <a:lnTo>
                                    <a:pt x="660" y="654"/>
                                  </a:lnTo>
                                  <a:lnTo>
                                    <a:pt x="654" y="660"/>
                                  </a:lnTo>
                                  <a:lnTo>
                                    <a:pt x="642" y="666"/>
                                  </a:lnTo>
                                  <a:lnTo>
                                    <a:pt x="630" y="666"/>
                                  </a:lnTo>
                                  <a:lnTo>
                                    <a:pt x="618" y="672"/>
                                  </a:lnTo>
                                  <a:lnTo>
                                    <a:pt x="612" y="678"/>
                                  </a:lnTo>
                                  <a:lnTo>
                                    <a:pt x="606" y="678"/>
                                  </a:lnTo>
                                  <a:lnTo>
                                    <a:pt x="606" y="696"/>
                                  </a:lnTo>
                                  <a:lnTo>
                                    <a:pt x="588" y="696"/>
                                  </a:lnTo>
                                  <a:lnTo>
                                    <a:pt x="564" y="672"/>
                                  </a:lnTo>
                                  <a:lnTo>
                                    <a:pt x="564" y="654"/>
                                  </a:lnTo>
                                  <a:lnTo>
                                    <a:pt x="570" y="636"/>
                                  </a:lnTo>
                                  <a:lnTo>
                                    <a:pt x="558" y="636"/>
                                  </a:lnTo>
                                  <a:lnTo>
                                    <a:pt x="552" y="642"/>
                                  </a:lnTo>
                                  <a:lnTo>
                                    <a:pt x="540" y="648"/>
                                  </a:lnTo>
                                  <a:lnTo>
                                    <a:pt x="534" y="654"/>
                                  </a:lnTo>
                                  <a:lnTo>
                                    <a:pt x="534" y="660"/>
                                  </a:lnTo>
                                  <a:lnTo>
                                    <a:pt x="540" y="666"/>
                                  </a:lnTo>
                                  <a:lnTo>
                                    <a:pt x="558" y="702"/>
                                  </a:lnTo>
                                  <a:lnTo>
                                    <a:pt x="558" y="714"/>
                                  </a:lnTo>
                                  <a:lnTo>
                                    <a:pt x="552" y="720"/>
                                  </a:lnTo>
                                  <a:lnTo>
                                    <a:pt x="540" y="744"/>
                                  </a:lnTo>
                                  <a:lnTo>
                                    <a:pt x="540" y="756"/>
                                  </a:lnTo>
                                  <a:lnTo>
                                    <a:pt x="546" y="762"/>
                                  </a:lnTo>
                                  <a:lnTo>
                                    <a:pt x="546" y="768"/>
                                  </a:lnTo>
                                  <a:lnTo>
                                    <a:pt x="552" y="780"/>
                                  </a:lnTo>
                                  <a:lnTo>
                                    <a:pt x="558" y="786"/>
                                  </a:lnTo>
                                  <a:lnTo>
                                    <a:pt x="558" y="792"/>
                                  </a:lnTo>
                                  <a:lnTo>
                                    <a:pt x="522" y="792"/>
                                  </a:lnTo>
                                  <a:lnTo>
                                    <a:pt x="498" y="780"/>
                                  </a:lnTo>
                                  <a:lnTo>
                                    <a:pt x="474" y="780"/>
                                  </a:lnTo>
                                  <a:lnTo>
                                    <a:pt x="450" y="792"/>
                                  </a:lnTo>
                                  <a:lnTo>
                                    <a:pt x="438" y="792"/>
                                  </a:lnTo>
                                  <a:lnTo>
                                    <a:pt x="420" y="798"/>
                                  </a:lnTo>
                                  <a:lnTo>
                                    <a:pt x="414" y="804"/>
                                  </a:lnTo>
                                  <a:lnTo>
                                    <a:pt x="378" y="804"/>
                                  </a:lnTo>
                                  <a:lnTo>
                                    <a:pt x="366" y="792"/>
                                  </a:lnTo>
                                  <a:lnTo>
                                    <a:pt x="336" y="816"/>
                                  </a:lnTo>
                                  <a:lnTo>
                                    <a:pt x="330" y="828"/>
                                  </a:lnTo>
                                  <a:lnTo>
                                    <a:pt x="312" y="846"/>
                                  </a:lnTo>
                                  <a:lnTo>
                                    <a:pt x="306" y="864"/>
                                  </a:lnTo>
                                  <a:lnTo>
                                    <a:pt x="300" y="870"/>
                                  </a:lnTo>
                                  <a:lnTo>
                                    <a:pt x="294" y="882"/>
                                  </a:lnTo>
                                  <a:lnTo>
                                    <a:pt x="270" y="882"/>
                                  </a:lnTo>
                                  <a:lnTo>
                                    <a:pt x="264" y="888"/>
                                  </a:lnTo>
                                  <a:lnTo>
                                    <a:pt x="258" y="888"/>
                                  </a:lnTo>
                                  <a:lnTo>
                                    <a:pt x="258" y="900"/>
                                  </a:lnTo>
                                  <a:lnTo>
                                    <a:pt x="264" y="912"/>
                                  </a:lnTo>
                                  <a:lnTo>
                                    <a:pt x="276" y="924"/>
                                  </a:lnTo>
                                  <a:lnTo>
                                    <a:pt x="288" y="924"/>
                                  </a:lnTo>
                                  <a:lnTo>
                                    <a:pt x="294" y="918"/>
                                  </a:lnTo>
                                  <a:lnTo>
                                    <a:pt x="312" y="918"/>
                                  </a:lnTo>
                                  <a:lnTo>
                                    <a:pt x="318" y="924"/>
                                  </a:lnTo>
                                  <a:lnTo>
                                    <a:pt x="324" y="924"/>
                                  </a:lnTo>
                                  <a:lnTo>
                                    <a:pt x="336" y="930"/>
                                  </a:lnTo>
                                  <a:lnTo>
                                    <a:pt x="342" y="930"/>
                                  </a:lnTo>
                                  <a:lnTo>
                                    <a:pt x="348" y="924"/>
                                  </a:lnTo>
                                  <a:lnTo>
                                    <a:pt x="348" y="912"/>
                                  </a:lnTo>
                                  <a:lnTo>
                                    <a:pt x="354" y="906"/>
                                  </a:lnTo>
                                  <a:lnTo>
                                    <a:pt x="354" y="894"/>
                                  </a:lnTo>
                                  <a:lnTo>
                                    <a:pt x="372" y="906"/>
                                  </a:lnTo>
                                  <a:lnTo>
                                    <a:pt x="378" y="906"/>
                                  </a:lnTo>
                                  <a:lnTo>
                                    <a:pt x="384" y="900"/>
                                  </a:lnTo>
                                  <a:lnTo>
                                    <a:pt x="420" y="882"/>
                                  </a:lnTo>
                                  <a:lnTo>
                                    <a:pt x="426" y="882"/>
                                  </a:lnTo>
                                  <a:lnTo>
                                    <a:pt x="432" y="876"/>
                                  </a:lnTo>
                                  <a:lnTo>
                                    <a:pt x="444" y="876"/>
                                  </a:lnTo>
                                  <a:lnTo>
                                    <a:pt x="456" y="882"/>
                                  </a:lnTo>
                                  <a:lnTo>
                                    <a:pt x="480" y="882"/>
                                  </a:lnTo>
                                  <a:lnTo>
                                    <a:pt x="480" y="876"/>
                                  </a:lnTo>
                                  <a:lnTo>
                                    <a:pt x="474" y="870"/>
                                  </a:lnTo>
                                  <a:lnTo>
                                    <a:pt x="474" y="864"/>
                                  </a:lnTo>
                                  <a:lnTo>
                                    <a:pt x="480" y="858"/>
                                  </a:lnTo>
                                  <a:lnTo>
                                    <a:pt x="498" y="858"/>
                                  </a:lnTo>
                                  <a:lnTo>
                                    <a:pt x="516" y="876"/>
                                  </a:lnTo>
                                  <a:lnTo>
                                    <a:pt x="522" y="870"/>
                                  </a:lnTo>
                                  <a:lnTo>
                                    <a:pt x="534" y="864"/>
                                  </a:lnTo>
                                  <a:lnTo>
                                    <a:pt x="540" y="864"/>
                                  </a:lnTo>
                                  <a:lnTo>
                                    <a:pt x="546" y="858"/>
                                  </a:lnTo>
                                  <a:lnTo>
                                    <a:pt x="552" y="864"/>
                                  </a:lnTo>
                                  <a:lnTo>
                                    <a:pt x="552" y="882"/>
                                  </a:lnTo>
                                  <a:lnTo>
                                    <a:pt x="546" y="894"/>
                                  </a:lnTo>
                                  <a:lnTo>
                                    <a:pt x="540" y="900"/>
                                  </a:lnTo>
                                  <a:lnTo>
                                    <a:pt x="540" y="912"/>
                                  </a:lnTo>
                                  <a:lnTo>
                                    <a:pt x="546" y="918"/>
                                  </a:lnTo>
                                  <a:lnTo>
                                    <a:pt x="552" y="930"/>
                                  </a:lnTo>
                                  <a:lnTo>
                                    <a:pt x="576" y="954"/>
                                  </a:lnTo>
                                  <a:lnTo>
                                    <a:pt x="600" y="966"/>
                                  </a:lnTo>
                                  <a:lnTo>
                                    <a:pt x="612" y="960"/>
                                  </a:lnTo>
                                  <a:lnTo>
                                    <a:pt x="618" y="954"/>
                                  </a:lnTo>
                                  <a:lnTo>
                                    <a:pt x="630" y="930"/>
                                  </a:lnTo>
                                  <a:lnTo>
                                    <a:pt x="630" y="906"/>
                                  </a:lnTo>
                                  <a:lnTo>
                                    <a:pt x="660" y="900"/>
                                  </a:lnTo>
                                  <a:lnTo>
                                    <a:pt x="654" y="894"/>
                                  </a:lnTo>
                                  <a:lnTo>
                                    <a:pt x="648" y="882"/>
                                  </a:lnTo>
                                  <a:lnTo>
                                    <a:pt x="636" y="870"/>
                                  </a:lnTo>
                                  <a:lnTo>
                                    <a:pt x="624" y="870"/>
                                  </a:lnTo>
                                  <a:lnTo>
                                    <a:pt x="612" y="858"/>
                                  </a:lnTo>
                                  <a:lnTo>
                                    <a:pt x="630" y="834"/>
                                  </a:lnTo>
                                  <a:lnTo>
                                    <a:pt x="636" y="834"/>
                                  </a:lnTo>
                                  <a:lnTo>
                                    <a:pt x="636" y="840"/>
                                  </a:lnTo>
                                  <a:lnTo>
                                    <a:pt x="642" y="852"/>
                                  </a:lnTo>
                                  <a:lnTo>
                                    <a:pt x="642" y="858"/>
                                  </a:lnTo>
                                  <a:lnTo>
                                    <a:pt x="654" y="858"/>
                                  </a:lnTo>
                                  <a:lnTo>
                                    <a:pt x="666" y="870"/>
                                  </a:lnTo>
                                  <a:lnTo>
                                    <a:pt x="666" y="876"/>
                                  </a:lnTo>
                                  <a:lnTo>
                                    <a:pt x="684" y="864"/>
                                  </a:lnTo>
                                  <a:lnTo>
                                    <a:pt x="696" y="870"/>
                                  </a:lnTo>
                                  <a:lnTo>
                                    <a:pt x="732" y="870"/>
                                  </a:lnTo>
                                  <a:lnTo>
                                    <a:pt x="744" y="858"/>
                                  </a:lnTo>
                                  <a:lnTo>
                                    <a:pt x="744" y="852"/>
                                  </a:lnTo>
                                  <a:lnTo>
                                    <a:pt x="738" y="846"/>
                                  </a:lnTo>
                                  <a:lnTo>
                                    <a:pt x="738" y="840"/>
                                  </a:lnTo>
                                  <a:lnTo>
                                    <a:pt x="744" y="834"/>
                                  </a:lnTo>
                                  <a:lnTo>
                                    <a:pt x="762" y="834"/>
                                  </a:lnTo>
                                  <a:lnTo>
                                    <a:pt x="768" y="840"/>
                                  </a:lnTo>
                                  <a:lnTo>
                                    <a:pt x="768" y="858"/>
                                  </a:lnTo>
                                  <a:lnTo>
                                    <a:pt x="774" y="864"/>
                                  </a:lnTo>
                                  <a:lnTo>
                                    <a:pt x="774" y="870"/>
                                  </a:lnTo>
                                  <a:lnTo>
                                    <a:pt x="780" y="870"/>
                                  </a:lnTo>
                                  <a:lnTo>
                                    <a:pt x="786" y="864"/>
                                  </a:lnTo>
                                  <a:lnTo>
                                    <a:pt x="786" y="852"/>
                                  </a:lnTo>
                                  <a:lnTo>
                                    <a:pt x="780" y="840"/>
                                  </a:lnTo>
                                  <a:lnTo>
                                    <a:pt x="780" y="816"/>
                                  </a:lnTo>
                                  <a:lnTo>
                                    <a:pt x="804" y="816"/>
                                  </a:lnTo>
                                  <a:lnTo>
                                    <a:pt x="804" y="798"/>
                                  </a:lnTo>
                                  <a:lnTo>
                                    <a:pt x="810" y="792"/>
                                  </a:lnTo>
                                  <a:lnTo>
                                    <a:pt x="810" y="786"/>
                                  </a:lnTo>
                                  <a:lnTo>
                                    <a:pt x="816" y="780"/>
                                  </a:lnTo>
                                  <a:lnTo>
                                    <a:pt x="828" y="792"/>
                                  </a:lnTo>
                                  <a:lnTo>
                                    <a:pt x="828" y="840"/>
                                  </a:lnTo>
                                  <a:lnTo>
                                    <a:pt x="852" y="840"/>
                                  </a:lnTo>
                                  <a:lnTo>
                                    <a:pt x="858" y="828"/>
                                  </a:lnTo>
                                  <a:lnTo>
                                    <a:pt x="858" y="792"/>
                                  </a:lnTo>
                                  <a:lnTo>
                                    <a:pt x="876" y="780"/>
                                  </a:lnTo>
                                  <a:close/>
                                  <a:moveTo>
                                    <a:pt x="498" y="912"/>
                                  </a:moveTo>
                                  <a:lnTo>
                                    <a:pt x="486" y="906"/>
                                  </a:lnTo>
                                  <a:lnTo>
                                    <a:pt x="480" y="900"/>
                                  </a:lnTo>
                                  <a:lnTo>
                                    <a:pt x="468" y="894"/>
                                  </a:lnTo>
                                  <a:lnTo>
                                    <a:pt x="444" y="894"/>
                                  </a:lnTo>
                                  <a:lnTo>
                                    <a:pt x="438" y="900"/>
                                  </a:lnTo>
                                  <a:lnTo>
                                    <a:pt x="438" y="924"/>
                                  </a:lnTo>
                                  <a:lnTo>
                                    <a:pt x="432" y="924"/>
                                  </a:lnTo>
                                  <a:lnTo>
                                    <a:pt x="426" y="918"/>
                                  </a:lnTo>
                                  <a:lnTo>
                                    <a:pt x="396" y="918"/>
                                  </a:lnTo>
                                  <a:lnTo>
                                    <a:pt x="390" y="924"/>
                                  </a:lnTo>
                                  <a:lnTo>
                                    <a:pt x="390" y="942"/>
                                  </a:lnTo>
                                  <a:lnTo>
                                    <a:pt x="396" y="948"/>
                                  </a:lnTo>
                                  <a:lnTo>
                                    <a:pt x="396" y="954"/>
                                  </a:lnTo>
                                  <a:lnTo>
                                    <a:pt x="378" y="972"/>
                                  </a:lnTo>
                                  <a:lnTo>
                                    <a:pt x="390" y="978"/>
                                  </a:lnTo>
                                  <a:lnTo>
                                    <a:pt x="396" y="990"/>
                                  </a:lnTo>
                                  <a:lnTo>
                                    <a:pt x="408" y="1002"/>
                                  </a:lnTo>
                                  <a:lnTo>
                                    <a:pt x="432" y="1014"/>
                                  </a:lnTo>
                                  <a:lnTo>
                                    <a:pt x="438" y="1020"/>
                                  </a:lnTo>
                                  <a:lnTo>
                                    <a:pt x="450" y="1026"/>
                                  </a:lnTo>
                                  <a:lnTo>
                                    <a:pt x="450" y="984"/>
                                  </a:lnTo>
                                  <a:lnTo>
                                    <a:pt x="456" y="972"/>
                                  </a:lnTo>
                                  <a:lnTo>
                                    <a:pt x="462" y="966"/>
                                  </a:lnTo>
                                  <a:lnTo>
                                    <a:pt x="474" y="960"/>
                                  </a:lnTo>
                                  <a:lnTo>
                                    <a:pt x="486" y="960"/>
                                  </a:lnTo>
                                  <a:lnTo>
                                    <a:pt x="492" y="966"/>
                                  </a:lnTo>
                                  <a:lnTo>
                                    <a:pt x="504" y="972"/>
                                  </a:lnTo>
                                  <a:lnTo>
                                    <a:pt x="510" y="984"/>
                                  </a:lnTo>
                                  <a:lnTo>
                                    <a:pt x="516" y="990"/>
                                  </a:lnTo>
                                  <a:lnTo>
                                    <a:pt x="516" y="978"/>
                                  </a:lnTo>
                                  <a:lnTo>
                                    <a:pt x="522" y="966"/>
                                  </a:lnTo>
                                  <a:lnTo>
                                    <a:pt x="522" y="954"/>
                                  </a:lnTo>
                                  <a:lnTo>
                                    <a:pt x="528" y="942"/>
                                  </a:lnTo>
                                  <a:lnTo>
                                    <a:pt x="528" y="930"/>
                                  </a:lnTo>
                                  <a:lnTo>
                                    <a:pt x="522" y="918"/>
                                  </a:lnTo>
                                  <a:lnTo>
                                    <a:pt x="516" y="912"/>
                                  </a:lnTo>
                                  <a:lnTo>
                                    <a:pt x="516" y="906"/>
                                  </a:lnTo>
                                  <a:lnTo>
                                    <a:pt x="498" y="912"/>
                                  </a:lnTo>
                                  <a:close/>
                                  <a:moveTo>
                                    <a:pt x="354" y="1050"/>
                                  </a:moveTo>
                                  <a:lnTo>
                                    <a:pt x="354" y="1038"/>
                                  </a:lnTo>
                                  <a:lnTo>
                                    <a:pt x="372" y="1020"/>
                                  </a:lnTo>
                                  <a:lnTo>
                                    <a:pt x="372" y="1008"/>
                                  </a:lnTo>
                                  <a:lnTo>
                                    <a:pt x="360" y="1002"/>
                                  </a:lnTo>
                                  <a:lnTo>
                                    <a:pt x="354" y="990"/>
                                  </a:lnTo>
                                  <a:lnTo>
                                    <a:pt x="348" y="984"/>
                                  </a:lnTo>
                                  <a:lnTo>
                                    <a:pt x="336" y="978"/>
                                  </a:lnTo>
                                  <a:lnTo>
                                    <a:pt x="336" y="966"/>
                                  </a:lnTo>
                                  <a:lnTo>
                                    <a:pt x="330" y="960"/>
                                  </a:lnTo>
                                  <a:lnTo>
                                    <a:pt x="324" y="960"/>
                                  </a:lnTo>
                                  <a:lnTo>
                                    <a:pt x="318" y="954"/>
                                  </a:lnTo>
                                  <a:lnTo>
                                    <a:pt x="300" y="954"/>
                                  </a:lnTo>
                                  <a:lnTo>
                                    <a:pt x="294" y="948"/>
                                  </a:lnTo>
                                  <a:lnTo>
                                    <a:pt x="270" y="936"/>
                                  </a:lnTo>
                                  <a:lnTo>
                                    <a:pt x="258" y="936"/>
                                  </a:lnTo>
                                  <a:lnTo>
                                    <a:pt x="240" y="954"/>
                                  </a:lnTo>
                                  <a:lnTo>
                                    <a:pt x="204" y="972"/>
                                  </a:lnTo>
                                  <a:lnTo>
                                    <a:pt x="234" y="1026"/>
                                  </a:lnTo>
                                  <a:lnTo>
                                    <a:pt x="252" y="1014"/>
                                  </a:lnTo>
                                  <a:lnTo>
                                    <a:pt x="252" y="1008"/>
                                  </a:lnTo>
                                  <a:lnTo>
                                    <a:pt x="246" y="1002"/>
                                  </a:lnTo>
                                  <a:lnTo>
                                    <a:pt x="246" y="990"/>
                                  </a:lnTo>
                                  <a:lnTo>
                                    <a:pt x="252" y="990"/>
                                  </a:lnTo>
                                  <a:lnTo>
                                    <a:pt x="264" y="1002"/>
                                  </a:lnTo>
                                  <a:lnTo>
                                    <a:pt x="270" y="1014"/>
                                  </a:lnTo>
                                  <a:lnTo>
                                    <a:pt x="276" y="1020"/>
                                  </a:lnTo>
                                  <a:lnTo>
                                    <a:pt x="282" y="1032"/>
                                  </a:lnTo>
                                  <a:lnTo>
                                    <a:pt x="282" y="1068"/>
                                  </a:lnTo>
                                  <a:lnTo>
                                    <a:pt x="264" y="1074"/>
                                  </a:lnTo>
                                  <a:lnTo>
                                    <a:pt x="264" y="1080"/>
                                  </a:lnTo>
                                  <a:lnTo>
                                    <a:pt x="270" y="1086"/>
                                  </a:lnTo>
                                  <a:lnTo>
                                    <a:pt x="270" y="1104"/>
                                  </a:lnTo>
                                  <a:lnTo>
                                    <a:pt x="276" y="1116"/>
                                  </a:lnTo>
                                  <a:lnTo>
                                    <a:pt x="282" y="1134"/>
                                  </a:lnTo>
                                  <a:lnTo>
                                    <a:pt x="294" y="1146"/>
                                  </a:lnTo>
                                  <a:lnTo>
                                    <a:pt x="300" y="1146"/>
                                  </a:lnTo>
                                  <a:lnTo>
                                    <a:pt x="306" y="1140"/>
                                  </a:lnTo>
                                  <a:lnTo>
                                    <a:pt x="306" y="1104"/>
                                  </a:lnTo>
                                  <a:lnTo>
                                    <a:pt x="336" y="1116"/>
                                  </a:lnTo>
                                  <a:lnTo>
                                    <a:pt x="336" y="1140"/>
                                  </a:lnTo>
                                  <a:lnTo>
                                    <a:pt x="342" y="1146"/>
                                  </a:lnTo>
                                  <a:lnTo>
                                    <a:pt x="342" y="1152"/>
                                  </a:lnTo>
                                  <a:lnTo>
                                    <a:pt x="348" y="1152"/>
                                  </a:lnTo>
                                  <a:lnTo>
                                    <a:pt x="348" y="1140"/>
                                  </a:lnTo>
                                  <a:lnTo>
                                    <a:pt x="360" y="1128"/>
                                  </a:lnTo>
                                  <a:lnTo>
                                    <a:pt x="366" y="1116"/>
                                  </a:lnTo>
                                  <a:lnTo>
                                    <a:pt x="366" y="1110"/>
                                  </a:lnTo>
                                  <a:lnTo>
                                    <a:pt x="360" y="1104"/>
                                  </a:lnTo>
                                  <a:lnTo>
                                    <a:pt x="360" y="1074"/>
                                  </a:lnTo>
                                  <a:lnTo>
                                    <a:pt x="354" y="1062"/>
                                  </a:lnTo>
                                  <a:lnTo>
                                    <a:pt x="354" y="1050"/>
                                  </a:lnTo>
                                  <a:close/>
                                  <a:moveTo>
                                    <a:pt x="264" y="1026"/>
                                  </a:moveTo>
                                  <a:lnTo>
                                    <a:pt x="246" y="1062"/>
                                  </a:lnTo>
                                  <a:lnTo>
                                    <a:pt x="264" y="1056"/>
                                  </a:lnTo>
                                  <a:lnTo>
                                    <a:pt x="264" y="1026"/>
                                  </a:lnTo>
                                  <a:close/>
                                  <a:moveTo>
                                    <a:pt x="624" y="618"/>
                                  </a:moveTo>
                                  <a:lnTo>
                                    <a:pt x="636" y="618"/>
                                  </a:lnTo>
                                  <a:lnTo>
                                    <a:pt x="636" y="594"/>
                                  </a:lnTo>
                                  <a:lnTo>
                                    <a:pt x="630" y="594"/>
                                  </a:lnTo>
                                  <a:lnTo>
                                    <a:pt x="612" y="570"/>
                                  </a:lnTo>
                                  <a:lnTo>
                                    <a:pt x="606" y="582"/>
                                  </a:lnTo>
                                  <a:lnTo>
                                    <a:pt x="618" y="600"/>
                                  </a:lnTo>
                                  <a:lnTo>
                                    <a:pt x="624" y="618"/>
                                  </a:lnTo>
                                  <a:close/>
                                  <a:moveTo>
                                    <a:pt x="546" y="72"/>
                                  </a:moveTo>
                                  <a:lnTo>
                                    <a:pt x="552" y="96"/>
                                  </a:lnTo>
                                  <a:lnTo>
                                    <a:pt x="558" y="102"/>
                                  </a:lnTo>
                                  <a:lnTo>
                                    <a:pt x="570" y="108"/>
                                  </a:lnTo>
                                  <a:lnTo>
                                    <a:pt x="576" y="114"/>
                                  </a:lnTo>
                                  <a:lnTo>
                                    <a:pt x="576" y="132"/>
                                  </a:lnTo>
                                  <a:lnTo>
                                    <a:pt x="564" y="144"/>
                                  </a:lnTo>
                                  <a:lnTo>
                                    <a:pt x="564" y="150"/>
                                  </a:lnTo>
                                  <a:lnTo>
                                    <a:pt x="570" y="156"/>
                                  </a:lnTo>
                                  <a:lnTo>
                                    <a:pt x="576" y="168"/>
                                  </a:lnTo>
                                  <a:lnTo>
                                    <a:pt x="582" y="174"/>
                                  </a:lnTo>
                                  <a:lnTo>
                                    <a:pt x="582" y="186"/>
                                  </a:lnTo>
                                  <a:lnTo>
                                    <a:pt x="576" y="186"/>
                                  </a:lnTo>
                                  <a:lnTo>
                                    <a:pt x="564" y="180"/>
                                  </a:lnTo>
                                  <a:lnTo>
                                    <a:pt x="552" y="180"/>
                                  </a:lnTo>
                                  <a:lnTo>
                                    <a:pt x="540" y="174"/>
                                  </a:lnTo>
                                  <a:lnTo>
                                    <a:pt x="528" y="174"/>
                                  </a:lnTo>
                                  <a:lnTo>
                                    <a:pt x="522" y="168"/>
                                  </a:lnTo>
                                  <a:lnTo>
                                    <a:pt x="522" y="180"/>
                                  </a:lnTo>
                                  <a:lnTo>
                                    <a:pt x="540" y="198"/>
                                  </a:lnTo>
                                  <a:lnTo>
                                    <a:pt x="516" y="228"/>
                                  </a:lnTo>
                                  <a:lnTo>
                                    <a:pt x="522" y="240"/>
                                  </a:lnTo>
                                  <a:lnTo>
                                    <a:pt x="528" y="246"/>
                                  </a:lnTo>
                                  <a:lnTo>
                                    <a:pt x="528" y="252"/>
                                  </a:lnTo>
                                  <a:lnTo>
                                    <a:pt x="534" y="258"/>
                                  </a:lnTo>
                                  <a:lnTo>
                                    <a:pt x="546" y="264"/>
                                  </a:lnTo>
                                  <a:lnTo>
                                    <a:pt x="552" y="270"/>
                                  </a:lnTo>
                                  <a:lnTo>
                                    <a:pt x="564" y="276"/>
                                  </a:lnTo>
                                  <a:lnTo>
                                    <a:pt x="570" y="282"/>
                                  </a:lnTo>
                                  <a:lnTo>
                                    <a:pt x="576" y="282"/>
                                  </a:lnTo>
                                  <a:lnTo>
                                    <a:pt x="576" y="318"/>
                                  </a:lnTo>
                                  <a:lnTo>
                                    <a:pt x="582" y="330"/>
                                  </a:lnTo>
                                  <a:lnTo>
                                    <a:pt x="600" y="330"/>
                                  </a:lnTo>
                                  <a:lnTo>
                                    <a:pt x="600" y="300"/>
                                  </a:lnTo>
                                  <a:lnTo>
                                    <a:pt x="636" y="300"/>
                                  </a:lnTo>
                                  <a:lnTo>
                                    <a:pt x="642" y="294"/>
                                  </a:lnTo>
                                  <a:lnTo>
                                    <a:pt x="606" y="270"/>
                                  </a:lnTo>
                                  <a:lnTo>
                                    <a:pt x="588" y="270"/>
                                  </a:lnTo>
                                  <a:lnTo>
                                    <a:pt x="576" y="264"/>
                                  </a:lnTo>
                                  <a:lnTo>
                                    <a:pt x="570" y="264"/>
                                  </a:lnTo>
                                  <a:lnTo>
                                    <a:pt x="558" y="258"/>
                                  </a:lnTo>
                                  <a:lnTo>
                                    <a:pt x="558" y="246"/>
                                  </a:lnTo>
                                  <a:lnTo>
                                    <a:pt x="564" y="240"/>
                                  </a:lnTo>
                                  <a:lnTo>
                                    <a:pt x="576" y="234"/>
                                  </a:lnTo>
                                  <a:lnTo>
                                    <a:pt x="600" y="246"/>
                                  </a:lnTo>
                                  <a:lnTo>
                                    <a:pt x="606" y="252"/>
                                  </a:lnTo>
                                  <a:lnTo>
                                    <a:pt x="618" y="240"/>
                                  </a:lnTo>
                                  <a:lnTo>
                                    <a:pt x="630" y="234"/>
                                  </a:lnTo>
                                  <a:lnTo>
                                    <a:pt x="636" y="234"/>
                                  </a:lnTo>
                                  <a:lnTo>
                                    <a:pt x="690" y="252"/>
                                  </a:lnTo>
                                  <a:lnTo>
                                    <a:pt x="726" y="270"/>
                                  </a:lnTo>
                                  <a:lnTo>
                                    <a:pt x="756" y="282"/>
                                  </a:lnTo>
                                  <a:lnTo>
                                    <a:pt x="768" y="282"/>
                                  </a:lnTo>
                                  <a:lnTo>
                                    <a:pt x="768" y="270"/>
                                  </a:lnTo>
                                  <a:lnTo>
                                    <a:pt x="762" y="258"/>
                                  </a:lnTo>
                                  <a:lnTo>
                                    <a:pt x="762" y="222"/>
                                  </a:lnTo>
                                  <a:lnTo>
                                    <a:pt x="780" y="204"/>
                                  </a:lnTo>
                                  <a:lnTo>
                                    <a:pt x="792" y="204"/>
                                  </a:lnTo>
                                  <a:lnTo>
                                    <a:pt x="798" y="210"/>
                                  </a:lnTo>
                                  <a:lnTo>
                                    <a:pt x="816" y="210"/>
                                  </a:lnTo>
                                  <a:lnTo>
                                    <a:pt x="840" y="198"/>
                                  </a:lnTo>
                                  <a:lnTo>
                                    <a:pt x="858" y="180"/>
                                  </a:lnTo>
                                  <a:lnTo>
                                    <a:pt x="804" y="144"/>
                                  </a:lnTo>
                                  <a:lnTo>
                                    <a:pt x="804" y="120"/>
                                  </a:lnTo>
                                  <a:lnTo>
                                    <a:pt x="798" y="108"/>
                                  </a:lnTo>
                                  <a:lnTo>
                                    <a:pt x="792" y="102"/>
                                  </a:lnTo>
                                  <a:lnTo>
                                    <a:pt x="786" y="102"/>
                                  </a:lnTo>
                                  <a:lnTo>
                                    <a:pt x="774" y="114"/>
                                  </a:lnTo>
                                  <a:lnTo>
                                    <a:pt x="774" y="126"/>
                                  </a:lnTo>
                                  <a:lnTo>
                                    <a:pt x="756" y="120"/>
                                  </a:lnTo>
                                  <a:lnTo>
                                    <a:pt x="720" y="114"/>
                                  </a:lnTo>
                                  <a:lnTo>
                                    <a:pt x="678" y="102"/>
                                  </a:lnTo>
                                  <a:lnTo>
                                    <a:pt x="648" y="90"/>
                                  </a:lnTo>
                                  <a:lnTo>
                                    <a:pt x="624" y="72"/>
                                  </a:lnTo>
                                  <a:lnTo>
                                    <a:pt x="552" y="24"/>
                                  </a:lnTo>
                                  <a:lnTo>
                                    <a:pt x="516" y="6"/>
                                  </a:lnTo>
                                  <a:lnTo>
                                    <a:pt x="498" y="0"/>
                                  </a:lnTo>
                                  <a:lnTo>
                                    <a:pt x="498" y="18"/>
                                  </a:lnTo>
                                  <a:lnTo>
                                    <a:pt x="510" y="30"/>
                                  </a:lnTo>
                                  <a:lnTo>
                                    <a:pt x="516" y="42"/>
                                  </a:lnTo>
                                  <a:lnTo>
                                    <a:pt x="528" y="54"/>
                                  </a:lnTo>
                                  <a:lnTo>
                                    <a:pt x="534" y="66"/>
                                  </a:lnTo>
                                  <a:lnTo>
                                    <a:pt x="546" y="72"/>
                                  </a:lnTo>
                                  <a:close/>
                                  <a:moveTo>
                                    <a:pt x="282" y="1458"/>
                                  </a:moveTo>
                                  <a:lnTo>
                                    <a:pt x="306" y="1458"/>
                                  </a:lnTo>
                                  <a:lnTo>
                                    <a:pt x="276" y="1440"/>
                                  </a:lnTo>
                                  <a:lnTo>
                                    <a:pt x="282" y="1458"/>
                                  </a:lnTo>
                                  <a:close/>
                                  <a:moveTo>
                                    <a:pt x="300" y="1386"/>
                                  </a:moveTo>
                                  <a:lnTo>
                                    <a:pt x="312" y="1398"/>
                                  </a:lnTo>
                                  <a:lnTo>
                                    <a:pt x="318" y="1398"/>
                                  </a:lnTo>
                                  <a:lnTo>
                                    <a:pt x="330" y="1386"/>
                                  </a:lnTo>
                                  <a:lnTo>
                                    <a:pt x="336" y="1386"/>
                                  </a:lnTo>
                                  <a:lnTo>
                                    <a:pt x="342" y="1380"/>
                                  </a:lnTo>
                                  <a:lnTo>
                                    <a:pt x="342" y="1368"/>
                                  </a:lnTo>
                                  <a:lnTo>
                                    <a:pt x="336" y="1362"/>
                                  </a:lnTo>
                                  <a:lnTo>
                                    <a:pt x="318" y="1362"/>
                                  </a:lnTo>
                                  <a:lnTo>
                                    <a:pt x="306" y="1368"/>
                                  </a:lnTo>
                                  <a:lnTo>
                                    <a:pt x="300" y="1380"/>
                                  </a:lnTo>
                                  <a:lnTo>
                                    <a:pt x="300" y="1386"/>
                                  </a:lnTo>
                                  <a:close/>
                                  <a:moveTo>
                                    <a:pt x="312" y="1416"/>
                                  </a:moveTo>
                                  <a:lnTo>
                                    <a:pt x="300" y="1416"/>
                                  </a:lnTo>
                                  <a:lnTo>
                                    <a:pt x="300" y="1428"/>
                                  </a:lnTo>
                                  <a:lnTo>
                                    <a:pt x="318" y="1428"/>
                                  </a:lnTo>
                                  <a:lnTo>
                                    <a:pt x="318" y="1422"/>
                                  </a:lnTo>
                                  <a:lnTo>
                                    <a:pt x="312" y="1416"/>
                                  </a:lnTo>
                                  <a:close/>
                                  <a:moveTo>
                                    <a:pt x="336" y="1200"/>
                                  </a:moveTo>
                                  <a:lnTo>
                                    <a:pt x="336" y="1206"/>
                                  </a:lnTo>
                                  <a:lnTo>
                                    <a:pt x="330" y="1206"/>
                                  </a:lnTo>
                                  <a:lnTo>
                                    <a:pt x="318" y="1212"/>
                                  </a:lnTo>
                                  <a:lnTo>
                                    <a:pt x="342" y="1230"/>
                                  </a:lnTo>
                                  <a:lnTo>
                                    <a:pt x="342" y="1218"/>
                                  </a:lnTo>
                                  <a:lnTo>
                                    <a:pt x="336" y="1206"/>
                                  </a:lnTo>
                                  <a:lnTo>
                                    <a:pt x="336" y="1200"/>
                                  </a:lnTo>
                                  <a:close/>
                                  <a:moveTo>
                                    <a:pt x="366" y="1170"/>
                                  </a:moveTo>
                                  <a:lnTo>
                                    <a:pt x="366" y="1182"/>
                                  </a:lnTo>
                                  <a:lnTo>
                                    <a:pt x="360" y="1194"/>
                                  </a:lnTo>
                                  <a:lnTo>
                                    <a:pt x="378" y="1224"/>
                                  </a:lnTo>
                                  <a:lnTo>
                                    <a:pt x="378" y="1200"/>
                                  </a:lnTo>
                                  <a:lnTo>
                                    <a:pt x="372" y="1194"/>
                                  </a:lnTo>
                                  <a:lnTo>
                                    <a:pt x="372" y="1176"/>
                                  </a:lnTo>
                                  <a:lnTo>
                                    <a:pt x="366" y="1170"/>
                                  </a:lnTo>
                                  <a:close/>
                                  <a:moveTo>
                                    <a:pt x="36" y="1698"/>
                                  </a:moveTo>
                                  <a:lnTo>
                                    <a:pt x="54" y="1698"/>
                                  </a:lnTo>
                                  <a:lnTo>
                                    <a:pt x="60" y="1692"/>
                                  </a:lnTo>
                                  <a:lnTo>
                                    <a:pt x="72" y="1692"/>
                                  </a:lnTo>
                                  <a:lnTo>
                                    <a:pt x="42" y="1680"/>
                                  </a:lnTo>
                                  <a:lnTo>
                                    <a:pt x="36" y="1686"/>
                                  </a:lnTo>
                                  <a:lnTo>
                                    <a:pt x="36" y="1698"/>
                                  </a:lnTo>
                                  <a:close/>
                                  <a:moveTo>
                                    <a:pt x="114" y="1662"/>
                                  </a:moveTo>
                                  <a:lnTo>
                                    <a:pt x="96" y="1632"/>
                                  </a:lnTo>
                                  <a:lnTo>
                                    <a:pt x="96" y="1662"/>
                                  </a:lnTo>
                                  <a:lnTo>
                                    <a:pt x="102" y="1674"/>
                                  </a:lnTo>
                                  <a:lnTo>
                                    <a:pt x="114" y="1680"/>
                                  </a:lnTo>
                                  <a:lnTo>
                                    <a:pt x="120" y="1680"/>
                                  </a:lnTo>
                                  <a:lnTo>
                                    <a:pt x="126" y="1674"/>
                                  </a:lnTo>
                                  <a:lnTo>
                                    <a:pt x="126" y="1662"/>
                                  </a:lnTo>
                                  <a:lnTo>
                                    <a:pt x="114" y="1662"/>
                                  </a:lnTo>
                                  <a:close/>
                                  <a:moveTo>
                                    <a:pt x="12" y="1686"/>
                                  </a:moveTo>
                                  <a:lnTo>
                                    <a:pt x="6" y="1686"/>
                                  </a:lnTo>
                                  <a:lnTo>
                                    <a:pt x="0" y="1692"/>
                                  </a:lnTo>
                                  <a:lnTo>
                                    <a:pt x="0" y="1704"/>
                                  </a:lnTo>
                                  <a:lnTo>
                                    <a:pt x="6" y="1710"/>
                                  </a:lnTo>
                                  <a:lnTo>
                                    <a:pt x="12" y="1710"/>
                                  </a:lnTo>
                                  <a:lnTo>
                                    <a:pt x="24" y="1698"/>
                                  </a:lnTo>
                                  <a:lnTo>
                                    <a:pt x="24" y="1686"/>
                                  </a:lnTo>
                                  <a:lnTo>
                                    <a:pt x="12" y="1686"/>
                                  </a:lnTo>
                                  <a:close/>
                                  <a:moveTo>
                                    <a:pt x="168" y="1536"/>
                                  </a:moveTo>
                                  <a:lnTo>
                                    <a:pt x="168" y="1542"/>
                                  </a:lnTo>
                                  <a:lnTo>
                                    <a:pt x="180" y="1548"/>
                                  </a:lnTo>
                                  <a:lnTo>
                                    <a:pt x="186" y="1548"/>
                                  </a:lnTo>
                                  <a:lnTo>
                                    <a:pt x="186" y="1536"/>
                                  </a:lnTo>
                                  <a:lnTo>
                                    <a:pt x="180" y="1530"/>
                                  </a:lnTo>
                                  <a:lnTo>
                                    <a:pt x="168" y="1530"/>
                                  </a:lnTo>
                                  <a:lnTo>
                                    <a:pt x="168" y="1536"/>
                                  </a:lnTo>
                                  <a:close/>
                                  <a:moveTo>
                                    <a:pt x="264" y="1494"/>
                                  </a:moveTo>
                                  <a:lnTo>
                                    <a:pt x="252" y="1518"/>
                                  </a:lnTo>
                                  <a:lnTo>
                                    <a:pt x="246" y="1536"/>
                                  </a:lnTo>
                                  <a:lnTo>
                                    <a:pt x="246" y="1548"/>
                                  </a:lnTo>
                                  <a:lnTo>
                                    <a:pt x="240" y="1554"/>
                                  </a:lnTo>
                                  <a:lnTo>
                                    <a:pt x="240" y="1560"/>
                                  </a:lnTo>
                                  <a:lnTo>
                                    <a:pt x="258" y="1566"/>
                                  </a:lnTo>
                                  <a:lnTo>
                                    <a:pt x="264" y="1554"/>
                                  </a:lnTo>
                                  <a:lnTo>
                                    <a:pt x="264" y="1548"/>
                                  </a:lnTo>
                                  <a:lnTo>
                                    <a:pt x="270" y="1542"/>
                                  </a:lnTo>
                                  <a:lnTo>
                                    <a:pt x="270" y="1524"/>
                                  </a:lnTo>
                                  <a:lnTo>
                                    <a:pt x="288" y="1506"/>
                                  </a:lnTo>
                                  <a:lnTo>
                                    <a:pt x="282" y="1500"/>
                                  </a:lnTo>
                                  <a:lnTo>
                                    <a:pt x="282" y="1494"/>
                                  </a:lnTo>
                                  <a:lnTo>
                                    <a:pt x="276" y="1488"/>
                                  </a:lnTo>
                                  <a:lnTo>
                                    <a:pt x="264" y="1494"/>
                                  </a:lnTo>
                                  <a:close/>
                                </a:path>
                              </a:pathLst>
                            </a:custGeom>
                            <a:solidFill>
                              <a:srgbClr val="5F5F8C"/>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03" name="Italy" descr="© INSCALE GmbH, 15.06.2010"/>
                            <a:cNvSpPr>
                              <a:spLocks noEditPoints="1"/>
                            </a:cNvSpPr>
                          </a:nvSpPr>
                          <a:spPr bwMode="gray">
                            <a:xfrm>
                              <a:off x="2713" y="639"/>
                              <a:ext cx="199" cy="212"/>
                            </a:xfrm>
                            <a:custGeom>
                              <a:avLst/>
                              <a:gdLst>
                                <a:gd name="T0" fmla="*/ 2147483647 w 780"/>
                                <a:gd name="T1" fmla="*/ 2147483647 h 828"/>
                                <a:gd name="T2" fmla="*/ 2147483647 w 780"/>
                                <a:gd name="T3" fmla="*/ 2147483647 h 828"/>
                                <a:gd name="T4" fmla="*/ 2147483647 w 780"/>
                                <a:gd name="T5" fmla="*/ 2147483647 h 828"/>
                                <a:gd name="T6" fmla="*/ 2147483647 w 780"/>
                                <a:gd name="T7" fmla="*/ 2147483647 h 828"/>
                                <a:gd name="T8" fmla="*/ 2147483647 w 780"/>
                                <a:gd name="T9" fmla="*/ 2147483647 h 828"/>
                                <a:gd name="T10" fmla="*/ 2147483647 w 780"/>
                                <a:gd name="T11" fmla="*/ 2147483647 h 828"/>
                                <a:gd name="T12" fmla="*/ 2147483647 w 780"/>
                                <a:gd name="T13" fmla="*/ 2147483647 h 828"/>
                                <a:gd name="T14" fmla="*/ 2147483647 w 780"/>
                                <a:gd name="T15" fmla="*/ 2147483647 h 828"/>
                                <a:gd name="T16" fmla="*/ 2147483647 w 780"/>
                                <a:gd name="T17" fmla="*/ 2147483647 h 828"/>
                                <a:gd name="T18" fmla="*/ 2147483647 w 780"/>
                                <a:gd name="T19" fmla="*/ 2147483647 h 828"/>
                                <a:gd name="T20" fmla="*/ 2147483647 w 780"/>
                                <a:gd name="T21" fmla="*/ 2147483647 h 828"/>
                                <a:gd name="T22" fmla="*/ 2147483647 w 780"/>
                                <a:gd name="T23" fmla="*/ 2147483647 h 828"/>
                                <a:gd name="T24" fmla="*/ 2147483647 w 780"/>
                                <a:gd name="T25" fmla="*/ 2147483647 h 828"/>
                                <a:gd name="T26" fmla="*/ 2147483647 w 780"/>
                                <a:gd name="T27" fmla="*/ 2147483647 h 828"/>
                                <a:gd name="T28" fmla="*/ 2147483647 w 780"/>
                                <a:gd name="T29" fmla="*/ 2147483647 h 828"/>
                                <a:gd name="T30" fmla="*/ 2147483647 w 780"/>
                                <a:gd name="T31" fmla="*/ 2147483647 h 828"/>
                                <a:gd name="T32" fmla="*/ 2147483647 w 780"/>
                                <a:gd name="T33" fmla="*/ 2147483647 h 828"/>
                                <a:gd name="T34" fmla="*/ 2147483647 w 780"/>
                                <a:gd name="T35" fmla="*/ 2147483647 h 828"/>
                                <a:gd name="T36" fmla="*/ 2147483647 w 780"/>
                                <a:gd name="T37" fmla="*/ 2147483647 h 828"/>
                                <a:gd name="T38" fmla="*/ 2147483647 w 780"/>
                                <a:gd name="T39" fmla="*/ 2147483647 h 828"/>
                                <a:gd name="T40" fmla="*/ 2147483647 w 780"/>
                                <a:gd name="T41" fmla="*/ 2147483647 h 828"/>
                                <a:gd name="T42" fmla="*/ 2147483647 w 780"/>
                                <a:gd name="T43" fmla="*/ 2147483647 h 828"/>
                                <a:gd name="T44" fmla="*/ 2147483647 w 780"/>
                                <a:gd name="T45" fmla="*/ 2147483647 h 828"/>
                                <a:gd name="T46" fmla="*/ 2147483647 w 780"/>
                                <a:gd name="T47" fmla="*/ 2147483647 h 828"/>
                                <a:gd name="T48" fmla="*/ 2147483647 w 780"/>
                                <a:gd name="T49" fmla="*/ 2147483647 h 828"/>
                                <a:gd name="T50" fmla="*/ 2147483647 w 780"/>
                                <a:gd name="T51" fmla="*/ 2147483647 h 828"/>
                                <a:gd name="T52" fmla="*/ 2147483647 w 780"/>
                                <a:gd name="T53" fmla="*/ 2147483647 h 828"/>
                                <a:gd name="T54" fmla="*/ 2147483647 w 780"/>
                                <a:gd name="T55" fmla="*/ 2147483647 h 828"/>
                                <a:gd name="T56" fmla="*/ 2147483647 w 780"/>
                                <a:gd name="T57" fmla="*/ 2147483647 h 828"/>
                                <a:gd name="T58" fmla="*/ 2147483647 w 780"/>
                                <a:gd name="T59" fmla="*/ 2147483647 h 828"/>
                                <a:gd name="T60" fmla="*/ 2147483647 w 780"/>
                                <a:gd name="T61" fmla="*/ 2147483647 h 828"/>
                                <a:gd name="T62" fmla="*/ 2147483647 w 780"/>
                                <a:gd name="T63" fmla="*/ 2147483647 h 828"/>
                                <a:gd name="T64" fmla="*/ 2147483647 w 780"/>
                                <a:gd name="T65" fmla="*/ 2147483647 h 828"/>
                                <a:gd name="T66" fmla="*/ 2147483647 w 780"/>
                                <a:gd name="T67" fmla="*/ 2147483647 h 828"/>
                                <a:gd name="T68" fmla="*/ 2147483647 w 780"/>
                                <a:gd name="T69" fmla="*/ 2147483647 h 828"/>
                                <a:gd name="T70" fmla="*/ 2147483647 w 780"/>
                                <a:gd name="T71" fmla="*/ 2147483647 h 828"/>
                                <a:gd name="T72" fmla="*/ 2147483647 w 780"/>
                                <a:gd name="T73" fmla="*/ 2147483647 h 828"/>
                                <a:gd name="T74" fmla="*/ 2147483647 w 780"/>
                                <a:gd name="T75" fmla="*/ 2147483647 h 828"/>
                                <a:gd name="T76" fmla="*/ 2147483647 w 780"/>
                                <a:gd name="T77" fmla="*/ 2147483647 h 828"/>
                                <a:gd name="T78" fmla="*/ 2147483647 w 780"/>
                                <a:gd name="T79" fmla="*/ 2147483647 h 828"/>
                                <a:gd name="T80" fmla="*/ 2147483647 w 780"/>
                                <a:gd name="T81" fmla="*/ 2147483647 h 828"/>
                                <a:gd name="T82" fmla="*/ 2147483647 w 780"/>
                                <a:gd name="T83" fmla="*/ 2147483647 h 828"/>
                                <a:gd name="T84" fmla="*/ 2147483647 w 780"/>
                                <a:gd name="T85" fmla="*/ 2147483647 h 828"/>
                                <a:gd name="T86" fmla="*/ 2147483647 w 780"/>
                                <a:gd name="T87" fmla="*/ 2147483647 h 828"/>
                                <a:gd name="T88" fmla="*/ 2147483647 w 780"/>
                                <a:gd name="T89" fmla="*/ 2147483647 h 828"/>
                                <a:gd name="T90" fmla="*/ 2147483647 w 780"/>
                                <a:gd name="T91" fmla="*/ 2147483647 h 828"/>
                                <a:gd name="T92" fmla="*/ 2147483647 w 780"/>
                                <a:gd name="T93" fmla="*/ 2147483647 h 828"/>
                                <a:gd name="T94" fmla="*/ 2147483647 w 780"/>
                                <a:gd name="T95" fmla="*/ 2147483647 h 828"/>
                                <a:gd name="T96" fmla="*/ 2147483647 w 780"/>
                                <a:gd name="T97" fmla="*/ 2147483647 h 828"/>
                                <a:gd name="T98" fmla="*/ 2147483647 w 780"/>
                                <a:gd name="T99" fmla="*/ 2147483647 h 828"/>
                                <a:gd name="T100" fmla="*/ 2147483647 w 780"/>
                                <a:gd name="T101" fmla="*/ 2147483647 h 828"/>
                                <a:gd name="T102" fmla="*/ 2147483647 w 780"/>
                                <a:gd name="T103" fmla="*/ 2147483647 h 828"/>
                                <a:gd name="T104" fmla="*/ 2147483647 w 780"/>
                                <a:gd name="T105" fmla="*/ 2147483647 h 828"/>
                                <a:gd name="T106" fmla="*/ 2147483647 w 780"/>
                                <a:gd name="T107" fmla="*/ 2147483647 h 828"/>
                                <a:gd name="T108" fmla="*/ 2147483647 w 780"/>
                                <a:gd name="T109" fmla="*/ 2147483647 h 828"/>
                                <a:gd name="T110" fmla="*/ 2147483647 w 780"/>
                                <a:gd name="T111" fmla="*/ 2147483647 h 828"/>
                                <a:gd name="T112" fmla="*/ 2147483647 w 780"/>
                                <a:gd name="T113" fmla="*/ 2147483647 h 828"/>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w 780"/>
                                <a:gd name="T172" fmla="*/ 0 h 828"/>
                                <a:gd name="T173" fmla="*/ 780 w 780"/>
                                <a:gd name="T174" fmla="*/ 828 h 828"/>
                              </a:gdLst>
                              <a:ahLst/>
                              <a:cxnLst>
                                <a:cxn ang="T114">
                                  <a:pos x="T0" y="T1"/>
                                </a:cxn>
                                <a:cxn ang="T115">
                                  <a:pos x="T2" y="T3"/>
                                </a:cxn>
                                <a:cxn ang="T116">
                                  <a:pos x="T4" y="T5"/>
                                </a:cxn>
                                <a:cxn ang="T117">
                                  <a:pos x="T6" y="T7"/>
                                </a:cxn>
                                <a:cxn ang="T118">
                                  <a:pos x="T8" y="T9"/>
                                </a:cxn>
                                <a:cxn ang="T119">
                                  <a:pos x="T10" y="T11"/>
                                </a:cxn>
                                <a:cxn ang="T120">
                                  <a:pos x="T12" y="T13"/>
                                </a:cxn>
                                <a:cxn ang="T121">
                                  <a:pos x="T14" y="T15"/>
                                </a:cxn>
                                <a:cxn ang="T122">
                                  <a:pos x="T16" y="T17"/>
                                </a:cxn>
                                <a:cxn ang="T123">
                                  <a:pos x="T18" y="T19"/>
                                </a:cxn>
                                <a:cxn ang="T124">
                                  <a:pos x="T20" y="T21"/>
                                </a:cxn>
                                <a:cxn ang="T125">
                                  <a:pos x="T22" y="T23"/>
                                </a:cxn>
                                <a:cxn ang="T126">
                                  <a:pos x="T24" y="T25"/>
                                </a:cxn>
                                <a:cxn ang="T127">
                                  <a:pos x="T26" y="T27"/>
                                </a:cxn>
                                <a:cxn ang="T128">
                                  <a:pos x="T28" y="T29"/>
                                </a:cxn>
                                <a:cxn ang="T129">
                                  <a:pos x="T30" y="T31"/>
                                </a:cxn>
                                <a:cxn ang="T130">
                                  <a:pos x="T32" y="T33"/>
                                </a:cxn>
                                <a:cxn ang="T131">
                                  <a:pos x="T34" y="T35"/>
                                </a:cxn>
                                <a:cxn ang="T132">
                                  <a:pos x="T36" y="T37"/>
                                </a:cxn>
                                <a:cxn ang="T133">
                                  <a:pos x="T38" y="T39"/>
                                </a:cxn>
                                <a:cxn ang="T134">
                                  <a:pos x="T40" y="T41"/>
                                </a:cxn>
                                <a:cxn ang="T135">
                                  <a:pos x="T42" y="T43"/>
                                </a:cxn>
                                <a:cxn ang="T136">
                                  <a:pos x="T44" y="T45"/>
                                </a:cxn>
                                <a:cxn ang="T137">
                                  <a:pos x="T46" y="T47"/>
                                </a:cxn>
                                <a:cxn ang="T138">
                                  <a:pos x="T48" y="T49"/>
                                </a:cxn>
                                <a:cxn ang="T139">
                                  <a:pos x="T50" y="T51"/>
                                </a:cxn>
                                <a:cxn ang="T140">
                                  <a:pos x="T52" y="T53"/>
                                </a:cxn>
                                <a:cxn ang="T141">
                                  <a:pos x="T54" y="T55"/>
                                </a:cxn>
                                <a:cxn ang="T142">
                                  <a:pos x="T56" y="T57"/>
                                </a:cxn>
                                <a:cxn ang="T143">
                                  <a:pos x="T58" y="T59"/>
                                </a:cxn>
                                <a:cxn ang="T144">
                                  <a:pos x="T60" y="T61"/>
                                </a:cxn>
                                <a:cxn ang="T145">
                                  <a:pos x="T62" y="T63"/>
                                </a:cxn>
                                <a:cxn ang="T146">
                                  <a:pos x="T64" y="T65"/>
                                </a:cxn>
                                <a:cxn ang="T147">
                                  <a:pos x="T66" y="T67"/>
                                </a:cxn>
                                <a:cxn ang="T148">
                                  <a:pos x="T68" y="T69"/>
                                </a:cxn>
                                <a:cxn ang="T149">
                                  <a:pos x="T70" y="T71"/>
                                </a:cxn>
                                <a:cxn ang="T150">
                                  <a:pos x="T72" y="T73"/>
                                </a:cxn>
                                <a:cxn ang="T151">
                                  <a:pos x="T74" y="T75"/>
                                </a:cxn>
                                <a:cxn ang="T152">
                                  <a:pos x="T76" y="T77"/>
                                </a:cxn>
                                <a:cxn ang="T153">
                                  <a:pos x="T78" y="T79"/>
                                </a:cxn>
                                <a:cxn ang="T154">
                                  <a:pos x="T80" y="T81"/>
                                </a:cxn>
                                <a:cxn ang="T155">
                                  <a:pos x="T82" y="T83"/>
                                </a:cxn>
                                <a:cxn ang="T156">
                                  <a:pos x="T84" y="T85"/>
                                </a:cxn>
                                <a:cxn ang="T157">
                                  <a:pos x="T86" y="T87"/>
                                </a:cxn>
                                <a:cxn ang="T158">
                                  <a:pos x="T88" y="T89"/>
                                </a:cxn>
                                <a:cxn ang="T159">
                                  <a:pos x="T90" y="T91"/>
                                </a:cxn>
                                <a:cxn ang="T160">
                                  <a:pos x="T92" y="T93"/>
                                </a:cxn>
                                <a:cxn ang="T161">
                                  <a:pos x="T94" y="T95"/>
                                </a:cxn>
                                <a:cxn ang="T162">
                                  <a:pos x="T96" y="T97"/>
                                </a:cxn>
                                <a:cxn ang="T163">
                                  <a:pos x="T98" y="T99"/>
                                </a:cxn>
                                <a:cxn ang="T164">
                                  <a:pos x="T100" y="T101"/>
                                </a:cxn>
                                <a:cxn ang="T165">
                                  <a:pos x="T102" y="T103"/>
                                </a:cxn>
                                <a:cxn ang="T166">
                                  <a:pos x="T104" y="T105"/>
                                </a:cxn>
                                <a:cxn ang="T167">
                                  <a:pos x="T106" y="T107"/>
                                </a:cxn>
                                <a:cxn ang="T168">
                                  <a:pos x="T108" y="T109"/>
                                </a:cxn>
                                <a:cxn ang="T169">
                                  <a:pos x="T110" y="T111"/>
                                </a:cxn>
                                <a:cxn ang="T170">
                                  <a:pos x="T112" y="T113"/>
                                </a:cxn>
                              </a:cxnLst>
                              <a:rect l="T171" t="T172" r="T173" b="T174"/>
                              <a:pathLst>
                                <a:path w="780" h="828">
                                  <a:moveTo>
                                    <a:pt x="570" y="720"/>
                                  </a:moveTo>
                                  <a:lnTo>
                                    <a:pt x="558" y="714"/>
                                  </a:lnTo>
                                  <a:lnTo>
                                    <a:pt x="552" y="708"/>
                                  </a:lnTo>
                                  <a:lnTo>
                                    <a:pt x="540" y="708"/>
                                  </a:lnTo>
                                  <a:lnTo>
                                    <a:pt x="534" y="714"/>
                                  </a:lnTo>
                                  <a:lnTo>
                                    <a:pt x="522" y="720"/>
                                  </a:lnTo>
                                  <a:lnTo>
                                    <a:pt x="516" y="726"/>
                                  </a:lnTo>
                                  <a:lnTo>
                                    <a:pt x="468" y="726"/>
                                  </a:lnTo>
                                  <a:lnTo>
                                    <a:pt x="456" y="720"/>
                                  </a:lnTo>
                                  <a:lnTo>
                                    <a:pt x="444" y="708"/>
                                  </a:lnTo>
                                  <a:lnTo>
                                    <a:pt x="438" y="708"/>
                                  </a:lnTo>
                                  <a:lnTo>
                                    <a:pt x="420" y="726"/>
                                  </a:lnTo>
                                  <a:lnTo>
                                    <a:pt x="402" y="714"/>
                                  </a:lnTo>
                                  <a:lnTo>
                                    <a:pt x="396" y="714"/>
                                  </a:lnTo>
                                  <a:lnTo>
                                    <a:pt x="384" y="726"/>
                                  </a:lnTo>
                                  <a:lnTo>
                                    <a:pt x="384" y="738"/>
                                  </a:lnTo>
                                  <a:lnTo>
                                    <a:pt x="396" y="750"/>
                                  </a:lnTo>
                                  <a:lnTo>
                                    <a:pt x="420" y="762"/>
                                  </a:lnTo>
                                  <a:lnTo>
                                    <a:pt x="426" y="762"/>
                                  </a:lnTo>
                                  <a:lnTo>
                                    <a:pt x="444" y="780"/>
                                  </a:lnTo>
                                  <a:lnTo>
                                    <a:pt x="444" y="786"/>
                                  </a:lnTo>
                                  <a:lnTo>
                                    <a:pt x="456" y="786"/>
                                  </a:lnTo>
                                  <a:lnTo>
                                    <a:pt x="468" y="798"/>
                                  </a:lnTo>
                                  <a:lnTo>
                                    <a:pt x="480" y="804"/>
                                  </a:lnTo>
                                  <a:lnTo>
                                    <a:pt x="498" y="798"/>
                                  </a:lnTo>
                                  <a:lnTo>
                                    <a:pt x="504" y="804"/>
                                  </a:lnTo>
                                  <a:lnTo>
                                    <a:pt x="516" y="810"/>
                                  </a:lnTo>
                                  <a:lnTo>
                                    <a:pt x="522" y="822"/>
                                  </a:lnTo>
                                  <a:lnTo>
                                    <a:pt x="534" y="828"/>
                                  </a:lnTo>
                                  <a:lnTo>
                                    <a:pt x="558" y="828"/>
                                  </a:lnTo>
                                  <a:lnTo>
                                    <a:pt x="570" y="816"/>
                                  </a:lnTo>
                                  <a:lnTo>
                                    <a:pt x="570" y="792"/>
                                  </a:lnTo>
                                  <a:lnTo>
                                    <a:pt x="564" y="780"/>
                                  </a:lnTo>
                                  <a:lnTo>
                                    <a:pt x="564" y="768"/>
                                  </a:lnTo>
                                  <a:lnTo>
                                    <a:pt x="570" y="750"/>
                                  </a:lnTo>
                                  <a:lnTo>
                                    <a:pt x="576" y="738"/>
                                  </a:lnTo>
                                  <a:lnTo>
                                    <a:pt x="582" y="732"/>
                                  </a:lnTo>
                                  <a:lnTo>
                                    <a:pt x="582" y="714"/>
                                  </a:lnTo>
                                  <a:lnTo>
                                    <a:pt x="576" y="702"/>
                                  </a:lnTo>
                                  <a:lnTo>
                                    <a:pt x="570" y="720"/>
                                  </a:lnTo>
                                  <a:close/>
                                  <a:moveTo>
                                    <a:pt x="180" y="468"/>
                                  </a:moveTo>
                                  <a:lnTo>
                                    <a:pt x="156" y="480"/>
                                  </a:lnTo>
                                  <a:lnTo>
                                    <a:pt x="150" y="486"/>
                                  </a:lnTo>
                                  <a:lnTo>
                                    <a:pt x="138" y="492"/>
                                  </a:lnTo>
                                  <a:lnTo>
                                    <a:pt x="132" y="498"/>
                                  </a:lnTo>
                                  <a:lnTo>
                                    <a:pt x="126" y="498"/>
                                  </a:lnTo>
                                  <a:lnTo>
                                    <a:pt x="114" y="492"/>
                                  </a:lnTo>
                                  <a:lnTo>
                                    <a:pt x="102" y="480"/>
                                  </a:lnTo>
                                  <a:lnTo>
                                    <a:pt x="96" y="498"/>
                                  </a:lnTo>
                                  <a:lnTo>
                                    <a:pt x="102" y="504"/>
                                  </a:lnTo>
                                  <a:lnTo>
                                    <a:pt x="114" y="510"/>
                                  </a:lnTo>
                                  <a:lnTo>
                                    <a:pt x="120" y="522"/>
                                  </a:lnTo>
                                  <a:lnTo>
                                    <a:pt x="120" y="540"/>
                                  </a:lnTo>
                                  <a:lnTo>
                                    <a:pt x="114" y="558"/>
                                  </a:lnTo>
                                  <a:lnTo>
                                    <a:pt x="114" y="570"/>
                                  </a:lnTo>
                                  <a:lnTo>
                                    <a:pt x="126" y="582"/>
                                  </a:lnTo>
                                  <a:lnTo>
                                    <a:pt x="114" y="588"/>
                                  </a:lnTo>
                                  <a:lnTo>
                                    <a:pt x="120" y="636"/>
                                  </a:lnTo>
                                  <a:lnTo>
                                    <a:pt x="108" y="636"/>
                                  </a:lnTo>
                                  <a:lnTo>
                                    <a:pt x="126" y="654"/>
                                  </a:lnTo>
                                  <a:lnTo>
                                    <a:pt x="138" y="654"/>
                                  </a:lnTo>
                                  <a:lnTo>
                                    <a:pt x="144" y="642"/>
                                  </a:lnTo>
                                  <a:lnTo>
                                    <a:pt x="156" y="630"/>
                                  </a:lnTo>
                                  <a:lnTo>
                                    <a:pt x="156" y="618"/>
                                  </a:lnTo>
                                  <a:lnTo>
                                    <a:pt x="168" y="630"/>
                                  </a:lnTo>
                                  <a:lnTo>
                                    <a:pt x="180" y="636"/>
                                  </a:lnTo>
                                  <a:lnTo>
                                    <a:pt x="186" y="636"/>
                                  </a:lnTo>
                                  <a:lnTo>
                                    <a:pt x="192" y="630"/>
                                  </a:lnTo>
                                  <a:lnTo>
                                    <a:pt x="198" y="618"/>
                                  </a:lnTo>
                                  <a:lnTo>
                                    <a:pt x="198" y="594"/>
                                  </a:lnTo>
                                  <a:lnTo>
                                    <a:pt x="204" y="582"/>
                                  </a:lnTo>
                                  <a:lnTo>
                                    <a:pt x="204" y="558"/>
                                  </a:lnTo>
                                  <a:lnTo>
                                    <a:pt x="198" y="552"/>
                                  </a:lnTo>
                                  <a:lnTo>
                                    <a:pt x="192" y="552"/>
                                  </a:lnTo>
                                  <a:lnTo>
                                    <a:pt x="192" y="546"/>
                                  </a:lnTo>
                                  <a:lnTo>
                                    <a:pt x="198" y="540"/>
                                  </a:lnTo>
                                  <a:lnTo>
                                    <a:pt x="204" y="540"/>
                                  </a:lnTo>
                                  <a:lnTo>
                                    <a:pt x="210" y="534"/>
                                  </a:lnTo>
                                  <a:lnTo>
                                    <a:pt x="210" y="522"/>
                                  </a:lnTo>
                                  <a:lnTo>
                                    <a:pt x="204" y="510"/>
                                  </a:lnTo>
                                  <a:lnTo>
                                    <a:pt x="204" y="492"/>
                                  </a:lnTo>
                                  <a:lnTo>
                                    <a:pt x="198" y="480"/>
                                  </a:lnTo>
                                  <a:lnTo>
                                    <a:pt x="186" y="474"/>
                                  </a:lnTo>
                                  <a:lnTo>
                                    <a:pt x="180" y="468"/>
                                  </a:lnTo>
                                  <a:close/>
                                  <a:moveTo>
                                    <a:pt x="774" y="546"/>
                                  </a:moveTo>
                                  <a:lnTo>
                                    <a:pt x="768" y="534"/>
                                  </a:lnTo>
                                  <a:lnTo>
                                    <a:pt x="756" y="528"/>
                                  </a:lnTo>
                                  <a:lnTo>
                                    <a:pt x="738" y="510"/>
                                  </a:lnTo>
                                  <a:lnTo>
                                    <a:pt x="678" y="480"/>
                                  </a:lnTo>
                                  <a:lnTo>
                                    <a:pt x="672" y="480"/>
                                  </a:lnTo>
                                  <a:lnTo>
                                    <a:pt x="660" y="474"/>
                                  </a:lnTo>
                                  <a:lnTo>
                                    <a:pt x="648" y="474"/>
                                  </a:lnTo>
                                  <a:lnTo>
                                    <a:pt x="630" y="468"/>
                                  </a:lnTo>
                                  <a:lnTo>
                                    <a:pt x="606" y="456"/>
                                  </a:lnTo>
                                  <a:lnTo>
                                    <a:pt x="606" y="450"/>
                                  </a:lnTo>
                                  <a:lnTo>
                                    <a:pt x="612" y="438"/>
                                  </a:lnTo>
                                  <a:lnTo>
                                    <a:pt x="624" y="426"/>
                                  </a:lnTo>
                                  <a:lnTo>
                                    <a:pt x="624" y="420"/>
                                  </a:lnTo>
                                  <a:lnTo>
                                    <a:pt x="618" y="414"/>
                                  </a:lnTo>
                                  <a:lnTo>
                                    <a:pt x="612" y="414"/>
                                  </a:lnTo>
                                  <a:lnTo>
                                    <a:pt x="594" y="408"/>
                                  </a:lnTo>
                                  <a:lnTo>
                                    <a:pt x="552" y="408"/>
                                  </a:lnTo>
                                  <a:lnTo>
                                    <a:pt x="540" y="402"/>
                                  </a:lnTo>
                                  <a:lnTo>
                                    <a:pt x="534" y="396"/>
                                  </a:lnTo>
                                  <a:lnTo>
                                    <a:pt x="516" y="384"/>
                                  </a:lnTo>
                                  <a:lnTo>
                                    <a:pt x="492" y="360"/>
                                  </a:lnTo>
                                  <a:lnTo>
                                    <a:pt x="480" y="342"/>
                                  </a:lnTo>
                                  <a:lnTo>
                                    <a:pt x="474" y="336"/>
                                  </a:lnTo>
                                  <a:lnTo>
                                    <a:pt x="468" y="324"/>
                                  </a:lnTo>
                                  <a:lnTo>
                                    <a:pt x="468" y="312"/>
                                  </a:lnTo>
                                  <a:lnTo>
                                    <a:pt x="450" y="276"/>
                                  </a:lnTo>
                                  <a:lnTo>
                                    <a:pt x="438" y="270"/>
                                  </a:lnTo>
                                  <a:lnTo>
                                    <a:pt x="432" y="264"/>
                                  </a:lnTo>
                                  <a:lnTo>
                                    <a:pt x="420" y="258"/>
                                  </a:lnTo>
                                  <a:lnTo>
                                    <a:pt x="414" y="252"/>
                                  </a:lnTo>
                                  <a:lnTo>
                                    <a:pt x="378" y="222"/>
                                  </a:lnTo>
                                  <a:lnTo>
                                    <a:pt x="372" y="210"/>
                                  </a:lnTo>
                                  <a:lnTo>
                                    <a:pt x="360" y="198"/>
                                  </a:lnTo>
                                  <a:lnTo>
                                    <a:pt x="360" y="186"/>
                                  </a:lnTo>
                                  <a:lnTo>
                                    <a:pt x="366" y="180"/>
                                  </a:lnTo>
                                  <a:lnTo>
                                    <a:pt x="384" y="180"/>
                                  </a:lnTo>
                                  <a:lnTo>
                                    <a:pt x="384" y="174"/>
                                  </a:lnTo>
                                  <a:lnTo>
                                    <a:pt x="372" y="162"/>
                                  </a:lnTo>
                                  <a:lnTo>
                                    <a:pt x="366" y="150"/>
                                  </a:lnTo>
                                  <a:lnTo>
                                    <a:pt x="366" y="138"/>
                                  </a:lnTo>
                                  <a:lnTo>
                                    <a:pt x="402" y="120"/>
                                  </a:lnTo>
                                  <a:lnTo>
                                    <a:pt x="408" y="114"/>
                                  </a:lnTo>
                                  <a:lnTo>
                                    <a:pt x="414" y="114"/>
                                  </a:lnTo>
                                  <a:lnTo>
                                    <a:pt x="438" y="108"/>
                                  </a:lnTo>
                                  <a:lnTo>
                                    <a:pt x="444" y="72"/>
                                  </a:lnTo>
                                  <a:lnTo>
                                    <a:pt x="432" y="66"/>
                                  </a:lnTo>
                                  <a:lnTo>
                                    <a:pt x="438" y="60"/>
                                  </a:lnTo>
                                  <a:lnTo>
                                    <a:pt x="438" y="42"/>
                                  </a:lnTo>
                                  <a:lnTo>
                                    <a:pt x="384" y="42"/>
                                  </a:lnTo>
                                  <a:lnTo>
                                    <a:pt x="378" y="24"/>
                                  </a:lnTo>
                                  <a:lnTo>
                                    <a:pt x="366" y="24"/>
                                  </a:lnTo>
                                  <a:lnTo>
                                    <a:pt x="366" y="6"/>
                                  </a:lnTo>
                                  <a:lnTo>
                                    <a:pt x="360" y="0"/>
                                  </a:lnTo>
                                  <a:lnTo>
                                    <a:pt x="342" y="0"/>
                                  </a:lnTo>
                                  <a:lnTo>
                                    <a:pt x="336" y="6"/>
                                  </a:lnTo>
                                  <a:lnTo>
                                    <a:pt x="336" y="12"/>
                                  </a:lnTo>
                                  <a:lnTo>
                                    <a:pt x="294" y="12"/>
                                  </a:lnTo>
                                  <a:lnTo>
                                    <a:pt x="282" y="30"/>
                                  </a:lnTo>
                                  <a:lnTo>
                                    <a:pt x="270" y="24"/>
                                  </a:lnTo>
                                  <a:lnTo>
                                    <a:pt x="252" y="24"/>
                                  </a:lnTo>
                                  <a:lnTo>
                                    <a:pt x="246" y="42"/>
                                  </a:lnTo>
                                  <a:lnTo>
                                    <a:pt x="222" y="42"/>
                                  </a:lnTo>
                                  <a:lnTo>
                                    <a:pt x="222" y="48"/>
                                  </a:lnTo>
                                  <a:lnTo>
                                    <a:pt x="234" y="60"/>
                                  </a:lnTo>
                                  <a:lnTo>
                                    <a:pt x="228" y="72"/>
                                  </a:lnTo>
                                  <a:lnTo>
                                    <a:pt x="210" y="60"/>
                                  </a:lnTo>
                                  <a:lnTo>
                                    <a:pt x="192" y="66"/>
                                  </a:lnTo>
                                  <a:lnTo>
                                    <a:pt x="180" y="48"/>
                                  </a:lnTo>
                                  <a:lnTo>
                                    <a:pt x="174" y="72"/>
                                  </a:lnTo>
                                  <a:lnTo>
                                    <a:pt x="162" y="84"/>
                                  </a:lnTo>
                                  <a:lnTo>
                                    <a:pt x="162" y="102"/>
                                  </a:lnTo>
                                  <a:lnTo>
                                    <a:pt x="138" y="78"/>
                                  </a:lnTo>
                                  <a:lnTo>
                                    <a:pt x="132" y="78"/>
                                  </a:lnTo>
                                  <a:lnTo>
                                    <a:pt x="132" y="72"/>
                                  </a:lnTo>
                                  <a:lnTo>
                                    <a:pt x="126" y="66"/>
                                  </a:lnTo>
                                  <a:lnTo>
                                    <a:pt x="126" y="60"/>
                                  </a:lnTo>
                                  <a:lnTo>
                                    <a:pt x="120" y="54"/>
                                  </a:lnTo>
                                  <a:lnTo>
                                    <a:pt x="108" y="54"/>
                                  </a:lnTo>
                                  <a:lnTo>
                                    <a:pt x="102" y="60"/>
                                  </a:lnTo>
                                  <a:lnTo>
                                    <a:pt x="102" y="78"/>
                                  </a:lnTo>
                                  <a:lnTo>
                                    <a:pt x="84" y="96"/>
                                  </a:lnTo>
                                  <a:lnTo>
                                    <a:pt x="78" y="96"/>
                                  </a:lnTo>
                                  <a:lnTo>
                                    <a:pt x="66" y="84"/>
                                  </a:lnTo>
                                  <a:lnTo>
                                    <a:pt x="54" y="84"/>
                                  </a:lnTo>
                                  <a:lnTo>
                                    <a:pt x="42" y="96"/>
                                  </a:lnTo>
                                  <a:lnTo>
                                    <a:pt x="30" y="96"/>
                                  </a:lnTo>
                                  <a:lnTo>
                                    <a:pt x="30" y="102"/>
                                  </a:lnTo>
                                  <a:lnTo>
                                    <a:pt x="24" y="102"/>
                                  </a:lnTo>
                                  <a:lnTo>
                                    <a:pt x="18" y="108"/>
                                  </a:lnTo>
                                  <a:lnTo>
                                    <a:pt x="42" y="132"/>
                                  </a:lnTo>
                                  <a:lnTo>
                                    <a:pt x="42" y="138"/>
                                  </a:lnTo>
                                  <a:lnTo>
                                    <a:pt x="24" y="156"/>
                                  </a:lnTo>
                                  <a:lnTo>
                                    <a:pt x="0" y="156"/>
                                  </a:lnTo>
                                  <a:lnTo>
                                    <a:pt x="12" y="174"/>
                                  </a:lnTo>
                                  <a:lnTo>
                                    <a:pt x="24" y="174"/>
                                  </a:lnTo>
                                  <a:lnTo>
                                    <a:pt x="30" y="180"/>
                                  </a:lnTo>
                                  <a:lnTo>
                                    <a:pt x="30" y="192"/>
                                  </a:lnTo>
                                  <a:lnTo>
                                    <a:pt x="24" y="198"/>
                                  </a:lnTo>
                                  <a:lnTo>
                                    <a:pt x="24" y="204"/>
                                  </a:lnTo>
                                  <a:lnTo>
                                    <a:pt x="18" y="210"/>
                                  </a:lnTo>
                                  <a:lnTo>
                                    <a:pt x="18" y="216"/>
                                  </a:lnTo>
                                  <a:lnTo>
                                    <a:pt x="24" y="222"/>
                                  </a:lnTo>
                                  <a:lnTo>
                                    <a:pt x="36" y="228"/>
                                  </a:lnTo>
                                  <a:lnTo>
                                    <a:pt x="42" y="228"/>
                                  </a:lnTo>
                                  <a:lnTo>
                                    <a:pt x="42" y="234"/>
                                  </a:lnTo>
                                  <a:lnTo>
                                    <a:pt x="66" y="234"/>
                                  </a:lnTo>
                                  <a:lnTo>
                                    <a:pt x="72" y="240"/>
                                  </a:lnTo>
                                  <a:lnTo>
                                    <a:pt x="72" y="246"/>
                                  </a:lnTo>
                                  <a:lnTo>
                                    <a:pt x="54" y="264"/>
                                  </a:lnTo>
                                  <a:lnTo>
                                    <a:pt x="54" y="270"/>
                                  </a:lnTo>
                                  <a:lnTo>
                                    <a:pt x="66" y="270"/>
                                  </a:lnTo>
                                  <a:lnTo>
                                    <a:pt x="90" y="258"/>
                                  </a:lnTo>
                                  <a:lnTo>
                                    <a:pt x="120" y="228"/>
                                  </a:lnTo>
                                  <a:lnTo>
                                    <a:pt x="144" y="216"/>
                                  </a:lnTo>
                                  <a:lnTo>
                                    <a:pt x="156" y="216"/>
                                  </a:lnTo>
                                  <a:lnTo>
                                    <a:pt x="168" y="222"/>
                                  </a:lnTo>
                                  <a:lnTo>
                                    <a:pt x="204" y="234"/>
                                  </a:lnTo>
                                  <a:lnTo>
                                    <a:pt x="216" y="240"/>
                                  </a:lnTo>
                                  <a:lnTo>
                                    <a:pt x="228" y="252"/>
                                  </a:lnTo>
                                  <a:lnTo>
                                    <a:pt x="234" y="264"/>
                                  </a:lnTo>
                                  <a:lnTo>
                                    <a:pt x="234" y="276"/>
                                  </a:lnTo>
                                  <a:lnTo>
                                    <a:pt x="240" y="282"/>
                                  </a:lnTo>
                                  <a:lnTo>
                                    <a:pt x="240" y="288"/>
                                  </a:lnTo>
                                  <a:lnTo>
                                    <a:pt x="252" y="300"/>
                                  </a:lnTo>
                                  <a:lnTo>
                                    <a:pt x="252" y="306"/>
                                  </a:lnTo>
                                  <a:lnTo>
                                    <a:pt x="246" y="318"/>
                                  </a:lnTo>
                                  <a:lnTo>
                                    <a:pt x="246" y="324"/>
                                  </a:lnTo>
                                  <a:lnTo>
                                    <a:pt x="258" y="336"/>
                                  </a:lnTo>
                                  <a:lnTo>
                                    <a:pt x="282" y="348"/>
                                  </a:lnTo>
                                  <a:lnTo>
                                    <a:pt x="288" y="354"/>
                                  </a:lnTo>
                                  <a:lnTo>
                                    <a:pt x="294" y="354"/>
                                  </a:lnTo>
                                  <a:lnTo>
                                    <a:pt x="300" y="372"/>
                                  </a:lnTo>
                                  <a:lnTo>
                                    <a:pt x="330" y="372"/>
                                  </a:lnTo>
                                  <a:lnTo>
                                    <a:pt x="348" y="390"/>
                                  </a:lnTo>
                                  <a:lnTo>
                                    <a:pt x="354" y="402"/>
                                  </a:lnTo>
                                  <a:lnTo>
                                    <a:pt x="366" y="414"/>
                                  </a:lnTo>
                                  <a:lnTo>
                                    <a:pt x="378" y="420"/>
                                  </a:lnTo>
                                  <a:lnTo>
                                    <a:pt x="384" y="432"/>
                                  </a:lnTo>
                                  <a:lnTo>
                                    <a:pt x="420" y="468"/>
                                  </a:lnTo>
                                  <a:lnTo>
                                    <a:pt x="456" y="468"/>
                                  </a:lnTo>
                                  <a:lnTo>
                                    <a:pt x="462" y="474"/>
                                  </a:lnTo>
                                  <a:lnTo>
                                    <a:pt x="468" y="486"/>
                                  </a:lnTo>
                                  <a:lnTo>
                                    <a:pt x="492" y="498"/>
                                  </a:lnTo>
                                  <a:lnTo>
                                    <a:pt x="510" y="504"/>
                                  </a:lnTo>
                                  <a:lnTo>
                                    <a:pt x="528" y="504"/>
                                  </a:lnTo>
                                  <a:lnTo>
                                    <a:pt x="540" y="510"/>
                                  </a:lnTo>
                                  <a:lnTo>
                                    <a:pt x="546" y="510"/>
                                  </a:lnTo>
                                  <a:lnTo>
                                    <a:pt x="552" y="522"/>
                                  </a:lnTo>
                                  <a:lnTo>
                                    <a:pt x="552" y="534"/>
                                  </a:lnTo>
                                  <a:lnTo>
                                    <a:pt x="564" y="558"/>
                                  </a:lnTo>
                                  <a:lnTo>
                                    <a:pt x="570" y="564"/>
                                  </a:lnTo>
                                  <a:lnTo>
                                    <a:pt x="582" y="564"/>
                                  </a:lnTo>
                                  <a:lnTo>
                                    <a:pt x="594" y="558"/>
                                  </a:lnTo>
                                  <a:lnTo>
                                    <a:pt x="600" y="558"/>
                                  </a:lnTo>
                                  <a:lnTo>
                                    <a:pt x="600" y="570"/>
                                  </a:lnTo>
                                  <a:lnTo>
                                    <a:pt x="606" y="582"/>
                                  </a:lnTo>
                                  <a:lnTo>
                                    <a:pt x="606" y="606"/>
                                  </a:lnTo>
                                  <a:lnTo>
                                    <a:pt x="612" y="618"/>
                                  </a:lnTo>
                                  <a:lnTo>
                                    <a:pt x="630" y="636"/>
                                  </a:lnTo>
                                  <a:lnTo>
                                    <a:pt x="630" y="666"/>
                                  </a:lnTo>
                                  <a:lnTo>
                                    <a:pt x="612" y="666"/>
                                  </a:lnTo>
                                  <a:lnTo>
                                    <a:pt x="612" y="690"/>
                                  </a:lnTo>
                                  <a:lnTo>
                                    <a:pt x="606" y="696"/>
                                  </a:lnTo>
                                  <a:lnTo>
                                    <a:pt x="600" y="708"/>
                                  </a:lnTo>
                                  <a:lnTo>
                                    <a:pt x="594" y="714"/>
                                  </a:lnTo>
                                  <a:lnTo>
                                    <a:pt x="594" y="732"/>
                                  </a:lnTo>
                                  <a:lnTo>
                                    <a:pt x="606" y="732"/>
                                  </a:lnTo>
                                  <a:lnTo>
                                    <a:pt x="618" y="726"/>
                                  </a:lnTo>
                                  <a:lnTo>
                                    <a:pt x="624" y="726"/>
                                  </a:lnTo>
                                  <a:lnTo>
                                    <a:pt x="636" y="702"/>
                                  </a:lnTo>
                                  <a:lnTo>
                                    <a:pt x="654" y="696"/>
                                  </a:lnTo>
                                  <a:lnTo>
                                    <a:pt x="654" y="666"/>
                                  </a:lnTo>
                                  <a:lnTo>
                                    <a:pt x="666" y="654"/>
                                  </a:lnTo>
                                  <a:lnTo>
                                    <a:pt x="678" y="654"/>
                                  </a:lnTo>
                                  <a:lnTo>
                                    <a:pt x="684" y="648"/>
                                  </a:lnTo>
                                  <a:lnTo>
                                    <a:pt x="696" y="648"/>
                                  </a:lnTo>
                                  <a:lnTo>
                                    <a:pt x="696" y="636"/>
                                  </a:lnTo>
                                  <a:lnTo>
                                    <a:pt x="690" y="630"/>
                                  </a:lnTo>
                                  <a:lnTo>
                                    <a:pt x="690" y="618"/>
                                  </a:lnTo>
                                  <a:lnTo>
                                    <a:pt x="678" y="606"/>
                                  </a:lnTo>
                                  <a:lnTo>
                                    <a:pt x="666" y="606"/>
                                  </a:lnTo>
                                  <a:lnTo>
                                    <a:pt x="648" y="588"/>
                                  </a:lnTo>
                                  <a:lnTo>
                                    <a:pt x="654" y="582"/>
                                  </a:lnTo>
                                  <a:lnTo>
                                    <a:pt x="660" y="570"/>
                                  </a:lnTo>
                                  <a:lnTo>
                                    <a:pt x="666" y="552"/>
                                  </a:lnTo>
                                  <a:lnTo>
                                    <a:pt x="672" y="540"/>
                                  </a:lnTo>
                                  <a:lnTo>
                                    <a:pt x="684" y="528"/>
                                  </a:lnTo>
                                  <a:lnTo>
                                    <a:pt x="690" y="534"/>
                                  </a:lnTo>
                                  <a:lnTo>
                                    <a:pt x="702" y="534"/>
                                  </a:lnTo>
                                  <a:lnTo>
                                    <a:pt x="708" y="540"/>
                                  </a:lnTo>
                                  <a:lnTo>
                                    <a:pt x="738" y="540"/>
                                  </a:lnTo>
                                  <a:lnTo>
                                    <a:pt x="738" y="552"/>
                                  </a:lnTo>
                                  <a:lnTo>
                                    <a:pt x="744" y="558"/>
                                  </a:lnTo>
                                  <a:lnTo>
                                    <a:pt x="744" y="564"/>
                                  </a:lnTo>
                                  <a:lnTo>
                                    <a:pt x="750" y="576"/>
                                  </a:lnTo>
                                  <a:lnTo>
                                    <a:pt x="762" y="576"/>
                                  </a:lnTo>
                                  <a:lnTo>
                                    <a:pt x="774" y="570"/>
                                  </a:lnTo>
                                  <a:lnTo>
                                    <a:pt x="780" y="564"/>
                                  </a:lnTo>
                                  <a:lnTo>
                                    <a:pt x="780" y="558"/>
                                  </a:lnTo>
                                  <a:lnTo>
                                    <a:pt x="774" y="546"/>
                                  </a:lnTo>
                                  <a:close/>
                                </a:path>
                              </a:pathLst>
                            </a:custGeom>
                            <a:solidFill>
                              <a:srgbClr val="12121B"/>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04" name="Israel" descr="© INSCALE GmbH, 15.06.2010"/>
                            <a:cNvSpPr>
                              <a:spLocks/>
                            </a:cNvSpPr>
                          </a:nvSpPr>
                          <a:spPr bwMode="gray">
                            <a:xfrm>
                              <a:off x="3192" y="919"/>
                              <a:ext cx="26" cy="82"/>
                            </a:xfrm>
                            <a:custGeom>
                              <a:avLst/>
                              <a:gdLst>
                                <a:gd name="T0" fmla="*/ 0 w 102"/>
                                <a:gd name="T1" fmla="*/ 2147483647 h 324"/>
                                <a:gd name="T2" fmla="*/ 2147483647 w 102"/>
                                <a:gd name="T3" fmla="*/ 2147483647 h 324"/>
                                <a:gd name="T4" fmla="*/ 2147483647 w 102"/>
                                <a:gd name="T5" fmla="*/ 2147483647 h 324"/>
                                <a:gd name="T6" fmla="*/ 2147483647 w 102"/>
                                <a:gd name="T7" fmla="*/ 2147483647 h 324"/>
                                <a:gd name="T8" fmla="*/ 2147483647 w 102"/>
                                <a:gd name="T9" fmla="*/ 2147483647 h 324"/>
                                <a:gd name="T10" fmla="*/ 2147483647 w 102"/>
                                <a:gd name="T11" fmla="*/ 2147483647 h 324"/>
                                <a:gd name="T12" fmla="*/ 2147483647 w 102"/>
                                <a:gd name="T13" fmla="*/ 2147483647 h 324"/>
                                <a:gd name="T14" fmla="*/ 2147483647 w 102"/>
                                <a:gd name="T15" fmla="*/ 2147483647 h 324"/>
                                <a:gd name="T16" fmla="*/ 2147483647 w 102"/>
                                <a:gd name="T17" fmla="*/ 2147483647 h 324"/>
                                <a:gd name="T18" fmla="*/ 2147483647 w 102"/>
                                <a:gd name="T19" fmla="*/ 2147483647 h 324"/>
                                <a:gd name="T20" fmla="*/ 2147483647 w 102"/>
                                <a:gd name="T21" fmla="*/ 2147483647 h 324"/>
                                <a:gd name="T22" fmla="*/ 2147483647 w 102"/>
                                <a:gd name="T23" fmla="*/ 2147483647 h 324"/>
                                <a:gd name="T24" fmla="*/ 2147483647 w 102"/>
                                <a:gd name="T25" fmla="*/ 2147483647 h 324"/>
                                <a:gd name="T26" fmla="*/ 2147483647 w 102"/>
                                <a:gd name="T27" fmla="*/ 2147483647 h 324"/>
                                <a:gd name="T28" fmla="*/ 2147483647 w 102"/>
                                <a:gd name="T29" fmla="*/ 2147483647 h 324"/>
                                <a:gd name="T30" fmla="*/ 2147483647 w 102"/>
                                <a:gd name="T31" fmla="*/ 2147483647 h 324"/>
                                <a:gd name="T32" fmla="*/ 2147483647 w 102"/>
                                <a:gd name="T33" fmla="*/ 2147483647 h 324"/>
                                <a:gd name="T34" fmla="*/ 2147483647 w 102"/>
                                <a:gd name="T35" fmla="*/ 2147483647 h 324"/>
                                <a:gd name="T36" fmla="*/ 2147483647 w 102"/>
                                <a:gd name="T37" fmla="*/ 2147483647 h 324"/>
                                <a:gd name="T38" fmla="*/ 2147483647 w 102"/>
                                <a:gd name="T39" fmla="*/ 2147483647 h 324"/>
                                <a:gd name="T40" fmla="*/ 2147483647 w 102"/>
                                <a:gd name="T41" fmla="*/ 2147483647 h 324"/>
                                <a:gd name="T42" fmla="*/ 2147483647 w 102"/>
                                <a:gd name="T43" fmla="*/ 2147483647 h 324"/>
                                <a:gd name="T44" fmla="*/ 2147483647 w 102"/>
                                <a:gd name="T45" fmla="*/ 2147483647 h 324"/>
                                <a:gd name="T46" fmla="*/ 2147483647 w 102"/>
                                <a:gd name="T47" fmla="*/ 2147483647 h 324"/>
                                <a:gd name="T48" fmla="*/ 2147483647 w 102"/>
                                <a:gd name="T49" fmla="*/ 0 h 324"/>
                                <a:gd name="T50" fmla="*/ 2147483647 w 102"/>
                                <a:gd name="T51" fmla="*/ 2147483647 h 324"/>
                                <a:gd name="T52" fmla="*/ 2147483647 w 102"/>
                                <a:gd name="T53" fmla="*/ 2147483647 h 324"/>
                                <a:gd name="T54" fmla="*/ 2147483647 w 102"/>
                                <a:gd name="T55" fmla="*/ 2147483647 h 324"/>
                                <a:gd name="T56" fmla="*/ 2147483647 w 102"/>
                                <a:gd name="T57" fmla="*/ 2147483647 h 324"/>
                                <a:gd name="T58" fmla="*/ 2147483647 w 102"/>
                                <a:gd name="T59" fmla="*/ 2147483647 h 324"/>
                                <a:gd name="T60" fmla="*/ 2147483647 w 102"/>
                                <a:gd name="T61" fmla="*/ 2147483647 h 324"/>
                                <a:gd name="T62" fmla="*/ 2147483647 w 102"/>
                                <a:gd name="T63" fmla="*/ 2147483647 h 324"/>
                                <a:gd name="T64" fmla="*/ 2147483647 w 102"/>
                                <a:gd name="T65" fmla="*/ 2147483647 h 324"/>
                                <a:gd name="T66" fmla="*/ 2147483647 w 102"/>
                                <a:gd name="T67" fmla="*/ 2147483647 h 324"/>
                                <a:gd name="T68" fmla="*/ 2147483647 w 102"/>
                                <a:gd name="T69" fmla="*/ 2147483647 h 324"/>
                                <a:gd name="T70" fmla="*/ 2147483647 w 102"/>
                                <a:gd name="T71" fmla="*/ 2147483647 h 324"/>
                                <a:gd name="T72" fmla="*/ 2147483647 w 102"/>
                                <a:gd name="T73" fmla="*/ 2147483647 h 324"/>
                                <a:gd name="T74" fmla="*/ 2147483647 w 102"/>
                                <a:gd name="T75" fmla="*/ 2147483647 h 324"/>
                                <a:gd name="T76" fmla="*/ 2147483647 w 102"/>
                                <a:gd name="T77" fmla="*/ 2147483647 h 324"/>
                                <a:gd name="T78" fmla="*/ 0 w 102"/>
                                <a:gd name="T79" fmla="*/ 2147483647 h 324"/>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w 102"/>
                                <a:gd name="T121" fmla="*/ 0 h 324"/>
                                <a:gd name="T122" fmla="*/ 102 w 102"/>
                                <a:gd name="T123" fmla="*/ 324 h 324"/>
                              </a:gdLst>
                              <a:ahLst/>
                              <a:cxnLst>
                                <a:cxn ang="T80">
                                  <a:pos x="T0" y="T1"/>
                                </a:cxn>
                                <a:cxn ang="T81">
                                  <a:pos x="T2" y="T3"/>
                                </a:cxn>
                                <a:cxn ang="T82">
                                  <a:pos x="T4" y="T5"/>
                                </a:cxn>
                                <a:cxn ang="T83">
                                  <a:pos x="T6" y="T7"/>
                                </a:cxn>
                                <a:cxn ang="T84">
                                  <a:pos x="T8" y="T9"/>
                                </a:cxn>
                                <a:cxn ang="T85">
                                  <a:pos x="T10" y="T11"/>
                                </a:cxn>
                                <a:cxn ang="T86">
                                  <a:pos x="T12" y="T13"/>
                                </a:cxn>
                                <a:cxn ang="T87">
                                  <a:pos x="T14" y="T15"/>
                                </a:cxn>
                                <a:cxn ang="T88">
                                  <a:pos x="T16" y="T17"/>
                                </a:cxn>
                                <a:cxn ang="T89">
                                  <a:pos x="T18" y="T19"/>
                                </a:cxn>
                                <a:cxn ang="T90">
                                  <a:pos x="T20" y="T21"/>
                                </a:cxn>
                                <a:cxn ang="T91">
                                  <a:pos x="T22" y="T23"/>
                                </a:cxn>
                                <a:cxn ang="T92">
                                  <a:pos x="T24" y="T25"/>
                                </a:cxn>
                                <a:cxn ang="T93">
                                  <a:pos x="T26" y="T27"/>
                                </a:cxn>
                                <a:cxn ang="T94">
                                  <a:pos x="T28" y="T29"/>
                                </a:cxn>
                                <a:cxn ang="T95">
                                  <a:pos x="T30" y="T31"/>
                                </a:cxn>
                                <a:cxn ang="T96">
                                  <a:pos x="T32" y="T33"/>
                                </a:cxn>
                                <a:cxn ang="T97">
                                  <a:pos x="T34" y="T35"/>
                                </a:cxn>
                                <a:cxn ang="T98">
                                  <a:pos x="T36" y="T37"/>
                                </a:cxn>
                                <a:cxn ang="T99">
                                  <a:pos x="T38" y="T39"/>
                                </a:cxn>
                                <a:cxn ang="T100">
                                  <a:pos x="T40" y="T41"/>
                                </a:cxn>
                                <a:cxn ang="T101">
                                  <a:pos x="T42" y="T43"/>
                                </a:cxn>
                                <a:cxn ang="T102">
                                  <a:pos x="T44" y="T45"/>
                                </a:cxn>
                                <a:cxn ang="T103">
                                  <a:pos x="T46" y="T47"/>
                                </a:cxn>
                                <a:cxn ang="T104">
                                  <a:pos x="T48" y="T49"/>
                                </a:cxn>
                                <a:cxn ang="T105">
                                  <a:pos x="T50" y="T51"/>
                                </a:cxn>
                                <a:cxn ang="T106">
                                  <a:pos x="T52" y="T53"/>
                                </a:cxn>
                                <a:cxn ang="T107">
                                  <a:pos x="T54" y="T55"/>
                                </a:cxn>
                                <a:cxn ang="T108">
                                  <a:pos x="T56" y="T57"/>
                                </a:cxn>
                                <a:cxn ang="T109">
                                  <a:pos x="T58" y="T59"/>
                                </a:cxn>
                                <a:cxn ang="T110">
                                  <a:pos x="T60" y="T61"/>
                                </a:cxn>
                                <a:cxn ang="T111">
                                  <a:pos x="T62" y="T63"/>
                                </a:cxn>
                                <a:cxn ang="T112">
                                  <a:pos x="T64" y="T65"/>
                                </a:cxn>
                                <a:cxn ang="T113">
                                  <a:pos x="T66" y="T67"/>
                                </a:cxn>
                                <a:cxn ang="T114">
                                  <a:pos x="T68" y="T69"/>
                                </a:cxn>
                                <a:cxn ang="T115">
                                  <a:pos x="T70" y="T71"/>
                                </a:cxn>
                                <a:cxn ang="T116">
                                  <a:pos x="T72" y="T73"/>
                                </a:cxn>
                                <a:cxn ang="T117">
                                  <a:pos x="T74" y="T75"/>
                                </a:cxn>
                                <a:cxn ang="T118">
                                  <a:pos x="T76" y="T77"/>
                                </a:cxn>
                                <a:cxn ang="T119">
                                  <a:pos x="T78" y="T79"/>
                                </a:cxn>
                              </a:cxnLst>
                              <a:rect l="T120" t="T121" r="T122" b="T123"/>
                              <a:pathLst>
                                <a:path w="102" h="324">
                                  <a:moveTo>
                                    <a:pt x="0" y="168"/>
                                  </a:moveTo>
                                  <a:lnTo>
                                    <a:pt x="54" y="312"/>
                                  </a:lnTo>
                                  <a:lnTo>
                                    <a:pt x="60" y="324"/>
                                  </a:lnTo>
                                  <a:lnTo>
                                    <a:pt x="60" y="306"/>
                                  </a:lnTo>
                                  <a:lnTo>
                                    <a:pt x="66" y="294"/>
                                  </a:lnTo>
                                  <a:lnTo>
                                    <a:pt x="66" y="234"/>
                                  </a:lnTo>
                                  <a:lnTo>
                                    <a:pt x="72" y="228"/>
                                  </a:lnTo>
                                  <a:lnTo>
                                    <a:pt x="78" y="216"/>
                                  </a:lnTo>
                                  <a:lnTo>
                                    <a:pt x="84" y="210"/>
                                  </a:lnTo>
                                  <a:lnTo>
                                    <a:pt x="90" y="198"/>
                                  </a:lnTo>
                                  <a:lnTo>
                                    <a:pt x="90" y="186"/>
                                  </a:lnTo>
                                  <a:lnTo>
                                    <a:pt x="78" y="174"/>
                                  </a:lnTo>
                                  <a:lnTo>
                                    <a:pt x="78" y="162"/>
                                  </a:lnTo>
                                  <a:lnTo>
                                    <a:pt x="72" y="156"/>
                                  </a:lnTo>
                                  <a:lnTo>
                                    <a:pt x="66" y="162"/>
                                  </a:lnTo>
                                  <a:lnTo>
                                    <a:pt x="66" y="168"/>
                                  </a:lnTo>
                                  <a:lnTo>
                                    <a:pt x="60" y="168"/>
                                  </a:lnTo>
                                  <a:lnTo>
                                    <a:pt x="54" y="174"/>
                                  </a:lnTo>
                                  <a:lnTo>
                                    <a:pt x="48" y="168"/>
                                  </a:lnTo>
                                  <a:lnTo>
                                    <a:pt x="48" y="96"/>
                                  </a:lnTo>
                                  <a:lnTo>
                                    <a:pt x="66" y="78"/>
                                  </a:lnTo>
                                  <a:lnTo>
                                    <a:pt x="84" y="78"/>
                                  </a:lnTo>
                                  <a:lnTo>
                                    <a:pt x="90" y="60"/>
                                  </a:lnTo>
                                  <a:lnTo>
                                    <a:pt x="84" y="18"/>
                                  </a:lnTo>
                                  <a:lnTo>
                                    <a:pt x="102" y="0"/>
                                  </a:lnTo>
                                  <a:lnTo>
                                    <a:pt x="78" y="6"/>
                                  </a:lnTo>
                                  <a:lnTo>
                                    <a:pt x="78" y="18"/>
                                  </a:lnTo>
                                  <a:lnTo>
                                    <a:pt x="72" y="30"/>
                                  </a:lnTo>
                                  <a:lnTo>
                                    <a:pt x="66" y="36"/>
                                  </a:lnTo>
                                  <a:lnTo>
                                    <a:pt x="60" y="36"/>
                                  </a:lnTo>
                                  <a:lnTo>
                                    <a:pt x="54" y="30"/>
                                  </a:lnTo>
                                  <a:lnTo>
                                    <a:pt x="42" y="54"/>
                                  </a:lnTo>
                                  <a:lnTo>
                                    <a:pt x="30" y="60"/>
                                  </a:lnTo>
                                  <a:lnTo>
                                    <a:pt x="36" y="72"/>
                                  </a:lnTo>
                                  <a:lnTo>
                                    <a:pt x="36" y="84"/>
                                  </a:lnTo>
                                  <a:lnTo>
                                    <a:pt x="42" y="90"/>
                                  </a:lnTo>
                                  <a:lnTo>
                                    <a:pt x="42" y="96"/>
                                  </a:lnTo>
                                  <a:lnTo>
                                    <a:pt x="18" y="138"/>
                                  </a:lnTo>
                                  <a:lnTo>
                                    <a:pt x="18" y="156"/>
                                  </a:lnTo>
                                  <a:lnTo>
                                    <a:pt x="0" y="168"/>
                                  </a:lnTo>
                                  <a:close/>
                                </a:path>
                              </a:pathLst>
                            </a:custGeom>
                            <a:solidFill>
                              <a:srgbClr val="5F5F8C"/>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05" name="Ireland" descr="© INSCALE GmbH, 15.06.2010"/>
                            <a:cNvSpPr>
                              <a:spLocks/>
                            </a:cNvSpPr>
                          </a:nvSpPr>
                          <a:spPr bwMode="gray">
                            <a:xfrm>
                              <a:off x="2452" y="477"/>
                              <a:ext cx="72" cy="76"/>
                            </a:xfrm>
                            <a:custGeom>
                              <a:avLst/>
                              <a:gdLst>
                                <a:gd name="T0" fmla="*/ 2147483647 w 282"/>
                                <a:gd name="T1" fmla="*/ 2147483647 h 300"/>
                                <a:gd name="T2" fmla="*/ 2147483647 w 282"/>
                                <a:gd name="T3" fmla="*/ 2147483647 h 300"/>
                                <a:gd name="T4" fmla="*/ 2147483647 w 282"/>
                                <a:gd name="T5" fmla="*/ 2147483647 h 300"/>
                                <a:gd name="T6" fmla="*/ 2147483647 w 282"/>
                                <a:gd name="T7" fmla="*/ 2147483647 h 300"/>
                                <a:gd name="T8" fmla="*/ 2147483647 w 282"/>
                                <a:gd name="T9" fmla="*/ 2147483647 h 300"/>
                                <a:gd name="T10" fmla="*/ 2147483647 w 282"/>
                                <a:gd name="T11" fmla="*/ 2147483647 h 300"/>
                                <a:gd name="T12" fmla="*/ 2147483647 w 282"/>
                                <a:gd name="T13" fmla="*/ 2147483647 h 300"/>
                                <a:gd name="T14" fmla="*/ 2147483647 w 282"/>
                                <a:gd name="T15" fmla="*/ 2147483647 h 300"/>
                                <a:gd name="T16" fmla="*/ 2147483647 w 282"/>
                                <a:gd name="T17" fmla="*/ 2147483647 h 300"/>
                                <a:gd name="T18" fmla="*/ 2147483647 w 282"/>
                                <a:gd name="T19" fmla="*/ 2147483647 h 300"/>
                                <a:gd name="T20" fmla="*/ 2147483647 w 282"/>
                                <a:gd name="T21" fmla="*/ 2147483647 h 300"/>
                                <a:gd name="T22" fmla="*/ 2147483647 w 282"/>
                                <a:gd name="T23" fmla="*/ 2147483647 h 300"/>
                                <a:gd name="T24" fmla="*/ 2147483647 w 282"/>
                                <a:gd name="T25" fmla="*/ 0 h 300"/>
                                <a:gd name="T26" fmla="*/ 2147483647 w 282"/>
                                <a:gd name="T27" fmla="*/ 2147483647 h 300"/>
                                <a:gd name="T28" fmla="*/ 2147483647 w 282"/>
                                <a:gd name="T29" fmla="*/ 2147483647 h 300"/>
                                <a:gd name="T30" fmla="*/ 2147483647 w 282"/>
                                <a:gd name="T31" fmla="*/ 2147483647 h 300"/>
                                <a:gd name="T32" fmla="*/ 2147483647 w 282"/>
                                <a:gd name="T33" fmla="*/ 2147483647 h 300"/>
                                <a:gd name="T34" fmla="*/ 2147483647 w 282"/>
                                <a:gd name="T35" fmla="*/ 2147483647 h 300"/>
                                <a:gd name="T36" fmla="*/ 2147483647 w 282"/>
                                <a:gd name="T37" fmla="*/ 2147483647 h 300"/>
                                <a:gd name="T38" fmla="*/ 2147483647 w 282"/>
                                <a:gd name="T39" fmla="*/ 2147483647 h 300"/>
                                <a:gd name="T40" fmla="*/ 2147483647 w 282"/>
                                <a:gd name="T41" fmla="*/ 2147483647 h 300"/>
                                <a:gd name="T42" fmla="*/ 2147483647 w 282"/>
                                <a:gd name="T43" fmla="*/ 2147483647 h 300"/>
                                <a:gd name="T44" fmla="*/ 2147483647 w 282"/>
                                <a:gd name="T45" fmla="*/ 2147483647 h 300"/>
                                <a:gd name="T46" fmla="*/ 2147483647 w 282"/>
                                <a:gd name="T47" fmla="*/ 2147483647 h 300"/>
                                <a:gd name="T48" fmla="*/ 2147483647 w 282"/>
                                <a:gd name="T49" fmla="*/ 2147483647 h 300"/>
                                <a:gd name="T50" fmla="*/ 2147483647 w 282"/>
                                <a:gd name="T51" fmla="*/ 2147483647 h 300"/>
                                <a:gd name="T52" fmla="*/ 2147483647 w 282"/>
                                <a:gd name="T53" fmla="*/ 2147483647 h 300"/>
                                <a:gd name="T54" fmla="*/ 2147483647 w 282"/>
                                <a:gd name="T55" fmla="*/ 2147483647 h 300"/>
                                <a:gd name="T56" fmla="*/ 2147483647 w 282"/>
                                <a:gd name="T57" fmla="*/ 2147483647 h 300"/>
                                <a:gd name="T58" fmla="*/ 2147483647 w 282"/>
                                <a:gd name="T59" fmla="*/ 2147483647 h 300"/>
                                <a:gd name="T60" fmla="*/ 2147483647 w 282"/>
                                <a:gd name="T61" fmla="*/ 2147483647 h 300"/>
                                <a:gd name="T62" fmla="*/ 2147483647 w 282"/>
                                <a:gd name="T63" fmla="*/ 2147483647 h 300"/>
                                <a:gd name="T64" fmla="*/ 2147483647 w 282"/>
                                <a:gd name="T65" fmla="*/ 2147483647 h 300"/>
                                <a:gd name="T66" fmla="*/ 2147483647 w 282"/>
                                <a:gd name="T67" fmla="*/ 2147483647 h 300"/>
                                <a:gd name="T68" fmla="*/ 2147483647 w 282"/>
                                <a:gd name="T69" fmla="*/ 2147483647 h 300"/>
                                <a:gd name="T70" fmla="*/ 2147483647 w 282"/>
                                <a:gd name="T71" fmla="*/ 2147483647 h 300"/>
                                <a:gd name="T72" fmla="*/ 2147483647 w 282"/>
                                <a:gd name="T73" fmla="*/ 2147483647 h 300"/>
                                <a:gd name="T74" fmla="*/ 2147483647 w 282"/>
                                <a:gd name="T75" fmla="*/ 2147483647 h 300"/>
                                <a:gd name="T76" fmla="*/ 2147483647 w 282"/>
                                <a:gd name="T77" fmla="*/ 2147483647 h 300"/>
                                <a:gd name="T78" fmla="*/ 2147483647 w 282"/>
                                <a:gd name="T79" fmla="*/ 2147483647 h 300"/>
                                <a:gd name="T80" fmla="*/ 0 w 282"/>
                                <a:gd name="T81" fmla="*/ 2147483647 h 300"/>
                                <a:gd name="T82" fmla="*/ 2147483647 w 282"/>
                                <a:gd name="T83" fmla="*/ 2147483647 h 300"/>
                                <a:gd name="T84" fmla="*/ 2147483647 w 282"/>
                                <a:gd name="T85" fmla="*/ 2147483647 h 300"/>
                                <a:gd name="T86" fmla="*/ 2147483647 w 282"/>
                                <a:gd name="T87" fmla="*/ 2147483647 h 300"/>
                                <a:gd name="T88" fmla="*/ 2147483647 w 282"/>
                                <a:gd name="T89" fmla="*/ 2147483647 h 300"/>
                                <a:gd name="T90" fmla="*/ 2147483647 w 282"/>
                                <a:gd name="T91" fmla="*/ 2147483647 h 300"/>
                                <a:gd name="T92" fmla="*/ 2147483647 w 282"/>
                                <a:gd name="T93" fmla="*/ 2147483647 h 300"/>
                                <a:gd name="T94" fmla="*/ 2147483647 w 282"/>
                                <a:gd name="T95" fmla="*/ 2147483647 h 300"/>
                                <a:gd name="T96" fmla="*/ 2147483647 w 282"/>
                                <a:gd name="T97" fmla="*/ 2147483647 h 300"/>
                                <a:gd name="T98" fmla="*/ 2147483647 w 282"/>
                                <a:gd name="T99" fmla="*/ 2147483647 h 300"/>
                                <a:gd name="T100" fmla="*/ 2147483647 w 282"/>
                                <a:gd name="T101" fmla="*/ 2147483647 h 300"/>
                                <a:gd name="T102" fmla="*/ 2147483647 w 282"/>
                                <a:gd name="T103" fmla="*/ 2147483647 h 300"/>
                                <a:gd name="T104" fmla="*/ 2147483647 w 282"/>
                                <a:gd name="T105" fmla="*/ 2147483647 h 300"/>
                                <a:gd name="T106" fmla="*/ 2147483647 w 282"/>
                                <a:gd name="T107" fmla="*/ 2147483647 h 300"/>
                                <a:gd name="T108" fmla="*/ 2147483647 w 282"/>
                                <a:gd name="T109" fmla="*/ 2147483647 h 300"/>
                                <a:gd name="T110" fmla="*/ 2147483647 w 282"/>
                                <a:gd name="T111" fmla="*/ 2147483647 h 300"/>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w 282"/>
                                <a:gd name="T169" fmla="*/ 0 h 300"/>
                                <a:gd name="T170" fmla="*/ 282 w 282"/>
                                <a:gd name="T171" fmla="*/ 300 h 300"/>
                              </a:gdLst>
                              <a:ahLst/>
                              <a:cxnLst>
                                <a:cxn ang="T112">
                                  <a:pos x="T0" y="T1"/>
                                </a:cxn>
                                <a:cxn ang="T113">
                                  <a:pos x="T2" y="T3"/>
                                </a:cxn>
                                <a:cxn ang="T114">
                                  <a:pos x="T4" y="T5"/>
                                </a:cxn>
                                <a:cxn ang="T115">
                                  <a:pos x="T6" y="T7"/>
                                </a:cxn>
                                <a:cxn ang="T116">
                                  <a:pos x="T8" y="T9"/>
                                </a:cxn>
                                <a:cxn ang="T117">
                                  <a:pos x="T10" y="T11"/>
                                </a:cxn>
                                <a:cxn ang="T118">
                                  <a:pos x="T12" y="T13"/>
                                </a:cxn>
                                <a:cxn ang="T119">
                                  <a:pos x="T14" y="T15"/>
                                </a:cxn>
                                <a:cxn ang="T120">
                                  <a:pos x="T16" y="T17"/>
                                </a:cxn>
                                <a:cxn ang="T121">
                                  <a:pos x="T18" y="T19"/>
                                </a:cxn>
                                <a:cxn ang="T122">
                                  <a:pos x="T20" y="T21"/>
                                </a:cxn>
                                <a:cxn ang="T123">
                                  <a:pos x="T22" y="T23"/>
                                </a:cxn>
                                <a:cxn ang="T124">
                                  <a:pos x="T24" y="T25"/>
                                </a:cxn>
                                <a:cxn ang="T125">
                                  <a:pos x="T26" y="T27"/>
                                </a:cxn>
                                <a:cxn ang="T126">
                                  <a:pos x="T28" y="T29"/>
                                </a:cxn>
                                <a:cxn ang="T127">
                                  <a:pos x="T30" y="T31"/>
                                </a:cxn>
                                <a:cxn ang="T128">
                                  <a:pos x="T32" y="T33"/>
                                </a:cxn>
                                <a:cxn ang="T129">
                                  <a:pos x="T34" y="T35"/>
                                </a:cxn>
                                <a:cxn ang="T130">
                                  <a:pos x="T36" y="T37"/>
                                </a:cxn>
                                <a:cxn ang="T131">
                                  <a:pos x="T38" y="T39"/>
                                </a:cxn>
                                <a:cxn ang="T132">
                                  <a:pos x="T40" y="T41"/>
                                </a:cxn>
                                <a:cxn ang="T133">
                                  <a:pos x="T42" y="T43"/>
                                </a:cxn>
                                <a:cxn ang="T134">
                                  <a:pos x="T44" y="T45"/>
                                </a:cxn>
                                <a:cxn ang="T135">
                                  <a:pos x="T46" y="T47"/>
                                </a:cxn>
                                <a:cxn ang="T136">
                                  <a:pos x="T48" y="T49"/>
                                </a:cxn>
                                <a:cxn ang="T137">
                                  <a:pos x="T50" y="T51"/>
                                </a:cxn>
                                <a:cxn ang="T138">
                                  <a:pos x="T52" y="T53"/>
                                </a:cxn>
                                <a:cxn ang="T139">
                                  <a:pos x="T54" y="T55"/>
                                </a:cxn>
                                <a:cxn ang="T140">
                                  <a:pos x="T56" y="T57"/>
                                </a:cxn>
                                <a:cxn ang="T141">
                                  <a:pos x="T58" y="T59"/>
                                </a:cxn>
                                <a:cxn ang="T142">
                                  <a:pos x="T60" y="T61"/>
                                </a:cxn>
                                <a:cxn ang="T143">
                                  <a:pos x="T62" y="T63"/>
                                </a:cxn>
                                <a:cxn ang="T144">
                                  <a:pos x="T64" y="T65"/>
                                </a:cxn>
                                <a:cxn ang="T145">
                                  <a:pos x="T66" y="T67"/>
                                </a:cxn>
                                <a:cxn ang="T146">
                                  <a:pos x="T68" y="T69"/>
                                </a:cxn>
                                <a:cxn ang="T147">
                                  <a:pos x="T70" y="T71"/>
                                </a:cxn>
                                <a:cxn ang="T148">
                                  <a:pos x="T72" y="T73"/>
                                </a:cxn>
                                <a:cxn ang="T149">
                                  <a:pos x="T74" y="T75"/>
                                </a:cxn>
                                <a:cxn ang="T150">
                                  <a:pos x="T76" y="T77"/>
                                </a:cxn>
                                <a:cxn ang="T151">
                                  <a:pos x="T78" y="T79"/>
                                </a:cxn>
                                <a:cxn ang="T152">
                                  <a:pos x="T80" y="T81"/>
                                </a:cxn>
                                <a:cxn ang="T153">
                                  <a:pos x="T82" y="T83"/>
                                </a:cxn>
                                <a:cxn ang="T154">
                                  <a:pos x="T84" y="T85"/>
                                </a:cxn>
                                <a:cxn ang="T155">
                                  <a:pos x="T86" y="T87"/>
                                </a:cxn>
                                <a:cxn ang="T156">
                                  <a:pos x="T88" y="T89"/>
                                </a:cxn>
                                <a:cxn ang="T157">
                                  <a:pos x="T90" y="T91"/>
                                </a:cxn>
                                <a:cxn ang="T158">
                                  <a:pos x="T92" y="T93"/>
                                </a:cxn>
                                <a:cxn ang="T159">
                                  <a:pos x="T94" y="T95"/>
                                </a:cxn>
                                <a:cxn ang="T160">
                                  <a:pos x="T96" y="T97"/>
                                </a:cxn>
                                <a:cxn ang="T161">
                                  <a:pos x="T98" y="T99"/>
                                </a:cxn>
                                <a:cxn ang="T162">
                                  <a:pos x="T100" y="T101"/>
                                </a:cxn>
                                <a:cxn ang="T163">
                                  <a:pos x="T102" y="T103"/>
                                </a:cxn>
                                <a:cxn ang="T164">
                                  <a:pos x="T104" y="T105"/>
                                </a:cxn>
                                <a:cxn ang="T165">
                                  <a:pos x="T106" y="T107"/>
                                </a:cxn>
                                <a:cxn ang="T166">
                                  <a:pos x="T108" y="T109"/>
                                </a:cxn>
                                <a:cxn ang="T167">
                                  <a:pos x="T110" y="T111"/>
                                </a:cxn>
                              </a:cxnLst>
                              <a:rect l="T168" t="T169" r="T170" b="T171"/>
                              <a:pathLst>
                                <a:path w="282" h="300">
                                  <a:moveTo>
                                    <a:pt x="276" y="156"/>
                                  </a:moveTo>
                                  <a:lnTo>
                                    <a:pt x="276" y="144"/>
                                  </a:lnTo>
                                  <a:lnTo>
                                    <a:pt x="270" y="132"/>
                                  </a:lnTo>
                                  <a:lnTo>
                                    <a:pt x="264" y="126"/>
                                  </a:lnTo>
                                  <a:lnTo>
                                    <a:pt x="264" y="114"/>
                                  </a:lnTo>
                                  <a:lnTo>
                                    <a:pt x="258" y="108"/>
                                  </a:lnTo>
                                  <a:lnTo>
                                    <a:pt x="258" y="102"/>
                                  </a:lnTo>
                                  <a:lnTo>
                                    <a:pt x="276" y="102"/>
                                  </a:lnTo>
                                  <a:lnTo>
                                    <a:pt x="282" y="96"/>
                                  </a:lnTo>
                                  <a:lnTo>
                                    <a:pt x="246" y="90"/>
                                  </a:lnTo>
                                  <a:lnTo>
                                    <a:pt x="228" y="66"/>
                                  </a:lnTo>
                                  <a:lnTo>
                                    <a:pt x="204" y="90"/>
                                  </a:lnTo>
                                  <a:lnTo>
                                    <a:pt x="192" y="90"/>
                                  </a:lnTo>
                                  <a:lnTo>
                                    <a:pt x="168" y="78"/>
                                  </a:lnTo>
                                  <a:lnTo>
                                    <a:pt x="162" y="72"/>
                                  </a:lnTo>
                                  <a:lnTo>
                                    <a:pt x="174" y="60"/>
                                  </a:lnTo>
                                  <a:lnTo>
                                    <a:pt x="180" y="60"/>
                                  </a:lnTo>
                                  <a:lnTo>
                                    <a:pt x="186" y="54"/>
                                  </a:lnTo>
                                  <a:lnTo>
                                    <a:pt x="192" y="54"/>
                                  </a:lnTo>
                                  <a:lnTo>
                                    <a:pt x="192" y="42"/>
                                  </a:lnTo>
                                  <a:lnTo>
                                    <a:pt x="234" y="18"/>
                                  </a:lnTo>
                                  <a:lnTo>
                                    <a:pt x="240" y="12"/>
                                  </a:lnTo>
                                  <a:lnTo>
                                    <a:pt x="240" y="6"/>
                                  </a:lnTo>
                                  <a:lnTo>
                                    <a:pt x="234" y="6"/>
                                  </a:lnTo>
                                  <a:lnTo>
                                    <a:pt x="228" y="0"/>
                                  </a:lnTo>
                                  <a:lnTo>
                                    <a:pt x="222" y="0"/>
                                  </a:lnTo>
                                  <a:lnTo>
                                    <a:pt x="210" y="6"/>
                                  </a:lnTo>
                                  <a:lnTo>
                                    <a:pt x="204" y="18"/>
                                  </a:lnTo>
                                  <a:lnTo>
                                    <a:pt x="198" y="6"/>
                                  </a:lnTo>
                                  <a:lnTo>
                                    <a:pt x="174" y="6"/>
                                  </a:lnTo>
                                  <a:lnTo>
                                    <a:pt x="162" y="12"/>
                                  </a:lnTo>
                                  <a:lnTo>
                                    <a:pt x="156" y="12"/>
                                  </a:lnTo>
                                  <a:lnTo>
                                    <a:pt x="150" y="18"/>
                                  </a:lnTo>
                                  <a:lnTo>
                                    <a:pt x="150" y="30"/>
                                  </a:lnTo>
                                  <a:lnTo>
                                    <a:pt x="144" y="36"/>
                                  </a:lnTo>
                                  <a:lnTo>
                                    <a:pt x="144" y="42"/>
                                  </a:lnTo>
                                  <a:lnTo>
                                    <a:pt x="126" y="42"/>
                                  </a:lnTo>
                                  <a:lnTo>
                                    <a:pt x="120" y="48"/>
                                  </a:lnTo>
                                  <a:lnTo>
                                    <a:pt x="120" y="54"/>
                                  </a:lnTo>
                                  <a:lnTo>
                                    <a:pt x="138" y="54"/>
                                  </a:lnTo>
                                  <a:lnTo>
                                    <a:pt x="144" y="60"/>
                                  </a:lnTo>
                                  <a:lnTo>
                                    <a:pt x="150" y="60"/>
                                  </a:lnTo>
                                  <a:lnTo>
                                    <a:pt x="150" y="66"/>
                                  </a:lnTo>
                                  <a:lnTo>
                                    <a:pt x="144" y="72"/>
                                  </a:lnTo>
                                  <a:lnTo>
                                    <a:pt x="132" y="72"/>
                                  </a:lnTo>
                                  <a:lnTo>
                                    <a:pt x="132" y="78"/>
                                  </a:lnTo>
                                  <a:lnTo>
                                    <a:pt x="126" y="84"/>
                                  </a:lnTo>
                                  <a:lnTo>
                                    <a:pt x="102" y="84"/>
                                  </a:lnTo>
                                  <a:lnTo>
                                    <a:pt x="102" y="90"/>
                                  </a:lnTo>
                                  <a:lnTo>
                                    <a:pt x="90" y="78"/>
                                  </a:lnTo>
                                  <a:lnTo>
                                    <a:pt x="42" y="78"/>
                                  </a:lnTo>
                                  <a:lnTo>
                                    <a:pt x="42" y="102"/>
                                  </a:lnTo>
                                  <a:lnTo>
                                    <a:pt x="54" y="102"/>
                                  </a:lnTo>
                                  <a:lnTo>
                                    <a:pt x="54" y="108"/>
                                  </a:lnTo>
                                  <a:lnTo>
                                    <a:pt x="60" y="114"/>
                                  </a:lnTo>
                                  <a:lnTo>
                                    <a:pt x="42" y="126"/>
                                  </a:lnTo>
                                  <a:lnTo>
                                    <a:pt x="36" y="126"/>
                                  </a:lnTo>
                                  <a:lnTo>
                                    <a:pt x="30" y="132"/>
                                  </a:lnTo>
                                  <a:lnTo>
                                    <a:pt x="30" y="138"/>
                                  </a:lnTo>
                                  <a:lnTo>
                                    <a:pt x="42" y="150"/>
                                  </a:lnTo>
                                  <a:lnTo>
                                    <a:pt x="54" y="156"/>
                                  </a:lnTo>
                                  <a:lnTo>
                                    <a:pt x="60" y="162"/>
                                  </a:lnTo>
                                  <a:lnTo>
                                    <a:pt x="72" y="162"/>
                                  </a:lnTo>
                                  <a:lnTo>
                                    <a:pt x="78" y="156"/>
                                  </a:lnTo>
                                  <a:lnTo>
                                    <a:pt x="96" y="156"/>
                                  </a:lnTo>
                                  <a:lnTo>
                                    <a:pt x="96" y="168"/>
                                  </a:lnTo>
                                  <a:lnTo>
                                    <a:pt x="90" y="174"/>
                                  </a:lnTo>
                                  <a:lnTo>
                                    <a:pt x="72" y="174"/>
                                  </a:lnTo>
                                  <a:lnTo>
                                    <a:pt x="72" y="192"/>
                                  </a:lnTo>
                                  <a:lnTo>
                                    <a:pt x="54" y="192"/>
                                  </a:lnTo>
                                  <a:lnTo>
                                    <a:pt x="48" y="198"/>
                                  </a:lnTo>
                                  <a:lnTo>
                                    <a:pt x="48" y="210"/>
                                  </a:lnTo>
                                  <a:lnTo>
                                    <a:pt x="42" y="222"/>
                                  </a:lnTo>
                                  <a:lnTo>
                                    <a:pt x="42" y="234"/>
                                  </a:lnTo>
                                  <a:lnTo>
                                    <a:pt x="18" y="234"/>
                                  </a:lnTo>
                                  <a:lnTo>
                                    <a:pt x="12" y="240"/>
                                  </a:lnTo>
                                  <a:lnTo>
                                    <a:pt x="6" y="240"/>
                                  </a:lnTo>
                                  <a:lnTo>
                                    <a:pt x="6" y="246"/>
                                  </a:lnTo>
                                  <a:lnTo>
                                    <a:pt x="12" y="246"/>
                                  </a:lnTo>
                                  <a:lnTo>
                                    <a:pt x="18" y="252"/>
                                  </a:lnTo>
                                  <a:lnTo>
                                    <a:pt x="6" y="252"/>
                                  </a:lnTo>
                                  <a:lnTo>
                                    <a:pt x="0" y="258"/>
                                  </a:lnTo>
                                  <a:lnTo>
                                    <a:pt x="0" y="270"/>
                                  </a:lnTo>
                                  <a:lnTo>
                                    <a:pt x="42" y="270"/>
                                  </a:lnTo>
                                  <a:lnTo>
                                    <a:pt x="24" y="288"/>
                                  </a:lnTo>
                                  <a:lnTo>
                                    <a:pt x="30" y="282"/>
                                  </a:lnTo>
                                  <a:lnTo>
                                    <a:pt x="48" y="282"/>
                                  </a:lnTo>
                                  <a:lnTo>
                                    <a:pt x="48" y="288"/>
                                  </a:lnTo>
                                  <a:lnTo>
                                    <a:pt x="42" y="288"/>
                                  </a:lnTo>
                                  <a:lnTo>
                                    <a:pt x="36" y="294"/>
                                  </a:lnTo>
                                  <a:lnTo>
                                    <a:pt x="30" y="294"/>
                                  </a:lnTo>
                                  <a:lnTo>
                                    <a:pt x="36" y="300"/>
                                  </a:lnTo>
                                  <a:lnTo>
                                    <a:pt x="60" y="300"/>
                                  </a:lnTo>
                                  <a:lnTo>
                                    <a:pt x="96" y="288"/>
                                  </a:lnTo>
                                  <a:lnTo>
                                    <a:pt x="108" y="282"/>
                                  </a:lnTo>
                                  <a:lnTo>
                                    <a:pt x="120" y="270"/>
                                  </a:lnTo>
                                  <a:lnTo>
                                    <a:pt x="120" y="264"/>
                                  </a:lnTo>
                                  <a:lnTo>
                                    <a:pt x="132" y="270"/>
                                  </a:lnTo>
                                  <a:lnTo>
                                    <a:pt x="138" y="270"/>
                                  </a:lnTo>
                                  <a:lnTo>
                                    <a:pt x="150" y="264"/>
                                  </a:lnTo>
                                  <a:lnTo>
                                    <a:pt x="162" y="252"/>
                                  </a:lnTo>
                                  <a:lnTo>
                                    <a:pt x="180" y="246"/>
                                  </a:lnTo>
                                  <a:lnTo>
                                    <a:pt x="204" y="246"/>
                                  </a:lnTo>
                                  <a:lnTo>
                                    <a:pt x="210" y="240"/>
                                  </a:lnTo>
                                  <a:lnTo>
                                    <a:pt x="252" y="240"/>
                                  </a:lnTo>
                                  <a:lnTo>
                                    <a:pt x="246" y="222"/>
                                  </a:lnTo>
                                  <a:lnTo>
                                    <a:pt x="264" y="222"/>
                                  </a:lnTo>
                                  <a:lnTo>
                                    <a:pt x="264" y="198"/>
                                  </a:lnTo>
                                  <a:lnTo>
                                    <a:pt x="270" y="192"/>
                                  </a:lnTo>
                                  <a:lnTo>
                                    <a:pt x="270" y="180"/>
                                  </a:lnTo>
                                  <a:lnTo>
                                    <a:pt x="276" y="168"/>
                                  </a:lnTo>
                                  <a:lnTo>
                                    <a:pt x="276" y="156"/>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06" name="Iraq" descr="© INSCALE GmbH, 15.06.2010"/>
                            <a:cNvSpPr>
                              <a:spLocks/>
                            </a:cNvSpPr>
                          </a:nvSpPr>
                          <a:spPr bwMode="gray">
                            <a:xfrm>
                              <a:off x="3267" y="839"/>
                              <a:ext cx="175" cy="169"/>
                            </a:xfrm>
                            <a:custGeom>
                              <a:avLst/>
                              <a:gdLst>
                                <a:gd name="T0" fmla="*/ 2147483647 w 684"/>
                                <a:gd name="T1" fmla="*/ 2147483647 h 660"/>
                                <a:gd name="T2" fmla="*/ 2147483647 w 684"/>
                                <a:gd name="T3" fmla="*/ 2147483647 h 660"/>
                                <a:gd name="T4" fmla="*/ 2147483647 w 684"/>
                                <a:gd name="T5" fmla="*/ 2147483647 h 660"/>
                                <a:gd name="T6" fmla="*/ 2147483647 w 684"/>
                                <a:gd name="T7" fmla="*/ 2147483647 h 660"/>
                                <a:gd name="T8" fmla="*/ 2147483647 w 684"/>
                                <a:gd name="T9" fmla="*/ 2147483647 h 660"/>
                                <a:gd name="T10" fmla="*/ 2147483647 w 684"/>
                                <a:gd name="T11" fmla="*/ 2147483647 h 660"/>
                                <a:gd name="T12" fmla="*/ 2147483647 w 684"/>
                                <a:gd name="T13" fmla="*/ 2147483647 h 660"/>
                                <a:gd name="T14" fmla="*/ 2147483647 w 684"/>
                                <a:gd name="T15" fmla="*/ 2147483647 h 660"/>
                                <a:gd name="T16" fmla="*/ 2147483647 w 684"/>
                                <a:gd name="T17" fmla="*/ 2147483647 h 660"/>
                                <a:gd name="T18" fmla="*/ 2147483647 w 684"/>
                                <a:gd name="T19" fmla="*/ 2147483647 h 660"/>
                                <a:gd name="T20" fmla="*/ 2147483647 w 684"/>
                                <a:gd name="T21" fmla="*/ 2147483647 h 660"/>
                                <a:gd name="T22" fmla="*/ 2147483647 w 684"/>
                                <a:gd name="T23" fmla="*/ 2147483647 h 660"/>
                                <a:gd name="T24" fmla="*/ 2147483647 w 684"/>
                                <a:gd name="T25" fmla="*/ 2147483647 h 660"/>
                                <a:gd name="T26" fmla="*/ 2147483647 w 684"/>
                                <a:gd name="T27" fmla="*/ 2147483647 h 660"/>
                                <a:gd name="T28" fmla="*/ 2147483647 w 684"/>
                                <a:gd name="T29" fmla="*/ 2147483647 h 660"/>
                                <a:gd name="T30" fmla="*/ 2147483647 w 684"/>
                                <a:gd name="T31" fmla="*/ 2147483647 h 660"/>
                                <a:gd name="T32" fmla="*/ 2147483647 w 684"/>
                                <a:gd name="T33" fmla="*/ 2147483647 h 660"/>
                                <a:gd name="T34" fmla="*/ 2147483647 w 684"/>
                                <a:gd name="T35" fmla="*/ 2147483647 h 660"/>
                                <a:gd name="T36" fmla="*/ 2147483647 w 684"/>
                                <a:gd name="T37" fmla="*/ 2147483647 h 660"/>
                                <a:gd name="T38" fmla="*/ 2147483647 w 684"/>
                                <a:gd name="T39" fmla="*/ 2147483647 h 660"/>
                                <a:gd name="T40" fmla="*/ 2147483647 w 684"/>
                                <a:gd name="T41" fmla="*/ 2147483647 h 660"/>
                                <a:gd name="T42" fmla="*/ 2147483647 w 684"/>
                                <a:gd name="T43" fmla="*/ 2147483647 h 660"/>
                                <a:gd name="T44" fmla="*/ 2147483647 w 684"/>
                                <a:gd name="T45" fmla="*/ 2147483647 h 660"/>
                                <a:gd name="T46" fmla="*/ 2147483647 w 684"/>
                                <a:gd name="T47" fmla="*/ 2147483647 h 660"/>
                                <a:gd name="T48" fmla="*/ 2147483647 w 684"/>
                                <a:gd name="T49" fmla="*/ 2147483647 h 660"/>
                                <a:gd name="T50" fmla="*/ 2147483647 w 684"/>
                                <a:gd name="T51" fmla="*/ 2147483647 h 660"/>
                                <a:gd name="T52" fmla="*/ 2147483647 w 684"/>
                                <a:gd name="T53" fmla="*/ 0 h 660"/>
                                <a:gd name="T54" fmla="*/ 2147483647 w 684"/>
                                <a:gd name="T55" fmla="*/ 2147483647 h 660"/>
                                <a:gd name="T56" fmla="*/ 2147483647 w 684"/>
                                <a:gd name="T57" fmla="*/ 2147483647 h 660"/>
                                <a:gd name="T58" fmla="*/ 2147483647 w 684"/>
                                <a:gd name="T59" fmla="*/ 0 h 660"/>
                                <a:gd name="T60" fmla="*/ 2147483647 w 684"/>
                                <a:gd name="T61" fmla="*/ 2147483647 h 660"/>
                                <a:gd name="T62" fmla="*/ 2147483647 w 684"/>
                                <a:gd name="T63" fmla="*/ 2147483647 h 660"/>
                                <a:gd name="T64" fmla="*/ 2147483647 w 684"/>
                                <a:gd name="T65" fmla="*/ 2147483647 h 660"/>
                                <a:gd name="T66" fmla="*/ 2147483647 w 684"/>
                                <a:gd name="T67" fmla="*/ 2147483647 h 660"/>
                                <a:gd name="T68" fmla="*/ 2147483647 w 684"/>
                                <a:gd name="T69" fmla="*/ 2147483647 h 660"/>
                                <a:gd name="T70" fmla="*/ 2147483647 w 684"/>
                                <a:gd name="T71" fmla="*/ 2147483647 h 660"/>
                                <a:gd name="T72" fmla="*/ 2147483647 w 684"/>
                                <a:gd name="T73" fmla="*/ 2147483647 h 660"/>
                                <a:gd name="T74" fmla="*/ 2147483647 w 684"/>
                                <a:gd name="T75" fmla="*/ 2147483647 h 660"/>
                                <a:gd name="T76" fmla="*/ 2147483647 w 684"/>
                                <a:gd name="T77" fmla="*/ 2147483647 h 660"/>
                                <a:gd name="T78" fmla="*/ 2147483647 w 684"/>
                                <a:gd name="T79" fmla="*/ 2147483647 h 660"/>
                                <a:gd name="T80" fmla="*/ 2147483647 w 684"/>
                                <a:gd name="T81" fmla="*/ 2147483647 h 660"/>
                                <a:gd name="T82" fmla="*/ 2147483647 w 684"/>
                                <a:gd name="T83" fmla="*/ 2147483647 h 660"/>
                                <a:gd name="T84" fmla="*/ 2147483647 w 684"/>
                                <a:gd name="T85" fmla="*/ 2147483647 h 660"/>
                                <a:gd name="T86" fmla="*/ 0 w 684"/>
                                <a:gd name="T87" fmla="*/ 2147483647 h 660"/>
                                <a:gd name="T88" fmla="*/ 2147483647 w 684"/>
                                <a:gd name="T89" fmla="*/ 2147483647 h 660"/>
                                <a:gd name="T90" fmla="*/ 2147483647 w 684"/>
                                <a:gd name="T91" fmla="*/ 2147483647 h 660"/>
                                <a:gd name="T92" fmla="*/ 2147483647 w 684"/>
                                <a:gd name="T93" fmla="*/ 2147483647 h 660"/>
                                <a:gd name="T94" fmla="*/ 2147483647 w 684"/>
                                <a:gd name="T95" fmla="*/ 2147483647 h 660"/>
                                <a:gd name="T96" fmla="*/ 2147483647 w 684"/>
                                <a:gd name="T97" fmla="*/ 2147483647 h 660"/>
                                <a:gd name="T98" fmla="*/ 2147483647 w 684"/>
                                <a:gd name="T99" fmla="*/ 2147483647 h 660"/>
                                <a:gd name="T100" fmla="*/ 2147483647 w 684"/>
                                <a:gd name="T101" fmla="*/ 2147483647 h 660"/>
                                <a:gd name="T102" fmla="*/ 2147483647 w 684"/>
                                <a:gd name="T103" fmla="*/ 2147483647 h 660"/>
                                <a:gd name="T104" fmla="*/ 2147483647 w 684"/>
                                <a:gd name="T105" fmla="*/ 2147483647 h 660"/>
                                <a:gd name="T106" fmla="*/ 2147483647 w 684"/>
                                <a:gd name="T107" fmla="*/ 2147483647 h 660"/>
                                <a:gd name="T108" fmla="*/ 2147483647 w 684"/>
                                <a:gd name="T109" fmla="*/ 2147483647 h 660"/>
                                <a:gd name="T110" fmla="*/ 2147483647 w 684"/>
                                <a:gd name="T111" fmla="*/ 2147483647 h 660"/>
                                <a:gd name="T112" fmla="*/ 2147483647 w 684"/>
                                <a:gd name="T113" fmla="*/ 2147483647 h 660"/>
                                <a:gd name="T114" fmla="*/ 2147483647 w 684"/>
                                <a:gd name="T115" fmla="*/ 2147483647 h 660"/>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w 684"/>
                                <a:gd name="T175" fmla="*/ 0 h 660"/>
                                <a:gd name="T176" fmla="*/ 684 w 684"/>
                                <a:gd name="T177" fmla="*/ 660 h 660"/>
                              </a:gdLst>
                              <a:ahLst/>
                              <a:cxnLst>
                                <a:cxn ang="T116">
                                  <a:pos x="T0" y="T1"/>
                                </a:cxn>
                                <a:cxn ang="T117">
                                  <a:pos x="T2" y="T3"/>
                                </a:cxn>
                                <a:cxn ang="T118">
                                  <a:pos x="T4" y="T5"/>
                                </a:cxn>
                                <a:cxn ang="T119">
                                  <a:pos x="T6" y="T7"/>
                                </a:cxn>
                                <a:cxn ang="T120">
                                  <a:pos x="T8" y="T9"/>
                                </a:cxn>
                                <a:cxn ang="T121">
                                  <a:pos x="T10" y="T11"/>
                                </a:cxn>
                                <a:cxn ang="T122">
                                  <a:pos x="T12" y="T13"/>
                                </a:cxn>
                                <a:cxn ang="T123">
                                  <a:pos x="T14" y="T15"/>
                                </a:cxn>
                                <a:cxn ang="T124">
                                  <a:pos x="T16" y="T17"/>
                                </a:cxn>
                                <a:cxn ang="T125">
                                  <a:pos x="T18" y="T19"/>
                                </a:cxn>
                                <a:cxn ang="T126">
                                  <a:pos x="T20" y="T21"/>
                                </a:cxn>
                                <a:cxn ang="T127">
                                  <a:pos x="T22" y="T23"/>
                                </a:cxn>
                                <a:cxn ang="T128">
                                  <a:pos x="T24" y="T25"/>
                                </a:cxn>
                                <a:cxn ang="T129">
                                  <a:pos x="T26" y="T27"/>
                                </a:cxn>
                                <a:cxn ang="T130">
                                  <a:pos x="T28" y="T29"/>
                                </a:cxn>
                                <a:cxn ang="T131">
                                  <a:pos x="T30" y="T31"/>
                                </a:cxn>
                                <a:cxn ang="T132">
                                  <a:pos x="T32" y="T33"/>
                                </a:cxn>
                                <a:cxn ang="T133">
                                  <a:pos x="T34" y="T35"/>
                                </a:cxn>
                                <a:cxn ang="T134">
                                  <a:pos x="T36" y="T37"/>
                                </a:cxn>
                                <a:cxn ang="T135">
                                  <a:pos x="T38" y="T39"/>
                                </a:cxn>
                                <a:cxn ang="T136">
                                  <a:pos x="T40" y="T41"/>
                                </a:cxn>
                                <a:cxn ang="T137">
                                  <a:pos x="T42" y="T43"/>
                                </a:cxn>
                                <a:cxn ang="T138">
                                  <a:pos x="T44" y="T45"/>
                                </a:cxn>
                                <a:cxn ang="T139">
                                  <a:pos x="T46" y="T47"/>
                                </a:cxn>
                                <a:cxn ang="T140">
                                  <a:pos x="T48" y="T49"/>
                                </a:cxn>
                                <a:cxn ang="T141">
                                  <a:pos x="T50" y="T51"/>
                                </a:cxn>
                                <a:cxn ang="T142">
                                  <a:pos x="T52" y="T53"/>
                                </a:cxn>
                                <a:cxn ang="T143">
                                  <a:pos x="T54" y="T55"/>
                                </a:cxn>
                                <a:cxn ang="T144">
                                  <a:pos x="T56" y="T57"/>
                                </a:cxn>
                                <a:cxn ang="T145">
                                  <a:pos x="T58" y="T59"/>
                                </a:cxn>
                                <a:cxn ang="T146">
                                  <a:pos x="T60" y="T61"/>
                                </a:cxn>
                                <a:cxn ang="T147">
                                  <a:pos x="T62" y="T63"/>
                                </a:cxn>
                                <a:cxn ang="T148">
                                  <a:pos x="T64" y="T65"/>
                                </a:cxn>
                                <a:cxn ang="T149">
                                  <a:pos x="T66" y="T67"/>
                                </a:cxn>
                                <a:cxn ang="T150">
                                  <a:pos x="T68" y="T69"/>
                                </a:cxn>
                                <a:cxn ang="T151">
                                  <a:pos x="T70" y="T71"/>
                                </a:cxn>
                                <a:cxn ang="T152">
                                  <a:pos x="T72" y="T73"/>
                                </a:cxn>
                                <a:cxn ang="T153">
                                  <a:pos x="T74" y="T75"/>
                                </a:cxn>
                                <a:cxn ang="T154">
                                  <a:pos x="T76" y="T77"/>
                                </a:cxn>
                                <a:cxn ang="T155">
                                  <a:pos x="T78" y="T79"/>
                                </a:cxn>
                                <a:cxn ang="T156">
                                  <a:pos x="T80" y="T81"/>
                                </a:cxn>
                                <a:cxn ang="T157">
                                  <a:pos x="T82" y="T83"/>
                                </a:cxn>
                                <a:cxn ang="T158">
                                  <a:pos x="T84" y="T85"/>
                                </a:cxn>
                                <a:cxn ang="T159">
                                  <a:pos x="T86" y="T87"/>
                                </a:cxn>
                                <a:cxn ang="T160">
                                  <a:pos x="T88" y="T89"/>
                                </a:cxn>
                                <a:cxn ang="T161">
                                  <a:pos x="T90" y="T91"/>
                                </a:cxn>
                                <a:cxn ang="T162">
                                  <a:pos x="T92" y="T93"/>
                                </a:cxn>
                                <a:cxn ang="T163">
                                  <a:pos x="T94" y="T95"/>
                                </a:cxn>
                                <a:cxn ang="T164">
                                  <a:pos x="T96" y="T97"/>
                                </a:cxn>
                                <a:cxn ang="T165">
                                  <a:pos x="T98" y="T99"/>
                                </a:cxn>
                                <a:cxn ang="T166">
                                  <a:pos x="T100" y="T101"/>
                                </a:cxn>
                                <a:cxn ang="T167">
                                  <a:pos x="T102" y="T103"/>
                                </a:cxn>
                                <a:cxn ang="T168">
                                  <a:pos x="T104" y="T105"/>
                                </a:cxn>
                                <a:cxn ang="T169">
                                  <a:pos x="T106" y="T107"/>
                                </a:cxn>
                                <a:cxn ang="T170">
                                  <a:pos x="T108" y="T109"/>
                                </a:cxn>
                                <a:cxn ang="T171">
                                  <a:pos x="T110" y="T111"/>
                                </a:cxn>
                                <a:cxn ang="T172">
                                  <a:pos x="T112" y="T113"/>
                                </a:cxn>
                                <a:cxn ang="T173">
                                  <a:pos x="T114" y="T115"/>
                                </a:cxn>
                              </a:cxnLst>
                              <a:rect l="T174" t="T175" r="T176" b="T177"/>
                              <a:pathLst>
                                <a:path w="684" h="660">
                                  <a:moveTo>
                                    <a:pt x="678" y="564"/>
                                  </a:moveTo>
                                  <a:lnTo>
                                    <a:pt x="666" y="552"/>
                                  </a:lnTo>
                                  <a:lnTo>
                                    <a:pt x="654" y="546"/>
                                  </a:lnTo>
                                  <a:lnTo>
                                    <a:pt x="648" y="516"/>
                                  </a:lnTo>
                                  <a:lnTo>
                                    <a:pt x="642" y="516"/>
                                  </a:lnTo>
                                  <a:lnTo>
                                    <a:pt x="636" y="510"/>
                                  </a:lnTo>
                                  <a:lnTo>
                                    <a:pt x="624" y="504"/>
                                  </a:lnTo>
                                  <a:lnTo>
                                    <a:pt x="618" y="498"/>
                                  </a:lnTo>
                                  <a:lnTo>
                                    <a:pt x="618" y="462"/>
                                  </a:lnTo>
                                  <a:lnTo>
                                    <a:pt x="624" y="450"/>
                                  </a:lnTo>
                                  <a:lnTo>
                                    <a:pt x="624" y="438"/>
                                  </a:lnTo>
                                  <a:lnTo>
                                    <a:pt x="594" y="402"/>
                                  </a:lnTo>
                                  <a:lnTo>
                                    <a:pt x="588" y="390"/>
                                  </a:lnTo>
                                  <a:lnTo>
                                    <a:pt x="582" y="384"/>
                                  </a:lnTo>
                                  <a:lnTo>
                                    <a:pt x="564" y="384"/>
                                  </a:lnTo>
                                  <a:lnTo>
                                    <a:pt x="546" y="366"/>
                                  </a:lnTo>
                                  <a:lnTo>
                                    <a:pt x="534" y="360"/>
                                  </a:lnTo>
                                  <a:lnTo>
                                    <a:pt x="528" y="354"/>
                                  </a:lnTo>
                                  <a:lnTo>
                                    <a:pt x="504" y="354"/>
                                  </a:lnTo>
                                  <a:lnTo>
                                    <a:pt x="504" y="312"/>
                                  </a:lnTo>
                                  <a:lnTo>
                                    <a:pt x="498" y="312"/>
                                  </a:lnTo>
                                  <a:lnTo>
                                    <a:pt x="492" y="306"/>
                                  </a:lnTo>
                                  <a:lnTo>
                                    <a:pt x="468" y="294"/>
                                  </a:lnTo>
                                  <a:lnTo>
                                    <a:pt x="456" y="282"/>
                                  </a:lnTo>
                                  <a:lnTo>
                                    <a:pt x="444" y="276"/>
                                  </a:lnTo>
                                  <a:lnTo>
                                    <a:pt x="438" y="270"/>
                                  </a:lnTo>
                                  <a:lnTo>
                                    <a:pt x="438" y="264"/>
                                  </a:lnTo>
                                  <a:lnTo>
                                    <a:pt x="444" y="252"/>
                                  </a:lnTo>
                                  <a:lnTo>
                                    <a:pt x="450" y="246"/>
                                  </a:lnTo>
                                  <a:lnTo>
                                    <a:pt x="438" y="234"/>
                                  </a:lnTo>
                                  <a:lnTo>
                                    <a:pt x="438" y="228"/>
                                  </a:lnTo>
                                  <a:lnTo>
                                    <a:pt x="450" y="216"/>
                                  </a:lnTo>
                                  <a:lnTo>
                                    <a:pt x="462" y="216"/>
                                  </a:lnTo>
                                  <a:lnTo>
                                    <a:pt x="462" y="186"/>
                                  </a:lnTo>
                                  <a:lnTo>
                                    <a:pt x="468" y="186"/>
                                  </a:lnTo>
                                  <a:lnTo>
                                    <a:pt x="480" y="174"/>
                                  </a:lnTo>
                                  <a:lnTo>
                                    <a:pt x="480" y="168"/>
                                  </a:lnTo>
                                  <a:lnTo>
                                    <a:pt x="474" y="156"/>
                                  </a:lnTo>
                                  <a:lnTo>
                                    <a:pt x="462" y="144"/>
                                  </a:lnTo>
                                  <a:lnTo>
                                    <a:pt x="462" y="138"/>
                                  </a:lnTo>
                                  <a:lnTo>
                                    <a:pt x="480" y="120"/>
                                  </a:lnTo>
                                  <a:lnTo>
                                    <a:pt x="480" y="114"/>
                                  </a:lnTo>
                                  <a:lnTo>
                                    <a:pt x="468" y="114"/>
                                  </a:lnTo>
                                  <a:lnTo>
                                    <a:pt x="456" y="120"/>
                                  </a:lnTo>
                                  <a:lnTo>
                                    <a:pt x="450" y="126"/>
                                  </a:lnTo>
                                  <a:lnTo>
                                    <a:pt x="438" y="108"/>
                                  </a:lnTo>
                                  <a:lnTo>
                                    <a:pt x="414" y="102"/>
                                  </a:lnTo>
                                  <a:lnTo>
                                    <a:pt x="414" y="84"/>
                                  </a:lnTo>
                                  <a:lnTo>
                                    <a:pt x="402" y="72"/>
                                  </a:lnTo>
                                  <a:lnTo>
                                    <a:pt x="378" y="24"/>
                                  </a:lnTo>
                                  <a:lnTo>
                                    <a:pt x="378" y="12"/>
                                  </a:lnTo>
                                  <a:lnTo>
                                    <a:pt x="336" y="24"/>
                                  </a:lnTo>
                                  <a:lnTo>
                                    <a:pt x="336" y="6"/>
                                  </a:lnTo>
                                  <a:lnTo>
                                    <a:pt x="330" y="0"/>
                                  </a:lnTo>
                                  <a:lnTo>
                                    <a:pt x="306" y="0"/>
                                  </a:lnTo>
                                  <a:lnTo>
                                    <a:pt x="306" y="6"/>
                                  </a:lnTo>
                                  <a:lnTo>
                                    <a:pt x="300" y="12"/>
                                  </a:lnTo>
                                  <a:lnTo>
                                    <a:pt x="288" y="12"/>
                                  </a:lnTo>
                                  <a:lnTo>
                                    <a:pt x="276" y="0"/>
                                  </a:lnTo>
                                  <a:lnTo>
                                    <a:pt x="234" y="0"/>
                                  </a:lnTo>
                                  <a:lnTo>
                                    <a:pt x="234" y="12"/>
                                  </a:lnTo>
                                  <a:lnTo>
                                    <a:pt x="228" y="18"/>
                                  </a:lnTo>
                                  <a:lnTo>
                                    <a:pt x="216" y="24"/>
                                  </a:lnTo>
                                  <a:lnTo>
                                    <a:pt x="204" y="36"/>
                                  </a:lnTo>
                                  <a:lnTo>
                                    <a:pt x="198" y="48"/>
                                  </a:lnTo>
                                  <a:lnTo>
                                    <a:pt x="192" y="54"/>
                                  </a:lnTo>
                                  <a:lnTo>
                                    <a:pt x="180" y="54"/>
                                  </a:lnTo>
                                  <a:lnTo>
                                    <a:pt x="168" y="60"/>
                                  </a:lnTo>
                                  <a:lnTo>
                                    <a:pt x="156" y="60"/>
                                  </a:lnTo>
                                  <a:lnTo>
                                    <a:pt x="150" y="66"/>
                                  </a:lnTo>
                                  <a:lnTo>
                                    <a:pt x="144" y="78"/>
                                  </a:lnTo>
                                  <a:lnTo>
                                    <a:pt x="144" y="90"/>
                                  </a:lnTo>
                                  <a:lnTo>
                                    <a:pt x="150" y="102"/>
                                  </a:lnTo>
                                  <a:lnTo>
                                    <a:pt x="156" y="108"/>
                                  </a:lnTo>
                                  <a:lnTo>
                                    <a:pt x="156" y="120"/>
                                  </a:lnTo>
                                  <a:lnTo>
                                    <a:pt x="162" y="132"/>
                                  </a:lnTo>
                                  <a:lnTo>
                                    <a:pt x="162" y="162"/>
                                  </a:lnTo>
                                  <a:lnTo>
                                    <a:pt x="156" y="174"/>
                                  </a:lnTo>
                                  <a:lnTo>
                                    <a:pt x="150" y="192"/>
                                  </a:lnTo>
                                  <a:lnTo>
                                    <a:pt x="150" y="198"/>
                                  </a:lnTo>
                                  <a:lnTo>
                                    <a:pt x="168" y="216"/>
                                  </a:lnTo>
                                  <a:lnTo>
                                    <a:pt x="168" y="222"/>
                                  </a:lnTo>
                                  <a:lnTo>
                                    <a:pt x="162" y="228"/>
                                  </a:lnTo>
                                  <a:lnTo>
                                    <a:pt x="138" y="240"/>
                                  </a:lnTo>
                                  <a:lnTo>
                                    <a:pt x="78" y="264"/>
                                  </a:lnTo>
                                  <a:lnTo>
                                    <a:pt x="66" y="270"/>
                                  </a:lnTo>
                                  <a:lnTo>
                                    <a:pt x="6" y="318"/>
                                  </a:lnTo>
                                  <a:lnTo>
                                    <a:pt x="0" y="318"/>
                                  </a:lnTo>
                                  <a:lnTo>
                                    <a:pt x="0" y="324"/>
                                  </a:lnTo>
                                  <a:lnTo>
                                    <a:pt x="24" y="366"/>
                                  </a:lnTo>
                                  <a:lnTo>
                                    <a:pt x="24" y="384"/>
                                  </a:lnTo>
                                  <a:lnTo>
                                    <a:pt x="48" y="402"/>
                                  </a:lnTo>
                                  <a:lnTo>
                                    <a:pt x="48" y="414"/>
                                  </a:lnTo>
                                  <a:lnTo>
                                    <a:pt x="60" y="426"/>
                                  </a:lnTo>
                                  <a:lnTo>
                                    <a:pt x="126" y="426"/>
                                  </a:lnTo>
                                  <a:lnTo>
                                    <a:pt x="156" y="456"/>
                                  </a:lnTo>
                                  <a:lnTo>
                                    <a:pt x="168" y="462"/>
                                  </a:lnTo>
                                  <a:lnTo>
                                    <a:pt x="180" y="474"/>
                                  </a:lnTo>
                                  <a:lnTo>
                                    <a:pt x="228" y="498"/>
                                  </a:lnTo>
                                  <a:lnTo>
                                    <a:pt x="234" y="504"/>
                                  </a:lnTo>
                                  <a:lnTo>
                                    <a:pt x="246" y="510"/>
                                  </a:lnTo>
                                  <a:lnTo>
                                    <a:pt x="438" y="654"/>
                                  </a:lnTo>
                                  <a:lnTo>
                                    <a:pt x="522" y="654"/>
                                  </a:lnTo>
                                  <a:lnTo>
                                    <a:pt x="570" y="660"/>
                                  </a:lnTo>
                                  <a:lnTo>
                                    <a:pt x="564" y="660"/>
                                  </a:lnTo>
                                  <a:lnTo>
                                    <a:pt x="570" y="654"/>
                                  </a:lnTo>
                                  <a:lnTo>
                                    <a:pt x="588" y="618"/>
                                  </a:lnTo>
                                  <a:lnTo>
                                    <a:pt x="588" y="606"/>
                                  </a:lnTo>
                                  <a:lnTo>
                                    <a:pt x="594" y="600"/>
                                  </a:lnTo>
                                  <a:lnTo>
                                    <a:pt x="600" y="588"/>
                                  </a:lnTo>
                                  <a:lnTo>
                                    <a:pt x="648" y="588"/>
                                  </a:lnTo>
                                  <a:lnTo>
                                    <a:pt x="654" y="594"/>
                                  </a:lnTo>
                                  <a:lnTo>
                                    <a:pt x="678" y="582"/>
                                  </a:lnTo>
                                  <a:lnTo>
                                    <a:pt x="684" y="576"/>
                                  </a:lnTo>
                                  <a:lnTo>
                                    <a:pt x="678" y="570"/>
                                  </a:lnTo>
                                  <a:lnTo>
                                    <a:pt x="678" y="564"/>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07" name="Iran" descr="© INSCALE GmbH, 15.06.2010"/>
                            <a:cNvSpPr>
                              <a:spLocks/>
                            </a:cNvSpPr>
                          </a:nvSpPr>
                          <a:spPr bwMode="gray">
                            <a:xfrm>
                              <a:off x="3342" y="788"/>
                              <a:ext cx="368" cy="302"/>
                            </a:xfrm>
                            <a:custGeom>
                              <a:avLst/>
                              <a:gdLst>
                                <a:gd name="T0" fmla="*/ 2147483647 w 1440"/>
                                <a:gd name="T1" fmla="*/ 2147483647 h 1182"/>
                                <a:gd name="T2" fmla="*/ 2147483647 w 1440"/>
                                <a:gd name="T3" fmla="*/ 2147483647 h 1182"/>
                                <a:gd name="T4" fmla="*/ 2147483647 w 1440"/>
                                <a:gd name="T5" fmla="*/ 2147483647 h 1182"/>
                                <a:gd name="T6" fmla="*/ 2147483647 w 1440"/>
                                <a:gd name="T7" fmla="*/ 2147483647 h 1182"/>
                                <a:gd name="T8" fmla="*/ 2147483647 w 1440"/>
                                <a:gd name="T9" fmla="*/ 2147483647 h 1182"/>
                                <a:gd name="T10" fmla="*/ 2147483647 w 1440"/>
                                <a:gd name="T11" fmla="*/ 2147483647 h 1182"/>
                                <a:gd name="T12" fmla="*/ 2147483647 w 1440"/>
                                <a:gd name="T13" fmla="*/ 2147483647 h 1182"/>
                                <a:gd name="T14" fmla="*/ 2147483647 w 1440"/>
                                <a:gd name="T15" fmla="*/ 2147483647 h 1182"/>
                                <a:gd name="T16" fmla="*/ 2147483647 w 1440"/>
                                <a:gd name="T17" fmla="*/ 2147483647 h 1182"/>
                                <a:gd name="T18" fmla="*/ 2147483647 w 1440"/>
                                <a:gd name="T19" fmla="*/ 2147483647 h 1182"/>
                                <a:gd name="T20" fmla="*/ 2147483647 w 1440"/>
                                <a:gd name="T21" fmla="*/ 2147483647 h 1182"/>
                                <a:gd name="T22" fmla="*/ 2147483647 w 1440"/>
                                <a:gd name="T23" fmla="*/ 2147483647 h 1182"/>
                                <a:gd name="T24" fmla="*/ 2147483647 w 1440"/>
                                <a:gd name="T25" fmla="*/ 2147483647 h 1182"/>
                                <a:gd name="T26" fmla="*/ 2147483647 w 1440"/>
                                <a:gd name="T27" fmla="*/ 2147483647 h 1182"/>
                                <a:gd name="T28" fmla="*/ 2147483647 w 1440"/>
                                <a:gd name="T29" fmla="*/ 2147483647 h 1182"/>
                                <a:gd name="T30" fmla="*/ 2147483647 w 1440"/>
                                <a:gd name="T31" fmla="*/ 2147483647 h 1182"/>
                                <a:gd name="T32" fmla="*/ 2147483647 w 1440"/>
                                <a:gd name="T33" fmla="*/ 2147483647 h 1182"/>
                                <a:gd name="T34" fmla="*/ 2147483647 w 1440"/>
                                <a:gd name="T35" fmla="*/ 2147483647 h 1182"/>
                                <a:gd name="T36" fmla="*/ 2147483647 w 1440"/>
                                <a:gd name="T37" fmla="*/ 2147483647 h 1182"/>
                                <a:gd name="T38" fmla="*/ 2147483647 w 1440"/>
                                <a:gd name="T39" fmla="*/ 2147483647 h 1182"/>
                                <a:gd name="T40" fmla="*/ 2147483647 w 1440"/>
                                <a:gd name="T41" fmla="*/ 2147483647 h 1182"/>
                                <a:gd name="T42" fmla="*/ 2147483647 w 1440"/>
                                <a:gd name="T43" fmla="*/ 2147483647 h 1182"/>
                                <a:gd name="T44" fmla="*/ 2147483647 w 1440"/>
                                <a:gd name="T45" fmla="*/ 2147483647 h 1182"/>
                                <a:gd name="T46" fmla="*/ 2147483647 w 1440"/>
                                <a:gd name="T47" fmla="*/ 2147483647 h 1182"/>
                                <a:gd name="T48" fmla="*/ 2147483647 w 1440"/>
                                <a:gd name="T49" fmla="*/ 2147483647 h 1182"/>
                                <a:gd name="T50" fmla="*/ 2147483647 w 1440"/>
                                <a:gd name="T51" fmla="*/ 2147483647 h 1182"/>
                                <a:gd name="T52" fmla="*/ 2147483647 w 1440"/>
                                <a:gd name="T53" fmla="*/ 2147483647 h 1182"/>
                                <a:gd name="T54" fmla="*/ 2147483647 w 1440"/>
                                <a:gd name="T55" fmla="*/ 2147483647 h 1182"/>
                                <a:gd name="T56" fmla="*/ 2147483647 w 1440"/>
                                <a:gd name="T57" fmla="*/ 2147483647 h 1182"/>
                                <a:gd name="T58" fmla="*/ 2147483647 w 1440"/>
                                <a:gd name="T59" fmla="*/ 2147483647 h 1182"/>
                                <a:gd name="T60" fmla="*/ 2147483647 w 1440"/>
                                <a:gd name="T61" fmla="*/ 0 h 1182"/>
                                <a:gd name="T62" fmla="*/ 2147483647 w 1440"/>
                                <a:gd name="T63" fmla="*/ 2147483647 h 1182"/>
                                <a:gd name="T64" fmla="*/ 2147483647 w 1440"/>
                                <a:gd name="T65" fmla="*/ 2147483647 h 1182"/>
                                <a:gd name="T66" fmla="*/ 2147483647 w 1440"/>
                                <a:gd name="T67" fmla="*/ 2147483647 h 1182"/>
                                <a:gd name="T68" fmla="*/ 2147483647 w 1440"/>
                                <a:gd name="T69" fmla="*/ 2147483647 h 1182"/>
                                <a:gd name="T70" fmla="*/ 2147483647 w 1440"/>
                                <a:gd name="T71" fmla="*/ 2147483647 h 1182"/>
                                <a:gd name="T72" fmla="*/ 2147483647 w 1440"/>
                                <a:gd name="T73" fmla="*/ 2147483647 h 1182"/>
                                <a:gd name="T74" fmla="*/ 2147483647 w 1440"/>
                                <a:gd name="T75" fmla="*/ 2147483647 h 1182"/>
                                <a:gd name="T76" fmla="*/ 2147483647 w 1440"/>
                                <a:gd name="T77" fmla="*/ 2147483647 h 1182"/>
                                <a:gd name="T78" fmla="*/ 2147483647 w 1440"/>
                                <a:gd name="T79" fmla="*/ 2147483647 h 1182"/>
                                <a:gd name="T80" fmla="*/ 2147483647 w 1440"/>
                                <a:gd name="T81" fmla="*/ 2147483647 h 1182"/>
                                <a:gd name="T82" fmla="*/ 2147483647 w 1440"/>
                                <a:gd name="T83" fmla="*/ 2147483647 h 1182"/>
                                <a:gd name="T84" fmla="*/ 2147483647 w 1440"/>
                                <a:gd name="T85" fmla="*/ 2147483647 h 1182"/>
                                <a:gd name="T86" fmla="*/ 2147483647 w 1440"/>
                                <a:gd name="T87" fmla="*/ 2147483647 h 1182"/>
                                <a:gd name="T88" fmla="*/ 2147483647 w 1440"/>
                                <a:gd name="T89" fmla="*/ 2147483647 h 1182"/>
                                <a:gd name="T90" fmla="*/ 2147483647 w 1440"/>
                                <a:gd name="T91" fmla="*/ 2147483647 h 1182"/>
                                <a:gd name="T92" fmla="*/ 2147483647 w 1440"/>
                                <a:gd name="T93" fmla="*/ 2147483647 h 1182"/>
                                <a:gd name="T94" fmla="*/ 2147483647 w 1440"/>
                                <a:gd name="T95" fmla="*/ 2147483647 h 1182"/>
                                <a:gd name="T96" fmla="*/ 2147483647 w 1440"/>
                                <a:gd name="T97" fmla="*/ 2147483647 h 1182"/>
                                <a:gd name="T98" fmla="*/ 2147483647 w 1440"/>
                                <a:gd name="T99" fmla="*/ 2147483647 h 1182"/>
                                <a:gd name="T100" fmla="*/ 2147483647 w 1440"/>
                                <a:gd name="T101" fmla="*/ 2147483647 h 1182"/>
                                <a:gd name="T102" fmla="*/ 2147483647 w 1440"/>
                                <a:gd name="T103" fmla="*/ 2147483647 h 1182"/>
                                <a:gd name="T104" fmla="*/ 2147483647 w 1440"/>
                                <a:gd name="T105" fmla="*/ 2147483647 h 1182"/>
                                <a:gd name="T106" fmla="*/ 2147483647 w 1440"/>
                                <a:gd name="T107" fmla="*/ 2147483647 h 1182"/>
                                <a:gd name="T108" fmla="*/ 2147483647 w 1440"/>
                                <a:gd name="T109" fmla="*/ 2147483647 h 1182"/>
                                <a:gd name="T110" fmla="*/ 2147483647 w 1440"/>
                                <a:gd name="T111" fmla="*/ 2147483647 h 1182"/>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w 1440"/>
                                <a:gd name="T169" fmla="*/ 0 h 1182"/>
                                <a:gd name="T170" fmla="*/ 1440 w 1440"/>
                                <a:gd name="T171" fmla="*/ 1182 h 1182"/>
                              </a:gdLst>
                              <a:ahLst/>
                              <a:cxnLst>
                                <a:cxn ang="T112">
                                  <a:pos x="T0" y="T1"/>
                                </a:cxn>
                                <a:cxn ang="T113">
                                  <a:pos x="T2" y="T3"/>
                                </a:cxn>
                                <a:cxn ang="T114">
                                  <a:pos x="T4" y="T5"/>
                                </a:cxn>
                                <a:cxn ang="T115">
                                  <a:pos x="T6" y="T7"/>
                                </a:cxn>
                                <a:cxn ang="T116">
                                  <a:pos x="T8" y="T9"/>
                                </a:cxn>
                                <a:cxn ang="T117">
                                  <a:pos x="T10" y="T11"/>
                                </a:cxn>
                                <a:cxn ang="T118">
                                  <a:pos x="T12" y="T13"/>
                                </a:cxn>
                                <a:cxn ang="T119">
                                  <a:pos x="T14" y="T15"/>
                                </a:cxn>
                                <a:cxn ang="T120">
                                  <a:pos x="T16" y="T17"/>
                                </a:cxn>
                                <a:cxn ang="T121">
                                  <a:pos x="T18" y="T19"/>
                                </a:cxn>
                                <a:cxn ang="T122">
                                  <a:pos x="T20" y="T21"/>
                                </a:cxn>
                                <a:cxn ang="T123">
                                  <a:pos x="T22" y="T23"/>
                                </a:cxn>
                                <a:cxn ang="T124">
                                  <a:pos x="T24" y="T25"/>
                                </a:cxn>
                                <a:cxn ang="T125">
                                  <a:pos x="T26" y="T27"/>
                                </a:cxn>
                                <a:cxn ang="T126">
                                  <a:pos x="T28" y="T29"/>
                                </a:cxn>
                                <a:cxn ang="T127">
                                  <a:pos x="T30" y="T31"/>
                                </a:cxn>
                                <a:cxn ang="T128">
                                  <a:pos x="T32" y="T33"/>
                                </a:cxn>
                                <a:cxn ang="T129">
                                  <a:pos x="T34" y="T35"/>
                                </a:cxn>
                                <a:cxn ang="T130">
                                  <a:pos x="T36" y="T37"/>
                                </a:cxn>
                                <a:cxn ang="T131">
                                  <a:pos x="T38" y="T39"/>
                                </a:cxn>
                                <a:cxn ang="T132">
                                  <a:pos x="T40" y="T41"/>
                                </a:cxn>
                                <a:cxn ang="T133">
                                  <a:pos x="T42" y="T43"/>
                                </a:cxn>
                                <a:cxn ang="T134">
                                  <a:pos x="T44" y="T45"/>
                                </a:cxn>
                                <a:cxn ang="T135">
                                  <a:pos x="T46" y="T47"/>
                                </a:cxn>
                                <a:cxn ang="T136">
                                  <a:pos x="T48" y="T49"/>
                                </a:cxn>
                                <a:cxn ang="T137">
                                  <a:pos x="T50" y="T51"/>
                                </a:cxn>
                                <a:cxn ang="T138">
                                  <a:pos x="T52" y="T53"/>
                                </a:cxn>
                                <a:cxn ang="T139">
                                  <a:pos x="T54" y="T55"/>
                                </a:cxn>
                                <a:cxn ang="T140">
                                  <a:pos x="T56" y="T57"/>
                                </a:cxn>
                                <a:cxn ang="T141">
                                  <a:pos x="T58" y="T59"/>
                                </a:cxn>
                                <a:cxn ang="T142">
                                  <a:pos x="T60" y="T61"/>
                                </a:cxn>
                                <a:cxn ang="T143">
                                  <a:pos x="T62" y="T63"/>
                                </a:cxn>
                                <a:cxn ang="T144">
                                  <a:pos x="T64" y="T65"/>
                                </a:cxn>
                                <a:cxn ang="T145">
                                  <a:pos x="T66" y="T67"/>
                                </a:cxn>
                                <a:cxn ang="T146">
                                  <a:pos x="T68" y="T69"/>
                                </a:cxn>
                                <a:cxn ang="T147">
                                  <a:pos x="T70" y="T71"/>
                                </a:cxn>
                                <a:cxn ang="T148">
                                  <a:pos x="T72" y="T73"/>
                                </a:cxn>
                                <a:cxn ang="T149">
                                  <a:pos x="T74" y="T75"/>
                                </a:cxn>
                                <a:cxn ang="T150">
                                  <a:pos x="T76" y="T77"/>
                                </a:cxn>
                                <a:cxn ang="T151">
                                  <a:pos x="T78" y="T79"/>
                                </a:cxn>
                                <a:cxn ang="T152">
                                  <a:pos x="T80" y="T81"/>
                                </a:cxn>
                                <a:cxn ang="T153">
                                  <a:pos x="T82" y="T83"/>
                                </a:cxn>
                                <a:cxn ang="T154">
                                  <a:pos x="T84" y="T85"/>
                                </a:cxn>
                                <a:cxn ang="T155">
                                  <a:pos x="T86" y="T87"/>
                                </a:cxn>
                                <a:cxn ang="T156">
                                  <a:pos x="T88" y="T89"/>
                                </a:cxn>
                                <a:cxn ang="T157">
                                  <a:pos x="T90" y="T91"/>
                                </a:cxn>
                                <a:cxn ang="T158">
                                  <a:pos x="T92" y="T93"/>
                                </a:cxn>
                                <a:cxn ang="T159">
                                  <a:pos x="T94" y="T95"/>
                                </a:cxn>
                                <a:cxn ang="T160">
                                  <a:pos x="T96" y="T97"/>
                                </a:cxn>
                                <a:cxn ang="T161">
                                  <a:pos x="T98" y="T99"/>
                                </a:cxn>
                                <a:cxn ang="T162">
                                  <a:pos x="T100" y="T101"/>
                                </a:cxn>
                                <a:cxn ang="T163">
                                  <a:pos x="T102" y="T103"/>
                                </a:cxn>
                                <a:cxn ang="T164">
                                  <a:pos x="T104" y="T105"/>
                                </a:cxn>
                                <a:cxn ang="T165">
                                  <a:pos x="T106" y="T107"/>
                                </a:cxn>
                                <a:cxn ang="T166">
                                  <a:pos x="T108" y="T109"/>
                                </a:cxn>
                                <a:cxn ang="T167">
                                  <a:pos x="T110" y="T111"/>
                                </a:cxn>
                              </a:cxnLst>
                              <a:rect l="T168" t="T169" r="T170" b="T171"/>
                              <a:pathLst>
                                <a:path w="1440" h="1182">
                                  <a:moveTo>
                                    <a:pt x="1338" y="1176"/>
                                  </a:moveTo>
                                  <a:lnTo>
                                    <a:pt x="1338" y="1170"/>
                                  </a:lnTo>
                                  <a:lnTo>
                                    <a:pt x="1332" y="1158"/>
                                  </a:lnTo>
                                  <a:lnTo>
                                    <a:pt x="1332" y="1128"/>
                                  </a:lnTo>
                                  <a:lnTo>
                                    <a:pt x="1344" y="1116"/>
                                  </a:lnTo>
                                  <a:lnTo>
                                    <a:pt x="1344" y="1110"/>
                                  </a:lnTo>
                                  <a:lnTo>
                                    <a:pt x="1350" y="1104"/>
                                  </a:lnTo>
                                  <a:lnTo>
                                    <a:pt x="1356" y="1086"/>
                                  </a:lnTo>
                                  <a:lnTo>
                                    <a:pt x="1368" y="1086"/>
                                  </a:lnTo>
                                  <a:lnTo>
                                    <a:pt x="1374" y="1080"/>
                                  </a:lnTo>
                                  <a:lnTo>
                                    <a:pt x="1374" y="1074"/>
                                  </a:lnTo>
                                  <a:lnTo>
                                    <a:pt x="1380" y="1074"/>
                                  </a:lnTo>
                                  <a:lnTo>
                                    <a:pt x="1380" y="1068"/>
                                  </a:lnTo>
                                  <a:lnTo>
                                    <a:pt x="1386" y="1062"/>
                                  </a:lnTo>
                                  <a:lnTo>
                                    <a:pt x="1398" y="1056"/>
                                  </a:lnTo>
                                  <a:lnTo>
                                    <a:pt x="1428" y="1056"/>
                                  </a:lnTo>
                                  <a:lnTo>
                                    <a:pt x="1428" y="1062"/>
                                  </a:lnTo>
                                  <a:lnTo>
                                    <a:pt x="1434" y="1062"/>
                                  </a:lnTo>
                                  <a:lnTo>
                                    <a:pt x="1440" y="1056"/>
                                  </a:lnTo>
                                  <a:lnTo>
                                    <a:pt x="1440" y="1044"/>
                                  </a:lnTo>
                                  <a:lnTo>
                                    <a:pt x="1434" y="1026"/>
                                  </a:lnTo>
                                  <a:lnTo>
                                    <a:pt x="1428" y="1014"/>
                                  </a:lnTo>
                                  <a:lnTo>
                                    <a:pt x="1422" y="1008"/>
                                  </a:lnTo>
                                  <a:lnTo>
                                    <a:pt x="1404" y="1008"/>
                                  </a:lnTo>
                                  <a:lnTo>
                                    <a:pt x="1404" y="996"/>
                                  </a:lnTo>
                                  <a:lnTo>
                                    <a:pt x="1398" y="984"/>
                                  </a:lnTo>
                                  <a:lnTo>
                                    <a:pt x="1398" y="960"/>
                                  </a:lnTo>
                                  <a:lnTo>
                                    <a:pt x="1392" y="960"/>
                                  </a:lnTo>
                                  <a:lnTo>
                                    <a:pt x="1398" y="930"/>
                                  </a:lnTo>
                                  <a:lnTo>
                                    <a:pt x="1374" y="930"/>
                                  </a:lnTo>
                                  <a:lnTo>
                                    <a:pt x="1362" y="912"/>
                                  </a:lnTo>
                                  <a:lnTo>
                                    <a:pt x="1350" y="918"/>
                                  </a:lnTo>
                                  <a:lnTo>
                                    <a:pt x="1332" y="918"/>
                                  </a:lnTo>
                                  <a:lnTo>
                                    <a:pt x="1326" y="912"/>
                                  </a:lnTo>
                                  <a:lnTo>
                                    <a:pt x="1314" y="894"/>
                                  </a:lnTo>
                                  <a:lnTo>
                                    <a:pt x="1308" y="876"/>
                                  </a:lnTo>
                                  <a:lnTo>
                                    <a:pt x="1296" y="864"/>
                                  </a:lnTo>
                                  <a:lnTo>
                                    <a:pt x="1284" y="846"/>
                                  </a:lnTo>
                                  <a:lnTo>
                                    <a:pt x="1278" y="840"/>
                                  </a:lnTo>
                                  <a:lnTo>
                                    <a:pt x="1272" y="828"/>
                                  </a:lnTo>
                                  <a:lnTo>
                                    <a:pt x="1248" y="804"/>
                                  </a:lnTo>
                                  <a:lnTo>
                                    <a:pt x="1242" y="804"/>
                                  </a:lnTo>
                                  <a:lnTo>
                                    <a:pt x="1242" y="792"/>
                                  </a:lnTo>
                                  <a:lnTo>
                                    <a:pt x="1260" y="774"/>
                                  </a:lnTo>
                                  <a:lnTo>
                                    <a:pt x="1266" y="762"/>
                                  </a:lnTo>
                                  <a:lnTo>
                                    <a:pt x="1272" y="756"/>
                                  </a:lnTo>
                                  <a:lnTo>
                                    <a:pt x="1296" y="708"/>
                                  </a:lnTo>
                                  <a:lnTo>
                                    <a:pt x="1284" y="684"/>
                                  </a:lnTo>
                                  <a:lnTo>
                                    <a:pt x="1278" y="678"/>
                                  </a:lnTo>
                                  <a:lnTo>
                                    <a:pt x="1242" y="678"/>
                                  </a:lnTo>
                                  <a:lnTo>
                                    <a:pt x="1230" y="672"/>
                                  </a:lnTo>
                                  <a:lnTo>
                                    <a:pt x="1224" y="672"/>
                                  </a:lnTo>
                                  <a:lnTo>
                                    <a:pt x="1218" y="666"/>
                                  </a:lnTo>
                                  <a:lnTo>
                                    <a:pt x="1218" y="612"/>
                                  </a:lnTo>
                                  <a:lnTo>
                                    <a:pt x="1212" y="606"/>
                                  </a:lnTo>
                                  <a:lnTo>
                                    <a:pt x="1200" y="582"/>
                                  </a:lnTo>
                                  <a:lnTo>
                                    <a:pt x="1188" y="564"/>
                                  </a:lnTo>
                                  <a:lnTo>
                                    <a:pt x="1176" y="540"/>
                                  </a:lnTo>
                                  <a:lnTo>
                                    <a:pt x="1182" y="528"/>
                                  </a:lnTo>
                                  <a:lnTo>
                                    <a:pt x="1200" y="510"/>
                                  </a:lnTo>
                                  <a:lnTo>
                                    <a:pt x="1200" y="504"/>
                                  </a:lnTo>
                                  <a:lnTo>
                                    <a:pt x="1194" y="498"/>
                                  </a:lnTo>
                                  <a:lnTo>
                                    <a:pt x="1170" y="498"/>
                                  </a:lnTo>
                                  <a:lnTo>
                                    <a:pt x="1170" y="468"/>
                                  </a:lnTo>
                                  <a:lnTo>
                                    <a:pt x="1158" y="456"/>
                                  </a:lnTo>
                                  <a:lnTo>
                                    <a:pt x="1158" y="450"/>
                                  </a:lnTo>
                                  <a:lnTo>
                                    <a:pt x="1164" y="444"/>
                                  </a:lnTo>
                                  <a:lnTo>
                                    <a:pt x="1176" y="438"/>
                                  </a:lnTo>
                                  <a:lnTo>
                                    <a:pt x="1182" y="432"/>
                                  </a:lnTo>
                                  <a:lnTo>
                                    <a:pt x="1188" y="432"/>
                                  </a:lnTo>
                                  <a:lnTo>
                                    <a:pt x="1176" y="414"/>
                                  </a:lnTo>
                                  <a:lnTo>
                                    <a:pt x="1200" y="408"/>
                                  </a:lnTo>
                                  <a:lnTo>
                                    <a:pt x="1200" y="402"/>
                                  </a:lnTo>
                                  <a:lnTo>
                                    <a:pt x="1194" y="396"/>
                                  </a:lnTo>
                                  <a:lnTo>
                                    <a:pt x="1194" y="372"/>
                                  </a:lnTo>
                                  <a:lnTo>
                                    <a:pt x="1188" y="360"/>
                                  </a:lnTo>
                                  <a:lnTo>
                                    <a:pt x="1188" y="354"/>
                                  </a:lnTo>
                                  <a:lnTo>
                                    <a:pt x="1194" y="342"/>
                                  </a:lnTo>
                                  <a:lnTo>
                                    <a:pt x="1200" y="336"/>
                                  </a:lnTo>
                                  <a:lnTo>
                                    <a:pt x="1188" y="306"/>
                                  </a:lnTo>
                                  <a:lnTo>
                                    <a:pt x="1194" y="282"/>
                                  </a:lnTo>
                                  <a:lnTo>
                                    <a:pt x="1182" y="282"/>
                                  </a:lnTo>
                                  <a:lnTo>
                                    <a:pt x="1182" y="246"/>
                                  </a:lnTo>
                                  <a:lnTo>
                                    <a:pt x="1116" y="252"/>
                                  </a:lnTo>
                                  <a:lnTo>
                                    <a:pt x="1110" y="246"/>
                                  </a:lnTo>
                                  <a:lnTo>
                                    <a:pt x="1104" y="234"/>
                                  </a:lnTo>
                                  <a:lnTo>
                                    <a:pt x="1092" y="228"/>
                                  </a:lnTo>
                                  <a:lnTo>
                                    <a:pt x="1080" y="216"/>
                                  </a:lnTo>
                                  <a:lnTo>
                                    <a:pt x="1068" y="216"/>
                                  </a:lnTo>
                                  <a:lnTo>
                                    <a:pt x="1062" y="210"/>
                                  </a:lnTo>
                                  <a:lnTo>
                                    <a:pt x="1056" y="210"/>
                                  </a:lnTo>
                                  <a:lnTo>
                                    <a:pt x="1050" y="204"/>
                                  </a:lnTo>
                                  <a:lnTo>
                                    <a:pt x="1044" y="192"/>
                                  </a:lnTo>
                                  <a:lnTo>
                                    <a:pt x="1044" y="186"/>
                                  </a:lnTo>
                                  <a:lnTo>
                                    <a:pt x="1038" y="180"/>
                                  </a:lnTo>
                                  <a:lnTo>
                                    <a:pt x="1032" y="180"/>
                                  </a:lnTo>
                                  <a:lnTo>
                                    <a:pt x="1020" y="174"/>
                                  </a:lnTo>
                                  <a:lnTo>
                                    <a:pt x="1002" y="174"/>
                                  </a:lnTo>
                                  <a:lnTo>
                                    <a:pt x="990" y="168"/>
                                  </a:lnTo>
                                  <a:lnTo>
                                    <a:pt x="972" y="168"/>
                                  </a:lnTo>
                                  <a:lnTo>
                                    <a:pt x="972" y="174"/>
                                  </a:lnTo>
                                  <a:lnTo>
                                    <a:pt x="960" y="168"/>
                                  </a:lnTo>
                                  <a:lnTo>
                                    <a:pt x="954" y="162"/>
                                  </a:lnTo>
                                  <a:lnTo>
                                    <a:pt x="942" y="156"/>
                                  </a:lnTo>
                                  <a:lnTo>
                                    <a:pt x="936" y="150"/>
                                  </a:lnTo>
                                  <a:lnTo>
                                    <a:pt x="906" y="150"/>
                                  </a:lnTo>
                                  <a:lnTo>
                                    <a:pt x="906" y="138"/>
                                  </a:lnTo>
                                  <a:lnTo>
                                    <a:pt x="894" y="126"/>
                                  </a:lnTo>
                                  <a:lnTo>
                                    <a:pt x="834" y="126"/>
                                  </a:lnTo>
                                  <a:lnTo>
                                    <a:pt x="834" y="132"/>
                                  </a:lnTo>
                                  <a:lnTo>
                                    <a:pt x="828" y="138"/>
                                  </a:lnTo>
                                  <a:lnTo>
                                    <a:pt x="816" y="132"/>
                                  </a:lnTo>
                                  <a:lnTo>
                                    <a:pt x="780" y="132"/>
                                  </a:lnTo>
                                  <a:lnTo>
                                    <a:pt x="768" y="138"/>
                                  </a:lnTo>
                                  <a:lnTo>
                                    <a:pt x="750" y="156"/>
                                  </a:lnTo>
                                  <a:lnTo>
                                    <a:pt x="738" y="162"/>
                                  </a:lnTo>
                                  <a:lnTo>
                                    <a:pt x="732" y="168"/>
                                  </a:lnTo>
                                  <a:lnTo>
                                    <a:pt x="732" y="180"/>
                                  </a:lnTo>
                                  <a:lnTo>
                                    <a:pt x="720" y="186"/>
                                  </a:lnTo>
                                  <a:lnTo>
                                    <a:pt x="708" y="198"/>
                                  </a:lnTo>
                                  <a:lnTo>
                                    <a:pt x="678" y="198"/>
                                  </a:lnTo>
                                  <a:lnTo>
                                    <a:pt x="690" y="210"/>
                                  </a:lnTo>
                                  <a:lnTo>
                                    <a:pt x="690" y="222"/>
                                  </a:lnTo>
                                  <a:lnTo>
                                    <a:pt x="696" y="228"/>
                                  </a:lnTo>
                                  <a:lnTo>
                                    <a:pt x="696" y="234"/>
                                  </a:lnTo>
                                  <a:lnTo>
                                    <a:pt x="690" y="240"/>
                                  </a:lnTo>
                                  <a:lnTo>
                                    <a:pt x="678" y="240"/>
                                  </a:lnTo>
                                  <a:lnTo>
                                    <a:pt x="666" y="234"/>
                                  </a:lnTo>
                                  <a:lnTo>
                                    <a:pt x="660" y="228"/>
                                  </a:lnTo>
                                  <a:lnTo>
                                    <a:pt x="654" y="228"/>
                                  </a:lnTo>
                                  <a:lnTo>
                                    <a:pt x="648" y="234"/>
                                  </a:lnTo>
                                  <a:lnTo>
                                    <a:pt x="624" y="234"/>
                                  </a:lnTo>
                                  <a:lnTo>
                                    <a:pt x="612" y="240"/>
                                  </a:lnTo>
                                  <a:lnTo>
                                    <a:pt x="600" y="240"/>
                                  </a:lnTo>
                                  <a:lnTo>
                                    <a:pt x="582" y="246"/>
                                  </a:lnTo>
                                  <a:lnTo>
                                    <a:pt x="558" y="258"/>
                                  </a:lnTo>
                                  <a:lnTo>
                                    <a:pt x="546" y="252"/>
                                  </a:lnTo>
                                  <a:lnTo>
                                    <a:pt x="534" y="252"/>
                                  </a:lnTo>
                                  <a:lnTo>
                                    <a:pt x="522" y="246"/>
                                  </a:lnTo>
                                  <a:lnTo>
                                    <a:pt x="498" y="246"/>
                                  </a:lnTo>
                                  <a:lnTo>
                                    <a:pt x="480" y="240"/>
                                  </a:lnTo>
                                  <a:lnTo>
                                    <a:pt x="468" y="228"/>
                                  </a:lnTo>
                                  <a:lnTo>
                                    <a:pt x="456" y="222"/>
                                  </a:lnTo>
                                  <a:lnTo>
                                    <a:pt x="444" y="210"/>
                                  </a:lnTo>
                                  <a:lnTo>
                                    <a:pt x="438" y="198"/>
                                  </a:lnTo>
                                  <a:lnTo>
                                    <a:pt x="432" y="192"/>
                                  </a:lnTo>
                                  <a:lnTo>
                                    <a:pt x="432" y="186"/>
                                  </a:lnTo>
                                  <a:lnTo>
                                    <a:pt x="378" y="186"/>
                                  </a:lnTo>
                                  <a:lnTo>
                                    <a:pt x="354" y="162"/>
                                  </a:lnTo>
                                  <a:lnTo>
                                    <a:pt x="336" y="126"/>
                                  </a:lnTo>
                                  <a:lnTo>
                                    <a:pt x="330" y="120"/>
                                  </a:lnTo>
                                  <a:lnTo>
                                    <a:pt x="330" y="114"/>
                                  </a:lnTo>
                                  <a:lnTo>
                                    <a:pt x="312" y="114"/>
                                  </a:lnTo>
                                  <a:lnTo>
                                    <a:pt x="312" y="108"/>
                                  </a:lnTo>
                                  <a:lnTo>
                                    <a:pt x="306" y="102"/>
                                  </a:lnTo>
                                  <a:lnTo>
                                    <a:pt x="300" y="102"/>
                                  </a:lnTo>
                                  <a:lnTo>
                                    <a:pt x="294" y="96"/>
                                  </a:lnTo>
                                  <a:lnTo>
                                    <a:pt x="282" y="90"/>
                                  </a:lnTo>
                                  <a:lnTo>
                                    <a:pt x="270" y="78"/>
                                  </a:lnTo>
                                  <a:lnTo>
                                    <a:pt x="270" y="72"/>
                                  </a:lnTo>
                                  <a:lnTo>
                                    <a:pt x="282" y="72"/>
                                  </a:lnTo>
                                  <a:lnTo>
                                    <a:pt x="288" y="66"/>
                                  </a:lnTo>
                                  <a:lnTo>
                                    <a:pt x="288" y="60"/>
                                  </a:lnTo>
                                  <a:lnTo>
                                    <a:pt x="282" y="54"/>
                                  </a:lnTo>
                                  <a:lnTo>
                                    <a:pt x="276" y="54"/>
                                  </a:lnTo>
                                  <a:lnTo>
                                    <a:pt x="276" y="42"/>
                                  </a:lnTo>
                                  <a:lnTo>
                                    <a:pt x="282" y="36"/>
                                  </a:lnTo>
                                  <a:lnTo>
                                    <a:pt x="282" y="18"/>
                                  </a:lnTo>
                                  <a:lnTo>
                                    <a:pt x="276" y="12"/>
                                  </a:lnTo>
                                  <a:lnTo>
                                    <a:pt x="270" y="0"/>
                                  </a:lnTo>
                                  <a:lnTo>
                                    <a:pt x="258" y="0"/>
                                  </a:lnTo>
                                  <a:lnTo>
                                    <a:pt x="246" y="6"/>
                                  </a:lnTo>
                                  <a:lnTo>
                                    <a:pt x="234" y="18"/>
                                  </a:lnTo>
                                  <a:lnTo>
                                    <a:pt x="222" y="24"/>
                                  </a:lnTo>
                                  <a:lnTo>
                                    <a:pt x="204" y="36"/>
                                  </a:lnTo>
                                  <a:lnTo>
                                    <a:pt x="192" y="48"/>
                                  </a:lnTo>
                                  <a:lnTo>
                                    <a:pt x="192" y="54"/>
                                  </a:lnTo>
                                  <a:lnTo>
                                    <a:pt x="186" y="60"/>
                                  </a:lnTo>
                                  <a:lnTo>
                                    <a:pt x="180" y="72"/>
                                  </a:lnTo>
                                  <a:lnTo>
                                    <a:pt x="132" y="72"/>
                                  </a:lnTo>
                                  <a:lnTo>
                                    <a:pt x="96" y="60"/>
                                  </a:lnTo>
                                  <a:lnTo>
                                    <a:pt x="84" y="54"/>
                                  </a:lnTo>
                                  <a:lnTo>
                                    <a:pt x="66" y="36"/>
                                  </a:lnTo>
                                  <a:lnTo>
                                    <a:pt x="54" y="12"/>
                                  </a:lnTo>
                                  <a:lnTo>
                                    <a:pt x="54" y="6"/>
                                  </a:lnTo>
                                  <a:lnTo>
                                    <a:pt x="48" y="0"/>
                                  </a:lnTo>
                                  <a:lnTo>
                                    <a:pt x="42" y="0"/>
                                  </a:lnTo>
                                  <a:lnTo>
                                    <a:pt x="24" y="18"/>
                                  </a:lnTo>
                                  <a:lnTo>
                                    <a:pt x="24" y="30"/>
                                  </a:lnTo>
                                  <a:lnTo>
                                    <a:pt x="0" y="30"/>
                                  </a:lnTo>
                                  <a:lnTo>
                                    <a:pt x="18" y="54"/>
                                  </a:lnTo>
                                  <a:lnTo>
                                    <a:pt x="18" y="84"/>
                                  </a:lnTo>
                                  <a:lnTo>
                                    <a:pt x="30" y="96"/>
                                  </a:lnTo>
                                  <a:lnTo>
                                    <a:pt x="30" y="108"/>
                                  </a:lnTo>
                                  <a:lnTo>
                                    <a:pt x="36" y="114"/>
                                  </a:lnTo>
                                  <a:lnTo>
                                    <a:pt x="42" y="114"/>
                                  </a:lnTo>
                                  <a:lnTo>
                                    <a:pt x="36" y="120"/>
                                  </a:lnTo>
                                  <a:lnTo>
                                    <a:pt x="36" y="126"/>
                                  </a:lnTo>
                                  <a:lnTo>
                                    <a:pt x="30" y="138"/>
                                  </a:lnTo>
                                  <a:lnTo>
                                    <a:pt x="24" y="144"/>
                                  </a:lnTo>
                                  <a:lnTo>
                                    <a:pt x="60" y="162"/>
                                  </a:lnTo>
                                  <a:lnTo>
                                    <a:pt x="60" y="192"/>
                                  </a:lnTo>
                                  <a:lnTo>
                                    <a:pt x="84" y="198"/>
                                  </a:lnTo>
                                  <a:lnTo>
                                    <a:pt x="84" y="210"/>
                                  </a:lnTo>
                                  <a:lnTo>
                                    <a:pt x="96" y="246"/>
                                  </a:lnTo>
                                  <a:lnTo>
                                    <a:pt x="108" y="270"/>
                                  </a:lnTo>
                                  <a:lnTo>
                                    <a:pt x="120" y="282"/>
                                  </a:lnTo>
                                  <a:lnTo>
                                    <a:pt x="120" y="300"/>
                                  </a:lnTo>
                                  <a:lnTo>
                                    <a:pt x="144" y="306"/>
                                  </a:lnTo>
                                  <a:lnTo>
                                    <a:pt x="156" y="324"/>
                                  </a:lnTo>
                                  <a:lnTo>
                                    <a:pt x="162" y="318"/>
                                  </a:lnTo>
                                  <a:lnTo>
                                    <a:pt x="174" y="312"/>
                                  </a:lnTo>
                                  <a:lnTo>
                                    <a:pt x="186" y="312"/>
                                  </a:lnTo>
                                  <a:lnTo>
                                    <a:pt x="186" y="318"/>
                                  </a:lnTo>
                                  <a:lnTo>
                                    <a:pt x="168" y="336"/>
                                  </a:lnTo>
                                  <a:lnTo>
                                    <a:pt x="168" y="342"/>
                                  </a:lnTo>
                                  <a:lnTo>
                                    <a:pt x="180" y="354"/>
                                  </a:lnTo>
                                  <a:lnTo>
                                    <a:pt x="186" y="366"/>
                                  </a:lnTo>
                                  <a:lnTo>
                                    <a:pt x="186" y="372"/>
                                  </a:lnTo>
                                  <a:lnTo>
                                    <a:pt x="174" y="384"/>
                                  </a:lnTo>
                                  <a:lnTo>
                                    <a:pt x="168" y="384"/>
                                  </a:lnTo>
                                  <a:lnTo>
                                    <a:pt x="168" y="414"/>
                                  </a:lnTo>
                                  <a:lnTo>
                                    <a:pt x="156" y="414"/>
                                  </a:lnTo>
                                  <a:lnTo>
                                    <a:pt x="144" y="426"/>
                                  </a:lnTo>
                                  <a:lnTo>
                                    <a:pt x="144" y="432"/>
                                  </a:lnTo>
                                  <a:lnTo>
                                    <a:pt x="156" y="444"/>
                                  </a:lnTo>
                                  <a:lnTo>
                                    <a:pt x="150" y="450"/>
                                  </a:lnTo>
                                  <a:lnTo>
                                    <a:pt x="144" y="462"/>
                                  </a:lnTo>
                                  <a:lnTo>
                                    <a:pt x="144" y="468"/>
                                  </a:lnTo>
                                  <a:lnTo>
                                    <a:pt x="150" y="474"/>
                                  </a:lnTo>
                                  <a:lnTo>
                                    <a:pt x="162" y="480"/>
                                  </a:lnTo>
                                  <a:lnTo>
                                    <a:pt x="174" y="492"/>
                                  </a:lnTo>
                                  <a:lnTo>
                                    <a:pt x="198" y="504"/>
                                  </a:lnTo>
                                  <a:lnTo>
                                    <a:pt x="204" y="510"/>
                                  </a:lnTo>
                                  <a:lnTo>
                                    <a:pt x="210" y="510"/>
                                  </a:lnTo>
                                  <a:lnTo>
                                    <a:pt x="210" y="552"/>
                                  </a:lnTo>
                                  <a:lnTo>
                                    <a:pt x="234" y="552"/>
                                  </a:lnTo>
                                  <a:lnTo>
                                    <a:pt x="240" y="558"/>
                                  </a:lnTo>
                                  <a:lnTo>
                                    <a:pt x="252" y="564"/>
                                  </a:lnTo>
                                  <a:lnTo>
                                    <a:pt x="270" y="582"/>
                                  </a:lnTo>
                                  <a:lnTo>
                                    <a:pt x="288" y="582"/>
                                  </a:lnTo>
                                  <a:lnTo>
                                    <a:pt x="294" y="588"/>
                                  </a:lnTo>
                                  <a:lnTo>
                                    <a:pt x="300" y="600"/>
                                  </a:lnTo>
                                  <a:lnTo>
                                    <a:pt x="330" y="636"/>
                                  </a:lnTo>
                                  <a:lnTo>
                                    <a:pt x="330" y="648"/>
                                  </a:lnTo>
                                  <a:lnTo>
                                    <a:pt x="324" y="660"/>
                                  </a:lnTo>
                                  <a:lnTo>
                                    <a:pt x="324" y="696"/>
                                  </a:lnTo>
                                  <a:lnTo>
                                    <a:pt x="330" y="702"/>
                                  </a:lnTo>
                                  <a:lnTo>
                                    <a:pt x="342" y="708"/>
                                  </a:lnTo>
                                  <a:lnTo>
                                    <a:pt x="348" y="714"/>
                                  </a:lnTo>
                                  <a:lnTo>
                                    <a:pt x="354" y="714"/>
                                  </a:lnTo>
                                  <a:lnTo>
                                    <a:pt x="360" y="744"/>
                                  </a:lnTo>
                                  <a:lnTo>
                                    <a:pt x="372" y="750"/>
                                  </a:lnTo>
                                  <a:lnTo>
                                    <a:pt x="384" y="762"/>
                                  </a:lnTo>
                                  <a:lnTo>
                                    <a:pt x="384" y="768"/>
                                  </a:lnTo>
                                  <a:lnTo>
                                    <a:pt x="390" y="774"/>
                                  </a:lnTo>
                                  <a:lnTo>
                                    <a:pt x="402" y="780"/>
                                  </a:lnTo>
                                  <a:lnTo>
                                    <a:pt x="408" y="786"/>
                                  </a:lnTo>
                                  <a:lnTo>
                                    <a:pt x="420" y="792"/>
                                  </a:lnTo>
                                  <a:lnTo>
                                    <a:pt x="426" y="786"/>
                                  </a:lnTo>
                                  <a:lnTo>
                                    <a:pt x="426" y="774"/>
                                  </a:lnTo>
                                  <a:lnTo>
                                    <a:pt x="420" y="768"/>
                                  </a:lnTo>
                                  <a:lnTo>
                                    <a:pt x="420" y="762"/>
                                  </a:lnTo>
                                  <a:lnTo>
                                    <a:pt x="426" y="756"/>
                                  </a:lnTo>
                                  <a:lnTo>
                                    <a:pt x="438" y="750"/>
                                  </a:lnTo>
                                  <a:lnTo>
                                    <a:pt x="444" y="756"/>
                                  </a:lnTo>
                                  <a:lnTo>
                                    <a:pt x="450" y="756"/>
                                  </a:lnTo>
                                  <a:lnTo>
                                    <a:pt x="450" y="768"/>
                                  </a:lnTo>
                                  <a:lnTo>
                                    <a:pt x="456" y="780"/>
                                  </a:lnTo>
                                  <a:lnTo>
                                    <a:pt x="474" y="780"/>
                                  </a:lnTo>
                                  <a:lnTo>
                                    <a:pt x="474" y="786"/>
                                  </a:lnTo>
                                  <a:lnTo>
                                    <a:pt x="474" y="780"/>
                                  </a:lnTo>
                                  <a:lnTo>
                                    <a:pt x="480" y="780"/>
                                  </a:lnTo>
                                  <a:lnTo>
                                    <a:pt x="480" y="768"/>
                                  </a:lnTo>
                                  <a:lnTo>
                                    <a:pt x="504" y="768"/>
                                  </a:lnTo>
                                  <a:lnTo>
                                    <a:pt x="504" y="804"/>
                                  </a:lnTo>
                                  <a:lnTo>
                                    <a:pt x="510" y="810"/>
                                  </a:lnTo>
                                  <a:lnTo>
                                    <a:pt x="516" y="810"/>
                                  </a:lnTo>
                                  <a:lnTo>
                                    <a:pt x="528" y="816"/>
                                  </a:lnTo>
                                  <a:lnTo>
                                    <a:pt x="540" y="828"/>
                                  </a:lnTo>
                                  <a:lnTo>
                                    <a:pt x="540" y="846"/>
                                  </a:lnTo>
                                  <a:lnTo>
                                    <a:pt x="552" y="858"/>
                                  </a:lnTo>
                                  <a:lnTo>
                                    <a:pt x="558" y="870"/>
                                  </a:lnTo>
                                  <a:lnTo>
                                    <a:pt x="564" y="876"/>
                                  </a:lnTo>
                                  <a:lnTo>
                                    <a:pt x="570" y="876"/>
                                  </a:lnTo>
                                  <a:lnTo>
                                    <a:pt x="582" y="894"/>
                                  </a:lnTo>
                                  <a:lnTo>
                                    <a:pt x="582" y="906"/>
                                  </a:lnTo>
                                  <a:lnTo>
                                    <a:pt x="594" y="930"/>
                                  </a:lnTo>
                                  <a:lnTo>
                                    <a:pt x="600" y="936"/>
                                  </a:lnTo>
                                  <a:lnTo>
                                    <a:pt x="606" y="936"/>
                                  </a:lnTo>
                                  <a:lnTo>
                                    <a:pt x="612" y="942"/>
                                  </a:lnTo>
                                  <a:lnTo>
                                    <a:pt x="618" y="954"/>
                                  </a:lnTo>
                                  <a:lnTo>
                                    <a:pt x="618" y="960"/>
                                  </a:lnTo>
                                  <a:lnTo>
                                    <a:pt x="648" y="960"/>
                                  </a:lnTo>
                                  <a:lnTo>
                                    <a:pt x="666" y="984"/>
                                  </a:lnTo>
                                  <a:lnTo>
                                    <a:pt x="684" y="978"/>
                                  </a:lnTo>
                                  <a:lnTo>
                                    <a:pt x="702" y="978"/>
                                  </a:lnTo>
                                  <a:lnTo>
                                    <a:pt x="720" y="996"/>
                                  </a:lnTo>
                                  <a:lnTo>
                                    <a:pt x="738" y="1008"/>
                                  </a:lnTo>
                                  <a:lnTo>
                                    <a:pt x="756" y="1026"/>
                                  </a:lnTo>
                                  <a:lnTo>
                                    <a:pt x="792" y="1050"/>
                                  </a:lnTo>
                                  <a:lnTo>
                                    <a:pt x="810" y="1050"/>
                                  </a:lnTo>
                                  <a:lnTo>
                                    <a:pt x="822" y="1056"/>
                                  </a:lnTo>
                                  <a:lnTo>
                                    <a:pt x="834" y="1068"/>
                                  </a:lnTo>
                                  <a:lnTo>
                                    <a:pt x="852" y="1068"/>
                                  </a:lnTo>
                                  <a:lnTo>
                                    <a:pt x="876" y="1056"/>
                                  </a:lnTo>
                                  <a:lnTo>
                                    <a:pt x="876" y="1050"/>
                                  </a:lnTo>
                                  <a:lnTo>
                                    <a:pt x="900" y="1056"/>
                                  </a:lnTo>
                                  <a:lnTo>
                                    <a:pt x="912" y="1032"/>
                                  </a:lnTo>
                                  <a:lnTo>
                                    <a:pt x="930" y="1032"/>
                                  </a:lnTo>
                                  <a:lnTo>
                                    <a:pt x="954" y="1008"/>
                                  </a:lnTo>
                                  <a:lnTo>
                                    <a:pt x="966" y="1020"/>
                                  </a:lnTo>
                                  <a:lnTo>
                                    <a:pt x="972" y="1014"/>
                                  </a:lnTo>
                                  <a:lnTo>
                                    <a:pt x="984" y="1014"/>
                                  </a:lnTo>
                                  <a:lnTo>
                                    <a:pt x="1002" y="1032"/>
                                  </a:lnTo>
                                  <a:lnTo>
                                    <a:pt x="1014" y="1050"/>
                                  </a:lnTo>
                                  <a:lnTo>
                                    <a:pt x="1020" y="1068"/>
                                  </a:lnTo>
                                  <a:lnTo>
                                    <a:pt x="1032" y="1080"/>
                                  </a:lnTo>
                                  <a:lnTo>
                                    <a:pt x="1032" y="1098"/>
                                  </a:lnTo>
                                  <a:lnTo>
                                    <a:pt x="1038" y="1110"/>
                                  </a:lnTo>
                                  <a:lnTo>
                                    <a:pt x="1044" y="1116"/>
                                  </a:lnTo>
                                  <a:lnTo>
                                    <a:pt x="1056" y="1122"/>
                                  </a:lnTo>
                                  <a:lnTo>
                                    <a:pt x="1080" y="1122"/>
                                  </a:lnTo>
                                  <a:lnTo>
                                    <a:pt x="1080" y="1128"/>
                                  </a:lnTo>
                                  <a:lnTo>
                                    <a:pt x="1086" y="1134"/>
                                  </a:lnTo>
                                  <a:lnTo>
                                    <a:pt x="1098" y="1140"/>
                                  </a:lnTo>
                                  <a:lnTo>
                                    <a:pt x="1164" y="1140"/>
                                  </a:lnTo>
                                  <a:lnTo>
                                    <a:pt x="1176" y="1146"/>
                                  </a:lnTo>
                                  <a:lnTo>
                                    <a:pt x="1200" y="1170"/>
                                  </a:lnTo>
                                  <a:lnTo>
                                    <a:pt x="1212" y="1170"/>
                                  </a:lnTo>
                                  <a:lnTo>
                                    <a:pt x="1224" y="1164"/>
                                  </a:lnTo>
                                  <a:lnTo>
                                    <a:pt x="1230" y="1164"/>
                                  </a:lnTo>
                                  <a:lnTo>
                                    <a:pt x="1242" y="1158"/>
                                  </a:lnTo>
                                  <a:lnTo>
                                    <a:pt x="1248" y="1158"/>
                                  </a:lnTo>
                                  <a:lnTo>
                                    <a:pt x="1254" y="1164"/>
                                  </a:lnTo>
                                  <a:lnTo>
                                    <a:pt x="1278" y="1176"/>
                                  </a:lnTo>
                                  <a:lnTo>
                                    <a:pt x="1296" y="1182"/>
                                  </a:lnTo>
                                  <a:lnTo>
                                    <a:pt x="1326" y="1182"/>
                                  </a:lnTo>
                                  <a:lnTo>
                                    <a:pt x="1338" y="1176"/>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08" name="Indonesia" descr="© INSCALE GmbH, 15.06.2010"/>
                            <a:cNvSpPr>
                              <a:spLocks noEditPoints="1"/>
                            </a:cNvSpPr>
                          </a:nvSpPr>
                          <a:spPr bwMode="gray">
                            <a:xfrm>
                              <a:off x="4319" y="1491"/>
                              <a:ext cx="835" cy="333"/>
                            </a:xfrm>
                            <a:custGeom>
                              <a:avLst/>
                              <a:gdLst>
                                <a:gd name="T0" fmla="*/ 2147483647 w 3264"/>
                                <a:gd name="T1" fmla="*/ 2147483647 h 1302"/>
                                <a:gd name="T2" fmla="*/ 2147483647 w 3264"/>
                                <a:gd name="T3" fmla="*/ 2147483647 h 1302"/>
                                <a:gd name="T4" fmla="*/ 2147483647 w 3264"/>
                                <a:gd name="T5" fmla="*/ 2147483647 h 1302"/>
                                <a:gd name="T6" fmla="*/ 2147483647 w 3264"/>
                                <a:gd name="T7" fmla="*/ 2147483647 h 1302"/>
                                <a:gd name="T8" fmla="*/ 2147483647 w 3264"/>
                                <a:gd name="T9" fmla="*/ 2147483647 h 1302"/>
                                <a:gd name="T10" fmla="*/ 2147483647 w 3264"/>
                                <a:gd name="T11" fmla="*/ 2147483647 h 1302"/>
                                <a:gd name="T12" fmla="*/ 2147483647 w 3264"/>
                                <a:gd name="T13" fmla="*/ 2147483647 h 1302"/>
                                <a:gd name="T14" fmla="*/ 2147483647 w 3264"/>
                                <a:gd name="T15" fmla="*/ 2147483647 h 1302"/>
                                <a:gd name="T16" fmla="*/ 2147483647 w 3264"/>
                                <a:gd name="T17" fmla="*/ 2147483647 h 1302"/>
                                <a:gd name="T18" fmla="*/ 2147483647 w 3264"/>
                                <a:gd name="T19" fmla="*/ 2147483647 h 1302"/>
                                <a:gd name="T20" fmla="*/ 2147483647 w 3264"/>
                                <a:gd name="T21" fmla="*/ 2147483647 h 1302"/>
                                <a:gd name="T22" fmla="*/ 2147483647 w 3264"/>
                                <a:gd name="T23" fmla="*/ 2147483647 h 1302"/>
                                <a:gd name="T24" fmla="*/ 2147483647 w 3264"/>
                                <a:gd name="T25" fmla="*/ 2147483647 h 1302"/>
                                <a:gd name="T26" fmla="*/ 2147483647 w 3264"/>
                                <a:gd name="T27" fmla="*/ 2147483647 h 1302"/>
                                <a:gd name="T28" fmla="*/ 2147483647 w 3264"/>
                                <a:gd name="T29" fmla="*/ 2147483647 h 1302"/>
                                <a:gd name="T30" fmla="*/ 2147483647 w 3264"/>
                                <a:gd name="T31" fmla="*/ 2147483647 h 1302"/>
                                <a:gd name="T32" fmla="*/ 2147483647 w 3264"/>
                                <a:gd name="T33" fmla="*/ 2147483647 h 1302"/>
                                <a:gd name="T34" fmla="*/ 2147483647 w 3264"/>
                                <a:gd name="T35" fmla="*/ 2147483647 h 1302"/>
                                <a:gd name="T36" fmla="*/ 2147483647 w 3264"/>
                                <a:gd name="T37" fmla="*/ 2147483647 h 1302"/>
                                <a:gd name="T38" fmla="*/ 2147483647 w 3264"/>
                                <a:gd name="T39" fmla="*/ 2147483647 h 1302"/>
                                <a:gd name="T40" fmla="*/ 2147483647 w 3264"/>
                                <a:gd name="T41" fmla="*/ 2147483647 h 1302"/>
                                <a:gd name="T42" fmla="*/ 2147483647 w 3264"/>
                                <a:gd name="T43" fmla="*/ 2147483647 h 1302"/>
                                <a:gd name="T44" fmla="*/ 2147483647 w 3264"/>
                                <a:gd name="T45" fmla="*/ 2147483647 h 1302"/>
                                <a:gd name="T46" fmla="*/ 2147483647 w 3264"/>
                                <a:gd name="T47" fmla="*/ 2147483647 h 1302"/>
                                <a:gd name="T48" fmla="*/ 2147483647 w 3264"/>
                                <a:gd name="T49" fmla="*/ 2147483647 h 1302"/>
                                <a:gd name="T50" fmla="*/ 2147483647 w 3264"/>
                                <a:gd name="T51" fmla="*/ 2147483647 h 1302"/>
                                <a:gd name="T52" fmla="*/ 2147483647 w 3264"/>
                                <a:gd name="T53" fmla="*/ 2147483647 h 1302"/>
                                <a:gd name="T54" fmla="*/ 2147483647 w 3264"/>
                                <a:gd name="T55" fmla="*/ 2147483647 h 1302"/>
                                <a:gd name="T56" fmla="*/ 2147483647 w 3264"/>
                                <a:gd name="T57" fmla="*/ 2147483647 h 1302"/>
                                <a:gd name="T58" fmla="*/ 2147483647 w 3264"/>
                                <a:gd name="T59" fmla="*/ 2147483647 h 1302"/>
                                <a:gd name="T60" fmla="*/ 2147483647 w 3264"/>
                                <a:gd name="T61" fmla="*/ 2147483647 h 1302"/>
                                <a:gd name="T62" fmla="*/ 2147483647 w 3264"/>
                                <a:gd name="T63" fmla="*/ 2147483647 h 1302"/>
                                <a:gd name="T64" fmla="*/ 2147483647 w 3264"/>
                                <a:gd name="T65" fmla="*/ 2147483647 h 1302"/>
                                <a:gd name="T66" fmla="*/ 2147483647 w 3264"/>
                                <a:gd name="T67" fmla="*/ 2147483647 h 1302"/>
                                <a:gd name="T68" fmla="*/ 2147483647 w 3264"/>
                                <a:gd name="T69" fmla="*/ 2147483647 h 1302"/>
                                <a:gd name="T70" fmla="*/ 2147483647 w 3264"/>
                                <a:gd name="T71" fmla="*/ 2147483647 h 1302"/>
                                <a:gd name="T72" fmla="*/ 2147483647 w 3264"/>
                                <a:gd name="T73" fmla="*/ 2147483647 h 1302"/>
                                <a:gd name="T74" fmla="*/ 2147483647 w 3264"/>
                                <a:gd name="T75" fmla="*/ 2147483647 h 1302"/>
                                <a:gd name="T76" fmla="*/ 2147483647 w 3264"/>
                                <a:gd name="T77" fmla="*/ 2147483647 h 1302"/>
                                <a:gd name="T78" fmla="*/ 2147483647 w 3264"/>
                                <a:gd name="T79" fmla="*/ 2147483647 h 1302"/>
                                <a:gd name="T80" fmla="*/ 2147483647 w 3264"/>
                                <a:gd name="T81" fmla="*/ 2147483647 h 1302"/>
                                <a:gd name="T82" fmla="*/ 2147483647 w 3264"/>
                                <a:gd name="T83" fmla="*/ 2147483647 h 1302"/>
                                <a:gd name="T84" fmla="*/ 2147483647 w 3264"/>
                                <a:gd name="T85" fmla="*/ 2147483647 h 1302"/>
                                <a:gd name="T86" fmla="*/ 2147483647 w 3264"/>
                                <a:gd name="T87" fmla="*/ 2147483647 h 1302"/>
                                <a:gd name="T88" fmla="*/ 2147483647 w 3264"/>
                                <a:gd name="T89" fmla="*/ 2147483647 h 1302"/>
                                <a:gd name="T90" fmla="*/ 2147483647 w 3264"/>
                                <a:gd name="T91" fmla="*/ 2147483647 h 1302"/>
                                <a:gd name="T92" fmla="*/ 2147483647 w 3264"/>
                                <a:gd name="T93" fmla="*/ 2147483647 h 1302"/>
                                <a:gd name="T94" fmla="*/ 2147483647 w 3264"/>
                                <a:gd name="T95" fmla="*/ 2147483647 h 1302"/>
                                <a:gd name="T96" fmla="*/ 2147483647 w 3264"/>
                                <a:gd name="T97" fmla="*/ 2147483647 h 1302"/>
                                <a:gd name="T98" fmla="*/ 2147483647 w 3264"/>
                                <a:gd name="T99" fmla="*/ 2147483647 h 1302"/>
                                <a:gd name="T100" fmla="*/ 2147483647 w 3264"/>
                                <a:gd name="T101" fmla="*/ 2147483647 h 1302"/>
                                <a:gd name="T102" fmla="*/ 2147483647 w 3264"/>
                                <a:gd name="T103" fmla="*/ 2147483647 h 1302"/>
                                <a:gd name="T104" fmla="*/ 2147483647 w 3264"/>
                                <a:gd name="T105" fmla="*/ 2147483647 h 1302"/>
                                <a:gd name="T106" fmla="*/ 2147483647 w 3264"/>
                                <a:gd name="T107" fmla="*/ 2147483647 h 1302"/>
                                <a:gd name="T108" fmla="*/ 2147483647 w 3264"/>
                                <a:gd name="T109" fmla="*/ 2147483647 h 1302"/>
                                <a:gd name="T110" fmla="*/ 2147483647 w 3264"/>
                                <a:gd name="T111" fmla="*/ 2147483647 h 1302"/>
                                <a:gd name="T112" fmla="*/ 2147483647 w 3264"/>
                                <a:gd name="T113" fmla="*/ 2147483647 h 1302"/>
                                <a:gd name="T114" fmla="*/ 2147483647 w 3264"/>
                                <a:gd name="T115" fmla="*/ 2147483647 h 1302"/>
                                <a:gd name="T116" fmla="*/ 2147483647 w 3264"/>
                                <a:gd name="T117" fmla="*/ 2147483647 h 1302"/>
                                <a:gd name="T118" fmla="*/ 2147483647 w 3264"/>
                                <a:gd name="T119" fmla="*/ 2147483647 h 1302"/>
                                <a:gd name="T120" fmla="*/ 2147483647 w 3264"/>
                                <a:gd name="T121" fmla="*/ 2147483647 h 1302"/>
                                <a:gd name="T122" fmla="*/ 2147483647 w 3264"/>
                                <a:gd name="T123" fmla="*/ 2147483647 h 1302"/>
                                <a:gd name="T124" fmla="*/ 2147483647 w 3264"/>
                                <a:gd name="T125" fmla="*/ 2147483647 h 1302"/>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 name="T186" fmla="*/ 0 60000 65536"/>
                                <a:gd name="T187" fmla="*/ 0 60000 65536"/>
                                <a:gd name="T188" fmla="*/ 0 60000 65536"/>
                                <a:gd name="T189" fmla="*/ 0 w 3264"/>
                                <a:gd name="T190" fmla="*/ 0 h 1302"/>
                                <a:gd name="T191" fmla="*/ 3264 w 3264"/>
                                <a:gd name="T192" fmla="*/ 1302 h 1302"/>
                              </a:gdLst>
                              <a:ahLst/>
                              <a:cxnLst>
                                <a:cxn ang="T126">
                                  <a:pos x="T0" y="T1"/>
                                </a:cxn>
                                <a:cxn ang="T127">
                                  <a:pos x="T2" y="T3"/>
                                </a:cxn>
                                <a:cxn ang="T128">
                                  <a:pos x="T4" y="T5"/>
                                </a:cxn>
                                <a:cxn ang="T129">
                                  <a:pos x="T6" y="T7"/>
                                </a:cxn>
                                <a:cxn ang="T130">
                                  <a:pos x="T8" y="T9"/>
                                </a:cxn>
                                <a:cxn ang="T131">
                                  <a:pos x="T10" y="T11"/>
                                </a:cxn>
                                <a:cxn ang="T132">
                                  <a:pos x="T12" y="T13"/>
                                </a:cxn>
                                <a:cxn ang="T133">
                                  <a:pos x="T14" y="T15"/>
                                </a:cxn>
                                <a:cxn ang="T134">
                                  <a:pos x="T16" y="T17"/>
                                </a:cxn>
                                <a:cxn ang="T135">
                                  <a:pos x="T18" y="T19"/>
                                </a:cxn>
                                <a:cxn ang="T136">
                                  <a:pos x="T20" y="T21"/>
                                </a:cxn>
                                <a:cxn ang="T137">
                                  <a:pos x="T22" y="T23"/>
                                </a:cxn>
                                <a:cxn ang="T138">
                                  <a:pos x="T24" y="T25"/>
                                </a:cxn>
                                <a:cxn ang="T139">
                                  <a:pos x="T26" y="T27"/>
                                </a:cxn>
                                <a:cxn ang="T140">
                                  <a:pos x="T28" y="T29"/>
                                </a:cxn>
                                <a:cxn ang="T141">
                                  <a:pos x="T30" y="T31"/>
                                </a:cxn>
                                <a:cxn ang="T142">
                                  <a:pos x="T32" y="T33"/>
                                </a:cxn>
                                <a:cxn ang="T143">
                                  <a:pos x="T34" y="T35"/>
                                </a:cxn>
                                <a:cxn ang="T144">
                                  <a:pos x="T36" y="T37"/>
                                </a:cxn>
                                <a:cxn ang="T145">
                                  <a:pos x="T38" y="T39"/>
                                </a:cxn>
                                <a:cxn ang="T146">
                                  <a:pos x="T40" y="T41"/>
                                </a:cxn>
                                <a:cxn ang="T147">
                                  <a:pos x="T42" y="T43"/>
                                </a:cxn>
                                <a:cxn ang="T148">
                                  <a:pos x="T44" y="T45"/>
                                </a:cxn>
                                <a:cxn ang="T149">
                                  <a:pos x="T46" y="T47"/>
                                </a:cxn>
                                <a:cxn ang="T150">
                                  <a:pos x="T48" y="T49"/>
                                </a:cxn>
                                <a:cxn ang="T151">
                                  <a:pos x="T50" y="T51"/>
                                </a:cxn>
                                <a:cxn ang="T152">
                                  <a:pos x="T52" y="T53"/>
                                </a:cxn>
                                <a:cxn ang="T153">
                                  <a:pos x="T54" y="T55"/>
                                </a:cxn>
                                <a:cxn ang="T154">
                                  <a:pos x="T56" y="T57"/>
                                </a:cxn>
                                <a:cxn ang="T155">
                                  <a:pos x="T58" y="T59"/>
                                </a:cxn>
                                <a:cxn ang="T156">
                                  <a:pos x="T60" y="T61"/>
                                </a:cxn>
                                <a:cxn ang="T157">
                                  <a:pos x="T62" y="T63"/>
                                </a:cxn>
                                <a:cxn ang="T158">
                                  <a:pos x="T64" y="T65"/>
                                </a:cxn>
                                <a:cxn ang="T159">
                                  <a:pos x="T66" y="T67"/>
                                </a:cxn>
                                <a:cxn ang="T160">
                                  <a:pos x="T68" y="T69"/>
                                </a:cxn>
                                <a:cxn ang="T161">
                                  <a:pos x="T70" y="T71"/>
                                </a:cxn>
                                <a:cxn ang="T162">
                                  <a:pos x="T72" y="T73"/>
                                </a:cxn>
                                <a:cxn ang="T163">
                                  <a:pos x="T74" y="T75"/>
                                </a:cxn>
                                <a:cxn ang="T164">
                                  <a:pos x="T76" y="T77"/>
                                </a:cxn>
                                <a:cxn ang="T165">
                                  <a:pos x="T78" y="T79"/>
                                </a:cxn>
                                <a:cxn ang="T166">
                                  <a:pos x="T80" y="T81"/>
                                </a:cxn>
                                <a:cxn ang="T167">
                                  <a:pos x="T82" y="T83"/>
                                </a:cxn>
                                <a:cxn ang="T168">
                                  <a:pos x="T84" y="T85"/>
                                </a:cxn>
                                <a:cxn ang="T169">
                                  <a:pos x="T86" y="T87"/>
                                </a:cxn>
                                <a:cxn ang="T170">
                                  <a:pos x="T88" y="T89"/>
                                </a:cxn>
                                <a:cxn ang="T171">
                                  <a:pos x="T90" y="T91"/>
                                </a:cxn>
                                <a:cxn ang="T172">
                                  <a:pos x="T92" y="T93"/>
                                </a:cxn>
                                <a:cxn ang="T173">
                                  <a:pos x="T94" y="T95"/>
                                </a:cxn>
                                <a:cxn ang="T174">
                                  <a:pos x="T96" y="T97"/>
                                </a:cxn>
                                <a:cxn ang="T175">
                                  <a:pos x="T98" y="T99"/>
                                </a:cxn>
                                <a:cxn ang="T176">
                                  <a:pos x="T100" y="T101"/>
                                </a:cxn>
                                <a:cxn ang="T177">
                                  <a:pos x="T102" y="T103"/>
                                </a:cxn>
                                <a:cxn ang="T178">
                                  <a:pos x="T104" y="T105"/>
                                </a:cxn>
                                <a:cxn ang="T179">
                                  <a:pos x="T106" y="T107"/>
                                </a:cxn>
                                <a:cxn ang="T180">
                                  <a:pos x="T108" y="T109"/>
                                </a:cxn>
                                <a:cxn ang="T181">
                                  <a:pos x="T110" y="T111"/>
                                </a:cxn>
                                <a:cxn ang="T182">
                                  <a:pos x="T112" y="T113"/>
                                </a:cxn>
                                <a:cxn ang="T183">
                                  <a:pos x="T114" y="T115"/>
                                </a:cxn>
                                <a:cxn ang="T184">
                                  <a:pos x="T116" y="T117"/>
                                </a:cxn>
                                <a:cxn ang="T185">
                                  <a:pos x="T118" y="T119"/>
                                </a:cxn>
                                <a:cxn ang="T186">
                                  <a:pos x="T120" y="T121"/>
                                </a:cxn>
                                <a:cxn ang="T187">
                                  <a:pos x="T122" y="T123"/>
                                </a:cxn>
                                <a:cxn ang="T188">
                                  <a:pos x="T124" y="T125"/>
                                </a:cxn>
                              </a:cxnLst>
                              <a:rect l="T189" t="T190" r="T191" b="T192"/>
                              <a:pathLst>
                                <a:path w="3264" h="1302">
                                  <a:moveTo>
                                    <a:pt x="1788" y="984"/>
                                  </a:moveTo>
                                  <a:lnTo>
                                    <a:pt x="1806" y="978"/>
                                  </a:lnTo>
                                  <a:lnTo>
                                    <a:pt x="1818" y="954"/>
                                  </a:lnTo>
                                  <a:lnTo>
                                    <a:pt x="1812" y="930"/>
                                  </a:lnTo>
                                  <a:lnTo>
                                    <a:pt x="1788" y="984"/>
                                  </a:lnTo>
                                  <a:close/>
                                  <a:moveTo>
                                    <a:pt x="672" y="462"/>
                                  </a:moveTo>
                                  <a:lnTo>
                                    <a:pt x="702" y="480"/>
                                  </a:lnTo>
                                  <a:lnTo>
                                    <a:pt x="702" y="450"/>
                                  </a:lnTo>
                                  <a:lnTo>
                                    <a:pt x="672" y="426"/>
                                  </a:lnTo>
                                  <a:lnTo>
                                    <a:pt x="672" y="462"/>
                                  </a:lnTo>
                                  <a:close/>
                                  <a:moveTo>
                                    <a:pt x="678" y="492"/>
                                  </a:moveTo>
                                  <a:lnTo>
                                    <a:pt x="654" y="516"/>
                                  </a:lnTo>
                                  <a:lnTo>
                                    <a:pt x="678" y="546"/>
                                  </a:lnTo>
                                  <a:lnTo>
                                    <a:pt x="678" y="492"/>
                                  </a:lnTo>
                                  <a:close/>
                                  <a:moveTo>
                                    <a:pt x="906" y="714"/>
                                  </a:moveTo>
                                  <a:lnTo>
                                    <a:pt x="930" y="732"/>
                                  </a:lnTo>
                                  <a:lnTo>
                                    <a:pt x="936" y="708"/>
                                  </a:lnTo>
                                  <a:lnTo>
                                    <a:pt x="936" y="702"/>
                                  </a:lnTo>
                                  <a:lnTo>
                                    <a:pt x="930" y="696"/>
                                  </a:lnTo>
                                  <a:lnTo>
                                    <a:pt x="930" y="690"/>
                                  </a:lnTo>
                                  <a:lnTo>
                                    <a:pt x="912" y="672"/>
                                  </a:lnTo>
                                  <a:lnTo>
                                    <a:pt x="900" y="666"/>
                                  </a:lnTo>
                                  <a:lnTo>
                                    <a:pt x="888" y="666"/>
                                  </a:lnTo>
                                  <a:lnTo>
                                    <a:pt x="882" y="672"/>
                                  </a:lnTo>
                                  <a:lnTo>
                                    <a:pt x="876" y="684"/>
                                  </a:lnTo>
                                  <a:lnTo>
                                    <a:pt x="882" y="696"/>
                                  </a:lnTo>
                                  <a:lnTo>
                                    <a:pt x="882" y="708"/>
                                  </a:lnTo>
                                  <a:lnTo>
                                    <a:pt x="888" y="720"/>
                                  </a:lnTo>
                                  <a:lnTo>
                                    <a:pt x="906" y="714"/>
                                  </a:lnTo>
                                  <a:close/>
                                  <a:moveTo>
                                    <a:pt x="684" y="372"/>
                                  </a:moveTo>
                                  <a:lnTo>
                                    <a:pt x="672" y="360"/>
                                  </a:lnTo>
                                  <a:lnTo>
                                    <a:pt x="660" y="372"/>
                                  </a:lnTo>
                                  <a:lnTo>
                                    <a:pt x="672" y="396"/>
                                  </a:lnTo>
                                  <a:lnTo>
                                    <a:pt x="684" y="396"/>
                                  </a:lnTo>
                                  <a:lnTo>
                                    <a:pt x="684" y="372"/>
                                  </a:lnTo>
                                  <a:close/>
                                  <a:moveTo>
                                    <a:pt x="750" y="624"/>
                                  </a:moveTo>
                                  <a:lnTo>
                                    <a:pt x="750" y="630"/>
                                  </a:lnTo>
                                  <a:lnTo>
                                    <a:pt x="756" y="636"/>
                                  </a:lnTo>
                                  <a:lnTo>
                                    <a:pt x="756" y="648"/>
                                  </a:lnTo>
                                  <a:lnTo>
                                    <a:pt x="774" y="684"/>
                                  </a:lnTo>
                                  <a:lnTo>
                                    <a:pt x="786" y="690"/>
                                  </a:lnTo>
                                  <a:lnTo>
                                    <a:pt x="804" y="696"/>
                                  </a:lnTo>
                                  <a:lnTo>
                                    <a:pt x="816" y="702"/>
                                  </a:lnTo>
                                  <a:lnTo>
                                    <a:pt x="834" y="702"/>
                                  </a:lnTo>
                                  <a:lnTo>
                                    <a:pt x="828" y="660"/>
                                  </a:lnTo>
                                  <a:lnTo>
                                    <a:pt x="810" y="648"/>
                                  </a:lnTo>
                                  <a:lnTo>
                                    <a:pt x="810" y="618"/>
                                  </a:lnTo>
                                  <a:lnTo>
                                    <a:pt x="804" y="606"/>
                                  </a:lnTo>
                                  <a:lnTo>
                                    <a:pt x="792" y="600"/>
                                  </a:lnTo>
                                  <a:lnTo>
                                    <a:pt x="786" y="588"/>
                                  </a:lnTo>
                                  <a:lnTo>
                                    <a:pt x="768" y="582"/>
                                  </a:lnTo>
                                  <a:lnTo>
                                    <a:pt x="756" y="576"/>
                                  </a:lnTo>
                                  <a:lnTo>
                                    <a:pt x="732" y="576"/>
                                  </a:lnTo>
                                  <a:lnTo>
                                    <a:pt x="732" y="582"/>
                                  </a:lnTo>
                                  <a:lnTo>
                                    <a:pt x="726" y="588"/>
                                  </a:lnTo>
                                  <a:lnTo>
                                    <a:pt x="726" y="600"/>
                                  </a:lnTo>
                                  <a:lnTo>
                                    <a:pt x="714" y="600"/>
                                  </a:lnTo>
                                  <a:lnTo>
                                    <a:pt x="714" y="606"/>
                                  </a:lnTo>
                                  <a:lnTo>
                                    <a:pt x="708" y="612"/>
                                  </a:lnTo>
                                  <a:lnTo>
                                    <a:pt x="714" y="624"/>
                                  </a:lnTo>
                                  <a:lnTo>
                                    <a:pt x="750" y="624"/>
                                  </a:lnTo>
                                  <a:close/>
                                  <a:moveTo>
                                    <a:pt x="246" y="438"/>
                                  </a:moveTo>
                                  <a:lnTo>
                                    <a:pt x="222" y="462"/>
                                  </a:lnTo>
                                  <a:lnTo>
                                    <a:pt x="234" y="492"/>
                                  </a:lnTo>
                                  <a:lnTo>
                                    <a:pt x="234" y="498"/>
                                  </a:lnTo>
                                  <a:lnTo>
                                    <a:pt x="228" y="504"/>
                                  </a:lnTo>
                                  <a:lnTo>
                                    <a:pt x="228" y="510"/>
                                  </a:lnTo>
                                  <a:lnTo>
                                    <a:pt x="240" y="510"/>
                                  </a:lnTo>
                                  <a:lnTo>
                                    <a:pt x="246" y="504"/>
                                  </a:lnTo>
                                  <a:lnTo>
                                    <a:pt x="246" y="468"/>
                                  </a:lnTo>
                                  <a:lnTo>
                                    <a:pt x="252" y="456"/>
                                  </a:lnTo>
                                  <a:lnTo>
                                    <a:pt x="246" y="438"/>
                                  </a:lnTo>
                                  <a:close/>
                                  <a:moveTo>
                                    <a:pt x="264" y="534"/>
                                  </a:moveTo>
                                  <a:lnTo>
                                    <a:pt x="258" y="546"/>
                                  </a:lnTo>
                                  <a:lnTo>
                                    <a:pt x="258" y="588"/>
                                  </a:lnTo>
                                  <a:lnTo>
                                    <a:pt x="264" y="600"/>
                                  </a:lnTo>
                                  <a:lnTo>
                                    <a:pt x="276" y="612"/>
                                  </a:lnTo>
                                  <a:lnTo>
                                    <a:pt x="288" y="612"/>
                                  </a:lnTo>
                                  <a:lnTo>
                                    <a:pt x="294" y="606"/>
                                  </a:lnTo>
                                  <a:lnTo>
                                    <a:pt x="294" y="588"/>
                                  </a:lnTo>
                                  <a:lnTo>
                                    <a:pt x="288" y="576"/>
                                  </a:lnTo>
                                  <a:lnTo>
                                    <a:pt x="282" y="558"/>
                                  </a:lnTo>
                                  <a:lnTo>
                                    <a:pt x="282" y="546"/>
                                  </a:lnTo>
                                  <a:lnTo>
                                    <a:pt x="276" y="534"/>
                                  </a:lnTo>
                                  <a:lnTo>
                                    <a:pt x="264" y="534"/>
                                  </a:lnTo>
                                  <a:close/>
                                  <a:moveTo>
                                    <a:pt x="48" y="222"/>
                                  </a:moveTo>
                                  <a:lnTo>
                                    <a:pt x="42" y="228"/>
                                  </a:lnTo>
                                  <a:lnTo>
                                    <a:pt x="42" y="246"/>
                                  </a:lnTo>
                                  <a:lnTo>
                                    <a:pt x="48" y="258"/>
                                  </a:lnTo>
                                  <a:lnTo>
                                    <a:pt x="66" y="258"/>
                                  </a:lnTo>
                                  <a:lnTo>
                                    <a:pt x="84" y="276"/>
                                  </a:lnTo>
                                  <a:lnTo>
                                    <a:pt x="90" y="270"/>
                                  </a:lnTo>
                                  <a:lnTo>
                                    <a:pt x="90" y="252"/>
                                  </a:lnTo>
                                  <a:lnTo>
                                    <a:pt x="78" y="246"/>
                                  </a:lnTo>
                                  <a:lnTo>
                                    <a:pt x="72" y="234"/>
                                  </a:lnTo>
                                  <a:lnTo>
                                    <a:pt x="60" y="228"/>
                                  </a:lnTo>
                                  <a:lnTo>
                                    <a:pt x="54" y="222"/>
                                  </a:lnTo>
                                  <a:lnTo>
                                    <a:pt x="48" y="222"/>
                                  </a:lnTo>
                                  <a:close/>
                                  <a:moveTo>
                                    <a:pt x="162" y="330"/>
                                  </a:moveTo>
                                  <a:lnTo>
                                    <a:pt x="156" y="330"/>
                                  </a:lnTo>
                                  <a:lnTo>
                                    <a:pt x="144" y="342"/>
                                  </a:lnTo>
                                  <a:lnTo>
                                    <a:pt x="144" y="354"/>
                                  </a:lnTo>
                                  <a:lnTo>
                                    <a:pt x="156" y="366"/>
                                  </a:lnTo>
                                  <a:lnTo>
                                    <a:pt x="162" y="378"/>
                                  </a:lnTo>
                                  <a:lnTo>
                                    <a:pt x="174" y="390"/>
                                  </a:lnTo>
                                  <a:lnTo>
                                    <a:pt x="180" y="402"/>
                                  </a:lnTo>
                                  <a:lnTo>
                                    <a:pt x="192" y="414"/>
                                  </a:lnTo>
                                  <a:lnTo>
                                    <a:pt x="198" y="408"/>
                                  </a:lnTo>
                                  <a:lnTo>
                                    <a:pt x="198" y="402"/>
                                  </a:lnTo>
                                  <a:lnTo>
                                    <a:pt x="204" y="390"/>
                                  </a:lnTo>
                                  <a:lnTo>
                                    <a:pt x="204" y="384"/>
                                  </a:lnTo>
                                  <a:lnTo>
                                    <a:pt x="198" y="372"/>
                                  </a:lnTo>
                                  <a:lnTo>
                                    <a:pt x="198" y="366"/>
                                  </a:lnTo>
                                  <a:lnTo>
                                    <a:pt x="192" y="360"/>
                                  </a:lnTo>
                                  <a:lnTo>
                                    <a:pt x="186" y="348"/>
                                  </a:lnTo>
                                  <a:lnTo>
                                    <a:pt x="180" y="342"/>
                                  </a:lnTo>
                                  <a:lnTo>
                                    <a:pt x="168" y="336"/>
                                  </a:lnTo>
                                  <a:lnTo>
                                    <a:pt x="162" y="330"/>
                                  </a:lnTo>
                                  <a:close/>
                                  <a:moveTo>
                                    <a:pt x="2574" y="486"/>
                                  </a:moveTo>
                                  <a:lnTo>
                                    <a:pt x="2574" y="474"/>
                                  </a:lnTo>
                                  <a:lnTo>
                                    <a:pt x="2568" y="474"/>
                                  </a:lnTo>
                                  <a:lnTo>
                                    <a:pt x="2556" y="468"/>
                                  </a:lnTo>
                                  <a:lnTo>
                                    <a:pt x="2520" y="468"/>
                                  </a:lnTo>
                                  <a:lnTo>
                                    <a:pt x="2514" y="474"/>
                                  </a:lnTo>
                                  <a:lnTo>
                                    <a:pt x="2520" y="498"/>
                                  </a:lnTo>
                                  <a:lnTo>
                                    <a:pt x="2526" y="498"/>
                                  </a:lnTo>
                                  <a:lnTo>
                                    <a:pt x="2538" y="492"/>
                                  </a:lnTo>
                                  <a:lnTo>
                                    <a:pt x="2562" y="492"/>
                                  </a:lnTo>
                                  <a:lnTo>
                                    <a:pt x="2568" y="486"/>
                                  </a:lnTo>
                                  <a:lnTo>
                                    <a:pt x="2574" y="486"/>
                                  </a:lnTo>
                                  <a:close/>
                                  <a:moveTo>
                                    <a:pt x="336" y="648"/>
                                  </a:moveTo>
                                  <a:lnTo>
                                    <a:pt x="342" y="648"/>
                                  </a:lnTo>
                                  <a:lnTo>
                                    <a:pt x="342" y="636"/>
                                  </a:lnTo>
                                  <a:lnTo>
                                    <a:pt x="330" y="624"/>
                                  </a:lnTo>
                                  <a:lnTo>
                                    <a:pt x="318" y="624"/>
                                  </a:lnTo>
                                  <a:lnTo>
                                    <a:pt x="318" y="636"/>
                                  </a:lnTo>
                                  <a:lnTo>
                                    <a:pt x="330" y="648"/>
                                  </a:lnTo>
                                  <a:lnTo>
                                    <a:pt x="336" y="648"/>
                                  </a:lnTo>
                                  <a:close/>
                                  <a:moveTo>
                                    <a:pt x="2472" y="654"/>
                                  </a:moveTo>
                                  <a:lnTo>
                                    <a:pt x="2484" y="648"/>
                                  </a:lnTo>
                                  <a:lnTo>
                                    <a:pt x="2502" y="630"/>
                                  </a:lnTo>
                                  <a:lnTo>
                                    <a:pt x="2502" y="618"/>
                                  </a:lnTo>
                                  <a:lnTo>
                                    <a:pt x="2430" y="612"/>
                                  </a:lnTo>
                                  <a:lnTo>
                                    <a:pt x="2430" y="624"/>
                                  </a:lnTo>
                                  <a:lnTo>
                                    <a:pt x="2436" y="630"/>
                                  </a:lnTo>
                                  <a:lnTo>
                                    <a:pt x="2442" y="642"/>
                                  </a:lnTo>
                                  <a:lnTo>
                                    <a:pt x="2448" y="648"/>
                                  </a:lnTo>
                                  <a:lnTo>
                                    <a:pt x="2460" y="654"/>
                                  </a:lnTo>
                                  <a:lnTo>
                                    <a:pt x="2472" y="654"/>
                                  </a:lnTo>
                                  <a:close/>
                                  <a:moveTo>
                                    <a:pt x="2406" y="288"/>
                                  </a:moveTo>
                                  <a:lnTo>
                                    <a:pt x="2418" y="276"/>
                                  </a:lnTo>
                                  <a:lnTo>
                                    <a:pt x="2418" y="264"/>
                                  </a:lnTo>
                                  <a:lnTo>
                                    <a:pt x="2412" y="258"/>
                                  </a:lnTo>
                                  <a:lnTo>
                                    <a:pt x="2400" y="252"/>
                                  </a:lnTo>
                                  <a:lnTo>
                                    <a:pt x="2376" y="252"/>
                                  </a:lnTo>
                                  <a:lnTo>
                                    <a:pt x="2370" y="258"/>
                                  </a:lnTo>
                                  <a:lnTo>
                                    <a:pt x="2370" y="264"/>
                                  </a:lnTo>
                                  <a:lnTo>
                                    <a:pt x="2394" y="288"/>
                                  </a:lnTo>
                                  <a:lnTo>
                                    <a:pt x="2406" y="288"/>
                                  </a:lnTo>
                                  <a:close/>
                                  <a:moveTo>
                                    <a:pt x="2868" y="528"/>
                                  </a:moveTo>
                                  <a:lnTo>
                                    <a:pt x="2886" y="534"/>
                                  </a:lnTo>
                                  <a:lnTo>
                                    <a:pt x="2892" y="534"/>
                                  </a:lnTo>
                                  <a:lnTo>
                                    <a:pt x="2898" y="528"/>
                                  </a:lnTo>
                                  <a:lnTo>
                                    <a:pt x="2898" y="522"/>
                                  </a:lnTo>
                                  <a:lnTo>
                                    <a:pt x="2874" y="510"/>
                                  </a:lnTo>
                                  <a:lnTo>
                                    <a:pt x="2868" y="516"/>
                                  </a:lnTo>
                                  <a:lnTo>
                                    <a:pt x="2862" y="516"/>
                                  </a:lnTo>
                                  <a:lnTo>
                                    <a:pt x="2862" y="522"/>
                                  </a:lnTo>
                                  <a:lnTo>
                                    <a:pt x="2868" y="528"/>
                                  </a:lnTo>
                                  <a:close/>
                                  <a:moveTo>
                                    <a:pt x="2916" y="618"/>
                                  </a:moveTo>
                                  <a:lnTo>
                                    <a:pt x="2928" y="618"/>
                                  </a:lnTo>
                                  <a:lnTo>
                                    <a:pt x="2940" y="612"/>
                                  </a:lnTo>
                                  <a:lnTo>
                                    <a:pt x="2958" y="612"/>
                                  </a:lnTo>
                                  <a:lnTo>
                                    <a:pt x="2964" y="606"/>
                                  </a:lnTo>
                                  <a:lnTo>
                                    <a:pt x="2970" y="606"/>
                                  </a:lnTo>
                                  <a:lnTo>
                                    <a:pt x="2964" y="606"/>
                                  </a:lnTo>
                                  <a:lnTo>
                                    <a:pt x="2958" y="600"/>
                                  </a:lnTo>
                                  <a:lnTo>
                                    <a:pt x="2946" y="594"/>
                                  </a:lnTo>
                                  <a:lnTo>
                                    <a:pt x="2934" y="594"/>
                                  </a:lnTo>
                                  <a:lnTo>
                                    <a:pt x="2928" y="588"/>
                                  </a:lnTo>
                                  <a:lnTo>
                                    <a:pt x="2922" y="588"/>
                                  </a:lnTo>
                                  <a:lnTo>
                                    <a:pt x="2910" y="594"/>
                                  </a:lnTo>
                                  <a:lnTo>
                                    <a:pt x="2892" y="594"/>
                                  </a:lnTo>
                                  <a:lnTo>
                                    <a:pt x="2886" y="600"/>
                                  </a:lnTo>
                                  <a:lnTo>
                                    <a:pt x="2880" y="600"/>
                                  </a:lnTo>
                                  <a:lnTo>
                                    <a:pt x="2892" y="606"/>
                                  </a:lnTo>
                                  <a:lnTo>
                                    <a:pt x="2898" y="612"/>
                                  </a:lnTo>
                                  <a:lnTo>
                                    <a:pt x="2910" y="618"/>
                                  </a:lnTo>
                                  <a:lnTo>
                                    <a:pt x="2916" y="618"/>
                                  </a:lnTo>
                                  <a:close/>
                                  <a:moveTo>
                                    <a:pt x="1710" y="552"/>
                                  </a:moveTo>
                                  <a:lnTo>
                                    <a:pt x="1710" y="564"/>
                                  </a:lnTo>
                                  <a:lnTo>
                                    <a:pt x="1716" y="570"/>
                                  </a:lnTo>
                                  <a:lnTo>
                                    <a:pt x="1716" y="582"/>
                                  </a:lnTo>
                                  <a:lnTo>
                                    <a:pt x="1722" y="594"/>
                                  </a:lnTo>
                                  <a:lnTo>
                                    <a:pt x="1722" y="612"/>
                                  </a:lnTo>
                                  <a:lnTo>
                                    <a:pt x="1716" y="618"/>
                                  </a:lnTo>
                                  <a:lnTo>
                                    <a:pt x="1692" y="630"/>
                                  </a:lnTo>
                                  <a:lnTo>
                                    <a:pt x="1686" y="636"/>
                                  </a:lnTo>
                                  <a:lnTo>
                                    <a:pt x="1674" y="642"/>
                                  </a:lnTo>
                                  <a:lnTo>
                                    <a:pt x="1674" y="678"/>
                                  </a:lnTo>
                                  <a:lnTo>
                                    <a:pt x="1680" y="684"/>
                                  </a:lnTo>
                                  <a:lnTo>
                                    <a:pt x="1686" y="696"/>
                                  </a:lnTo>
                                  <a:lnTo>
                                    <a:pt x="1674" y="708"/>
                                  </a:lnTo>
                                  <a:lnTo>
                                    <a:pt x="1674" y="720"/>
                                  </a:lnTo>
                                  <a:lnTo>
                                    <a:pt x="1680" y="726"/>
                                  </a:lnTo>
                                  <a:lnTo>
                                    <a:pt x="1692" y="732"/>
                                  </a:lnTo>
                                  <a:lnTo>
                                    <a:pt x="1698" y="726"/>
                                  </a:lnTo>
                                  <a:lnTo>
                                    <a:pt x="1722" y="726"/>
                                  </a:lnTo>
                                  <a:lnTo>
                                    <a:pt x="1728" y="732"/>
                                  </a:lnTo>
                                  <a:lnTo>
                                    <a:pt x="1728" y="756"/>
                                  </a:lnTo>
                                  <a:lnTo>
                                    <a:pt x="1722" y="762"/>
                                  </a:lnTo>
                                  <a:lnTo>
                                    <a:pt x="1740" y="780"/>
                                  </a:lnTo>
                                  <a:lnTo>
                                    <a:pt x="1728" y="846"/>
                                  </a:lnTo>
                                  <a:lnTo>
                                    <a:pt x="1710" y="864"/>
                                  </a:lnTo>
                                  <a:lnTo>
                                    <a:pt x="1704" y="876"/>
                                  </a:lnTo>
                                  <a:lnTo>
                                    <a:pt x="1704" y="888"/>
                                  </a:lnTo>
                                  <a:lnTo>
                                    <a:pt x="1710" y="906"/>
                                  </a:lnTo>
                                  <a:lnTo>
                                    <a:pt x="1722" y="924"/>
                                  </a:lnTo>
                                  <a:lnTo>
                                    <a:pt x="1746" y="936"/>
                                  </a:lnTo>
                                  <a:lnTo>
                                    <a:pt x="1764" y="930"/>
                                  </a:lnTo>
                                  <a:lnTo>
                                    <a:pt x="1788" y="906"/>
                                  </a:lnTo>
                                  <a:lnTo>
                                    <a:pt x="1788" y="864"/>
                                  </a:lnTo>
                                  <a:lnTo>
                                    <a:pt x="1782" y="858"/>
                                  </a:lnTo>
                                  <a:lnTo>
                                    <a:pt x="1776" y="846"/>
                                  </a:lnTo>
                                  <a:lnTo>
                                    <a:pt x="1800" y="822"/>
                                  </a:lnTo>
                                  <a:lnTo>
                                    <a:pt x="1806" y="804"/>
                                  </a:lnTo>
                                  <a:lnTo>
                                    <a:pt x="1806" y="774"/>
                                  </a:lnTo>
                                  <a:lnTo>
                                    <a:pt x="1812" y="756"/>
                                  </a:lnTo>
                                  <a:lnTo>
                                    <a:pt x="1812" y="726"/>
                                  </a:lnTo>
                                  <a:lnTo>
                                    <a:pt x="1806" y="714"/>
                                  </a:lnTo>
                                  <a:lnTo>
                                    <a:pt x="1800" y="696"/>
                                  </a:lnTo>
                                  <a:lnTo>
                                    <a:pt x="1794" y="684"/>
                                  </a:lnTo>
                                  <a:lnTo>
                                    <a:pt x="1794" y="636"/>
                                  </a:lnTo>
                                  <a:lnTo>
                                    <a:pt x="1800" y="630"/>
                                  </a:lnTo>
                                  <a:lnTo>
                                    <a:pt x="1800" y="624"/>
                                  </a:lnTo>
                                  <a:lnTo>
                                    <a:pt x="1806" y="618"/>
                                  </a:lnTo>
                                  <a:lnTo>
                                    <a:pt x="1812" y="618"/>
                                  </a:lnTo>
                                  <a:lnTo>
                                    <a:pt x="1818" y="624"/>
                                  </a:lnTo>
                                  <a:lnTo>
                                    <a:pt x="1824" y="642"/>
                                  </a:lnTo>
                                  <a:lnTo>
                                    <a:pt x="1830" y="666"/>
                                  </a:lnTo>
                                  <a:lnTo>
                                    <a:pt x="1836" y="684"/>
                                  </a:lnTo>
                                  <a:lnTo>
                                    <a:pt x="1836" y="702"/>
                                  </a:lnTo>
                                  <a:lnTo>
                                    <a:pt x="1866" y="738"/>
                                  </a:lnTo>
                                  <a:lnTo>
                                    <a:pt x="1866" y="792"/>
                                  </a:lnTo>
                                  <a:lnTo>
                                    <a:pt x="1890" y="822"/>
                                  </a:lnTo>
                                  <a:lnTo>
                                    <a:pt x="1890" y="858"/>
                                  </a:lnTo>
                                  <a:lnTo>
                                    <a:pt x="1902" y="930"/>
                                  </a:lnTo>
                                  <a:lnTo>
                                    <a:pt x="1920" y="918"/>
                                  </a:lnTo>
                                  <a:lnTo>
                                    <a:pt x="1962" y="930"/>
                                  </a:lnTo>
                                  <a:lnTo>
                                    <a:pt x="1962" y="870"/>
                                  </a:lnTo>
                                  <a:lnTo>
                                    <a:pt x="1968" y="864"/>
                                  </a:lnTo>
                                  <a:lnTo>
                                    <a:pt x="1974" y="852"/>
                                  </a:lnTo>
                                  <a:lnTo>
                                    <a:pt x="1980" y="876"/>
                                  </a:lnTo>
                                  <a:lnTo>
                                    <a:pt x="1998" y="876"/>
                                  </a:lnTo>
                                  <a:lnTo>
                                    <a:pt x="2004" y="870"/>
                                  </a:lnTo>
                                  <a:lnTo>
                                    <a:pt x="2010" y="858"/>
                                  </a:lnTo>
                                  <a:lnTo>
                                    <a:pt x="2010" y="828"/>
                                  </a:lnTo>
                                  <a:lnTo>
                                    <a:pt x="2004" y="822"/>
                                  </a:lnTo>
                                  <a:lnTo>
                                    <a:pt x="2004" y="816"/>
                                  </a:lnTo>
                                  <a:lnTo>
                                    <a:pt x="1992" y="810"/>
                                  </a:lnTo>
                                  <a:lnTo>
                                    <a:pt x="1986" y="798"/>
                                  </a:lnTo>
                                  <a:lnTo>
                                    <a:pt x="1974" y="792"/>
                                  </a:lnTo>
                                  <a:lnTo>
                                    <a:pt x="1962" y="780"/>
                                  </a:lnTo>
                                  <a:lnTo>
                                    <a:pt x="1956" y="768"/>
                                  </a:lnTo>
                                  <a:lnTo>
                                    <a:pt x="1944" y="756"/>
                                  </a:lnTo>
                                  <a:lnTo>
                                    <a:pt x="1944" y="750"/>
                                  </a:lnTo>
                                  <a:lnTo>
                                    <a:pt x="1956" y="726"/>
                                  </a:lnTo>
                                  <a:lnTo>
                                    <a:pt x="1968" y="720"/>
                                  </a:lnTo>
                                  <a:lnTo>
                                    <a:pt x="1968" y="708"/>
                                  </a:lnTo>
                                  <a:lnTo>
                                    <a:pt x="1962" y="696"/>
                                  </a:lnTo>
                                  <a:lnTo>
                                    <a:pt x="1938" y="684"/>
                                  </a:lnTo>
                                  <a:lnTo>
                                    <a:pt x="1932" y="672"/>
                                  </a:lnTo>
                                  <a:lnTo>
                                    <a:pt x="1932" y="642"/>
                                  </a:lnTo>
                                  <a:lnTo>
                                    <a:pt x="1938" y="636"/>
                                  </a:lnTo>
                                  <a:lnTo>
                                    <a:pt x="1938" y="630"/>
                                  </a:lnTo>
                                  <a:lnTo>
                                    <a:pt x="1926" y="618"/>
                                  </a:lnTo>
                                  <a:lnTo>
                                    <a:pt x="1914" y="612"/>
                                  </a:lnTo>
                                  <a:lnTo>
                                    <a:pt x="1896" y="594"/>
                                  </a:lnTo>
                                  <a:lnTo>
                                    <a:pt x="1884" y="588"/>
                                  </a:lnTo>
                                  <a:lnTo>
                                    <a:pt x="1878" y="582"/>
                                  </a:lnTo>
                                  <a:lnTo>
                                    <a:pt x="1914" y="582"/>
                                  </a:lnTo>
                                  <a:lnTo>
                                    <a:pt x="1926" y="576"/>
                                  </a:lnTo>
                                  <a:lnTo>
                                    <a:pt x="1932" y="570"/>
                                  </a:lnTo>
                                  <a:lnTo>
                                    <a:pt x="1944" y="546"/>
                                  </a:lnTo>
                                  <a:lnTo>
                                    <a:pt x="1950" y="540"/>
                                  </a:lnTo>
                                  <a:lnTo>
                                    <a:pt x="1956" y="528"/>
                                  </a:lnTo>
                                  <a:lnTo>
                                    <a:pt x="1992" y="528"/>
                                  </a:lnTo>
                                  <a:lnTo>
                                    <a:pt x="2004" y="522"/>
                                  </a:lnTo>
                                  <a:lnTo>
                                    <a:pt x="2010" y="522"/>
                                  </a:lnTo>
                                  <a:lnTo>
                                    <a:pt x="2016" y="516"/>
                                  </a:lnTo>
                                  <a:lnTo>
                                    <a:pt x="2016" y="504"/>
                                  </a:lnTo>
                                  <a:lnTo>
                                    <a:pt x="1998" y="486"/>
                                  </a:lnTo>
                                  <a:lnTo>
                                    <a:pt x="1986" y="480"/>
                                  </a:lnTo>
                                  <a:lnTo>
                                    <a:pt x="1974" y="486"/>
                                  </a:lnTo>
                                  <a:lnTo>
                                    <a:pt x="1956" y="504"/>
                                  </a:lnTo>
                                  <a:lnTo>
                                    <a:pt x="1956" y="510"/>
                                  </a:lnTo>
                                  <a:lnTo>
                                    <a:pt x="1944" y="510"/>
                                  </a:lnTo>
                                  <a:lnTo>
                                    <a:pt x="1932" y="504"/>
                                  </a:lnTo>
                                  <a:lnTo>
                                    <a:pt x="1896" y="504"/>
                                  </a:lnTo>
                                  <a:lnTo>
                                    <a:pt x="1890" y="510"/>
                                  </a:lnTo>
                                  <a:lnTo>
                                    <a:pt x="1884" y="522"/>
                                  </a:lnTo>
                                  <a:lnTo>
                                    <a:pt x="1854" y="552"/>
                                  </a:lnTo>
                                  <a:lnTo>
                                    <a:pt x="1848" y="546"/>
                                  </a:lnTo>
                                  <a:lnTo>
                                    <a:pt x="1836" y="540"/>
                                  </a:lnTo>
                                  <a:lnTo>
                                    <a:pt x="1824" y="516"/>
                                  </a:lnTo>
                                  <a:lnTo>
                                    <a:pt x="1788" y="498"/>
                                  </a:lnTo>
                                  <a:lnTo>
                                    <a:pt x="1776" y="498"/>
                                  </a:lnTo>
                                  <a:lnTo>
                                    <a:pt x="1776" y="486"/>
                                  </a:lnTo>
                                  <a:lnTo>
                                    <a:pt x="1782" y="468"/>
                                  </a:lnTo>
                                  <a:lnTo>
                                    <a:pt x="1782" y="456"/>
                                  </a:lnTo>
                                  <a:lnTo>
                                    <a:pt x="1794" y="420"/>
                                  </a:lnTo>
                                  <a:lnTo>
                                    <a:pt x="1806" y="408"/>
                                  </a:lnTo>
                                  <a:lnTo>
                                    <a:pt x="1824" y="408"/>
                                  </a:lnTo>
                                  <a:lnTo>
                                    <a:pt x="1842" y="414"/>
                                  </a:lnTo>
                                  <a:lnTo>
                                    <a:pt x="1896" y="414"/>
                                  </a:lnTo>
                                  <a:lnTo>
                                    <a:pt x="1902" y="408"/>
                                  </a:lnTo>
                                  <a:lnTo>
                                    <a:pt x="1908" y="408"/>
                                  </a:lnTo>
                                  <a:lnTo>
                                    <a:pt x="1908" y="402"/>
                                  </a:lnTo>
                                  <a:lnTo>
                                    <a:pt x="1914" y="396"/>
                                  </a:lnTo>
                                  <a:lnTo>
                                    <a:pt x="1920" y="396"/>
                                  </a:lnTo>
                                  <a:lnTo>
                                    <a:pt x="1944" y="402"/>
                                  </a:lnTo>
                                  <a:lnTo>
                                    <a:pt x="1980" y="420"/>
                                  </a:lnTo>
                                  <a:lnTo>
                                    <a:pt x="2010" y="432"/>
                                  </a:lnTo>
                                  <a:lnTo>
                                    <a:pt x="2034" y="438"/>
                                  </a:lnTo>
                                  <a:lnTo>
                                    <a:pt x="2040" y="438"/>
                                  </a:lnTo>
                                  <a:lnTo>
                                    <a:pt x="2052" y="432"/>
                                  </a:lnTo>
                                  <a:lnTo>
                                    <a:pt x="2064" y="420"/>
                                  </a:lnTo>
                                  <a:lnTo>
                                    <a:pt x="2082" y="420"/>
                                  </a:lnTo>
                                  <a:lnTo>
                                    <a:pt x="2094" y="414"/>
                                  </a:lnTo>
                                  <a:lnTo>
                                    <a:pt x="2106" y="414"/>
                                  </a:lnTo>
                                  <a:lnTo>
                                    <a:pt x="2112" y="408"/>
                                  </a:lnTo>
                                  <a:lnTo>
                                    <a:pt x="2112" y="402"/>
                                  </a:lnTo>
                                  <a:lnTo>
                                    <a:pt x="2106" y="396"/>
                                  </a:lnTo>
                                  <a:lnTo>
                                    <a:pt x="2106" y="390"/>
                                  </a:lnTo>
                                  <a:lnTo>
                                    <a:pt x="2118" y="378"/>
                                  </a:lnTo>
                                  <a:lnTo>
                                    <a:pt x="2142" y="366"/>
                                  </a:lnTo>
                                  <a:lnTo>
                                    <a:pt x="2148" y="360"/>
                                  </a:lnTo>
                                  <a:lnTo>
                                    <a:pt x="2160" y="354"/>
                                  </a:lnTo>
                                  <a:lnTo>
                                    <a:pt x="2148" y="324"/>
                                  </a:lnTo>
                                  <a:lnTo>
                                    <a:pt x="2070" y="360"/>
                                  </a:lnTo>
                                  <a:lnTo>
                                    <a:pt x="2076" y="366"/>
                                  </a:lnTo>
                                  <a:lnTo>
                                    <a:pt x="2076" y="372"/>
                                  </a:lnTo>
                                  <a:lnTo>
                                    <a:pt x="2070" y="378"/>
                                  </a:lnTo>
                                  <a:lnTo>
                                    <a:pt x="2046" y="378"/>
                                  </a:lnTo>
                                  <a:lnTo>
                                    <a:pt x="2022" y="366"/>
                                  </a:lnTo>
                                  <a:lnTo>
                                    <a:pt x="2004" y="366"/>
                                  </a:lnTo>
                                  <a:lnTo>
                                    <a:pt x="1968" y="384"/>
                                  </a:lnTo>
                                  <a:lnTo>
                                    <a:pt x="1950" y="384"/>
                                  </a:lnTo>
                                  <a:lnTo>
                                    <a:pt x="1938" y="378"/>
                                  </a:lnTo>
                                  <a:lnTo>
                                    <a:pt x="1926" y="378"/>
                                  </a:lnTo>
                                  <a:lnTo>
                                    <a:pt x="1902" y="366"/>
                                  </a:lnTo>
                                  <a:lnTo>
                                    <a:pt x="1860" y="366"/>
                                  </a:lnTo>
                                  <a:lnTo>
                                    <a:pt x="1872" y="348"/>
                                  </a:lnTo>
                                  <a:lnTo>
                                    <a:pt x="1860" y="348"/>
                                  </a:lnTo>
                                  <a:lnTo>
                                    <a:pt x="1848" y="342"/>
                                  </a:lnTo>
                                  <a:lnTo>
                                    <a:pt x="1824" y="342"/>
                                  </a:lnTo>
                                  <a:lnTo>
                                    <a:pt x="1824" y="366"/>
                                  </a:lnTo>
                                  <a:lnTo>
                                    <a:pt x="1812" y="378"/>
                                  </a:lnTo>
                                  <a:lnTo>
                                    <a:pt x="1788" y="390"/>
                                  </a:lnTo>
                                  <a:lnTo>
                                    <a:pt x="1764" y="390"/>
                                  </a:lnTo>
                                  <a:lnTo>
                                    <a:pt x="1758" y="396"/>
                                  </a:lnTo>
                                  <a:lnTo>
                                    <a:pt x="1758" y="426"/>
                                  </a:lnTo>
                                  <a:lnTo>
                                    <a:pt x="1740" y="432"/>
                                  </a:lnTo>
                                  <a:lnTo>
                                    <a:pt x="1752" y="498"/>
                                  </a:lnTo>
                                  <a:lnTo>
                                    <a:pt x="1740" y="498"/>
                                  </a:lnTo>
                                  <a:lnTo>
                                    <a:pt x="1734" y="510"/>
                                  </a:lnTo>
                                  <a:lnTo>
                                    <a:pt x="1728" y="516"/>
                                  </a:lnTo>
                                  <a:lnTo>
                                    <a:pt x="1710" y="552"/>
                                  </a:lnTo>
                                  <a:close/>
                                  <a:moveTo>
                                    <a:pt x="1986" y="576"/>
                                  </a:moveTo>
                                  <a:lnTo>
                                    <a:pt x="1986" y="594"/>
                                  </a:lnTo>
                                  <a:lnTo>
                                    <a:pt x="1992" y="600"/>
                                  </a:lnTo>
                                  <a:lnTo>
                                    <a:pt x="2004" y="600"/>
                                  </a:lnTo>
                                  <a:lnTo>
                                    <a:pt x="2016" y="588"/>
                                  </a:lnTo>
                                  <a:lnTo>
                                    <a:pt x="2016" y="576"/>
                                  </a:lnTo>
                                  <a:lnTo>
                                    <a:pt x="1986" y="576"/>
                                  </a:lnTo>
                                  <a:close/>
                                  <a:moveTo>
                                    <a:pt x="1686" y="1110"/>
                                  </a:moveTo>
                                  <a:lnTo>
                                    <a:pt x="1674" y="1110"/>
                                  </a:lnTo>
                                  <a:lnTo>
                                    <a:pt x="1668" y="1116"/>
                                  </a:lnTo>
                                  <a:lnTo>
                                    <a:pt x="1662" y="1116"/>
                                  </a:lnTo>
                                  <a:lnTo>
                                    <a:pt x="1614" y="1104"/>
                                  </a:lnTo>
                                  <a:lnTo>
                                    <a:pt x="1644" y="1146"/>
                                  </a:lnTo>
                                  <a:lnTo>
                                    <a:pt x="1650" y="1152"/>
                                  </a:lnTo>
                                  <a:lnTo>
                                    <a:pt x="1662" y="1158"/>
                                  </a:lnTo>
                                  <a:lnTo>
                                    <a:pt x="1668" y="1164"/>
                                  </a:lnTo>
                                  <a:lnTo>
                                    <a:pt x="1680" y="1170"/>
                                  </a:lnTo>
                                  <a:lnTo>
                                    <a:pt x="1692" y="1158"/>
                                  </a:lnTo>
                                  <a:lnTo>
                                    <a:pt x="1698" y="1140"/>
                                  </a:lnTo>
                                  <a:lnTo>
                                    <a:pt x="1698" y="1128"/>
                                  </a:lnTo>
                                  <a:lnTo>
                                    <a:pt x="1692" y="1116"/>
                                  </a:lnTo>
                                  <a:lnTo>
                                    <a:pt x="1686" y="1110"/>
                                  </a:lnTo>
                                  <a:close/>
                                  <a:moveTo>
                                    <a:pt x="2094" y="1104"/>
                                  </a:moveTo>
                                  <a:lnTo>
                                    <a:pt x="2064" y="1128"/>
                                  </a:lnTo>
                                  <a:lnTo>
                                    <a:pt x="2094" y="1134"/>
                                  </a:lnTo>
                                  <a:lnTo>
                                    <a:pt x="2094" y="1104"/>
                                  </a:lnTo>
                                  <a:close/>
                                  <a:moveTo>
                                    <a:pt x="486" y="294"/>
                                  </a:moveTo>
                                  <a:lnTo>
                                    <a:pt x="474" y="288"/>
                                  </a:lnTo>
                                  <a:lnTo>
                                    <a:pt x="468" y="288"/>
                                  </a:lnTo>
                                  <a:lnTo>
                                    <a:pt x="456" y="294"/>
                                  </a:lnTo>
                                  <a:lnTo>
                                    <a:pt x="456" y="312"/>
                                  </a:lnTo>
                                  <a:lnTo>
                                    <a:pt x="468" y="324"/>
                                  </a:lnTo>
                                  <a:lnTo>
                                    <a:pt x="474" y="318"/>
                                  </a:lnTo>
                                  <a:lnTo>
                                    <a:pt x="486" y="318"/>
                                  </a:lnTo>
                                  <a:lnTo>
                                    <a:pt x="486" y="312"/>
                                  </a:lnTo>
                                  <a:lnTo>
                                    <a:pt x="492" y="300"/>
                                  </a:lnTo>
                                  <a:lnTo>
                                    <a:pt x="486" y="294"/>
                                  </a:lnTo>
                                  <a:close/>
                                  <a:moveTo>
                                    <a:pt x="2346" y="588"/>
                                  </a:moveTo>
                                  <a:lnTo>
                                    <a:pt x="2340" y="576"/>
                                  </a:lnTo>
                                  <a:lnTo>
                                    <a:pt x="2328" y="570"/>
                                  </a:lnTo>
                                  <a:lnTo>
                                    <a:pt x="2310" y="552"/>
                                  </a:lnTo>
                                  <a:lnTo>
                                    <a:pt x="2304" y="552"/>
                                  </a:lnTo>
                                  <a:lnTo>
                                    <a:pt x="2304" y="600"/>
                                  </a:lnTo>
                                  <a:lnTo>
                                    <a:pt x="2316" y="600"/>
                                  </a:lnTo>
                                  <a:lnTo>
                                    <a:pt x="2328" y="606"/>
                                  </a:lnTo>
                                  <a:lnTo>
                                    <a:pt x="2334" y="606"/>
                                  </a:lnTo>
                                  <a:lnTo>
                                    <a:pt x="2346" y="600"/>
                                  </a:lnTo>
                                  <a:lnTo>
                                    <a:pt x="2346" y="588"/>
                                  </a:lnTo>
                                  <a:close/>
                                  <a:moveTo>
                                    <a:pt x="2310" y="474"/>
                                  </a:moveTo>
                                  <a:lnTo>
                                    <a:pt x="2340" y="504"/>
                                  </a:lnTo>
                                  <a:lnTo>
                                    <a:pt x="2358" y="516"/>
                                  </a:lnTo>
                                  <a:lnTo>
                                    <a:pt x="2382" y="528"/>
                                  </a:lnTo>
                                  <a:lnTo>
                                    <a:pt x="2400" y="528"/>
                                  </a:lnTo>
                                  <a:lnTo>
                                    <a:pt x="2400" y="522"/>
                                  </a:lnTo>
                                  <a:lnTo>
                                    <a:pt x="2358" y="480"/>
                                  </a:lnTo>
                                  <a:lnTo>
                                    <a:pt x="2358" y="468"/>
                                  </a:lnTo>
                                  <a:lnTo>
                                    <a:pt x="2364" y="456"/>
                                  </a:lnTo>
                                  <a:lnTo>
                                    <a:pt x="2376" y="450"/>
                                  </a:lnTo>
                                  <a:lnTo>
                                    <a:pt x="2394" y="450"/>
                                  </a:lnTo>
                                  <a:lnTo>
                                    <a:pt x="2406" y="456"/>
                                  </a:lnTo>
                                  <a:lnTo>
                                    <a:pt x="2424" y="444"/>
                                  </a:lnTo>
                                  <a:lnTo>
                                    <a:pt x="2400" y="432"/>
                                  </a:lnTo>
                                  <a:lnTo>
                                    <a:pt x="2412" y="426"/>
                                  </a:lnTo>
                                  <a:lnTo>
                                    <a:pt x="2424" y="402"/>
                                  </a:lnTo>
                                  <a:lnTo>
                                    <a:pt x="2412" y="378"/>
                                  </a:lnTo>
                                  <a:lnTo>
                                    <a:pt x="2400" y="372"/>
                                  </a:lnTo>
                                  <a:lnTo>
                                    <a:pt x="2382" y="372"/>
                                  </a:lnTo>
                                  <a:lnTo>
                                    <a:pt x="2358" y="396"/>
                                  </a:lnTo>
                                  <a:lnTo>
                                    <a:pt x="2346" y="402"/>
                                  </a:lnTo>
                                  <a:lnTo>
                                    <a:pt x="2340" y="408"/>
                                  </a:lnTo>
                                  <a:lnTo>
                                    <a:pt x="2334" y="408"/>
                                  </a:lnTo>
                                  <a:lnTo>
                                    <a:pt x="2328" y="402"/>
                                  </a:lnTo>
                                  <a:lnTo>
                                    <a:pt x="2328" y="366"/>
                                  </a:lnTo>
                                  <a:lnTo>
                                    <a:pt x="2334" y="360"/>
                                  </a:lnTo>
                                  <a:lnTo>
                                    <a:pt x="2346" y="336"/>
                                  </a:lnTo>
                                  <a:lnTo>
                                    <a:pt x="2346" y="318"/>
                                  </a:lnTo>
                                  <a:lnTo>
                                    <a:pt x="2340" y="312"/>
                                  </a:lnTo>
                                  <a:lnTo>
                                    <a:pt x="2358" y="276"/>
                                  </a:lnTo>
                                  <a:lnTo>
                                    <a:pt x="2316" y="312"/>
                                  </a:lnTo>
                                  <a:lnTo>
                                    <a:pt x="2316" y="342"/>
                                  </a:lnTo>
                                  <a:lnTo>
                                    <a:pt x="2304" y="348"/>
                                  </a:lnTo>
                                  <a:lnTo>
                                    <a:pt x="2298" y="354"/>
                                  </a:lnTo>
                                  <a:lnTo>
                                    <a:pt x="2286" y="378"/>
                                  </a:lnTo>
                                  <a:lnTo>
                                    <a:pt x="2286" y="408"/>
                                  </a:lnTo>
                                  <a:lnTo>
                                    <a:pt x="2298" y="420"/>
                                  </a:lnTo>
                                  <a:lnTo>
                                    <a:pt x="2304" y="432"/>
                                  </a:lnTo>
                                  <a:lnTo>
                                    <a:pt x="2310" y="438"/>
                                  </a:lnTo>
                                  <a:lnTo>
                                    <a:pt x="2310" y="444"/>
                                  </a:lnTo>
                                  <a:lnTo>
                                    <a:pt x="2304" y="450"/>
                                  </a:lnTo>
                                  <a:lnTo>
                                    <a:pt x="2304" y="468"/>
                                  </a:lnTo>
                                  <a:lnTo>
                                    <a:pt x="2310" y="474"/>
                                  </a:lnTo>
                                  <a:close/>
                                  <a:moveTo>
                                    <a:pt x="2250" y="708"/>
                                  </a:moveTo>
                                  <a:lnTo>
                                    <a:pt x="2238" y="696"/>
                                  </a:lnTo>
                                  <a:lnTo>
                                    <a:pt x="2214" y="708"/>
                                  </a:lnTo>
                                  <a:lnTo>
                                    <a:pt x="2214" y="732"/>
                                  </a:lnTo>
                                  <a:lnTo>
                                    <a:pt x="2220" y="744"/>
                                  </a:lnTo>
                                  <a:lnTo>
                                    <a:pt x="2226" y="750"/>
                                  </a:lnTo>
                                  <a:lnTo>
                                    <a:pt x="2250" y="762"/>
                                  </a:lnTo>
                                  <a:lnTo>
                                    <a:pt x="2274" y="762"/>
                                  </a:lnTo>
                                  <a:lnTo>
                                    <a:pt x="2280" y="750"/>
                                  </a:lnTo>
                                  <a:lnTo>
                                    <a:pt x="2280" y="738"/>
                                  </a:lnTo>
                                  <a:lnTo>
                                    <a:pt x="2274" y="726"/>
                                  </a:lnTo>
                                  <a:lnTo>
                                    <a:pt x="2274" y="714"/>
                                  </a:lnTo>
                                  <a:lnTo>
                                    <a:pt x="2268" y="708"/>
                                  </a:lnTo>
                                  <a:lnTo>
                                    <a:pt x="2268" y="702"/>
                                  </a:lnTo>
                                  <a:lnTo>
                                    <a:pt x="2250" y="708"/>
                                  </a:lnTo>
                                  <a:close/>
                                  <a:moveTo>
                                    <a:pt x="2148" y="1104"/>
                                  </a:moveTo>
                                  <a:lnTo>
                                    <a:pt x="2226" y="1092"/>
                                  </a:lnTo>
                                  <a:lnTo>
                                    <a:pt x="2166" y="1074"/>
                                  </a:lnTo>
                                  <a:lnTo>
                                    <a:pt x="2148" y="1104"/>
                                  </a:lnTo>
                                  <a:close/>
                                  <a:moveTo>
                                    <a:pt x="2544" y="750"/>
                                  </a:moveTo>
                                  <a:lnTo>
                                    <a:pt x="2520" y="732"/>
                                  </a:lnTo>
                                  <a:lnTo>
                                    <a:pt x="2526" y="714"/>
                                  </a:lnTo>
                                  <a:lnTo>
                                    <a:pt x="2514" y="702"/>
                                  </a:lnTo>
                                  <a:lnTo>
                                    <a:pt x="2508" y="690"/>
                                  </a:lnTo>
                                  <a:lnTo>
                                    <a:pt x="2490" y="684"/>
                                  </a:lnTo>
                                  <a:lnTo>
                                    <a:pt x="2472" y="672"/>
                                  </a:lnTo>
                                  <a:lnTo>
                                    <a:pt x="2442" y="666"/>
                                  </a:lnTo>
                                  <a:lnTo>
                                    <a:pt x="2424" y="666"/>
                                  </a:lnTo>
                                  <a:lnTo>
                                    <a:pt x="2388" y="684"/>
                                  </a:lnTo>
                                  <a:lnTo>
                                    <a:pt x="2358" y="684"/>
                                  </a:lnTo>
                                  <a:lnTo>
                                    <a:pt x="2346" y="696"/>
                                  </a:lnTo>
                                  <a:lnTo>
                                    <a:pt x="2340" y="708"/>
                                  </a:lnTo>
                                  <a:lnTo>
                                    <a:pt x="2340" y="726"/>
                                  </a:lnTo>
                                  <a:lnTo>
                                    <a:pt x="2346" y="732"/>
                                  </a:lnTo>
                                  <a:lnTo>
                                    <a:pt x="2364" y="714"/>
                                  </a:lnTo>
                                  <a:lnTo>
                                    <a:pt x="2364" y="726"/>
                                  </a:lnTo>
                                  <a:lnTo>
                                    <a:pt x="2370" y="738"/>
                                  </a:lnTo>
                                  <a:lnTo>
                                    <a:pt x="2376" y="744"/>
                                  </a:lnTo>
                                  <a:lnTo>
                                    <a:pt x="2388" y="738"/>
                                  </a:lnTo>
                                  <a:lnTo>
                                    <a:pt x="2394" y="732"/>
                                  </a:lnTo>
                                  <a:lnTo>
                                    <a:pt x="2394" y="726"/>
                                  </a:lnTo>
                                  <a:lnTo>
                                    <a:pt x="2400" y="720"/>
                                  </a:lnTo>
                                  <a:lnTo>
                                    <a:pt x="2400" y="714"/>
                                  </a:lnTo>
                                  <a:lnTo>
                                    <a:pt x="2406" y="726"/>
                                  </a:lnTo>
                                  <a:lnTo>
                                    <a:pt x="2418" y="732"/>
                                  </a:lnTo>
                                  <a:lnTo>
                                    <a:pt x="2430" y="732"/>
                                  </a:lnTo>
                                  <a:lnTo>
                                    <a:pt x="2442" y="720"/>
                                  </a:lnTo>
                                  <a:lnTo>
                                    <a:pt x="2454" y="714"/>
                                  </a:lnTo>
                                  <a:lnTo>
                                    <a:pt x="2460" y="708"/>
                                  </a:lnTo>
                                  <a:lnTo>
                                    <a:pt x="2472" y="762"/>
                                  </a:lnTo>
                                  <a:lnTo>
                                    <a:pt x="2502" y="738"/>
                                  </a:lnTo>
                                  <a:lnTo>
                                    <a:pt x="2538" y="774"/>
                                  </a:lnTo>
                                  <a:lnTo>
                                    <a:pt x="2544" y="750"/>
                                  </a:lnTo>
                                  <a:close/>
                                  <a:moveTo>
                                    <a:pt x="3264" y="678"/>
                                  </a:moveTo>
                                  <a:lnTo>
                                    <a:pt x="3222" y="648"/>
                                  </a:lnTo>
                                  <a:lnTo>
                                    <a:pt x="3210" y="648"/>
                                  </a:lnTo>
                                  <a:lnTo>
                                    <a:pt x="3198" y="654"/>
                                  </a:lnTo>
                                  <a:lnTo>
                                    <a:pt x="3180" y="654"/>
                                  </a:lnTo>
                                  <a:lnTo>
                                    <a:pt x="3162" y="648"/>
                                  </a:lnTo>
                                  <a:lnTo>
                                    <a:pt x="3126" y="630"/>
                                  </a:lnTo>
                                  <a:lnTo>
                                    <a:pt x="3096" y="612"/>
                                  </a:lnTo>
                                  <a:lnTo>
                                    <a:pt x="3060" y="594"/>
                                  </a:lnTo>
                                  <a:lnTo>
                                    <a:pt x="3042" y="582"/>
                                  </a:lnTo>
                                  <a:lnTo>
                                    <a:pt x="3030" y="582"/>
                                  </a:lnTo>
                                  <a:lnTo>
                                    <a:pt x="3006" y="594"/>
                                  </a:lnTo>
                                  <a:lnTo>
                                    <a:pt x="3000" y="600"/>
                                  </a:lnTo>
                                  <a:lnTo>
                                    <a:pt x="2988" y="606"/>
                                  </a:lnTo>
                                  <a:lnTo>
                                    <a:pt x="3006" y="630"/>
                                  </a:lnTo>
                                  <a:lnTo>
                                    <a:pt x="2928" y="642"/>
                                  </a:lnTo>
                                  <a:lnTo>
                                    <a:pt x="2934" y="666"/>
                                  </a:lnTo>
                                  <a:lnTo>
                                    <a:pt x="2928" y="678"/>
                                  </a:lnTo>
                                  <a:lnTo>
                                    <a:pt x="2922" y="684"/>
                                  </a:lnTo>
                                  <a:lnTo>
                                    <a:pt x="2916" y="696"/>
                                  </a:lnTo>
                                  <a:lnTo>
                                    <a:pt x="2880" y="720"/>
                                  </a:lnTo>
                                  <a:lnTo>
                                    <a:pt x="2862" y="726"/>
                                  </a:lnTo>
                                  <a:lnTo>
                                    <a:pt x="2844" y="726"/>
                                  </a:lnTo>
                                  <a:lnTo>
                                    <a:pt x="2832" y="720"/>
                                  </a:lnTo>
                                  <a:lnTo>
                                    <a:pt x="2826" y="714"/>
                                  </a:lnTo>
                                  <a:lnTo>
                                    <a:pt x="2820" y="702"/>
                                  </a:lnTo>
                                  <a:lnTo>
                                    <a:pt x="2820" y="678"/>
                                  </a:lnTo>
                                  <a:lnTo>
                                    <a:pt x="2814" y="672"/>
                                  </a:lnTo>
                                  <a:lnTo>
                                    <a:pt x="2814" y="660"/>
                                  </a:lnTo>
                                  <a:lnTo>
                                    <a:pt x="2808" y="666"/>
                                  </a:lnTo>
                                  <a:lnTo>
                                    <a:pt x="2808" y="672"/>
                                  </a:lnTo>
                                  <a:lnTo>
                                    <a:pt x="2802" y="684"/>
                                  </a:lnTo>
                                  <a:lnTo>
                                    <a:pt x="2796" y="690"/>
                                  </a:lnTo>
                                  <a:lnTo>
                                    <a:pt x="2796" y="696"/>
                                  </a:lnTo>
                                  <a:lnTo>
                                    <a:pt x="2796" y="690"/>
                                  </a:lnTo>
                                  <a:lnTo>
                                    <a:pt x="2790" y="684"/>
                                  </a:lnTo>
                                  <a:lnTo>
                                    <a:pt x="2790" y="672"/>
                                  </a:lnTo>
                                  <a:lnTo>
                                    <a:pt x="2784" y="660"/>
                                  </a:lnTo>
                                  <a:lnTo>
                                    <a:pt x="2784" y="576"/>
                                  </a:lnTo>
                                  <a:lnTo>
                                    <a:pt x="2778" y="558"/>
                                  </a:lnTo>
                                  <a:lnTo>
                                    <a:pt x="2760" y="522"/>
                                  </a:lnTo>
                                  <a:lnTo>
                                    <a:pt x="2724" y="522"/>
                                  </a:lnTo>
                                  <a:lnTo>
                                    <a:pt x="2718" y="510"/>
                                  </a:lnTo>
                                  <a:lnTo>
                                    <a:pt x="2694" y="498"/>
                                  </a:lnTo>
                                  <a:lnTo>
                                    <a:pt x="2676" y="486"/>
                                  </a:lnTo>
                                  <a:lnTo>
                                    <a:pt x="2652" y="486"/>
                                  </a:lnTo>
                                  <a:lnTo>
                                    <a:pt x="2634" y="498"/>
                                  </a:lnTo>
                                  <a:lnTo>
                                    <a:pt x="2628" y="504"/>
                                  </a:lnTo>
                                  <a:lnTo>
                                    <a:pt x="2616" y="510"/>
                                  </a:lnTo>
                                  <a:lnTo>
                                    <a:pt x="2610" y="522"/>
                                  </a:lnTo>
                                  <a:lnTo>
                                    <a:pt x="2586" y="528"/>
                                  </a:lnTo>
                                  <a:lnTo>
                                    <a:pt x="2580" y="546"/>
                                  </a:lnTo>
                                  <a:lnTo>
                                    <a:pt x="2562" y="558"/>
                                  </a:lnTo>
                                  <a:lnTo>
                                    <a:pt x="2562" y="540"/>
                                  </a:lnTo>
                                  <a:lnTo>
                                    <a:pt x="2556" y="534"/>
                                  </a:lnTo>
                                  <a:lnTo>
                                    <a:pt x="2532" y="534"/>
                                  </a:lnTo>
                                  <a:lnTo>
                                    <a:pt x="2532" y="546"/>
                                  </a:lnTo>
                                  <a:lnTo>
                                    <a:pt x="2544" y="570"/>
                                  </a:lnTo>
                                  <a:lnTo>
                                    <a:pt x="2568" y="582"/>
                                  </a:lnTo>
                                  <a:lnTo>
                                    <a:pt x="2604" y="582"/>
                                  </a:lnTo>
                                  <a:lnTo>
                                    <a:pt x="2616" y="588"/>
                                  </a:lnTo>
                                  <a:lnTo>
                                    <a:pt x="2622" y="594"/>
                                  </a:lnTo>
                                  <a:lnTo>
                                    <a:pt x="2628" y="594"/>
                                  </a:lnTo>
                                  <a:lnTo>
                                    <a:pt x="2628" y="618"/>
                                  </a:lnTo>
                                  <a:lnTo>
                                    <a:pt x="2634" y="630"/>
                                  </a:lnTo>
                                  <a:lnTo>
                                    <a:pt x="2640" y="636"/>
                                  </a:lnTo>
                                  <a:lnTo>
                                    <a:pt x="2652" y="642"/>
                                  </a:lnTo>
                                  <a:lnTo>
                                    <a:pt x="2694" y="642"/>
                                  </a:lnTo>
                                  <a:lnTo>
                                    <a:pt x="2712" y="636"/>
                                  </a:lnTo>
                                  <a:lnTo>
                                    <a:pt x="2754" y="636"/>
                                  </a:lnTo>
                                  <a:lnTo>
                                    <a:pt x="2760" y="642"/>
                                  </a:lnTo>
                                  <a:lnTo>
                                    <a:pt x="2760" y="660"/>
                                  </a:lnTo>
                                  <a:lnTo>
                                    <a:pt x="2700" y="660"/>
                                  </a:lnTo>
                                  <a:lnTo>
                                    <a:pt x="2688" y="666"/>
                                  </a:lnTo>
                                  <a:lnTo>
                                    <a:pt x="2676" y="678"/>
                                  </a:lnTo>
                                  <a:lnTo>
                                    <a:pt x="2640" y="678"/>
                                  </a:lnTo>
                                  <a:lnTo>
                                    <a:pt x="2616" y="690"/>
                                  </a:lnTo>
                                  <a:lnTo>
                                    <a:pt x="2616" y="696"/>
                                  </a:lnTo>
                                  <a:lnTo>
                                    <a:pt x="2622" y="696"/>
                                  </a:lnTo>
                                  <a:lnTo>
                                    <a:pt x="2646" y="708"/>
                                  </a:lnTo>
                                  <a:lnTo>
                                    <a:pt x="2658" y="708"/>
                                  </a:lnTo>
                                  <a:lnTo>
                                    <a:pt x="2676" y="726"/>
                                  </a:lnTo>
                                  <a:lnTo>
                                    <a:pt x="2682" y="738"/>
                                  </a:lnTo>
                                  <a:lnTo>
                                    <a:pt x="2688" y="744"/>
                                  </a:lnTo>
                                  <a:lnTo>
                                    <a:pt x="2682" y="750"/>
                                  </a:lnTo>
                                  <a:lnTo>
                                    <a:pt x="2676" y="762"/>
                                  </a:lnTo>
                                  <a:lnTo>
                                    <a:pt x="2676" y="774"/>
                                  </a:lnTo>
                                  <a:lnTo>
                                    <a:pt x="2670" y="780"/>
                                  </a:lnTo>
                                  <a:lnTo>
                                    <a:pt x="2676" y="792"/>
                                  </a:lnTo>
                                  <a:lnTo>
                                    <a:pt x="2682" y="798"/>
                                  </a:lnTo>
                                  <a:lnTo>
                                    <a:pt x="2694" y="792"/>
                                  </a:lnTo>
                                  <a:lnTo>
                                    <a:pt x="2706" y="780"/>
                                  </a:lnTo>
                                  <a:lnTo>
                                    <a:pt x="2712" y="768"/>
                                  </a:lnTo>
                                  <a:lnTo>
                                    <a:pt x="2718" y="762"/>
                                  </a:lnTo>
                                  <a:lnTo>
                                    <a:pt x="2718" y="750"/>
                                  </a:lnTo>
                                  <a:lnTo>
                                    <a:pt x="2724" y="744"/>
                                  </a:lnTo>
                                  <a:lnTo>
                                    <a:pt x="2736" y="720"/>
                                  </a:lnTo>
                                  <a:lnTo>
                                    <a:pt x="2742" y="714"/>
                                  </a:lnTo>
                                  <a:lnTo>
                                    <a:pt x="2748" y="702"/>
                                  </a:lnTo>
                                  <a:lnTo>
                                    <a:pt x="2748" y="744"/>
                                  </a:lnTo>
                                  <a:lnTo>
                                    <a:pt x="2754" y="750"/>
                                  </a:lnTo>
                                  <a:lnTo>
                                    <a:pt x="2766" y="756"/>
                                  </a:lnTo>
                                  <a:lnTo>
                                    <a:pt x="2772" y="768"/>
                                  </a:lnTo>
                                  <a:lnTo>
                                    <a:pt x="2784" y="774"/>
                                  </a:lnTo>
                                  <a:lnTo>
                                    <a:pt x="2790" y="780"/>
                                  </a:lnTo>
                                  <a:lnTo>
                                    <a:pt x="2814" y="780"/>
                                  </a:lnTo>
                                  <a:lnTo>
                                    <a:pt x="2820" y="774"/>
                                  </a:lnTo>
                                  <a:lnTo>
                                    <a:pt x="2826" y="774"/>
                                  </a:lnTo>
                                  <a:lnTo>
                                    <a:pt x="2814" y="792"/>
                                  </a:lnTo>
                                  <a:lnTo>
                                    <a:pt x="2844" y="822"/>
                                  </a:lnTo>
                                  <a:lnTo>
                                    <a:pt x="2904" y="822"/>
                                  </a:lnTo>
                                  <a:lnTo>
                                    <a:pt x="2940" y="846"/>
                                  </a:lnTo>
                                  <a:lnTo>
                                    <a:pt x="2976" y="864"/>
                                  </a:lnTo>
                                  <a:lnTo>
                                    <a:pt x="3006" y="876"/>
                                  </a:lnTo>
                                  <a:lnTo>
                                    <a:pt x="3036" y="894"/>
                                  </a:lnTo>
                                  <a:lnTo>
                                    <a:pt x="3066" y="924"/>
                                  </a:lnTo>
                                  <a:lnTo>
                                    <a:pt x="3066" y="972"/>
                                  </a:lnTo>
                                  <a:lnTo>
                                    <a:pt x="3090" y="996"/>
                                  </a:lnTo>
                                  <a:lnTo>
                                    <a:pt x="3102" y="1002"/>
                                  </a:lnTo>
                                  <a:lnTo>
                                    <a:pt x="3096" y="1002"/>
                                  </a:lnTo>
                                  <a:lnTo>
                                    <a:pt x="3084" y="1008"/>
                                  </a:lnTo>
                                  <a:lnTo>
                                    <a:pt x="3078" y="1014"/>
                                  </a:lnTo>
                                  <a:lnTo>
                                    <a:pt x="3078" y="1020"/>
                                  </a:lnTo>
                                  <a:lnTo>
                                    <a:pt x="3090" y="1032"/>
                                  </a:lnTo>
                                  <a:lnTo>
                                    <a:pt x="3114" y="1032"/>
                                  </a:lnTo>
                                  <a:lnTo>
                                    <a:pt x="3090" y="1044"/>
                                  </a:lnTo>
                                  <a:lnTo>
                                    <a:pt x="3090" y="1056"/>
                                  </a:lnTo>
                                  <a:lnTo>
                                    <a:pt x="3102" y="1062"/>
                                  </a:lnTo>
                                  <a:lnTo>
                                    <a:pt x="3108" y="1092"/>
                                  </a:lnTo>
                                  <a:lnTo>
                                    <a:pt x="3096" y="1122"/>
                                  </a:lnTo>
                                  <a:lnTo>
                                    <a:pt x="3120" y="1122"/>
                                  </a:lnTo>
                                  <a:lnTo>
                                    <a:pt x="3126" y="1116"/>
                                  </a:lnTo>
                                  <a:lnTo>
                                    <a:pt x="3138" y="1116"/>
                                  </a:lnTo>
                                  <a:lnTo>
                                    <a:pt x="3150" y="1110"/>
                                  </a:lnTo>
                                  <a:lnTo>
                                    <a:pt x="3162" y="1110"/>
                                  </a:lnTo>
                                  <a:lnTo>
                                    <a:pt x="3168" y="1104"/>
                                  </a:lnTo>
                                  <a:lnTo>
                                    <a:pt x="3174" y="1104"/>
                                  </a:lnTo>
                                  <a:lnTo>
                                    <a:pt x="3174" y="1134"/>
                                  </a:lnTo>
                                  <a:lnTo>
                                    <a:pt x="3234" y="1194"/>
                                  </a:lnTo>
                                  <a:lnTo>
                                    <a:pt x="3240" y="1194"/>
                                  </a:lnTo>
                                  <a:lnTo>
                                    <a:pt x="3240" y="1146"/>
                                  </a:lnTo>
                                  <a:lnTo>
                                    <a:pt x="3234" y="1122"/>
                                  </a:lnTo>
                                  <a:lnTo>
                                    <a:pt x="3234" y="1116"/>
                                  </a:lnTo>
                                  <a:lnTo>
                                    <a:pt x="3240" y="1110"/>
                                  </a:lnTo>
                                  <a:lnTo>
                                    <a:pt x="3240" y="1098"/>
                                  </a:lnTo>
                                  <a:lnTo>
                                    <a:pt x="3246" y="1086"/>
                                  </a:lnTo>
                                  <a:lnTo>
                                    <a:pt x="3246" y="1062"/>
                                  </a:lnTo>
                                  <a:lnTo>
                                    <a:pt x="3252" y="1050"/>
                                  </a:lnTo>
                                  <a:lnTo>
                                    <a:pt x="3252" y="1020"/>
                                  </a:lnTo>
                                  <a:lnTo>
                                    <a:pt x="3240" y="1020"/>
                                  </a:lnTo>
                                  <a:lnTo>
                                    <a:pt x="3228" y="1014"/>
                                  </a:lnTo>
                                  <a:lnTo>
                                    <a:pt x="3222" y="1008"/>
                                  </a:lnTo>
                                  <a:lnTo>
                                    <a:pt x="3222" y="1002"/>
                                  </a:lnTo>
                                  <a:lnTo>
                                    <a:pt x="3234" y="990"/>
                                  </a:lnTo>
                                  <a:lnTo>
                                    <a:pt x="3246" y="984"/>
                                  </a:lnTo>
                                  <a:lnTo>
                                    <a:pt x="3252" y="978"/>
                                  </a:lnTo>
                                  <a:lnTo>
                                    <a:pt x="3252" y="864"/>
                                  </a:lnTo>
                                  <a:lnTo>
                                    <a:pt x="3258" y="846"/>
                                  </a:lnTo>
                                  <a:lnTo>
                                    <a:pt x="3258" y="708"/>
                                  </a:lnTo>
                                  <a:lnTo>
                                    <a:pt x="3264" y="678"/>
                                  </a:lnTo>
                                  <a:close/>
                                  <a:moveTo>
                                    <a:pt x="336" y="666"/>
                                  </a:moveTo>
                                  <a:lnTo>
                                    <a:pt x="330" y="672"/>
                                  </a:lnTo>
                                  <a:lnTo>
                                    <a:pt x="354" y="696"/>
                                  </a:lnTo>
                                  <a:lnTo>
                                    <a:pt x="360" y="708"/>
                                  </a:lnTo>
                                  <a:lnTo>
                                    <a:pt x="366" y="714"/>
                                  </a:lnTo>
                                  <a:lnTo>
                                    <a:pt x="378" y="714"/>
                                  </a:lnTo>
                                  <a:lnTo>
                                    <a:pt x="378" y="696"/>
                                  </a:lnTo>
                                  <a:lnTo>
                                    <a:pt x="366" y="690"/>
                                  </a:lnTo>
                                  <a:lnTo>
                                    <a:pt x="360" y="678"/>
                                  </a:lnTo>
                                  <a:lnTo>
                                    <a:pt x="348" y="672"/>
                                  </a:lnTo>
                                  <a:lnTo>
                                    <a:pt x="342" y="666"/>
                                  </a:lnTo>
                                  <a:lnTo>
                                    <a:pt x="336" y="666"/>
                                  </a:lnTo>
                                  <a:close/>
                                  <a:moveTo>
                                    <a:pt x="2526" y="1104"/>
                                  </a:moveTo>
                                  <a:lnTo>
                                    <a:pt x="2544" y="1116"/>
                                  </a:lnTo>
                                  <a:lnTo>
                                    <a:pt x="2574" y="1092"/>
                                  </a:lnTo>
                                  <a:lnTo>
                                    <a:pt x="2592" y="1092"/>
                                  </a:lnTo>
                                  <a:lnTo>
                                    <a:pt x="2604" y="1080"/>
                                  </a:lnTo>
                                  <a:lnTo>
                                    <a:pt x="2604" y="1062"/>
                                  </a:lnTo>
                                  <a:lnTo>
                                    <a:pt x="2592" y="1056"/>
                                  </a:lnTo>
                                  <a:lnTo>
                                    <a:pt x="2586" y="1056"/>
                                  </a:lnTo>
                                  <a:lnTo>
                                    <a:pt x="2574" y="1062"/>
                                  </a:lnTo>
                                  <a:lnTo>
                                    <a:pt x="2556" y="1068"/>
                                  </a:lnTo>
                                  <a:lnTo>
                                    <a:pt x="2526" y="1098"/>
                                  </a:lnTo>
                                  <a:lnTo>
                                    <a:pt x="2526" y="1104"/>
                                  </a:lnTo>
                                  <a:close/>
                                  <a:moveTo>
                                    <a:pt x="3096" y="1068"/>
                                  </a:moveTo>
                                  <a:lnTo>
                                    <a:pt x="3090" y="1068"/>
                                  </a:lnTo>
                                  <a:lnTo>
                                    <a:pt x="3090" y="1062"/>
                                  </a:lnTo>
                                  <a:lnTo>
                                    <a:pt x="3084" y="1062"/>
                                  </a:lnTo>
                                  <a:lnTo>
                                    <a:pt x="3078" y="1056"/>
                                  </a:lnTo>
                                  <a:lnTo>
                                    <a:pt x="3066" y="1056"/>
                                  </a:lnTo>
                                  <a:lnTo>
                                    <a:pt x="3048" y="1062"/>
                                  </a:lnTo>
                                  <a:lnTo>
                                    <a:pt x="3024" y="1086"/>
                                  </a:lnTo>
                                  <a:lnTo>
                                    <a:pt x="3012" y="1122"/>
                                  </a:lnTo>
                                  <a:lnTo>
                                    <a:pt x="3012" y="1134"/>
                                  </a:lnTo>
                                  <a:lnTo>
                                    <a:pt x="3072" y="1128"/>
                                  </a:lnTo>
                                  <a:lnTo>
                                    <a:pt x="3084" y="1128"/>
                                  </a:lnTo>
                                  <a:lnTo>
                                    <a:pt x="3090" y="1122"/>
                                  </a:lnTo>
                                  <a:lnTo>
                                    <a:pt x="3102" y="1092"/>
                                  </a:lnTo>
                                  <a:lnTo>
                                    <a:pt x="3096" y="1068"/>
                                  </a:lnTo>
                                  <a:close/>
                                  <a:moveTo>
                                    <a:pt x="2778" y="942"/>
                                  </a:moveTo>
                                  <a:lnTo>
                                    <a:pt x="2766" y="960"/>
                                  </a:lnTo>
                                  <a:lnTo>
                                    <a:pt x="2766" y="1014"/>
                                  </a:lnTo>
                                  <a:lnTo>
                                    <a:pt x="2784" y="1014"/>
                                  </a:lnTo>
                                  <a:lnTo>
                                    <a:pt x="2778" y="996"/>
                                  </a:lnTo>
                                  <a:lnTo>
                                    <a:pt x="2790" y="990"/>
                                  </a:lnTo>
                                  <a:lnTo>
                                    <a:pt x="2790" y="972"/>
                                  </a:lnTo>
                                  <a:lnTo>
                                    <a:pt x="2778" y="972"/>
                                  </a:lnTo>
                                  <a:lnTo>
                                    <a:pt x="2796" y="936"/>
                                  </a:lnTo>
                                  <a:lnTo>
                                    <a:pt x="2814" y="906"/>
                                  </a:lnTo>
                                  <a:lnTo>
                                    <a:pt x="2784" y="912"/>
                                  </a:lnTo>
                                  <a:lnTo>
                                    <a:pt x="2778" y="942"/>
                                  </a:lnTo>
                                  <a:close/>
                                  <a:moveTo>
                                    <a:pt x="2136" y="600"/>
                                  </a:moveTo>
                                  <a:lnTo>
                                    <a:pt x="2124" y="594"/>
                                  </a:lnTo>
                                  <a:lnTo>
                                    <a:pt x="2118" y="594"/>
                                  </a:lnTo>
                                  <a:lnTo>
                                    <a:pt x="2106" y="588"/>
                                  </a:lnTo>
                                  <a:lnTo>
                                    <a:pt x="2088" y="588"/>
                                  </a:lnTo>
                                  <a:lnTo>
                                    <a:pt x="2082" y="594"/>
                                  </a:lnTo>
                                  <a:lnTo>
                                    <a:pt x="2082" y="600"/>
                                  </a:lnTo>
                                  <a:lnTo>
                                    <a:pt x="2076" y="606"/>
                                  </a:lnTo>
                                  <a:lnTo>
                                    <a:pt x="2082" y="612"/>
                                  </a:lnTo>
                                  <a:lnTo>
                                    <a:pt x="2094" y="618"/>
                                  </a:lnTo>
                                  <a:lnTo>
                                    <a:pt x="2136" y="618"/>
                                  </a:lnTo>
                                  <a:lnTo>
                                    <a:pt x="2214" y="606"/>
                                  </a:lnTo>
                                  <a:lnTo>
                                    <a:pt x="2136" y="600"/>
                                  </a:lnTo>
                                  <a:close/>
                                  <a:moveTo>
                                    <a:pt x="1308" y="1038"/>
                                  </a:moveTo>
                                  <a:lnTo>
                                    <a:pt x="1368" y="1002"/>
                                  </a:lnTo>
                                  <a:lnTo>
                                    <a:pt x="1362" y="990"/>
                                  </a:lnTo>
                                  <a:lnTo>
                                    <a:pt x="1350" y="990"/>
                                  </a:lnTo>
                                  <a:lnTo>
                                    <a:pt x="1332" y="996"/>
                                  </a:lnTo>
                                  <a:lnTo>
                                    <a:pt x="1320" y="996"/>
                                  </a:lnTo>
                                  <a:lnTo>
                                    <a:pt x="1302" y="1002"/>
                                  </a:lnTo>
                                  <a:lnTo>
                                    <a:pt x="1290" y="1008"/>
                                  </a:lnTo>
                                  <a:lnTo>
                                    <a:pt x="1284" y="1014"/>
                                  </a:lnTo>
                                  <a:lnTo>
                                    <a:pt x="1284" y="1032"/>
                                  </a:lnTo>
                                  <a:lnTo>
                                    <a:pt x="1290" y="1038"/>
                                  </a:lnTo>
                                  <a:lnTo>
                                    <a:pt x="1308" y="1038"/>
                                  </a:lnTo>
                                  <a:close/>
                                  <a:moveTo>
                                    <a:pt x="1428" y="1116"/>
                                  </a:moveTo>
                                  <a:lnTo>
                                    <a:pt x="1392" y="1116"/>
                                  </a:lnTo>
                                  <a:lnTo>
                                    <a:pt x="1386" y="1146"/>
                                  </a:lnTo>
                                  <a:lnTo>
                                    <a:pt x="1386" y="1152"/>
                                  </a:lnTo>
                                  <a:lnTo>
                                    <a:pt x="1404" y="1170"/>
                                  </a:lnTo>
                                  <a:lnTo>
                                    <a:pt x="1416" y="1176"/>
                                  </a:lnTo>
                                  <a:lnTo>
                                    <a:pt x="1428" y="1164"/>
                                  </a:lnTo>
                                  <a:lnTo>
                                    <a:pt x="1440" y="1140"/>
                                  </a:lnTo>
                                  <a:lnTo>
                                    <a:pt x="1440" y="1128"/>
                                  </a:lnTo>
                                  <a:lnTo>
                                    <a:pt x="1428" y="1116"/>
                                  </a:lnTo>
                                  <a:close/>
                                  <a:moveTo>
                                    <a:pt x="708" y="930"/>
                                  </a:moveTo>
                                  <a:lnTo>
                                    <a:pt x="714" y="924"/>
                                  </a:lnTo>
                                  <a:lnTo>
                                    <a:pt x="714" y="900"/>
                                  </a:lnTo>
                                  <a:lnTo>
                                    <a:pt x="744" y="924"/>
                                  </a:lnTo>
                                  <a:lnTo>
                                    <a:pt x="744" y="918"/>
                                  </a:lnTo>
                                  <a:lnTo>
                                    <a:pt x="750" y="912"/>
                                  </a:lnTo>
                                  <a:lnTo>
                                    <a:pt x="750" y="900"/>
                                  </a:lnTo>
                                  <a:lnTo>
                                    <a:pt x="756" y="882"/>
                                  </a:lnTo>
                                  <a:lnTo>
                                    <a:pt x="756" y="840"/>
                                  </a:lnTo>
                                  <a:lnTo>
                                    <a:pt x="762" y="822"/>
                                  </a:lnTo>
                                  <a:lnTo>
                                    <a:pt x="762" y="810"/>
                                  </a:lnTo>
                                  <a:lnTo>
                                    <a:pt x="768" y="792"/>
                                  </a:lnTo>
                                  <a:lnTo>
                                    <a:pt x="768" y="780"/>
                                  </a:lnTo>
                                  <a:lnTo>
                                    <a:pt x="762" y="774"/>
                                  </a:lnTo>
                                  <a:lnTo>
                                    <a:pt x="756" y="762"/>
                                  </a:lnTo>
                                  <a:lnTo>
                                    <a:pt x="756" y="750"/>
                                  </a:lnTo>
                                  <a:lnTo>
                                    <a:pt x="768" y="726"/>
                                  </a:lnTo>
                                  <a:lnTo>
                                    <a:pt x="774" y="720"/>
                                  </a:lnTo>
                                  <a:lnTo>
                                    <a:pt x="774" y="714"/>
                                  </a:lnTo>
                                  <a:lnTo>
                                    <a:pt x="756" y="696"/>
                                  </a:lnTo>
                                  <a:lnTo>
                                    <a:pt x="744" y="654"/>
                                  </a:lnTo>
                                  <a:lnTo>
                                    <a:pt x="702" y="654"/>
                                  </a:lnTo>
                                  <a:lnTo>
                                    <a:pt x="702" y="618"/>
                                  </a:lnTo>
                                  <a:lnTo>
                                    <a:pt x="666" y="618"/>
                                  </a:lnTo>
                                  <a:lnTo>
                                    <a:pt x="660" y="546"/>
                                  </a:lnTo>
                                  <a:lnTo>
                                    <a:pt x="606" y="546"/>
                                  </a:lnTo>
                                  <a:lnTo>
                                    <a:pt x="594" y="534"/>
                                  </a:lnTo>
                                  <a:lnTo>
                                    <a:pt x="594" y="504"/>
                                  </a:lnTo>
                                  <a:lnTo>
                                    <a:pt x="600" y="498"/>
                                  </a:lnTo>
                                  <a:lnTo>
                                    <a:pt x="606" y="486"/>
                                  </a:lnTo>
                                  <a:lnTo>
                                    <a:pt x="582" y="486"/>
                                  </a:lnTo>
                                  <a:lnTo>
                                    <a:pt x="600" y="468"/>
                                  </a:lnTo>
                                  <a:lnTo>
                                    <a:pt x="606" y="456"/>
                                  </a:lnTo>
                                  <a:lnTo>
                                    <a:pt x="612" y="450"/>
                                  </a:lnTo>
                                  <a:lnTo>
                                    <a:pt x="612" y="438"/>
                                  </a:lnTo>
                                  <a:lnTo>
                                    <a:pt x="600" y="426"/>
                                  </a:lnTo>
                                  <a:lnTo>
                                    <a:pt x="588" y="432"/>
                                  </a:lnTo>
                                  <a:lnTo>
                                    <a:pt x="570" y="432"/>
                                  </a:lnTo>
                                  <a:lnTo>
                                    <a:pt x="552" y="438"/>
                                  </a:lnTo>
                                  <a:lnTo>
                                    <a:pt x="540" y="438"/>
                                  </a:lnTo>
                                  <a:lnTo>
                                    <a:pt x="534" y="444"/>
                                  </a:lnTo>
                                  <a:lnTo>
                                    <a:pt x="528" y="444"/>
                                  </a:lnTo>
                                  <a:lnTo>
                                    <a:pt x="534" y="438"/>
                                  </a:lnTo>
                                  <a:lnTo>
                                    <a:pt x="546" y="432"/>
                                  </a:lnTo>
                                  <a:lnTo>
                                    <a:pt x="552" y="420"/>
                                  </a:lnTo>
                                  <a:lnTo>
                                    <a:pt x="558" y="414"/>
                                  </a:lnTo>
                                  <a:lnTo>
                                    <a:pt x="558" y="402"/>
                                  </a:lnTo>
                                  <a:lnTo>
                                    <a:pt x="546" y="396"/>
                                  </a:lnTo>
                                  <a:lnTo>
                                    <a:pt x="534" y="396"/>
                                  </a:lnTo>
                                  <a:lnTo>
                                    <a:pt x="522" y="390"/>
                                  </a:lnTo>
                                  <a:lnTo>
                                    <a:pt x="510" y="390"/>
                                  </a:lnTo>
                                  <a:lnTo>
                                    <a:pt x="516" y="384"/>
                                  </a:lnTo>
                                  <a:lnTo>
                                    <a:pt x="516" y="378"/>
                                  </a:lnTo>
                                  <a:lnTo>
                                    <a:pt x="504" y="354"/>
                                  </a:lnTo>
                                  <a:lnTo>
                                    <a:pt x="492" y="342"/>
                                  </a:lnTo>
                                  <a:lnTo>
                                    <a:pt x="480" y="336"/>
                                  </a:lnTo>
                                  <a:lnTo>
                                    <a:pt x="462" y="330"/>
                                  </a:lnTo>
                                  <a:lnTo>
                                    <a:pt x="456" y="324"/>
                                  </a:lnTo>
                                  <a:lnTo>
                                    <a:pt x="450" y="324"/>
                                  </a:lnTo>
                                  <a:lnTo>
                                    <a:pt x="450" y="318"/>
                                  </a:lnTo>
                                  <a:lnTo>
                                    <a:pt x="444" y="312"/>
                                  </a:lnTo>
                                  <a:lnTo>
                                    <a:pt x="438" y="300"/>
                                  </a:lnTo>
                                  <a:lnTo>
                                    <a:pt x="438" y="288"/>
                                  </a:lnTo>
                                  <a:lnTo>
                                    <a:pt x="426" y="276"/>
                                  </a:lnTo>
                                  <a:lnTo>
                                    <a:pt x="414" y="276"/>
                                  </a:lnTo>
                                  <a:lnTo>
                                    <a:pt x="408" y="282"/>
                                  </a:lnTo>
                                  <a:lnTo>
                                    <a:pt x="414" y="306"/>
                                  </a:lnTo>
                                  <a:lnTo>
                                    <a:pt x="408" y="300"/>
                                  </a:lnTo>
                                  <a:lnTo>
                                    <a:pt x="396" y="294"/>
                                  </a:lnTo>
                                  <a:lnTo>
                                    <a:pt x="360" y="258"/>
                                  </a:lnTo>
                                  <a:lnTo>
                                    <a:pt x="360" y="246"/>
                                  </a:lnTo>
                                  <a:lnTo>
                                    <a:pt x="354" y="240"/>
                                  </a:lnTo>
                                  <a:lnTo>
                                    <a:pt x="348" y="228"/>
                                  </a:lnTo>
                                  <a:lnTo>
                                    <a:pt x="342" y="222"/>
                                  </a:lnTo>
                                  <a:lnTo>
                                    <a:pt x="342" y="216"/>
                                  </a:lnTo>
                                  <a:lnTo>
                                    <a:pt x="330" y="210"/>
                                  </a:lnTo>
                                  <a:lnTo>
                                    <a:pt x="312" y="192"/>
                                  </a:lnTo>
                                  <a:lnTo>
                                    <a:pt x="294" y="186"/>
                                  </a:lnTo>
                                  <a:lnTo>
                                    <a:pt x="288" y="174"/>
                                  </a:lnTo>
                                  <a:lnTo>
                                    <a:pt x="276" y="168"/>
                                  </a:lnTo>
                                  <a:lnTo>
                                    <a:pt x="264" y="156"/>
                                  </a:lnTo>
                                  <a:lnTo>
                                    <a:pt x="252" y="150"/>
                                  </a:lnTo>
                                  <a:lnTo>
                                    <a:pt x="240" y="138"/>
                                  </a:lnTo>
                                  <a:lnTo>
                                    <a:pt x="234" y="126"/>
                                  </a:lnTo>
                                  <a:lnTo>
                                    <a:pt x="222" y="120"/>
                                  </a:lnTo>
                                  <a:lnTo>
                                    <a:pt x="222" y="102"/>
                                  </a:lnTo>
                                  <a:lnTo>
                                    <a:pt x="204" y="84"/>
                                  </a:lnTo>
                                  <a:lnTo>
                                    <a:pt x="198" y="72"/>
                                  </a:lnTo>
                                  <a:lnTo>
                                    <a:pt x="168" y="42"/>
                                  </a:lnTo>
                                  <a:lnTo>
                                    <a:pt x="150" y="42"/>
                                  </a:lnTo>
                                  <a:lnTo>
                                    <a:pt x="66" y="36"/>
                                  </a:lnTo>
                                  <a:lnTo>
                                    <a:pt x="42" y="12"/>
                                  </a:lnTo>
                                  <a:lnTo>
                                    <a:pt x="30" y="6"/>
                                  </a:lnTo>
                                  <a:lnTo>
                                    <a:pt x="24" y="0"/>
                                  </a:lnTo>
                                  <a:lnTo>
                                    <a:pt x="18" y="0"/>
                                  </a:lnTo>
                                  <a:lnTo>
                                    <a:pt x="6" y="6"/>
                                  </a:lnTo>
                                  <a:lnTo>
                                    <a:pt x="0" y="18"/>
                                  </a:lnTo>
                                  <a:lnTo>
                                    <a:pt x="0" y="48"/>
                                  </a:lnTo>
                                  <a:lnTo>
                                    <a:pt x="6" y="60"/>
                                  </a:lnTo>
                                  <a:lnTo>
                                    <a:pt x="18" y="78"/>
                                  </a:lnTo>
                                  <a:lnTo>
                                    <a:pt x="66" y="126"/>
                                  </a:lnTo>
                                  <a:lnTo>
                                    <a:pt x="96" y="150"/>
                                  </a:lnTo>
                                  <a:lnTo>
                                    <a:pt x="126" y="180"/>
                                  </a:lnTo>
                                  <a:lnTo>
                                    <a:pt x="162" y="234"/>
                                  </a:lnTo>
                                  <a:lnTo>
                                    <a:pt x="174" y="228"/>
                                  </a:lnTo>
                                  <a:lnTo>
                                    <a:pt x="174" y="252"/>
                                  </a:lnTo>
                                  <a:lnTo>
                                    <a:pt x="180" y="264"/>
                                  </a:lnTo>
                                  <a:lnTo>
                                    <a:pt x="186" y="270"/>
                                  </a:lnTo>
                                  <a:lnTo>
                                    <a:pt x="198" y="276"/>
                                  </a:lnTo>
                                  <a:lnTo>
                                    <a:pt x="216" y="288"/>
                                  </a:lnTo>
                                  <a:lnTo>
                                    <a:pt x="228" y="300"/>
                                  </a:lnTo>
                                  <a:lnTo>
                                    <a:pt x="246" y="312"/>
                                  </a:lnTo>
                                  <a:lnTo>
                                    <a:pt x="258" y="324"/>
                                  </a:lnTo>
                                  <a:lnTo>
                                    <a:pt x="264" y="336"/>
                                  </a:lnTo>
                                  <a:lnTo>
                                    <a:pt x="276" y="372"/>
                                  </a:lnTo>
                                  <a:lnTo>
                                    <a:pt x="276" y="384"/>
                                  </a:lnTo>
                                  <a:lnTo>
                                    <a:pt x="282" y="390"/>
                                  </a:lnTo>
                                  <a:lnTo>
                                    <a:pt x="282" y="426"/>
                                  </a:lnTo>
                                  <a:lnTo>
                                    <a:pt x="288" y="438"/>
                                  </a:lnTo>
                                  <a:lnTo>
                                    <a:pt x="288" y="444"/>
                                  </a:lnTo>
                                  <a:lnTo>
                                    <a:pt x="294" y="450"/>
                                  </a:lnTo>
                                  <a:lnTo>
                                    <a:pt x="300" y="450"/>
                                  </a:lnTo>
                                  <a:lnTo>
                                    <a:pt x="312" y="444"/>
                                  </a:lnTo>
                                  <a:lnTo>
                                    <a:pt x="324" y="444"/>
                                  </a:lnTo>
                                  <a:lnTo>
                                    <a:pt x="324" y="450"/>
                                  </a:lnTo>
                                  <a:lnTo>
                                    <a:pt x="330" y="462"/>
                                  </a:lnTo>
                                  <a:lnTo>
                                    <a:pt x="330" y="474"/>
                                  </a:lnTo>
                                  <a:lnTo>
                                    <a:pt x="336" y="480"/>
                                  </a:lnTo>
                                  <a:lnTo>
                                    <a:pt x="336" y="486"/>
                                  </a:lnTo>
                                  <a:lnTo>
                                    <a:pt x="378" y="522"/>
                                  </a:lnTo>
                                  <a:lnTo>
                                    <a:pt x="372" y="546"/>
                                  </a:lnTo>
                                  <a:lnTo>
                                    <a:pt x="408" y="606"/>
                                  </a:lnTo>
                                  <a:lnTo>
                                    <a:pt x="402" y="618"/>
                                  </a:lnTo>
                                  <a:lnTo>
                                    <a:pt x="402" y="636"/>
                                  </a:lnTo>
                                  <a:lnTo>
                                    <a:pt x="408" y="648"/>
                                  </a:lnTo>
                                  <a:lnTo>
                                    <a:pt x="438" y="678"/>
                                  </a:lnTo>
                                  <a:lnTo>
                                    <a:pt x="438" y="684"/>
                                  </a:lnTo>
                                  <a:lnTo>
                                    <a:pt x="444" y="690"/>
                                  </a:lnTo>
                                  <a:lnTo>
                                    <a:pt x="462" y="726"/>
                                  </a:lnTo>
                                  <a:lnTo>
                                    <a:pt x="498" y="744"/>
                                  </a:lnTo>
                                  <a:lnTo>
                                    <a:pt x="504" y="750"/>
                                  </a:lnTo>
                                  <a:lnTo>
                                    <a:pt x="510" y="750"/>
                                  </a:lnTo>
                                  <a:lnTo>
                                    <a:pt x="510" y="786"/>
                                  </a:lnTo>
                                  <a:lnTo>
                                    <a:pt x="522" y="792"/>
                                  </a:lnTo>
                                  <a:lnTo>
                                    <a:pt x="528" y="804"/>
                                  </a:lnTo>
                                  <a:lnTo>
                                    <a:pt x="540" y="810"/>
                                  </a:lnTo>
                                  <a:lnTo>
                                    <a:pt x="564" y="834"/>
                                  </a:lnTo>
                                  <a:lnTo>
                                    <a:pt x="576" y="840"/>
                                  </a:lnTo>
                                  <a:lnTo>
                                    <a:pt x="594" y="858"/>
                                  </a:lnTo>
                                  <a:lnTo>
                                    <a:pt x="600" y="858"/>
                                  </a:lnTo>
                                  <a:lnTo>
                                    <a:pt x="606" y="864"/>
                                  </a:lnTo>
                                  <a:lnTo>
                                    <a:pt x="612" y="864"/>
                                  </a:lnTo>
                                  <a:lnTo>
                                    <a:pt x="612" y="870"/>
                                  </a:lnTo>
                                  <a:lnTo>
                                    <a:pt x="618" y="876"/>
                                  </a:lnTo>
                                  <a:lnTo>
                                    <a:pt x="630" y="900"/>
                                  </a:lnTo>
                                  <a:lnTo>
                                    <a:pt x="642" y="912"/>
                                  </a:lnTo>
                                  <a:lnTo>
                                    <a:pt x="654" y="936"/>
                                  </a:lnTo>
                                  <a:lnTo>
                                    <a:pt x="660" y="942"/>
                                  </a:lnTo>
                                  <a:lnTo>
                                    <a:pt x="660" y="906"/>
                                  </a:lnTo>
                                  <a:lnTo>
                                    <a:pt x="672" y="906"/>
                                  </a:lnTo>
                                  <a:lnTo>
                                    <a:pt x="684" y="918"/>
                                  </a:lnTo>
                                  <a:lnTo>
                                    <a:pt x="696" y="924"/>
                                  </a:lnTo>
                                  <a:lnTo>
                                    <a:pt x="702" y="930"/>
                                  </a:lnTo>
                                  <a:lnTo>
                                    <a:pt x="708" y="930"/>
                                  </a:lnTo>
                                  <a:close/>
                                  <a:moveTo>
                                    <a:pt x="2118" y="1194"/>
                                  </a:moveTo>
                                  <a:lnTo>
                                    <a:pt x="2106" y="1176"/>
                                  </a:lnTo>
                                  <a:lnTo>
                                    <a:pt x="2088" y="1176"/>
                                  </a:lnTo>
                                  <a:lnTo>
                                    <a:pt x="2064" y="1200"/>
                                  </a:lnTo>
                                  <a:lnTo>
                                    <a:pt x="2064" y="1212"/>
                                  </a:lnTo>
                                  <a:lnTo>
                                    <a:pt x="2052" y="1212"/>
                                  </a:lnTo>
                                  <a:lnTo>
                                    <a:pt x="2040" y="1218"/>
                                  </a:lnTo>
                                  <a:lnTo>
                                    <a:pt x="2010" y="1248"/>
                                  </a:lnTo>
                                  <a:lnTo>
                                    <a:pt x="1998" y="1272"/>
                                  </a:lnTo>
                                  <a:lnTo>
                                    <a:pt x="1992" y="1278"/>
                                  </a:lnTo>
                                  <a:lnTo>
                                    <a:pt x="1992" y="1290"/>
                                  </a:lnTo>
                                  <a:lnTo>
                                    <a:pt x="2004" y="1302"/>
                                  </a:lnTo>
                                  <a:lnTo>
                                    <a:pt x="2022" y="1302"/>
                                  </a:lnTo>
                                  <a:lnTo>
                                    <a:pt x="2052" y="1284"/>
                                  </a:lnTo>
                                  <a:lnTo>
                                    <a:pt x="2082" y="1260"/>
                                  </a:lnTo>
                                  <a:lnTo>
                                    <a:pt x="2106" y="1242"/>
                                  </a:lnTo>
                                  <a:lnTo>
                                    <a:pt x="2100" y="1236"/>
                                  </a:lnTo>
                                  <a:lnTo>
                                    <a:pt x="2100" y="1224"/>
                                  </a:lnTo>
                                  <a:lnTo>
                                    <a:pt x="2112" y="1200"/>
                                  </a:lnTo>
                                  <a:lnTo>
                                    <a:pt x="2118" y="1194"/>
                                  </a:lnTo>
                                  <a:close/>
                                  <a:moveTo>
                                    <a:pt x="1374" y="1128"/>
                                  </a:moveTo>
                                  <a:lnTo>
                                    <a:pt x="1374" y="1116"/>
                                  </a:lnTo>
                                  <a:lnTo>
                                    <a:pt x="1368" y="1110"/>
                                  </a:lnTo>
                                  <a:lnTo>
                                    <a:pt x="1344" y="1098"/>
                                  </a:lnTo>
                                  <a:lnTo>
                                    <a:pt x="1332" y="1098"/>
                                  </a:lnTo>
                                  <a:lnTo>
                                    <a:pt x="1320" y="1092"/>
                                  </a:lnTo>
                                  <a:lnTo>
                                    <a:pt x="1314" y="1092"/>
                                  </a:lnTo>
                                  <a:lnTo>
                                    <a:pt x="1302" y="1098"/>
                                  </a:lnTo>
                                  <a:lnTo>
                                    <a:pt x="1296" y="1104"/>
                                  </a:lnTo>
                                  <a:lnTo>
                                    <a:pt x="1296" y="1116"/>
                                  </a:lnTo>
                                  <a:lnTo>
                                    <a:pt x="1290" y="1122"/>
                                  </a:lnTo>
                                  <a:lnTo>
                                    <a:pt x="1290" y="1134"/>
                                  </a:lnTo>
                                  <a:lnTo>
                                    <a:pt x="1254" y="1104"/>
                                  </a:lnTo>
                                  <a:lnTo>
                                    <a:pt x="1260" y="1092"/>
                                  </a:lnTo>
                                  <a:lnTo>
                                    <a:pt x="1260" y="1080"/>
                                  </a:lnTo>
                                  <a:lnTo>
                                    <a:pt x="1266" y="1068"/>
                                  </a:lnTo>
                                  <a:lnTo>
                                    <a:pt x="1266" y="1050"/>
                                  </a:lnTo>
                                  <a:lnTo>
                                    <a:pt x="1260" y="1038"/>
                                  </a:lnTo>
                                  <a:lnTo>
                                    <a:pt x="1254" y="1032"/>
                                  </a:lnTo>
                                  <a:lnTo>
                                    <a:pt x="1242" y="1026"/>
                                  </a:lnTo>
                                  <a:lnTo>
                                    <a:pt x="1188" y="1026"/>
                                  </a:lnTo>
                                  <a:lnTo>
                                    <a:pt x="1158" y="1008"/>
                                  </a:lnTo>
                                  <a:lnTo>
                                    <a:pt x="1158" y="984"/>
                                  </a:lnTo>
                                  <a:lnTo>
                                    <a:pt x="1116" y="984"/>
                                  </a:lnTo>
                                  <a:lnTo>
                                    <a:pt x="1116" y="996"/>
                                  </a:lnTo>
                                  <a:lnTo>
                                    <a:pt x="1110" y="1008"/>
                                  </a:lnTo>
                                  <a:lnTo>
                                    <a:pt x="1110" y="1026"/>
                                  </a:lnTo>
                                  <a:lnTo>
                                    <a:pt x="1086" y="1026"/>
                                  </a:lnTo>
                                  <a:lnTo>
                                    <a:pt x="1074" y="1020"/>
                                  </a:lnTo>
                                  <a:lnTo>
                                    <a:pt x="1056" y="1014"/>
                                  </a:lnTo>
                                  <a:lnTo>
                                    <a:pt x="1044" y="1014"/>
                                  </a:lnTo>
                                  <a:lnTo>
                                    <a:pt x="1032" y="1008"/>
                                  </a:lnTo>
                                  <a:lnTo>
                                    <a:pt x="966" y="1008"/>
                                  </a:lnTo>
                                  <a:lnTo>
                                    <a:pt x="960" y="996"/>
                                  </a:lnTo>
                                  <a:lnTo>
                                    <a:pt x="948" y="990"/>
                                  </a:lnTo>
                                  <a:lnTo>
                                    <a:pt x="942" y="978"/>
                                  </a:lnTo>
                                  <a:lnTo>
                                    <a:pt x="918" y="954"/>
                                  </a:lnTo>
                                  <a:lnTo>
                                    <a:pt x="900" y="954"/>
                                  </a:lnTo>
                                  <a:lnTo>
                                    <a:pt x="888" y="960"/>
                                  </a:lnTo>
                                  <a:lnTo>
                                    <a:pt x="876" y="954"/>
                                  </a:lnTo>
                                  <a:lnTo>
                                    <a:pt x="870" y="948"/>
                                  </a:lnTo>
                                  <a:lnTo>
                                    <a:pt x="858" y="942"/>
                                  </a:lnTo>
                                  <a:lnTo>
                                    <a:pt x="846" y="942"/>
                                  </a:lnTo>
                                  <a:lnTo>
                                    <a:pt x="840" y="936"/>
                                  </a:lnTo>
                                  <a:lnTo>
                                    <a:pt x="822" y="936"/>
                                  </a:lnTo>
                                  <a:lnTo>
                                    <a:pt x="810" y="930"/>
                                  </a:lnTo>
                                  <a:lnTo>
                                    <a:pt x="792" y="930"/>
                                  </a:lnTo>
                                  <a:lnTo>
                                    <a:pt x="786" y="924"/>
                                  </a:lnTo>
                                  <a:lnTo>
                                    <a:pt x="762" y="924"/>
                                  </a:lnTo>
                                  <a:lnTo>
                                    <a:pt x="750" y="930"/>
                                  </a:lnTo>
                                  <a:lnTo>
                                    <a:pt x="738" y="954"/>
                                  </a:lnTo>
                                  <a:lnTo>
                                    <a:pt x="738" y="966"/>
                                  </a:lnTo>
                                  <a:lnTo>
                                    <a:pt x="732" y="978"/>
                                  </a:lnTo>
                                  <a:lnTo>
                                    <a:pt x="720" y="990"/>
                                  </a:lnTo>
                                  <a:lnTo>
                                    <a:pt x="714" y="990"/>
                                  </a:lnTo>
                                  <a:lnTo>
                                    <a:pt x="702" y="1002"/>
                                  </a:lnTo>
                                  <a:lnTo>
                                    <a:pt x="702" y="1014"/>
                                  </a:lnTo>
                                  <a:lnTo>
                                    <a:pt x="738" y="1008"/>
                                  </a:lnTo>
                                  <a:lnTo>
                                    <a:pt x="786" y="1008"/>
                                  </a:lnTo>
                                  <a:lnTo>
                                    <a:pt x="780" y="1014"/>
                                  </a:lnTo>
                                  <a:lnTo>
                                    <a:pt x="768" y="1020"/>
                                  </a:lnTo>
                                  <a:lnTo>
                                    <a:pt x="762" y="1032"/>
                                  </a:lnTo>
                                  <a:lnTo>
                                    <a:pt x="762" y="1044"/>
                                  </a:lnTo>
                                  <a:lnTo>
                                    <a:pt x="774" y="1050"/>
                                  </a:lnTo>
                                  <a:lnTo>
                                    <a:pt x="780" y="1050"/>
                                  </a:lnTo>
                                  <a:lnTo>
                                    <a:pt x="798" y="1044"/>
                                  </a:lnTo>
                                  <a:lnTo>
                                    <a:pt x="810" y="1044"/>
                                  </a:lnTo>
                                  <a:lnTo>
                                    <a:pt x="816" y="1038"/>
                                  </a:lnTo>
                                  <a:lnTo>
                                    <a:pt x="828" y="1032"/>
                                  </a:lnTo>
                                  <a:lnTo>
                                    <a:pt x="840" y="1038"/>
                                  </a:lnTo>
                                  <a:lnTo>
                                    <a:pt x="870" y="1056"/>
                                  </a:lnTo>
                                  <a:lnTo>
                                    <a:pt x="900" y="1068"/>
                                  </a:lnTo>
                                  <a:lnTo>
                                    <a:pt x="924" y="1080"/>
                                  </a:lnTo>
                                  <a:lnTo>
                                    <a:pt x="960" y="1086"/>
                                  </a:lnTo>
                                  <a:lnTo>
                                    <a:pt x="1014" y="1092"/>
                                  </a:lnTo>
                                  <a:lnTo>
                                    <a:pt x="1062" y="1092"/>
                                  </a:lnTo>
                                  <a:lnTo>
                                    <a:pt x="1080" y="1110"/>
                                  </a:lnTo>
                                  <a:lnTo>
                                    <a:pt x="1086" y="1122"/>
                                  </a:lnTo>
                                  <a:lnTo>
                                    <a:pt x="1098" y="1128"/>
                                  </a:lnTo>
                                  <a:lnTo>
                                    <a:pt x="1110" y="1140"/>
                                  </a:lnTo>
                                  <a:lnTo>
                                    <a:pt x="1128" y="1146"/>
                                  </a:lnTo>
                                  <a:lnTo>
                                    <a:pt x="1152" y="1152"/>
                                  </a:lnTo>
                                  <a:lnTo>
                                    <a:pt x="1170" y="1152"/>
                                  </a:lnTo>
                                  <a:lnTo>
                                    <a:pt x="1182" y="1158"/>
                                  </a:lnTo>
                                  <a:lnTo>
                                    <a:pt x="1248" y="1158"/>
                                  </a:lnTo>
                                  <a:lnTo>
                                    <a:pt x="1260" y="1164"/>
                                  </a:lnTo>
                                  <a:lnTo>
                                    <a:pt x="1278" y="1170"/>
                                  </a:lnTo>
                                  <a:lnTo>
                                    <a:pt x="1290" y="1182"/>
                                  </a:lnTo>
                                  <a:lnTo>
                                    <a:pt x="1302" y="1188"/>
                                  </a:lnTo>
                                  <a:lnTo>
                                    <a:pt x="1320" y="1206"/>
                                  </a:lnTo>
                                  <a:lnTo>
                                    <a:pt x="1338" y="1206"/>
                                  </a:lnTo>
                                  <a:lnTo>
                                    <a:pt x="1350" y="1200"/>
                                  </a:lnTo>
                                  <a:lnTo>
                                    <a:pt x="1356" y="1206"/>
                                  </a:lnTo>
                                  <a:lnTo>
                                    <a:pt x="1374" y="1206"/>
                                  </a:lnTo>
                                  <a:lnTo>
                                    <a:pt x="1374" y="1194"/>
                                  </a:lnTo>
                                  <a:lnTo>
                                    <a:pt x="1368" y="1182"/>
                                  </a:lnTo>
                                  <a:lnTo>
                                    <a:pt x="1362" y="1176"/>
                                  </a:lnTo>
                                  <a:lnTo>
                                    <a:pt x="1356" y="1164"/>
                                  </a:lnTo>
                                  <a:lnTo>
                                    <a:pt x="1374" y="1146"/>
                                  </a:lnTo>
                                  <a:lnTo>
                                    <a:pt x="1374" y="1128"/>
                                  </a:lnTo>
                                  <a:close/>
                                  <a:moveTo>
                                    <a:pt x="1500" y="726"/>
                                  </a:moveTo>
                                  <a:lnTo>
                                    <a:pt x="1542" y="684"/>
                                  </a:lnTo>
                                  <a:lnTo>
                                    <a:pt x="1548" y="672"/>
                                  </a:lnTo>
                                  <a:lnTo>
                                    <a:pt x="1554" y="654"/>
                                  </a:lnTo>
                                  <a:lnTo>
                                    <a:pt x="1560" y="642"/>
                                  </a:lnTo>
                                  <a:lnTo>
                                    <a:pt x="1566" y="624"/>
                                  </a:lnTo>
                                  <a:lnTo>
                                    <a:pt x="1566" y="612"/>
                                  </a:lnTo>
                                  <a:lnTo>
                                    <a:pt x="1572" y="606"/>
                                  </a:lnTo>
                                  <a:lnTo>
                                    <a:pt x="1572" y="600"/>
                                  </a:lnTo>
                                  <a:lnTo>
                                    <a:pt x="1566" y="600"/>
                                  </a:lnTo>
                                  <a:lnTo>
                                    <a:pt x="1554" y="594"/>
                                  </a:lnTo>
                                  <a:lnTo>
                                    <a:pt x="1542" y="582"/>
                                  </a:lnTo>
                                  <a:lnTo>
                                    <a:pt x="1542" y="564"/>
                                  </a:lnTo>
                                  <a:lnTo>
                                    <a:pt x="1554" y="516"/>
                                  </a:lnTo>
                                  <a:lnTo>
                                    <a:pt x="1590" y="498"/>
                                  </a:lnTo>
                                  <a:lnTo>
                                    <a:pt x="1626" y="498"/>
                                  </a:lnTo>
                                  <a:lnTo>
                                    <a:pt x="1632" y="486"/>
                                  </a:lnTo>
                                  <a:lnTo>
                                    <a:pt x="1638" y="480"/>
                                  </a:lnTo>
                                  <a:lnTo>
                                    <a:pt x="1644" y="468"/>
                                  </a:lnTo>
                                  <a:lnTo>
                                    <a:pt x="1644" y="444"/>
                                  </a:lnTo>
                                  <a:lnTo>
                                    <a:pt x="1626" y="444"/>
                                  </a:lnTo>
                                  <a:lnTo>
                                    <a:pt x="1620" y="450"/>
                                  </a:lnTo>
                                  <a:lnTo>
                                    <a:pt x="1608" y="450"/>
                                  </a:lnTo>
                                  <a:lnTo>
                                    <a:pt x="1608" y="438"/>
                                  </a:lnTo>
                                  <a:lnTo>
                                    <a:pt x="1614" y="420"/>
                                  </a:lnTo>
                                  <a:lnTo>
                                    <a:pt x="1626" y="408"/>
                                  </a:lnTo>
                                  <a:lnTo>
                                    <a:pt x="1650" y="396"/>
                                  </a:lnTo>
                                  <a:lnTo>
                                    <a:pt x="1662" y="396"/>
                                  </a:lnTo>
                                  <a:lnTo>
                                    <a:pt x="1680" y="402"/>
                                  </a:lnTo>
                                  <a:lnTo>
                                    <a:pt x="1704" y="402"/>
                                  </a:lnTo>
                                  <a:lnTo>
                                    <a:pt x="1716" y="390"/>
                                  </a:lnTo>
                                  <a:lnTo>
                                    <a:pt x="1716" y="384"/>
                                  </a:lnTo>
                                  <a:lnTo>
                                    <a:pt x="1680" y="348"/>
                                  </a:lnTo>
                                  <a:lnTo>
                                    <a:pt x="1680" y="312"/>
                                  </a:lnTo>
                                  <a:lnTo>
                                    <a:pt x="1668" y="312"/>
                                  </a:lnTo>
                                  <a:lnTo>
                                    <a:pt x="1650" y="294"/>
                                  </a:lnTo>
                                  <a:lnTo>
                                    <a:pt x="1650" y="282"/>
                                  </a:lnTo>
                                  <a:lnTo>
                                    <a:pt x="1662" y="270"/>
                                  </a:lnTo>
                                  <a:lnTo>
                                    <a:pt x="1668" y="258"/>
                                  </a:lnTo>
                                  <a:lnTo>
                                    <a:pt x="1668" y="246"/>
                                  </a:lnTo>
                                  <a:lnTo>
                                    <a:pt x="1662" y="240"/>
                                  </a:lnTo>
                                  <a:lnTo>
                                    <a:pt x="1638" y="228"/>
                                  </a:lnTo>
                                  <a:lnTo>
                                    <a:pt x="1614" y="228"/>
                                  </a:lnTo>
                                  <a:lnTo>
                                    <a:pt x="1632" y="198"/>
                                  </a:lnTo>
                                  <a:lnTo>
                                    <a:pt x="1614" y="192"/>
                                  </a:lnTo>
                                  <a:lnTo>
                                    <a:pt x="1620" y="162"/>
                                  </a:lnTo>
                                  <a:lnTo>
                                    <a:pt x="1608" y="144"/>
                                  </a:lnTo>
                                  <a:lnTo>
                                    <a:pt x="1602" y="138"/>
                                  </a:lnTo>
                                  <a:lnTo>
                                    <a:pt x="1590" y="132"/>
                                  </a:lnTo>
                                  <a:lnTo>
                                    <a:pt x="1566" y="108"/>
                                  </a:lnTo>
                                  <a:lnTo>
                                    <a:pt x="1470" y="108"/>
                                  </a:lnTo>
                                  <a:lnTo>
                                    <a:pt x="1464" y="114"/>
                                  </a:lnTo>
                                  <a:lnTo>
                                    <a:pt x="1458" y="126"/>
                                  </a:lnTo>
                                  <a:lnTo>
                                    <a:pt x="1458" y="180"/>
                                  </a:lnTo>
                                  <a:lnTo>
                                    <a:pt x="1452" y="198"/>
                                  </a:lnTo>
                                  <a:lnTo>
                                    <a:pt x="1452" y="204"/>
                                  </a:lnTo>
                                  <a:lnTo>
                                    <a:pt x="1446" y="216"/>
                                  </a:lnTo>
                                  <a:lnTo>
                                    <a:pt x="1428" y="216"/>
                                  </a:lnTo>
                                  <a:lnTo>
                                    <a:pt x="1422" y="222"/>
                                  </a:lnTo>
                                  <a:lnTo>
                                    <a:pt x="1422" y="246"/>
                                  </a:lnTo>
                                  <a:lnTo>
                                    <a:pt x="1428" y="252"/>
                                  </a:lnTo>
                                  <a:lnTo>
                                    <a:pt x="1434" y="264"/>
                                  </a:lnTo>
                                  <a:lnTo>
                                    <a:pt x="1398" y="294"/>
                                  </a:lnTo>
                                  <a:lnTo>
                                    <a:pt x="1404" y="306"/>
                                  </a:lnTo>
                                  <a:lnTo>
                                    <a:pt x="1374" y="342"/>
                                  </a:lnTo>
                                  <a:lnTo>
                                    <a:pt x="1350" y="342"/>
                                  </a:lnTo>
                                  <a:lnTo>
                                    <a:pt x="1344" y="348"/>
                                  </a:lnTo>
                                  <a:lnTo>
                                    <a:pt x="1332" y="354"/>
                                  </a:lnTo>
                                  <a:lnTo>
                                    <a:pt x="1320" y="366"/>
                                  </a:lnTo>
                                  <a:lnTo>
                                    <a:pt x="1314" y="366"/>
                                  </a:lnTo>
                                  <a:lnTo>
                                    <a:pt x="1308" y="360"/>
                                  </a:lnTo>
                                  <a:lnTo>
                                    <a:pt x="1284" y="348"/>
                                  </a:lnTo>
                                  <a:lnTo>
                                    <a:pt x="1272" y="336"/>
                                  </a:lnTo>
                                  <a:lnTo>
                                    <a:pt x="1230" y="336"/>
                                  </a:lnTo>
                                  <a:lnTo>
                                    <a:pt x="1224" y="348"/>
                                  </a:lnTo>
                                  <a:lnTo>
                                    <a:pt x="1194" y="378"/>
                                  </a:lnTo>
                                  <a:lnTo>
                                    <a:pt x="1170" y="378"/>
                                  </a:lnTo>
                                  <a:lnTo>
                                    <a:pt x="1152" y="372"/>
                                  </a:lnTo>
                                  <a:lnTo>
                                    <a:pt x="1128" y="372"/>
                                  </a:lnTo>
                                  <a:lnTo>
                                    <a:pt x="1110" y="390"/>
                                  </a:lnTo>
                                  <a:lnTo>
                                    <a:pt x="1104" y="390"/>
                                  </a:lnTo>
                                  <a:lnTo>
                                    <a:pt x="1080" y="378"/>
                                  </a:lnTo>
                                  <a:lnTo>
                                    <a:pt x="1074" y="372"/>
                                  </a:lnTo>
                                  <a:lnTo>
                                    <a:pt x="1062" y="366"/>
                                  </a:lnTo>
                                  <a:lnTo>
                                    <a:pt x="1050" y="354"/>
                                  </a:lnTo>
                                  <a:lnTo>
                                    <a:pt x="1050" y="342"/>
                                  </a:lnTo>
                                  <a:lnTo>
                                    <a:pt x="1044" y="336"/>
                                  </a:lnTo>
                                  <a:lnTo>
                                    <a:pt x="1032" y="330"/>
                                  </a:lnTo>
                                  <a:lnTo>
                                    <a:pt x="1008" y="330"/>
                                  </a:lnTo>
                                  <a:lnTo>
                                    <a:pt x="996" y="336"/>
                                  </a:lnTo>
                                  <a:lnTo>
                                    <a:pt x="990" y="348"/>
                                  </a:lnTo>
                                  <a:lnTo>
                                    <a:pt x="978" y="366"/>
                                  </a:lnTo>
                                  <a:lnTo>
                                    <a:pt x="972" y="384"/>
                                  </a:lnTo>
                                  <a:lnTo>
                                    <a:pt x="972" y="402"/>
                                  </a:lnTo>
                                  <a:lnTo>
                                    <a:pt x="966" y="408"/>
                                  </a:lnTo>
                                  <a:lnTo>
                                    <a:pt x="966" y="414"/>
                                  </a:lnTo>
                                  <a:lnTo>
                                    <a:pt x="990" y="444"/>
                                  </a:lnTo>
                                  <a:lnTo>
                                    <a:pt x="1002" y="498"/>
                                  </a:lnTo>
                                  <a:lnTo>
                                    <a:pt x="1050" y="528"/>
                                  </a:lnTo>
                                  <a:lnTo>
                                    <a:pt x="1038" y="564"/>
                                  </a:lnTo>
                                  <a:lnTo>
                                    <a:pt x="1068" y="582"/>
                                  </a:lnTo>
                                  <a:lnTo>
                                    <a:pt x="1050" y="606"/>
                                  </a:lnTo>
                                  <a:lnTo>
                                    <a:pt x="1068" y="636"/>
                                  </a:lnTo>
                                  <a:lnTo>
                                    <a:pt x="1056" y="648"/>
                                  </a:lnTo>
                                  <a:lnTo>
                                    <a:pt x="1068" y="702"/>
                                  </a:lnTo>
                                  <a:lnTo>
                                    <a:pt x="1110" y="696"/>
                                  </a:lnTo>
                                  <a:lnTo>
                                    <a:pt x="1140" y="708"/>
                                  </a:lnTo>
                                  <a:lnTo>
                                    <a:pt x="1146" y="696"/>
                                  </a:lnTo>
                                  <a:lnTo>
                                    <a:pt x="1170" y="672"/>
                                  </a:lnTo>
                                  <a:lnTo>
                                    <a:pt x="1182" y="672"/>
                                  </a:lnTo>
                                  <a:lnTo>
                                    <a:pt x="1182" y="690"/>
                                  </a:lnTo>
                                  <a:lnTo>
                                    <a:pt x="1188" y="702"/>
                                  </a:lnTo>
                                  <a:lnTo>
                                    <a:pt x="1188" y="726"/>
                                  </a:lnTo>
                                  <a:lnTo>
                                    <a:pt x="1194" y="738"/>
                                  </a:lnTo>
                                  <a:lnTo>
                                    <a:pt x="1212" y="738"/>
                                  </a:lnTo>
                                  <a:lnTo>
                                    <a:pt x="1218" y="726"/>
                                  </a:lnTo>
                                  <a:lnTo>
                                    <a:pt x="1218" y="720"/>
                                  </a:lnTo>
                                  <a:lnTo>
                                    <a:pt x="1224" y="714"/>
                                  </a:lnTo>
                                  <a:lnTo>
                                    <a:pt x="1224" y="708"/>
                                  </a:lnTo>
                                  <a:lnTo>
                                    <a:pt x="1254" y="726"/>
                                  </a:lnTo>
                                  <a:lnTo>
                                    <a:pt x="1266" y="720"/>
                                  </a:lnTo>
                                  <a:lnTo>
                                    <a:pt x="1272" y="708"/>
                                  </a:lnTo>
                                  <a:lnTo>
                                    <a:pt x="1284" y="702"/>
                                  </a:lnTo>
                                  <a:lnTo>
                                    <a:pt x="1296" y="702"/>
                                  </a:lnTo>
                                  <a:lnTo>
                                    <a:pt x="1296" y="714"/>
                                  </a:lnTo>
                                  <a:lnTo>
                                    <a:pt x="1302" y="720"/>
                                  </a:lnTo>
                                  <a:lnTo>
                                    <a:pt x="1302" y="738"/>
                                  </a:lnTo>
                                  <a:lnTo>
                                    <a:pt x="1308" y="744"/>
                                  </a:lnTo>
                                  <a:lnTo>
                                    <a:pt x="1332" y="744"/>
                                  </a:lnTo>
                                  <a:lnTo>
                                    <a:pt x="1350" y="738"/>
                                  </a:lnTo>
                                  <a:lnTo>
                                    <a:pt x="1362" y="732"/>
                                  </a:lnTo>
                                  <a:lnTo>
                                    <a:pt x="1392" y="732"/>
                                  </a:lnTo>
                                  <a:lnTo>
                                    <a:pt x="1404" y="744"/>
                                  </a:lnTo>
                                  <a:lnTo>
                                    <a:pt x="1404" y="786"/>
                                  </a:lnTo>
                                  <a:lnTo>
                                    <a:pt x="1398" y="798"/>
                                  </a:lnTo>
                                  <a:lnTo>
                                    <a:pt x="1398" y="810"/>
                                  </a:lnTo>
                                  <a:lnTo>
                                    <a:pt x="1404" y="810"/>
                                  </a:lnTo>
                                  <a:lnTo>
                                    <a:pt x="1410" y="804"/>
                                  </a:lnTo>
                                  <a:lnTo>
                                    <a:pt x="1422" y="798"/>
                                  </a:lnTo>
                                  <a:lnTo>
                                    <a:pt x="1440" y="792"/>
                                  </a:lnTo>
                                  <a:lnTo>
                                    <a:pt x="1452" y="786"/>
                                  </a:lnTo>
                                  <a:lnTo>
                                    <a:pt x="1476" y="762"/>
                                  </a:lnTo>
                                  <a:lnTo>
                                    <a:pt x="1482" y="750"/>
                                  </a:lnTo>
                                  <a:lnTo>
                                    <a:pt x="1500" y="732"/>
                                  </a:lnTo>
                                  <a:lnTo>
                                    <a:pt x="1500" y="726"/>
                                  </a:lnTo>
                                  <a:close/>
                                  <a:moveTo>
                                    <a:pt x="1476" y="1116"/>
                                  </a:moveTo>
                                  <a:lnTo>
                                    <a:pt x="1470" y="1116"/>
                                  </a:lnTo>
                                  <a:lnTo>
                                    <a:pt x="1458" y="1122"/>
                                  </a:lnTo>
                                  <a:lnTo>
                                    <a:pt x="1452" y="1128"/>
                                  </a:lnTo>
                                  <a:lnTo>
                                    <a:pt x="1458" y="1134"/>
                                  </a:lnTo>
                                  <a:lnTo>
                                    <a:pt x="1470" y="1140"/>
                                  </a:lnTo>
                                  <a:lnTo>
                                    <a:pt x="1476" y="1140"/>
                                  </a:lnTo>
                                  <a:lnTo>
                                    <a:pt x="1488" y="1146"/>
                                  </a:lnTo>
                                  <a:lnTo>
                                    <a:pt x="1500" y="1134"/>
                                  </a:lnTo>
                                  <a:lnTo>
                                    <a:pt x="1500" y="1128"/>
                                  </a:lnTo>
                                  <a:lnTo>
                                    <a:pt x="1488" y="1116"/>
                                  </a:lnTo>
                                  <a:lnTo>
                                    <a:pt x="1476" y="1116"/>
                                  </a:lnTo>
                                  <a:close/>
                                  <a:moveTo>
                                    <a:pt x="1716" y="1230"/>
                                  </a:moveTo>
                                  <a:lnTo>
                                    <a:pt x="1680" y="1218"/>
                                  </a:lnTo>
                                  <a:lnTo>
                                    <a:pt x="1674" y="1224"/>
                                  </a:lnTo>
                                  <a:lnTo>
                                    <a:pt x="1674" y="1230"/>
                                  </a:lnTo>
                                  <a:lnTo>
                                    <a:pt x="1686" y="1254"/>
                                  </a:lnTo>
                                  <a:lnTo>
                                    <a:pt x="1692" y="1260"/>
                                  </a:lnTo>
                                  <a:lnTo>
                                    <a:pt x="1704" y="1266"/>
                                  </a:lnTo>
                                  <a:lnTo>
                                    <a:pt x="1716" y="1266"/>
                                  </a:lnTo>
                                  <a:lnTo>
                                    <a:pt x="1722" y="1260"/>
                                  </a:lnTo>
                                  <a:lnTo>
                                    <a:pt x="1740" y="1260"/>
                                  </a:lnTo>
                                  <a:lnTo>
                                    <a:pt x="1746" y="1266"/>
                                  </a:lnTo>
                                  <a:lnTo>
                                    <a:pt x="1746" y="1278"/>
                                  </a:lnTo>
                                  <a:lnTo>
                                    <a:pt x="1752" y="1290"/>
                                  </a:lnTo>
                                  <a:lnTo>
                                    <a:pt x="1764" y="1296"/>
                                  </a:lnTo>
                                  <a:lnTo>
                                    <a:pt x="1788" y="1296"/>
                                  </a:lnTo>
                                  <a:lnTo>
                                    <a:pt x="1794" y="1290"/>
                                  </a:lnTo>
                                  <a:lnTo>
                                    <a:pt x="1800" y="1290"/>
                                  </a:lnTo>
                                  <a:lnTo>
                                    <a:pt x="1800" y="1284"/>
                                  </a:lnTo>
                                  <a:lnTo>
                                    <a:pt x="1794" y="1272"/>
                                  </a:lnTo>
                                  <a:lnTo>
                                    <a:pt x="1782" y="1260"/>
                                  </a:lnTo>
                                  <a:lnTo>
                                    <a:pt x="1770" y="1236"/>
                                  </a:lnTo>
                                  <a:lnTo>
                                    <a:pt x="1746" y="1224"/>
                                  </a:lnTo>
                                  <a:lnTo>
                                    <a:pt x="1728" y="1224"/>
                                  </a:lnTo>
                                  <a:lnTo>
                                    <a:pt x="1716" y="1230"/>
                                  </a:lnTo>
                                  <a:close/>
                                  <a:moveTo>
                                    <a:pt x="1962" y="1122"/>
                                  </a:moveTo>
                                  <a:lnTo>
                                    <a:pt x="1932" y="1146"/>
                                  </a:lnTo>
                                  <a:lnTo>
                                    <a:pt x="1920" y="1134"/>
                                  </a:lnTo>
                                  <a:lnTo>
                                    <a:pt x="1890" y="1134"/>
                                  </a:lnTo>
                                  <a:lnTo>
                                    <a:pt x="1884" y="1140"/>
                                  </a:lnTo>
                                  <a:lnTo>
                                    <a:pt x="1872" y="1146"/>
                                  </a:lnTo>
                                  <a:lnTo>
                                    <a:pt x="1866" y="1152"/>
                                  </a:lnTo>
                                  <a:lnTo>
                                    <a:pt x="1860" y="1140"/>
                                  </a:lnTo>
                                  <a:lnTo>
                                    <a:pt x="1836" y="1116"/>
                                  </a:lnTo>
                                  <a:lnTo>
                                    <a:pt x="1824" y="1116"/>
                                  </a:lnTo>
                                  <a:lnTo>
                                    <a:pt x="1800" y="1128"/>
                                  </a:lnTo>
                                  <a:lnTo>
                                    <a:pt x="1764" y="1164"/>
                                  </a:lnTo>
                                  <a:lnTo>
                                    <a:pt x="1728" y="1158"/>
                                  </a:lnTo>
                                  <a:lnTo>
                                    <a:pt x="1716" y="1176"/>
                                  </a:lnTo>
                                  <a:lnTo>
                                    <a:pt x="1746" y="1176"/>
                                  </a:lnTo>
                                  <a:lnTo>
                                    <a:pt x="1752" y="1182"/>
                                  </a:lnTo>
                                  <a:lnTo>
                                    <a:pt x="1764" y="1182"/>
                                  </a:lnTo>
                                  <a:lnTo>
                                    <a:pt x="1776" y="1188"/>
                                  </a:lnTo>
                                  <a:lnTo>
                                    <a:pt x="1788" y="1188"/>
                                  </a:lnTo>
                                  <a:lnTo>
                                    <a:pt x="1794" y="1182"/>
                                  </a:lnTo>
                                  <a:lnTo>
                                    <a:pt x="1806" y="1176"/>
                                  </a:lnTo>
                                  <a:lnTo>
                                    <a:pt x="1812" y="1170"/>
                                  </a:lnTo>
                                  <a:lnTo>
                                    <a:pt x="1908" y="1164"/>
                                  </a:lnTo>
                                  <a:lnTo>
                                    <a:pt x="1956" y="1158"/>
                                  </a:lnTo>
                                  <a:lnTo>
                                    <a:pt x="1992" y="1128"/>
                                  </a:lnTo>
                                  <a:lnTo>
                                    <a:pt x="1992" y="1110"/>
                                  </a:lnTo>
                                  <a:lnTo>
                                    <a:pt x="1962" y="1122"/>
                                  </a:lnTo>
                                  <a:close/>
                                  <a:moveTo>
                                    <a:pt x="1578" y="1158"/>
                                  </a:moveTo>
                                  <a:lnTo>
                                    <a:pt x="1566" y="1152"/>
                                  </a:lnTo>
                                  <a:lnTo>
                                    <a:pt x="1560" y="1146"/>
                                  </a:lnTo>
                                  <a:lnTo>
                                    <a:pt x="1548" y="1140"/>
                                  </a:lnTo>
                                  <a:lnTo>
                                    <a:pt x="1536" y="1140"/>
                                  </a:lnTo>
                                  <a:lnTo>
                                    <a:pt x="1512" y="1164"/>
                                  </a:lnTo>
                                  <a:lnTo>
                                    <a:pt x="1506" y="1176"/>
                                  </a:lnTo>
                                  <a:lnTo>
                                    <a:pt x="1500" y="1182"/>
                                  </a:lnTo>
                                  <a:lnTo>
                                    <a:pt x="1554" y="1188"/>
                                  </a:lnTo>
                                  <a:lnTo>
                                    <a:pt x="1554" y="1212"/>
                                  </a:lnTo>
                                  <a:lnTo>
                                    <a:pt x="1578" y="1206"/>
                                  </a:lnTo>
                                  <a:lnTo>
                                    <a:pt x="1590" y="1188"/>
                                  </a:lnTo>
                                  <a:lnTo>
                                    <a:pt x="1614" y="1206"/>
                                  </a:lnTo>
                                  <a:lnTo>
                                    <a:pt x="1644" y="1170"/>
                                  </a:lnTo>
                                  <a:lnTo>
                                    <a:pt x="1596" y="1152"/>
                                  </a:lnTo>
                                  <a:lnTo>
                                    <a:pt x="1578" y="1158"/>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09" name="India" descr="© INSCALE GmbH, 15.06.2010"/>
                            <a:cNvSpPr>
                              <a:spLocks noEditPoints="1"/>
                            </a:cNvSpPr>
                          </a:nvSpPr>
                          <a:spPr bwMode="gray">
                            <a:xfrm>
                              <a:off x="3807" y="866"/>
                              <a:ext cx="500" cy="603"/>
                            </a:xfrm>
                            <a:custGeom>
                              <a:avLst/>
                              <a:gdLst>
                                <a:gd name="T0" fmla="*/ 2147483647 w 1956"/>
                                <a:gd name="T1" fmla="*/ 2147483647 h 2358"/>
                                <a:gd name="T2" fmla="*/ 2147483647 w 1956"/>
                                <a:gd name="T3" fmla="*/ 2147483647 h 2358"/>
                                <a:gd name="T4" fmla="*/ 2147483647 w 1956"/>
                                <a:gd name="T5" fmla="*/ 2147483647 h 2358"/>
                                <a:gd name="T6" fmla="*/ 2147483647 w 1956"/>
                                <a:gd name="T7" fmla="*/ 2147483647 h 2358"/>
                                <a:gd name="T8" fmla="*/ 2147483647 w 1956"/>
                                <a:gd name="T9" fmla="*/ 2147483647 h 2358"/>
                                <a:gd name="T10" fmla="*/ 2147483647 w 1956"/>
                                <a:gd name="T11" fmla="*/ 2147483647 h 2358"/>
                                <a:gd name="T12" fmla="*/ 2147483647 w 1956"/>
                                <a:gd name="T13" fmla="*/ 2147483647 h 2358"/>
                                <a:gd name="T14" fmla="*/ 2147483647 w 1956"/>
                                <a:gd name="T15" fmla="*/ 2147483647 h 2358"/>
                                <a:gd name="T16" fmla="*/ 2147483647 w 1956"/>
                                <a:gd name="T17" fmla="*/ 2147483647 h 2358"/>
                                <a:gd name="T18" fmla="*/ 2147483647 w 1956"/>
                                <a:gd name="T19" fmla="*/ 2147483647 h 2358"/>
                                <a:gd name="T20" fmla="*/ 2147483647 w 1956"/>
                                <a:gd name="T21" fmla="*/ 2147483647 h 2358"/>
                                <a:gd name="T22" fmla="*/ 2147483647 w 1956"/>
                                <a:gd name="T23" fmla="*/ 2147483647 h 2358"/>
                                <a:gd name="T24" fmla="*/ 2147483647 w 1956"/>
                                <a:gd name="T25" fmla="*/ 2147483647 h 2358"/>
                                <a:gd name="T26" fmla="*/ 2147483647 w 1956"/>
                                <a:gd name="T27" fmla="*/ 2147483647 h 2358"/>
                                <a:gd name="T28" fmla="*/ 2147483647 w 1956"/>
                                <a:gd name="T29" fmla="*/ 2147483647 h 2358"/>
                                <a:gd name="T30" fmla="*/ 2147483647 w 1956"/>
                                <a:gd name="T31" fmla="*/ 2147483647 h 2358"/>
                                <a:gd name="T32" fmla="*/ 2147483647 w 1956"/>
                                <a:gd name="T33" fmla="*/ 2147483647 h 2358"/>
                                <a:gd name="T34" fmla="*/ 2147483647 w 1956"/>
                                <a:gd name="T35" fmla="*/ 2147483647 h 2358"/>
                                <a:gd name="T36" fmla="*/ 2147483647 w 1956"/>
                                <a:gd name="T37" fmla="*/ 2147483647 h 2358"/>
                                <a:gd name="T38" fmla="*/ 2147483647 w 1956"/>
                                <a:gd name="T39" fmla="*/ 2147483647 h 2358"/>
                                <a:gd name="T40" fmla="*/ 2147483647 w 1956"/>
                                <a:gd name="T41" fmla="*/ 2147483647 h 2358"/>
                                <a:gd name="T42" fmla="*/ 2147483647 w 1956"/>
                                <a:gd name="T43" fmla="*/ 2147483647 h 2358"/>
                                <a:gd name="T44" fmla="*/ 2147483647 w 1956"/>
                                <a:gd name="T45" fmla="*/ 2147483647 h 2358"/>
                                <a:gd name="T46" fmla="*/ 2147483647 w 1956"/>
                                <a:gd name="T47" fmla="*/ 2147483647 h 2358"/>
                                <a:gd name="T48" fmla="*/ 2147483647 w 1956"/>
                                <a:gd name="T49" fmla="*/ 2147483647 h 2358"/>
                                <a:gd name="T50" fmla="*/ 2147483647 w 1956"/>
                                <a:gd name="T51" fmla="*/ 2147483647 h 2358"/>
                                <a:gd name="T52" fmla="*/ 2147483647 w 1956"/>
                                <a:gd name="T53" fmla="*/ 2147483647 h 2358"/>
                                <a:gd name="T54" fmla="*/ 2147483647 w 1956"/>
                                <a:gd name="T55" fmla="*/ 2147483647 h 2358"/>
                                <a:gd name="T56" fmla="*/ 2147483647 w 1956"/>
                                <a:gd name="T57" fmla="*/ 2147483647 h 2358"/>
                                <a:gd name="T58" fmla="*/ 2147483647 w 1956"/>
                                <a:gd name="T59" fmla="*/ 2147483647 h 2358"/>
                                <a:gd name="T60" fmla="*/ 2147483647 w 1956"/>
                                <a:gd name="T61" fmla="*/ 2147483647 h 2358"/>
                                <a:gd name="T62" fmla="*/ 2147483647 w 1956"/>
                                <a:gd name="T63" fmla="*/ 2147483647 h 2358"/>
                                <a:gd name="T64" fmla="*/ 2147483647 w 1956"/>
                                <a:gd name="T65" fmla="*/ 2147483647 h 2358"/>
                                <a:gd name="T66" fmla="*/ 2147483647 w 1956"/>
                                <a:gd name="T67" fmla="*/ 2147483647 h 2358"/>
                                <a:gd name="T68" fmla="*/ 2147483647 w 1956"/>
                                <a:gd name="T69" fmla="*/ 2147483647 h 2358"/>
                                <a:gd name="T70" fmla="*/ 2147483647 w 1956"/>
                                <a:gd name="T71" fmla="*/ 2147483647 h 2358"/>
                                <a:gd name="T72" fmla="*/ 2147483647 w 1956"/>
                                <a:gd name="T73" fmla="*/ 2147483647 h 2358"/>
                                <a:gd name="T74" fmla="*/ 2147483647 w 1956"/>
                                <a:gd name="T75" fmla="*/ 2147483647 h 2358"/>
                                <a:gd name="T76" fmla="*/ 2147483647 w 1956"/>
                                <a:gd name="T77" fmla="*/ 2147483647 h 2358"/>
                                <a:gd name="T78" fmla="*/ 2147483647 w 1956"/>
                                <a:gd name="T79" fmla="*/ 2147483647 h 2358"/>
                                <a:gd name="T80" fmla="*/ 2147483647 w 1956"/>
                                <a:gd name="T81" fmla="*/ 2147483647 h 2358"/>
                                <a:gd name="T82" fmla="*/ 2147483647 w 1956"/>
                                <a:gd name="T83" fmla="*/ 2147483647 h 2358"/>
                                <a:gd name="T84" fmla="*/ 2147483647 w 1956"/>
                                <a:gd name="T85" fmla="*/ 2147483647 h 2358"/>
                                <a:gd name="T86" fmla="*/ 2147483647 w 1956"/>
                                <a:gd name="T87" fmla="*/ 2147483647 h 2358"/>
                                <a:gd name="T88" fmla="*/ 2147483647 w 1956"/>
                                <a:gd name="T89" fmla="*/ 2147483647 h 2358"/>
                                <a:gd name="T90" fmla="*/ 2147483647 w 1956"/>
                                <a:gd name="T91" fmla="*/ 2147483647 h 2358"/>
                                <a:gd name="T92" fmla="*/ 2147483647 w 1956"/>
                                <a:gd name="T93" fmla="*/ 2147483647 h 2358"/>
                                <a:gd name="T94" fmla="*/ 2147483647 w 1956"/>
                                <a:gd name="T95" fmla="*/ 2147483647 h 2358"/>
                                <a:gd name="T96" fmla="*/ 2147483647 w 1956"/>
                                <a:gd name="T97" fmla="*/ 2147483647 h 2358"/>
                                <a:gd name="T98" fmla="*/ 2147483647 w 1956"/>
                                <a:gd name="T99" fmla="*/ 2147483647 h 2358"/>
                                <a:gd name="T100" fmla="*/ 2147483647 w 1956"/>
                                <a:gd name="T101" fmla="*/ 2147483647 h 2358"/>
                                <a:gd name="T102" fmla="*/ 2147483647 w 1956"/>
                                <a:gd name="T103" fmla="*/ 2147483647 h 2358"/>
                                <a:gd name="T104" fmla="*/ 2147483647 w 1956"/>
                                <a:gd name="T105" fmla="*/ 2147483647 h 2358"/>
                                <a:gd name="T106" fmla="*/ 2147483647 w 1956"/>
                                <a:gd name="T107" fmla="*/ 2147483647 h 2358"/>
                                <a:gd name="T108" fmla="*/ 2147483647 w 1956"/>
                                <a:gd name="T109" fmla="*/ 2147483647 h 2358"/>
                                <a:gd name="T110" fmla="*/ 2147483647 w 1956"/>
                                <a:gd name="T111" fmla="*/ 2147483647 h 2358"/>
                                <a:gd name="T112" fmla="*/ 2147483647 w 1956"/>
                                <a:gd name="T113" fmla="*/ 2147483647 h 2358"/>
                                <a:gd name="T114" fmla="*/ 2147483647 w 1956"/>
                                <a:gd name="T115" fmla="*/ 2147483647 h 2358"/>
                                <a:gd name="T116" fmla="*/ 2147483647 w 1956"/>
                                <a:gd name="T117" fmla="*/ 2147483647 h 2358"/>
                                <a:gd name="T118" fmla="*/ 2147483647 w 1956"/>
                                <a:gd name="T119" fmla="*/ 2147483647 h 2358"/>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w 1956"/>
                                <a:gd name="T181" fmla="*/ 0 h 2358"/>
                                <a:gd name="T182" fmla="*/ 1956 w 1956"/>
                                <a:gd name="T183" fmla="*/ 2358 h 2358"/>
                              </a:gdLst>
                              <a:ahLst/>
                              <a:cxnLst>
                                <a:cxn ang="T120">
                                  <a:pos x="T0" y="T1"/>
                                </a:cxn>
                                <a:cxn ang="T121">
                                  <a:pos x="T2" y="T3"/>
                                </a:cxn>
                                <a:cxn ang="T122">
                                  <a:pos x="T4" y="T5"/>
                                </a:cxn>
                                <a:cxn ang="T123">
                                  <a:pos x="T6" y="T7"/>
                                </a:cxn>
                                <a:cxn ang="T124">
                                  <a:pos x="T8" y="T9"/>
                                </a:cxn>
                                <a:cxn ang="T125">
                                  <a:pos x="T10" y="T11"/>
                                </a:cxn>
                                <a:cxn ang="T126">
                                  <a:pos x="T12" y="T13"/>
                                </a:cxn>
                                <a:cxn ang="T127">
                                  <a:pos x="T14" y="T15"/>
                                </a:cxn>
                                <a:cxn ang="T128">
                                  <a:pos x="T16" y="T17"/>
                                </a:cxn>
                                <a:cxn ang="T129">
                                  <a:pos x="T18" y="T19"/>
                                </a:cxn>
                                <a:cxn ang="T130">
                                  <a:pos x="T20" y="T21"/>
                                </a:cxn>
                                <a:cxn ang="T131">
                                  <a:pos x="T22" y="T23"/>
                                </a:cxn>
                                <a:cxn ang="T132">
                                  <a:pos x="T24" y="T25"/>
                                </a:cxn>
                                <a:cxn ang="T133">
                                  <a:pos x="T26" y="T27"/>
                                </a:cxn>
                                <a:cxn ang="T134">
                                  <a:pos x="T28" y="T29"/>
                                </a:cxn>
                                <a:cxn ang="T135">
                                  <a:pos x="T30" y="T31"/>
                                </a:cxn>
                                <a:cxn ang="T136">
                                  <a:pos x="T32" y="T33"/>
                                </a:cxn>
                                <a:cxn ang="T137">
                                  <a:pos x="T34" y="T35"/>
                                </a:cxn>
                                <a:cxn ang="T138">
                                  <a:pos x="T36" y="T37"/>
                                </a:cxn>
                                <a:cxn ang="T139">
                                  <a:pos x="T38" y="T39"/>
                                </a:cxn>
                                <a:cxn ang="T140">
                                  <a:pos x="T40" y="T41"/>
                                </a:cxn>
                                <a:cxn ang="T141">
                                  <a:pos x="T42" y="T43"/>
                                </a:cxn>
                                <a:cxn ang="T142">
                                  <a:pos x="T44" y="T45"/>
                                </a:cxn>
                                <a:cxn ang="T143">
                                  <a:pos x="T46" y="T47"/>
                                </a:cxn>
                                <a:cxn ang="T144">
                                  <a:pos x="T48" y="T49"/>
                                </a:cxn>
                                <a:cxn ang="T145">
                                  <a:pos x="T50" y="T51"/>
                                </a:cxn>
                                <a:cxn ang="T146">
                                  <a:pos x="T52" y="T53"/>
                                </a:cxn>
                                <a:cxn ang="T147">
                                  <a:pos x="T54" y="T55"/>
                                </a:cxn>
                                <a:cxn ang="T148">
                                  <a:pos x="T56" y="T57"/>
                                </a:cxn>
                                <a:cxn ang="T149">
                                  <a:pos x="T58" y="T59"/>
                                </a:cxn>
                                <a:cxn ang="T150">
                                  <a:pos x="T60" y="T61"/>
                                </a:cxn>
                                <a:cxn ang="T151">
                                  <a:pos x="T62" y="T63"/>
                                </a:cxn>
                                <a:cxn ang="T152">
                                  <a:pos x="T64" y="T65"/>
                                </a:cxn>
                                <a:cxn ang="T153">
                                  <a:pos x="T66" y="T67"/>
                                </a:cxn>
                                <a:cxn ang="T154">
                                  <a:pos x="T68" y="T69"/>
                                </a:cxn>
                                <a:cxn ang="T155">
                                  <a:pos x="T70" y="T71"/>
                                </a:cxn>
                                <a:cxn ang="T156">
                                  <a:pos x="T72" y="T73"/>
                                </a:cxn>
                                <a:cxn ang="T157">
                                  <a:pos x="T74" y="T75"/>
                                </a:cxn>
                                <a:cxn ang="T158">
                                  <a:pos x="T76" y="T77"/>
                                </a:cxn>
                                <a:cxn ang="T159">
                                  <a:pos x="T78" y="T79"/>
                                </a:cxn>
                                <a:cxn ang="T160">
                                  <a:pos x="T80" y="T81"/>
                                </a:cxn>
                                <a:cxn ang="T161">
                                  <a:pos x="T82" y="T83"/>
                                </a:cxn>
                                <a:cxn ang="T162">
                                  <a:pos x="T84" y="T85"/>
                                </a:cxn>
                                <a:cxn ang="T163">
                                  <a:pos x="T86" y="T87"/>
                                </a:cxn>
                                <a:cxn ang="T164">
                                  <a:pos x="T88" y="T89"/>
                                </a:cxn>
                                <a:cxn ang="T165">
                                  <a:pos x="T90" y="T91"/>
                                </a:cxn>
                                <a:cxn ang="T166">
                                  <a:pos x="T92" y="T93"/>
                                </a:cxn>
                                <a:cxn ang="T167">
                                  <a:pos x="T94" y="T95"/>
                                </a:cxn>
                                <a:cxn ang="T168">
                                  <a:pos x="T96" y="T97"/>
                                </a:cxn>
                                <a:cxn ang="T169">
                                  <a:pos x="T98" y="T99"/>
                                </a:cxn>
                                <a:cxn ang="T170">
                                  <a:pos x="T100" y="T101"/>
                                </a:cxn>
                                <a:cxn ang="T171">
                                  <a:pos x="T102" y="T103"/>
                                </a:cxn>
                                <a:cxn ang="T172">
                                  <a:pos x="T104" y="T105"/>
                                </a:cxn>
                                <a:cxn ang="T173">
                                  <a:pos x="T106" y="T107"/>
                                </a:cxn>
                                <a:cxn ang="T174">
                                  <a:pos x="T108" y="T109"/>
                                </a:cxn>
                                <a:cxn ang="T175">
                                  <a:pos x="T110" y="T111"/>
                                </a:cxn>
                                <a:cxn ang="T176">
                                  <a:pos x="T112" y="T113"/>
                                </a:cxn>
                                <a:cxn ang="T177">
                                  <a:pos x="T114" y="T115"/>
                                </a:cxn>
                                <a:cxn ang="T178">
                                  <a:pos x="T116" y="T117"/>
                                </a:cxn>
                                <a:cxn ang="T179">
                                  <a:pos x="T118" y="T119"/>
                                </a:cxn>
                              </a:cxnLst>
                              <a:rect l="T180" t="T181" r="T182" b="T183"/>
                              <a:pathLst>
                                <a:path w="1956" h="2358">
                                  <a:moveTo>
                                    <a:pt x="1806" y="1788"/>
                                  </a:moveTo>
                                  <a:lnTo>
                                    <a:pt x="1794" y="1800"/>
                                  </a:lnTo>
                                  <a:lnTo>
                                    <a:pt x="1782" y="1824"/>
                                  </a:lnTo>
                                  <a:lnTo>
                                    <a:pt x="1782" y="1884"/>
                                  </a:lnTo>
                                  <a:lnTo>
                                    <a:pt x="1788" y="1980"/>
                                  </a:lnTo>
                                  <a:lnTo>
                                    <a:pt x="1800" y="1950"/>
                                  </a:lnTo>
                                  <a:lnTo>
                                    <a:pt x="1800" y="1848"/>
                                  </a:lnTo>
                                  <a:lnTo>
                                    <a:pt x="1806" y="1836"/>
                                  </a:lnTo>
                                  <a:lnTo>
                                    <a:pt x="1806" y="1830"/>
                                  </a:lnTo>
                                  <a:lnTo>
                                    <a:pt x="1812" y="1818"/>
                                  </a:lnTo>
                                  <a:lnTo>
                                    <a:pt x="1812" y="1806"/>
                                  </a:lnTo>
                                  <a:lnTo>
                                    <a:pt x="1818" y="1800"/>
                                  </a:lnTo>
                                  <a:lnTo>
                                    <a:pt x="1812" y="1788"/>
                                  </a:lnTo>
                                  <a:lnTo>
                                    <a:pt x="1806" y="1788"/>
                                  </a:lnTo>
                                  <a:close/>
                                  <a:moveTo>
                                    <a:pt x="1794" y="2028"/>
                                  </a:moveTo>
                                  <a:lnTo>
                                    <a:pt x="1788" y="2028"/>
                                  </a:lnTo>
                                  <a:lnTo>
                                    <a:pt x="1782" y="2040"/>
                                  </a:lnTo>
                                  <a:lnTo>
                                    <a:pt x="1782" y="2046"/>
                                  </a:lnTo>
                                  <a:lnTo>
                                    <a:pt x="1788" y="2058"/>
                                  </a:lnTo>
                                  <a:lnTo>
                                    <a:pt x="1788" y="2064"/>
                                  </a:lnTo>
                                  <a:lnTo>
                                    <a:pt x="1794" y="2076"/>
                                  </a:lnTo>
                                  <a:lnTo>
                                    <a:pt x="1800" y="2064"/>
                                  </a:lnTo>
                                  <a:lnTo>
                                    <a:pt x="1800" y="2028"/>
                                  </a:lnTo>
                                  <a:lnTo>
                                    <a:pt x="1794" y="2028"/>
                                  </a:lnTo>
                                  <a:close/>
                                  <a:moveTo>
                                    <a:pt x="1890" y="2310"/>
                                  </a:moveTo>
                                  <a:lnTo>
                                    <a:pt x="1884" y="2316"/>
                                  </a:lnTo>
                                  <a:lnTo>
                                    <a:pt x="1884" y="2334"/>
                                  </a:lnTo>
                                  <a:lnTo>
                                    <a:pt x="1890" y="2346"/>
                                  </a:lnTo>
                                  <a:lnTo>
                                    <a:pt x="1896" y="2352"/>
                                  </a:lnTo>
                                  <a:lnTo>
                                    <a:pt x="1908" y="2358"/>
                                  </a:lnTo>
                                  <a:lnTo>
                                    <a:pt x="1908" y="2346"/>
                                  </a:lnTo>
                                  <a:lnTo>
                                    <a:pt x="1902" y="2334"/>
                                  </a:lnTo>
                                  <a:lnTo>
                                    <a:pt x="1902" y="2322"/>
                                  </a:lnTo>
                                  <a:lnTo>
                                    <a:pt x="1896" y="2310"/>
                                  </a:lnTo>
                                  <a:lnTo>
                                    <a:pt x="1890" y="2310"/>
                                  </a:lnTo>
                                  <a:close/>
                                  <a:moveTo>
                                    <a:pt x="1920" y="672"/>
                                  </a:moveTo>
                                  <a:lnTo>
                                    <a:pt x="1932" y="660"/>
                                  </a:lnTo>
                                  <a:lnTo>
                                    <a:pt x="1944" y="654"/>
                                  </a:lnTo>
                                  <a:lnTo>
                                    <a:pt x="1950" y="648"/>
                                  </a:lnTo>
                                  <a:lnTo>
                                    <a:pt x="1956" y="648"/>
                                  </a:lnTo>
                                  <a:lnTo>
                                    <a:pt x="1956" y="618"/>
                                  </a:lnTo>
                                  <a:lnTo>
                                    <a:pt x="1950" y="618"/>
                                  </a:lnTo>
                                  <a:lnTo>
                                    <a:pt x="1944" y="612"/>
                                  </a:lnTo>
                                  <a:lnTo>
                                    <a:pt x="1878" y="612"/>
                                  </a:lnTo>
                                  <a:lnTo>
                                    <a:pt x="1878" y="606"/>
                                  </a:lnTo>
                                  <a:lnTo>
                                    <a:pt x="1890" y="594"/>
                                  </a:lnTo>
                                  <a:lnTo>
                                    <a:pt x="1896" y="594"/>
                                  </a:lnTo>
                                  <a:lnTo>
                                    <a:pt x="1878" y="564"/>
                                  </a:lnTo>
                                  <a:lnTo>
                                    <a:pt x="1848" y="564"/>
                                  </a:lnTo>
                                  <a:lnTo>
                                    <a:pt x="1842" y="558"/>
                                  </a:lnTo>
                                  <a:lnTo>
                                    <a:pt x="1848" y="558"/>
                                  </a:lnTo>
                                  <a:lnTo>
                                    <a:pt x="1860" y="546"/>
                                  </a:lnTo>
                                  <a:lnTo>
                                    <a:pt x="1854" y="540"/>
                                  </a:lnTo>
                                  <a:lnTo>
                                    <a:pt x="1818" y="522"/>
                                  </a:lnTo>
                                  <a:lnTo>
                                    <a:pt x="1806" y="534"/>
                                  </a:lnTo>
                                  <a:lnTo>
                                    <a:pt x="1806" y="558"/>
                                  </a:lnTo>
                                  <a:lnTo>
                                    <a:pt x="1788" y="558"/>
                                  </a:lnTo>
                                  <a:lnTo>
                                    <a:pt x="1770" y="546"/>
                                  </a:lnTo>
                                  <a:lnTo>
                                    <a:pt x="1758" y="540"/>
                                  </a:lnTo>
                                  <a:lnTo>
                                    <a:pt x="1740" y="540"/>
                                  </a:lnTo>
                                  <a:lnTo>
                                    <a:pt x="1728" y="552"/>
                                  </a:lnTo>
                                  <a:lnTo>
                                    <a:pt x="1716" y="558"/>
                                  </a:lnTo>
                                  <a:lnTo>
                                    <a:pt x="1692" y="582"/>
                                  </a:lnTo>
                                  <a:lnTo>
                                    <a:pt x="1656" y="582"/>
                                  </a:lnTo>
                                  <a:lnTo>
                                    <a:pt x="1656" y="588"/>
                                  </a:lnTo>
                                  <a:lnTo>
                                    <a:pt x="1662" y="594"/>
                                  </a:lnTo>
                                  <a:lnTo>
                                    <a:pt x="1662" y="618"/>
                                  </a:lnTo>
                                  <a:lnTo>
                                    <a:pt x="1656" y="624"/>
                                  </a:lnTo>
                                  <a:lnTo>
                                    <a:pt x="1626" y="624"/>
                                  </a:lnTo>
                                  <a:lnTo>
                                    <a:pt x="1632" y="636"/>
                                  </a:lnTo>
                                  <a:lnTo>
                                    <a:pt x="1632" y="654"/>
                                  </a:lnTo>
                                  <a:lnTo>
                                    <a:pt x="1620" y="666"/>
                                  </a:lnTo>
                                  <a:lnTo>
                                    <a:pt x="1566" y="666"/>
                                  </a:lnTo>
                                  <a:lnTo>
                                    <a:pt x="1566" y="684"/>
                                  </a:lnTo>
                                  <a:lnTo>
                                    <a:pt x="1572" y="690"/>
                                  </a:lnTo>
                                  <a:lnTo>
                                    <a:pt x="1596" y="690"/>
                                  </a:lnTo>
                                  <a:lnTo>
                                    <a:pt x="1596" y="714"/>
                                  </a:lnTo>
                                  <a:lnTo>
                                    <a:pt x="1608" y="726"/>
                                  </a:lnTo>
                                  <a:lnTo>
                                    <a:pt x="1608" y="732"/>
                                  </a:lnTo>
                                  <a:lnTo>
                                    <a:pt x="1584" y="744"/>
                                  </a:lnTo>
                                  <a:lnTo>
                                    <a:pt x="1572" y="744"/>
                                  </a:lnTo>
                                  <a:lnTo>
                                    <a:pt x="1566" y="738"/>
                                  </a:lnTo>
                                  <a:lnTo>
                                    <a:pt x="1554" y="738"/>
                                  </a:lnTo>
                                  <a:lnTo>
                                    <a:pt x="1542" y="744"/>
                                  </a:lnTo>
                                  <a:lnTo>
                                    <a:pt x="1512" y="744"/>
                                  </a:lnTo>
                                  <a:lnTo>
                                    <a:pt x="1500" y="738"/>
                                  </a:lnTo>
                                  <a:lnTo>
                                    <a:pt x="1482" y="738"/>
                                  </a:lnTo>
                                  <a:lnTo>
                                    <a:pt x="1476" y="744"/>
                                  </a:lnTo>
                                  <a:lnTo>
                                    <a:pt x="1464" y="750"/>
                                  </a:lnTo>
                                  <a:lnTo>
                                    <a:pt x="1440" y="750"/>
                                  </a:lnTo>
                                  <a:lnTo>
                                    <a:pt x="1428" y="738"/>
                                  </a:lnTo>
                                  <a:lnTo>
                                    <a:pt x="1428" y="732"/>
                                  </a:lnTo>
                                  <a:lnTo>
                                    <a:pt x="1428" y="738"/>
                                  </a:lnTo>
                                  <a:lnTo>
                                    <a:pt x="1416" y="738"/>
                                  </a:lnTo>
                                  <a:lnTo>
                                    <a:pt x="1392" y="726"/>
                                  </a:lnTo>
                                  <a:lnTo>
                                    <a:pt x="1374" y="708"/>
                                  </a:lnTo>
                                  <a:lnTo>
                                    <a:pt x="1374" y="696"/>
                                  </a:lnTo>
                                  <a:lnTo>
                                    <a:pt x="1380" y="696"/>
                                  </a:lnTo>
                                  <a:lnTo>
                                    <a:pt x="1374" y="696"/>
                                  </a:lnTo>
                                  <a:lnTo>
                                    <a:pt x="1368" y="690"/>
                                  </a:lnTo>
                                  <a:lnTo>
                                    <a:pt x="1368" y="642"/>
                                  </a:lnTo>
                                  <a:lnTo>
                                    <a:pt x="1362" y="636"/>
                                  </a:lnTo>
                                  <a:lnTo>
                                    <a:pt x="1350" y="630"/>
                                  </a:lnTo>
                                  <a:lnTo>
                                    <a:pt x="1338" y="630"/>
                                  </a:lnTo>
                                  <a:lnTo>
                                    <a:pt x="1326" y="642"/>
                                  </a:lnTo>
                                  <a:lnTo>
                                    <a:pt x="1314" y="648"/>
                                  </a:lnTo>
                                  <a:lnTo>
                                    <a:pt x="1326" y="666"/>
                                  </a:lnTo>
                                  <a:lnTo>
                                    <a:pt x="1326" y="714"/>
                                  </a:lnTo>
                                  <a:lnTo>
                                    <a:pt x="1338" y="738"/>
                                  </a:lnTo>
                                  <a:lnTo>
                                    <a:pt x="1338" y="774"/>
                                  </a:lnTo>
                                  <a:lnTo>
                                    <a:pt x="1272" y="774"/>
                                  </a:lnTo>
                                  <a:lnTo>
                                    <a:pt x="1272" y="762"/>
                                  </a:lnTo>
                                  <a:lnTo>
                                    <a:pt x="1266" y="756"/>
                                  </a:lnTo>
                                  <a:lnTo>
                                    <a:pt x="1260" y="756"/>
                                  </a:lnTo>
                                  <a:lnTo>
                                    <a:pt x="1248" y="762"/>
                                  </a:lnTo>
                                  <a:lnTo>
                                    <a:pt x="1242" y="774"/>
                                  </a:lnTo>
                                  <a:lnTo>
                                    <a:pt x="1236" y="762"/>
                                  </a:lnTo>
                                  <a:lnTo>
                                    <a:pt x="1224" y="756"/>
                                  </a:lnTo>
                                  <a:lnTo>
                                    <a:pt x="1206" y="750"/>
                                  </a:lnTo>
                                  <a:lnTo>
                                    <a:pt x="1188" y="750"/>
                                  </a:lnTo>
                                  <a:lnTo>
                                    <a:pt x="1182" y="756"/>
                                  </a:lnTo>
                                  <a:lnTo>
                                    <a:pt x="1152" y="738"/>
                                  </a:lnTo>
                                  <a:lnTo>
                                    <a:pt x="1134" y="750"/>
                                  </a:lnTo>
                                  <a:lnTo>
                                    <a:pt x="1080" y="696"/>
                                  </a:lnTo>
                                  <a:lnTo>
                                    <a:pt x="1056" y="696"/>
                                  </a:lnTo>
                                  <a:lnTo>
                                    <a:pt x="1056" y="690"/>
                                  </a:lnTo>
                                  <a:lnTo>
                                    <a:pt x="1044" y="678"/>
                                  </a:lnTo>
                                  <a:lnTo>
                                    <a:pt x="1038" y="678"/>
                                  </a:lnTo>
                                  <a:lnTo>
                                    <a:pt x="1032" y="684"/>
                                  </a:lnTo>
                                  <a:lnTo>
                                    <a:pt x="1032" y="702"/>
                                  </a:lnTo>
                                  <a:lnTo>
                                    <a:pt x="1032" y="696"/>
                                  </a:lnTo>
                                  <a:lnTo>
                                    <a:pt x="1026" y="690"/>
                                  </a:lnTo>
                                  <a:lnTo>
                                    <a:pt x="1008" y="690"/>
                                  </a:lnTo>
                                  <a:lnTo>
                                    <a:pt x="996" y="702"/>
                                  </a:lnTo>
                                  <a:lnTo>
                                    <a:pt x="990" y="690"/>
                                  </a:lnTo>
                                  <a:lnTo>
                                    <a:pt x="984" y="684"/>
                                  </a:lnTo>
                                  <a:lnTo>
                                    <a:pt x="960" y="684"/>
                                  </a:lnTo>
                                  <a:lnTo>
                                    <a:pt x="954" y="678"/>
                                  </a:lnTo>
                                  <a:lnTo>
                                    <a:pt x="954" y="666"/>
                                  </a:lnTo>
                                  <a:lnTo>
                                    <a:pt x="942" y="666"/>
                                  </a:lnTo>
                                  <a:lnTo>
                                    <a:pt x="936" y="672"/>
                                  </a:lnTo>
                                  <a:lnTo>
                                    <a:pt x="918" y="672"/>
                                  </a:lnTo>
                                  <a:lnTo>
                                    <a:pt x="912" y="666"/>
                                  </a:lnTo>
                                  <a:lnTo>
                                    <a:pt x="906" y="654"/>
                                  </a:lnTo>
                                  <a:lnTo>
                                    <a:pt x="900" y="648"/>
                                  </a:lnTo>
                                  <a:lnTo>
                                    <a:pt x="888" y="648"/>
                                  </a:lnTo>
                                  <a:lnTo>
                                    <a:pt x="846" y="630"/>
                                  </a:lnTo>
                                  <a:lnTo>
                                    <a:pt x="834" y="612"/>
                                  </a:lnTo>
                                  <a:lnTo>
                                    <a:pt x="810" y="612"/>
                                  </a:lnTo>
                                  <a:lnTo>
                                    <a:pt x="792" y="588"/>
                                  </a:lnTo>
                                  <a:lnTo>
                                    <a:pt x="780" y="594"/>
                                  </a:lnTo>
                                  <a:lnTo>
                                    <a:pt x="750" y="564"/>
                                  </a:lnTo>
                                  <a:lnTo>
                                    <a:pt x="750" y="552"/>
                                  </a:lnTo>
                                  <a:lnTo>
                                    <a:pt x="762" y="540"/>
                                  </a:lnTo>
                                  <a:lnTo>
                                    <a:pt x="768" y="540"/>
                                  </a:lnTo>
                                  <a:lnTo>
                                    <a:pt x="756" y="528"/>
                                  </a:lnTo>
                                  <a:lnTo>
                                    <a:pt x="756" y="522"/>
                                  </a:lnTo>
                                  <a:lnTo>
                                    <a:pt x="762" y="516"/>
                                  </a:lnTo>
                                  <a:lnTo>
                                    <a:pt x="756" y="504"/>
                                  </a:lnTo>
                                  <a:lnTo>
                                    <a:pt x="780" y="480"/>
                                  </a:lnTo>
                                  <a:lnTo>
                                    <a:pt x="786" y="456"/>
                                  </a:lnTo>
                                  <a:lnTo>
                                    <a:pt x="762" y="438"/>
                                  </a:lnTo>
                                  <a:lnTo>
                                    <a:pt x="750" y="438"/>
                                  </a:lnTo>
                                  <a:lnTo>
                                    <a:pt x="738" y="432"/>
                                  </a:lnTo>
                                  <a:lnTo>
                                    <a:pt x="738" y="414"/>
                                  </a:lnTo>
                                  <a:lnTo>
                                    <a:pt x="720" y="420"/>
                                  </a:lnTo>
                                  <a:lnTo>
                                    <a:pt x="702" y="402"/>
                                  </a:lnTo>
                                  <a:lnTo>
                                    <a:pt x="696" y="402"/>
                                  </a:lnTo>
                                  <a:lnTo>
                                    <a:pt x="690" y="396"/>
                                  </a:lnTo>
                                  <a:lnTo>
                                    <a:pt x="678" y="396"/>
                                  </a:lnTo>
                                  <a:lnTo>
                                    <a:pt x="666" y="390"/>
                                  </a:lnTo>
                                  <a:lnTo>
                                    <a:pt x="654" y="378"/>
                                  </a:lnTo>
                                  <a:lnTo>
                                    <a:pt x="648" y="366"/>
                                  </a:lnTo>
                                  <a:lnTo>
                                    <a:pt x="618" y="366"/>
                                  </a:lnTo>
                                  <a:lnTo>
                                    <a:pt x="612" y="360"/>
                                  </a:lnTo>
                                  <a:lnTo>
                                    <a:pt x="612" y="342"/>
                                  </a:lnTo>
                                  <a:lnTo>
                                    <a:pt x="618" y="336"/>
                                  </a:lnTo>
                                  <a:lnTo>
                                    <a:pt x="618" y="324"/>
                                  </a:lnTo>
                                  <a:lnTo>
                                    <a:pt x="612" y="324"/>
                                  </a:lnTo>
                                  <a:lnTo>
                                    <a:pt x="600" y="312"/>
                                  </a:lnTo>
                                  <a:lnTo>
                                    <a:pt x="594" y="300"/>
                                  </a:lnTo>
                                  <a:lnTo>
                                    <a:pt x="588" y="294"/>
                                  </a:lnTo>
                                  <a:lnTo>
                                    <a:pt x="588" y="276"/>
                                  </a:lnTo>
                                  <a:lnTo>
                                    <a:pt x="594" y="276"/>
                                  </a:lnTo>
                                  <a:lnTo>
                                    <a:pt x="600" y="270"/>
                                  </a:lnTo>
                                  <a:lnTo>
                                    <a:pt x="612" y="270"/>
                                  </a:lnTo>
                                  <a:lnTo>
                                    <a:pt x="612" y="288"/>
                                  </a:lnTo>
                                  <a:lnTo>
                                    <a:pt x="624" y="300"/>
                                  </a:lnTo>
                                  <a:lnTo>
                                    <a:pt x="636" y="282"/>
                                  </a:lnTo>
                                  <a:lnTo>
                                    <a:pt x="642" y="282"/>
                                  </a:lnTo>
                                  <a:lnTo>
                                    <a:pt x="648" y="276"/>
                                  </a:lnTo>
                                  <a:lnTo>
                                    <a:pt x="660" y="270"/>
                                  </a:lnTo>
                                  <a:lnTo>
                                    <a:pt x="660" y="258"/>
                                  </a:lnTo>
                                  <a:lnTo>
                                    <a:pt x="642" y="240"/>
                                  </a:lnTo>
                                  <a:lnTo>
                                    <a:pt x="636" y="228"/>
                                  </a:lnTo>
                                  <a:lnTo>
                                    <a:pt x="630" y="222"/>
                                  </a:lnTo>
                                  <a:lnTo>
                                    <a:pt x="618" y="222"/>
                                  </a:lnTo>
                                  <a:lnTo>
                                    <a:pt x="594" y="210"/>
                                  </a:lnTo>
                                  <a:lnTo>
                                    <a:pt x="594" y="186"/>
                                  </a:lnTo>
                                  <a:lnTo>
                                    <a:pt x="612" y="180"/>
                                  </a:lnTo>
                                  <a:lnTo>
                                    <a:pt x="594" y="156"/>
                                  </a:lnTo>
                                  <a:lnTo>
                                    <a:pt x="624" y="156"/>
                                  </a:lnTo>
                                  <a:lnTo>
                                    <a:pt x="636" y="150"/>
                                  </a:lnTo>
                                  <a:lnTo>
                                    <a:pt x="642" y="138"/>
                                  </a:lnTo>
                                  <a:lnTo>
                                    <a:pt x="642" y="114"/>
                                  </a:lnTo>
                                  <a:lnTo>
                                    <a:pt x="636" y="108"/>
                                  </a:lnTo>
                                  <a:lnTo>
                                    <a:pt x="636" y="102"/>
                                  </a:lnTo>
                                  <a:lnTo>
                                    <a:pt x="654" y="102"/>
                                  </a:lnTo>
                                  <a:lnTo>
                                    <a:pt x="660" y="96"/>
                                  </a:lnTo>
                                  <a:lnTo>
                                    <a:pt x="660" y="36"/>
                                  </a:lnTo>
                                  <a:lnTo>
                                    <a:pt x="618" y="36"/>
                                  </a:lnTo>
                                  <a:lnTo>
                                    <a:pt x="594" y="12"/>
                                  </a:lnTo>
                                  <a:lnTo>
                                    <a:pt x="576" y="0"/>
                                  </a:lnTo>
                                  <a:lnTo>
                                    <a:pt x="564" y="0"/>
                                  </a:lnTo>
                                  <a:lnTo>
                                    <a:pt x="540" y="12"/>
                                  </a:lnTo>
                                  <a:lnTo>
                                    <a:pt x="522" y="18"/>
                                  </a:lnTo>
                                  <a:lnTo>
                                    <a:pt x="516" y="30"/>
                                  </a:lnTo>
                                  <a:lnTo>
                                    <a:pt x="504" y="36"/>
                                  </a:lnTo>
                                  <a:lnTo>
                                    <a:pt x="480" y="36"/>
                                  </a:lnTo>
                                  <a:lnTo>
                                    <a:pt x="456" y="72"/>
                                  </a:lnTo>
                                  <a:lnTo>
                                    <a:pt x="432" y="78"/>
                                  </a:lnTo>
                                  <a:lnTo>
                                    <a:pt x="432" y="96"/>
                                  </a:lnTo>
                                  <a:lnTo>
                                    <a:pt x="408" y="96"/>
                                  </a:lnTo>
                                  <a:lnTo>
                                    <a:pt x="402" y="102"/>
                                  </a:lnTo>
                                  <a:lnTo>
                                    <a:pt x="396" y="96"/>
                                  </a:lnTo>
                                  <a:lnTo>
                                    <a:pt x="390" y="102"/>
                                  </a:lnTo>
                                  <a:lnTo>
                                    <a:pt x="378" y="108"/>
                                  </a:lnTo>
                                  <a:lnTo>
                                    <a:pt x="372" y="114"/>
                                  </a:lnTo>
                                  <a:lnTo>
                                    <a:pt x="360" y="120"/>
                                  </a:lnTo>
                                  <a:lnTo>
                                    <a:pt x="348" y="120"/>
                                  </a:lnTo>
                                  <a:lnTo>
                                    <a:pt x="348" y="108"/>
                                  </a:lnTo>
                                  <a:lnTo>
                                    <a:pt x="342" y="102"/>
                                  </a:lnTo>
                                  <a:lnTo>
                                    <a:pt x="324" y="102"/>
                                  </a:lnTo>
                                  <a:lnTo>
                                    <a:pt x="306" y="96"/>
                                  </a:lnTo>
                                  <a:lnTo>
                                    <a:pt x="264" y="96"/>
                                  </a:lnTo>
                                  <a:lnTo>
                                    <a:pt x="240" y="108"/>
                                  </a:lnTo>
                                  <a:lnTo>
                                    <a:pt x="234" y="120"/>
                                  </a:lnTo>
                                  <a:lnTo>
                                    <a:pt x="234" y="126"/>
                                  </a:lnTo>
                                  <a:lnTo>
                                    <a:pt x="258" y="144"/>
                                  </a:lnTo>
                                  <a:lnTo>
                                    <a:pt x="252" y="156"/>
                                  </a:lnTo>
                                  <a:lnTo>
                                    <a:pt x="282" y="162"/>
                                  </a:lnTo>
                                  <a:lnTo>
                                    <a:pt x="276" y="168"/>
                                  </a:lnTo>
                                  <a:lnTo>
                                    <a:pt x="270" y="180"/>
                                  </a:lnTo>
                                  <a:lnTo>
                                    <a:pt x="264" y="186"/>
                                  </a:lnTo>
                                  <a:lnTo>
                                    <a:pt x="264" y="192"/>
                                  </a:lnTo>
                                  <a:lnTo>
                                    <a:pt x="276" y="204"/>
                                  </a:lnTo>
                                  <a:lnTo>
                                    <a:pt x="282" y="204"/>
                                  </a:lnTo>
                                  <a:lnTo>
                                    <a:pt x="282" y="210"/>
                                  </a:lnTo>
                                  <a:lnTo>
                                    <a:pt x="276" y="222"/>
                                  </a:lnTo>
                                  <a:lnTo>
                                    <a:pt x="276" y="234"/>
                                  </a:lnTo>
                                  <a:lnTo>
                                    <a:pt x="294" y="234"/>
                                  </a:lnTo>
                                  <a:lnTo>
                                    <a:pt x="306" y="252"/>
                                  </a:lnTo>
                                  <a:lnTo>
                                    <a:pt x="324" y="252"/>
                                  </a:lnTo>
                                  <a:lnTo>
                                    <a:pt x="330" y="288"/>
                                  </a:lnTo>
                                  <a:lnTo>
                                    <a:pt x="366" y="288"/>
                                  </a:lnTo>
                                  <a:lnTo>
                                    <a:pt x="378" y="294"/>
                                  </a:lnTo>
                                  <a:lnTo>
                                    <a:pt x="384" y="300"/>
                                  </a:lnTo>
                                  <a:lnTo>
                                    <a:pt x="384" y="306"/>
                                  </a:lnTo>
                                  <a:lnTo>
                                    <a:pt x="378" y="312"/>
                                  </a:lnTo>
                                  <a:lnTo>
                                    <a:pt x="354" y="324"/>
                                  </a:lnTo>
                                  <a:lnTo>
                                    <a:pt x="342" y="324"/>
                                  </a:lnTo>
                                  <a:lnTo>
                                    <a:pt x="336" y="330"/>
                                  </a:lnTo>
                                  <a:lnTo>
                                    <a:pt x="336" y="366"/>
                                  </a:lnTo>
                                  <a:lnTo>
                                    <a:pt x="342" y="378"/>
                                  </a:lnTo>
                                  <a:lnTo>
                                    <a:pt x="354" y="390"/>
                                  </a:lnTo>
                                  <a:lnTo>
                                    <a:pt x="354" y="396"/>
                                  </a:lnTo>
                                  <a:lnTo>
                                    <a:pt x="324" y="414"/>
                                  </a:lnTo>
                                  <a:lnTo>
                                    <a:pt x="300" y="450"/>
                                  </a:lnTo>
                                  <a:lnTo>
                                    <a:pt x="318" y="474"/>
                                  </a:lnTo>
                                  <a:lnTo>
                                    <a:pt x="306" y="474"/>
                                  </a:lnTo>
                                  <a:lnTo>
                                    <a:pt x="300" y="480"/>
                                  </a:lnTo>
                                  <a:lnTo>
                                    <a:pt x="288" y="486"/>
                                  </a:lnTo>
                                  <a:lnTo>
                                    <a:pt x="282" y="492"/>
                                  </a:lnTo>
                                  <a:lnTo>
                                    <a:pt x="282" y="504"/>
                                  </a:lnTo>
                                  <a:lnTo>
                                    <a:pt x="276" y="522"/>
                                  </a:lnTo>
                                  <a:lnTo>
                                    <a:pt x="276" y="534"/>
                                  </a:lnTo>
                                  <a:lnTo>
                                    <a:pt x="270" y="552"/>
                                  </a:lnTo>
                                  <a:lnTo>
                                    <a:pt x="258" y="564"/>
                                  </a:lnTo>
                                  <a:lnTo>
                                    <a:pt x="234" y="576"/>
                                  </a:lnTo>
                                  <a:lnTo>
                                    <a:pt x="228" y="582"/>
                                  </a:lnTo>
                                  <a:lnTo>
                                    <a:pt x="228" y="588"/>
                                  </a:lnTo>
                                  <a:lnTo>
                                    <a:pt x="222" y="594"/>
                                  </a:lnTo>
                                  <a:lnTo>
                                    <a:pt x="222" y="612"/>
                                  </a:lnTo>
                                  <a:lnTo>
                                    <a:pt x="204" y="624"/>
                                  </a:lnTo>
                                  <a:lnTo>
                                    <a:pt x="204" y="630"/>
                                  </a:lnTo>
                                  <a:lnTo>
                                    <a:pt x="198" y="636"/>
                                  </a:lnTo>
                                  <a:lnTo>
                                    <a:pt x="192" y="648"/>
                                  </a:lnTo>
                                  <a:lnTo>
                                    <a:pt x="186" y="654"/>
                                  </a:lnTo>
                                  <a:lnTo>
                                    <a:pt x="168" y="654"/>
                                  </a:lnTo>
                                  <a:lnTo>
                                    <a:pt x="162" y="648"/>
                                  </a:lnTo>
                                  <a:lnTo>
                                    <a:pt x="156" y="654"/>
                                  </a:lnTo>
                                  <a:lnTo>
                                    <a:pt x="132" y="666"/>
                                  </a:lnTo>
                                  <a:lnTo>
                                    <a:pt x="126" y="666"/>
                                  </a:lnTo>
                                  <a:lnTo>
                                    <a:pt x="120" y="660"/>
                                  </a:lnTo>
                                  <a:lnTo>
                                    <a:pt x="120" y="648"/>
                                  </a:lnTo>
                                  <a:lnTo>
                                    <a:pt x="114" y="642"/>
                                  </a:lnTo>
                                  <a:lnTo>
                                    <a:pt x="108" y="642"/>
                                  </a:lnTo>
                                  <a:lnTo>
                                    <a:pt x="96" y="648"/>
                                  </a:lnTo>
                                  <a:lnTo>
                                    <a:pt x="84" y="660"/>
                                  </a:lnTo>
                                  <a:lnTo>
                                    <a:pt x="84" y="666"/>
                                  </a:lnTo>
                                  <a:lnTo>
                                    <a:pt x="78" y="678"/>
                                  </a:lnTo>
                                  <a:lnTo>
                                    <a:pt x="72" y="684"/>
                                  </a:lnTo>
                                  <a:lnTo>
                                    <a:pt x="66" y="696"/>
                                  </a:lnTo>
                                  <a:lnTo>
                                    <a:pt x="54" y="708"/>
                                  </a:lnTo>
                                  <a:lnTo>
                                    <a:pt x="48" y="720"/>
                                  </a:lnTo>
                                  <a:lnTo>
                                    <a:pt x="48" y="744"/>
                                  </a:lnTo>
                                  <a:lnTo>
                                    <a:pt x="54" y="750"/>
                                  </a:lnTo>
                                  <a:lnTo>
                                    <a:pt x="66" y="756"/>
                                  </a:lnTo>
                                  <a:lnTo>
                                    <a:pt x="72" y="756"/>
                                  </a:lnTo>
                                  <a:lnTo>
                                    <a:pt x="102" y="750"/>
                                  </a:lnTo>
                                  <a:lnTo>
                                    <a:pt x="102" y="768"/>
                                  </a:lnTo>
                                  <a:lnTo>
                                    <a:pt x="96" y="798"/>
                                  </a:lnTo>
                                  <a:lnTo>
                                    <a:pt x="102" y="804"/>
                                  </a:lnTo>
                                  <a:lnTo>
                                    <a:pt x="108" y="816"/>
                                  </a:lnTo>
                                  <a:lnTo>
                                    <a:pt x="120" y="828"/>
                                  </a:lnTo>
                                  <a:lnTo>
                                    <a:pt x="144" y="828"/>
                                  </a:lnTo>
                                  <a:lnTo>
                                    <a:pt x="144" y="852"/>
                                  </a:lnTo>
                                  <a:lnTo>
                                    <a:pt x="168" y="894"/>
                                  </a:lnTo>
                                  <a:lnTo>
                                    <a:pt x="174" y="906"/>
                                  </a:lnTo>
                                  <a:lnTo>
                                    <a:pt x="180" y="912"/>
                                  </a:lnTo>
                                  <a:lnTo>
                                    <a:pt x="180" y="936"/>
                                  </a:lnTo>
                                  <a:lnTo>
                                    <a:pt x="168" y="942"/>
                                  </a:lnTo>
                                  <a:lnTo>
                                    <a:pt x="162" y="948"/>
                                  </a:lnTo>
                                  <a:lnTo>
                                    <a:pt x="144" y="948"/>
                                  </a:lnTo>
                                  <a:lnTo>
                                    <a:pt x="138" y="942"/>
                                  </a:lnTo>
                                  <a:lnTo>
                                    <a:pt x="138" y="930"/>
                                  </a:lnTo>
                                  <a:lnTo>
                                    <a:pt x="132" y="930"/>
                                  </a:lnTo>
                                  <a:lnTo>
                                    <a:pt x="120" y="936"/>
                                  </a:lnTo>
                                  <a:lnTo>
                                    <a:pt x="108" y="948"/>
                                  </a:lnTo>
                                  <a:lnTo>
                                    <a:pt x="84" y="948"/>
                                  </a:lnTo>
                                  <a:lnTo>
                                    <a:pt x="78" y="942"/>
                                  </a:lnTo>
                                  <a:lnTo>
                                    <a:pt x="78" y="936"/>
                                  </a:lnTo>
                                  <a:lnTo>
                                    <a:pt x="54" y="948"/>
                                  </a:lnTo>
                                  <a:lnTo>
                                    <a:pt x="48" y="942"/>
                                  </a:lnTo>
                                  <a:lnTo>
                                    <a:pt x="36" y="936"/>
                                  </a:lnTo>
                                  <a:lnTo>
                                    <a:pt x="24" y="936"/>
                                  </a:lnTo>
                                  <a:lnTo>
                                    <a:pt x="12" y="948"/>
                                  </a:lnTo>
                                  <a:lnTo>
                                    <a:pt x="12" y="960"/>
                                  </a:lnTo>
                                  <a:lnTo>
                                    <a:pt x="18" y="966"/>
                                  </a:lnTo>
                                  <a:lnTo>
                                    <a:pt x="0" y="972"/>
                                  </a:lnTo>
                                  <a:lnTo>
                                    <a:pt x="36" y="972"/>
                                  </a:lnTo>
                                  <a:lnTo>
                                    <a:pt x="30" y="984"/>
                                  </a:lnTo>
                                  <a:lnTo>
                                    <a:pt x="30" y="1014"/>
                                  </a:lnTo>
                                  <a:lnTo>
                                    <a:pt x="36" y="1026"/>
                                  </a:lnTo>
                                  <a:lnTo>
                                    <a:pt x="48" y="1032"/>
                                  </a:lnTo>
                                  <a:lnTo>
                                    <a:pt x="66" y="1038"/>
                                  </a:lnTo>
                                  <a:lnTo>
                                    <a:pt x="120" y="1038"/>
                                  </a:lnTo>
                                  <a:lnTo>
                                    <a:pt x="132" y="1032"/>
                                  </a:lnTo>
                                  <a:lnTo>
                                    <a:pt x="150" y="1014"/>
                                  </a:lnTo>
                                  <a:lnTo>
                                    <a:pt x="162" y="1008"/>
                                  </a:lnTo>
                                  <a:lnTo>
                                    <a:pt x="168" y="1020"/>
                                  </a:lnTo>
                                  <a:lnTo>
                                    <a:pt x="168" y="1026"/>
                                  </a:lnTo>
                                  <a:lnTo>
                                    <a:pt x="162" y="1038"/>
                                  </a:lnTo>
                                  <a:lnTo>
                                    <a:pt x="144" y="1056"/>
                                  </a:lnTo>
                                  <a:lnTo>
                                    <a:pt x="120" y="1068"/>
                                  </a:lnTo>
                                  <a:lnTo>
                                    <a:pt x="114" y="1074"/>
                                  </a:lnTo>
                                  <a:lnTo>
                                    <a:pt x="90" y="1074"/>
                                  </a:lnTo>
                                  <a:lnTo>
                                    <a:pt x="78" y="1080"/>
                                  </a:lnTo>
                                  <a:lnTo>
                                    <a:pt x="60" y="1086"/>
                                  </a:lnTo>
                                  <a:lnTo>
                                    <a:pt x="48" y="1092"/>
                                  </a:lnTo>
                                  <a:lnTo>
                                    <a:pt x="42" y="1098"/>
                                  </a:lnTo>
                                  <a:lnTo>
                                    <a:pt x="54" y="1122"/>
                                  </a:lnTo>
                                  <a:lnTo>
                                    <a:pt x="66" y="1128"/>
                                  </a:lnTo>
                                  <a:lnTo>
                                    <a:pt x="78" y="1140"/>
                                  </a:lnTo>
                                  <a:lnTo>
                                    <a:pt x="96" y="1152"/>
                                  </a:lnTo>
                                  <a:lnTo>
                                    <a:pt x="108" y="1164"/>
                                  </a:lnTo>
                                  <a:lnTo>
                                    <a:pt x="132" y="1182"/>
                                  </a:lnTo>
                                  <a:lnTo>
                                    <a:pt x="162" y="1206"/>
                                  </a:lnTo>
                                  <a:lnTo>
                                    <a:pt x="204" y="1224"/>
                                  </a:lnTo>
                                  <a:lnTo>
                                    <a:pt x="240" y="1218"/>
                                  </a:lnTo>
                                  <a:lnTo>
                                    <a:pt x="270" y="1200"/>
                                  </a:lnTo>
                                  <a:lnTo>
                                    <a:pt x="294" y="1176"/>
                                  </a:lnTo>
                                  <a:lnTo>
                                    <a:pt x="300" y="1158"/>
                                  </a:lnTo>
                                  <a:lnTo>
                                    <a:pt x="300" y="1128"/>
                                  </a:lnTo>
                                  <a:lnTo>
                                    <a:pt x="306" y="1116"/>
                                  </a:lnTo>
                                  <a:lnTo>
                                    <a:pt x="318" y="1104"/>
                                  </a:lnTo>
                                  <a:lnTo>
                                    <a:pt x="324" y="1092"/>
                                  </a:lnTo>
                                  <a:lnTo>
                                    <a:pt x="330" y="1086"/>
                                  </a:lnTo>
                                  <a:lnTo>
                                    <a:pt x="342" y="1086"/>
                                  </a:lnTo>
                                  <a:lnTo>
                                    <a:pt x="348" y="1080"/>
                                  </a:lnTo>
                                  <a:lnTo>
                                    <a:pt x="354" y="1080"/>
                                  </a:lnTo>
                                  <a:lnTo>
                                    <a:pt x="360" y="1086"/>
                                  </a:lnTo>
                                  <a:lnTo>
                                    <a:pt x="360" y="1098"/>
                                  </a:lnTo>
                                  <a:lnTo>
                                    <a:pt x="348" y="1110"/>
                                  </a:lnTo>
                                  <a:lnTo>
                                    <a:pt x="336" y="1128"/>
                                  </a:lnTo>
                                  <a:lnTo>
                                    <a:pt x="324" y="1140"/>
                                  </a:lnTo>
                                  <a:lnTo>
                                    <a:pt x="318" y="1152"/>
                                  </a:lnTo>
                                  <a:lnTo>
                                    <a:pt x="318" y="1164"/>
                                  </a:lnTo>
                                  <a:lnTo>
                                    <a:pt x="324" y="1176"/>
                                  </a:lnTo>
                                  <a:lnTo>
                                    <a:pt x="336" y="1182"/>
                                  </a:lnTo>
                                  <a:lnTo>
                                    <a:pt x="342" y="1182"/>
                                  </a:lnTo>
                                  <a:lnTo>
                                    <a:pt x="354" y="1194"/>
                                  </a:lnTo>
                                  <a:lnTo>
                                    <a:pt x="354" y="1206"/>
                                  </a:lnTo>
                                  <a:lnTo>
                                    <a:pt x="348" y="1242"/>
                                  </a:lnTo>
                                  <a:lnTo>
                                    <a:pt x="342" y="1284"/>
                                  </a:lnTo>
                                  <a:lnTo>
                                    <a:pt x="336" y="1338"/>
                                  </a:lnTo>
                                  <a:lnTo>
                                    <a:pt x="342" y="1398"/>
                                  </a:lnTo>
                                  <a:lnTo>
                                    <a:pt x="354" y="1446"/>
                                  </a:lnTo>
                                  <a:lnTo>
                                    <a:pt x="384" y="1536"/>
                                  </a:lnTo>
                                  <a:lnTo>
                                    <a:pt x="402" y="1554"/>
                                  </a:lnTo>
                                  <a:lnTo>
                                    <a:pt x="402" y="1596"/>
                                  </a:lnTo>
                                  <a:lnTo>
                                    <a:pt x="414" y="1620"/>
                                  </a:lnTo>
                                  <a:lnTo>
                                    <a:pt x="426" y="1626"/>
                                  </a:lnTo>
                                  <a:lnTo>
                                    <a:pt x="438" y="1626"/>
                                  </a:lnTo>
                                  <a:lnTo>
                                    <a:pt x="444" y="1632"/>
                                  </a:lnTo>
                                  <a:lnTo>
                                    <a:pt x="450" y="1632"/>
                                  </a:lnTo>
                                  <a:lnTo>
                                    <a:pt x="450" y="1644"/>
                                  </a:lnTo>
                                  <a:lnTo>
                                    <a:pt x="456" y="1656"/>
                                  </a:lnTo>
                                  <a:lnTo>
                                    <a:pt x="456" y="1674"/>
                                  </a:lnTo>
                                  <a:lnTo>
                                    <a:pt x="474" y="1710"/>
                                  </a:lnTo>
                                  <a:lnTo>
                                    <a:pt x="498" y="1722"/>
                                  </a:lnTo>
                                  <a:lnTo>
                                    <a:pt x="504" y="1728"/>
                                  </a:lnTo>
                                  <a:lnTo>
                                    <a:pt x="510" y="1728"/>
                                  </a:lnTo>
                                  <a:lnTo>
                                    <a:pt x="510" y="1746"/>
                                  </a:lnTo>
                                  <a:lnTo>
                                    <a:pt x="516" y="1782"/>
                                  </a:lnTo>
                                  <a:lnTo>
                                    <a:pt x="522" y="1830"/>
                                  </a:lnTo>
                                  <a:lnTo>
                                    <a:pt x="534" y="1872"/>
                                  </a:lnTo>
                                  <a:lnTo>
                                    <a:pt x="552" y="1908"/>
                                  </a:lnTo>
                                  <a:lnTo>
                                    <a:pt x="576" y="1944"/>
                                  </a:lnTo>
                                  <a:lnTo>
                                    <a:pt x="600" y="1974"/>
                                  </a:lnTo>
                                  <a:lnTo>
                                    <a:pt x="612" y="1998"/>
                                  </a:lnTo>
                                  <a:lnTo>
                                    <a:pt x="618" y="2016"/>
                                  </a:lnTo>
                                  <a:lnTo>
                                    <a:pt x="618" y="2070"/>
                                  </a:lnTo>
                                  <a:lnTo>
                                    <a:pt x="624" y="2094"/>
                                  </a:lnTo>
                                  <a:lnTo>
                                    <a:pt x="642" y="2124"/>
                                  </a:lnTo>
                                  <a:lnTo>
                                    <a:pt x="672" y="2166"/>
                                  </a:lnTo>
                                  <a:lnTo>
                                    <a:pt x="696" y="2202"/>
                                  </a:lnTo>
                                  <a:lnTo>
                                    <a:pt x="714" y="2232"/>
                                  </a:lnTo>
                                  <a:lnTo>
                                    <a:pt x="720" y="2244"/>
                                  </a:lnTo>
                                  <a:lnTo>
                                    <a:pt x="726" y="2244"/>
                                  </a:lnTo>
                                  <a:lnTo>
                                    <a:pt x="732" y="2238"/>
                                  </a:lnTo>
                                  <a:lnTo>
                                    <a:pt x="744" y="2238"/>
                                  </a:lnTo>
                                  <a:lnTo>
                                    <a:pt x="768" y="2226"/>
                                  </a:lnTo>
                                  <a:lnTo>
                                    <a:pt x="774" y="2220"/>
                                  </a:lnTo>
                                  <a:lnTo>
                                    <a:pt x="780" y="2208"/>
                                  </a:lnTo>
                                  <a:lnTo>
                                    <a:pt x="780" y="2172"/>
                                  </a:lnTo>
                                  <a:lnTo>
                                    <a:pt x="786" y="2160"/>
                                  </a:lnTo>
                                  <a:lnTo>
                                    <a:pt x="798" y="2154"/>
                                  </a:lnTo>
                                  <a:lnTo>
                                    <a:pt x="804" y="2154"/>
                                  </a:lnTo>
                                  <a:lnTo>
                                    <a:pt x="810" y="2160"/>
                                  </a:lnTo>
                                  <a:lnTo>
                                    <a:pt x="828" y="2160"/>
                                  </a:lnTo>
                                  <a:lnTo>
                                    <a:pt x="834" y="2154"/>
                                  </a:lnTo>
                                  <a:lnTo>
                                    <a:pt x="846" y="2148"/>
                                  </a:lnTo>
                                  <a:lnTo>
                                    <a:pt x="852" y="2142"/>
                                  </a:lnTo>
                                  <a:lnTo>
                                    <a:pt x="864" y="2136"/>
                                  </a:lnTo>
                                  <a:lnTo>
                                    <a:pt x="852" y="2136"/>
                                  </a:lnTo>
                                  <a:lnTo>
                                    <a:pt x="846" y="2130"/>
                                  </a:lnTo>
                                  <a:lnTo>
                                    <a:pt x="846" y="2118"/>
                                  </a:lnTo>
                                  <a:lnTo>
                                    <a:pt x="852" y="2100"/>
                                  </a:lnTo>
                                  <a:lnTo>
                                    <a:pt x="858" y="2088"/>
                                  </a:lnTo>
                                  <a:lnTo>
                                    <a:pt x="906" y="2064"/>
                                  </a:lnTo>
                                  <a:lnTo>
                                    <a:pt x="918" y="2052"/>
                                  </a:lnTo>
                                  <a:lnTo>
                                    <a:pt x="918" y="2040"/>
                                  </a:lnTo>
                                  <a:lnTo>
                                    <a:pt x="912" y="2028"/>
                                  </a:lnTo>
                                  <a:lnTo>
                                    <a:pt x="912" y="2010"/>
                                  </a:lnTo>
                                  <a:lnTo>
                                    <a:pt x="900" y="1974"/>
                                  </a:lnTo>
                                  <a:lnTo>
                                    <a:pt x="900" y="1908"/>
                                  </a:lnTo>
                                  <a:lnTo>
                                    <a:pt x="906" y="1890"/>
                                  </a:lnTo>
                                  <a:lnTo>
                                    <a:pt x="906" y="1884"/>
                                  </a:lnTo>
                                  <a:lnTo>
                                    <a:pt x="912" y="1878"/>
                                  </a:lnTo>
                                  <a:lnTo>
                                    <a:pt x="912" y="1860"/>
                                  </a:lnTo>
                                  <a:lnTo>
                                    <a:pt x="918" y="1842"/>
                                  </a:lnTo>
                                  <a:lnTo>
                                    <a:pt x="918" y="1800"/>
                                  </a:lnTo>
                                  <a:lnTo>
                                    <a:pt x="906" y="1776"/>
                                  </a:lnTo>
                                  <a:lnTo>
                                    <a:pt x="888" y="1758"/>
                                  </a:lnTo>
                                  <a:lnTo>
                                    <a:pt x="888" y="1728"/>
                                  </a:lnTo>
                                  <a:lnTo>
                                    <a:pt x="894" y="1722"/>
                                  </a:lnTo>
                                  <a:lnTo>
                                    <a:pt x="900" y="1710"/>
                                  </a:lnTo>
                                  <a:lnTo>
                                    <a:pt x="900" y="1698"/>
                                  </a:lnTo>
                                  <a:lnTo>
                                    <a:pt x="894" y="1686"/>
                                  </a:lnTo>
                                  <a:lnTo>
                                    <a:pt x="894" y="1644"/>
                                  </a:lnTo>
                                  <a:lnTo>
                                    <a:pt x="918" y="1632"/>
                                  </a:lnTo>
                                  <a:lnTo>
                                    <a:pt x="924" y="1632"/>
                                  </a:lnTo>
                                  <a:lnTo>
                                    <a:pt x="948" y="1620"/>
                                  </a:lnTo>
                                  <a:lnTo>
                                    <a:pt x="948" y="1596"/>
                                  </a:lnTo>
                                  <a:lnTo>
                                    <a:pt x="954" y="1584"/>
                                  </a:lnTo>
                                  <a:lnTo>
                                    <a:pt x="960" y="1578"/>
                                  </a:lnTo>
                                  <a:lnTo>
                                    <a:pt x="972" y="1572"/>
                                  </a:lnTo>
                                  <a:lnTo>
                                    <a:pt x="990" y="1572"/>
                                  </a:lnTo>
                                  <a:lnTo>
                                    <a:pt x="996" y="1560"/>
                                  </a:lnTo>
                                  <a:lnTo>
                                    <a:pt x="1002" y="1566"/>
                                  </a:lnTo>
                                  <a:lnTo>
                                    <a:pt x="1032" y="1566"/>
                                  </a:lnTo>
                                  <a:lnTo>
                                    <a:pt x="1032" y="1548"/>
                                  </a:lnTo>
                                  <a:lnTo>
                                    <a:pt x="1038" y="1530"/>
                                  </a:lnTo>
                                  <a:lnTo>
                                    <a:pt x="1050" y="1518"/>
                                  </a:lnTo>
                                  <a:lnTo>
                                    <a:pt x="1056" y="1500"/>
                                  </a:lnTo>
                                  <a:lnTo>
                                    <a:pt x="1068" y="1488"/>
                                  </a:lnTo>
                                  <a:lnTo>
                                    <a:pt x="1074" y="1476"/>
                                  </a:lnTo>
                                  <a:lnTo>
                                    <a:pt x="1086" y="1470"/>
                                  </a:lnTo>
                                  <a:lnTo>
                                    <a:pt x="1092" y="1464"/>
                                  </a:lnTo>
                                  <a:lnTo>
                                    <a:pt x="1110" y="1458"/>
                                  </a:lnTo>
                                  <a:lnTo>
                                    <a:pt x="1116" y="1452"/>
                                  </a:lnTo>
                                  <a:lnTo>
                                    <a:pt x="1128" y="1446"/>
                                  </a:lnTo>
                                  <a:lnTo>
                                    <a:pt x="1134" y="1428"/>
                                  </a:lnTo>
                                  <a:lnTo>
                                    <a:pt x="1158" y="1380"/>
                                  </a:lnTo>
                                  <a:lnTo>
                                    <a:pt x="1176" y="1362"/>
                                  </a:lnTo>
                                  <a:lnTo>
                                    <a:pt x="1188" y="1356"/>
                                  </a:lnTo>
                                  <a:lnTo>
                                    <a:pt x="1206" y="1344"/>
                                  </a:lnTo>
                                  <a:lnTo>
                                    <a:pt x="1218" y="1338"/>
                                  </a:lnTo>
                                  <a:lnTo>
                                    <a:pt x="1236" y="1320"/>
                                  </a:lnTo>
                                  <a:lnTo>
                                    <a:pt x="1242" y="1320"/>
                                  </a:lnTo>
                                  <a:lnTo>
                                    <a:pt x="1230" y="1290"/>
                                  </a:lnTo>
                                  <a:lnTo>
                                    <a:pt x="1236" y="1284"/>
                                  </a:lnTo>
                                  <a:lnTo>
                                    <a:pt x="1260" y="1314"/>
                                  </a:lnTo>
                                  <a:lnTo>
                                    <a:pt x="1320" y="1254"/>
                                  </a:lnTo>
                                  <a:lnTo>
                                    <a:pt x="1332" y="1230"/>
                                  </a:lnTo>
                                  <a:lnTo>
                                    <a:pt x="1326" y="1224"/>
                                  </a:lnTo>
                                  <a:lnTo>
                                    <a:pt x="1320" y="1212"/>
                                  </a:lnTo>
                                  <a:lnTo>
                                    <a:pt x="1314" y="1206"/>
                                  </a:lnTo>
                                  <a:lnTo>
                                    <a:pt x="1308" y="1194"/>
                                  </a:lnTo>
                                  <a:lnTo>
                                    <a:pt x="1308" y="1182"/>
                                  </a:lnTo>
                                  <a:lnTo>
                                    <a:pt x="1320" y="1176"/>
                                  </a:lnTo>
                                  <a:lnTo>
                                    <a:pt x="1326" y="1170"/>
                                  </a:lnTo>
                                  <a:lnTo>
                                    <a:pt x="1338" y="1170"/>
                                  </a:lnTo>
                                  <a:lnTo>
                                    <a:pt x="1350" y="1164"/>
                                  </a:lnTo>
                                  <a:lnTo>
                                    <a:pt x="1362" y="1152"/>
                                  </a:lnTo>
                                  <a:lnTo>
                                    <a:pt x="1374" y="1134"/>
                                  </a:lnTo>
                                  <a:lnTo>
                                    <a:pt x="1374" y="1110"/>
                                  </a:lnTo>
                                  <a:lnTo>
                                    <a:pt x="1392" y="1116"/>
                                  </a:lnTo>
                                  <a:lnTo>
                                    <a:pt x="1398" y="1146"/>
                                  </a:lnTo>
                                  <a:lnTo>
                                    <a:pt x="1416" y="1110"/>
                                  </a:lnTo>
                                  <a:lnTo>
                                    <a:pt x="1416" y="1128"/>
                                  </a:lnTo>
                                  <a:lnTo>
                                    <a:pt x="1422" y="1140"/>
                                  </a:lnTo>
                                  <a:lnTo>
                                    <a:pt x="1422" y="1158"/>
                                  </a:lnTo>
                                  <a:lnTo>
                                    <a:pt x="1428" y="1170"/>
                                  </a:lnTo>
                                  <a:lnTo>
                                    <a:pt x="1434" y="1176"/>
                                  </a:lnTo>
                                  <a:lnTo>
                                    <a:pt x="1440" y="1176"/>
                                  </a:lnTo>
                                  <a:lnTo>
                                    <a:pt x="1446" y="1170"/>
                                  </a:lnTo>
                                  <a:lnTo>
                                    <a:pt x="1446" y="1158"/>
                                  </a:lnTo>
                                  <a:lnTo>
                                    <a:pt x="1452" y="1152"/>
                                  </a:lnTo>
                                  <a:lnTo>
                                    <a:pt x="1452" y="1140"/>
                                  </a:lnTo>
                                  <a:lnTo>
                                    <a:pt x="1458" y="1110"/>
                                  </a:lnTo>
                                  <a:lnTo>
                                    <a:pt x="1440" y="1068"/>
                                  </a:lnTo>
                                  <a:lnTo>
                                    <a:pt x="1440" y="1038"/>
                                  </a:lnTo>
                                  <a:lnTo>
                                    <a:pt x="1410" y="1014"/>
                                  </a:lnTo>
                                  <a:lnTo>
                                    <a:pt x="1398" y="984"/>
                                  </a:lnTo>
                                  <a:lnTo>
                                    <a:pt x="1404" y="972"/>
                                  </a:lnTo>
                                  <a:lnTo>
                                    <a:pt x="1410" y="966"/>
                                  </a:lnTo>
                                  <a:lnTo>
                                    <a:pt x="1416" y="948"/>
                                  </a:lnTo>
                                  <a:lnTo>
                                    <a:pt x="1416" y="942"/>
                                  </a:lnTo>
                                  <a:lnTo>
                                    <a:pt x="1410" y="936"/>
                                  </a:lnTo>
                                  <a:lnTo>
                                    <a:pt x="1398" y="930"/>
                                  </a:lnTo>
                                  <a:lnTo>
                                    <a:pt x="1380" y="930"/>
                                  </a:lnTo>
                                  <a:lnTo>
                                    <a:pt x="1368" y="924"/>
                                  </a:lnTo>
                                  <a:lnTo>
                                    <a:pt x="1356" y="912"/>
                                  </a:lnTo>
                                  <a:lnTo>
                                    <a:pt x="1368" y="900"/>
                                  </a:lnTo>
                                  <a:lnTo>
                                    <a:pt x="1374" y="900"/>
                                  </a:lnTo>
                                  <a:lnTo>
                                    <a:pt x="1374" y="870"/>
                                  </a:lnTo>
                                  <a:lnTo>
                                    <a:pt x="1410" y="870"/>
                                  </a:lnTo>
                                  <a:lnTo>
                                    <a:pt x="1410" y="858"/>
                                  </a:lnTo>
                                  <a:lnTo>
                                    <a:pt x="1380" y="840"/>
                                  </a:lnTo>
                                  <a:lnTo>
                                    <a:pt x="1374" y="840"/>
                                  </a:lnTo>
                                  <a:lnTo>
                                    <a:pt x="1362" y="828"/>
                                  </a:lnTo>
                                  <a:lnTo>
                                    <a:pt x="1350" y="822"/>
                                  </a:lnTo>
                                  <a:lnTo>
                                    <a:pt x="1344" y="810"/>
                                  </a:lnTo>
                                  <a:lnTo>
                                    <a:pt x="1344" y="804"/>
                                  </a:lnTo>
                                  <a:lnTo>
                                    <a:pt x="1350" y="792"/>
                                  </a:lnTo>
                                  <a:lnTo>
                                    <a:pt x="1362" y="780"/>
                                  </a:lnTo>
                                  <a:lnTo>
                                    <a:pt x="1350" y="762"/>
                                  </a:lnTo>
                                  <a:lnTo>
                                    <a:pt x="1368" y="762"/>
                                  </a:lnTo>
                                  <a:lnTo>
                                    <a:pt x="1392" y="774"/>
                                  </a:lnTo>
                                  <a:lnTo>
                                    <a:pt x="1386" y="768"/>
                                  </a:lnTo>
                                  <a:lnTo>
                                    <a:pt x="1404" y="762"/>
                                  </a:lnTo>
                                  <a:lnTo>
                                    <a:pt x="1410" y="774"/>
                                  </a:lnTo>
                                  <a:lnTo>
                                    <a:pt x="1410" y="780"/>
                                  </a:lnTo>
                                  <a:lnTo>
                                    <a:pt x="1416" y="792"/>
                                  </a:lnTo>
                                  <a:lnTo>
                                    <a:pt x="1422" y="798"/>
                                  </a:lnTo>
                                  <a:lnTo>
                                    <a:pt x="1434" y="798"/>
                                  </a:lnTo>
                                  <a:lnTo>
                                    <a:pt x="1440" y="804"/>
                                  </a:lnTo>
                                  <a:lnTo>
                                    <a:pt x="1446" y="786"/>
                                  </a:lnTo>
                                  <a:lnTo>
                                    <a:pt x="1452" y="792"/>
                                  </a:lnTo>
                                  <a:lnTo>
                                    <a:pt x="1458" y="792"/>
                                  </a:lnTo>
                                  <a:lnTo>
                                    <a:pt x="1464" y="798"/>
                                  </a:lnTo>
                                  <a:lnTo>
                                    <a:pt x="1464" y="828"/>
                                  </a:lnTo>
                                  <a:lnTo>
                                    <a:pt x="1470" y="828"/>
                                  </a:lnTo>
                                  <a:lnTo>
                                    <a:pt x="1470" y="864"/>
                                  </a:lnTo>
                                  <a:lnTo>
                                    <a:pt x="1476" y="864"/>
                                  </a:lnTo>
                                  <a:lnTo>
                                    <a:pt x="1482" y="870"/>
                                  </a:lnTo>
                                  <a:lnTo>
                                    <a:pt x="1542" y="870"/>
                                  </a:lnTo>
                                  <a:lnTo>
                                    <a:pt x="1554" y="876"/>
                                  </a:lnTo>
                                  <a:lnTo>
                                    <a:pt x="1572" y="876"/>
                                  </a:lnTo>
                                  <a:lnTo>
                                    <a:pt x="1620" y="864"/>
                                  </a:lnTo>
                                  <a:lnTo>
                                    <a:pt x="1626" y="864"/>
                                  </a:lnTo>
                                  <a:lnTo>
                                    <a:pt x="1650" y="888"/>
                                  </a:lnTo>
                                  <a:lnTo>
                                    <a:pt x="1650" y="894"/>
                                  </a:lnTo>
                                  <a:lnTo>
                                    <a:pt x="1644" y="900"/>
                                  </a:lnTo>
                                  <a:lnTo>
                                    <a:pt x="1638" y="900"/>
                                  </a:lnTo>
                                  <a:lnTo>
                                    <a:pt x="1638" y="912"/>
                                  </a:lnTo>
                                  <a:lnTo>
                                    <a:pt x="1632" y="930"/>
                                  </a:lnTo>
                                  <a:lnTo>
                                    <a:pt x="1626" y="942"/>
                                  </a:lnTo>
                                  <a:lnTo>
                                    <a:pt x="1620" y="948"/>
                                  </a:lnTo>
                                  <a:lnTo>
                                    <a:pt x="1614" y="948"/>
                                  </a:lnTo>
                                  <a:lnTo>
                                    <a:pt x="1602" y="954"/>
                                  </a:lnTo>
                                  <a:lnTo>
                                    <a:pt x="1596" y="954"/>
                                  </a:lnTo>
                                  <a:lnTo>
                                    <a:pt x="1584" y="966"/>
                                  </a:lnTo>
                                  <a:lnTo>
                                    <a:pt x="1578" y="978"/>
                                  </a:lnTo>
                                  <a:lnTo>
                                    <a:pt x="1578" y="996"/>
                                  </a:lnTo>
                                  <a:lnTo>
                                    <a:pt x="1584" y="1008"/>
                                  </a:lnTo>
                                  <a:lnTo>
                                    <a:pt x="1602" y="1026"/>
                                  </a:lnTo>
                                  <a:lnTo>
                                    <a:pt x="1608" y="1026"/>
                                  </a:lnTo>
                                  <a:lnTo>
                                    <a:pt x="1626" y="1050"/>
                                  </a:lnTo>
                                  <a:lnTo>
                                    <a:pt x="1632" y="1014"/>
                                  </a:lnTo>
                                  <a:lnTo>
                                    <a:pt x="1632" y="990"/>
                                  </a:lnTo>
                                  <a:lnTo>
                                    <a:pt x="1650" y="990"/>
                                  </a:lnTo>
                                  <a:lnTo>
                                    <a:pt x="1662" y="996"/>
                                  </a:lnTo>
                                  <a:lnTo>
                                    <a:pt x="1668" y="1002"/>
                                  </a:lnTo>
                                  <a:lnTo>
                                    <a:pt x="1668" y="1020"/>
                                  </a:lnTo>
                                  <a:lnTo>
                                    <a:pt x="1674" y="1032"/>
                                  </a:lnTo>
                                  <a:lnTo>
                                    <a:pt x="1674" y="1038"/>
                                  </a:lnTo>
                                  <a:lnTo>
                                    <a:pt x="1680" y="1050"/>
                                  </a:lnTo>
                                  <a:lnTo>
                                    <a:pt x="1680" y="1062"/>
                                  </a:lnTo>
                                  <a:lnTo>
                                    <a:pt x="1686" y="1074"/>
                                  </a:lnTo>
                                  <a:lnTo>
                                    <a:pt x="1692" y="1092"/>
                                  </a:lnTo>
                                  <a:lnTo>
                                    <a:pt x="1698" y="1104"/>
                                  </a:lnTo>
                                  <a:lnTo>
                                    <a:pt x="1704" y="1110"/>
                                  </a:lnTo>
                                  <a:lnTo>
                                    <a:pt x="1704" y="1116"/>
                                  </a:lnTo>
                                  <a:lnTo>
                                    <a:pt x="1722" y="1134"/>
                                  </a:lnTo>
                                  <a:lnTo>
                                    <a:pt x="1722" y="1110"/>
                                  </a:lnTo>
                                  <a:lnTo>
                                    <a:pt x="1728" y="1110"/>
                                  </a:lnTo>
                                  <a:lnTo>
                                    <a:pt x="1734" y="1116"/>
                                  </a:lnTo>
                                  <a:lnTo>
                                    <a:pt x="1746" y="1116"/>
                                  </a:lnTo>
                                  <a:lnTo>
                                    <a:pt x="1746" y="1104"/>
                                  </a:lnTo>
                                  <a:lnTo>
                                    <a:pt x="1728" y="1086"/>
                                  </a:lnTo>
                                  <a:lnTo>
                                    <a:pt x="1728" y="1062"/>
                                  </a:lnTo>
                                  <a:lnTo>
                                    <a:pt x="1722" y="1050"/>
                                  </a:lnTo>
                                  <a:lnTo>
                                    <a:pt x="1740" y="1032"/>
                                  </a:lnTo>
                                  <a:lnTo>
                                    <a:pt x="1746" y="1032"/>
                                  </a:lnTo>
                                  <a:lnTo>
                                    <a:pt x="1740" y="984"/>
                                  </a:lnTo>
                                  <a:lnTo>
                                    <a:pt x="1722" y="966"/>
                                  </a:lnTo>
                                  <a:lnTo>
                                    <a:pt x="1716" y="966"/>
                                  </a:lnTo>
                                  <a:lnTo>
                                    <a:pt x="1770" y="966"/>
                                  </a:lnTo>
                                  <a:lnTo>
                                    <a:pt x="1782" y="972"/>
                                  </a:lnTo>
                                  <a:lnTo>
                                    <a:pt x="1794" y="972"/>
                                  </a:lnTo>
                                  <a:lnTo>
                                    <a:pt x="1794" y="936"/>
                                  </a:lnTo>
                                  <a:lnTo>
                                    <a:pt x="1812" y="882"/>
                                  </a:lnTo>
                                  <a:lnTo>
                                    <a:pt x="1806" y="876"/>
                                  </a:lnTo>
                                  <a:lnTo>
                                    <a:pt x="1800" y="864"/>
                                  </a:lnTo>
                                  <a:lnTo>
                                    <a:pt x="1800" y="846"/>
                                  </a:lnTo>
                                  <a:lnTo>
                                    <a:pt x="1812" y="840"/>
                                  </a:lnTo>
                                  <a:lnTo>
                                    <a:pt x="1818" y="834"/>
                                  </a:lnTo>
                                  <a:lnTo>
                                    <a:pt x="1836" y="804"/>
                                  </a:lnTo>
                                  <a:lnTo>
                                    <a:pt x="1836" y="792"/>
                                  </a:lnTo>
                                  <a:lnTo>
                                    <a:pt x="1830" y="786"/>
                                  </a:lnTo>
                                  <a:lnTo>
                                    <a:pt x="1830" y="780"/>
                                  </a:lnTo>
                                  <a:lnTo>
                                    <a:pt x="1824" y="774"/>
                                  </a:lnTo>
                                  <a:lnTo>
                                    <a:pt x="1824" y="750"/>
                                  </a:lnTo>
                                  <a:lnTo>
                                    <a:pt x="1830" y="750"/>
                                  </a:lnTo>
                                  <a:lnTo>
                                    <a:pt x="1836" y="744"/>
                                  </a:lnTo>
                                  <a:lnTo>
                                    <a:pt x="1848" y="744"/>
                                  </a:lnTo>
                                  <a:lnTo>
                                    <a:pt x="1860" y="738"/>
                                  </a:lnTo>
                                  <a:lnTo>
                                    <a:pt x="1872" y="726"/>
                                  </a:lnTo>
                                  <a:lnTo>
                                    <a:pt x="1872" y="708"/>
                                  </a:lnTo>
                                  <a:lnTo>
                                    <a:pt x="1878" y="708"/>
                                  </a:lnTo>
                                  <a:lnTo>
                                    <a:pt x="1890" y="702"/>
                                  </a:lnTo>
                                  <a:lnTo>
                                    <a:pt x="1926" y="702"/>
                                  </a:lnTo>
                                  <a:lnTo>
                                    <a:pt x="1932" y="708"/>
                                  </a:lnTo>
                                  <a:lnTo>
                                    <a:pt x="1950" y="708"/>
                                  </a:lnTo>
                                  <a:lnTo>
                                    <a:pt x="1950" y="702"/>
                                  </a:lnTo>
                                  <a:lnTo>
                                    <a:pt x="1944" y="696"/>
                                  </a:lnTo>
                                  <a:lnTo>
                                    <a:pt x="1932" y="690"/>
                                  </a:lnTo>
                                  <a:lnTo>
                                    <a:pt x="1926" y="684"/>
                                  </a:lnTo>
                                  <a:lnTo>
                                    <a:pt x="1920" y="672"/>
                                  </a:lnTo>
                                  <a:close/>
                                </a:path>
                              </a:pathLst>
                            </a:custGeom>
                            <a:solidFill>
                              <a:srgbClr val="33334B"/>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10" name="Iceland" descr="© INSCALE GmbH, 15.06.2010"/>
                            <a:cNvSpPr>
                              <a:spLocks/>
                            </a:cNvSpPr>
                          </a:nvSpPr>
                          <a:spPr bwMode="gray">
                            <a:xfrm>
                              <a:off x="2298" y="266"/>
                              <a:ext cx="146" cy="57"/>
                            </a:xfrm>
                            <a:custGeom>
                              <a:avLst/>
                              <a:gdLst>
                                <a:gd name="T0" fmla="*/ 2147483647 w 570"/>
                                <a:gd name="T1" fmla="*/ 2147483647 h 222"/>
                                <a:gd name="T2" fmla="*/ 2147483647 w 570"/>
                                <a:gd name="T3" fmla="*/ 2147483647 h 222"/>
                                <a:gd name="T4" fmla="*/ 2147483647 w 570"/>
                                <a:gd name="T5" fmla="*/ 2147483647 h 222"/>
                                <a:gd name="T6" fmla="*/ 2147483647 w 570"/>
                                <a:gd name="T7" fmla="*/ 2147483647 h 222"/>
                                <a:gd name="T8" fmla="*/ 2147483647 w 570"/>
                                <a:gd name="T9" fmla="*/ 2147483647 h 222"/>
                                <a:gd name="T10" fmla="*/ 2147483647 w 570"/>
                                <a:gd name="T11" fmla="*/ 2147483647 h 222"/>
                                <a:gd name="T12" fmla="*/ 2147483647 w 570"/>
                                <a:gd name="T13" fmla="*/ 2147483647 h 222"/>
                                <a:gd name="T14" fmla="*/ 2147483647 w 570"/>
                                <a:gd name="T15" fmla="*/ 2147483647 h 222"/>
                                <a:gd name="T16" fmla="*/ 2147483647 w 570"/>
                                <a:gd name="T17" fmla="*/ 2147483647 h 222"/>
                                <a:gd name="T18" fmla="*/ 2147483647 w 570"/>
                                <a:gd name="T19" fmla="*/ 2147483647 h 222"/>
                                <a:gd name="T20" fmla="*/ 2147483647 w 570"/>
                                <a:gd name="T21" fmla="*/ 2147483647 h 222"/>
                                <a:gd name="T22" fmla="*/ 2147483647 w 570"/>
                                <a:gd name="T23" fmla="*/ 2147483647 h 222"/>
                                <a:gd name="T24" fmla="*/ 2147483647 w 570"/>
                                <a:gd name="T25" fmla="*/ 2147483647 h 222"/>
                                <a:gd name="T26" fmla="*/ 2147483647 w 570"/>
                                <a:gd name="T27" fmla="*/ 2147483647 h 222"/>
                                <a:gd name="T28" fmla="*/ 2147483647 w 570"/>
                                <a:gd name="T29" fmla="*/ 2147483647 h 222"/>
                                <a:gd name="T30" fmla="*/ 2147483647 w 570"/>
                                <a:gd name="T31" fmla="*/ 2147483647 h 222"/>
                                <a:gd name="T32" fmla="*/ 2147483647 w 570"/>
                                <a:gd name="T33" fmla="*/ 2147483647 h 222"/>
                                <a:gd name="T34" fmla="*/ 2147483647 w 570"/>
                                <a:gd name="T35" fmla="*/ 2147483647 h 222"/>
                                <a:gd name="T36" fmla="*/ 2147483647 w 570"/>
                                <a:gd name="T37" fmla="*/ 2147483647 h 222"/>
                                <a:gd name="T38" fmla="*/ 2147483647 w 570"/>
                                <a:gd name="T39" fmla="*/ 2147483647 h 222"/>
                                <a:gd name="T40" fmla="*/ 2147483647 w 570"/>
                                <a:gd name="T41" fmla="*/ 2147483647 h 222"/>
                                <a:gd name="T42" fmla="*/ 2147483647 w 570"/>
                                <a:gd name="T43" fmla="*/ 2147483647 h 222"/>
                                <a:gd name="T44" fmla="*/ 2147483647 w 570"/>
                                <a:gd name="T45" fmla="*/ 2147483647 h 222"/>
                                <a:gd name="T46" fmla="*/ 2147483647 w 570"/>
                                <a:gd name="T47" fmla="*/ 2147483647 h 222"/>
                                <a:gd name="T48" fmla="*/ 2147483647 w 570"/>
                                <a:gd name="T49" fmla="*/ 2147483647 h 222"/>
                                <a:gd name="T50" fmla="*/ 2147483647 w 570"/>
                                <a:gd name="T51" fmla="*/ 2147483647 h 222"/>
                                <a:gd name="T52" fmla="*/ 2147483647 w 570"/>
                                <a:gd name="T53" fmla="*/ 2147483647 h 222"/>
                                <a:gd name="T54" fmla="*/ 2147483647 w 570"/>
                                <a:gd name="T55" fmla="*/ 2147483647 h 222"/>
                                <a:gd name="T56" fmla="*/ 2147483647 w 570"/>
                                <a:gd name="T57" fmla="*/ 2147483647 h 222"/>
                                <a:gd name="T58" fmla="*/ 2147483647 w 570"/>
                                <a:gd name="T59" fmla="*/ 2147483647 h 222"/>
                                <a:gd name="T60" fmla="*/ 2147483647 w 570"/>
                                <a:gd name="T61" fmla="*/ 2147483647 h 222"/>
                                <a:gd name="T62" fmla="*/ 2147483647 w 570"/>
                                <a:gd name="T63" fmla="*/ 2147483647 h 222"/>
                                <a:gd name="T64" fmla="*/ 2147483647 w 570"/>
                                <a:gd name="T65" fmla="*/ 2147483647 h 222"/>
                                <a:gd name="T66" fmla="*/ 0 w 570"/>
                                <a:gd name="T67" fmla="*/ 2147483647 h 222"/>
                                <a:gd name="T68" fmla="*/ 2147483647 w 570"/>
                                <a:gd name="T69" fmla="*/ 2147483647 h 222"/>
                                <a:gd name="T70" fmla="*/ 2147483647 w 570"/>
                                <a:gd name="T71" fmla="*/ 2147483647 h 222"/>
                                <a:gd name="T72" fmla="*/ 2147483647 w 570"/>
                                <a:gd name="T73" fmla="*/ 2147483647 h 222"/>
                                <a:gd name="T74" fmla="*/ 2147483647 w 570"/>
                                <a:gd name="T75" fmla="*/ 2147483647 h 222"/>
                                <a:gd name="T76" fmla="*/ 2147483647 w 570"/>
                                <a:gd name="T77" fmla="*/ 2147483647 h 222"/>
                                <a:gd name="T78" fmla="*/ 2147483647 w 570"/>
                                <a:gd name="T79" fmla="*/ 2147483647 h 222"/>
                                <a:gd name="T80" fmla="*/ 2147483647 w 570"/>
                                <a:gd name="T81" fmla="*/ 2147483647 h 222"/>
                                <a:gd name="T82" fmla="*/ 2147483647 w 570"/>
                                <a:gd name="T83" fmla="*/ 2147483647 h 222"/>
                                <a:gd name="T84" fmla="*/ 2147483647 w 570"/>
                                <a:gd name="T85" fmla="*/ 2147483647 h 222"/>
                                <a:gd name="T86" fmla="*/ 2147483647 w 570"/>
                                <a:gd name="T87" fmla="*/ 2147483647 h 222"/>
                                <a:gd name="T88" fmla="*/ 2147483647 w 570"/>
                                <a:gd name="T89" fmla="*/ 2147483647 h 222"/>
                                <a:gd name="T90" fmla="*/ 2147483647 w 570"/>
                                <a:gd name="T91" fmla="*/ 2147483647 h 222"/>
                                <a:gd name="T92" fmla="*/ 2147483647 w 570"/>
                                <a:gd name="T93" fmla="*/ 2147483647 h 222"/>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w 570"/>
                                <a:gd name="T142" fmla="*/ 0 h 222"/>
                                <a:gd name="T143" fmla="*/ 570 w 570"/>
                                <a:gd name="T144" fmla="*/ 222 h 222"/>
                              </a:gdLst>
                              <a:ahLst/>
                              <a:cxnLst>
                                <a:cxn ang="T94">
                                  <a:pos x="T0" y="T1"/>
                                </a:cxn>
                                <a:cxn ang="T95">
                                  <a:pos x="T2" y="T3"/>
                                </a:cxn>
                                <a:cxn ang="T96">
                                  <a:pos x="T4" y="T5"/>
                                </a:cxn>
                                <a:cxn ang="T97">
                                  <a:pos x="T6" y="T7"/>
                                </a:cxn>
                                <a:cxn ang="T98">
                                  <a:pos x="T8" y="T9"/>
                                </a:cxn>
                                <a:cxn ang="T99">
                                  <a:pos x="T10" y="T11"/>
                                </a:cxn>
                                <a:cxn ang="T100">
                                  <a:pos x="T12" y="T13"/>
                                </a:cxn>
                                <a:cxn ang="T101">
                                  <a:pos x="T14" y="T15"/>
                                </a:cxn>
                                <a:cxn ang="T102">
                                  <a:pos x="T16" y="T17"/>
                                </a:cxn>
                                <a:cxn ang="T103">
                                  <a:pos x="T18" y="T19"/>
                                </a:cxn>
                                <a:cxn ang="T104">
                                  <a:pos x="T20" y="T21"/>
                                </a:cxn>
                                <a:cxn ang="T105">
                                  <a:pos x="T22" y="T23"/>
                                </a:cxn>
                                <a:cxn ang="T106">
                                  <a:pos x="T24" y="T25"/>
                                </a:cxn>
                                <a:cxn ang="T107">
                                  <a:pos x="T26" y="T27"/>
                                </a:cxn>
                                <a:cxn ang="T108">
                                  <a:pos x="T28" y="T29"/>
                                </a:cxn>
                                <a:cxn ang="T109">
                                  <a:pos x="T30" y="T31"/>
                                </a:cxn>
                                <a:cxn ang="T110">
                                  <a:pos x="T32" y="T33"/>
                                </a:cxn>
                                <a:cxn ang="T111">
                                  <a:pos x="T34" y="T35"/>
                                </a:cxn>
                                <a:cxn ang="T112">
                                  <a:pos x="T36" y="T37"/>
                                </a:cxn>
                                <a:cxn ang="T113">
                                  <a:pos x="T38" y="T39"/>
                                </a:cxn>
                                <a:cxn ang="T114">
                                  <a:pos x="T40" y="T41"/>
                                </a:cxn>
                                <a:cxn ang="T115">
                                  <a:pos x="T42" y="T43"/>
                                </a:cxn>
                                <a:cxn ang="T116">
                                  <a:pos x="T44" y="T45"/>
                                </a:cxn>
                                <a:cxn ang="T117">
                                  <a:pos x="T46" y="T47"/>
                                </a:cxn>
                                <a:cxn ang="T118">
                                  <a:pos x="T48" y="T49"/>
                                </a:cxn>
                                <a:cxn ang="T119">
                                  <a:pos x="T50" y="T51"/>
                                </a:cxn>
                                <a:cxn ang="T120">
                                  <a:pos x="T52" y="T53"/>
                                </a:cxn>
                                <a:cxn ang="T121">
                                  <a:pos x="T54" y="T55"/>
                                </a:cxn>
                                <a:cxn ang="T122">
                                  <a:pos x="T56" y="T57"/>
                                </a:cxn>
                                <a:cxn ang="T123">
                                  <a:pos x="T58" y="T59"/>
                                </a:cxn>
                                <a:cxn ang="T124">
                                  <a:pos x="T60" y="T61"/>
                                </a:cxn>
                                <a:cxn ang="T125">
                                  <a:pos x="T62" y="T63"/>
                                </a:cxn>
                                <a:cxn ang="T126">
                                  <a:pos x="T64" y="T65"/>
                                </a:cxn>
                                <a:cxn ang="T127">
                                  <a:pos x="T66" y="T67"/>
                                </a:cxn>
                                <a:cxn ang="T128">
                                  <a:pos x="T68" y="T69"/>
                                </a:cxn>
                                <a:cxn ang="T129">
                                  <a:pos x="T70" y="T71"/>
                                </a:cxn>
                                <a:cxn ang="T130">
                                  <a:pos x="T72" y="T73"/>
                                </a:cxn>
                                <a:cxn ang="T131">
                                  <a:pos x="T74" y="T75"/>
                                </a:cxn>
                                <a:cxn ang="T132">
                                  <a:pos x="T76" y="T77"/>
                                </a:cxn>
                                <a:cxn ang="T133">
                                  <a:pos x="T78" y="T79"/>
                                </a:cxn>
                                <a:cxn ang="T134">
                                  <a:pos x="T80" y="T81"/>
                                </a:cxn>
                                <a:cxn ang="T135">
                                  <a:pos x="T82" y="T83"/>
                                </a:cxn>
                                <a:cxn ang="T136">
                                  <a:pos x="T84" y="T85"/>
                                </a:cxn>
                                <a:cxn ang="T137">
                                  <a:pos x="T86" y="T87"/>
                                </a:cxn>
                                <a:cxn ang="T138">
                                  <a:pos x="T88" y="T89"/>
                                </a:cxn>
                                <a:cxn ang="T139">
                                  <a:pos x="T90" y="T91"/>
                                </a:cxn>
                                <a:cxn ang="T140">
                                  <a:pos x="T92" y="T93"/>
                                </a:cxn>
                              </a:cxnLst>
                              <a:rect l="T141" t="T142" r="T143" b="T144"/>
                              <a:pathLst>
                                <a:path w="570" h="222">
                                  <a:moveTo>
                                    <a:pt x="252" y="222"/>
                                  </a:moveTo>
                                  <a:lnTo>
                                    <a:pt x="270" y="216"/>
                                  </a:lnTo>
                                  <a:lnTo>
                                    <a:pt x="306" y="216"/>
                                  </a:lnTo>
                                  <a:lnTo>
                                    <a:pt x="312" y="204"/>
                                  </a:lnTo>
                                  <a:lnTo>
                                    <a:pt x="312" y="192"/>
                                  </a:lnTo>
                                  <a:lnTo>
                                    <a:pt x="324" y="198"/>
                                  </a:lnTo>
                                  <a:lnTo>
                                    <a:pt x="330" y="198"/>
                                  </a:lnTo>
                                  <a:lnTo>
                                    <a:pt x="342" y="204"/>
                                  </a:lnTo>
                                  <a:lnTo>
                                    <a:pt x="348" y="204"/>
                                  </a:lnTo>
                                  <a:lnTo>
                                    <a:pt x="360" y="192"/>
                                  </a:lnTo>
                                  <a:lnTo>
                                    <a:pt x="360" y="186"/>
                                  </a:lnTo>
                                  <a:lnTo>
                                    <a:pt x="372" y="186"/>
                                  </a:lnTo>
                                  <a:lnTo>
                                    <a:pt x="378" y="192"/>
                                  </a:lnTo>
                                  <a:lnTo>
                                    <a:pt x="390" y="192"/>
                                  </a:lnTo>
                                  <a:lnTo>
                                    <a:pt x="414" y="180"/>
                                  </a:lnTo>
                                  <a:lnTo>
                                    <a:pt x="432" y="168"/>
                                  </a:lnTo>
                                  <a:lnTo>
                                    <a:pt x="456" y="156"/>
                                  </a:lnTo>
                                  <a:lnTo>
                                    <a:pt x="474" y="156"/>
                                  </a:lnTo>
                                  <a:lnTo>
                                    <a:pt x="480" y="162"/>
                                  </a:lnTo>
                                  <a:lnTo>
                                    <a:pt x="492" y="162"/>
                                  </a:lnTo>
                                  <a:lnTo>
                                    <a:pt x="504" y="156"/>
                                  </a:lnTo>
                                  <a:lnTo>
                                    <a:pt x="510" y="144"/>
                                  </a:lnTo>
                                  <a:lnTo>
                                    <a:pt x="510" y="138"/>
                                  </a:lnTo>
                                  <a:lnTo>
                                    <a:pt x="516" y="126"/>
                                  </a:lnTo>
                                  <a:lnTo>
                                    <a:pt x="528" y="126"/>
                                  </a:lnTo>
                                  <a:lnTo>
                                    <a:pt x="552" y="114"/>
                                  </a:lnTo>
                                  <a:lnTo>
                                    <a:pt x="564" y="102"/>
                                  </a:lnTo>
                                  <a:lnTo>
                                    <a:pt x="570" y="102"/>
                                  </a:lnTo>
                                  <a:lnTo>
                                    <a:pt x="552" y="102"/>
                                  </a:lnTo>
                                  <a:lnTo>
                                    <a:pt x="570" y="84"/>
                                  </a:lnTo>
                                  <a:lnTo>
                                    <a:pt x="570" y="78"/>
                                  </a:lnTo>
                                  <a:lnTo>
                                    <a:pt x="564" y="72"/>
                                  </a:lnTo>
                                  <a:lnTo>
                                    <a:pt x="552" y="66"/>
                                  </a:lnTo>
                                  <a:lnTo>
                                    <a:pt x="540" y="66"/>
                                  </a:lnTo>
                                  <a:lnTo>
                                    <a:pt x="534" y="72"/>
                                  </a:lnTo>
                                  <a:lnTo>
                                    <a:pt x="528" y="72"/>
                                  </a:lnTo>
                                  <a:lnTo>
                                    <a:pt x="534" y="60"/>
                                  </a:lnTo>
                                  <a:lnTo>
                                    <a:pt x="504" y="60"/>
                                  </a:lnTo>
                                  <a:lnTo>
                                    <a:pt x="522" y="36"/>
                                  </a:lnTo>
                                  <a:lnTo>
                                    <a:pt x="504" y="36"/>
                                  </a:lnTo>
                                  <a:lnTo>
                                    <a:pt x="510" y="18"/>
                                  </a:lnTo>
                                  <a:lnTo>
                                    <a:pt x="480" y="24"/>
                                  </a:lnTo>
                                  <a:lnTo>
                                    <a:pt x="474" y="18"/>
                                  </a:lnTo>
                                  <a:lnTo>
                                    <a:pt x="462" y="12"/>
                                  </a:lnTo>
                                  <a:lnTo>
                                    <a:pt x="456" y="6"/>
                                  </a:lnTo>
                                  <a:lnTo>
                                    <a:pt x="444" y="0"/>
                                  </a:lnTo>
                                  <a:lnTo>
                                    <a:pt x="432" y="0"/>
                                  </a:lnTo>
                                  <a:lnTo>
                                    <a:pt x="432" y="24"/>
                                  </a:lnTo>
                                  <a:lnTo>
                                    <a:pt x="414" y="30"/>
                                  </a:lnTo>
                                  <a:lnTo>
                                    <a:pt x="408" y="30"/>
                                  </a:lnTo>
                                  <a:lnTo>
                                    <a:pt x="402" y="24"/>
                                  </a:lnTo>
                                  <a:lnTo>
                                    <a:pt x="378" y="24"/>
                                  </a:lnTo>
                                  <a:lnTo>
                                    <a:pt x="372" y="30"/>
                                  </a:lnTo>
                                  <a:lnTo>
                                    <a:pt x="366" y="42"/>
                                  </a:lnTo>
                                  <a:lnTo>
                                    <a:pt x="360" y="36"/>
                                  </a:lnTo>
                                  <a:lnTo>
                                    <a:pt x="348" y="30"/>
                                  </a:lnTo>
                                  <a:lnTo>
                                    <a:pt x="342" y="24"/>
                                  </a:lnTo>
                                  <a:lnTo>
                                    <a:pt x="336" y="24"/>
                                  </a:lnTo>
                                  <a:lnTo>
                                    <a:pt x="330" y="30"/>
                                  </a:lnTo>
                                  <a:lnTo>
                                    <a:pt x="330" y="60"/>
                                  </a:lnTo>
                                  <a:lnTo>
                                    <a:pt x="324" y="48"/>
                                  </a:lnTo>
                                  <a:lnTo>
                                    <a:pt x="318" y="42"/>
                                  </a:lnTo>
                                  <a:lnTo>
                                    <a:pt x="306" y="36"/>
                                  </a:lnTo>
                                  <a:lnTo>
                                    <a:pt x="300" y="24"/>
                                  </a:lnTo>
                                  <a:lnTo>
                                    <a:pt x="288" y="24"/>
                                  </a:lnTo>
                                  <a:lnTo>
                                    <a:pt x="288" y="30"/>
                                  </a:lnTo>
                                  <a:lnTo>
                                    <a:pt x="270" y="30"/>
                                  </a:lnTo>
                                  <a:lnTo>
                                    <a:pt x="264" y="36"/>
                                  </a:lnTo>
                                  <a:lnTo>
                                    <a:pt x="264" y="54"/>
                                  </a:lnTo>
                                  <a:lnTo>
                                    <a:pt x="252" y="54"/>
                                  </a:lnTo>
                                  <a:lnTo>
                                    <a:pt x="240" y="42"/>
                                  </a:lnTo>
                                  <a:lnTo>
                                    <a:pt x="228" y="36"/>
                                  </a:lnTo>
                                  <a:lnTo>
                                    <a:pt x="222" y="30"/>
                                  </a:lnTo>
                                  <a:lnTo>
                                    <a:pt x="216" y="30"/>
                                  </a:lnTo>
                                  <a:lnTo>
                                    <a:pt x="216" y="48"/>
                                  </a:lnTo>
                                  <a:lnTo>
                                    <a:pt x="210" y="60"/>
                                  </a:lnTo>
                                  <a:lnTo>
                                    <a:pt x="210" y="72"/>
                                  </a:lnTo>
                                  <a:lnTo>
                                    <a:pt x="204" y="72"/>
                                  </a:lnTo>
                                  <a:lnTo>
                                    <a:pt x="192" y="60"/>
                                  </a:lnTo>
                                  <a:lnTo>
                                    <a:pt x="186" y="60"/>
                                  </a:lnTo>
                                  <a:lnTo>
                                    <a:pt x="162" y="84"/>
                                  </a:lnTo>
                                  <a:lnTo>
                                    <a:pt x="162" y="90"/>
                                  </a:lnTo>
                                  <a:lnTo>
                                    <a:pt x="156" y="84"/>
                                  </a:lnTo>
                                  <a:lnTo>
                                    <a:pt x="144" y="60"/>
                                  </a:lnTo>
                                  <a:lnTo>
                                    <a:pt x="162" y="42"/>
                                  </a:lnTo>
                                  <a:lnTo>
                                    <a:pt x="162" y="36"/>
                                  </a:lnTo>
                                  <a:lnTo>
                                    <a:pt x="156" y="30"/>
                                  </a:lnTo>
                                  <a:lnTo>
                                    <a:pt x="108" y="6"/>
                                  </a:lnTo>
                                  <a:lnTo>
                                    <a:pt x="96" y="6"/>
                                  </a:lnTo>
                                  <a:lnTo>
                                    <a:pt x="96" y="36"/>
                                  </a:lnTo>
                                  <a:lnTo>
                                    <a:pt x="90" y="36"/>
                                  </a:lnTo>
                                  <a:lnTo>
                                    <a:pt x="84" y="30"/>
                                  </a:lnTo>
                                  <a:lnTo>
                                    <a:pt x="78" y="30"/>
                                  </a:lnTo>
                                  <a:lnTo>
                                    <a:pt x="66" y="24"/>
                                  </a:lnTo>
                                  <a:lnTo>
                                    <a:pt x="54" y="24"/>
                                  </a:lnTo>
                                  <a:lnTo>
                                    <a:pt x="42" y="30"/>
                                  </a:lnTo>
                                  <a:lnTo>
                                    <a:pt x="30" y="42"/>
                                  </a:lnTo>
                                  <a:lnTo>
                                    <a:pt x="48" y="54"/>
                                  </a:lnTo>
                                  <a:lnTo>
                                    <a:pt x="30" y="54"/>
                                  </a:lnTo>
                                  <a:lnTo>
                                    <a:pt x="18" y="60"/>
                                  </a:lnTo>
                                  <a:lnTo>
                                    <a:pt x="12" y="66"/>
                                  </a:lnTo>
                                  <a:lnTo>
                                    <a:pt x="0" y="66"/>
                                  </a:lnTo>
                                  <a:lnTo>
                                    <a:pt x="6" y="72"/>
                                  </a:lnTo>
                                  <a:lnTo>
                                    <a:pt x="18" y="78"/>
                                  </a:lnTo>
                                  <a:lnTo>
                                    <a:pt x="30" y="78"/>
                                  </a:lnTo>
                                  <a:lnTo>
                                    <a:pt x="54" y="66"/>
                                  </a:lnTo>
                                  <a:lnTo>
                                    <a:pt x="66" y="66"/>
                                  </a:lnTo>
                                  <a:lnTo>
                                    <a:pt x="72" y="60"/>
                                  </a:lnTo>
                                  <a:lnTo>
                                    <a:pt x="78" y="60"/>
                                  </a:lnTo>
                                  <a:lnTo>
                                    <a:pt x="126" y="72"/>
                                  </a:lnTo>
                                  <a:lnTo>
                                    <a:pt x="90" y="90"/>
                                  </a:lnTo>
                                  <a:lnTo>
                                    <a:pt x="102" y="90"/>
                                  </a:lnTo>
                                  <a:lnTo>
                                    <a:pt x="108" y="96"/>
                                  </a:lnTo>
                                  <a:lnTo>
                                    <a:pt x="114" y="96"/>
                                  </a:lnTo>
                                  <a:lnTo>
                                    <a:pt x="120" y="102"/>
                                  </a:lnTo>
                                  <a:lnTo>
                                    <a:pt x="114" y="102"/>
                                  </a:lnTo>
                                  <a:lnTo>
                                    <a:pt x="108" y="108"/>
                                  </a:lnTo>
                                  <a:lnTo>
                                    <a:pt x="6" y="108"/>
                                  </a:lnTo>
                                  <a:lnTo>
                                    <a:pt x="0" y="114"/>
                                  </a:lnTo>
                                  <a:lnTo>
                                    <a:pt x="12" y="120"/>
                                  </a:lnTo>
                                  <a:lnTo>
                                    <a:pt x="60" y="120"/>
                                  </a:lnTo>
                                  <a:lnTo>
                                    <a:pt x="84" y="132"/>
                                  </a:lnTo>
                                  <a:lnTo>
                                    <a:pt x="90" y="138"/>
                                  </a:lnTo>
                                  <a:lnTo>
                                    <a:pt x="126" y="132"/>
                                  </a:lnTo>
                                  <a:lnTo>
                                    <a:pt x="108" y="150"/>
                                  </a:lnTo>
                                  <a:lnTo>
                                    <a:pt x="120" y="156"/>
                                  </a:lnTo>
                                  <a:lnTo>
                                    <a:pt x="114" y="162"/>
                                  </a:lnTo>
                                  <a:lnTo>
                                    <a:pt x="114" y="168"/>
                                  </a:lnTo>
                                  <a:lnTo>
                                    <a:pt x="108" y="174"/>
                                  </a:lnTo>
                                  <a:lnTo>
                                    <a:pt x="90" y="174"/>
                                  </a:lnTo>
                                  <a:lnTo>
                                    <a:pt x="78" y="180"/>
                                  </a:lnTo>
                                  <a:lnTo>
                                    <a:pt x="54" y="180"/>
                                  </a:lnTo>
                                  <a:lnTo>
                                    <a:pt x="54" y="186"/>
                                  </a:lnTo>
                                  <a:lnTo>
                                    <a:pt x="66" y="192"/>
                                  </a:lnTo>
                                  <a:lnTo>
                                    <a:pt x="120" y="192"/>
                                  </a:lnTo>
                                  <a:lnTo>
                                    <a:pt x="132" y="186"/>
                                  </a:lnTo>
                                  <a:lnTo>
                                    <a:pt x="138" y="180"/>
                                  </a:lnTo>
                                  <a:lnTo>
                                    <a:pt x="168" y="198"/>
                                  </a:lnTo>
                                  <a:lnTo>
                                    <a:pt x="180" y="186"/>
                                  </a:lnTo>
                                  <a:lnTo>
                                    <a:pt x="180" y="198"/>
                                  </a:lnTo>
                                  <a:lnTo>
                                    <a:pt x="228" y="222"/>
                                  </a:lnTo>
                                  <a:lnTo>
                                    <a:pt x="252" y="222"/>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11" name="Hungary" descr="© INSCALE GmbH, 15.06.2010"/>
                            <a:cNvSpPr>
                              <a:spLocks/>
                            </a:cNvSpPr>
                          </a:nvSpPr>
                          <a:spPr bwMode="gray">
                            <a:xfrm>
                              <a:off x="2869" y="610"/>
                              <a:ext cx="109" cy="57"/>
                            </a:xfrm>
                            <a:custGeom>
                              <a:avLst/>
                              <a:gdLst>
                                <a:gd name="T0" fmla="*/ 2147483647 w 426"/>
                                <a:gd name="T1" fmla="*/ 2147483647 h 222"/>
                                <a:gd name="T2" fmla="*/ 2147483647 w 426"/>
                                <a:gd name="T3" fmla="*/ 2147483647 h 222"/>
                                <a:gd name="T4" fmla="*/ 2147483647 w 426"/>
                                <a:gd name="T5" fmla="*/ 2147483647 h 222"/>
                                <a:gd name="T6" fmla="*/ 0 w 426"/>
                                <a:gd name="T7" fmla="*/ 2147483647 h 222"/>
                                <a:gd name="T8" fmla="*/ 2147483647 w 426"/>
                                <a:gd name="T9" fmla="*/ 2147483647 h 222"/>
                                <a:gd name="T10" fmla="*/ 2147483647 w 426"/>
                                <a:gd name="T11" fmla="*/ 2147483647 h 222"/>
                                <a:gd name="T12" fmla="*/ 2147483647 w 426"/>
                                <a:gd name="T13" fmla="*/ 2147483647 h 222"/>
                                <a:gd name="T14" fmla="*/ 2147483647 w 426"/>
                                <a:gd name="T15" fmla="*/ 2147483647 h 222"/>
                                <a:gd name="T16" fmla="*/ 2147483647 w 426"/>
                                <a:gd name="T17" fmla="*/ 2147483647 h 222"/>
                                <a:gd name="T18" fmla="*/ 2147483647 w 426"/>
                                <a:gd name="T19" fmla="*/ 2147483647 h 222"/>
                                <a:gd name="T20" fmla="*/ 2147483647 w 426"/>
                                <a:gd name="T21" fmla="*/ 2147483647 h 222"/>
                                <a:gd name="T22" fmla="*/ 2147483647 w 426"/>
                                <a:gd name="T23" fmla="*/ 2147483647 h 222"/>
                                <a:gd name="T24" fmla="*/ 2147483647 w 426"/>
                                <a:gd name="T25" fmla="*/ 2147483647 h 222"/>
                                <a:gd name="T26" fmla="*/ 2147483647 w 426"/>
                                <a:gd name="T27" fmla="*/ 2147483647 h 222"/>
                                <a:gd name="T28" fmla="*/ 2147483647 w 426"/>
                                <a:gd name="T29" fmla="*/ 2147483647 h 222"/>
                                <a:gd name="T30" fmla="*/ 2147483647 w 426"/>
                                <a:gd name="T31" fmla="*/ 2147483647 h 222"/>
                                <a:gd name="T32" fmla="*/ 2147483647 w 426"/>
                                <a:gd name="T33" fmla="*/ 2147483647 h 222"/>
                                <a:gd name="T34" fmla="*/ 2147483647 w 426"/>
                                <a:gd name="T35" fmla="*/ 2147483647 h 222"/>
                                <a:gd name="T36" fmla="*/ 2147483647 w 426"/>
                                <a:gd name="T37" fmla="*/ 2147483647 h 222"/>
                                <a:gd name="T38" fmla="*/ 2147483647 w 426"/>
                                <a:gd name="T39" fmla="*/ 2147483647 h 222"/>
                                <a:gd name="T40" fmla="*/ 2147483647 w 426"/>
                                <a:gd name="T41" fmla="*/ 2147483647 h 222"/>
                                <a:gd name="T42" fmla="*/ 2147483647 w 426"/>
                                <a:gd name="T43" fmla="*/ 2147483647 h 222"/>
                                <a:gd name="T44" fmla="*/ 2147483647 w 426"/>
                                <a:gd name="T45" fmla="*/ 2147483647 h 222"/>
                                <a:gd name="T46" fmla="*/ 2147483647 w 426"/>
                                <a:gd name="T47" fmla="*/ 2147483647 h 222"/>
                                <a:gd name="T48" fmla="*/ 2147483647 w 426"/>
                                <a:gd name="T49" fmla="*/ 0 h 222"/>
                                <a:gd name="T50" fmla="*/ 2147483647 w 426"/>
                                <a:gd name="T51" fmla="*/ 2147483647 h 222"/>
                                <a:gd name="T52" fmla="*/ 2147483647 w 426"/>
                                <a:gd name="T53" fmla="*/ 0 h 222"/>
                                <a:gd name="T54" fmla="*/ 2147483647 w 426"/>
                                <a:gd name="T55" fmla="*/ 2147483647 h 222"/>
                                <a:gd name="T56" fmla="*/ 2147483647 w 426"/>
                                <a:gd name="T57" fmla="*/ 2147483647 h 222"/>
                                <a:gd name="T58" fmla="*/ 2147483647 w 426"/>
                                <a:gd name="T59" fmla="*/ 2147483647 h 222"/>
                                <a:gd name="T60" fmla="*/ 2147483647 w 426"/>
                                <a:gd name="T61" fmla="*/ 2147483647 h 222"/>
                                <a:gd name="T62" fmla="*/ 2147483647 w 426"/>
                                <a:gd name="T63" fmla="*/ 2147483647 h 222"/>
                                <a:gd name="T64" fmla="*/ 2147483647 w 426"/>
                                <a:gd name="T65" fmla="*/ 2147483647 h 222"/>
                                <a:gd name="T66" fmla="*/ 2147483647 w 426"/>
                                <a:gd name="T67" fmla="*/ 2147483647 h 222"/>
                                <a:gd name="T68" fmla="*/ 2147483647 w 426"/>
                                <a:gd name="T69" fmla="*/ 2147483647 h 222"/>
                                <a:gd name="T70" fmla="*/ 2147483647 w 426"/>
                                <a:gd name="T71" fmla="*/ 2147483647 h 222"/>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w 426"/>
                                <a:gd name="T109" fmla="*/ 0 h 222"/>
                                <a:gd name="T110" fmla="*/ 426 w 426"/>
                                <a:gd name="T111" fmla="*/ 222 h 222"/>
                              </a:gdLst>
                              <a:ahLst/>
                              <a:cxnLst>
                                <a:cxn ang="T72">
                                  <a:pos x="T0" y="T1"/>
                                </a:cxn>
                                <a:cxn ang="T73">
                                  <a:pos x="T2" y="T3"/>
                                </a:cxn>
                                <a:cxn ang="T74">
                                  <a:pos x="T4" y="T5"/>
                                </a:cxn>
                                <a:cxn ang="T75">
                                  <a:pos x="T6" y="T7"/>
                                </a:cxn>
                                <a:cxn ang="T76">
                                  <a:pos x="T8" y="T9"/>
                                </a:cxn>
                                <a:cxn ang="T77">
                                  <a:pos x="T10" y="T11"/>
                                </a:cxn>
                                <a:cxn ang="T78">
                                  <a:pos x="T12" y="T13"/>
                                </a:cxn>
                                <a:cxn ang="T79">
                                  <a:pos x="T14" y="T15"/>
                                </a:cxn>
                                <a:cxn ang="T80">
                                  <a:pos x="T16" y="T17"/>
                                </a:cxn>
                                <a:cxn ang="T81">
                                  <a:pos x="T18" y="T19"/>
                                </a:cxn>
                                <a:cxn ang="T82">
                                  <a:pos x="T20" y="T21"/>
                                </a:cxn>
                                <a:cxn ang="T83">
                                  <a:pos x="T22" y="T23"/>
                                </a:cxn>
                                <a:cxn ang="T84">
                                  <a:pos x="T24" y="T25"/>
                                </a:cxn>
                                <a:cxn ang="T85">
                                  <a:pos x="T26" y="T27"/>
                                </a:cxn>
                                <a:cxn ang="T86">
                                  <a:pos x="T28" y="T29"/>
                                </a:cxn>
                                <a:cxn ang="T87">
                                  <a:pos x="T30" y="T31"/>
                                </a:cxn>
                                <a:cxn ang="T88">
                                  <a:pos x="T32" y="T33"/>
                                </a:cxn>
                                <a:cxn ang="T89">
                                  <a:pos x="T34" y="T35"/>
                                </a:cxn>
                                <a:cxn ang="T90">
                                  <a:pos x="T36" y="T37"/>
                                </a:cxn>
                                <a:cxn ang="T91">
                                  <a:pos x="T38" y="T39"/>
                                </a:cxn>
                                <a:cxn ang="T92">
                                  <a:pos x="T40" y="T41"/>
                                </a:cxn>
                                <a:cxn ang="T93">
                                  <a:pos x="T42" y="T43"/>
                                </a:cxn>
                                <a:cxn ang="T94">
                                  <a:pos x="T44" y="T45"/>
                                </a:cxn>
                                <a:cxn ang="T95">
                                  <a:pos x="T46" y="T47"/>
                                </a:cxn>
                                <a:cxn ang="T96">
                                  <a:pos x="T48" y="T49"/>
                                </a:cxn>
                                <a:cxn ang="T97">
                                  <a:pos x="T50" y="T51"/>
                                </a:cxn>
                                <a:cxn ang="T98">
                                  <a:pos x="T52" y="T53"/>
                                </a:cxn>
                                <a:cxn ang="T99">
                                  <a:pos x="T54" y="T55"/>
                                </a:cxn>
                                <a:cxn ang="T100">
                                  <a:pos x="T56" y="T57"/>
                                </a:cxn>
                                <a:cxn ang="T101">
                                  <a:pos x="T58" y="T59"/>
                                </a:cxn>
                                <a:cxn ang="T102">
                                  <a:pos x="T60" y="T61"/>
                                </a:cxn>
                                <a:cxn ang="T103">
                                  <a:pos x="T62" y="T63"/>
                                </a:cxn>
                                <a:cxn ang="T104">
                                  <a:pos x="T64" y="T65"/>
                                </a:cxn>
                                <a:cxn ang="T105">
                                  <a:pos x="T66" y="T67"/>
                                </a:cxn>
                                <a:cxn ang="T106">
                                  <a:pos x="T68" y="T69"/>
                                </a:cxn>
                                <a:cxn ang="T107">
                                  <a:pos x="T70" y="T71"/>
                                </a:cxn>
                              </a:cxnLst>
                              <a:rect l="T108" t="T109" r="T110" b="T111"/>
                              <a:pathLst>
                                <a:path w="426" h="222">
                                  <a:moveTo>
                                    <a:pt x="42" y="66"/>
                                  </a:moveTo>
                                  <a:lnTo>
                                    <a:pt x="24" y="66"/>
                                  </a:lnTo>
                                  <a:lnTo>
                                    <a:pt x="18" y="78"/>
                                  </a:lnTo>
                                  <a:lnTo>
                                    <a:pt x="30" y="78"/>
                                  </a:lnTo>
                                  <a:lnTo>
                                    <a:pt x="18" y="96"/>
                                  </a:lnTo>
                                  <a:lnTo>
                                    <a:pt x="18" y="120"/>
                                  </a:lnTo>
                                  <a:lnTo>
                                    <a:pt x="0" y="120"/>
                                  </a:lnTo>
                                  <a:lnTo>
                                    <a:pt x="0" y="126"/>
                                  </a:lnTo>
                                  <a:lnTo>
                                    <a:pt x="6" y="132"/>
                                  </a:lnTo>
                                  <a:lnTo>
                                    <a:pt x="12" y="150"/>
                                  </a:lnTo>
                                  <a:lnTo>
                                    <a:pt x="30" y="162"/>
                                  </a:lnTo>
                                  <a:lnTo>
                                    <a:pt x="42" y="168"/>
                                  </a:lnTo>
                                  <a:lnTo>
                                    <a:pt x="48" y="174"/>
                                  </a:lnTo>
                                  <a:lnTo>
                                    <a:pt x="48" y="180"/>
                                  </a:lnTo>
                                  <a:lnTo>
                                    <a:pt x="60" y="192"/>
                                  </a:lnTo>
                                  <a:lnTo>
                                    <a:pt x="72" y="198"/>
                                  </a:lnTo>
                                  <a:lnTo>
                                    <a:pt x="78" y="204"/>
                                  </a:lnTo>
                                  <a:lnTo>
                                    <a:pt x="90" y="210"/>
                                  </a:lnTo>
                                  <a:lnTo>
                                    <a:pt x="108" y="210"/>
                                  </a:lnTo>
                                  <a:lnTo>
                                    <a:pt x="114" y="222"/>
                                  </a:lnTo>
                                  <a:lnTo>
                                    <a:pt x="156" y="216"/>
                                  </a:lnTo>
                                  <a:lnTo>
                                    <a:pt x="168" y="210"/>
                                  </a:lnTo>
                                  <a:lnTo>
                                    <a:pt x="174" y="204"/>
                                  </a:lnTo>
                                  <a:lnTo>
                                    <a:pt x="198" y="204"/>
                                  </a:lnTo>
                                  <a:lnTo>
                                    <a:pt x="216" y="186"/>
                                  </a:lnTo>
                                  <a:lnTo>
                                    <a:pt x="240" y="186"/>
                                  </a:lnTo>
                                  <a:lnTo>
                                    <a:pt x="258" y="198"/>
                                  </a:lnTo>
                                  <a:lnTo>
                                    <a:pt x="288" y="192"/>
                                  </a:lnTo>
                                  <a:lnTo>
                                    <a:pt x="288" y="174"/>
                                  </a:lnTo>
                                  <a:lnTo>
                                    <a:pt x="306" y="180"/>
                                  </a:lnTo>
                                  <a:lnTo>
                                    <a:pt x="312" y="174"/>
                                  </a:lnTo>
                                  <a:lnTo>
                                    <a:pt x="324" y="168"/>
                                  </a:lnTo>
                                  <a:lnTo>
                                    <a:pt x="330" y="162"/>
                                  </a:lnTo>
                                  <a:lnTo>
                                    <a:pt x="330" y="144"/>
                                  </a:lnTo>
                                  <a:lnTo>
                                    <a:pt x="336" y="138"/>
                                  </a:lnTo>
                                  <a:lnTo>
                                    <a:pt x="348" y="132"/>
                                  </a:lnTo>
                                  <a:lnTo>
                                    <a:pt x="366" y="114"/>
                                  </a:lnTo>
                                  <a:lnTo>
                                    <a:pt x="366" y="72"/>
                                  </a:lnTo>
                                  <a:lnTo>
                                    <a:pt x="378" y="60"/>
                                  </a:lnTo>
                                  <a:lnTo>
                                    <a:pt x="408" y="60"/>
                                  </a:lnTo>
                                  <a:lnTo>
                                    <a:pt x="426" y="42"/>
                                  </a:lnTo>
                                  <a:lnTo>
                                    <a:pt x="420" y="36"/>
                                  </a:lnTo>
                                  <a:lnTo>
                                    <a:pt x="408" y="36"/>
                                  </a:lnTo>
                                  <a:lnTo>
                                    <a:pt x="402" y="30"/>
                                  </a:lnTo>
                                  <a:lnTo>
                                    <a:pt x="396" y="30"/>
                                  </a:lnTo>
                                  <a:lnTo>
                                    <a:pt x="372" y="6"/>
                                  </a:lnTo>
                                  <a:lnTo>
                                    <a:pt x="348" y="6"/>
                                  </a:lnTo>
                                  <a:lnTo>
                                    <a:pt x="336" y="12"/>
                                  </a:lnTo>
                                  <a:lnTo>
                                    <a:pt x="324" y="12"/>
                                  </a:lnTo>
                                  <a:lnTo>
                                    <a:pt x="324" y="0"/>
                                  </a:lnTo>
                                  <a:lnTo>
                                    <a:pt x="312" y="0"/>
                                  </a:lnTo>
                                  <a:lnTo>
                                    <a:pt x="312" y="18"/>
                                  </a:lnTo>
                                  <a:lnTo>
                                    <a:pt x="294" y="12"/>
                                  </a:lnTo>
                                  <a:lnTo>
                                    <a:pt x="294" y="0"/>
                                  </a:lnTo>
                                  <a:lnTo>
                                    <a:pt x="270" y="0"/>
                                  </a:lnTo>
                                  <a:lnTo>
                                    <a:pt x="264" y="12"/>
                                  </a:lnTo>
                                  <a:lnTo>
                                    <a:pt x="252" y="24"/>
                                  </a:lnTo>
                                  <a:lnTo>
                                    <a:pt x="246" y="24"/>
                                  </a:lnTo>
                                  <a:lnTo>
                                    <a:pt x="234" y="30"/>
                                  </a:lnTo>
                                  <a:lnTo>
                                    <a:pt x="210" y="30"/>
                                  </a:lnTo>
                                  <a:lnTo>
                                    <a:pt x="204" y="42"/>
                                  </a:lnTo>
                                  <a:lnTo>
                                    <a:pt x="168" y="36"/>
                                  </a:lnTo>
                                  <a:lnTo>
                                    <a:pt x="156" y="60"/>
                                  </a:lnTo>
                                  <a:lnTo>
                                    <a:pt x="144" y="60"/>
                                  </a:lnTo>
                                  <a:lnTo>
                                    <a:pt x="126" y="66"/>
                                  </a:lnTo>
                                  <a:lnTo>
                                    <a:pt x="84" y="66"/>
                                  </a:lnTo>
                                  <a:lnTo>
                                    <a:pt x="78" y="60"/>
                                  </a:lnTo>
                                  <a:lnTo>
                                    <a:pt x="72" y="48"/>
                                  </a:lnTo>
                                  <a:lnTo>
                                    <a:pt x="66" y="42"/>
                                  </a:lnTo>
                                  <a:lnTo>
                                    <a:pt x="54" y="60"/>
                                  </a:lnTo>
                                  <a:lnTo>
                                    <a:pt x="42" y="54"/>
                                  </a:lnTo>
                                  <a:lnTo>
                                    <a:pt x="42" y="66"/>
                                  </a:lnTo>
                                  <a:close/>
                                </a:path>
                              </a:pathLst>
                            </a:custGeom>
                            <a:solidFill>
                              <a:srgbClr val="33334B"/>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12" name="Honduras" descr="© INSCALE GmbH, 15.06.2010"/>
                            <a:cNvSpPr>
                              <a:spLocks/>
                            </a:cNvSpPr>
                          </a:nvSpPr>
                          <a:spPr bwMode="gray">
                            <a:xfrm>
                              <a:off x="977" y="1278"/>
                              <a:ext cx="114" cy="63"/>
                            </a:xfrm>
                            <a:custGeom>
                              <a:avLst/>
                              <a:gdLst>
                                <a:gd name="T0" fmla="*/ 2147483647 w 444"/>
                                <a:gd name="T1" fmla="*/ 2147483647 h 246"/>
                                <a:gd name="T2" fmla="*/ 2147483647 w 444"/>
                                <a:gd name="T3" fmla="*/ 2147483647 h 246"/>
                                <a:gd name="T4" fmla="*/ 2147483647 w 444"/>
                                <a:gd name="T5" fmla="*/ 2147483647 h 246"/>
                                <a:gd name="T6" fmla="*/ 2147483647 w 444"/>
                                <a:gd name="T7" fmla="*/ 2147483647 h 246"/>
                                <a:gd name="T8" fmla="*/ 2147483647 w 444"/>
                                <a:gd name="T9" fmla="*/ 2147483647 h 246"/>
                                <a:gd name="T10" fmla="*/ 2147483647 w 444"/>
                                <a:gd name="T11" fmla="*/ 2147483647 h 246"/>
                                <a:gd name="T12" fmla="*/ 2147483647 w 444"/>
                                <a:gd name="T13" fmla="*/ 2147483647 h 246"/>
                                <a:gd name="T14" fmla="*/ 2147483647 w 444"/>
                                <a:gd name="T15" fmla="*/ 2147483647 h 246"/>
                                <a:gd name="T16" fmla="*/ 2147483647 w 444"/>
                                <a:gd name="T17" fmla="*/ 2147483647 h 246"/>
                                <a:gd name="T18" fmla="*/ 2147483647 w 444"/>
                                <a:gd name="T19" fmla="*/ 2147483647 h 246"/>
                                <a:gd name="T20" fmla="*/ 2147483647 w 444"/>
                                <a:gd name="T21" fmla="*/ 2147483647 h 246"/>
                                <a:gd name="T22" fmla="*/ 2147483647 w 444"/>
                                <a:gd name="T23" fmla="*/ 2147483647 h 246"/>
                                <a:gd name="T24" fmla="*/ 2147483647 w 444"/>
                                <a:gd name="T25" fmla="*/ 2147483647 h 246"/>
                                <a:gd name="T26" fmla="*/ 2147483647 w 444"/>
                                <a:gd name="T27" fmla="*/ 2147483647 h 246"/>
                                <a:gd name="T28" fmla="*/ 2147483647 w 444"/>
                                <a:gd name="T29" fmla="*/ 2147483647 h 246"/>
                                <a:gd name="T30" fmla="*/ 2147483647 w 444"/>
                                <a:gd name="T31" fmla="*/ 2147483647 h 246"/>
                                <a:gd name="T32" fmla="*/ 2147483647 w 444"/>
                                <a:gd name="T33" fmla="*/ 2147483647 h 246"/>
                                <a:gd name="T34" fmla="*/ 2147483647 w 444"/>
                                <a:gd name="T35" fmla="*/ 2147483647 h 246"/>
                                <a:gd name="T36" fmla="*/ 2147483647 w 444"/>
                                <a:gd name="T37" fmla="*/ 2147483647 h 246"/>
                                <a:gd name="T38" fmla="*/ 2147483647 w 444"/>
                                <a:gd name="T39" fmla="*/ 0 h 246"/>
                                <a:gd name="T40" fmla="*/ 2147483647 w 444"/>
                                <a:gd name="T41" fmla="*/ 2147483647 h 246"/>
                                <a:gd name="T42" fmla="*/ 2147483647 w 444"/>
                                <a:gd name="T43" fmla="*/ 2147483647 h 246"/>
                                <a:gd name="T44" fmla="*/ 2147483647 w 444"/>
                                <a:gd name="T45" fmla="*/ 0 h 246"/>
                                <a:gd name="T46" fmla="*/ 2147483647 w 444"/>
                                <a:gd name="T47" fmla="*/ 2147483647 h 246"/>
                                <a:gd name="T48" fmla="*/ 2147483647 w 444"/>
                                <a:gd name="T49" fmla="*/ 2147483647 h 246"/>
                                <a:gd name="T50" fmla="*/ 2147483647 w 444"/>
                                <a:gd name="T51" fmla="*/ 2147483647 h 246"/>
                                <a:gd name="T52" fmla="*/ 2147483647 w 444"/>
                                <a:gd name="T53" fmla="*/ 2147483647 h 246"/>
                                <a:gd name="T54" fmla="*/ 2147483647 w 444"/>
                                <a:gd name="T55" fmla="*/ 2147483647 h 246"/>
                                <a:gd name="T56" fmla="*/ 2147483647 w 444"/>
                                <a:gd name="T57" fmla="*/ 2147483647 h 246"/>
                                <a:gd name="T58" fmla="*/ 2147483647 w 444"/>
                                <a:gd name="T59" fmla="*/ 2147483647 h 246"/>
                                <a:gd name="T60" fmla="*/ 2147483647 w 444"/>
                                <a:gd name="T61" fmla="*/ 0 h 246"/>
                                <a:gd name="T62" fmla="*/ 2147483647 w 444"/>
                                <a:gd name="T63" fmla="*/ 2147483647 h 246"/>
                                <a:gd name="T64" fmla="*/ 2147483647 w 444"/>
                                <a:gd name="T65" fmla="*/ 2147483647 h 246"/>
                                <a:gd name="T66" fmla="*/ 2147483647 w 444"/>
                                <a:gd name="T67" fmla="*/ 2147483647 h 246"/>
                                <a:gd name="T68" fmla="*/ 2147483647 w 444"/>
                                <a:gd name="T69" fmla="*/ 2147483647 h 246"/>
                                <a:gd name="T70" fmla="*/ 2147483647 w 444"/>
                                <a:gd name="T71" fmla="*/ 2147483647 h 246"/>
                                <a:gd name="T72" fmla="*/ 0 w 444"/>
                                <a:gd name="T73" fmla="*/ 2147483647 h 246"/>
                                <a:gd name="T74" fmla="*/ 2147483647 w 444"/>
                                <a:gd name="T75" fmla="*/ 2147483647 h 246"/>
                                <a:gd name="T76" fmla="*/ 2147483647 w 444"/>
                                <a:gd name="T77" fmla="*/ 2147483647 h 246"/>
                                <a:gd name="T78" fmla="*/ 2147483647 w 444"/>
                                <a:gd name="T79" fmla="*/ 2147483647 h 246"/>
                                <a:gd name="T80" fmla="*/ 2147483647 w 444"/>
                                <a:gd name="T81" fmla="*/ 2147483647 h 246"/>
                                <a:gd name="T82" fmla="*/ 2147483647 w 444"/>
                                <a:gd name="T83" fmla="*/ 2147483647 h 246"/>
                                <a:gd name="T84" fmla="*/ 2147483647 w 444"/>
                                <a:gd name="T85" fmla="*/ 2147483647 h 246"/>
                                <a:gd name="T86" fmla="*/ 2147483647 w 444"/>
                                <a:gd name="T87" fmla="*/ 2147483647 h 24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w 444"/>
                                <a:gd name="T133" fmla="*/ 0 h 246"/>
                                <a:gd name="T134" fmla="*/ 444 w 444"/>
                                <a:gd name="T135" fmla="*/ 246 h 246"/>
                              </a:gdLst>
                              <a:ahLst/>
                              <a:cxnLst>
                                <a:cxn ang="T88">
                                  <a:pos x="T0" y="T1"/>
                                </a:cxn>
                                <a:cxn ang="T89">
                                  <a:pos x="T2" y="T3"/>
                                </a:cxn>
                                <a:cxn ang="T90">
                                  <a:pos x="T4" y="T5"/>
                                </a:cxn>
                                <a:cxn ang="T91">
                                  <a:pos x="T6" y="T7"/>
                                </a:cxn>
                                <a:cxn ang="T92">
                                  <a:pos x="T8" y="T9"/>
                                </a:cxn>
                                <a:cxn ang="T93">
                                  <a:pos x="T10" y="T11"/>
                                </a:cxn>
                                <a:cxn ang="T94">
                                  <a:pos x="T12" y="T13"/>
                                </a:cxn>
                                <a:cxn ang="T95">
                                  <a:pos x="T14" y="T15"/>
                                </a:cxn>
                                <a:cxn ang="T96">
                                  <a:pos x="T16" y="T17"/>
                                </a:cxn>
                                <a:cxn ang="T97">
                                  <a:pos x="T18" y="T19"/>
                                </a:cxn>
                                <a:cxn ang="T98">
                                  <a:pos x="T20" y="T21"/>
                                </a:cxn>
                                <a:cxn ang="T99">
                                  <a:pos x="T22" y="T23"/>
                                </a:cxn>
                                <a:cxn ang="T100">
                                  <a:pos x="T24" y="T25"/>
                                </a:cxn>
                                <a:cxn ang="T101">
                                  <a:pos x="T26" y="T27"/>
                                </a:cxn>
                                <a:cxn ang="T102">
                                  <a:pos x="T28" y="T29"/>
                                </a:cxn>
                                <a:cxn ang="T103">
                                  <a:pos x="T30" y="T31"/>
                                </a:cxn>
                                <a:cxn ang="T104">
                                  <a:pos x="T32" y="T33"/>
                                </a:cxn>
                                <a:cxn ang="T105">
                                  <a:pos x="T34" y="T35"/>
                                </a:cxn>
                                <a:cxn ang="T106">
                                  <a:pos x="T36" y="T37"/>
                                </a:cxn>
                                <a:cxn ang="T107">
                                  <a:pos x="T38" y="T39"/>
                                </a:cxn>
                                <a:cxn ang="T108">
                                  <a:pos x="T40" y="T41"/>
                                </a:cxn>
                                <a:cxn ang="T109">
                                  <a:pos x="T42" y="T43"/>
                                </a:cxn>
                                <a:cxn ang="T110">
                                  <a:pos x="T44" y="T45"/>
                                </a:cxn>
                                <a:cxn ang="T111">
                                  <a:pos x="T46" y="T47"/>
                                </a:cxn>
                                <a:cxn ang="T112">
                                  <a:pos x="T48" y="T49"/>
                                </a:cxn>
                                <a:cxn ang="T113">
                                  <a:pos x="T50" y="T51"/>
                                </a:cxn>
                                <a:cxn ang="T114">
                                  <a:pos x="T52" y="T53"/>
                                </a:cxn>
                                <a:cxn ang="T115">
                                  <a:pos x="T54" y="T55"/>
                                </a:cxn>
                                <a:cxn ang="T116">
                                  <a:pos x="T56" y="T57"/>
                                </a:cxn>
                                <a:cxn ang="T117">
                                  <a:pos x="T58" y="T59"/>
                                </a:cxn>
                                <a:cxn ang="T118">
                                  <a:pos x="T60" y="T61"/>
                                </a:cxn>
                                <a:cxn ang="T119">
                                  <a:pos x="T62" y="T63"/>
                                </a:cxn>
                                <a:cxn ang="T120">
                                  <a:pos x="T64" y="T65"/>
                                </a:cxn>
                                <a:cxn ang="T121">
                                  <a:pos x="T66" y="T67"/>
                                </a:cxn>
                                <a:cxn ang="T122">
                                  <a:pos x="T68" y="T69"/>
                                </a:cxn>
                                <a:cxn ang="T123">
                                  <a:pos x="T70" y="T71"/>
                                </a:cxn>
                                <a:cxn ang="T124">
                                  <a:pos x="T72" y="T73"/>
                                </a:cxn>
                                <a:cxn ang="T125">
                                  <a:pos x="T74" y="T75"/>
                                </a:cxn>
                                <a:cxn ang="T126">
                                  <a:pos x="T76" y="T77"/>
                                </a:cxn>
                                <a:cxn ang="T127">
                                  <a:pos x="T78" y="T79"/>
                                </a:cxn>
                                <a:cxn ang="T128">
                                  <a:pos x="T80" y="T81"/>
                                </a:cxn>
                                <a:cxn ang="T129">
                                  <a:pos x="T82" y="T83"/>
                                </a:cxn>
                                <a:cxn ang="T130">
                                  <a:pos x="T84" y="T85"/>
                                </a:cxn>
                                <a:cxn ang="T131">
                                  <a:pos x="T86" y="T87"/>
                                </a:cxn>
                              </a:cxnLst>
                              <a:rect l="T132" t="T133" r="T134" b="T135"/>
                              <a:pathLst>
                                <a:path w="444" h="246">
                                  <a:moveTo>
                                    <a:pt x="156" y="240"/>
                                  </a:moveTo>
                                  <a:lnTo>
                                    <a:pt x="156" y="222"/>
                                  </a:lnTo>
                                  <a:lnTo>
                                    <a:pt x="174" y="222"/>
                                  </a:lnTo>
                                  <a:lnTo>
                                    <a:pt x="168" y="216"/>
                                  </a:lnTo>
                                  <a:lnTo>
                                    <a:pt x="168" y="204"/>
                                  </a:lnTo>
                                  <a:lnTo>
                                    <a:pt x="162" y="198"/>
                                  </a:lnTo>
                                  <a:lnTo>
                                    <a:pt x="162" y="186"/>
                                  </a:lnTo>
                                  <a:lnTo>
                                    <a:pt x="168" y="180"/>
                                  </a:lnTo>
                                  <a:lnTo>
                                    <a:pt x="204" y="180"/>
                                  </a:lnTo>
                                  <a:lnTo>
                                    <a:pt x="210" y="168"/>
                                  </a:lnTo>
                                  <a:lnTo>
                                    <a:pt x="216" y="162"/>
                                  </a:lnTo>
                                  <a:lnTo>
                                    <a:pt x="228" y="162"/>
                                  </a:lnTo>
                                  <a:lnTo>
                                    <a:pt x="228" y="168"/>
                                  </a:lnTo>
                                  <a:lnTo>
                                    <a:pt x="234" y="174"/>
                                  </a:lnTo>
                                  <a:lnTo>
                                    <a:pt x="252" y="174"/>
                                  </a:lnTo>
                                  <a:lnTo>
                                    <a:pt x="276" y="150"/>
                                  </a:lnTo>
                                  <a:lnTo>
                                    <a:pt x="288" y="126"/>
                                  </a:lnTo>
                                  <a:lnTo>
                                    <a:pt x="306" y="126"/>
                                  </a:lnTo>
                                  <a:lnTo>
                                    <a:pt x="306" y="108"/>
                                  </a:lnTo>
                                  <a:lnTo>
                                    <a:pt x="318" y="96"/>
                                  </a:lnTo>
                                  <a:lnTo>
                                    <a:pt x="330" y="96"/>
                                  </a:lnTo>
                                  <a:lnTo>
                                    <a:pt x="348" y="114"/>
                                  </a:lnTo>
                                  <a:lnTo>
                                    <a:pt x="360" y="114"/>
                                  </a:lnTo>
                                  <a:lnTo>
                                    <a:pt x="372" y="102"/>
                                  </a:lnTo>
                                  <a:lnTo>
                                    <a:pt x="372" y="96"/>
                                  </a:lnTo>
                                  <a:lnTo>
                                    <a:pt x="420" y="96"/>
                                  </a:lnTo>
                                  <a:lnTo>
                                    <a:pt x="426" y="90"/>
                                  </a:lnTo>
                                  <a:lnTo>
                                    <a:pt x="432" y="90"/>
                                  </a:lnTo>
                                  <a:lnTo>
                                    <a:pt x="444" y="84"/>
                                  </a:lnTo>
                                  <a:lnTo>
                                    <a:pt x="444" y="78"/>
                                  </a:lnTo>
                                  <a:lnTo>
                                    <a:pt x="426" y="60"/>
                                  </a:lnTo>
                                  <a:lnTo>
                                    <a:pt x="402" y="48"/>
                                  </a:lnTo>
                                  <a:lnTo>
                                    <a:pt x="396" y="48"/>
                                  </a:lnTo>
                                  <a:lnTo>
                                    <a:pt x="390" y="42"/>
                                  </a:lnTo>
                                  <a:lnTo>
                                    <a:pt x="384" y="30"/>
                                  </a:lnTo>
                                  <a:lnTo>
                                    <a:pt x="372" y="24"/>
                                  </a:lnTo>
                                  <a:lnTo>
                                    <a:pt x="366" y="18"/>
                                  </a:lnTo>
                                  <a:lnTo>
                                    <a:pt x="348" y="18"/>
                                  </a:lnTo>
                                  <a:lnTo>
                                    <a:pt x="342" y="6"/>
                                  </a:lnTo>
                                  <a:lnTo>
                                    <a:pt x="336" y="0"/>
                                  </a:lnTo>
                                  <a:lnTo>
                                    <a:pt x="312" y="0"/>
                                  </a:lnTo>
                                  <a:lnTo>
                                    <a:pt x="300" y="6"/>
                                  </a:lnTo>
                                  <a:lnTo>
                                    <a:pt x="294" y="12"/>
                                  </a:lnTo>
                                  <a:lnTo>
                                    <a:pt x="282" y="12"/>
                                  </a:lnTo>
                                  <a:lnTo>
                                    <a:pt x="270" y="0"/>
                                  </a:lnTo>
                                  <a:lnTo>
                                    <a:pt x="252" y="0"/>
                                  </a:lnTo>
                                  <a:lnTo>
                                    <a:pt x="240" y="6"/>
                                  </a:lnTo>
                                  <a:lnTo>
                                    <a:pt x="234" y="18"/>
                                  </a:lnTo>
                                  <a:lnTo>
                                    <a:pt x="222" y="24"/>
                                  </a:lnTo>
                                  <a:lnTo>
                                    <a:pt x="186" y="24"/>
                                  </a:lnTo>
                                  <a:lnTo>
                                    <a:pt x="174" y="18"/>
                                  </a:lnTo>
                                  <a:lnTo>
                                    <a:pt x="168" y="12"/>
                                  </a:lnTo>
                                  <a:lnTo>
                                    <a:pt x="156" y="12"/>
                                  </a:lnTo>
                                  <a:lnTo>
                                    <a:pt x="150" y="18"/>
                                  </a:lnTo>
                                  <a:lnTo>
                                    <a:pt x="144" y="18"/>
                                  </a:lnTo>
                                  <a:lnTo>
                                    <a:pt x="138" y="24"/>
                                  </a:lnTo>
                                  <a:lnTo>
                                    <a:pt x="132" y="24"/>
                                  </a:lnTo>
                                  <a:lnTo>
                                    <a:pt x="132" y="18"/>
                                  </a:lnTo>
                                  <a:lnTo>
                                    <a:pt x="126" y="12"/>
                                  </a:lnTo>
                                  <a:lnTo>
                                    <a:pt x="126" y="6"/>
                                  </a:lnTo>
                                  <a:lnTo>
                                    <a:pt x="120" y="0"/>
                                  </a:lnTo>
                                  <a:lnTo>
                                    <a:pt x="114" y="0"/>
                                  </a:lnTo>
                                  <a:lnTo>
                                    <a:pt x="96" y="18"/>
                                  </a:lnTo>
                                  <a:lnTo>
                                    <a:pt x="90" y="18"/>
                                  </a:lnTo>
                                  <a:lnTo>
                                    <a:pt x="84" y="30"/>
                                  </a:lnTo>
                                  <a:lnTo>
                                    <a:pt x="72" y="36"/>
                                  </a:lnTo>
                                  <a:lnTo>
                                    <a:pt x="60" y="48"/>
                                  </a:lnTo>
                                  <a:lnTo>
                                    <a:pt x="48" y="54"/>
                                  </a:lnTo>
                                  <a:lnTo>
                                    <a:pt x="36" y="66"/>
                                  </a:lnTo>
                                  <a:lnTo>
                                    <a:pt x="24" y="72"/>
                                  </a:lnTo>
                                  <a:lnTo>
                                    <a:pt x="18" y="84"/>
                                  </a:lnTo>
                                  <a:lnTo>
                                    <a:pt x="18" y="102"/>
                                  </a:lnTo>
                                  <a:lnTo>
                                    <a:pt x="12" y="114"/>
                                  </a:lnTo>
                                  <a:lnTo>
                                    <a:pt x="0" y="126"/>
                                  </a:lnTo>
                                  <a:lnTo>
                                    <a:pt x="6" y="138"/>
                                  </a:lnTo>
                                  <a:lnTo>
                                    <a:pt x="18" y="150"/>
                                  </a:lnTo>
                                  <a:lnTo>
                                    <a:pt x="42" y="150"/>
                                  </a:lnTo>
                                  <a:lnTo>
                                    <a:pt x="42" y="168"/>
                                  </a:lnTo>
                                  <a:lnTo>
                                    <a:pt x="48" y="174"/>
                                  </a:lnTo>
                                  <a:lnTo>
                                    <a:pt x="60" y="174"/>
                                  </a:lnTo>
                                  <a:lnTo>
                                    <a:pt x="66" y="168"/>
                                  </a:lnTo>
                                  <a:lnTo>
                                    <a:pt x="102" y="168"/>
                                  </a:lnTo>
                                  <a:lnTo>
                                    <a:pt x="102" y="210"/>
                                  </a:lnTo>
                                  <a:lnTo>
                                    <a:pt x="126" y="222"/>
                                  </a:lnTo>
                                  <a:lnTo>
                                    <a:pt x="132" y="228"/>
                                  </a:lnTo>
                                  <a:lnTo>
                                    <a:pt x="132" y="246"/>
                                  </a:lnTo>
                                  <a:lnTo>
                                    <a:pt x="144" y="246"/>
                                  </a:lnTo>
                                  <a:lnTo>
                                    <a:pt x="156" y="240"/>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13" name="Haiti" descr="© INSCALE GmbH, 15.06.2010"/>
                            <a:cNvSpPr>
                              <a:spLocks/>
                            </a:cNvSpPr>
                          </a:nvSpPr>
                          <a:spPr bwMode="gray">
                            <a:xfrm>
                              <a:off x="1257" y="1198"/>
                              <a:ext cx="50" cy="40"/>
                            </a:xfrm>
                            <a:custGeom>
                              <a:avLst/>
                              <a:gdLst>
                                <a:gd name="T0" fmla="*/ 2147483647 w 198"/>
                                <a:gd name="T1" fmla="*/ 2147483647 h 156"/>
                                <a:gd name="T2" fmla="*/ 2147483647 w 198"/>
                                <a:gd name="T3" fmla="*/ 2147483647 h 156"/>
                                <a:gd name="T4" fmla="*/ 2147483647 w 198"/>
                                <a:gd name="T5" fmla="*/ 2147483647 h 156"/>
                                <a:gd name="T6" fmla="*/ 2147483647 w 198"/>
                                <a:gd name="T7" fmla="*/ 2147483647 h 156"/>
                                <a:gd name="T8" fmla="*/ 2147483647 w 198"/>
                                <a:gd name="T9" fmla="*/ 2147483647 h 156"/>
                                <a:gd name="T10" fmla="*/ 2147483647 w 198"/>
                                <a:gd name="T11" fmla="*/ 2147483647 h 156"/>
                                <a:gd name="T12" fmla="*/ 2147483647 w 198"/>
                                <a:gd name="T13" fmla="*/ 2147483647 h 156"/>
                                <a:gd name="T14" fmla="*/ 2147483647 w 198"/>
                                <a:gd name="T15" fmla="*/ 2147483647 h 156"/>
                                <a:gd name="T16" fmla="*/ 2147483647 w 198"/>
                                <a:gd name="T17" fmla="*/ 2147483647 h 156"/>
                                <a:gd name="T18" fmla="*/ 2147483647 w 198"/>
                                <a:gd name="T19" fmla="*/ 2147483647 h 156"/>
                                <a:gd name="T20" fmla="*/ 2147483647 w 198"/>
                                <a:gd name="T21" fmla="*/ 2147483647 h 156"/>
                                <a:gd name="T22" fmla="*/ 2147483647 w 198"/>
                                <a:gd name="T23" fmla="*/ 2147483647 h 156"/>
                                <a:gd name="T24" fmla="*/ 2147483647 w 198"/>
                                <a:gd name="T25" fmla="*/ 2147483647 h 156"/>
                                <a:gd name="T26" fmla="*/ 2147483647 w 198"/>
                                <a:gd name="T27" fmla="*/ 2147483647 h 156"/>
                                <a:gd name="T28" fmla="*/ 2147483647 w 198"/>
                                <a:gd name="T29" fmla="*/ 2147483647 h 156"/>
                                <a:gd name="T30" fmla="*/ 2147483647 w 198"/>
                                <a:gd name="T31" fmla="*/ 2147483647 h 156"/>
                                <a:gd name="T32" fmla="*/ 2147483647 w 198"/>
                                <a:gd name="T33" fmla="*/ 2147483647 h 156"/>
                                <a:gd name="T34" fmla="*/ 2147483647 w 198"/>
                                <a:gd name="T35" fmla="*/ 0 h 156"/>
                                <a:gd name="T36" fmla="*/ 2147483647 w 198"/>
                                <a:gd name="T37" fmla="*/ 0 h 156"/>
                                <a:gd name="T38" fmla="*/ 2147483647 w 198"/>
                                <a:gd name="T39" fmla="*/ 2147483647 h 156"/>
                                <a:gd name="T40" fmla="*/ 2147483647 w 198"/>
                                <a:gd name="T41" fmla="*/ 2147483647 h 156"/>
                                <a:gd name="T42" fmla="*/ 2147483647 w 198"/>
                                <a:gd name="T43" fmla="*/ 2147483647 h 156"/>
                                <a:gd name="T44" fmla="*/ 2147483647 w 198"/>
                                <a:gd name="T45" fmla="*/ 2147483647 h 156"/>
                                <a:gd name="T46" fmla="*/ 2147483647 w 198"/>
                                <a:gd name="T47" fmla="*/ 2147483647 h 156"/>
                                <a:gd name="T48" fmla="*/ 2147483647 w 198"/>
                                <a:gd name="T49" fmla="*/ 2147483647 h 156"/>
                                <a:gd name="T50" fmla="*/ 2147483647 w 198"/>
                                <a:gd name="T51" fmla="*/ 2147483647 h 156"/>
                                <a:gd name="T52" fmla="*/ 2147483647 w 198"/>
                                <a:gd name="T53" fmla="*/ 2147483647 h 156"/>
                                <a:gd name="T54" fmla="*/ 2147483647 w 198"/>
                                <a:gd name="T55" fmla="*/ 2147483647 h 156"/>
                                <a:gd name="T56" fmla="*/ 2147483647 w 198"/>
                                <a:gd name="T57" fmla="*/ 2147483647 h 156"/>
                                <a:gd name="T58" fmla="*/ 2147483647 w 198"/>
                                <a:gd name="T59" fmla="*/ 2147483647 h 156"/>
                                <a:gd name="T60" fmla="*/ 2147483647 w 198"/>
                                <a:gd name="T61" fmla="*/ 2147483647 h 156"/>
                                <a:gd name="T62" fmla="*/ 2147483647 w 198"/>
                                <a:gd name="T63" fmla="*/ 2147483647 h 156"/>
                                <a:gd name="T64" fmla="*/ 2147483647 w 198"/>
                                <a:gd name="T65" fmla="*/ 2147483647 h 156"/>
                                <a:gd name="T66" fmla="*/ 2147483647 w 198"/>
                                <a:gd name="T67" fmla="*/ 2147483647 h 156"/>
                                <a:gd name="T68" fmla="*/ 2147483647 w 198"/>
                                <a:gd name="T69" fmla="*/ 2147483647 h 156"/>
                                <a:gd name="T70" fmla="*/ 2147483647 w 198"/>
                                <a:gd name="T71" fmla="*/ 2147483647 h 156"/>
                                <a:gd name="T72" fmla="*/ 2147483647 w 198"/>
                                <a:gd name="T73" fmla="*/ 2147483647 h 156"/>
                                <a:gd name="T74" fmla="*/ 2147483647 w 198"/>
                                <a:gd name="T75" fmla="*/ 2147483647 h 156"/>
                                <a:gd name="T76" fmla="*/ 2147483647 w 198"/>
                                <a:gd name="T77" fmla="*/ 2147483647 h 156"/>
                                <a:gd name="T78" fmla="*/ 2147483647 w 198"/>
                                <a:gd name="T79" fmla="*/ 2147483647 h 156"/>
                                <a:gd name="T80" fmla="*/ 2147483647 w 198"/>
                                <a:gd name="T81" fmla="*/ 2147483647 h 156"/>
                                <a:gd name="T82" fmla="*/ 0 w 198"/>
                                <a:gd name="T83" fmla="*/ 2147483647 h 156"/>
                                <a:gd name="T84" fmla="*/ 0 w 198"/>
                                <a:gd name="T85" fmla="*/ 2147483647 h 156"/>
                                <a:gd name="T86" fmla="*/ 2147483647 w 198"/>
                                <a:gd name="T87" fmla="*/ 2147483647 h 156"/>
                                <a:gd name="T88" fmla="*/ 2147483647 w 198"/>
                                <a:gd name="T89" fmla="*/ 2147483647 h 156"/>
                                <a:gd name="T90" fmla="*/ 2147483647 w 198"/>
                                <a:gd name="T91" fmla="*/ 2147483647 h 156"/>
                                <a:gd name="T92" fmla="*/ 2147483647 w 198"/>
                                <a:gd name="T93" fmla="*/ 2147483647 h 156"/>
                                <a:gd name="T94" fmla="*/ 2147483647 w 198"/>
                                <a:gd name="T95" fmla="*/ 2147483647 h 156"/>
                                <a:gd name="T96" fmla="*/ 2147483647 w 198"/>
                                <a:gd name="T97" fmla="*/ 2147483647 h 156"/>
                                <a:gd name="T98" fmla="*/ 2147483647 w 198"/>
                                <a:gd name="T99" fmla="*/ 2147483647 h 156"/>
                                <a:gd name="T100" fmla="*/ 2147483647 w 198"/>
                                <a:gd name="T101" fmla="*/ 2147483647 h 156"/>
                                <a:gd name="T102" fmla="*/ 2147483647 w 198"/>
                                <a:gd name="T103" fmla="*/ 2147483647 h 156"/>
                                <a:gd name="T104" fmla="*/ 2147483647 w 198"/>
                                <a:gd name="T105" fmla="*/ 2147483647 h 156"/>
                                <a:gd name="T106" fmla="*/ 2147483647 w 198"/>
                                <a:gd name="T107" fmla="*/ 2147483647 h 156"/>
                                <a:gd name="T108" fmla="*/ 2147483647 w 198"/>
                                <a:gd name="T109" fmla="*/ 2147483647 h 156"/>
                                <a:gd name="T110" fmla="*/ 2147483647 w 198"/>
                                <a:gd name="T111" fmla="*/ 2147483647 h 156"/>
                                <a:gd name="T112" fmla="*/ 2147483647 w 198"/>
                                <a:gd name="T113" fmla="*/ 2147483647 h 15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w 198"/>
                                <a:gd name="T172" fmla="*/ 0 h 156"/>
                                <a:gd name="T173" fmla="*/ 198 w 198"/>
                                <a:gd name="T174" fmla="*/ 156 h 156"/>
                              </a:gdLst>
                              <a:ahLst/>
                              <a:cxnLst>
                                <a:cxn ang="T114">
                                  <a:pos x="T0" y="T1"/>
                                </a:cxn>
                                <a:cxn ang="T115">
                                  <a:pos x="T2" y="T3"/>
                                </a:cxn>
                                <a:cxn ang="T116">
                                  <a:pos x="T4" y="T5"/>
                                </a:cxn>
                                <a:cxn ang="T117">
                                  <a:pos x="T6" y="T7"/>
                                </a:cxn>
                                <a:cxn ang="T118">
                                  <a:pos x="T8" y="T9"/>
                                </a:cxn>
                                <a:cxn ang="T119">
                                  <a:pos x="T10" y="T11"/>
                                </a:cxn>
                                <a:cxn ang="T120">
                                  <a:pos x="T12" y="T13"/>
                                </a:cxn>
                                <a:cxn ang="T121">
                                  <a:pos x="T14" y="T15"/>
                                </a:cxn>
                                <a:cxn ang="T122">
                                  <a:pos x="T16" y="T17"/>
                                </a:cxn>
                                <a:cxn ang="T123">
                                  <a:pos x="T18" y="T19"/>
                                </a:cxn>
                                <a:cxn ang="T124">
                                  <a:pos x="T20" y="T21"/>
                                </a:cxn>
                                <a:cxn ang="T125">
                                  <a:pos x="T22" y="T23"/>
                                </a:cxn>
                                <a:cxn ang="T126">
                                  <a:pos x="T24" y="T25"/>
                                </a:cxn>
                                <a:cxn ang="T127">
                                  <a:pos x="T26" y="T27"/>
                                </a:cxn>
                                <a:cxn ang="T128">
                                  <a:pos x="T28" y="T29"/>
                                </a:cxn>
                                <a:cxn ang="T129">
                                  <a:pos x="T30" y="T31"/>
                                </a:cxn>
                                <a:cxn ang="T130">
                                  <a:pos x="T32" y="T33"/>
                                </a:cxn>
                                <a:cxn ang="T131">
                                  <a:pos x="T34" y="T35"/>
                                </a:cxn>
                                <a:cxn ang="T132">
                                  <a:pos x="T36" y="T37"/>
                                </a:cxn>
                                <a:cxn ang="T133">
                                  <a:pos x="T38" y="T39"/>
                                </a:cxn>
                                <a:cxn ang="T134">
                                  <a:pos x="T40" y="T41"/>
                                </a:cxn>
                                <a:cxn ang="T135">
                                  <a:pos x="T42" y="T43"/>
                                </a:cxn>
                                <a:cxn ang="T136">
                                  <a:pos x="T44" y="T45"/>
                                </a:cxn>
                                <a:cxn ang="T137">
                                  <a:pos x="T46" y="T47"/>
                                </a:cxn>
                                <a:cxn ang="T138">
                                  <a:pos x="T48" y="T49"/>
                                </a:cxn>
                                <a:cxn ang="T139">
                                  <a:pos x="T50" y="T51"/>
                                </a:cxn>
                                <a:cxn ang="T140">
                                  <a:pos x="T52" y="T53"/>
                                </a:cxn>
                                <a:cxn ang="T141">
                                  <a:pos x="T54" y="T55"/>
                                </a:cxn>
                                <a:cxn ang="T142">
                                  <a:pos x="T56" y="T57"/>
                                </a:cxn>
                                <a:cxn ang="T143">
                                  <a:pos x="T58" y="T59"/>
                                </a:cxn>
                                <a:cxn ang="T144">
                                  <a:pos x="T60" y="T61"/>
                                </a:cxn>
                                <a:cxn ang="T145">
                                  <a:pos x="T62" y="T63"/>
                                </a:cxn>
                                <a:cxn ang="T146">
                                  <a:pos x="T64" y="T65"/>
                                </a:cxn>
                                <a:cxn ang="T147">
                                  <a:pos x="T66" y="T67"/>
                                </a:cxn>
                                <a:cxn ang="T148">
                                  <a:pos x="T68" y="T69"/>
                                </a:cxn>
                                <a:cxn ang="T149">
                                  <a:pos x="T70" y="T71"/>
                                </a:cxn>
                                <a:cxn ang="T150">
                                  <a:pos x="T72" y="T73"/>
                                </a:cxn>
                                <a:cxn ang="T151">
                                  <a:pos x="T74" y="T75"/>
                                </a:cxn>
                                <a:cxn ang="T152">
                                  <a:pos x="T76" y="T77"/>
                                </a:cxn>
                                <a:cxn ang="T153">
                                  <a:pos x="T78" y="T79"/>
                                </a:cxn>
                                <a:cxn ang="T154">
                                  <a:pos x="T80" y="T81"/>
                                </a:cxn>
                                <a:cxn ang="T155">
                                  <a:pos x="T82" y="T83"/>
                                </a:cxn>
                                <a:cxn ang="T156">
                                  <a:pos x="T84" y="T85"/>
                                </a:cxn>
                                <a:cxn ang="T157">
                                  <a:pos x="T86" y="T87"/>
                                </a:cxn>
                                <a:cxn ang="T158">
                                  <a:pos x="T88" y="T89"/>
                                </a:cxn>
                                <a:cxn ang="T159">
                                  <a:pos x="T90" y="T91"/>
                                </a:cxn>
                                <a:cxn ang="T160">
                                  <a:pos x="T92" y="T93"/>
                                </a:cxn>
                                <a:cxn ang="T161">
                                  <a:pos x="T94" y="T95"/>
                                </a:cxn>
                                <a:cxn ang="T162">
                                  <a:pos x="T96" y="T97"/>
                                </a:cxn>
                                <a:cxn ang="T163">
                                  <a:pos x="T98" y="T99"/>
                                </a:cxn>
                                <a:cxn ang="T164">
                                  <a:pos x="T100" y="T101"/>
                                </a:cxn>
                                <a:cxn ang="T165">
                                  <a:pos x="T102" y="T103"/>
                                </a:cxn>
                                <a:cxn ang="T166">
                                  <a:pos x="T104" y="T105"/>
                                </a:cxn>
                                <a:cxn ang="T167">
                                  <a:pos x="T106" y="T107"/>
                                </a:cxn>
                                <a:cxn ang="T168">
                                  <a:pos x="T108" y="T109"/>
                                </a:cxn>
                                <a:cxn ang="T169">
                                  <a:pos x="T110" y="T111"/>
                                </a:cxn>
                                <a:cxn ang="T170">
                                  <a:pos x="T112" y="T113"/>
                                </a:cxn>
                              </a:cxnLst>
                              <a:rect l="T171" t="T172" r="T173" b="T174"/>
                              <a:pathLst>
                                <a:path w="198" h="156">
                                  <a:moveTo>
                                    <a:pt x="168" y="114"/>
                                  </a:moveTo>
                                  <a:lnTo>
                                    <a:pt x="168" y="108"/>
                                  </a:lnTo>
                                  <a:lnTo>
                                    <a:pt x="174" y="102"/>
                                  </a:lnTo>
                                  <a:lnTo>
                                    <a:pt x="180" y="90"/>
                                  </a:lnTo>
                                  <a:lnTo>
                                    <a:pt x="180" y="78"/>
                                  </a:lnTo>
                                  <a:lnTo>
                                    <a:pt x="186" y="72"/>
                                  </a:lnTo>
                                  <a:lnTo>
                                    <a:pt x="192" y="60"/>
                                  </a:lnTo>
                                  <a:lnTo>
                                    <a:pt x="198" y="54"/>
                                  </a:lnTo>
                                  <a:lnTo>
                                    <a:pt x="198" y="42"/>
                                  </a:lnTo>
                                  <a:lnTo>
                                    <a:pt x="186" y="6"/>
                                  </a:lnTo>
                                  <a:lnTo>
                                    <a:pt x="180" y="12"/>
                                  </a:lnTo>
                                  <a:lnTo>
                                    <a:pt x="180" y="18"/>
                                  </a:lnTo>
                                  <a:lnTo>
                                    <a:pt x="174" y="18"/>
                                  </a:lnTo>
                                  <a:lnTo>
                                    <a:pt x="168" y="12"/>
                                  </a:lnTo>
                                  <a:lnTo>
                                    <a:pt x="156" y="12"/>
                                  </a:lnTo>
                                  <a:lnTo>
                                    <a:pt x="144" y="6"/>
                                  </a:lnTo>
                                  <a:lnTo>
                                    <a:pt x="126" y="6"/>
                                  </a:lnTo>
                                  <a:lnTo>
                                    <a:pt x="114" y="0"/>
                                  </a:lnTo>
                                  <a:lnTo>
                                    <a:pt x="84" y="0"/>
                                  </a:lnTo>
                                  <a:lnTo>
                                    <a:pt x="72" y="6"/>
                                  </a:lnTo>
                                  <a:lnTo>
                                    <a:pt x="66" y="12"/>
                                  </a:lnTo>
                                  <a:lnTo>
                                    <a:pt x="66" y="18"/>
                                  </a:lnTo>
                                  <a:lnTo>
                                    <a:pt x="72" y="24"/>
                                  </a:lnTo>
                                  <a:lnTo>
                                    <a:pt x="108" y="24"/>
                                  </a:lnTo>
                                  <a:lnTo>
                                    <a:pt x="114" y="30"/>
                                  </a:lnTo>
                                  <a:lnTo>
                                    <a:pt x="120" y="42"/>
                                  </a:lnTo>
                                  <a:lnTo>
                                    <a:pt x="126" y="48"/>
                                  </a:lnTo>
                                  <a:lnTo>
                                    <a:pt x="114" y="54"/>
                                  </a:lnTo>
                                  <a:lnTo>
                                    <a:pt x="108" y="60"/>
                                  </a:lnTo>
                                  <a:lnTo>
                                    <a:pt x="108" y="72"/>
                                  </a:lnTo>
                                  <a:lnTo>
                                    <a:pt x="114" y="84"/>
                                  </a:lnTo>
                                  <a:lnTo>
                                    <a:pt x="114" y="96"/>
                                  </a:lnTo>
                                  <a:lnTo>
                                    <a:pt x="120" y="102"/>
                                  </a:lnTo>
                                  <a:lnTo>
                                    <a:pt x="114" y="108"/>
                                  </a:lnTo>
                                  <a:lnTo>
                                    <a:pt x="96" y="108"/>
                                  </a:lnTo>
                                  <a:lnTo>
                                    <a:pt x="78" y="102"/>
                                  </a:lnTo>
                                  <a:lnTo>
                                    <a:pt x="66" y="102"/>
                                  </a:lnTo>
                                  <a:lnTo>
                                    <a:pt x="54" y="96"/>
                                  </a:lnTo>
                                  <a:lnTo>
                                    <a:pt x="36" y="96"/>
                                  </a:lnTo>
                                  <a:lnTo>
                                    <a:pt x="24" y="102"/>
                                  </a:lnTo>
                                  <a:lnTo>
                                    <a:pt x="6" y="102"/>
                                  </a:lnTo>
                                  <a:lnTo>
                                    <a:pt x="0" y="108"/>
                                  </a:lnTo>
                                  <a:lnTo>
                                    <a:pt x="0" y="114"/>
                                  </a:lnTo>
                                  <a:lnTo>
                                    <a:pt x="6" y="120"/>
                                  </a:lnTo>
                                  <a:lnTo>
                                    <a:pt x="12" y="132"/>
                                  </a:lnTo>
                                  <a:lnTo>
                                    <a:pt x="24" y="138"/>
                                  </a:lnTo>
                                  <a:lnTo>
                                    <a:pt x="30" y="150"/>
                                  </a:lnTo>
                                  <a:lnTo>
                                    <a:pt x="36" y="156"/>
                                  </a:lnTo>
                                  <a:lnTo>
                                    <a:pt x="42" y="156"/>
                                  </a:lnTo>
                                  <a:lnTo>
                                    <a:pt x="48" y="150"/>
                                  </a:lnTo>
                                  <a:lnTo>
                                    <a:pt x="54" y="138"/>
                                  </a:lnTo>
                                  <a:lnTo>
                                    <a:pt x="60" y="132"/>
                                  </a:lnTo>
                                  <a:lnTo>
                                    <a:pt x="138" y="132"/>
                                  </a:lnTo>
                                  <a:lnTo>
                                    <a:pt x="156" y="126"/>
                                  </a:lnTo>
                                  <a:lnTo>
                                    <a:pt x="168" y="126"/>
                                  </a:lnTo>
                                  <a:lnTo>
                                    <a:pt x="180" y="144"/>
                                  </a:lnTo>
                                  <a:lnTo>
                                    <a:pt x="168" y="114"/>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14" name="Guyane (French Guiana)" descr="© INSCALE GmbH, 15.06.2010"/>
                            <a:cNvSpPr>
                              <a:spLocks/>
                            </a:cNvSpPr>
                          </a:nvSpPr>
                          <a:spPr bwMode="gray">
                            <a:xfrm>
                              <a:off x="1593" y="1489"/>
                              <a:ext cx="52" cy="76"/>
                            </a:xfrm>
                            <a:custGeom>
                              <a:avLst/>
                              <a:gdLst>
                                <a:gd name="T0" fmla="*/ 2147483647 w 52"/>
                                <a:gd name="T1" fmla="*/ 2147483647 h 76"/>
                                <a:gd name="T2" fmla="*/ 2147483647 w 52"/>
                                <a:gd name="T3" fmla="*/ 2147483647 h 76"/>
                                <a:gd name="T4" fmla="*/ 2147483647 w 52"/>
                                <a:gd name="T5" fmla="*/ 2147483647 h 76"/>
                                <a:gd name="T6" fmla="*/ 2147483647 w 52"/>
                                <a:gd name="T7" fmla="*/ 2147483647 h 76"/>
                                <a:gd name="T8" fmla="*/ 2147483647 w 52"/>
                                <a:gd name="T9" fmla="*/ 2147483647 h 76"/>
                                <a:gd name="T10" fmla="*/ 2147483647 w 52"/>
                                <a:gd name="T11" fmla="*/ 2147483647 h 76"/>
                                <a:gd name="T12" fmla="*/ 2147483647 w 52"/>
                                <a:gd name="T13" fmla="*/ 2147483647 h 76"/>
                                <a:gd name="T14" fmla="*/ 2147483647 w 52"/>
                                <a:gd name="T15" fmla="*/ 2147483647 h 76"/>
                                <a:gd name="T16" fmla="*/ 2147483647 w 52"/>
                                <a:gd name="T17" fmla="*/ 2147483647 h 76"/>
                                <a:gd name="T18" fmla="*/ 2147483647 w 52"/>
                                <a:gd name="T19" fmla="*/ 2147483647 h 76"/>
                                <a:gd name="T20" fmla="*/ 2147483647 w 52"/>
                                <a:gd name="T21" fmla="*/ 2147483647 h 76"/>
                                <a:gd name="T22" fmla="*/ 2147483647 w 52"/>
                                <a:gd name="T23" fmla="*/ 0 h 76"/>
                                <a:gd name="T24" fmla="*/ 2147483647 w 52"/>
                                <a:gd name="T25" fmla="*/ 2147483647 h 76"/>
                                <a:gd name="T26" fmla="*/ 2147483647 w 52"/>
                                <a:gd name="T27" fmla="*/ 2147483647 h 76"/>
                                <a:gd name="T28" fmla="*/ 2147483647 w 52"/>
                                <a:gd name="T29" fmla="*/ 2147483647 h 76"/>
                                <a:gd name="T30" fmla="*/ 2147483647 w 52"/>
                                <a:gd name="T31" fmla="*/ 2147483647 h 76"/>
                                <a:gd name="T32" fmla="*/ 2147483647 w 52"/>
                                <a:gd name="T33" fmla="*/ 2147483647 h 76"/>
                                <a:gd name="T34" fmla="*/ 2147483647 w 52"/>
                                <a:gd name="T35" fmla="*/ 2147483647 h 76"/>
                                <a:gd name="T36" fmla="*/ 2147483647 w 52"/>
                                <a:gd name="T37" fmla="*/ 2147483647 h 76"/>
                                <a:gd name="T38" fmla="*/ 2147483647 w 52"/>
                                <a:gd name="T39" fmla="*/ 2147483647 h 76"/>
                                <a:gd name="T40" fmla="*/ 2147483647 w 52"/>
                                <a:gd name="T41" fmla="*/ 2147483647 h 76"/>
                                <a:gd name="T42" fmla="*/ 2147483647 w 52"/>
                                <a:gd name="T43" fmla="*/ 2147483647 h 76"/>
                                <a:gd name="T44" fmla="*/ 2147483647 w 52"/>
                                <a:gd name="T45" fmla="*/ 2147483647 h 76"/>
                                <a:gd name="T46" fmla="*/ 2147483647 w 52"/>
                                <a:gd name="T47" fmla="*/ 2147483647 h 76"/>
                                <a:gd name="T48" fmla="*/ 2147483647 w 52"/>
                                <a:gd name="T49" fmla="*/ 2147483647 h 76"/>
                                <a:gd name="T50" fmla="*/ 2147483647 w 52"/>
                                <a:gd name="T51" fmla="*/ 2147483647 h 76"/>
                                <a:gd name="T52" fmla="*/ 2147483647 w 52"/>
                                <a:gd name="T53" fmla="*/ 2147483647 h 76"/>
                                <a:gd name="T54" fmla="*/ 2147483647 w 52"/>
                                <a:gd name="T55" fmla="*/ 2147483647 h 76"/>
                                <a:gd name="T56" fmla="*/ 2147483647 w 52"/>
                                <a:gd name="T57" fmla="*/ 2147483647 h 76"/>
                                <a:gd name="T58" fmla="*/ 2147483647 w 52"/>
                                <a:gd name="T59" fmla="*/ 2147483647 h 76"/>
                                <a:gd name="T60" fmla="*/ 2147483647 w 52"/>
                                <a:gd name="T61" fmla="*/ 2147483647 h 76"/>
                                <a:gd name="T62" fmla="*/ 2147483647 w 52"/>
                                <a:gd name="T63" fmla="*/ 2147483647 h 76"/>
                                <a:gd name="T64" fmla="*/ 0 w 52"/>
                                <a:gd name="T65" fmla="*/ 2147483647 h 76"/>
                                <a:gd name="T66" fmla="*/ 0 w 52"/>
                                <a:gd name="T67" fmla="*/ 2147483647 h 76"/>
                                <a:gd name="T68" fmla="*/ 2147483647 w 52"/>
                                <a:gd name="T69" fmla="*/ 2147483647 h 76"/>
                                <a:gd name="T70" fmla="*/ 2147483647 w 52"/>
                                <a:gd name="T71" fmla="*/ 2147483647 h 76"/>
                                <a:gd name="T72" fmla="*/ 2147483647 w 52"/>
                                <a:gd name="T73" fmla="*/ 2147483647 h 76"/>
                                <a:gd name="T74" fmla="*/ 2147483647 w 52"/>
                                <a:gd name="T75" fmla="*/ 2147483647 h 76"/>
                                <a:gd name="T76" fmla="*/ 2147483647 w 52"/>
                                <a:gd name="T77" fmla="*/ 2147483647 h 76"/>
                                <a:gd name="T78" fmla="*/ 2147483647 w 52"/>
                                <a:gd name="T79" fmla="*/ 2147483647 h 76"/>
                                <a:gd name="T80" fmla="*/ 2147483647 w 52"/>
                                <a:gd name="T81" fmla="*/ 2147483647 h 76"/>
                                <a:gd name="T82" fmla="*/ 2147483647 w 52"/>
                                <a:gd name="T83" fmla="*/ 2147483647 h 76"/>
                                <a:gd name="T84" fmla="*/ 2147483647 w 52"/>
                                <a:gd name="T85" fmla="*/ 2147483647 h 76"/>
                                <a:gd name="T86" fmla="*/ 2147483647 w 52"/>
                                <a:gd name="T87" fmla="*/ 2147483647 h 76"/>
                                <a:gd name="T88" fmla="*/ 2147483647 w 52"/>
                                <a:gd name="T89" fmla="*/ 2147483647 h 76"/>
                                <a:gd name="T90" fmla="*/ 2147483647 w 52"/>
                                <a:gd name="T91" fmla="*/ 2147483647 h 76"/>
                                <a:gd name="T92" fmla="*/ 2147483647 w 52"/>
                                <a:gd name="T93" fmla="*/ 2147483647 h 76"/>
                                <a:gd name="T94" fmla="*/ 2147483647 w 52"/>
                                <a:gd name="T95" fmla="*/ 2147483647 h 76"/>
                                <a:gd name="T96" fmla="*/ 2147483647 w 52"/>
                                <a:gd name="T97" fmla="*/ 2147483647 h 76"/>
                                <a:gd name="T98" fmla="*/ 2147483647 w 52"/>
                                <a:gd name="T99" fmla="*/ 2147483647 h 76"/>
                                <a:gd name="T100" fmla="*/ 2147483647 w 52"/>
                                <a:gd name="T101" fmla="*/ 2147483647 h 76"/>
                                <a:gd name="T102" fmla="*/ 2147483647 w 52"/>
                                <a:gd name="T103" fmla="*/ 2147483647 h 76"/>
                                <a:gd name="T104" fmla="*/ 2147483647 w 52"/>
                                <a:gd name="T105" fmla="*/ 2147483647 h 76"/>
                                <a:gd name="T106" fmla="*/ 2147483647 w 52"/>
                                <a:gd name="T107" fmla="*/ 2147483647 h 76"/>
                                <a:gd name="T108" fmla="*/ 2147483647 w 52"/>
                                <a:gd name="T109" fmla="*/ 2147483647 h 76"/>
                                <a:gd name="T110" fmla="*/ 2147483647 w 52"/>
                                <a:gd name="T111" fmla="*/ 2147483647 h 76"/>
                                <a:gd name="T112" fmla="*/ 2147483647 w 52"/>
                                <a:gd name="T113" fmla="*/ 2147483647 h 76"/>
                                <a:gd name="T114" fmla="*/ 2147483647 w 52"/>
                                <a:gd name="T115" fmla="*/ 2147483647 h 7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w 52"/>
                                <a:gd name="T175" fmla="*/ 0 h 76"/>
                                <a:gd name="T176" fmla="*/ 52 w 52"/>
                                <a:gd name="T177" fmla="*/ 76 h 76"/>
                              </a:gdLst>
                              <a:ahLst/>
                              <a:cxnLst>
                                <a:cxn ang="T116">
                                  <a:pos x="T0" y="T1"/>
                                </a:cxn>
                                <a:cxn ang="T117">
                                  <a:pos x="T2" y="T3"/>
                                </a:cxn>
                                <a:cxn ang="T118">
                                  <a:pos x="T4" y="T5"/>
                                </a:cxn>
                                <a:cxn ang="T119">
                                  <a:pos x="T6" y="T7"/>
                                </a:cxn>
                                <a:cxn ang="T120">
                                  <a:pos x="T8" y="T9"/>
                                </a:cxn>
                                <a:cxn ang="T121">
                                  <a:pos x="T10" y="T11"/>
                                </a:cxn>
                                <a:cxn ang="T122">
                                  <a:pos x="T12" y="T13"/>
                                </a:cxn>
                                <a:cxn ang="T123">
                                  <a:pos x="T14" y="T15"/>
                                </a:cxn>
                                <a:cxn ang="T124">
                                  <a:pos x="T16" y="T17"/>
                                </a:cxn>
                                <a:cxn ang="T125">
                                  <a:pos x="T18" y="T19"/>
                                </a:cxn>
                                <a:cxn ang="T126">
                                  <a:pos x="T20" y="T21"/>
                                </a:cxn>
                                <a:cxn ang="T127">
                                  <a:pos x="T22" y="T23"/>
                                </a:cxn>
                                <a:cxn ang="T128">
                                  <a:pos x="T24" y="T25"/>
                                </a:cxn>
                                <a:cxn ang="T129">
                                  <a:pos x="T26" y="T27"/>
                                </a:cxn>
                                <a:cxn ang="T130">
                                  <a:pos x="T28" y="T29"/>
                                </a:cxn>
                                <a:cxn ang="T131">
                                  <a:pos x="T30" y="T31"/>
                                </a:cxn>
                                <a:cxn ang="T132">
                                  <a:pos x="T32" y="T33"/>
                                </a:cxn>
                                <a:cxn ang="T133">
                                  <a:pos x="T34" y="T35"/>
                                </a:cxn>
                                <a:cxn ang="T134">
                                  <a:pos x="T36" y="T37"/>
                                </a:cxn>
                                <a:cxn ang="T135">
                                  <a:pos x="T38" y="T39"/>
                                </a:cxn>
                                <a:cxn ang="T136">
                                  <a:pos x="T40" y="T41"/>
                                </a:cxn>
                                <a:cxn ang="T137">
                                  <a:pos x="T42" y="T43"/>
                                </a:cxn>
                                <a:cxn ang="T138">
                                  <a:pos x="T44" y="T45"/>
                                </a:cxn>
                                <a:cxn ang="T139">
                                  <a:pos x="T46" y="T47"/>
                                </a:cxn>
                                <a:cxn ang="T140">
                                  <a:pos x="T48" y="T49"/>
                                </a:cxn>
                                <a:cxn ang="T141">
                                  <a:pos x="T50" y="T51"/>
                                </a:cxn>
                                <a:cxn ang="T142">
                                  <a:pos x="T52" y="T53"/>
                                </a:cxn>
                                <a:cxn ang="T143">
                                  <a:pos x="T54" y="T55"/>
                                </a:cxn>
                                <a:cxn ang="T144">
                                  <a:pos x="T56" y="T57"/>
                                </a:cxn>
                                <a:cxn ang="T145">
                                  <a:pos x="T58" y="T59"/>
                                </a:cxn>
                                <a:cxn ang="T146">
                                  <a:pos x="T60" y="T61"/>
                                </a:cxn>
                                <a:cxn ang="T147">
                                  <a:pos x="T62" y="T63"/>
                                </a:cxn>
                                <a:cxn ang="T148">
                                  <a:pos x="T64" y="T65"/>
                                </a:cxn>
                                <a:cxn ang="T149">
                                  <a:pos x="T66" y="T67"/>
                                </a:cxn>
                                <a:cxn ang="T150">
                                  <a:pos x="T68" y="T69"/>
                                </a:cxn>
                                <a:cxn ang="T151">
                                  <a:pos x="T70" y="T71"/>
                                </a:cxn>
                                <a:cxn ang="T152">
                                  <a:pos x="T72" y="T73"/>
                                </a:cxn>
                                <a:cxn ang="T153">
                                  <a:pos x="T74" y="T75"/>
                                </a:cxn>
                                <a:cxn ang="T154">
                                  <a:pos x="T76" y="T77"/>
                                </a:cxn>
                                <a:cxn ang="T155">
                                  <a:pos x="T78" y="T79"/>
                                </a:cxn>
                                <a:cxn ang="T156">
                                  <a:pos x="T80" y="T81"/>
                                </a:cxn>
                                <a:cxn ang="T157">
                                  <a:pos x="T82" y="T83"/>
                                </a:cxn>
                                <a:cxn ang="T158">
                                  <a:pos x="T84" y="T85"/>
                                </a:cxn>
                                <a:cxn ang="T159">
                                  <a:pos x="T86" y="T87"/>
                                </a:cxn>
                                <a:cxn ang="T160">
                                  <a:pos x="T88" y="T89"/>
                                </a:cxn>
                                <a:cxn ang="T161">
                                  <a:pos x="T90" y="T91"/>
                                </a:cxn>
                                <a:cxn ang="T162">
                                  <a:pos x="T92" y="T93"/>
                                </a:cxn>
                                <a:cxn ang="T163">
                                  <a:pos x="T94" y="T95"/>
                                </a:cxn>
                                <a:cxn ang="T164">
                                  <a:pos x="T96" y="T97"/>
                                </a:cxn>
                                <a:cxn ang="T165">
                                  <a:pos x="T98" y="T99"/>
                                </a:cxn>
                                <a:cxn ang="T166">
                                  <a:pos x="T100" y="T101"/>
                                </a:cxn>
                                <a:cxn ang="T167">
                                  <a:pos x="T102" y="T103"/>
                                </a:cxn>
                                <a:cxn ang="T168">
                                  <a:pos x="T104" y="T105"/>
                                </a:cxn>
                                <a:cxn ang="T169">
                                  <a:pos x="T106" y="T107"/>
                                </a:cxn>
                                <a:cxn ang="T170">
                                  <a:pos x="T108" y="T109"/>
                                </a:cxn>
                                <a:cxn ang="T171">
                                  <a:pos x="T110" y="T111"/>
                                </a:cxn>
                                <a:cxn ang="T172">
                                  <a:pos x="T112" y="T113"/>
                                </a:cxn>
                                <a:cxn ang="T173">
                                  <a:pos x="T114" y="T115"/>
                                </a:cxn>
                              </a:cxnLst>
                              <a:rect l="T174" t="T175" r="T176" b="T177"/>
                              <a:pathLst>
                                <a:path w="52" h="76">
                                  <a:moveTo>
                                    <a:pt x="52" y="32"/>
                                  </a:moveTo>
                                  <a:lnTo>
                                    <a:pt x="50" y="26"/>
                                  </a:lnTo>
                                  <a:lnTo>
                                    <a:pt x="48" y="24"/>
                                  </a:lnTo>
                                  <a:lnTo>
                                    <a:pt x="46" y="22"/>
                                  </a:lnTo>
                                  <a:lnTo>
                                    <a:pt x="46" y="20"/>
                                  </a:lnTo>
                                  <a:lnTo>
                                    <a:pt x="40" y="20"/>
                                  </a:lnTo>
                                  <a:lnTo>
                                    <a:pt x="32" y="6"/>
                                  </a:lnTo>
                                  <a:lnTo>
                                    <a:pt x="24" y="6"/>
                                  </a:lnTo>
                                  <a:lnTo>
                                    <a:pt x="22" y="4"/>
                                  </a:lnTo>
                                  <a:lnTo>
                                    <a:pt x="20" y="4"/>
                                  </a:lnTo>
                                  <a:lnTo>
                                    <a:pt x="16" y="2"/>
                                  </a:lnTo>
                                  <a:lnTo>
                                    <a:pt x="14" y="0"/>
                                  </a:lnTo>
                                  <a:lnTo>
                                    <a:pt x="12" y="4"/>
                                  </a:lnTo>
                                  <a:lnTo>
                                    <a:pt x="12" y="10"/>
                                  </a:lnTo>
                                  <a:lnTo>
                                    <a:pt x="10" y="10"/>
                                  </a:lnTo>
                                  <a:lnTo>
                                    <a:pt x="8" y="12"/>
                                  </a:lnTo>
                                  <a:lnTo>
                                    <a:pt x="6" y="14"/>
                                  </a:lnTo>
                                  <a:lnTo>
                                    <a:pt x="4" y="16"/>
                                  </a:lnTo>
                                  <a:lnTo>
                                    <a:pt x="2" y="20"/>
                                  </a:lnTo>
                                  <a:lnTo>
                                    <a:pt x="2" y="28"/>
                                  </a:lnTo>
                                  <a:lnTo>
                                    <a:pt x="4" y="32"/>
                                  </a:lnTo>
                                  <a:lnTo>
                                    <a:pt x="4" y="36"/>
                                  </a:lnTo>
                                  <a:lnTo>
                                    <a:pt x="6" y="40"/>
                                  </a:lnTo>
                                  <a:lnTo>
                                    <a:pt x="10" y="44"/>
                                  </a:lnTo>
                                  <a:lnTo>
                                    <a:pt x="12" y="46"/>
                                  </a:lnTo>
                                  <a:lnTo>
                                    <a:pt x="12" y="48"/>
                                  </a:lnTo>
                                  <a:lnTo>
                                    <a:pt x="6" y="54"/>
                                  </a:lnTo>
                                  <a:lnTo>
                                    <a:pt x="8" y="62"/>
                                  </a:lnTo>
                                  <a:lnTo>
                                    <a:pt x="6" y="64"/>
                                  </a:lnTo>
                                  <a:lnTo>
                                    <a:pt x="4" y="64"/>
                                  </a:lnTo>
                                  <a:lnTo>
                                    <a:pt x="4" y="66"/>
                                  </a:lnTo>
                                  <a:lnTo>
                                    <a:pt x="2" y="68"/>
                                  </a:lnTo>
                                  <a:lnTo>
                                    <a:pt x="0" y="72"/>
                                  </a:lnTo>
                                  <a:lnTo>
                                    <a:pt x="4" y="76"/>
                                  </a:lnTo>
                                  <a:lnTo>
                                    <a:pt x="10" y="76"/>
                                  </a:lnTo>
                                  <a:lnTo>
                                    <a:pt x="12" y="74"/>
                                  </a:lnTo>
                                  <a:lnTo>
                                    <a:pt x="12" y="72"/>
                                  </a:lnTo>
                                  <a:lnTo>
                                    <a:pt x="14" y="72"/>
                                  </a:lnTo>
                                  <a:lnTo>
                                    <a:pt x="16" y="72"/>
                                  </a:lnTo>
                                  <a:lnTo>
                                    <a:pt x="18" y="72"/>
                                  </a:lnTo>
                                  <a:lnTo>
                                    <a:pt x="20" y="72"/>
                                  </a:lnTo>
                                  <a:lnTo>
                                    <a:pt x="22" y="72"/>
                                  </a:lnTo>
                                  <a:lnTo>
                                    <a:pt x="26" y="74"/>
                                  </a:lnTo>
                                  <a:lnTo>
                                    <a:pt x="30" y="74"/>
                                  </a:lnTo>
                                  <a:lnTo>
                                    <a:pt x="32" y="72"/>
                                  </a:lnTo>
                                  <a:lnTo>
                                    <a:pt x="40" y="64"/>
                                  </a:lnTo>
                                  <a:lnTo>
                                    <a:pt x="40" y="60"/>
                                  </a:lnTo>
                                  <a:lnTo>
                                    <a:pt x="44" y="50"/>
                                  </a:lnTo>
                                  <a:lnTo>
                                    <a:pt x="46" y="46"/>
                                  </a:lnTo>
                                  <a:lnTo>
                                    <a:pt x="48" y="44"/>
                                  </a:lnTo>
                                  <a:lnTo>
                                    <a:pt x="50" y="42"/>
                                  </a:lnTo>
                                  <a:lnTo>
                                    <a:pt x="50" y="40"/>
                                  </a:lnTo>
                                  <a:lnTo>
                                    <a:pt x="52" y="38"/>
                                  </a:lnTo>
                                  <a:lnTo>
                                    <a:pt x="52" y="36"/>
                                  </a:lnTo>
                                  <a:lnTo>
                                    <a:pt x="52" y="34"/>
                                  </a:lnTo>
                                  <a:lnTo>
                                    <a:pt x="52" y="32"/>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15" name="Guyana" descr="© INSCALE GmbH, 15.06.2010"/>
                            <a:cNvSpPr>
                              <a:spLocks/>
                            </a:cNvSpPr>
                          </a:nvSpPr>
                          <a:spPr bwMode="gray">
                            <a:xfrm>
                              <a:off x="1471" y="1434"/>
                              <a:ext cx="83" cy="149"/>
                            </a:xfrm>
                            <a:custGeom>
                              <a:avLst/>
                              <a:gdLst>
                                <a:gd name="T0" fmla="*/ 2147483647 w 324"/>
                                <a:gd name="T1" fmla="*/ 2147483647 h 582"/>
                                <a:gd name="T2" fmla="*/ 2147483647 w 324"/>
                                <a:gd name="T3" fmla="*/ 2147483647 h 582"/>
                                <a:gd name="T4" fmla="*/ 2147483647 w 324"/>
                                <a:gd name="T5" fmla="*/ 2147483647 h 582"/>
                                <a:gd name="T6" fmla="*/ 2147483647 w 324"/>
                                <a:gd name="T7" fmla="*/ 2147483647 h 582"/>
                                <a:gd name="T8" fmla="*/ 2147483647 w 324"/>
                                <a:gd name="T9" fmla="*/ 2147483647 h 582"/>
                                <a:gd name="T10" fmla="*/ 2147483647 w 324"/>
                                <a:gd name="T11" fmla="*/ 2147483647 h 582"/>
                                <a:gd name="T12" fmla="*/ 2147483647 w 324"/>
                                <a:gd name="T13" fmla="*/ 2147483647 h 582"/>
                                <a:gd name="T14" fmla="*/ 2147483647 w 324"/>
                                <a:gd name="T15" fmla="*/ 2147483647 h 582"/>
                                <a:gd name="T16" fmla="*/ 0 w 324"/>
                                <a:gd name="T17" fmla="*/ 2147483647 h 582"/>
                                <a:gd name="T18" fmla="*/ 2147483647 w 324"/>
                                <a:gd name="T19" fmla="*/ 2147483647 h 582"/>
                                <a:gd name="T20" fmla="*/ 2147483647 w 324"/>
                                <a:gd name="T21" fmla="*/ 2147483647 h 582"/>
                                <a:gd name="T22" fmla="*/ 2147483647 w 324"/>
                                <a:gd name="T23" fmla="*/ 2147483647 h 582"/>
                                <a:gd name="T24" fmla="*/ 2147483647 w 324"/>
                                <a:gd name="T25" fmla="*/ 2147483647 h 582"/>
                                <a:gd name="T26" fmla="*/ 2147483647 w 324"/>
                                <a:gd name="T27" fmla="*/ 2147483647 h 582"/>
                                <a:gd name="T28" fmla="*/ 2147483647 w 324"/>
                                <a:gd name="T29" fmla="*/ 2147483647 h 582"/>
                                <a:gd name="T30" fmla="*/ 2147483647 w 324"/>
                                <a:gd name="T31" fmla="*/ 2147483647 h 582"/>
                                <a:gd name="T32" fmla="*/ 2147483647 w 324"/>
                                <a:gd name="T33" fmla="*/ 2147483647 h 582"/>
                                <a:gd name="T34" fmla="*/ 2147483647 w 324"/>
                                <a:gd name="T35" fmla="*/ 2147483647 h 582"/>
                                <a:gd name="T36" fmla="*/ 2147483647 w 324"/>
                                <a:gd name="T37" fmla="*/ 2147483647 h 582"/>
                                <a:gd name="T38" fmla="*/ 2147483647 w 324"/>
                                <a:gd name="T39" fmla="*/ 2147483647 h 582"/>
                                <a:gd name="T40" fmla="*/ 2147483647 w 324"/>
                                <a:gd name="T41" fmla="*/ 2147483647 h 582"/>
                                <a:gd name="T42" fmla="*/ 2147483647 w 324"/>
                                <a:gd name="T43" fmla="*/ 2147483647 h 582"/>
                                <a:gd name="T44" fmla="*/ 2147483647 w 324"/>
                                <a:gd name="T45" fmla="*/ 2147483647 h 582"/>
                                <a:gd name="T46" fmla="*/ 2147483647 w 324"/>
                                <a:gd name="T47" fmla="*/ 2147483647 h 582"/>
                                <a:gd name="T48" fmla="*/ 2147483647 w 324"/>
                                <a:gd name="T49" fmla="*/ 2147483647 h 582"/>
                                <a:gd name="T50" fmla="*/ 2147483647 w 324"/>
                                <a:gd name="T51" fmla="*/ 2147483647 h 582"/>
                                <a:gd name="T52" fmla="*/ 2147483647 w 324"/>
                                <a:gd name="T53" fmla="*/ 2147483647 h 582"/>
                                <a:gd name="T54" fmla="*/ 2147483647 w 324"/>
                                <a:gd name="T55" fmla="*/ 2147483647 h 582"/>
                                <a:gd name="T56" fmla="*/ 2147483647 w 324"/>
                                <a:gd name="T57" fmla="*/ 2147483647 h 582"/>
                                <a:gd name="T58" fmla="*/ 2147483647 w 324"/>
                                <a:gd name="T59" fmla="*/ 2147483647 h 582"/>
                                <a:gd name="T60" fmla="*/ 2147483647 w 324"/>
                                <a:gd name="T61" fmla="*/ 2147483647 h 582"/>
                                <a:gd name="T62" fmla="*/ 2147483647 w 324"/>
                                <a:gd name="T63" fmla="*/ 2147483647 h 582"/>
                                <a:gd name="T64" fmla="*/ 2147483647 w 324"/>
                                <a:gd name="T65" fmla="*/ 2147483647 h 582"/>
                                <a:gd name="T66" fmla="*/ 2147483647 w 324"/>
                                <a:gd name="T67" fmla="*/ 2147483647 h 582"/>
                                <a:gd name="T68" fmla="*/ 2147483647 w 324"/>
                                <a:gd name="T69" fmla="*/ 2147483647 h 582"/>
                                <a:gd name="T70" fmla="*/ 2147483647 w 324"/>
                                <a:gd name="T71" fmla="*/ 2147483647 h 582"/>
                                <a:gd name="T72" fmla="*/ 2147483647 w 324"/>
                                <a:gd name="T73" fmla="*/ 2147483647 h 582"/>
                                <a:gd name="T74" fmla="*/ 2147483647 w 324"/>
                                <a:gd name="T75" fmla="*/ 2147483647 h 582"/>
                                <a:gd name="T76" fmla="*/ 2147483647 w 324"/>
                                <a:gd name="T77" fmla="*/ 2147483647 h 582"/>
                                <a:gd name="T78" fmla="*/ 2147483647 w 324"/>
                                <a:gd name="T79" fmla="*/ 2147483647 h 582"/>
                                <a:gd name="T80" fmla="*/ 2147483647 w 324"/>
                                <a:gd name="T81" fmla="*/ 2147483647 h 582"/>
                                <a:gd name="T82" fmla="*/ 2147483647 w 324"/>
                                <a:gd name="T83" fmla="*/ 2147483647 h 582"/>
                                <a:gd name="T84" fmla="*/ 2147483647 w 324"/>
                                <a:gd name="T85" fmla="*/ 2147483647 h 582"/>
                                <a:gd name="T86" fmla="*/ 2147483647 w 324"/>
                                <a:gd name="T87" fmla="*/ 2147483647 h 582"/>
                                <a:gd name="T88" fmla="*/ 2147483647 w 324"/>
                                <a:gd name="T89" fmla="*/ 2147483647 h 582"/>
                                <a:gd name="T90" fmla="*/ 2147483647 w 324"/>
                                <a:gd name="T91" fmla="*/ 2147483647 h 582"/>
                                <a:gd name="T92" fmla="*/ 2147483647 w 324"/>
                                <a:gd name="T93" fmla="*/ 2147483647 h 582"/>
                                <a:gd name="T94" fmla="*/ 2147483647 w 324"/>
                                <a:gd name="T95" fmla="*/ 2147483647 h 582"/>
                                <a:gd name="T96" fmla="*/ 2147483647 w 324"/>
                                <a:gd name="T97" fmla="*/ 2147483647 h 582"/>
                                <a:gd name="T98" fmla="*/ 2147483647 w 324"/>
                                <a:gd name="T99" fmla="*/ 2147483647 h 582"/>
                                <a:gd name="T100" fmla="*/ 2147483647 w 324"/>
                                <a:gd name="T101" fmla="*/ 2147483647 h 582"/>
                                <a:gd name="T102" fmla="*/ 2147483647 w 324"/>
                                <a:gd name="T103" fmla="*/ 2147483647 h 582"/>
                                <a:gd name="T104" fmla="*/ 2147483647 w 324"/>
                                <a:gd name="T105" fmla="*/ 2147483647 h 582"/>
                                <a:gd name="T106" fmla="*/ 2147483647 w 324"/>
                                <a:gd name="T107" fmla="*/ 2147483647 h 582"/>
                                <a:gd name="T108" fmla="*/ 2147483647 w 324"/>
                                <a:gd name="T109" fmla="*/ 2147483647 h 582"/>
                                <a:gd name="T110" fmla="*/ 2147483647 w 324"/>
                                <a:gd name="T111" fmla="*/ 2147483647 h 582"/>
                                <a:gd name="T112" fmla="*/ 2147483647 w 324"/>
                                <a:gd name="T113" fmla="*/ 2147483647 h 582"/>
                                <a:gd name="T114" fmla="*/ 2147483647 w 324"/>
                                <a:gd name="T115" fmla="*/ 2147483647 h 582"/>
                                <a:gd name="T116" fmla="*/ 2147483647 w 324"/>
                                <a:gd name="T117" fmla="*/ 2147483647 h 582"/>
                                <a:gd name="T118" fmla="*/ 2147483647 w 324"/>
                                <a:gd name="T119" fmla="*/ 2147483647 h 582"/>
                                <a:gd name="T120" fmla="*/ 2147483647 w 324"/>
                                <a:gd name="T121" fmla="*/ 2147483647 h 582"/>
                                <a:gd name="T122" fmla="*/ 2147483647 w 324"/>
                                <a:gd name="T123" fmla="*/ 0 h 582"/>
                                <a:gd name="T124" fmla="*/ 2147483647 w 324"/>
                                <a:gd name="T125" fmla="*/ 2147483647 h 582"/>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 name="T186" fmla="*/ 0 60000 65536"/>
                                <a:gd name="T187" fmla="*/ 0 60000 65536"/>
                                <a:gd name="T188" fmla="*/ 0 60000 65536"/>
                                <a:gd name="T189" fmla="*/ 0 w 324"/>
                                <a:gd name="T190" fmla="*/ 0 h 582"/>
                                <a:gd name="T191" fmla="*/ 324 w 324"/>
                                <a:gd name="T192" fmla="*/ 582 h 582"/>
                              </a:gdLst>
                              <a:ahLst/>
                              <a:cxnLst>
                                <a:cxn ang="T126">
                                  <a:pos x="T0" y="T1"/>
                                </a:cxn>
                                <a:cxn ang="T127">
                                  <a:pos x="T2" y="T3"/>
                                </a:cxn>
                                <a:cxn ang="T128">
                                  <a:pos x="T4" y="T5"/>
                                </a:cxn>
                                <a:cxn ang="T129">
                                  <a:pos x="T6" y="T7"/>
                                </a:cxn>
                                <a:cxn ang="T130">
                                  <a:pos x="T8" y="T9"/>
                                </a:cxn>
                                <a:cxn ang="T131">
                                  <a:pos x="T10" y="T11"/>
                                </a:cxn>
                                <a:cxn ang="T132">
                                  <a:pos x="T12" y="T13"/>
                                </a:cxn>
                                <a:cxn ang="T133">
                                  <a:pos x="T14" y="T15"/>
                                </a:cxn>
                                <a:cxn ang="T134">
                                  <a:pos x="T16" y="T17"/>
                                </a:cxn>
                                <a:cxn ang="T135">
                                  <a:pos x="T18" y="T19"/>
                                </a:cxn>
                                <a:cxn ang="T136">
                                  <a:pos x="T20" y="T21"/>
                                </a:cxn>
                                <a:cxn ang="T137">
                                  <a:pos x="T22" y="T23"/>
                                </a:cxn>
                                <a:cxn ang="T138">
                                  <a:pos x="T24" y="T25"/>
                                </a:cxn>
                                <a:cxn ang="T139">
                                  <a:pos x="T26" y="T27"/>
                                </a:cxn>
                                <a:cxn ang="T140">
                                  <a:pos x="T28" y="T29"/>
                                </a:cxn>
                                <a:cxn ang="T141">
                                  <a:pos x="T30" y="T31"/>
                                </a:cxn>
                                <a:cxn ang="T142">
                                  <a:pos x="T32" y="T33"/>
                                </a:cxn>
                                <a:cxn ang="T143">
                                  <a:pos x="T34" y="T35"/>
                                </a:cxn>
                                <a:cxn ang="T144">
                                  <a:pos x="T36" y="T37"/>
                                </a:cxn>
                                <a:cxn ang="T145">
                                  <a:pos x="T38" y="T39"/>
                                </a:cxn>
                                <a:cxn ang="T146">
                                  <a:pos x="T40" y="T41"/>
                                </a:cxn>
                                <a:cxn ang="T147">
                                  <a:pos x="T42" y="T43"/>
                                </a:cxn>
                                <a:cxn ang="T148">
                                  <a:pos x="T44" y="T45"/>
                                </a:cxn>
                                <a:cxn ang="T149">
                                  <a:pos x="T46" y="T47"/>
                                </a:cxn>
                                <a:cxn ang="T150">
                                  <a:pos x="T48" y="T49"/>
                                </a:cxn>
                                <a:cxn ang="T151">
                                  <a:pos x="T50" y="T51"/>
                                </a:cxn>
                                <a:cxn ang="T152">
                                  <a:pos x="T52" y="T53"/>
                                </a:cxn>
                                <a:cxn ang="T153">
                                  <a:pos x="T54" y="T55"/>
                                </a:cxn>
                                <a:cxn ang="T154">
                                  <a:pos x="T56" y="T57"/>
                                </a:cxn>
                                <a:cxn ang="T155">
                                  <a:pos x="T58" y="T59"/>
                                </a:cxn>
                                <a:cxn ang="T156">
                                  <a:pos x="T60" y="T61"/>
                                </a:cxn>
                                <a:cxn ang="T157">
                                  <a:pos x="T62" y="T63"/>
                                </a:cxn>
                                <a:cxn ang="T158">
                                  <a:pos x="T64" y="T65"/>
                                </a:cxn>
                                <a:cxn ang="T159">
                                  <a:pos x="T66" y="T67"/>
                                </a:cxn>
                                <a:cxn ang="T160">
                                  <a:pos x="T68" y="T69"/>
                                </a:cxn>
                                <a:cxn ang="T161">
                                  <a:pos x="T70" y="T71"/>
                                </a:cxn>
                                <a:cxn ang="T162">
                                  <a:pos x="T72" y="T73"/>
                                </a:cxn>
                                <a:cxn ang="T163">
                                  <a:pos x="T74" y="T75"/>
                                </a:cxn>
                                <a:cxn ang="T164">
                                  <a:pos x="T76" y="T77"/>
                                </a:cxn>
                                <a:cxn ang="T165">
                                  <a:pos x="T78" y="T79"/>
                                </a:cxn>
                                <a:cxn ang="T166">
                                  <a:pos x="T80" y="T81"/>
                                </a:cxn>
                                <a:cxn ang="T167">
                                  <a:pos x="T82" y="T83"/>
                                </a:cxn>
                                <a:cxn ang="T168">
                                  <a:pos x="T84" y="T85"/>
                                </a:cxn>
                                <a:cxn ang="T169">
                                  <a:pos x="T86" y="T87"/>
                                </a:cxn>
                                <a:cxn ang="T170">
                                  <a:pos x="T88" y="T89"/>
                                </a:cxn>
                                <a:cxn ang="T171">
                                  <a:pos x="T90" y="T91"/>
                                </a:cxn>
                                <a:cxn ang="T172">
                                  <a:pos x="T92" y="T93"/>
                                </a:cxn>
                                <a:cxn ang="T173">
                                  <a:pos x="T94" y="T95"/>
                                </a:cxn>
                                <a:cxn ang="T174">
                                  <a:pos x="T96" y="T97"/>
                                </a:cxn>
                                <a:cxn ang="T175">
                                  <a:pos x="T98" y="T99"/>
                                </a:cxn>
                                <a:cxn ang="T176">
                                  <a:pos x="T100" y="T101"/>
                                </a:cxn>
                                <a:cxn ang="T177">
                                  <a:pos x="T102" y="T103"/>
                                </a:cxn>
                                <a:cxn ang="T178">
                                  <a:pos x="T104" y="T105"/>
                                </a:cxn>
                                <a:cxn ang="T179">
                                  <a:pos x="T106" y="T107"/>
                                </a:cxn>
                                <a:cxn ang="T180">
                                  <a:pos x="T108" y="T109"/>
                                </a:cxn>
                                <a:cxn ang="T181">
                                  <a:pos x="T110" y="T111"/>
                                </a:cxn>
                                <a:cxn ang="T182">
                                  <a:pos x="T112" y="T113"/>
                                </a:cxn>
                                <a:cxn ang="T183">
                                  <a:pos x="T114" y="T115"/>
                                </a:cxn>
                                <a:cxn ang="T184">
                                  <a:pos x="T116" y="T117"/>
                                </a:cxn>
                                <a:cxn ang="T185">
                                  <a:pos x="T118" y="T119"/>
                                </a:cxn>
                                <a:cxn ang="T186">
                                  <a:pos x="T120" y="T121"/>
                                </a:cxn>
                                <a:cxn ang="T187">
                                  <a:pos x="T122" y="T123"/>
                                </a:cxn>
                                <a:cxn ang="T188">
                                  <a:pos x="T124" y="T125"/>
                                </a:cxn>
                              </a:cxnLst>
                              <a:rect l="T189" t="T190" r="T191" b="T192"/>
                              <a:pathLst>
                                <a:path w="324" h="582">
                                  <a:moveTo>
                                    <a:pt x="90" y="42"/>
                                  </a:moveTo>
                                  <a:lnTo>
                                    <a:pt x="84" y="48"/>
                                  </a:lnTo>
                                  <a:lnTo>
                                    <a:pt x="72" y="48"/>
                                  </a:lnTo>
                                  <a:lnTo>
                                    <a:pt x="60" y="60"/>
                                  </a:lnTo>
                                  <a:lnTo>
                                    <a:pt x="60" y="102"/>
                                  </a:lnTo>
                                  <a:lnTo>
                                    <a:pt x="84" y="102"/>
                                  </a:lnTo>
                                  <a:lnTo>
                                    <a:pt x="84" y="120"/>
                                  </a:lnTo>
                                  <a:lnTo>
                                    <a:pt x="78" y="126"/>
                                  </a:lnTo>
                                  <a:lnTo>
                                    <a:pt x="66" y="132"/>
                                  </a:lnTo>
                                  <a:lnTo>
                                    <a:pt x="54" y="132"/>
                                  </a:lnTo>
                                  <a:lnTo>
                                    <a:pt x="42" y="138"/>
                                  </a:lnTo>
                                  <a:lnTo>
                                    <a:pt x="12" y="138"/>
                                  </a:lnTo>
                                  <a:lnTo>
                                    <a:pt x="12" y="144"/>
                                  </a:lnTo>
                                  <a:lnTo>
                                    <a:pt x="30" y="162"/>
                                  </a:lnTo>
                                  <a:lnTo>
                                    <a:pt x="30" y="180"/>
                                  </a:lnTo>
                                  <a:lnTo>
                                    <a:pt x="18" y="186"/>
                                  </a:lnTo>
                                  <a:lnTo>
                                    <a:pt x="12" y="186"/>
                                  </a:lnTo>
                                  <a:lnTo>
                                    <a:pt x="0" y="192"/>
                                  </a:lnTo>
                                  <a:lnTo>
                                    <a:pt x="0" y="204"/>
                                  </a:lnTo>
                                  <a:lnTo>
                                    <a:pt x="6" y="210"/>
                                  </a:lnTo>
                                  <a:lnTo>
                                    <a:pt x="12" y="222"/>
                                  </a:lnTo>
                                  <a:lnTo>
                                    <a:pt x="48" y="258"/>
                                  </a:lnTo>
                                  <a:lnTo>
                                    <a:pt x="72" y="264"/>
                                  </a:lnTo>
                                  <a:lnTo>
                                    <a:pt x="78" y="252"/>
                                  </a:lnTo>
                                  <a:lnTo>
                                    <a:pt x="90" y="264"/>
                                  </a:lnTo>
                                  <a:lnTo>
                                    <a:pt x="96" y="276"/>
                                  </a:lnTo>
                                  <a:lnTo>
                                    <a:pt x="96" y="294"/>
                                  </a:lnTo>
                                  <a:lnTo>
                                    <a:pt x="90" y="306"/>
                                  </a:lnTo>
                                  <a:lnTo>
                                    <a:pt x="84" y="312"/>
                                  </a:lnTo>
                                  <a:lnTo>
                                    <a:pt x="84" y="318"/>
                                  </a:lnTo>
                                  <a:lnTo>
                                    <a:pt x="90" y="324"/>
                                  </a:lnTo>
                                  <a:lnTo>
                                    <a:pt x="96" y="324"/>
                                  </a:lnTo>
                                  <a:lnTo>
                                    <a:pt x="108" y="318"/>
                                  </a:lnTo>
                                  <a:lnTo>
                                    <a:pt x="114" y="318"/>
                                  </a:lnTo>
                                  <a:lnTo>
                                    <a:pt x="114" y="348"/>
                                  </a:lnTo>
                                  <a:lnTo>
                                    <a:pt x="120" y="354"/>
                                  </a:lnTo>
                                  <a:lnTo>
                                    <a:pt x="126" y="354"/>
                                  </a:lnTo>
                                  <a:lnTo>
                                    <a:pt x="126" y="366"/>
                                  </a:lnTo>
                                  <a:lnTo>
                                    <a:pt x="120" y="378"/>
                                  </a:lnTo>
                                  <a:lnTo>
                                    <a:pt x="108" y="390"/>
                                  </a:lnTo>
                                  <a:lnTo>
                                    <a:pt x="96" y="432"/>
                                  </a:lnTo>
                                  <a:lnTo>
                                    <a:pt x="90" y="444"/>
                                  </a:lnTo>
                                  <a:lnTo>
                                    <a:pt x="90" y="450"/>
                                  </a:lnTo>
                                  <a:lnTo>
                                    <a:pt x="84" y="462"/>
                                  </a:lnTo>
                                  <a:lnTo>
                                    <a:pt x="84" y="468"/>
                                  </a:lnTo>
                                  <a:lnTo>
                                    <a:pt x="90" y="480"/>
                                  </a:lnTo>
                                  <a:lnTo>
                                    <a:pt x="114" y="504"/>
                                  </a:lnTo>
                                  <a:lnTo>
                                    <a:pt x="114" y="534"/>
                                  </a:lnTo>
                                  <a:lnTo>
                                    <a:pt x="144" y="570"/>
                                  </a:lnTo>
                                  <a:lnTo>
                                    <a:pt x="156" y="570"/>
                                  </a:lnTo>
                                  <a:lnTo>
                                    <a:pt x="162" y="582"/>
                                  </a:lnTo>
                                  <a:lnTo>
                                    <a:pt x="198" y="582"/>
                                  </a:lnTo>
                                  <a:lnTo>
                                    <a:pt x="204" y="576"/>
                                  </a:lnTo>
                                  <a:lnTo>
                                    <a:pt x="204" y="564"/>
                                  </a:lnTo>
                                  <a:lnTo>
                                    <a:pt x="216" y="552"/>
                                  </a:lnTo>
                                  <a:lnTo>
                                    <a:pt x="234" y="552"/>
                                  </a:lnTo>
                                  <a:lnTo>
                                    <a:pt x="240" y="540"/>
                                  </a:lnTo>
                                  <a:lnTo>
                                    <a:pt x="270" y="540"/>
                                  </a:lnTo>
                                  <a:lnTo>
                                    <a:pt x="270" y="534"/>
                                  </a:lnTo>
                                  <a:lnTo>
                                    <a:pt x="288" y="516"/>
                                  </a:lnTo>
                                  <a:lnTo>
                                    <a:pt x="300" y="516"/>
                                  </a:lnTo>
                                  <a:lnTo>
                                    <a:pt x="312" y="528"/>
                                  </a:lnTo>
                                  <a:lnTo>
                                    <a:pt x="318" y="528"/>
                                  </a:lnTo>
                                  <a:lnTo>
                                    <a:pt x="324" y="522"/>
                                  </a:lnTo>
                                  <a:lnTo>
                                    <a:pt x="324" y="510"/>
                                  </a:lnTo>
                                  <a:lnTo>
                                    <a:pt x="318" y="504"/>
                                  </a:lnTo>
                                  <a:lnTo>
                                    <a:pt x="312" y="492"/>
                                  </a:lnTo>
                                  <a:lnTo>
                                    <a:pt x="306" y="474"/>
                                  </a:lnTo>
                                  <a:lnTo>
                                    <a:pt x="288" y="456"/>
                                  </a:lnTo>
                                  <a:lnTo>
                                    <a:pt x="282" y="444"/>
                                  </a:lnTo>
                                  <a:lnTo>
                                    <a:pt x="282" y="420"/>
                                  </a:lnTo>
                                  <a:lnTo>
                                    <a:pt x="288" y="414"/>
                                  </a:lnTo>
                                  <a:lnTo>
                                    <a:pt x="288" y="396"/>
                                  </a:lnTo>
                                  <a:lnTo>
                                    <a:pt x="276" y="408"/>
                                  </a:lnTo>
                                  <a:lnTo>
                                    <a:pt x="276" y="414"/>
                                  </a:lnTo>
                                  <a:lnTo>
                                    <a:pt x="264" y="414"/>
                                  </a:lnTo>
                                  <a:lnTo>
                                    <a:pt x="258" y="402"/>
                                  </a:lnTo>
                                  <a:lnTo>
                                    <a:pt x="252" y="396"/>
                                  </a:lnTo>
                                  <a:lnTo>
                                    <a:pt x="246" y="384"/>
                                  </a:lnTo>
                                  <a:lnTo>
                                    <a:pt x="246" y="372"/>
                                  </a:lnTo>
                                  <a:lnTo>
                                    <a:pt x="240" y="372"/>
                                  </a:lnTo>
                                  <a:lnTo>
                                    <a:pt x="240" y="366"/>
                                  </a:lnTo>
                                  <a:lnTo>
                                    <a:pt x="234" y="360"/>
                                  </a:lnTo>
                                  <a:lnTo>
                                    <a:pt x="234" y="348"/>
                                  </a:lnTo>
                                  <a:lnTo>
                                    <a:pt x="240" y="336"/>
                                  </a:lnTo>
                                  <a:lnTo>
                                    <a:pt x="246" y="330"/>
                                  </a:lnTo>
                                  <a:lnTo>
                                    <a:pt x="246" y="288"/>
                                  </a:lnTo>
                                  <a:lnTo>
                                    <a:pt x="252" y="282"/>
                                  </a:lnTo>
                                  <a:lnTo>
                                    <a:pt x="264" y="276"/>
                                  </a:lnTo>
                                  <a:lnTo>
                                    <a:pt x="294" y="276"/>
                                  </a:lnTo>
                                  <a:lnTo>
                                    <a:pt x="300" y="270"/>
                                  </a:lnTo>
                                  <a:lnTo>
                                    <a:pt x="300" y="258"/>
                                  </a:lnTo>
                                  <a:lnTo>
                                    <a:pt x="288" y="246"/>
                                  </a:lnTo>
                                  <a:lnTo>
                                    <a:pt x="288" y="234"/>
                                  </a:lnTo>
                                  <a:lnTo>
                                    <a:pt x="294" y="222"/>
                                  </a:lnTo>
                                  <a:lnTo>
                                    <a:pt x="300" y="216"/>
                                  </a:lnTo>
                                  <a:lnTo>
                                    <a:pt x="306" y="204"/>
                                  </a:lnTo>
                                  <a:lnTo>
                                    <a:pt x="306" y="192"/>
                                  </a:lnTo>
                                  <a:lnTo>
                                    <a:pt x="300" y="180"/>
                                  </a:lnTo>
                                  <a:lnTo>
                                    <a:pt x="294" y="174"/>
                                  </a:lnTo>
                                  <a:lnTo>
                                    <a:pt x="276" y="174"/>
                                  </a:lnTo>
                                  <a:lnTo>
                                    <a:pt x="270" y="180"/>
                                  </a:lnTo>
                                  <a:lnTo>
                                    <a:pt x="270" y="156"/>
                                  </a:lnTo>
                                  <a:lnTo>
                                    <a:pt x="258" y="150"/>
                                  </a:lnTo>
                                  <a:lnTo>
                                    <a:pt x="252" y="138"/>
                                  </a:lnTo>
                                  <a:lnTo>
                                    <a:pt x="234" y="132"/>
                                  </a:lnTo>
                                  <a:lnTo>
                                    <a:pt x="216" y="132"/>
                                  </a:lnTo>
                                  <a:lnTo>
                                    <a:pt x="204" y="138"/>
                                  </a:lnTo>
                                  <a:lnTo>
                                    <a:pt x="198" y="150"/>
                                  </a:lnTo>
                                  <a:lnTo>
                                    <a:pt x="198" y="156"/>
                                  </a:lnTo>
                                  <a:lnTo>
                                    <a:pt x="192" y="162"/>
                                  </a:lnTo>
                                  <a:lnTo>
                                    <a:pt x="192" y="168"/>
                                  </a:lnTo>
                                  <a:lnTo>
                                    <a:pt x="192" y="162"/>
                                  </a:lnTo>
                                  <a:lnTo>
                                    <a:pt x="198" y="156"/>
                                  </a:lnTo>
                                  <a:lnTo>
                                    <a:pt x="198" y="144"/>
                                  </a:lnTo>
                                  <a:lnTo>
                                    <a:pt x="204" y="132"/>
                                  </a:lnTo>
                                  <a:lnTo>
                                    <a:pt x="204" y="114"/>
                                  </a:lnTo>
                                  <a:lnTo>
                                    <a:pt x="210" y="102"/>
                                  </a:lnTo>
                                  <a:lnTo>
                                    <a:pt x="210" y="78"/>
                                  </a:lnTo>
                                  <a:lnTo>
                                    <a:pt x="192" y="42"/>
                                  </a:lnTo>
                                  <a:lnTo>
                                    <a:pt x="180" y="30"/>
                                  </a:lnTo>
                                  <a:lnTo>
                                    <a:pt x="132" y="6"/>
                                  </a:lnTo>
                                  <a:lnTo>
                                    <a:pt x="126" y="0"/>
                                  </a:lnTo>
                                  <a:lnTo>
                                    <a:pt x="120" y="0"/>
                                  </a:lnTo>
                                  <a:lnTo>
                                    <a:pt x="102" y="36"/>
                                  </a:lnTo>
                                  <a:lnTo>
                                    <a:pt x="96" y="42"/>
                                  </a:lnTo>
                                  <a:lnTo>
                                    <a:pt x="90" y="42"/>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16" name="Guinea-Bissau" descr="© INSCALE GmbH, 15.06.2010"/>
                            <a:cNvSpPr>
                              <a:spLocks/>
                            </a:cNvSpPr>
                          </a:nvSpPr>
                          <a:spPr bwMode="gray">
                            <a:xfrm>
                              <a:off x="2294" y="1345"/>
                              <a:ext cx="47" cy="40"/>
                            </a:xfrm>
                            <a:custGeom>
                              <a:avLst/>
                              <a:gdLst>
                                <a:gd name="T0" fmla="*/ 2147483647 w 186"/>
                                <a:gd name="T1" fmla="*/ 2147483647 h 156"/>
                                <a:gd name="T2" fmla="*/ 2147483647 w 186"/>
                                <a:gd name="T3" fmla="*/ 2147483647 h 156"/>
                                <a:gd name="T4" fmla="*/ 2147483647 w 186"/>
                                <a:gd name="T5" fmla="*/ 2147483647 h 156"/>
                                <a:gd name="T6" fmla="*/ 2147483647 w 186"/>
                                <a:gd name="T7" fmla="*/ 2147483647 h 156"/>
                                <a:gd name="T8" fmla="*/ 2147483647 w 186"/>
                                <a:gd name="T9" fmla="*/ 2147483647 h 156"/>
                                <a:gd name="T10" fmla="*/ 2147483647 w 186"/>
                                <a:gd name="T11" fmla="*/ 2147483647 h 156"/>
                                <a:gd name="T12" fmla="*/ 2147483647 w 186"/>
                                <a:gd name="T13" fmla="*/ 2147483647 h 156"/>
                                <a:gd name="T14" fmla="*/ 2147483647 w 186"/>
                                <a:gd name="T15" fmla="*/ 2147483647 h 156"/>
                                <a:gd name="T16" fmla="*/ 2147483647 w 186"/>
                                <a:gd name="T17" fmla="*/ 2147483647 h 156"/>
                                <a:gd name="T18" fmla="*/ 2147483647 w 186"/>
                                <a:gd name="T19" fmla="*/ 2147483647 h 156"/>
                                <a:gd name="T20" fmla="*/ 2147483647 w 186"/>
                                <a:gd name="T21" fmla="*/ 2147483647 h 156"/>
                                <a:gd name="T22" fmla="*/ 2147483647 w 186"/>
                                <a:gd name="T23" fmla="*/ 2147483647 h 156"/>
                                <a:gd name="T24" fmla="*/ 2147483647 w 186"/>
                                <a:gd name="T25" fmla="*/ 2147483647 h 156"/>
                                <a:gd name="T26" fmla="*/ 2147483647 w 186"/>
                                <a:gd name="T27" fmla="*/ 2147483647 h 156"/>
                                <a:gd name="T28" fmla="*/ 2147483647 w 186"/>
                                <a:gd name="T29" fmla="*/ 0 h 156"/>
                                <a:gd name="T30" fmla="*/ 2147483647 w 186"/>
                                <a:gd name="T31" fmla="*/ 2147483647 h 156"/>
                                <a:gd name="T32" fmla="*/ 2147483647 w 186"/>
                                <a:gd name="T33" fmla="*/ 2147483647 h 156"/>
                                <a:gd name="T34" fmla="*/ 2147483647 w 186"/>
                                <a:gd name="T35" fmla="*/ 2147483647 h 156"/>
                                <a:gd name="T36" fmla="*/ 0 w 186"/>
                                <a:gd name="T37" fmla="*/ 2147483647 h 156"/>
                                <a:gd name="T38" fmla="*/ 2147483647 w 186"/>
                                <a:gd name="T39" fmla="*/ 2147483647 h 156"/>
                                <a:gd name="T40" fmla="*/ 2147483647 w 186"/>
                                <a:gd name="T41" fmla="*/ 2147483647 h 156"/>
                                <a:gd name="T42" fmla="*/ 2147483647 w 186"/>
                                <a:gd name="T43" fmla="*/ 2147483647 h 156"/>
                                <a:gd name="T44" fmla="*/ 2147483647 w 186"/>
                                <a:gd name="T45" fmla="*/ 2147483647 h 156"/>
                                <a:gd name="T46" fmla="*/ 2147483647 w 186"/>
                                <a:gd name="T47" fmla="*/ 2147483647 h 156"/>
                                <a:gd name="T48" fmla="*/ 2147483647 w 186"/>
                                <a:gd name="T49" fmla="*/ 2147483647 h 156"/>
                                <a:gd name="T50" fmla="*/ 2147483647 w 186"/>
                                <a:gd name="T51" fmla="*/ 2147483647 h 156"/>
                                <a:gd name="T52" fmla="*/ 2147483647 w 186"/>
                                <a:gd name="T53" fmla="*/ 2147483647 h 156"/>
                                <a:gd name="T54" fmla="*/ 2147483647 w 186"/>
                                <a:gd name="T55" fmla="*/ 2147483647 h 156"/>
                                <a:gd name="T56" fmla="*/ 2147483647 w 186"/>
                                <a:gd name="T57" fmla="*/ 2147483647 h 156"/>
                                <a:gd name="T58" fmla="*/ 2147483647 w 186"/>
                                <a:gd name="T59" fmla="*/ 2147483647 h 156"/>
                                <a:gd name="T60" fmla="*/ 2147483647 w 186"/>
                                <a:gd name="T61" fmla="*/ 2147483647 h 156"/>
                                <a:gd name="T62" fmla="*/ 2147483647 w 186"/>
                                <a:gd name="T63" fmla="*/ 2147483647 h 156"/>
                                <a:gd name="T64" fmla="*/ 2147483647 w 186"/>
                                <a:gd name="T65" fmla="*/ 2147483647 h 156"/>
                                <a:gd name="T66" fmla="*/ 2147483647 w 186"/>
                                <a:gd name="T67" fmla="*/ 2147483647 h 156"/>
                                <a:gd name="T68" fmla="*/ 2147483647 w 186"/>
                                <a:gd name="T69" fmla="*/ 2147483647 h 156"/>
                                <a:gd name="T70" fmla="*/ 2147483647 w 186"/>
                                <a:gd name="T71" fmla="*/ 2147483647 h 156"/>
                                <a:gd name="T72" fmla="*/ 2147483647 w 186"/>
                                <a:gd name="T73" fmla="*/ 2147483647 h 15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w 186"/>
                                <a:gd name="T112" fmla="*/ 0 h 156"/>
                                <a:gd name="T113" fmla="*/ 186 w 186"/>
                                <a:gd name="T114" fmla="*/ 156 h 156"/>
                              </a:gdLst>
                              <a:ahLst/>
                              <a:cxnLst>
                                <a:cxn ang="T74">
                                  <a:pos x="T0" y="T1"/>
                                </a:cxn>
                                <a:cxn ang="T75">
                                  <a:pos x="T2" y="T3"/>
                                </a:cxn>
                                <a:cxn ang="T76">
                                  <a:pos x="T4" y="T5"/>
                                </a:cxn>
                                <a:cxn ang="T77">
                                  <a:pos x="T6" y="T7"/>
                                </a:cxn>
                                <a:cxn ang="T78">
                                  <a:pos x="T8" y="T9"/>
                                </a:cxn>
                                <a:cxn ang="T79">
                                  <a:pos x="T10" y="T11"/>
                                </a:cxn>
                                <a:cxn ang="T80">
                                  <a:pos x="T12" y="T13"/>
                                </a:cxn>
                                <a:cxn ang="T81">
                                  <a:pos x="T14" y="T15"/>
                                </a:cxn>
                                <a:cxn ang="T82">
                                  <a:pos x="T16" y="T17"/>
                                </a:cxn>
                                <a:cxn ang="T83">
                                  <a:pos x="T18" y="T19"/>
                                </a:cxn>
                                <a:cxn ang="T84">
                                  <a:pos x="T20" y="T21"/>
                                </a:cxn>
                                <a:cxn ang="T85">
                                  <a:pos x="T22" y="T23"/>
                                </a:cxn>
                                <a:cxn ang="T86">
                                  <a:pos x="T24" y="T25"/>
                                </a:cxn>
                                <a:cxn ang="T87">
                                  <a:pos x="T26" y="T27"/>
                                </a:cxn>
                                <a:cxn ang="T88">
                                  <a:pos x="T28" y="T29"/>
                                </a:cxn>
                                <a:cxn ang="T89">
                                  <a:pos x="T30" y="T31"/>
                                </a:cxn>
                                <a:cxn ang="T90">
                                  <a:pos x="T32" y="T33"/>
                                </a:cxn>
                                <a:cxn ang="T91">
                                  <a:pos x="T34" y="T35"/>
                                </a:cxn>
                                <a:cxn ang="T92">
                                  <a:pos x="T36" y="T37"/>
                                </a:cxn>
                                <a:cxn ang="T93">
                                  <a:pos x="T38" y="T39"/>
                                </a:cxn>
                                <a:cxn ang="T94">
                                  <a:pos x="T40" y="T41"/>
                                </a:cxn>
                                <a:cxn ang="T95">
                                  <a:pos x="T42" y="T43"/>
                                </a:cxn>
                                <a:cxn ang="T96">
                                  <a:pos x="T44" y="T45"/>
                                </a:cxn>
                                <a:cxn ang="T97">
                                  <a:pos x="T46" y="T47"/>
                                </a:cxn>
                                <a:cxn ang="T98">
                                  <a:pos x="T48" y="T49"/>
                                </a:cxn>
                                <a:cxn ang="T99">
                                  <a:pos x="T50" y="T51"/>
                                </a:cxn>
                                <a:cxn ang="T100">
                                  <a:pos x="T52" y="T53"/>
                                </a:cxn>
                                <a:cxn ang="T101">
                                  <a:pos x="T54" y="T55"/>
                                </a:cxn>
                                <a:cxn ang="T102">
                                  <a:pos x="T56" y="T57"/>
                                </a:cxn>
                                <a:cxn ang="T103">
                                  <a:pos x="T58" y="T59"/>
                                </a:cxn>
                                <a:cxn ang="T104">
                                  <a:pos x="T60" y="T61"/>
                                </a:cxn>
                                <a:cxn ang="T105">
                                  <a:pos x="T62" y="T63"/>
                                </a:cxn>
                                <a:cxn ang="T106">
                                  <a:pos x="T64" y="T65"/>
                                </a:cxn>
                                <a:cxn ang="T107">
                                  <a:pos x="T66" y="T67"/>
                                </a:cxn>
                                <a:cxn ang="T108">
                                  <a:pos x="T68" y="T69"/>
                                </a:cxn>
                                <a:cxn ang="T109">
                                  <a:pos x="T70" y="T71"/>
                                </a:cxn>
                                <a:cxn ang="T110">
                                  <a:pos x="T72" y="T73"/>
                                </a:cxn>
                              </a:cxnLst>
                              <a:rect l="T111" t="T112" r="T113" b="T114"/>
                              <a:pathLst>
                                <a:path w="186" h="156">
                                  <a:moveTo>
                                    <a:pt x="126" y="102"/>
                                  </a:moveTo>
                                  <a:lnTo>
                                    <a:pt x="132" y="96"/>
                                  </a:lnTo>
                                  <a:lnTo>
                                    <a:pt x="144" y="90"/>
                                  </a:lnTo>
                                  <a:lnTo>
                                    <a:pt x="174" y="90"/>
                                  </a:lnTo>
                                  <a:lnTo>
                                    <a:pt x="180" y="84"/>
                                  </a:lnTo>
                                  <a:lnTo>
                                    <a:pt x="186" y="72"/>
                                  </a:lnTo>
                                  <a:lnTo>
                                    <a:pt x="186" y="66"/>
                                  </a:lnTo>
                                  <a:lnTo>
                                    <a:pt x="180" y="60"/>
                                  </a:lnTo>
                                  <a:lnTo>
                                    <a:pt x="168" y="54"/>
                                  </a:lnTo>
                                  <a:lnTo>
                                    <a:pt x="162" y="48"/>
                                  </a:lnTo>
                                  <a:lnTo>
                                    <a:pt x="162" y="36"/>
                                  </a:lnTo>
                                  <a:lnTo>
                                    <a:pt x="168" y="30"/>
                                  </a:lnTo>
                                  <a:lnTo>
                                    <a:pt x="186" y="30"/>
                                  </a:lnTo>
                                  <a:lnTo>
                                    <a:pt x="186" y="6"/>
                                  </a:lnTo>
                                  <a:lnTo>
                                    <a:pt x="84" y="0"/>
                                  </a:lnTo>
                                  <a:lnTo>
                                    <a:pt x="54" y="24"/>
                                  </a:lnTo>
                                  <a:lnTo>
                                    <a:pt x="18" y="24"/>
                                  </a:lnTo>
                                  <a:lnTo>
                                    <a:pt x="6" y="36"/>
                                  </a:lnTo>
                                  <a:lnTo>
                                    <a:pt x="0" y="72"/>
                                  </a:lnTo>
                                  <a:lnTo>
                                    <a:pt x="6" y="78"/>
                                  </a:lnTo>
                                  <a:lnTo>
                                    <a:pt x="18" y="78"/>
                                  </a:lnTo>
                                  <a:lnTo>
                                    <a:pt x="42" y="66"/>
                                  </a:lnTo>
                                  <a:lnTo>
                                    <a:pt x="66" y="66"/>
                                  </a:lnTo>
                                  <a:lnTo>
                                    <a:pt x="90" y="60"/>
                                  </a:lnTo>
                                  <a:lnTo>
                                    <a:pt x="90" y="84"/>
                                  </a:lnTo>
                                  <a:lnTo>
                                    <a:pt x="78" y="78"/>
                                  </a:lnTo>
                                  <a:lnTo>
                                    <a:pt x="72" y="78"/>
                                  </a:lnTo>
                                  <a:lnTo>
                                    <a:pt x="66" y="72"/>
                                  </a:lnTo>
                                  <a:lnTo>
                                    <a:pt x="54" y="72"/>
                                  </a:lnTo>
                                  <a:lnTo>
                                    <a:pt x="54" y="96"/>
                                  </a:lnTo>
                                  <a:lnTo>
                                    <a:pt x="60" y="102"/>
                                  </a:lnTo>
                                  <a:lnTo>
                                    <a:pt x="90" y="96"/>
                                  </a:lnTo>
                                  <a:lnTo>
                                    <a:pt x="54" y="114"/>
                                  </a:lnTo>
                                  <a:lnTo>
                                    <a:pt x="84" y="156"/>
                                  </a:lnTo>
                                  <a:lnTo>
                                    <a:pt x="90" y="132"/>
                                  </a:lnTo>
                                  <a:lnTo>
                                    <a:pt x="108" y="102"/>
                                  </a:lnTo>
                                  <a:lnTo>
                                    <a:pt x="126" y="102"/>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17" name="Guinea" descr="© INSCALE GmbH, 15.06.2010"/>
                            <a:cNvSpPr>
                              <a:spLocks/>
                            </a:cNvSpPr>
                          </a:nvSpPr>
                          <a:spPr bwMode="gray">
                            <a:xfrm>
                              <a:off x="2317" y="1347"/>
                              <a:ext cx="133" cy="113"/>
                            </a:xfrm>
                            <a:custGeom>
                              <a:avLst/>
                              <a:gdLst>
                                <a:gd name="T0" fmla="*/ 2147483647 w 522"/>
                                <a:gd name="T1" fmla="*/ 2147483647 h 444"/>
                                <a:gd name="T2" fmla="*/ 2147483647 w 522"/>
                                <a:gd name="T3" fmla="*/ 2147483647 h 444"/>
                                <a:gd name="T4" fmla="*/ 2147483647 w 522"/>
                                <a:gd name="T5" fmla="*/ 2147483647 h 444"/>
                                <a:gd name="T6" fmla="*/ 2147483647 w 522"/>
                                <a:gd name="T7" fmla="*/ 2147483647 h 444"/>
                                <a:gd name="T8" fmla="*/ 2147483647 w 522"/>
                                <a:gd name="T9" fmla="*/ 2147483647 h 444"/>
                                <a:gd name="T10" fmla="*/ 2147483647 w 522"/>
                                <a:gd name="T11" fmla="*/ 2147483647 h 444"/>
                                <a:gd name="T12" fmla="*/ 2147483647 w 522"/>
                                <a:gd name="T13" fmla="*/ 2147483647 h 444"/>
                                <a:gd name="T14" fmla="*/ 2147483647 w 522"/>
                                <a:gd name="T15" fmla="*/ 2147483647 h 444"/>
                                <a:gd name="T16" fmla="*/ 2147483647 w 522"/>
                                <a:gd name="T17" fmla="*/ 2147483647 h 444"/>
                                <a:gd name="T18" fmla="*/ 2147483647 w 522"/>
                                <a:gd name="T19" fmla="*/ 2147483647 h 444"/>
                                <a:gd name="T20" fmla="*/ 2147483647 w 522"/>
                                <a:gd name="T21" fmla="*/ 2147483647 h 444"/>
                                <a:gd name="T22" fmla="*/ 2147483647 w 522"/>
                                <a:gd name="T23" fmla="*/ 2147483647 h 444"/>
                                <a:gd name="T24" fmla="*/ 2147483647 w 522"/>
                                <a:gd name="T25" fmla="*/ 2147483647 h 444"/>
                                <a:gd name="T26" fmla="*/ 2147483647 w 522"/>
                                <a:gd name="T27" fmla="*/ 2147483647 h 444"/>
                                <a:gd name="T28" fmla="*/ 2147483647 w 522"/>
                                <a:gd name="T29" fmla="*/ 2147483647 h 444"/>
                                <a:gd name="T30" fmla="*/ 2147483647 w 522"/>
                                <a:gd name="T31" fmla="*/ 2147483647 h 444"/>
                                <a:gd name="T32" fmla="*/ 2147483647 w 522"/>
                                <a:gd name="T33" fmla="*/ 2147483647 h 444"/>
                                <a:gd name="T34" fmla="*/ 2147483647 w 522"/>
                                <a:gd name="T35" fmla="*/ 2147483647 h 444"/>
                                <a:gd name="T36" fmla="*/ 2147483647 w 522"/>
                                <a:gd name="T37" fmla="*/ 2147483647 h 444"/>
                                <a:gd name="T38" fmla="*/ 2147483647 w 522"/>
                                <a:gd name="T39" fmla="*/ 2147483647 h 444"/>
                                <a:gd name="T40" fmla="*/ 2147483647 w 522"/>
                                <a:gd name="T41" fmla="*/ 2147483647 h 444"/>
                                <a:gd name="T42" fmla="*/ 2147483647 w 522"/>
                                <a:gd name="T43" fmla="*/ 2147483647 h 444"/>
                                <a:gd name="T44" fmla="*/ 2147483647 w 522"/>
                                <a:gd name="T45" fmla="*/ 2147483647 h 444"/>
                                <a:gd name="T46" fmla="*/ 2147483647 w 522"/>
                                <a:gd name="T47" fmla="*/ 2147483647 h 444"/>
                                <a:gd name="T48" fmla="*/ 2147483647 w 522"/>
                                <a:gd name="T49" fmla="*/ 2147483647 h 444"/>
                                <a:gd name="T50" fmla="*/ 2147483647 w 522"/>
                                <a:gd name="T51" fmla="*/ 2147483647 h 444"/>
                                <a:gd name="T52" fmla="*/ 2147483647 w 522"/>
                                <a:gd name="T53" fmla="*/ 2147483647 h 444"/>
                                <a:gd name="T54" fmla="*/ 2147483647 w 522"/>
                                <a:gd name="T55" fmla="*/ 2147483647 h 444"/>
                                <a:gd name="T56" fmla="*/ 2147483647 w 522"/>
                                <a:gd name="T57" fmla="*/ 2147483647 h 444"/>
                                <a:gd name="T58" fmla="*/ 2147483647 w 522"/>
                                <a:gd name="T59" fmla="*/ 2147483647 h 444"/>
                                <a:gd name="T60" fmla="*/ 2147483647 w 522"/>
                                <a:gd name="T61" fmla="*/ 2147483647 h 444"/>
                                <a:gd name="T62" fmla="*/ 2147483647 w 522"/>
                                <a:gd name="T63" fmla="*/ 2147483647 h 444"/>
                                <a:gd name="T64" fmla="*/ 2147483647 w 522"/>
                                <a:gd name="T65" fmla="*/ 2147483647 h 444"/>
                                <a:gd name="T66" fmla="*/ 2147483647 w 522"/>
                                <a:gd name="T67" fmla="*/ 2147483647 h 444"/>
                                <a:gd name="T68" fmla="*/ 2147483647 w 522"/>
                                <a:gd name="T69" fmla="*/ 2147483647 h 444"/>
                                <a:gd name="T70" fmla="*/ 2147483647 w 522"/>
                                <a:gd name="T71" fmla="*/ 2147483647 h 444"/>
                                <a:gd name="T72" fmla="*/ 2147483647 w 522"/>
                                <a:gd name="T73" fmla="*/ 2147483647 h 444"/>
                                <a:gd name="T74" fmla="*/ 2147483647 w 522"/>
                                <a:gd name="T75" fmla="*/ 2147483647 h 444"/>
                                <a:gd name="T76" fmla="*/ 2147483647 w 522"/>
                                <a:gd name="T77" fmla="*/ 2147483647 h 444"/>
                                <a:gd name="T78" fmla="*/ 2147483647 w 522"/>
                                <a:gd name="T79" fmla="*/ 2147483647 h 444"/>
                                <a:gd name="T80" fmla="*/ 2147483647 w 522"/>
                                <a:gd name="T81" fmla="*/ 2147483647 h 444"/>
                                <a:gd name="T82" fmla="*/ 2147483647 w 522"/>
                                <a:gd name="T83" fmla="*/ 2147483647 h 444"/>
                                <a:gd name="T84" fmla="*/ 2147483647 w 522"/>
                                <a:gd name="T85" fmla="*/ 2147483647 h 444"/>
                                <a:gd name="T86" fmla="*/ 2147483647 w 522"/>
                                <a:gd name="T87" fmla="*/ 2147483647 h 444"/>
                                <a:gd name="T88" fmla="*/ 2147483647 w 522"/>
                                <a:gd name="T89" fmla="*/ 2147483647 h 444"/>
                                <a:gd name="T90" fmla="*/ 2147483647 w 522"/>
                                <a:gd name="T91" fmla="*/ 2147483647 h 444"/>
                                <a:gd name="T92" fmla="*/ 2147483647 w 522"/>
                                <a:gd name="T93" fmla="*/ 2147483647 h 444"/>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w 522"/>
                                <a:gd name="T142" fmla="*/ 0 h 444"/>
                                <a:gd name="T143" fmla="*/ 522 w 522"/>
                                <a:gd name="T144" fmla="*/ 444 h 444"/>
                              </a:gdLst>
                              <a:ahLst/>
                              <a:cxnLst>
                                <a:cxn ang="T94">
                                  <a:pos x="T0" y="T1"/>
                                </a:cxn>
                                <a:cxn ang="T95">
                                  <a:pos x="T2" y="T3"/>
                                </a:cxn>
                                <a:cxn ang="T96">
                                  <a:pos x="T4" y="T5"/>
                                </a:cxn>
                                <a:cxn ang="T97">
                                  <a:pos x="T6" y="T7"/>
                                </a:cxn>
                                <a:cxn ang="T98">
                                  <a:pos x="T8" y="T9"/>
                                </a:cxn>
                                <a:cxn ang="T99">
                                  <a:pos x="T10" y="T11"/>
                                </a:cxn>
                                <a:cxn ang="T100">
                                  <a:pos x="T12" y="T13"/>
                                </a:cxn>
                                <a:cxn ang="T101">
                                  <a:pos x="T14" y="T15"/>
                                </a:cxn>
                                <a:cxn ang="T102">
                                  <a:pos x="T16" y="T17"/>
                                </a:cxn>
                                <a:cxn ang="T103">
                                  <a:pos x="T18" y="T19"/>
                                </a:cxn>
                                <a:cxn ang="T104">
                                  <a:pos x="T20" y="T21"/>
                                </a:cxn>
                                <a:cxn ang="T105">
                                  <a:pos x="T22" y="T23"/>
                                </a:cxn>
                                <a:cxn ang="T106">
                                  <a:pos x="T24" y="T25"/>
                                </a:cxn>
                                <a:cxn ang="T107">
                                  <a:pos x="T26" y="T27"/>
                                </a:cxn>
                                <a:cxn ang="T108">
                                  <a:pos x="T28" y="T29"/>
                                </a:cxn>
                                <a:cxn ang="T109">
                                  <a:pos x="T30" y="T31"/>
                                </a:cxn>
                                <a:cxn ang="T110">
                                  <a:pos x="T32" y="T33"/>
                                </a:cxn>
                                <a:cxn ang="T111">
                                  <a:pos x="T34" y="T35"/>
                                </a:cxn>
                                <a:cxn ang="T112">
                                  <a:pos x="T36" y="T37"/>
                                </a:cxn>
                                <a:cxn ang="T113">
                                  <a:pos x="T38" y="T39"/>
                                </a:cxn>
                                <a:cxn ang="T114">
                                  <a:pos x="T40" y="T41"/>
                                </a:cxn>
                                <a:cxn ang="T115">
                                  <a:pos x="T42" y="T43"/>
                                </a:cxn>
                                <a:cxn ang="T116">
                                  <a:pos x="T44" y="T45"/>
                                </a:cxn>
                                <a:cxn ang="T117">
                                  <a:pos x="T46" y="T47"/>
                                </a:cxn>
                                <a:cxn ang="T118">
                                  <a:pos x="T48" y="T49"/>
                                </a:cxn>
                                <a:cxn ang="T119">
                                  <a:pos x="T50" y="T51"/>
                                </a:cxn>
                                <a:cxn ang="T120">
                                  <a:pos x="T52" y="T53"/>
                                </a:cxn>
                                <a:cxn ang="T121">
                                  <a:pos x="T54" y="T55"/>
                                </a:cxn>
                                <a:cxn ang="T122">
                                  <a:pos x="T56" y="T57"/>
                                </a:cxn>
                                <a:cxn ang="T123">
                                  <a:pos x="T58" y="T59"/>
                                </a:cxn>
                                <a:cxn ang="T124">
                                  <a:pos x="T60" y="T61"/>
                                </a:cxn>
                                <a:cxn ang="T125">
                                  <a:pos x="T62" y="T63"/>
                                </a:cxn>
                                <a:cxn ang="T126">
                                  <a:pos x="T64" y="T65"/>
                                </a:cxn>
                                <a:cxn ang="T127">
                                  <a:pos x="T66" y="T67"/>
                                </a:cxn>
                                <a:cxn ang="T128">
                                  <a:pos x="T68" y="T69"/>
                                </a:cxn>
                                <a:cxn ang="T129">
                                  <a:pos x="T70" y="T71"/>
                                </a:cxn>
                                <a:cxn ang="T130">
                                  <a:pos x="T72" y="T73"/>
                                </a:cxn>
                                <a:cxn ang="T131">
                                  <a:pos x="T74" y="T75"/>
                                </a:cxn>
                                <a:cxn ang="T132">
                                  <a:pos x="T76" y="T77"/>
                                </a:cxn>
                                <a:cxn ang="T133">
                                  <a:pos x="T78" y="T79"/>
                                </a:cxn>
                                <a:cxn ang="T134">
                                  <a:pos x="T80" y="T81"/>
                                </a:cxn>
                                <a:cxn ang="T135">
                                  <a:pos x="T82" y="T83"/>
                                </a:cxn>
                                <a:cxn ang="T136">
                                  <a:pos x="T84" y="T85"/>
                                </a:cxn>
                                <a:cxn ang="T137">
                                  <a:pos x="T86" y="T87"/>
                                </a:cxn>
                                <a:cxn ang="T138">
                                  <a:pos x="T88" y="T89"/>
                                </a:cxn>
                                <a:cxn ang="T139">
                                  <a:pos x="T90" y="T91"/>
                                </a:cxn>
                                <a:cxn ang="T140">
                                  <a:pos x="T92" y="T93"/>
                                </a:cxn>
                              </a:cxnLst>
                              <a:rect l="T141" t="T142" r="T143" b="T144"/>
                              <a:pathLst>
                                <a:path w="522" h="444">
                                  <a:moveTo>
                                    <a:pt x="96" y="0"/>
                                  </a:moveTo>
                                  <a:lnTo>
                                    <a:pt x="96" y="24"/>
                                  </a:lnTo>
                                  <a:lnTo>
                                    <a:pt x="78" y="24"/>
                                  </a:lnTo>
                                  <a:lnTo>
                                    <a:pt x="72" y="30"/>
                                  </a:lnTo>
                                  <a:lnTo>
                                    <a:pt x="72" y="42"/>
                                  </a:lnTo>
                                  <a:lnTo>
                                    <a:pt x="78" y="48"/>
                                  </a:lnTo>
                                  <a:lnTo>
                                    <a:pt x="90" y="54"/>
                                  </a:lnTo>
                                  <a:lnTo>
                                    <a:pt x="96" y="60"/>
                                  </a:lnTo>
                                  <a:lnTo>
                                    <a:pt x="96" y="66"/>
                                  </a:lnTo>
                                  <a:lnTo>
                                    <a:pt x="90" y="78"/>
                                  </a:lnTo>
                                  <a:lnTo>
                                    <a:pt x="84" y="84"/>
                                  </a:lnTo>
                                  <a:lnTo>
                                    <a:pt x="54" y="84"/>
                                  </a:lnTo>
                                  <a:lnTo>
                                    <a:pt x="42" y="90"/>
                                  </a:lnTo>
                                  <a:lnTo>
                                    <a:pt x="36" y="96"/>
                                  </a:lnTo>
                                  <a:lnTo>
                                    <a:pt x="18" y="96"/>
                                  </a:lnTo>
                                  <a:lnTo>
                                    <a:pt x="0" y="126"/>
                                  </a:lnTo>
                                  <a:lnTo>
                                    <a:pt x="0" y="132"/>
                                  </a:lnTo>
                                  <a:lnTo>
                                    <a:pt x="18" y="150"/>
                                  </a:lnTo>
                                  <a:lnTo>
                                    <a:pt x="30" y="150"/>
                                  </a:lnTo>
                                  <a:lnTo>
                                    <a:pt x="30" y="162"/>
                                  </a:lnTo>
                                  <a:lnTo>
                                    <a:pt x="24" y="168"/>
                                  </a:lnTo>
                                  <a:lnTo>
                                    <a:pt x="30" y="180"/>
                                  </a:lnTo>
                                  <a:lnTo>
                                    <a:pt x="30" y="192"/>
                                  </a:lnTo>
                                  <a:lnTo>
                                    <a:pt x="54" y="204"/>
                                  </a:lnTo>
                                  <a:lnTo>
                                    <a:pt x="72" y="204"/>
                                  </a:lnTo>
                                  <a:lnTo>
                                    <a:pt x="72" y="228"/>
                                  </a:lnTo>
                                  <a:lnTo>
                                    <a:pt x="84" y="228"/>
                                  </a:lnTo>
                                  <a:lnTo>
                                    <a:pt x="90" y="222"/>
                                  </a:lnTo>
                                  <a:lnTo>
                                    <a:pt x="90" y="234"/>
                                  </a:lnTo>
                                  <a:lnTo>
                                    <a:pt x="96" y="246"/>
                                  </a:lnTo>
                                  <a:lnTo>
                                    <a:pt x="96" y="258"/>
                                  </a:lnTo>
                                  <a:lnTo>
                                    <a:pt x="114" y="276"/>
                                  </a:lnTo>
                                  <a:lnTo>
                                    <a:pt x="126" y="282"/>
                                  </a:lnTo>
                                  <a:lnTo>
                                    <a:pt x="132" y="288"/>
                                  </a:lnTo>
                                  <a:lnTo>
                                    <a:pt x="138" y="282"/>
                                  </a:lnTo>
                                  <a:lnTo>
                                    <a:pt x="150" y="276"/>
                                  </a:lnTo>
                                  <a:lnTo>
                                    <a:pt x="156" y="264"/>
                                  </a:lnTo>
                                  <a:lnTo>
                                    <a:pt x="168" y="252"/>
                                  </a:lnTo>
                                  <a:lnTo>
                                    <a:pt x="174" y="240"/>
                                  </a:lnTo>
                                  <a:lnTo>
                                    <a:pt x="180" y="234"/>
                                  </a:lnTo>
                                  <a:lnTo>
                                    <a:pt x="180" y="228"/>
                                  </a:lnTo>
                                  <a:lnTo>
                                    <a:pt x="216" y="228"/>
                                  </a:lnTo>
                                  <a:lnTo>
                                    <a:pt x="222" y="210"/>
                                  </a:lnTo>
                                  <a:lnTo>
                                    <a:pt x="258" y="210"/>
                                  </a:lnTo>
                                  <a:lnTo>
                                    <a:pt x="300" y="270"/>
                                  </a:lnTo>
                                  <a:lnTo>
                                    <a:pt x="300" y="288"/>
                                  </a:lnTo>
                                  <a:lnTo>
                                    <a:pt x="312" y="300"/>
                                  </a:lnTo>
                                  <a:lnTo>
                                    <a:pt x="312" y="318"/>
                                  </a:lnTo>
                                  <a:lnTo>
                                    <a:pt x="306" y="330"/>
                                  </a:lnTo>
                                  <a:lnTo>
                                    <a:pt x="300" y="336"/>
                                  </a:lnTo>
                                  <a:lnTo>
                                    <a:pt x="294" y="354"/>
                                  </a:lnTo>
                                  <a:lnTo>
                                    <a:pt x="324" y="342"/>
                                  </a:lnTo>
                                  <a:lnTo>
                                    <a:pt x="348" y="348"/>
                                  </a:lnTo>
                                  <a:lnTo>
                                    <a:pt x="348" y="336"/>
                                  </a:lnTo>
                                  <a:lnTo>
                                    <a:pt x="354" y="330"/>
                                  </a:lnTo>
                                  <a:lnTo>
                                    <a:pt x="360" y="330"/>
                                  </a:lnTo>
                                  <a:lnTo>
                                    <a:pt x="372" y="336"/>
                                  </a:lnTo>
                                  <a:lnTo>
                                    <a:pt x="384" y="348"/>
                                  </a:lnTo>
                                  <a:lnTo>
                                    <a:pt x="390" y="366"/>
                                  </a:lnTo>
                                  <a:lnTo>
                                    <a:pt x="390" y="426"/>
                                  </a:lnTo>
                                  <a:lnTo>
                                    <a:pt x="402" y="426"/>
                                  </a:lnTo>
                                  <a:lnTo>
                                    <a:pt x="402" y="432"/>
                                  </a:lnTo>
                                  <a:lnTo>
                                    <a:pt x="414" y="444"/>
                                  </a:lnTo>
                                  <a:lnTo>
                                    <a:pt x="420" y="444"/>
                                  </a:lnTo>
                                  <a:lnTo>
                                    <a:pt x="432" y="432"/>
                                  </a:lnTo>
                                  <a:lnTo>
                                    <a:pt x="432" y="420"/>
                                  </a:lnTo>
                                  <a:lnTo>
                                    <a:pt x="438" y="408"/>
                                  </a:lnTo>
                                  <a:lnTo>
                                    <a:pt x="444" y="402"/>
                                  </a:lnTo>
                                  <a:lnTo>
                                    <a:pt x="456" y="402"/>
                                  </a:lnTo>
                                  <a:lnTo>
                                    <a:pt x="468" y="408"/>
                                  </a:lnTo>
                                  <a:lnTo>
                                    <a:pt x="474" y="414"/>
                                  </a:lnTo>
                                  <a:lnTo>
                                    <a:pt x="480" y="414"/>
                                  </a:lnTo>
                                  <a:lnTo>
                                    <a:pt x="486" y="408"/>
                                  </a:lnTo>
                                  <a:lnTo>
                                    <a:pt x="486" y="390"/>
                                  </a:lnTo>
                                  <a:lnTo>
                                    <a:pt x="480" y="384"/>
                                  </a:lnTo>
                                  <a:lnTo>
                                    <a:pt x="480" y="378"/>
                                  </a:lnTo>
                                  <a:lnTo>
                                    <a:pt x="498" y="378"/>
                                  </a:lnTo>
                                  <a:lnTo>
                                    <a:pt x="492" y="366"/>
                                  </a:lnTo>
                                  <a:lnTo>
                                    <a:pt x="480" y="360"/>
                                  </a:lnTo>
                                  <a:lnTo>
                                    <a:pt x="474" y="348"/>
                                  </a:lnTo>
                                  <a:lnTo>
                                    <a:pt x="474" y="336"/>
                                  </a:lnTo>
                                  <a:lnTo>
                                    <a:pt x="492" y="336"/>
                                  </a:lnTo>
                                  <a:lnTo>
                                    <a:pt x="498" y="342"/>
                                  </a:lnTo>
                                  <a:lnTo>
                                    <a:pt x="510" y="342"/>
                                  </a:lnTo>
                                  <a:lnTo>
                                    <a:pt x="516" y="348"/>
                                  </a:lnTo>
                                  <a:lnTo>
                                    <a:pt x="516" y="342"/>
                                  </a:lnTo>
                                  <a:lnTo>
                                    <a:pt x="522" y="336"/>
                                  </a:lnTo>
                                  <a:lnTo>
                                    <a:pt x="522" y="324"/>
                                  </a:lnTo>
                                  <a:lnTo>
                                    <a:pt x="516" y="324"/>
                                  </a:lnTo>
                                  <a:lnTo>
                                    <a:pt x="504" y="318"/>
                                  </a:lnTo>
                                  <a:lnTo>
                                    <a:pt x="498" y="318"/>
                                  </a:lnTo>
                                  <a:lnTo>
                                    <a:pt x="498" y="306"/>
                                  </a:lnTo>
                                  <a:lnTo>
                                    <a:pt x="504" y="294"/>
                                  </a:lnTo>
                                  <a:lnTo>
                                    <a:pt x="510" y="288"/>
                                  </a:lnTo>
                                  <a:lnTo>
                                    <a:pt x="492" y="282"/>
                                  </a:lnTo>
                                  <a:lnTo>
                                    <a:pt x="504" y="264"/>
                                  </a:lnTo>
                                  <a:lnTo>
                                    <a:pt x="486" y="258"/>
                                  </a:lnTo>
                                  <a:lnTo>
                                    <a:pt x="480" y="222"/>
                                  </a:lnTo>
                                  <a:lnTo>
                                    <a:pt x="498" y="198"/>
                                  </a:lnTo>
                                  <a:lnTo>
                                    <a:pt x="468" y="168"/>
                                  </a:lnTo>
                                  <a:lnTo>
                                    <a:pt x="468" y="132"/>
                                  </a:lnTo>
                                  <a:lnTo>
                                    <a:pt x="444" y="132"/>
                                  </a:lnTo>
                                  <a:lnTo>
                                    <a:pt x="468" y="96"/>
                                  </a:lnTo>
                                  <a:lnTo>
                                    <a:pt x="432" y="78"/>
                                  </a:lnTo>
                                  <a:lnTo>
                                    <a:pt x="444" y="48"/>
                                  </a:lnTo>
                                  <a:lnTo>
                                    <a:pt x="426" y="36"/>
                                  </a:lnTo>
                                  <a:lnTo>
                                    <a:pt x="426" y="18"/>
                                  </a:lnTo>
                                  <a:lnTo>
                                    <a:pt x="414" y="12"/>
                                  </a:lnTo>
                                  <a:lnTo>
                                    <a:pt x="402" y="12"/>
                                  </a:lnTo>
                                  <a:lnTo>
                                    <a:pt x="396" y="18"/>
                                  </a:lnTo>
                                  <a:lnTo>
                                    <a:pt x="396" y="36"/>
                                  </a:lnTo>
                                  <a:lnTo>
                                    <a:pt x="378" y="54"/>
                                  </a:lnTo>
                                  <a:lnTo>
                                    <a:pt x="366" y="48"/>
                                  </a:lnTo>
                                  <a:lnTo>
                                    <a:pt x="360" y="42"/>
                                  </a:lnTo>
                                  <a:lnTo>
                                    <a:pt x="348" y="36"/>
                                  </a:lnTo>
                                  <a:lnTo>
                                    <a:pt x="342" y="36"/>
                                  </a:lnTo>
                                  <a:lnTo>
                                    <a:pt x="336" y="30"/>
                                  </a:lnTo>
                                  <a:lnTo>
                                    <a:pt x="330" y="30"/>
                                  </a:lnTo>
                                  <a:lnTo>
                                    <a:pt x="324" y="42"/>
                                  </a:lnTo>
                                  <a:lnTo>
                                    <a:pt x="312" y="54"/>
                                  </a:lnTo>
                                  <a:lnTo>
                                    <a:pt x="306" y="66"/>
                                  </a:lnTo>
                                  <a:lnTo>
                                    <a:pt x="306" y="54"/>
                                  </a:lnTo>
                                  <a:lnTo>
                                    <a:pt x="300" y="42"/>
                                  </a:lnTo>
                                  <a:lnTo>
                                    <a:pt x="288" y="30"/>
                                  </a:lnTo>
                                  <a:lnTo>
                                    <a:pt x="276" y="42"/>
                                  </a:lnTo>
                                  <a:lnTo>
                                    <a:pt x="270" y="54"/>
                                  </a:lnTo>
                                  <a:lnTo>
                                    <a:pt x="264" y="60"/>
                                  </a:lnTo>
                                  <a:lnTo>
                                    <a:pt x="258" y="54"/>
                                  </a:lnTo>
                                  <a:lnTo>
                                    <a:pt x="258" y="48"/>
                                  </a:lnTo>
                                  <a:lnTo>
                                    <a:pt x="252" y="36"/>
                                  </a:lnTo>
                                  <a:lnTo>
                                    <a:pt x="252" y="24"/>
                                  </a:lnTo>
                                  <a:lnTo>
                                    <a:pt x="210" y="24"/>
                                  </a:lnTo>
                                  <a:lnTo>
                                    <a:pt x="204" y="30"/>
                                  </a:lnTo>
                                  <a:lnTo>
                                    <a:pt x="192" y="36"/>
                                  </a:lnTo>
                                  <a:lnTo>
                                    <a:pt x="180" y="36"/>
                                  </a:lnTo>
                                  <a:lnTo>
                                    <a:pt x="174" y="30"/>
                                  </a:lnTo>
                                  <a:lnTo>
                                    <a:pt x="168" y="18"/>
                                  </a:lnTo>
                                  <a:lnTo>
                                    <a:pt x="162" y="12"/>
                                  </a:lnTo>
                                  <a:lnTo>
                                    <a:pt x="156" y="18"/>
                                  </a:lnTo>
                                  <a:lnTo>
                                    <a:pt x="138" y="18"/>
                                  </a:lnTo>
                                  <a:lnTo>
                                    <a:pt x="132" y="6"/>
                                  </a:lnTo>
                                  <a:lnTo>
                                    <a:pt x="132" y="0"/>
                                  </a:lnTo>
                                  <a:lnTo>
                                    <a:pt x="96" y="0"/>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18" name="Guatemala" descr="© INSCALE GmbH, 15.06.2010"/>
                            <a:cNvSpPr>
                              <a:spLocks/>
                            </a:cNvSpPr>
                          </a:nvSpPr>
                          <a:spPr bwMode="gray">
                            <a:xfrm>
                              <a:off x="924" y="1239"/>
                              <a:ext cx="76" cy="86"/>
                            </a:xfrm>
                            <a:custGeom>
                              <a:avLst/>
                              <a:gdLst>
                                <a:gd name="T0" fmla="*/ 2147483647 w 300"/>
                                <a:gd name="T1" fmla="*/ 2147483647 h 336"/>
                                <a:gd name="T2" fmla="*/ 2147483647 w 300"/>
                                <a:gd name="T3" fmla="*/ 2147483647 h 336"/>
                                <a:gd name="T4" fmla="*/ 2147483647 w 300"/>
                                <a:gd name="T5" fmla="*/ 2147483647 h 336"/>
                                <a:gd name="T6" fmla="*/ 2147483647 w 300"/>
                                <a:gd name="T7" fmla="*/ 2147483647 h 336"/>
                                <a:gd name="T8" fmla="*/ 2147483647 w 300"/>
                                <a:gd name="T9" fmla="*/ 2147483647 h 336"/>
                                <a:gd name="T10" fmla="*/ 2147483647 w 300"/>
                                <a:gd name="T11" fmla="*/ 0 h 336"/>
                                <a:gd name="T12" fmla="*/ 2147483647 w 300"/>
                                <a:gd name="T13" fmla="*/ 2147483647 h 336"/>
                                <a:gd name="T14" fmla="*/ 2147483647 w 300"/>
                                <a:gd name="T15" fmla="*/ 2147483647 h 336"/>
                                <a:gd name="T16" fmla="*/ 2147483647 w 300"/>
                                <a:gd name="T17" fmla="*/ 2147483647 h 336"/>
                                <a:gd name="T18" fmla="*/ 2147483647 w 300"/>
                                <a:gd name="T19" fmla="*/ 2147483647 h 336"/>
                                <a:gd name="T20" fmla="*/ 2147483647 w 300"/>
                                <a:gd name="T21" fmla="*/ 2147483647 h 336"/>
                                <a:gd name="T22" fmla="*/ 2147483647 w 300"/>
                                <a:gd name="T23" fmla="*/ 2147483647 h 336"/>
                                <a:gd name="T24" fmla="*/ 2147483647 w 300"/>
                                <a:gd name="T25" fmla="*/ 2147483647 h 336"/>
                                <a:gd name="T26" fmla="*/ 2147483647 w 300"/>
                                <a:gd name="T27" fmla="*/ 2147483647 h 336"/>
                                <a:gd name="T28" fmla="*/ 2147483647 w 300"/>
                                <a:gd name="T29" fmla="*/ 2147483647 h 336"/>
                                <a:gd name="T30" fmla="*/ 2147483647 w 300"/>
                                <a:gd name="T31" fmla="*/ 2147483647 h 336"/>
                                <a:gd name="T32" fmla="*/ 2147483647 w 300"/>
                                <a:gd name="T33" fmla="*/ 2147483647 h 336"/>
                                <a:gd name="T34" fmla="*/ 2147483647 w 300"/>
                                <a:gd name="T35" fmla="*/ 2147483647 h 336"/>
                                <a:gd name="T36" fmla="*/ 2147483647 w 300"/>
                                <a:gd name="T37" fmla="*/ 2147483647 h 336"/>
                                <a:gd name="T38" fmla="*/ 2147483647 w 300"/>
                                <a:gd name="T39" fmla="*/ 2147483647 h 336"/>
                                <a:gd name="T40" fmla="*/ 2147483647 w 300"/>
                                <a:gd name="T41" fmla="*/ 2147483647 h 336"/>
                                <a:gd name="T42" fmla="*/ 2147483647 w 300"/>
                                <a:gd name="T43" fmla="*/ 2147483647 h 336"/>
                                <a:gd name="T44" fmla="*/ 2147483647 w 300"/>
                                <a:gd name="T45" fmla="*/ 2147483647 h 336"/>
                                <a:gd name="T46" fmla="*/ 2147483647 w 300"/>
                                <a:gd name="T47" fmla="*/ 2147483647 h 336"/>
                                <a:gd name="T48" fmla="*/ 2147483647 w 300"/>
                                <a:gd name="T49" fmla="*/ 2147483647 h 336"/>
                                <a:gd name="T50" fmla="*/ 2147483647 w 300"/>
                                <a:gd name="T51" fmla="*/ 2147483647 h 336"/>
                                <a:gd name="T52" fmla="*/ 2147483647 w 300"/>
                                <a:gd name="T53" fmla="*/ 2147483647 h 336"/>
                                <a:gd name="T54" fmla="*/ 2147483647 w 300"/>
                                <a:gd name="T55" fmla="*/ 2147483647 h 336"/>
                                <a:gd name="T56" fmla="*/ 2147483647 w 300"/>
                                <a:gd name="T57" fmla="*/ 2147483647 h 336"/>
                                <a:gd name="T58" fmla="*/ 0 w 300"/>
                                <a:gd name="T59" fmla="*/ 2147483647 h 336"/>
                                <a:gd name="T60" fmla="*/ 2147483647 w 300"/>
                                <a:gd name="T61" fmla="*/ 2147483647 h 336"/>
                                <a:gd name="T62" fmla="*/ 2147483647 w 300"/>
                                <a:gd name="T63" fmla="*/ 2147483647 h 336"/>
                                <a:gd name="T64" fmla="*/ 2147483647 w 300"/>
                                <a:gd name="T65" fmla="*/ 2147483647 h 336"/>
                                <a:gd name="T66" fmla="*/ 2147483647 w 300"/>
                                <a:gd name="T67" fmla="*/ 2147483647 h 336"/>
                                <a:gd name="T68" fmla="*/ 2147483647 w 300"/>
                                <a:gd name="T69" fmla="*/ 2147483647 h 336"/>
                                <a:gd name="T70" fmla="*/ 2147483647 w 300"/>
                                <a:gd name="T71" fmla="*/ 2147483647 h 336"/>
                                <a:gd name="T72" fmla="*/ 2147483647 w 300"/>
                                <a:gd name="T73" fmla="*/ 2147483647 h 336"/>
                                <a:gd name="T74" fmla="*/ 2147483647 w 300"/>
                                <a:gd name="T75" fmla="*/ 2147483647 h 336"/>
                                <a:gd name="T76" fmla="*/ 2147483647 w 300"/>
                                <a:gd name="T77" fmla="*/ 2147483647 h 336"/>
                                <a:gd name="T78" fmla="*/ 2147483647 w 300"/>
                                <a:gd name="T79" fmla="*/ 2147483647 h 336"/>
                                <a:gd name="T80" fmla="*/ 2147483647 w 300"/>
                                <a:gd name="T81" fmla="*/ 2147483647 h 336"/>
                                <a:gd name="T82" fmla="*/ 2147483647 w 300"/>
                                <a:gd name="T83" fmla="*/ 2147483647 h 336"/>
                                <a:gd name="T84" fmla="*/ 2147483647 w 300"/>
                                <a:gd name="T85" fmla="*/ 2147483647 h 336"/>
                                <a:gd name="T86" fmla="*/ 2147483647 w 300"/>
                                <a:gd name="T87" fmla="*/ 2147483647 h 336"/>
                                <a:gd name="T88" fmla="*/ 2147483647 w 300"/>
                                <a:gd name="T89" fmla="*/ 2147483647 h 336"/>
                                <a:gd name="T90" fmla="*/ 2147483647 w 300"/>
                                <a:gd name="T91" fmla="*/ 2147483647 h 336"/>
                                <a:gd name="T92" fmla="*/ 2147483647 w 300"/>
                                <a:gd name="T93" fmla="*/ 2147483647 h 336"/>
                                <a:gd name="T94" fmla="*/ 2147483647 w 300"/>
                                <a:gd name="T95" fmla="*/ 2147483647 h 336"/>
                                <a:gd name="T96" fmla="*/ 2147483647 w 300"/>
                                <a:gd name="T97" fmla="*/ 2147483647 h 336"/>
                                <a:gd name="T98" fmla="*/ 2147483647 w 300"/>
                                <a:gd name="T99" fmla="*/ 2147483647 h 336"/>
                                <a:gd name="T100" fmla="*/ 2147483647 w 300"/>
                                <a:gd name="T101" fmla="*/ 2147483647 h 336"/>
                                <a:gd name="T102" fmla="*/ 2147483647 w 300"/>
                                <a:gd name="T103" fmla="*/ 2147483647 h 336"/>
                                <a:gd name="T104" fmla="*/ 2147483647 w 300"/>
                                <a:gd name="T105" fmla="*/ 2147483647 h 336"/>
                                <a:gd name="T106" fmla="*/ 2147483647 w 300"/>
                                <a:gd name="T107" fmla="*/ 2147483647 h 336"/>
                                <a:gd name="T108" fmla="*/ 2147483647 w 300"/>
                                <a:gd name="T109" fmla="*/ 2147483647 h 336"/>
                                <a:gd name="T110" fmla="*/ 2147483647 w 300"/>
                                <a:gd name="T111" fmla="*/ 2147483647 h 336"/>
                                <a:gd name="T112" fmla="*/ 2147483647 w 300"/>
                                <a:gd name="T113" fmla="*/ 2147483647 h 336"/>
                                <a:gd name="T114" fmla="*/ 2147483647 w 300"/>
                                <a:gd name="T115" fmla="*/ 2147483647 h 336"/>
                                <a:gd name="T116" fmla="*/ 2147483647 w 300"/>
                                <a:gd name="T117" fmla="*/ 2147483647 h 336"/>
                                <a:gd name="T118" fmla="*/ 2147483647 w 300"/>
                                <a:gd name="T119" fmla="*/ 2147483647 h 336"/>
                                <a:gd name="T120" fmla="*/ 2147483647 w 300"/>
                                <a:gd name="T121" fmla="*/ 2147483647 h 3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w 300"/>
                                <a:gd name="T184" fmla="*/ 0 h 336"/>
                                <a:gd name="T185" fmla="*/ 300 w 300"/>
                                <a:gd name="T186" fmla="*/ 336 h 336"/>
                              </a:gdLst>
                              <a:ahLst/>
                              <a:cxnLst>
                                <a:cxn ang="T122">
                                  <a:pos x="T0" y="T1"/>
                                </a:cxn>
                                <a:cxn ang="T123">
                                  <a:pos x="T2" y="T3"/>
                                </a:cxn>
                                <a:cxn ang="T124">
                                  <a:pos x="T4" y="T5"/>
                                </a:cxn>
                                <a:cxn ang="T125">
                                  <a:pos x="T6" y="T7"/>
                                </a:cxn>
                                <a:cxn ang="T126">
                                  <a:pos x="T8" y="T9"/>
                                </a:cxn>
                                <a:cxn ang="T127">
                                  <a:pos x="T10" y="T11"/>
                                </a:cxn>
                                <a:cxn ang="T128">
                                  <a:pos x="T12" y="T13"/>
                                </a:cxn>
                                <a:cxn ang="T129">
                                  <a:pos x="T14" y="T15"/>
                                </a:cxn>
                                <a:cxn ang="T130">
                                  <a:pos x="T16" y="T17"/>
                                </a:cxn>
                                <a:cxn ang="T131">
                                  <a:pos x="T18" y="T19"/>
                                </a:cxn>
                                <a:cxn ang="T132">
                                  <a:pos x="T20" y="T21"/>
                                </a:cxn>
                                <a:cxn ang="T133">
                                  <a:pos x="T22" y="T23"/>
                                </a:cxn>
                                <a:cxn ang="T134">
                                  <a:pos x="T24" y="T25"/>
                                </a:cxn>
                                <a:cxn ang="T135">
                                  <a:pos x="T26" y="T27"/>
                                </a:cxn>
                                <a:cxn ang="T136">
                                  <a:pos x="T28" y="T29"/>
                                </a:cxn>
                                <a:cxn ang="T137">
                                  <a:pos x="T30" y="T31"/>
                                </a:cxn>
                                <a:cxn ang="T138">
                                  <a:pos x="T32" y="T33"/>
                                </a:cxn>
                                <a:cxn ang="T139">
                                  <a:pos x="T34" y="T35"/>
                                </a:cxn>
                                <a:cxn ang="T140">
                                  <a:pos x="T36" y="T37"/>
                                </a:cxn>
                                <a:cxn ang="T141">
                                  <a:pos x="T38" y="T39"/>
                                </a:cxn>
                                <a:cxn ang="T142">
                                  <a:pos x="T40" y="T41"/>
                                </a:cxn>
                                <a:cxn ang="T143">
                                  <a:pos x="T42" y="T43"/>
                                </a:cxn>
                                <a:cxn ang="T144">
                                  <a:pos x="T44" y="T45"/>
                                </a:cxn>
                                <a:cxn ang="T145">
                                  <a:pos x="T46" y="T47"/>
                                </a:cxn>
                                <a:cxn ang="T146">
                                  <a:pos x="T48" y="T49"/>
                                </a:cxn>
                                <a:cxn ang="T147">
                                  <a:pos x="T50" y="T51"/>
                                </a:cxn>
                                <a:cxn ang="T148">
                                  <a:pos x="T52" y="T53"/>
                                </a:cxn>
                                <a:cxn ang="T149">
                                  <a:pos x="T54" y="T55"/>
                                </a:cxn>
                                <a:cxn ang="T150">
                                  <a:pos x="T56" y="T57"/>
                                </a:cxn>
                                <a:cxn ang="T151">
                                  <a:pos x="T58" y="T59"/>
                                </a:cxn>
                                <a:cxn ang="T152">
                                  <a:pos x="T60" y="T61"/>
                                </a:cxn>
                                <a:cxn ang="T153">
                                  <a:pos x="T62" y="T63"/>
                                </a:cxn>
                                <a:cxn ang="T154">
                                  <a:pos x="T64" y="T65"/>
                                </a:cxn>
                                <a:cxn ang="T155">
                                  <a:pos x="T66" y="T67"/>
                                </a:cxn>
                                <a:cxn ang="T156">
                                  <a:pos x="T68" y="T69"/>
                                </a:cxn>
                                <a:cxn ang="T157">
                                  <a:pos x="T70" y="T71"/>
                                </a:cxn>
                                <a:cxn ang="T158">
                                  <a:pos x="T72" y="T73"/>
                                </a:cxn>
                                <a:cxn ang="T159">
                                  <a:pos x="T74" y="T75"/>
                                </a:cxn>
                                <a:cxn ang="T160">
                                  <a:pos x="T76" y="T77"/>
                                </a:cxn>
                                <a:cxn ang="T161">
                                  <a:pos x="T78" y="T79"/>
                                </a:cxn>
                                <a:cxn ang="T162">
                                  <a:pos x="T80" y="T81"/>
                                </a:cxn>
                                <a:cxn ang="T163">
                                  <a:pos x="T82" y="T83"/>
                                </a:cxn>
                                <a:cxn ang="T164">
                                  <a:pos x="T84" y="T85"/>
                                </a:cxn>
                                <a:cxn ang="T165">
                                  <a:pos x="T86" y="T87"/>
                                </a:cxn>
                                <a:cxn ang="T166">
                                  <a:pos x="T88" y="T89"/>
                                </a:cxn>
                                <a:cxn ang="T167">
                                  <a:pos x="T90" y="T91"/>
                                </a:cxn>
                                <a:cxn ang="T168">
                                  <a:pos x="T92" y="T93"/>
                                </a:cxn>
                                <a:cxn ang="T169">
                                  <a:pos x="T94" y="T95"/>
                                </a:cxn>
                                <a:cxn ang="T170">
                                  <a:pos x="T96" y="T97"/>
                                </a:cxn>
                                <a:cxn ang="T171">
                                  <a:pos x="T98" y="T99"/>
                                </a:cxn>
                                <a:cxn ang="T172">
                                  <a:pos x="T100" y="T101"/>
                                </a:cxn>
                                <a:cxn ang="T173">
                                  <a:pos x="T102" y="T103"/>
                                </a:cxn>
                                <a:cxn ang="T174">
                                  <a:pos x="T104" y="T105"/>
                                </a:cxn>
                                <a:cxn ang="T175">
                                  <a:pos x="T106" y="T107"/>
                                </a:cxn>
                                <a:cxn ang="T176">
                                  <a:pos x="T108" y="T109"/>
                                </a:cxn>
                                <a:cxn ang="T177">
                                  <a:pos x="T110" y="T111"/>
                                </a:cxn>
                                <a:cxn ang="T178">
                                  <a:pos x="T112" y="T113"/>
                                </a:cxn>
                                <a:cxn ang="T179">
                                  <a:pos x="T114" y="T115"/>
                                </a:cxn>
                                <a:cxn ang="T180">
                                  <a:pos x="T116" y="T117"/>
                                </a:cxn>
                                <a:cxn ang="T181">
                                  <a:pos x="T118" y="T119"/>
                                </a:cxn>
                                <a:cxn ang="T182">
                                  <a:pos x="T120" y="T121"/>
                                </a:cxn>
                              </a:cxnLst>
                              <a:rect l="T183" t="T184" r="T185" b="T186"/>
                              <a:pathLst>
                                <a:path w="300" h="336">
                                  <a:moveTo>
                                    <a:pt x="288" y="156"/>
                                  </a:moveTo>
                                  <a:lnTo>
                                    <a:pt x="270" y="168"/>
                                  </a:lnTo>
                                  <a:lnTo>
                                    <a:pt x="258" y="162"/>
                                  </a:lnTo>
                                  <a:lnTo>
                                    <a:pt x="228" y="162"/>
                                  </a:lnTo>
                                  <a:lnTo>
                                    <a:pt x="252" y="6"/>
                                  </a:lnTo>
                                  <a:lnTo>
                                    <a:pt x="120" y="0"/>
                                  </a:lnTo>
                                  <a:lnTo>
                                    <a:pt x="120" y="12"/>
                                  </a:lnTo>
                                  <a:lnTo>
                                    <a:pt x="126" y="24"/>
                                  </a:lnTo>
                                  <a:lnTo>
                                    <a:pt x="126" y="48"/>
                                  </a:lnTo>
                                  <a:lnTo>
                                    <a:pt x="120" y="48"/>
                                  </a:lnTo>
                                  <a:lnTo>
                                    <a:pt x="108" y="54"/>
                                  </a:lnTo>
                                  <a:lnTo>
                                    <a:pt x="84" y="54"/>
                                  </a:lnTo>
                                  <a:lnTo>
                                    <a:pt x="96" y="60"/>
                                  </a:lnTo>
                                  <a:lnTo>
                                    <a:pt x="96" y="66"/>
                                  </a:lnTo>
                                  <a:lnTo>
                                    <a:pt x="102" y="78"/>
                                  </a:lnTo>
                                  <a:lnTo>
                                    <a:pt x="108" y="84"/>
                                  </a:lnTo>
                                  <a:lnTo>
                                    <a:pt x="114" y="84"/>
                                  </a:lnTo>
                                  <a:lnTo>
                                    <a:pt x="126" y="90"/>
                                  </a:lnTo>
                                  <a:lnTo>
                                    <a:pt x="132" y="90"/>
                                  </a:lnTo>
                                  <a:lnTo>
                                    <a:pt x="138" y="114"/>
                                  </a:lnTo>
                                  <a:lnTo>
                                    <a:pt x="156" y="114"/>
                                  </a:lnTo>
                                  <a:lnTo>
                                    <a:pt x="156" y="126"/>
                                  </a:lnTo>
                                  <a:lnTo>
                                    <a:pt x="150" y="132"/>
                                  </a:lnTo>
                                  <a:lnTo>
                                    <a:pt x="144" y="132"/>
                                  </a:lnTo>
                                  <a:lnTo>
                                    <a:pt x="144" y="150"/>
                                  </a:lnTo>
                                  <a:lnTo>
                                    <a:pt x="54" y="144"/>
                                  </a:lnTo>
                                  <a:lnTo>
                                    <a:pt x="24" y="192"/>
                                  </a:lnTo>
                                  <a:lnTo>
                                    <a:pt x="24" y="264"/>
                                  </a:lnTo>
                                  <a:lnTo>
                                    <a:pt x="18" y="270"/>
                                  </a:lnTo>
                                  <a:lnTo>
                                    <a:pt x="0" y="270"/>
                                  </a:lnTo>
                                  <a:lnTo>
                                    <a:pt x="6" y="282"/>
                                  </a:lnTo>
                                  <a:lnTo>
                                    <a:pt x="12" y="288"/>
                                  </a:lnTo>
                                  <a:lnTo>
                                    <a:pt x="24" y="288"/>
                                  </a:lnTo>
                                  <a:lnTo>
                                    <a:pt x="42" y="300"/>
                                  </a:lnTo>
                                  <a:lnTo>
                                    <a:pt x="60" y="318"/>
                                  </a:lnTo>
                                  <a:lnTo>
                                    <a:pt x="72" y="324"/>
                                  </a:lnTo>
                                  <a:lnTo>
                                    <a:pt x="120" y="324"/>
                                  </a:lnTo>
                                  <a:lnTo>
                                    <a:pt x="126" y="330"/>
                                  </a:lnTo>
                                  <a:lnTo>
                                    <a:pt x="132" y="330"/>
                                  </a:lnTo>
                                  <a:lnTo>
                                    <a:pt x="138" y="336"/>
                                  </a:lnTo>
                                  <a:lnTo>
                                    <a:pt x="150" y="324"/>
                                  </a:lnTo>
                                  <a:lnTo>
                                    <a:pt x="162" y="318"/>
                                  </a:lnTo>
                                  <a:lnTo>
                                    <a:pt x="168" y="312"/>
                                  </a:lnTo>
                                  <a:lnTo>
                                    <a:pt x="174" y="312"/>
                                  </a:lnTo>
                                  <a:lnTo>
                                    <a:pt x="180" y="300"/>
                                  </a:lnTo>
                                  <a:lnTo>
                                    <a:pt x="186" y="294"/>
                                  </a:lnTo>
                                  <a:lnTo>
                                    <a:pt x="186" y="282"/>
                                  </a:lnTo>
                                  <a:lnTo>
                                    <a:pt x="204" y="282"/>
                                  </a:lnTo>
                                  <a:lnTo>
                                    <a:pt x="210" y="276"/>
                                  </a:lnTo>
                                  <a:lnTo>
                                    <a:pt x="222" y="270"/>
                                  </a:lnTo>
                                  <a:lnTo>
                                    <a:pt x="222" y="264"/>
                                  </a:lnTo>
                                  <a:lnTo>
                                    <a:pt x="228" y="252"/>
                                  </a:lnTo>
                                  <a:lnTo>
                                    <a:pt x="228" y="234"/>
                                  </a:lnTo>
                                  <a:lnTo>
                                    <a:pt x="234" y="222"/>
                                  </a:lnTo>
                                  <a:lnTo>
                                    <a:pt x="246" y="216"/>
                                  </a:lnTo>
                                  <a:lnTo>
                                    <a:pt x="258" y="204"/>
                                  </a:lnTo>
                                  <a:lnTo>
                                    <a:pt x="270" y="198"/>
                                  </a:lnTo>
                                  <a:lnTo>
                                    <a:pt x="282" y="186"/>
                                  </a:lnTo>
                                  <a:lnTo>
                                    <a:pt x="294" y="180"/>
                                  </a:lnTo>
                                  <a:lnTo>
                                    <a:pt x="300" y="168"/>
                                  </a:lnTo>
                                  <a:lnTo>
                                    <a:pt x="288" y="156"/>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19" name="Greenland" descr="© INSCALE GmbH, 15.06.2010"/>
                            <a:cNvSpPr>
                              <a:spLocks noEditPoints="1"/>
                            </a:cNvSpPr>
                          </a:nvSpPr>
                          <a:spPr bwMode="gray">
                            <a:xfrm>
                              <a:off x="1806" y="0"/>
                              <a:ext cx="717" cy="390"/>
                            </a:xfrm>
                            <a:custGeom>
                              <a:avLst/>
                              <a:gdLst>
                                <a:gd name="T0" fmla="*/ 2147483647 w 732"/>
                                <a:gd name="T1" fmla="*/ 2147483647 h 398"/>
                                <a:gd name="T2" fmla="*/ 2147483647 w 732"/>
                                <a:gd name="T3" fmla="*/ 2147483647 h 398"/>
                                <a:gd name="T4" fmla="*/ 2147483647 w 732"/>
                                <a:gd name="T5" fmla="*/ 2147483647 h 398"/>
                                <a:gd name="T6" fmla="*/ 2147483647 w 732"/>
                                <a:gd name="T7" fmla="*/ 2147483647 h 398"/>
                                <a:gd name="T8" fmla="*/ 2147483647 w 732"/>
                                <a:gd name="T9" fmla="*/ 2147483647 h 398"/>
                                <a:gd name="T10" fmla="*/ 2147483647 w 732"/>
                                <a:gd name="T11" fmla="*/ 2147483647 h 398"/>
                                <a:gd name="T12" fmla="*/ 2147483647 w 732"/>
                                <a:gd name="T13" fmla="*/ 2147483647 h 398"/>
                                <a:gd name="T14" fmla="*/ 2147483647 w 732"/>
                                <a:gd name="T15" fmla="*/ 2147483647 h 398"/>
                                <a:gd name="T16" fmla="*/ 2147483647 w 732"/>
                                <a:gd name="T17" fmla="*/ 2147483647 h 398"/>
                                <a:gd name="T18" fmla="*/ 2147483647 w 732"/>
                                <a:gd name="T19" fmla="*/ 2147483647 h 398"/>
                                <a:gd name="T20" fmla="*/ 2147483647 w 732"/>
                                <a:gd name="T21" fmla="*/ 2147483647 h 398"/>
                                <a:gd name="T22" fmla="*/ 2147483647 w 732"/>
                                <a:gd name="T23" fmla="*/ 2147483647 h 398"/>
                                <a:gd name="T24" fmla="*/ 2147483647 w 732"/>
                                <a:gd name="T25" fmla="*/ 2147483647 h 398"/>
                                <a:gd name="T26" fmla="*/ 2147483647 w 732"/>
                                <a:gd name="T27" fmla="*/ 2147483647 h 398"/>
                                <a:gd name="T28" fmla="*/ 2147483647 w 732"/>
                                <a:gd name="T29" fmla="*/ 2147483647 h 398"/>
                                <a:gd name="T30" fmla="*/ 2147483647 w 732"/>
                                <a:gd name="T31" fmla="*/ 2147483647 h 398"/>
                                <a:gd name="T32" fmla="*/ 2147483647 w 732"/>
                                <a:gd name="T33" fmla="*/ 2147483647 h 398"/>
                                <a:gd name="T34" fmla="*/ 2147483647 w 732"/>
                                <a:gd name="T35" fmla="*/ 2147483647 h 398"/>
                                <a:gd name="T36" fmla="*/ 2147483647 w 732"/>
                                <a:gd name="T37" fmla="*/ 2147483647 h 398"/>
                                <a:gd name="T38" fmla="*/ 2147483647 w 732"/>
                                <a:gd name="T39" fmla="*/ 2147483647 h 398"/>
                                <a:gd name="T40" fmla="*/ 2147483647 w 732"/>
                                <a:gd name="T41" fmla="*/ 2147483647 h 398"/>
                                <a:gd name="T42" fmla="*/ 2147483647 w 732"/>
                                <a:gd name="T43" fmla="*/ 2147483647 h 398"/>
                                <a:gd name="T44" fmla="*/ 2147483647 w 732"/>
                                <a:gd name="T45" fmla="*/ 2147483647 h 398"/>
                                <a:gd name="T46" fmla="*/ 2147483647 w 732"/>
                                <a:gd name="T47" fmla="*/ 2147483647 h 398"/>
                                <a:gd name="T48" fmla="*/ 2147483647 w 732"/>
                                <a:gd name="T49" fmla="*/ 2147483647 h 398"/>
                                <a:gd name="T50" fmla="*/ 2147483647 w 732"/>
                                <a:gd name="T51" fmla="*/ 2147483647 h 398"/>
                                <a:gd name="T52" fmla="*/ 2147483647 w 732"/>
                                <a:gd name="T53" fmla="*/ 2147483647 h 398"/>
                                <a:gd name="T54" fmla="*/ 2147483647 w 732"/>
                                <a:gd name="T55" fmla="*/ 2147483647 h 398"/>
                                <a:gd name="T56" fmla="*/ 2147483647 w 732"/>
                                <a:gd name="T57" fmla="*/ 2147483647 h 398"/>
                                <a:gd name="T58" fmla="*/ 2147483647 w 732"/>
                                <a:gd name="T59" fmla="*/ 2147483647 h 398"/>
                                <a:gd name="T60" fmla="*/ 2147483647 w 732"/>
                                <a:gd name="T61" fmla="*/ 2147483647 h 398"/>
                                <a:gd name="T62" fmla="*/ 2147483647 w 732"/>
                                <a:gd name="T63" fmla="*/ 2147483647 h 398"/>
                                <a:gd name="T64" fmla="*/ 2147483647 w 732"/>
                                <a:gd name="T65" fmla="*/ 2147483647 h 398"/>
                                <a:gd name="T66" fmla="*/ 2147483647 w 732"/>
                                <a:gd name="T67" fmla="*/ 2147483647 h 398"/>
                                <a:gd name="T68" fmla="*/ 2147483647 w 732"/>
                                <a:gd name="T69" fmla="*/ 2147483647 h 398"/>
                                <a:gd name="T70" fmla="*/ 2147483647 w 732"/>
                                <a:gd name="T71" fmla="*/ 2147483647 h 398"/>
                                <a:gd name="T72" fmla="*/ 2147483647 w 732"/>
                                <a:gd name="T73" fmla="*/ 2147483647 h 398"/>
                                <a:gd name="T74" fmla="*/ 2147483647 w 732"/>
                                <a:gd name="T75" fmla="*/ 2147483647 h 398"/>
                                <a:gd name="T76" fmla="*/ 2147483647 w 732"/>
                                <a:gd name="T77" fmla="*/ 2147483647 h 398"/>
                                <a:gd name="T78" fmla="*/ 2147483647 w 732"/>
                                <a:gd name="T79" fmla="*/ 2147483647 h 398"/>
                                <a:gd name="T80" fmla="*/ 2147483647 w 732"/>
                                <a:gd name="T81" fmla="*/ 2147483647 h 398"/>
                                <a:gd name="T82" fmla="*/ 2147483647 w 732"/>
                                <a:gd name="T83" fmla="*/ 2147483647 h 398"/>
                                <a:gd name="T84" fmla="*/ 2147483647 w 732"/>
                                <a:gd name="T85" fmla="*/ 2147483647 h 398"/>
                                <a:gd name="T86" fmla="*/ 2147483647 w 732"/>
                                <a:gd name="T87" fmla="*/ 2147483647 h 398"/>
                                <a:gd name="T88" fmla="*/ 2147483647 w 732"/>
                                <a:gd name="T89" fmla="*/ 2147483647 h 398"/>
                                <a:gd name="T90" fmla="*/ 2147483647 w 732"/>
                                <a:gd name="T91" fmla="*/ 2147483647 h 398"/>
                                <a:gd name="T92" fmla="*/ 2147483647 w 732"/>
                                <a:gd name="T93" fmla="*/ 2147483647 h 398"/>
                                <a:gd name="T94" fmla="*/ 2147483647 w 732"/>
                                <a:gd name="T95" fmla="*/ 2147483647 h 398"/>
                                <a:gd name="T96" fmla="*/ 2147483647 w 732"/>
                                <a:gd name="T97" fmla="*/ 2147483647 h 398"/>
                                <a:gd name="T98" fmla="*/ 2147483647 w 732"/>
                                <a:gd name="T99" fmla="*/ 2147483647 h 398"/>
                                <a:gd name="T100" fmla="*/ 2147483647 w 732"/>
                                <a:gd name="T101" fmla="*/ 2147483647 h 398"/>
                                <a:gd name="T102" fmla="*/ 2147483647 w 732"/>
                                <a:gd name="T103" fmla="*/ 2147483647 h 398"/>
                                <a:gd name="T104" fmla="*/ 2147483647 w 732"/>
                                <a:gd name="T105" fmla="*/ 2147483647 h 398"/>
                                <a:gd name="T106" fmla="*/ 2147483647 w 732"/>
                                <a:gd name="T107" fmla="*/ 2147483647 h 398"/>
                                <a:gd name="T108" fmla="*/ 2147483647 w 732"/>
                                <a:gd name="T109" fmla="*/ 2147483647 h 398"/>
                                <a:gd name="T110" fmla="*/ 2147483647 w 732"/>
                                <a:gd name="T111" fmla="*/ 2147483647 h 398"/>
                                <a:gd name="T112" fmla="*/ 2147483647 w 732"/>
                                <a:gd name="T113" fmla="*/ 2147483647 h 398"/>
                                <a:gd name="T114" fmla="*/ 2147483647 w 732"/>
                                <a:gd name="T115" fmla="*/ 2147483647 h 398"/>
                                <a:gd name="T116" fmla="*/ 2147483647 w 732"/>
                                <a:gd name="T117" fmla="*/ 2147483647 h 398"/>
                                <a:gd name="T118" fmla="*/ 2147483647 w 732"/>
                                <a:gd name="T119" fmla="*/ 2147483647 h 398"/>
                                <a:gd name="T120" fmla="*/ 2147483647 w 732"/>
                                <a:gd name="T121" fmla="*/ 2147483647 h 398"/>
                                <a:gd name="T122" fmla="*/ 2147483647 w 732"/>
                                <a:gd name="T123" fmla="*/ 2147483647 h 398"/>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 name="T186" fmla="*/ 0 w 732"/>
                                <a:gd name="T187" fmla="*/ 0 h 398"/>
                                <a:gd name="T188" fmla="*/ 732 w 732"/>
                                <a:gd name="T189" fmla="*/ 398 h 398"/>
                              </a:gdLst>
                              <a:ahLst/>
                              <a:cxnLst>
                                <a:cxn ang="T124">
                                  <a:pos x="T0" y="T1"/>
                                </a:cxn>
                                <a:cxn ang="T125">
                                  <a:pos x="T2" y="T3"/>
                                </a:cxn>
                                <a:cxn ang="T126">
                                  <a:pos x="T4" y="T5"/>
                                </a:cxn>
                                <a:cxn ang="T127">
                                  <a:pos x="T6" y="T7"/>
                                </a:cxn>
                                <a:cxn ang="T128">
                                  <a:pos x="T8" y="T9"/>
                                </a:cxn>
                                <a:cxn ang="T129">
                                  <a:pos x="T10" y="T11"/>
                                </a:cxn>
                                <a:cxn ang="T130">
                                  <a:pos x="T12" y="T13"/>
                                </a:cxn>
                                <a:cxn ang="T131">
                                  <a:pos x="T14" y="T15"/>
                                </a:cxn>
                                <a:cxn ang="T132">
                                  <a:pos x="T16" y="T17"/>
                                </a:cxn>
                                <a:cxn ang="T133">
                                  <a:pos x="T18" y="T19"/>
                                </a:cxn>
                                <a:cxn ang="T134">
                                  <a:pos x="T20" y="T21"/>
                                </a:cxn>
                                <a:cxn ang="T135">
                                  <a:pos x="T22" y="T23"/>
                                </a:cxn>
                                <a:cxn ang="T136">
                                  <a:pos x="T24" y="T25"/>
                                </a:cxn>
                                <a:cxn ang="T137">
                                  <a:pos x="T26" y="T27"/>
                                </a:cxn>
                                <a:cxn ang="T138">
                                  <a:pos x="T28" y="T29"/>
                                </a:cxn>
                                <a:cxn ang="T139">
                                  <a:pos x="T30" y="T31"/>
                                </a:cxn>
                                <a:cxn ang="T140">
                                  <a:pos x="T32" y="T33"/>
                                </a:cxn>
                                <a:cxn ang="T141">
                                  <a:pos x="T34" y="T35"/>
                                </a:cxn>
                                <a:cxn ang="T142">
                                  <a:pos x="T36" y="T37"/>
                                </a:cxn>
                                <a:cxn ang="T143">
                                  <a:pos x="T38" y="T39"/>
                                </a:cxn>
                                <a:cxn ang="T144">
                                  <a:pos x="T40" y="T41"/>
                                </a:cxn>
                                <a:cxn ang="T145">
                                  <a:pos x="T42" y="T43"/>
                                </a:cxn>
                                <a:cxn ang="T146">
                                  <a:pos x="T44" y="T45"/>
                                </a:cxn>
                                <a:cxn ang="T147">
                                  <a:pos x="T46" y="T47"/>
                                </a:cxn>
                                <a:cxn ang="T148">
                                  <a:pos x="T48" y="T49"/>
                                </a:cxn>
                                <a:cxn ang="T149">
                                  <a:pos x="T50" y="T51"/>
                                </a:cxn>
                                <a:cxn ang="T150">
                                  <a:pos x="T52" y="T53"/>
                                </a:cxn>
                                <a:cxn ang="T151">
                                  <a:pos x="T54" y="T55"/>
                                </a:cxn>
                                <a:cxn ang="T152">
                                  <a:pos x="T56" y="T57"/>
                                </a:cxn>
                                <a:cxn ang="T153">
                                  <a:pos x="T58" y="T59"/>
                                </a:cxn>
                                <a:cxn ang="T154">
                                  <a:pos x="T60" y="T61"/>
                                </a:cxn>
                                <a:cxn ang="T155">
                                  <a:pos x="T62" y="T63"/>
                                </a:cxn>
                                <a:cxn ang="T156">
                                  <a:pos x="T64" y="T65"/>
                                </a:cxn>
                                <a:cxn ang="T157">
                                  <a:pos x="T66" y="T67"/>
                                </a:cxn>
                                <a:cxn ang="T158">
                                  <a:pos x="T68" y="T69"/>
                                </a:cxn>
                                <a:cxn ang="T159">
                                  <a:pos x="T70" y="T71"/>
                                </a:cxn>
                                <a:cxn ang="T160">
                                  <a:pos x="T72" y="T73"/>
                                </a:cxn>
                                <a:cxn ang="T161">
                                  <a:pos x="T74" y="T75"/>
                                </a:cxn>
                                <a:cxn ang="T162">
                                  <a:pos x="T76" y="T77"/>
                                </a:cxn>
                                <a:cxn ang="T163">
                                  <a:pos x="T78" y="T79"/>
                                </a:cxn>
                                <a:cxn ang="T164">
                                  <a:pos x="T80" y="T81"/>
                                </a:cxn>
                                <a:cxn ang="T165">
                                  <a:pos x="T82" y="T83"/>
                                </a:cxn>
                                <a:cxn ang="T166">
                                  <a:pos x="T84" y="T85"/>
                                </a:cxn>
                                <a:cxn ang="T167">
                                  <a:pos x="T86" y="T87"/>
                                </a:cxn>
                                <a:cxn ang="T168">
                                  <a:pos x="T88" y="T89"/>
                                </a:cxn>
                                <a:cxn ang="T169">
                                  <a:pos x="T90" y="T91"/>
                                </a:cxn>
                                <a:cxn ang="T170">
                                  <a:pos x="T92" y="T93"/>
                                </a:cxn>
                                <a:cxn ang="T171">
                                  <a:pos x="T94" y="T95"/>
                                </a:cxn>
                                <a:cxn ang="T172">
                                  <a:pos x="T96" y="T97"/>
                                </a:cxn>
                                <a:cxn ang="T173">
                                  <a:pos x="T98" y="T99"/>
                                </a:cxn>
                                <a:cxn ang="T174">
                                  <a:pos x="T100" y="T101"/>
                                </a:cxn>
                                <a:cxn ang="T175">
                                  <a:pos x="T102" y="T103"/>
                                </a:cxn>
                                <a:cxn ang="T176">
                                  <a:pos x="T104" y="T105"/>
                                </a:cxn>
                                <a:cxn ang="T177">
                                  <a:pos x="T106" y="T107"/>
                                </a:cxn>
                                <a:cxn ang="T178">
                                  <a:pos x="T108" y="T109"/>
                                </a:cxn>
                                <a:cxn ang="T179">
                                  <a:pos x="T110" y="T111"/>
                                </a:cxn>
                                <a:cxn ang="T180">
                                  <a:pos x="T112" y="T113"/>
                                </a:cxn>
                                <a:cxn ang="T181">
                                  <a:pos x="T114" y="T115"/>
                                </a:cxn>
                                <a:cxn ang="T182">
                                  <a:pos x="T116" y="T117"/>
                                </a:cxn>
                                <a:cxn ang="T183">
                                  <a:pos x="T118" y="T119"/>
                                </a:cxn>
                                <a:cxn ang="T184">
                                  <a:pos x="T120" y="T121"/>
                                </a:cxn>
                                <a:cxn ang="T185">
                                  <a:pos x="T122" y="T123"/>
                                </a:cxn>
                              </a:cxnLst>
                              <a:rect l="T186" t="T187" r="T188" b="T189"/>
                              <a:pathLst>
                                <a:path w="732" h="398">
                                  <a:moveTo>
                                    <a:pt x="730" y="24"/>
                                  </a:moveTo>
                                  <a:lnTo>
                                    <a:pt x="728" y="24"/>
                                  </a:lnTo>
                                  <a:lnTo>
                                    <a:pt x="723" y="24"/>
                                  </a:lnTo>
                                  <a:lnTo>
                                    <a:pt x="718" y="22"/>
                                  </a:lnTo>
                                  <a:lnTo>
                                    <a:pt x="678" y="22"/>
                                  </a:lnTo>
                                  <a:lnTo>
                                    <a:pt x="678" y="24"/>
                                  </a:lnTo>
                                  <a:lnTo>
                                    <a:pt x="670" y="26"/>
                                  </a:lnTo>
                                  <a:lnTo>
                                    <a:pt x="659" y="26"/>
                                  </a:lnTo>
                                  <a:lnTo>
                                    <a:pt x="651" y="24"/>
                                  </a:lnTo>
                                  <a:lnTo>
                                    <a:pt x="637" y="24"/>
                                  </a:lnTo>
                                  <a:lnTo>
                                    <a:pt x="623" y="29"/>
                                  </a:lnTo>
                                  <a:lnTo>
                                    <a:pt x="616" y="34"/>
                                  </a:lnTo>
                                  <a:lnTo>
                                    <a:pt x="611" y="34"/>
                                  </a:lnTo>
                                  <a:lnTo>
                                    <a:pt x="606" y="34"/>
                                  </a:lnTo>
                                  <a:lnTo>
                                    <a:pt x="604" y="36"/>
                                  </a:lnTo>
                                  <a:lnTo>
                                    <a:pt x="602" y="36"/>
                                  </a:lnTo>
                                  <a:lnTo>
                                    <a:pt x="597" y="38"/>
                                  </a:lnTo>
                                  <a:lnTo>
                                    <a:pt x="592" y="38"/>
                                  </a:lnTo>
                                  <a:lnTo>
                                    <a:pt x="599" y="34"/>
                                  </a:lnTo>
                                  <a:lnTo>
                                    <a:pt x="609" y="31"/>
                                  </a:lnTo>
                                  <a:lnTo>
                                    <a:pt x="621" y="26"/>
                                  </a:lnTo>
                                  <a:lnTo>
                                    <a:pt x="623" y="24"/>
                                  </a:lnTo>
                                  <a:lnTo>
                                    <a:pt x="618" y="19"/>
                                  </a:lnTo>
                                  <a:lnTo>
                                    <a:pt x="606" y="19"/>
                                  </a:lnTo>
                                  <a:lnTo>
                                    <a:pt x="604" y="22"/>
                                  </a:lnTo>
                                  <a:lnTo>
                                    <a:pt x="602" y="22"/>
                                  </a:lnTo>
                                  <a:lnTo>
                                    <a:pt x="597" y="24"/>
                                  </a:lnTo>
                                  <a:lnTo>
                                    <a:pt x="594" y="24"/>
                                  </a:lnTo>
                                  <a:lnTo>
                                    <a:pt x="566" y="26"/>
                                  </a:lnTo>
                                  <a:lnTo>
                                    <a:pt x="566" y="29"/>
                                  </a:lnTo>
                                  <a:lnTo>
                                    <a:pt x="563" y="29"/>
                                  </a:lnTo>
                                  <a:lnTo>
                                    <a:pt x="566" y="26"/>
                                  </a:lnTo>
                                  <a:lnTo>
                                    <a:pt x="568" y="26"/>
                                  </a:lnTo>
                                  <a:lnTo>
                                    <a:pt x="573" y="26"/>
                                  </a:lnTo>
                                  <a:lnTo>
                                    <a:pt x="578" y="24"/>
                                  </a:lnTo>
                                  <a:lnTo>
                                    <a:pt x="580" y="24"/>
                                  </a:lnTo>
                                  <a:lnTo>
                                    <a:pt x="582" y="24"/>
                                  </a:lnTo>
                                  <a:lnTo>
                                    <a:pt x="585" y="22"/>
                                  </a:lnTo>
                                  <a:lnTo>
                                    <a:pt x="578" y="19"/>
                                  </a:lnTo>
                                  <a:lnTo>
                                    <a:pt x="552" y="19"/>
                                  </a:lnTo>
                                  <a:lnTo>
                                    <a:pt x="542" y="22"/>
                                  </a:lnTo>
                                  <a:lnTo>
                                    <a:pt x="525" y="19"/>
                                  </a:lnTo>
                                  <a:lnTo>
                                    <a:pt x="523" y="19"/>
                                  </a:lnTo>
                                  <a:lnTo>
                                    <a:pt x="523" y="22"/>
                                  </a:lnTo>
                                  <a:lnTo>
                                    <a:pt x="518" y="22"/>
                                  </a:lnTo>
                                  <a:lnTo>
                                    <a:pt x="514" y="24"/>
                                  </a:lnTo>
                                  <a:lnTo>
                                    <a:pt x="511" y="24"/>
                                  </a:lnTo>
                                  <a:lnTo>
                                    <a:pt x="509" y="24"/>
                                  </a:lnTo>
                                  <a:lnTo>
                                    <a:pt x="506" y="24"/>
                                  </a:lnTo>
                                  <a:lnTo>
                                    <a:pt x="509" y="22"/>
                                  </a:lnTo>
                                  <a:lnTo>
                                    <a:pt x="518" y="19"/>
                                  </a:lnTo>
                                  <a:lnTo>
                                    <a:pt x="530" y="19"/>
                                  </a:lnTo>
                                  <a:lnTo>
                                    <a:pt x="563" y="19"/>
                                  </a:lnTo>
                                  <a:lnTo>
                                    <a:pt x="580" y="17"/>
                                  </a:lnTo>
                                  <a:lnTo>
                                    <a:pt x="625" y="17"/>
                                  </a:lnTo>
                                  <a:lnTo>
                                    <a:pt x="632" y="14"/>
                                  </a:lnTo>
                                  <a:lnTo>
                                    <a:pt x="628" y="12"/>
                                  </a:lnTo>
                                  <a:lnTo>
                                    <a:pt x="618" y="10"/>
                                  </a:lnTo>
                                  <a:lnTo>
                                    <a:pt x="592" y="10"/>
                                  </a:lnTo>
                                  <a:lnTo>
                                    <a:pt x="594" y="10"/>
                                  </a:lnTo>
                                  <a:lnTo>
                                    <a:pt x="597" y="7"/>
                                  </a:lnTo>
                                  <a:lnTo>
                                    <a:pt x="594" y="5"/>
                                  </a:lnTo>
                                  <a:lnTo>
                                    <a:pt x="585" y="5"/>
                                  </a:lnTo>
                                  <a:lnTo>
                                    <a:pt x="582" y="7"/>
                                  </a:lnTo>
                                  <a:lnTo>
                                    <a:pt x="568" y="7"/>
                                  </a:lnTo>
                                  <a:lnTo>
                                    <a:pt x="566" y="5"/>
                                  </a:lnTo>
                                  <a:lnTo>
                                    <a:pt x="571" y="5"/>
                                  </a:lnTo>
                                  <a:lnTo>
                                    <a:pt x="573" y="5"/>
                                  </a:lnTo>
                                  <a:lnTo>
                                    <a:pt x="578" y="5"/>
                                  </a:lnTo>
                                  <a:lnTo>
                                    <a:pt x="578" y="2"/>
                                  </a:lnTo>
                                  <a:lnTo>
                                    <a:pt x="575" y="2"/>
                                  </a:lnTo>
                                  <a:lnTo>
                                    <a:pt x="571" y="0"/>
                                  </a:lnTo>
                                  <a:lnTo>
                                    <a:pt x="537" y="0"/>
                                  </a:lnTo>
                                  <a:lnTo>
                                    <a:pt x="528" y="2"/>
                                  </a:lnTo>
                                  <a:lnTo>
                                    <a:pt x="518" y="2"/>
                                  </a:lnTo>
                                  <a:lnTo>
                                    <a:pt x="509" y="0"/>
                                  </a:lnTo>
                                  <a:lnTo>
                                    <a:pt x="483" y="0"/>
                                  </a:lnTo>
                                  <a:lnTo>
                                    <a:pt x="478" y="2"/>
                                  </a:lnTo>
                                  <a:lnTo>
                                    <a:pt x="454" y="2"/>
                                  </a:lnTo>
                                  <a:lnTo>
                                    <a:pt x="452" y="0"/>
                                  </a:lnTo>
                                  <a:lnTo>
                                    <a:pt x="447" y="0"/>
                                  </a:lnTo>
                                  <a:lnTo>
                                    <a:pt x="445" y="2"/>
                                  </a:lnTo>
                                  <a:lnTo>
                                    <a:pt x="442" y="2"/>
                                  </a:lnTo>
                                  <a:lnTo>
                                    <a:pt x="442" y="5"/>
                                  </a:lnTo>
                                  <a:lnTo>
                                    <a:pt x="445" y="5"/>
                                  </a:lnTo>
                                  <a:lnTo>
                                    <a:pt x="447" y="5"/>
                                  </a:lnTo>
                                  <a:lnTo>
                                    <a:pt x="442" y="7"/>
                                  </a:lnTo>
                                  <a:lnTo>
                                    <a:pt x="428" y="7"/>
                                  </a:lnTo>
                                  <a:lnTo>
                                    <a:pt x="409" y="5"/>
                                  </a:lnTo>
                                  <a:lnTo>
                                    <a:pt x="378" y="5"/>
                                  </a:lnTo>
                                  <a:lnTo>
                                    <a:pt x="373" y="5"/>
                                  </a:lnTo>
                                  <a:lnTo>
                                    <a:pt x="371" y="5"/>
                                  </a:lnTo>
                                  <a:lnTo>
                                    <a:pt x="368" y="7"/>
                                  </a:lnTo>
                                  <a:lnTo>
                                    <a:pt x="366" y="7"/>
                                  </a:lnTo>
                                  <a:lnTo>
                                    <a:pt x="366" y="10"/>
                                  </a:lnTo>
                                  <a:lnTo>
                                    <a:pt x="368" y="10"/>
                                  </a:lnTo>
                                  <a:lnTo>
                                    <a:pt x="378" y="10"/>
                                  </a:lnTo>
                                  <a:lnTo>
                                    <a:pt x="387" y="10"/>
                                  </a:lnTo>
                                  <a:lnTo>
                                    <a:pt x="399" y="12"/>
                                  </a:lnTo>
                                  <a:lnTo>
                                    <a:pt x="404" y="12"/>
                                  </a:lnTo>
                                  <a:lnTo>
                                    <a:pt x="426" y="14"/>
                                  </a:lnTo>
                                  <a:lnTo>
                                    <a:pt x="399" y="14"/>
                                  </a:lnTo>
                                  <a:lnTo>
                                    <a:pt x="395" y="14"/>
                                  </a:lnTo>
                                  <a:lnTo>
                                    <a:pt x="392" y="14"/>
                                  </a:lnTo>
                                  <a:lnTo>
                                    <a:pt x="387" y="12"/>
                                  </a:lnTo>
                                  <a:lnTo>
                                    <a:pt x="378" y="12"/>
                                  </a:lnTo>
                                  <a:lnTo>
                                    <a:pt x="380" y="14"/>
                                  </a:lnTo>
                                  <a:lnTo>
                                    <a:pt x="383" y="14"/>
                                  </a:lnTo>
                                  <a:lnTo>
                                    <a:pt x="385" y="14"/>
                                  </a:lnTo>
                                  <a:lnTo>
                                    <a:pt x="376" y="14"/>
                                  </a:lnTo>
                                  <a:lnTo>
                                    <a:pt x="373" y="17"/>
                                  </a:lnTo>
                                  <a:lnTo>
                                    <a:pt x="373" y="19"/>
                                  </a:lnTo>
                                  <a:lnTo>
                                    <a:pt x="371" y="22"/>
                                  </a:lnTo>
                                  <a:lnTo>
                                    <a:pt x="371" y="24"/>
                                  </a:lnTo>
                                  <a:lnTo>
                                    <a:pt x="368" y="24"/>
                                  </a:lnTo>
                                  <a:lnTo>
                                    <a:pt x="366" y="24"/>
                                  </a:lnTo>
                                  <a:lnTo>
                                    <a:pt x="364" y="24"/>
                                  </a:lnTo>
                                  <a:lnTo>
                                    <a:pt x="359" y="24"/>
                                  </a:lnTo>
                                  <a:lnTo>
                                    <a:pt x="357" y="22"/>
                                  </a:lnTo>
                                  <a:lnTo>
                                    <a:pt x="345" y="19"/>
                                  </a:lnTo>
                                  <a:lnTo>
                                    <a:pt x="330" y="14"/>
                                  </a:lnTo>
                                  <a:lnTo>
                                    <a:pt x="309" y="14"/>
                                  </a:lnTo>
                                  <a:lnTo>
                                    <a:pt x="309" y="24"/>
                                  </a:lnTo>
                                  <a:lnTo>
                                    <a:pt x="297" y="24"/>
                                  </a:lnTo>
                                  <a:lnTo>
                                    <a:pt x="292" y="22"/>
                                  </a:lnTo>
                                  <a:lnTo>
                                    <a:pt x="288" y="22"/>
                                  </a:lnTo>
                                  <a:lnTo>
                                    <a:pt x="285" y="19"/>
                                  </a:lnTo>
                                  <a:lnTo>
                                    <a:pt x="278" y="19"/>
                                  </a:lnTo>
                                  <a:lnTo>
                                    <a:pt x="273" y="22"/>
                                  </a:lnTo>
                                  <a:lnTo>
                                    <a:pt x="273" y="24"/>
                                  </a:lnTo>
                                  <a:lnTo>
                                    <a:pt x="269" y="24"/>
                                  </a:lnTo>
                                  <a:lnTo>
                                    <a:pt x="271" y="19"/>
                                  </a:lnTo>
                                  <a:lnTo>
                                    <a:pt x="269" y="17"/>
                                  </a:lnTo>
                                  <a:lnTo>
                                    <a:pt x="238" y="17"/>
                                  </a:lnTo>
                                  <a:lnTo>
                                    <a:pt x="228" y="19"/>
                                  </a:lnTo>
                                  <a:lnTo>
                                    <a:pt x="209" y="19"/>
                                  </a:lnTo>
                                  <a:lnTo>
                                    <a:pt x="214" y="22"/>
                                  </a:lnTo>
                                  <a:lnTo>
                                    <a:pt x="223" y="26"/>
                                  </a:lnTo>
                                  <a:lnTo>
                                    <a:pt x="226" y="29"/>
                                  </a:lnTo>
                                  <a:lnTo>
                                    <a:pt x="223" y="29"/>
                                  </a:lnTo>
                                  <a:lnTo>
                                    <a:pt x="223" y="26"/>
                                  </a:lnTo>
                                  <a:lnTo>
                                    <a:pt x="214" y="24"/>
                                  </a:lnTo>
                                  <a:lnTo>
                                    <a:pt x="207" y="24"/>
                                  </a:lnTo>
                                  <a:lnTo>
                                    <a:pt x="202" y="22"/>
                                  </a:lnTo>
                                  <a:lnTo>
                                    <a:pt x="197" y="22"/>
                                  </a:lnTo>
                                  <a:lnTo>
                                    <a:pt x="192" y="19"/>
                                  </a:lnTo>
                                  <a:lnTo>
                                    <a:pt x="190" y="19"/>
                                  </a:lnTo>
                                  <a:lnTo>
                                    <a:pt x="188" y="22"/>
                                  </a:lnTo>
                                  <a:lnTo>
                                    <a:pt x="185" y="24"/>
                                  </a:lnTo>
                                  <a:lnTo>
                                    <a:pt x="183" y="26"/>
                                  </a:lnTo>
                                  <a:lnTo>
                                    <a:pt x="178" y="29"/>
                                  </a:lnTo>
                                  <a:lnTo>
                                    <a:pt x="176" y="29"/>
                                  </a:lnTo>
                                  <a:lnTo>
                                    <a:pt x="171" y="31"/>
                                  </a:lnTo>
                                  <a:lnTo>
                                    <a:pt x="150" y="31"/>
                                  </a:lnTo>
                                  <a:lnTo>
                                    <a:pt x="143" y="34"/>
                                  </a:lnTo>
                                  <a:lnTo>
                                    <a:pt x="133" y="36"/>
                                  </a:lnTo>
                                  <a:lnTo>
                                    <a:pt x="124" y="38"/>
                                  </a:lnTo>
                                  <a:lnTo>
                                    <a:pt x="119" y="38"/>
                                  </a:lnTo>
                                  <a:lnTo>
                                    <a:pt x="102" y="41"/>
                                  </a:lnTo>
                                  <a:lnTo>
                                    <a:pt x="97" y="43"/>
                                  </a:lnTo>
                                  <a:lnTo>
                                    <a:pt x="100" y="46"/>
                                  </a:lnTo>
                                  <a:lnTo>
                                    <a:pt x="105" y="48"/>
                                  </a:lnTo>
                                  <a:lnTo>
                                    <a:pt x="126" y="48"/>
                                  </a:lnTo>
                                  <a:lnTo>
                                    <a:pt x="116" y="50"/>
                                  </a:lnTo>
                                  <a:lnTo>
                                    <a:pt x="112" y="55"/>
                                  </a:lnTo>
                                  <a:lnTo>
                                    <a:pt x="109" y="55"/>
                                  </a:lnTo>
                                  <a:lnTo>
                                    <a:pt x="93" y="60"/>
                                  </a:lnTo>
                                  <a:lnTo>
                                    <a:pt x="88" y="60"/>
                                  </a:lnTo>
                                  <a:lnTo>
                                    <a:pt x="66" y="60"/>
                                  </a:lnTo>
                                  <a:lnTo>
                                    <a:pt x="57" y="62"/>
                                  </a:lnTo>
                                  <a:lnTo>
                                    <a:pt x="47" y="65"/>
                                  </a:lnTo>
                                  <a:lnTo>
                                    <a:pt x="45" y="67"/>
                                  </a:lnTo>
                                  <a:lnTo>
                                    <a:pt x="40" y="67"/>
                                  </a:lnTo>
                                  <a:lnTo>
                                    <a:pt x="38" y="65"/>
                                  </a:lnTo>
                                  <a:lnTo>
                                    <a:pt x="31" y="70"/>
                                  </a:lnTo>
                                  <a:lnTo>
                                    <a:pt x="9" y="70"/>
                                  </a:lnTo>
                                  <a:lnTo>
                                    <a:pt x="7" y="70"/>
                                  </a:lnTo>
                                  <a:lnTo>
                                    <a:pt x="2" y="70"/>
                                  </a:lnTo>
                                  <a:lnTo>
                                    <a:pt x="0" y="74"/>
                                  </a:lnTo>
                                  <a:lnTo>
                                    <a:pt x="2" y="74"/>
                                  </a:lnTo>
                                  <a:lnTo>
                                    <a:pt x="9" y="79"/>
                                  </a:lnTo>
                                  <a:lnTo>
                                    <a:pt x="12" y="82"/>
                                  </a:lnTo>
                                  <a:lnTo>
                                    <a:pt x="14" y="84"/>
                                  </a:lnTo>
                                  <a:lnTo>
                                    <a:pt x="24" y="79"/>
                                  </a:lnTo>
                                  <a:lnTo>
                                    <a:pt x="24" y="84"/>
                                  </a:lnTo>
                                  <a:lnTo>
                                    <a:pt x="28" y="86"/>
                                  </a:lnTo>
                                  <a:lnTo>
                                    <a:pt x="33" y="86"/>
                                  </a:lnTo>
                                  <a:lnTo>
                                    <a:pt x="36" y="84"/>
                                  </a:lnTo>
                                  <a:lnTo>
                                    <a:pt x="38" y="84"/>
                                  </a:lnTo>
                                  <a:lnTo>
                                    <a:pt x="40" y="82"/>
                                  </a:lnTo>
                                  <a:lnTo>
                                    <a:pt x="40" y="84"/>
                                  </a:lnTo>
                                  <a:lnTo>
                                    <a:pt x="43" y="86"/>
                                  </a:lnTo>
                                  <a:lnTo>
                                    <a:pt x="45" y="86"/>
                                  </a:lnTo>
                                  <a:lnTo>
                                    <a:pt x="47" y="84"/>
                                  </a:lnTo>
                                  <a:lnTo>
                                    <a:pt x="52" y="84"/>
                                  </a:lnTo>
                                  <a:lnTo>
                                    <a:pt x="57" y="84"/>
                                  </a:lnTo>
                                  <a:lnTo>
                                    <a:pt x="59" y="82"/>
                                  </a:lnTo>
                                  <a:lnTo>
                                    <a:pt x="64" y="82"/>
                                  </a:lnTo>
                                  <a:lnTo>
                                    <a:pt x="64" y="84"/>
                                  </a:lnTo>
                                  <a:lnTo>
                                    <a:pt x="64" y="86"/>
                                  </a:lnTo>
                                  <a:lnTo>
                                    <a:pt x="62" y="86"/>
                                  </a:lnTo>
                                  <a:lnTo>
                                    <a:pt x="57" y="91"/>
                                  </a:lnTo>
                                  <a:lnTo>
                                    <a:pt x="55" y="91"/>
                                  </a:lnTo>
                                  <a:lnTo>
                                    <a:pt x="52" y="89"/>
                                  </a:lnTo>
                                  <a:lnTo>
                                    <a:pt x="40" y="89"/>
                                  </a:lnTo>
                                  <a:lnTo>
                                    <a:pt x="36" y="91"/>
                                  </a:lnTo>
                                  <a:lnTo>
                                    <a:pt x="33" y="91"/>
                                  </a:lnTo>
                                  <a:lnTo>
                                    <a:pt x="21" y="89"/>
                                  </a:lnTo>
                                  <a:lnTo>
                                    <a:pt x="19" y="89"/>
                                  </a:lnTo>
                                  <a:lnTo>
                                    <a:pt x="14" y="86"/>
                                  </a:lnTo>
                                  <a:lnTo>
                                    <a:pt x="7" y="86"/>
                                  </a:lnTo>
                                  <a:lnTo>
                                    <a:pt x="2" y="89"/>
                                  </a:lnTo>
                                  <a:lnTo>
                                    <a:pt x="2" y="93"/>
                                  </a:lnTo>
                                  <a:lnTo>
                                    <a:pt x="2" y="96"/>
                                  </a:lnTo>
                                  <a:lnTo>
                                    <a:pt x="7" y="98"/>
                                  </a:lnTo>
                                  <a:lnTo>
                                    <a:pt x="19" y="98"/>
                                  </a:lnTo>
                                  <a:lnTo>
                                    <a:pt x="17" y="101"/>
                                  </a:lnTo>
                                  <a:lnTo>
                                    <a:pt x="14" y="101"/>
                                  </a:lnTo>
                                  <a:lnTo>
                                    <a:pt x="9" y="101"/>
                                  </a:lnTo>
                                  <a:lnTo>
                                    <a:pt x="12" y="103"/>
                                  </a:lnTo>
                                  <a:lnTo>
                                    <a:pt x="19" y="105"/>
                                  </a:lnTo>
                                  <a:lnTo>
                                    <a:pt x="21" y="105"/>
                                  </a:lnTo>
                                  <a:lnTo>
                                    <a:pt x="24" y="108"/>
                                  </a:lnTo>
                                  <a:lnTo>
                                    <a:pt x="33" y="108"/>
                                  </a:lnTo>
                                  <a:lnTo>
                                    <a:pt x="33" y="105"/>
                                  </a:lnTo>
                                  <a:lnTo>
                                    <a:pt x="36" y="105"/>
                                  </a:lnTo>
                                  <a:lnTo>
                                    <a:pt x="38" y="105"/>
                                  </a:lnTo>
                                  <a:lnTo>
                                    <a:pt x="43" y="108"/>
                                  </a:lnTo>
                                  <a:lnTo>
                                    <a:pt x="52" y="105"/>
                                  </a:lnTo>
                                  <a:lnTo>
                                    <a:pt x="52" y="108"/>
                                  </a:lnTo>
                                  <a:lnTo>
                                    <a:pt x="57" y="108"/>
                                  </a:lnTo>
                                  <a:lnTo>
                                    <a:pt x="62" y="105"/>
                                  </a:lnTo>
                                  <a:lnTo>
                                    <a:pt x="64" y="105"/>
                                  </a:lnTo>
                                  <a:lnTo>
                                    <a:pt x="69" y="103"/>
                                  </a:lnTo>
                                  <a:lnTo>
                                    <a:pt x="76" y="105"/>
                                  </a:lnTo>
                                  <a:lnTo>
                                    <a:pt x="81" y="105"/>
                                  </a:lnTo>
                                  <a:lnTo>
                                    <a:pt x="83" y="105"/>
                                  </a:lnTo>
                                  <a:lnTo>
                                    <a:pt x="85" y="103"/>
                                  </a:lnTo>
                                  <a:lnTo>
                                    <a:pt x="88" y="103"/>
                                  </a:lnTo>
                                  <a:lnTo>
                                    <a:pt x="93" y="105"/>
                                  </a:lnTo>
                                  <a:lnTo>
                                    <a:pt x="97" y="105"/>
                                  </a:lnTo>
                                  <a:lnTo>
                                    <a:pt x="112" y="105"/>
                                  </a:lnTo>
                                  <a:lnTo>
                                    <a:pt x="121" y="110"/>
                                  </a:lnTo>
                                  <a:lnTo>
                                    <a:pt x="124" y="110"/>
                                  </a:lnTo>
                                  <a:lnTo>
                                    <a:pt x="128" y="115"/>
                                  </a:lnTo>
                                  <a:lnTo>
                                    <a:pt x="135" y="115"/>
                                  </a:lnTo>
                                  <a:lnTo>
                                    <a:pt x="133" y="117"/>
                                  </a:lnTo>
                                  <a:lnTo>
                                    <a:pt x="133" y="120"/>
                                  </a:lnTo>
                                  <a:lnTo>
                                    <a:pt x="133" y="125"/>
                                  </a:lnTo>
                                  <a:lnTo>
                                    <a:pt x="138" y="125"/>
                                  </a:lnTo>
                                  <a:lnTo>
                                    <a:pt x="140" y="125"/>
                                  </a:lnTo>
                                  <a:lnTo>
                                    <a:pt x="145" y="127"/>
                                  </a:lnTo>
                                  <a:lnTo>
                                    <a:pt x="147" y="129"/>
                                  </a:lnTo>
                                  <a:lnTo>
                                    <a:pt x="143" y="134"/>
                                  </a:lnTo>
                                  <a:lnTo>
                                    <a:pt x="145" y="141"/>
                                  </a:lnTo>
                                  <a:lnTo>
                                    <a:pt x="152" y="144"/>
                                  </a:lnTo>
                                  <a:lnTo>
                                    <a:pt x="145" y="149"/>
                                  </a:lnTo>
                                  <a:lnTo>
                                    <a:pt x="150" y="151"/>
                                  </a:lnTo>
                                  <a:lnTo>
                                    <a:pt x="147" y="151"/>
                                  </a:lnTo>
                                  <a:lnTo>
                                    <a:pt x="145" y="153"/>
                                  </a:lnTo>
                                  <a:lnTo>
                                    <a:pt x="145" y="156"/>
                                  </a:lnTo>
                                  <a:lnTo>
                                    <a:pt x="150" y="161"/>
                                  </a:lnTo>
                                  <a:lnTo>
                                    <a:pt x="152" y="161"/>
                                  </a:lnTo>
                                  <a:lnTo>
                                    <a:pt x="152" y="163"/>
                                  </a:lnTo>
                                  <a:lnTo>
                                    <a:pt x="147" y="165"/>
                                  </a:lnTo>
                                  <a:lnTo>
                                    <a:pt x="145" y="168"/>
                                  </a:lnTo>
                                  <a:lnTo>
                                    <a:pt x="143" y="168"/>
                                  </a:lnTo>
                                  <a:lnTo>
                                    <a:pt x="147" y="170"/>
                                  </a:lnTo>
                                  <a:lnTo>
                                    <a:pt x="143" y="170"/>
                                  </a:lnTo>
                                  <a:lnTo>
                                    <a:pt x="140" y="170"/>
                                  </a:lnTo>
                                  <a:lnTo>
                                    <a:pt x="138" y="170"/>
                                  </a:lnTo>
                                  <a:lnTo>
                                    <a:pt x="133" y="173"/>
                                  </a:lnTo>
                                  <a:lnTo>
                                    <a:pt x="131" y="173"/>
                                  </a:lnTo>
                                  <a:lnTo>
                                    <a:pt x="131" y="175"/>
                                  </a:lnTo>
                                  <a:lnTo>
                                    <a:pt x="143" y="175"/>
                                  </a:lnTo>
                                  <a:lnTo>
                                    <a:pt x="138" y="180"/>
                                  </a:lnTo>
                                  <a:lnTo>
                                    <a:pt x="126" y="180"/>
                                  </a:lnTo>
                                  <a:lnTo>
                                    <a:pt x="124" y="180"/>
                                  </a:lnTo>
                                  <a:lnTo>
                                    <a:pt x="124" y="182"/>
                                  </a:lnTo>
                                  <a:lnTo>
                                    <a:pt x="133" y="189"/>
                                  </a:lnTo>
                                  <a:lnTo>
                                    <a:pt x="138" y="189"/>
                                  </a:lnTo>
                                  <a:lnTo>
                                    <a:pt x="145" y="184"/>
                                  </a:lnTo>
                                  <a:lnTo>
                                    <a:pt x="147" y="184"/>
                                  </a:lnTo>
                                  <a:lnTo>
                                    <a:pt x="152" y="184"/>
                                  </a:lnTo>
                                  <a:lnTo>
                                    <a:pt x="154" y="182"/>
                                  </a:lnTo>
                                  <a:lnTo>
                                    <a:pt x="157" y="182"/>
                                  </a:lnTo>
                                  <a:lnTo>
                                    <a:pt x="157" y="180"/>
                                  </a:lnTo>
                                  <a:lnTo>
                                    <a:pt x="157" y="175"/>
                                  </a:lnTo>
                                  <a:lnTo>
                                    <a:pt x="159" y="173"/>
                                  </a:lnTo>
                                  <a:lnTo>
                                    <a:pt x="159" y="180"/>
                                  </a:lnTo>
                                  <a:lnTo>
                                    <a:pt x="166" y="175"/>
                                  </a:lnTo>
                                  <a:lnTo>
                                    <a:pt x="164" y="177"/>
                                  </a:lnTo>
                                  <a:lnTo>
                                    <a:pt x="164" y="180"/>
                                  </a:lnTo>
                                  <a:lnTo>
                                    <a:pt x="166" y="180"/>
                                  </a:lnTo>
                                  <a:lnTo>
                                    <a:pt x="169" y="182"/>
                                  </a:lnTo>
                                  <a:lnTo>
                                    <a:pt x="176" y="182"/>
                                  </a:lnTo>
                                  <a:lnTo>
                                    <a:pt x="171" y="187"/>
                                  </a:lnTo>
                                  <a:lnTo>
                                    <a:pt x="171" y="189"/>
                                  </a:lnTo>
                                  <a:lnTo>
                                    <a:pt x="173" y="192"/>
                                  </a:lnTo>
                                  <a:lnTo>
                                    <a:pt x="176" y="194"/>
                                  </a:lnTo>
                                  <a:lnTo>
                                    <a:pt x="178" y="196"/>
                                  </a:lnTo>
                                  <a:lnTo>
                                    <a:pt x="181" y="199"/>
                                  </a:lnTo>
                                  <a:lnTo>
                                    <a:pt x="178" y="201"/>
                                  </a:lnTo>
                                  <a:lnTo>
                                    <a:pt x="173" y="201"/>
                                  </a:lnTo>
                                  <a:lnTo>
                                    <a:pt x="173" y="204"/>
                                  </a:lnTo>
                                  <a:lnTo>
                                    <a:pt x="166" y="204"/>
                                  </a:lnTo>
                                  <a:lnTo>
                                    <a:pt x="164" y="201"/>
                                  </a:lnTo>
                                  <a:lnTo>
                                    <a:pt x="162" y="201"/>
                                  </a:lnTo>
                                  <a:lnTo>
                                    <a:pt x="159" y="201"/>
                                  </a:lnTo>
                                  <a:lnTo>
                                    <a:pt x="157" y="199"/>
                                  </a:lnTo>
                                  <a:lnTo>
                                    <a:pt x="143" y="199"/>
                                  </a:lnTo>
                                  <a:lnTo>
                                    <a:pt x="140" y="196"/>
                                  </a:lnTo>
                                  <a:lnTo>
                                    <a:pt x="138" y="194"/>
                                  </a:lnTo>
                                  <a:lnTo>
                                    <a:pt x="131" y="194"/>
                                  </a:lnTo>
                                  <a:lnTo>
                                    <a:pt x="128" y="199"/>
                                  </a:lnTo>
                                  <a:lnTo>
                                    <a:pt x="128" y="201"/>
                                  </a:lnTo>
                                  <a:lnTo>
                                    <a:pt x="133" y="201"/>
                                  </a:lnTo>
                                  <a:lnTo>
                                    <a:pt x="133" y="204"/>
                                  </a:lnTo>
                                  <a:lnTo>
                                    <a:pt x="140" y="204"/>
                                  </a:lnTo>
                                  <a:lnTo>
                                    <a:pt x="143" y="206"/>
                                  </a:lnTo>
                                  <a:lnTo>
                                    <a:pt x="145" y="206"/>
                                  </a:lnTo>
                                  <a:lnTo>
                                    <a:pt x="147" y="206"/>
                                  </a:lnTo>
                                  <a:lnTo>
                                    <a:pt x="152" y="211"/>
                                  </a:lnTo>
                                  <a:lnTo>
                                    <a:pt x="162" y="211"/>
                                  </a:lnTo>
                                  <a:lnTo>
                                    <a:pt x="164" y="211"/>
                                  </a:lnTo>
                                  <a:lnTo>
                                    <a:pt x="166" y="211"/>
                                  </a:lnTo>
                                  <a:lnTo>
                                    <a:pt x="173" y="213"/>
                                  </a:lnTo>
                                  <a:lnTo>
                                    <a:pt x="178" y="208"/>
                                  </a:lnTo>
                                  <a:lnTo>
                                    <a:pt x="178" y="216"/>
                                  </a:lnTo>
                                  <a:lnTo>
                                    <a:pt x="176" y="213"/>
                                  </a:lnTo>
                                  <a:lnTo>
                                    <a:pt x="173" y="213"/>
                                  </a:lnTo>
                                  <a:lnTo>
                                    <a:pt x="171" y="213"/>
                                  </a:lnTo>
                                  <a:lnTo>
                                    <a:pt x="171" y="216"/>
                                  </a:lnTo>
                                  <a:lnTo>
                                    <a:pt x="173" y="220"/>
                                  </a:lnTo>
                                  <a:lnTo>
                                    <a:pt x="169" y="220"/>
                                  </a:lnTo>
                                  <a:lnTo>
                                    <a:pt x="166" y="220"/>
                                  </a:lnTo>
                                  <a:lnTo>
                                    <a:pt x="164" y="220"/>
                                  </a:lnTo>
                                  <a:lnTo>
                                    <a:pt x="164" y="223"/>
                                  </a:lnTo>
                                  <a:lnTo>
                                    <a:pt x="164" y="225"/>
                                  </a:lnTo>
                                  <a:lnTo>
                                    <a:pt x="173" y="225"/>
                                  </a:lnTo>
                                  <a:lnTo>
                                    <a:pt x="171" y="225"/>
                                  </a:lnTo>
                                  <a:lnTo>
                                    <a:pt x="171" y="228"/>
                                  </a:lnTo>
                                  <a:lnTo>
                                    <a:pt x="169" y="230"/>
                                  </a:lnTo>
                                  <a:lnTo>
                                    <a:pt x="162" y="225"/>
                                  </a:lnTo>
                                  <a:lnTo>
                                    <a:pt x="159" y="225"/>
                                  </a:lnTo>
                                  <a:lnTo>
                                    <a:pt x="159" y="228"/>
                                  </a:lnTo>
                                  <a:lnTo>
                                    <a:pt x="159" y="230"/>
                                  </a:lnTo>
                                  <a:lnTo>
                                    <a:pt x="162" y="232"/>
                                  </a:lnTo>
                                  <a:lnTo>
                                    <a:pt x="157" y="232"/>
                                  </a:lnTo>
                                  <a:lnTo>
                                    <a:pt x="157" y="237"/>
                                  </a:lnTo>
                                  <a:lnTo>
                                    <a:pt x="154" y="237"/>
                                  </a:lnTo>
                                  <a:lnTo>
                                    <a:pt x="152" y="240"/>
                                  </a:lnTo>
                                  <a:lnTo>
                                    <a:pt x="152" y="242"/>
                                  </a:lnTo>
                                  <a:lnTo>
                                    <a:pt x="157" y="247"/>
                                  </a:lnTo>
                                  <a:lnTo>
                                    <a:pt x="159" y="247"/>
                                  </a:lnTo>
                                  <a:lnTo>
                                    <a:pt x="159" y="252"/>
                                  </a:lnTo>
                                  <a:lnTo>
                                    <a:pt x="157" y="252"/>
                                  </a:lnTo>
                                  <a:lnTo>
                                    <a:pt x="154" y="252"/>
                                  </a:lnTo>
                                  <a:lnTo>
                                    <a:pt x="152" y="249"/>
                                  </a:lnTo>
                                  <a:lnTo>
                                    <a:pt x="150" y="244"/>
                                  </a:lnTo>
                                  <a:lnTo>
                                    <a:pt x="147" y="242"/>
                                  </a:lnTo>
                                  <a:lnTo>
                                    <a:pt x="147" y="240"/>
                                  </a:lnTo>
                                  <a:lnTo>
                                    <a:pt x="145" y="237"/>
                                  </a:lnTo>
                                  <a:lnTo>
                                    <a:pt x="143" y="235"/>
                                  </a:lnTo>
                                  <a:lnTo>
                                    <a:pt x="140" y="235"/>
                                  </a:lnTo>
                                  <a:lnTo>
                                    <a:pt x="135" y="235"/>
                                  </a:lnTo>
                                  <a:lnTo>
                                    <a:pt x="133" y="235"/>
                                  </a:lnTo>
                                  <a:lnTo>
                                    <a:pt x="128" y="240"/>
                                  </a:lnTo>
                                  <a:lnTo>
                                    <a:pt x="128" y="242"/>
                                  </a:lnTo>
                                  <a:lnTo>
                                    <a:pt x="133" y="244"/>
                                  </a:lnTo>
                                  <a:lnTo>
                                    <a:pt x="138" y="244"/>
                                  </a:lnTo>
                                  <a:lnTo>
                                    <a:pt x="140" y="247"/>
                                  </a:lnTo>
                                  <a:lnTo>
                                    <a:pt x="135" y="249"/>
                                  </a:lnTo>
                                  <a:lnTo>
                                    <a:pt x="131" y="249"/>
                                  </a:lnTo>
                                  <a:lnTo>
                                    <a:pt x="128" y="247"/>
                                  </a:lnTo>
                                  <a:lnTo>
                                    <a:pt x="121" y="247"/>
                                  </a:lnTo>
                                  <a:lnTo>
                                    <a:pt x="119" y="249"/>
                                  </a:lnTo>
                                  <a:lnTo>
                                    <a:pt x="116" y="249"/>
                                  </a:lnTo>
                                  <a:lnTo>
                                    <a:pt x="114" y="249"/>
                                  </a:lnTo>
                                  <a:lnTo>
                                    <a:pt x="112" y="252"/>
                                  </a:lnTo>
                                  <a:lnTo>
                                    <a:pt x="109" y="252"/>
                                  </a:lnTo>
                                  <a:lnTo>
                                    <a:pt x="121" y="252"/>
                                  </a:lnTo>
                                  <a:lnTo>
                                    <a:pt x="126" y="252"/>
                                  </a:lnTo>
                                  <a:lnTo>
                                    <a:pt x="140" y="252"/>
                                  </a:lnTo>
                                  <a:lnTo>
                                    <a:pt x="143" y="252"/>
                                  </a:lnTo>
                                  <a:lnTo>
                                    <a:pt x="131" y="252"/>
                                  </a:lnTo>
                                  <a:lnTo>
                                    <a:pt x="112" y="256"/>
                                  </a:lnTo>
                                  <a:lnTo>
                                    <a:pt x="107" y="256"/>
                                  </a:lnTo>
                                  <a:lnTo>
                                    <a:pt x="105" y="259"/>
                                  </a:lnTo>
                                  <a:lnTo>
                                    <a:pt x="107" y="259"/>
                                  </a:lnTo>
                                  <a:lnTo>
                                    <a:pt x="107" y="261"/>
                                  </a:lnTo>
                                  <a:lnTo>
                                    <a:pt x="114" y="261"/>
                                  </a:lnTo>
                                  <a:lnTo>
                                    <a:pt x="119" y="259"/>
                                  </a:lnTo>
                                  <a:lnTo>
                                    <a:pt x="124" y="259"/>
                                  </a:lnTo>
                                  <a:lnTo>
                                    <a:pt x="128" y="256"/>
                                  </a:lnTo>
                                  <a:lnTo>
                                    <a:pt x="138" y="256"/>
                                  </a:lnTo>
                                  <a:lnTo>
                                    <a:pt x="140" y="259"/>
                                  </a:lnTo>
                                  <a:lnTo>
                                    <a:pt x="138" y="261"/>
                                  </a:lnTo>
                                  <a:lnTo>
                                    <a:pt x="114" y="261"/>
                                  </a:lnTo>
                                  <a:lnTo>
                                    <a:pt x="112" y="261"/>
                                  </a:lnTo>
                                  <a:lnTo>
                                    <a:pt x="102" y="261"/>
                                  </a:lnTo>
                                  <a:lnTo>
                                    <a:pt x="102" y="264"/>
                                  </a:lnTo>
                                  <a:lnTo>
                                    <a:pt x="107" y="264"/>
                                  </a:lnTo>
                                  <a:lnTo>
                                    <a:pt x="107" y="266"/>
                                  </a:lnTo>
                                  <a:lnTo>
                                    <a:pt x="112" y="266"/>
                                  </a:lnTo>
                                  <a:lnTo>
                                    <a:pt x="114" y="266"/>
                                  </a:lnTo>
                                  <a:lnTo>
                                    <a:pt x="109" y="266"/>
                                  </a:lnTo>
                                  <a:lnTo>
                                    <a:pt x="107" y="268"/>
                                  </a:lnTo>
                                  <a:lnTo>
                                    <a:pt x="107" y="271"/>
                                  </a:lnTo>
                                  <a:lnTo>
                                    <a:pt x="105" y="273"/>
                                  </a:lnTo>
                                  <a:lnTo>
                                    <a:pt x="102" y="273"/>
                                  </a:lnTo>
                                  <a:lnTo>
                                    <a:pt x="100" y="275"/>
                                  </a:lnTo>
                                  <a:lnTo>
                                    <a:pt x="97" y="275"/>
                                  </a:lnTo>
                                  <a:lnTo>
                                    <a:pt x="107" y="278"/>
                                  </a:lnTo>
                                  <a:lnTo>
                                    <a:pt x="97" y="280"/>
                                  </a:lnTo>
                                  <a:lnTo>
                                    <a:pt x="97" y="283"/>
                                  </a:lnTo>
                                  <a:lnTo>
                                    <a:pt x="100" y="285"/>
                                  </a:lnTo>
                                  <a:lnTo>
                                    <a:pt x="105" y="285"/>
                                  </a:lnTo>
                                  <a:lnTo>
                                    <a:pt x="107" y="285"/>
                                  </a:lnTo>
                                  <a:lnTo>
                                    <a:pt x="114" y="285"/>
                                  </a:lnTo>
                                  <a:lnTo>
                                    <a:pt x="112" y="285"/>
                                  </a:lnTo>
                                  <a:lnTo>
                                    <a:pt x="109" y="285"/>
                                  </a:lnTo>
                                  <a:lnTo>
                                    <a:pt x="107" y="287"/>
                                  </a:lnTo>
                                  <a:lnTo>
                                    <a:pt x="102" y="290"/>
                                  </a:lnTo>
                                  <a:lnTo>
                                    <a:pt x="102" y="292"/>
                                  </a:lnTo>
                                  <a:lnTo>
                                    <a:pt x="105" y="295"/>
                                  </a:lnTo>
                                  <a:lnTo>
                                    <a:pt x="107" y="295"/>
                                  </a:lnTo>
                                  <a:lnTo>
                                    <a:pt x="109" y="292"/>
                                  </a:lnTo>
                                  <a:lnTo>
                                    <a:pt x="114" y="290"/>
                                  </a:lnTo>
                                  <a:lnTo>
                                    <a:pt x="112" y="295"/>
                                  </a:lnTo>
                                  <a:lnTo>
                                    <a:pt x="109" y="295"/>
                                  </a:lnTo>
                                  <a:lnTo>
                                    <a:pt x="107" y="299"/>
                                  </a:lnTo>
                                  <a:lnTo>
                                    <a:pt x="107" y="304"/>
                                  </a:lnTo>
                                  <a:lnTo>
                                    <a:pt x="109" y="304"/>
                                  </a:lnTo>
                                  <a:lnTo>
                                    <a:pt x="109" y="302"/>
                                  </a:lnTo>
                                  <a:lnTo>
                                    <a:pt x="114" y="302"/>
                                  </a:lnTo>
                                  <a:lnTo>
                                    <a:pt x="109" y="307"/>
                                  </a:lnTo>
                                  <a:lnTo>
                                    <a:pt x="107" y="307"/>
                                  </a:lnTo>
                                  <a:lnTo>
                                    <a:pt x="105" y="309"/>
                                  </a:lnTo>
                                  <a:lnTo>
                                    <a:pt x="102" y="311"/>
                                  </a:lnTo>
                                  <a:lnTo>
                                    <a:pt x="102" y="316"/>
                                  </a:lnTo>
                                  <a:lnTo>
                                    <a:pt x="105" y="316"/>
                                  </a:lnTo>
                                  <a:lnTo>
                                    <a:pt x="107" y="314"/>
                                  </a:lnTo>
                                  <a:lnTo>
                                    <a:pt x="114" y="307"/>
                                  </a:lnTo>
                                  <a:lnTo>
                                    <a:pt x="124" y="307"/>
                                  </a:lnTo>
                                  <a:lnTo>
                                    <a:pt x="126" y="304"/>
                                  </a:lnTo>
                                  <a:lnTo>
                                    <a:pt x="128" y="304"/>
                                  </a:lnTo>
                                  <a:lnTo>
                                    <a:pt x="128" y="307"/>
                                  </a:lnTo>
                                  <a:lnTo>
                                    <a:pt x="133" y="304"/>
                                  </a:lnTo>
                                  <a:lnTo>
                                    <a:pt x="128" y="311"/>
                                  </a:lnTo>
                                  <a:lnTo>
                                    <a:pt x="135" y="311"/>
                                  </a:lnTo>
                                  <a:lnTo>
                                    <a:pt x="128" y="311"/>
                                  </a:lnTo>
                                  <a:lnTo>
                                    <a:pt x="124" y="314"/>
                                  </a:lnTo>
                                  <a:lnTo>
                                    <a:pt x="124" y="316"/>
                                  </a:lnTo>
                                  <a:lnTo>
                                    <a:pt x="119" y="316"/>
                                  </a:lnTo>
                                  <a:lnTo>
                                    <a:pt x="116" y="316"/>
                                  </a:lnTo>
                                  <a:lnTo>
                                    <a:pt x="114" y="319"/>
                                  </a:lnTo>
                                  <a:lnTo>
                                    <a:pt x="114" y="321"/>
                                  </a:lnTo>
                                  <a:lnTo>
                                    <a:pt x="112" y="321"/>
                                  </a:lnTo>
                                  <a:lnTo>
                                    <a:pt x="107" y="323"/>
                                  </a:lnTo>
                                  <a:lnTo>
                                    <a:pt x="105" y="326"/>
                                  </a:lnTo>
                                  <a:lnTo>
                                    <a:pt x="109" y="326"/>
                                  </a:lnTo>
                                  <a:lnTo>
                                    <a:pt x="107" y="326"/>
                                  </a:lnTo>
                                  <a:lnTo>
                                    <a:pt x="107" y="328"/>
                                  </a:lnTo>
                                  <a:lnTo>
                                    <a:pt x="107" y="331"/>
                                  </a:lnTo>
                                  <a:lnTo>
                                    <a:pt x="109" y="331"/>
                                  </a:lnTo>
                                  <a:lnTo>
                                    <a:pt x="107" y="333"/>
                                  </a:lnTo>
                                  <a:lnTo>
                                    <a:pt x="107" y="335"/>
                                  </a:lnTo>
                                  <a:lnTo>
                                    <a:pt x="116" y="335"/>
                                  </a:lnTo>
                                  <a:lnTo>
                                    <a:pt x="112" y="343"/>
                                  </a:lnTo>
                                  <a:lnTo>
                                    <a:pt x="116" y="340"/>
                                  </a:lnTo>
                                  <a:lnTo>
                                    <a:pt x="119" y="340"/>
                                  </a:lnTo>
                                  <a:lnTo>
                                    <a:pt x="116" y="340"/>
                                  </a:lnTo>
                                  <a:lnTo>
                                    <a:pt x="114" y="343"/>
                                  </a:lnTo>
                                  <a:lnTo>
                                    <a:pt x="114" y="345"/>
                                  </a:lnTo>
                                  <a:lnTo>
                                    <a:pt x="112" y="347"/>
                                  </a:lnTo>
                                  <a:lnTo>
                                    <a:pt x="112" y="352"/>
                                  </a:lnTo>
                                  <a:lnTo>
                                    <a:pt x="114" y="352"/>
                                  </a:lnTo>
                                  <a:lnTo>
                                    <a:pt x="121" y="352"/>
                                  </a:lnTo>
                                  <a:lnTo>
                                    <a:pt x="116" y="359"/>
                                  </a:lnTo>
                                  <a:lnTo>
                                    <a:pt x="126" y="357"/>
                                  </a:lnTo>
                                  <a:lnTo>
                                    <a:pt x="121" y="362"/>
                                  </a:lnTo>
                                  <a:lnTo>
                                    <a:pt x="124" y="366"/>
                                  </a:lnTo>
                                  <a:lnTo>
                                    <a:pt x="128" y="366"/>
                                  </a:lnTo>
                                  <a:lnTo>
                                    <a:pt x="126" y="366"/>
                                  </a:lnTo>
                                  <a:lnTo>
                                    <a:pt x="126" y="369"/>
                                  </a:lnTo>
                                  <a:lnTo>
                                    <a:pt x="128" y="371"/>
                                  </a:lnTo>
                                  <a:lnTo>
                                    <a:pt x="133" y="371"/>
                                  </a:lnTo>
                                  <a:lnTo>
                                    <a:pt x="128" y="376"/>
                                  </a:lnTo>
                                  <a:lnTo>
                                    <a:pt x="135" y="376"/>
                                  </a:lnTo>
                                  <a:lnTo>
                                    <a:pt x="133" y="381"/>
                                  </a:lnTo>
                                  <a:lnTo>
                                    <a:pt x="145" y="378"/>
                                  </a:lnTo>
                                  <a:lnTo>
                                    <a:pt x="147" y="381"/>
                                  </a:lnTo>
                                  <a:lnTo>
                                    <a:pt x="150" y="381"/>
                                  </a:lnTo>
                                  <a:lnTo>
                                    <a:pt x="152" y="378"/>
                                  </a:lnTo>
                                  <a:lnTo>
                                    <a:pt x="162" y="374"/>
                                  </a:lnTo>
                                  <a:lnTo>
                                    <a:pt x="164" y="371"/>
                                  </a:lnTo>
                                  <a:lnTo>
                                    <a:pt x="164" y="374"/>
                                  </a:lnTo>
                                  <a:lnTo>
                                    <a:pt x="162" y="376"/>
                                  </a:lnTo>
                                  <a:lnTo>
                                    <a:pt x="169" y="378"/>
                                  </a:lnTo>
                                  <a:lnTo>
                                    <a:pt x="171" y="376"/>
                                  </a:lnTo>
                                  <a:lnTo>
                                    <a:pt x="173" y="376"/>
                                  </a:lnTo>
                                  <a:lnTo>
                                    <a:pt x="169" y="378"/>
                                  </a:lnTo>
                                  <a:lnTo>
                                    <a:pt x="164" y="381"/>
                                  </a:lnTo>
                                  <a:lnTo>
                                    <a:pt x="162" y="383"/>
                                  </a:lnTo>
                                  <a:lnTo>
                                    <a:pt x="162" y="386"/>
                                  </a:lnTo>
                                  <a:lnTo>
                                    <a:pt x="169" y="386"/>
                                  </a:lnTo>
                                  <a:lnTo>
                                    <a:pt x="173" y="386"/>
                                  </a:lnTo>
                                  <a:lnTo>
                                    <a:pt x="176" y="386"/>
                                  </a:lnTo>
                                  <a:lnTo>
                                    <a:pt x="173" y="386"/>
                                  </a:lnTo>
                                  <a:lnTo>
                                    <a:pt x="171" y="388"/>
                                  </a:lnTo>
                                  <a:lnTo>
                                    <a:pt x="169" y="390"/>
                                  </a:lnTo>
                                  <a:lnTo>
                                    <a:pt x="169" y="393"/>
                                  </a:lnTo>
                                  <a:lnTo>
                                    <a:pt x="169" y="395"/>
                                  </a:lnTo>
                                  <a:lnTo>
                                    <a:pt x="176" y="395"/>
                                  </a:lnTo>
                                  <a:lnTo>
                                    <a:pt x="178" y="393"/>
                                  </a:lnTo>
                                  <a:lnTo>
                                    <a:pt x="178" y="395"/>
                                  </a:lnTo>
                                  <a:lnTo>
                                    <a:pt x="183" y="398"/>
                                  </a:lnTo>
                                  <a:lnTo>
                                    <a:pt x="188" y="398"/>
                                  </a:lnTo>
                                  <a:lnTo>
                                    <a:pt x="192" y="395"/>
                                  </a:lnTo>
                                  <a:lnTo>
                                    <a:pt x="195" y="393"/>
                                  </a:lnTo>
                                  <a:lnTo>
                                    <a:pt x="192" y="390"/>
                                  </a:lnTo>
                                  <a:lnTo>
                                    <a:pt x="192" y="388"/>
                                  </a:lnTo>
                                  <a:lnTo>
                                    <a:pt x="197" y="388"/>
                                  </a:lnTo>
                                  <a:lnTo>
                                    <a:pt x="200" y="386"/>
                                  </a:lnTo>
                                  <a:lnTo>
                                    <a:pt x="200" y="378"/>
                                  </a:lnTo>
                                  <a:lnTo>
                                    <a:pt x="202" y="381"/>
                                  </a:lnTo>
                                  <a:lnTo>
                                    <a:pt x="207" y="381"/>
                                  </a:lnTo>
                                  <a:lnTo>
                                    <a:pt x="207" y="376"/>
                                  </a:lnTo>
                                  <a:lnTo>
                                    <a:pt x="207" y="374"/>
                                  </a:lnTo>
                                  <a:lnTo>
                                    <a:pt x="207" y="371"/>
                                  </a:lnTo>
                                  <a:lnTo>
                                    <a:pt x="207" y="374"/>
                                  </a:lnTo>
                                  <a:lnTo>
                                    <a:pt x="209" y="376"/>
                                  </a:lnTo>
                                  <a:lnTo>
                                    <a:pt x="212" y="376"/>
                                  </a:lnTo>
                                  <a:lnTo>
                                    <a:pt x="214" y="374"/>
                                  </a:lnTo>
                                  <a:lnTo>
                                    <a:pt x="214" y="371"/>
                                  </a:lnTo>
                                  <a:lnTo>
                                    <a:pt x="209" y="366"/>
                                  </a:lnTo>
                                  <a:lnTo>
                                    <a:pt x="216" y="366"/>
                                  </a:lnTo>
                                  <a:lnTo>
                                    <a:pt x="216" y="364"/>
                                  </a:lnTo>
                                  <a:lnTo>
                                    <a:pt x="214" y="362"/>
                                  </a:lnTo>
                                  <a:lnTo>
                                    <a:pt x="223" y="362"/>
                                  </a:lnTo>
                                  <a:lnTo>
                                    <a:pt x="219" y="357"/>
                                  </a:lnTo>
                                  <a:lnTo>
                                    <a:pt x="223" y="355"/>
                                  </a:lnTo>
                                  <a:lnTo>
                                    <a:pt x="219" y="352"/>
                                  </a:lnTo>
                                  <a:lnTo>
                                    <a:pt x="216" y="350"/>
                                  </a:lnTo>
                                  <a:lnTo>
                                    <a:pt x="219" y="350"/>
                                  </a:lnTo>
                                  <a:lnTo>
                                    <a:pt x="221" y="350"/>
                                  </a:lnTo>
                                  <a:lnTo>
                                    <a:pt x="216" y="343"/>
                                  </a:lnTo>
                                  <a:lnTo>
                                    <a:pt x="221" y="347"/>
                                  </a:lnTo>
                                  <a:lnTo>
                                    <a:pt x="223" y="347"/>
                                  </a:lnTo>
                                  <a:lnTo>
                                    <a:pt x="228" y="343"/>
                                  </a:lnTo>
                                  <a:lnTo>
                                    <a:pt x="235" y="343"/>
                                  </a:lnTo>
                                  <a:lnTo>
                                    <a:pt x="235" y="340"/>
                                  </a:lnTo>
                                  <a:lnTo>
                                    <a:pt x="233" y="338"/>
                                  </a:lnTo>
                                  <a:lnTo>
                                    <a:pt x="238" y="338"/>
                                  </a:lnTo>
                                  <a:lnTo>
                                    <a:pt x="242" y="331"/>
                                  </a:lnTo>
                                  <a:lnTo>
                                    <a:pt x="245" y="331"/>
                                  </a:lnTo>
                                  <a:lnTo>
                                    <a:pt x="252" y="331"/>
                                  </a:lnTo>
                                  <a:lnTo>
                                    <a:pt x="252" y="326"/>
                                  </a:lnTo>
                                  <a:lnTo>
                                    <a:pt x="257" y="331"/>
                                  </a:lnTo>
                                  <a:lnTo>
                                    <a:pt x="259" y="326"/>
                                  </a:lnTo>
                                  <a:lnTo>
                                    <a:pt x="259" y="319"/>
                                  </a:lnTo>
                                  <a:lnTo>
                                    <a:pt x="252" y="316"/>
                                  </a:lnTo>
                                  <a:lnTo>
                                    <a:pt x="257" y="316"/>
                                  </a:lnTo>
                                  <a:lnTo>
                                    <a:pt x="264" y="311"/>
                                  </a:lnTo>
                                  <a:lnTo>
                                    <a:pt x="266" y="307"/>
                                  </a:lnTo>
                                  <a:lnTo>
                                    <a:pt x="259" y="304"/>
                                  </a:lnTo>
                                  <a:lnTo>
                                    <a:pt x="264" y="299"/>
                                  </a:lnTo>
                                  <a:lnTo>
                                    <a:pt x="278" y="299"/>
                                  </a:lnTo>
                                  <a:lnTo>
                                    <a:pt x="280" y="297"/>
                                  </a:lnTo>
                                  <a:lnTo>
                                    <a:pt x="280" y="292"/>
                                  </a:lnTo>
                                  <a:lnTo>
                                    <a:pt x="288" y="290"/>
                                  </a:lnTo>
                                  <a:lnTo>
                                    <a:pt x="292" y="290"/>
                                  </a:lnTo>
                                  <a:lnTo>
                                    <a:pt x="295" y="292"/>
                                  </a:lnTo>
                                  <a:lnTo>
                                    <a:pt x="302" y="292"/>
                                  </a:lnTo>
                                  <a:lnTo>
                                    <a:pt x="311" y="283"/>
                                  </a:lnTo>
                                  <a:lnTo>
                                    <a:pt x="311" y="280"/>
                                  </a:lnTo>
                                  <a:lnTo>
                                    <a:pt x="314" y="280"/>
                                  </a:lnTo>
                                  <a:lnTo>
                                    <a:pt x="316" y="278"/>
                                  </a:lnTo>
                                  <a:lnTo>
                                    <a:pt x="319" y="278"/>
                                  </a:lnTo>
                                  <a:lnTo>
                                    <a:pt x="319" y="280"/>
                                  </a:lnTo>
                                  <a:lnTo>
                                    <a:pt x="316" y="283"/>
                                  </a:lnTo>
                                  <a:lnTo>
                                    <a:pt x="314" y="285"/>
                                  </a:lnTo>
                                  <a:lnTo>
                                    <a:pt x="311" y="290"/>
                                  </a:lnTo>
                                  <a:lnTo>
                                    <a:pt x="319" y="290"/>
                                  </a:lnTo>
                                  <a:lnTo>
                                    <a:pt x="319" y="285"/>
                                  </a:lnTo>
                                  <a:lnTo>
                                    <a:pt x="323" y="285"/>
                                  </a:lnTo>
                                  <a:lnTo>
                                    <a:pt x="326" y="283"/>
                                  </a:lnTo>
                                  <a:lnTo>
                                    <a:pt x="328" y="283"/>
                                  </a:lnTo>
                                  <a:lnTo>
                                    <a:pt x="328" y="285"/>
                                  </a:lnTo>
                                  <a:lnTo>
                                    <a:pt x="333" y="285"/>
                                  </a:lnTo>
                                  <a:lnTo>
                                    <a:pt x="335" y="285"/>
                                  </a:lnTo>
                                  <a:lnTo>
                                    <a:pt x="342" y="283"/>
                                  </a:lnTo>
                                  <a:lnTo>
                                    <a:pt x="347" y="278"/>
                                  </a:lnTo>
                                  <a:lnTo>
                                    <a:pt x="349" y="275"/>
                                  </a:lnTo>
                                  <a:lnTo>
                                    <a:pt x="359" y="275"/>
                                  </a:lnTo>
                                  <a:lnTo>
                                    <a:pt x="366" y="275"/>
                                  </a:lnTo>
                                  <a:lnTo>
                                    <a:pt x="371" y="271"/>
                                  </a:lnTo>
                                  <a:lnTo>
                                    <a:pt x="373" y="268"/>
                                  </a:lnTo>
                                  <a:lnTo>
                                    <a:pt x="376" y="266"/>
                                  </a:lnTo>
                                  <a:lnTo>
                                    <a:pt x="383" y="259"/>
                                  </a:lnTo>
                                  <a:lnTo>
                                    <a:pt x="385" y="256"/>
                                  </a:lnTo>
                                  <a:lnTo>
                                    <a:pt x="390" y="254"/>
                                  </a:lnTo>
                                  <a:lnTo>
                                    <a:pt x="399" y="252"/>
                                  </a:lnTo>
                                  <a:lnTo>
                                    <a:pt x="402" y="252"/>
                                  </a:lnTo>
                                  <a:lnTo>
                                    <a:pt x="404" y="249"/>
                                  </a:lnTo>
                                  <a:lnTo>
                                    <a:pt x="407" y="249"/>
                                  </a:lnTo>
                                  <a:lnTo>
                                    <a:pt x="407" y="247"/>
                                  </a:lnTo>
                                  <a:lnTo>
                                    <a:pt x="407" y="244"/>
                                  </a:lnTo>
                                  <a:lnTo>
                                    <a:pt x="407" y="240"/>
                                  </a:lnTo>
                                  <a:lnTo>
                                    <a:pt x="407" y="235"/>
                                  </a:lnTo>
                                  <a:lnTo>
                                    <a:pt x="414" y="242"/>
                                  </a:lnTo>
                                  <a:lnTo>
                                    <a:pt x="416" y="244"/>
                                  </a:lnTo>
                                  <a:lnTo>
                                    <a:pt x="418" y="244"/>
                                  </a:lnTo>
                                  <a:lnTo>
                                    <a:pt x="437" y="244"/>
                                  </a:lnTo>
                                  <a:lnTo>
                                    <a:pt x="447" y="242"/>
                                  </a:lnTo>
                                  <a:lnTo>
                                    <a:pt x="454" y="240"/>
                                  </a:lnTo>
                                  <a:lnTo>
                                    <a:pt x="459" y="240"/>
                                  </a:lnTo>
                                  <a:lnTo>
                                    <a:pt x="468" y="237"/>
                                  </a:lnTo>
                                  <a:lnTo>
                                    <a:pt x="480" y="235"/>
                                  </a:lnTo>
                                  <a:lnTo>
                                    <a:pt x="487" y="235"/>
                                  </a:lnTo>
                                  <a:lnTo>
                                    <a:pt x="492" y="230"/>
                                  </a:lnTo>
                                  <a:lnTo>
                                    <a:pt x="499" y="230"/>
                                  </a:lnTo>
                                  <a:lnTo>
                                    <a:pt x="502" y="228"/>
                                  </a:lnTo>
                                  <a:lnTo>
                                    <a:pt x="509" y="228"/>
                                  </a:lnTo>
                                  <a:lnTo>
                                    <a:pt x="516" y="220"/>
                                  </a:lnTo>
                                  <a:lnTo>
                                    <a:pt x="518" y="220"/>
                                  </a:lnTo>
                                  <a:lnTo>
                                    <a:pt x="518" y="218"/>
                                  </a:lnTo>
                                  <a:lnTo>
                                    <a:pt x="523" y="218"/>
                                  </a:lnTo>
                                  <a:lnTo>
                                    <a:pt x="525" y="216"/>
                                  </a:lnTo>
                                  <a:lnTo>
                                    <a:pt x="528" y="216"/>
                                  </a:lnTo>
                                  <a:lnTo>
                                    <a:pt x="542" y="213"/>
                                  </a:lnTo>
                                  <a:lnTo>
                                    <a:pt x="552" y="211"/>
                                  </a:lnTo>
                                  <a:lnTo>
                                    <a:pt x="552" y="206"/>
                                  </a:lnTo>
                                  <a:lnTo>
                                    <a:pt x="549" y="206"/>
                                  </a:lnTo>
                                  <a:lnTo>
                                    <a:pt x="547" y="208"/>
                                  </a:lnTo>
                                  <a:lnTo>
                                    <a:pt x="537" y="208"/>
                                  </a:lnTo>
                                  <a:lnTo>
                                    <a:pt x="530" y="206"/>
                                  </a:lnTo>
                                  <a:lnTo>
                                    <a:pt x="525" y="206"/>
                                  </a:lnTo>
                                  <a:lnTo>
                                    <a:pt x="521" y="204"/>
                                  </a:lnTo>
                                  <a:lnTo>
                                    <a:pt x="509" y="204"/>
                                  </a:lnTo>
                                  <a:lnTo>
                                    <a:pt x="499" y="206"/>
                                  </a:lnTo>
                                  <a:lnTo>
                                    <a:pt x="490" y="206"/>
                                  </a:lnTo>
                                  <a:lnTo>
                                    <a:pt x="487" y="211"/>
                                  </a:lnTo>
                                  <a:lnTo>
                                    <a:pt x="471" y="211"/>
                                  </a:lnTo>
                                  <a:lnTo>
                                    <a:pt x="485" y="206"/>
                                  </a:lnTo>
                                  <a:lnTo>
                                    <a:pt x="494" y="204"/>
                                  </a:lnTo>
                                  <a:lnTo>
                                    <a:pt x="499" y="204"/>
                                  </a:lnTo>
                                  <a:lnTo>
                                    <a:pt x="502" y="201"/>
                                  </a:lnTo>
                                  <a:lnTo>
                                    <a:pt x="506" y="201"/>
                                  </a:lnTo>
                                  <a:lnTo>
                                    <a:pt x="511" y="199"/>
                                  </a:lnTo>
                                  <a:lnTo>
                                    <a:pt x="514" y="199"/>
                                  </a:lnTo>
                                  <a:lnTo>
                                    <a:pt x="516" y="199"/>
                                  </a:lnTo>
                                  <a:lnTo>
                                    <a:pt x="514" y="196"/>
                                  </a:lnTo>
                                  <a:lnTo>
                                    <a:pt x="509" y="194"/>
                                  </a:lnTo>
                                  <a:lnTo>
                                    <a:pt x="506" y="194"/>
                                  </a:lnTo>
                                  <a:lnTo>
                                    <a:pt x="504" y="194"/>
                                  </a:lnTo>
                                  <a:lnTo>
                                    <a:pt x="497" y="196"/>
                                  </a:lnTo>
                                  <a:lnTo>
                                    <a:pt x="483" y="201"/>
                                  </a:lnTo>
                                  <a:lnTo>
                                    <a:pt x="468" y="201"/>
                                  </a:lnTo>
                                  <a:lnTo>
                                    <a:pt x="478" y="196"/>
                                  </a:lnTo>
                                  <a:lnTo>
                                    <a:pt x="485" y="192"/>
                                  </a:lnTo>
                                  <a:lnTo>
                                    <a:pt x="487" y="192"/>
                                  </a:lnTo>
                                  <a:lnTo>
                                    <a:pt x="492" y="194"/>
                                  </a:lnTo>
                                  <a:lnTo>
                                    <a:pt x="497" y="194"/>
                                  </a:lnTo>
                                  <a:lnTo>
                                    <a:pt x="499" y="192"/>
                                  </a:lnTo>
                                  <a:lnTo>
                                    <a:pt x="504" y="192"/>
                                  </a:lnTo>
                                  <a:lnTo>
                                    <a:pt x="506" y="189"/>
                                  </a:lnTo>
                                  <a:lnTo>
                                    <a:pt x="516" y="189"/>
                                  </a:lnTo>
                                  <a:lnTo>
                                    <a:pt x="518" y="189"/>
                                  </a:lnTo>
                                  <a:lnTo>
                                    <a:pt x="516" y="187"/>
                                  </a:lnTo>
                                  <a:lnTo>
                                    <a:pt x="514" y="187"/>
                                  </a:lnTo>
                                  <a:lnTo>
                                    <a:pt x="509" y="184"/>
                                  </a:lnTo>
                                  <a:lnTo>
                                    <a:pt x="485" y="184"/>
                                  </a:lnTo>
                                  <a:lnTo>
                                    <a:pt x="492" y="182"/>
                                  </a:lnTo>
                                  <a:lnTo>
                                    <a:pt x="485" y="180"/>
                                  </a:lnTo>
                                  <a:lnTo>
                                    <a:pt x="485" y="175"/>
                                  </a:lnTo>
                                  <a:lnTo>
                                    <a:pt x="487" y="175"/>
                                  </a:lnTo>
                                  <a:lnTo>
                                    <a:pt x="490" y="177"/>
                                  </a:lnTo>
                                  <a:lnTo>
                                    <a:pt x="492" y="180"/>
                                  </a:lnTo>
                                  <a:lnTo>
                                    <a:pt x="497" y="182"/>
                                  </a:lnTo>
                                  <a:lnTo>
                                    <a:pt x="504" y="182"/>
                                  </a:lnTo>
                                  <a:lnTo>
                                    <a:pt x="506" y="184"/>
                                  </a:lnTo>
                                  <a:lnTo>
                                    <a:pt x="509" y="184"/>
                                  </a:lnTo>
                                  <a:lnTo>
                                    <a:pt x="514" y="184"/>
                                  </a:lnTo>
                                  <a:lnTo>
                                    <a:pt x="518" y="184"/>
                                  </a:lnTo>
                                  <a:lnTo>
                                    <a:pt x="518" y="187"/>
                                  </a:lnTo>
                                  <a:lnTo>
                                    <a:pt x="523" y="187"/>
                                  </a:lnTo>
                                  <a:lnTo>
                                    <a:pt x="523" y="184"/>
                                  </a:lnTo>
                                  <a:lnTo>
                                    <a:pt x="528" y="184"/>
                                  </a:lnTo>
                                  <a:lnTo>
                                    <a:pt x="528" y="187"/>
                                  </a:lnTo>
                                  <a:lnTo>
                                    <a:pt x="528" y="189"/>
                                  </a:lnTo>
                                  <a:lnTo>
                                    <a:pt x="528" y="192"/>
                                  </a:lnTo>
                                  <a:lnTo>
                                    <a:pt x="528" y="196"/>
                                  </a:lnTo>
                                  <a:lnTo>
                                    <a:pt x="528" y="199"/>
                                  </a:lnTo>
                                  <a:lnTo>
                                    <a:pt x="533" y="199"/>
                                  </a:lnTo>
                                  <a:lnTo>
                                    <a:pt x="537" y="201"/>
                                  </a:lnTo>
                                  <a:lnTo>
                                    <a:pt x="542" y="201"/>
                                  </a:lnTo>
                                  <a:lnTo>
                                    <a:pt x="547" y="201"/>
                                  </a:lnTo>
                                  <a:lnTo>
                                    <a:pt x="549" y="201"/>
                                  </a:lnTo>
                                  <a:lnTo>
                                    <a:pt x="552" y="199"/>
                                  </a:lnTo>
                                  <a:lnTo>
                                    <a:pt x="554" y="199"/>
                                  </a:lnTo>
                                  <a:lnTo>
                                    <a:pt x="554" y="204"/>
                                  </a:lnTo>
                                  <a:lnTo>
                                    <a:pt x="559" y="204"/>
                                  </a:lnTo>
                                  <a:lnTo>
                                    <a:pt x="561" y="201"/>
                                  </a:lnTo>
                                  <a:lnTo>
                                    <a:pt x="563" y="201"/>
                                  </a:lnTo>
                                  <a:lnTo>
                                    <a:pt x="563" y="194"/>
                                  </a:lnTo>
                                  <a:lnTo>
                                    <a:pt x="561" y="194"/>
                                  </a:lnTo>
                                  <a:lnTo>
                                    <a:pt x="563" y="189"/>
                                  </a:lnTo>
                                  <a:lnTo>
                                    <a:pt x="563" y="187"/>
                                  </a:lnTo>
                                  <a:lnTo>
                                    <a:pt x="559" y="187"/>
                                  </a:lnTo>
                                  <a:lnTo>
                                    <a:pt x="556" y="182"/>
                                  </a:lnTo>
                                  <a:lnTo>
                                    <a:pt x="552" y="180"/>
                                  </a:lnTo>
                                  <a:lnTo>
                                    <a:pt x="552" y="175"/>
                                  </a:lnTo>
                                  <a:lnTo>
                                    <a:pt x="533" y="170"/>
                                  </a:lnTo>
                                  <a:lnTo>
                                    <a:pt x="523" y="170"/>
                                  </a:lnTo>
                                  <a:lnTo>
                                    <a:pt x="521" y="170"/>
                                  </a:lnTo>
                                  <a:lnTo>
                                    <a:pt x="528" y="168"/>
                                  </a:lnTo>
                                  <a:lnTo>
                                    <a:pt x="530" y="165"/>
                                  </a:lnTo>
                                  <a:lnTo>
                                    <a:pt x="528" y="165"/>
                                  </a:lnTo>
                                  <a:lnTo>
                                    <a:pt x="525" y="163"/>
                                  </a:lnTo>
                                  <a:lnTo>
                                    <a:pt x="514" y="163"/>
                                  </a:lnTo>
                                  <a:lnTo>
                                    <a:pt x="509" y="161"/>
                                  </a:lnTo>
                                  <a:lnTo>
                                    <a:pt x="504" y="161"/>
                                  </a:lnTo>
                                  <a:lnTo>
                                    <a:pt x="509" y="156"/>
                                  </a:lnTo>
                                  <a:lnTo>
                                    <a:pt x="523" y="156"/>
                                  </a:lnTo>
                                  <a:lnTo>
                                    <a:pt x="528" y="153"/>
                                  </a:lnTo>
                                  <a:lnTo>
                                    <a:pt x="533" y="153"/>
                                  </a:lnTo>
                                  <a:lnTo>
                                    <a:pt x="547" y="156"/>
                                  </a:lnTo>
                                  <a:lnTo>
                                    <a:pt x="552" y="156"/>
                                  </a:lnTo>
                                  <a:lnTo>
                                    <a:pt x="554" y="156"/>
                                  </a:lnTo>
                                  <a:lnTo>
                                    <a:pt x="556" y="158"/>
                                  </a:lnTo>
                                  <a:lnTo>
                                    <a:pt x="559" y="161"/>
                                  </a:lnTo>
                                  <a:lnTo>
                                    <a:pt x="563" y="165"/>
                                  </a:lnTo>
                                  <a:lnTo>
                                    <a:pt x="568" y="165"/>
                                  </a:lnTo>
                                  <a:lnTo>
                                    <a:pt x="568" y="163"/>
                                  </a:lnTo>
                                  <a:lnTo>
                                    <a:pt x="568" y="158"/>
                                  </a:lnTo>
                                  <a:lnTo>
                                    <a:pt x="559" y="156"/>
                                  </a:lnTo>
                                  <a:lnTo>
                                    <a:pt x="552" y="153"/>
                                  </a:lnTo>
                                  <a:lnTo>
                                    <a:pt x="540" y="151"/>
                                  </a:lnTo>
                                  <a:lnTo>
                                    <a:pt x="544" y="149"/>
                                  </a:lnTo>
                                  <a:lnTo>
                                    <a:pt x="547" y="149"/>
                                  </a:lnTo>
                                  <a:lnTo>
                                    <a:pt x="552" y="151"/>
                                  </a:lnTo>
                                  <a:lnTo>
                                    <a:pt x="556" y="151"/>
                                  </a:lnTo>
                                  <a:lnTo>
                                    <a:pt x="559" y="153"/>
                                  </a:lnTo>
                                  <a:lnTo>
                                    <a:pt x="578" y="153"/>
                                  </a:lnTo>
                                  <a:lnTo>
                                    <a:pt x="594" y="151"/>
                                  </a:lnTo>
                                  <a:lnTo>
                                    <a:pt x="594" y="144"/>
                                  </a:lnTo>
                                  <a:lnTo>
                                    <a:pt x="582" y="141"/>
                                  </a:lnTo>
                                  <a:lnTo>
                                    <a:pt x="578" y="146"/>
                                  </a:lnTo>
                                  <a:lnTo>
                                    <a:pt x="573" y="141"/>
                                  </a:lnTo>
                                  <a:lnTo>
                                    <a:pt x="573" y="139"/>
                                  </a:lnTo>
                                  <a:lnTo>
                                    <a:pt x="587" y="139"/>
                                  </a:lnTo>
                                  <a:lnTo>
                                    <a:pt x="599" y="137"/>
                                  </a:lnTo>
                                  <a:lnTo>
                                    <a:pt x="602" y="139"/>
                                  </a:lnTo>
                                  <a:lnTo>
                                    <a:pt x="609" y="139"/>
                                  </a:lnTo>
                                  <a:lnTo>
                                    <a:pt x="616" y="134"/>
                                  </a:lnTo>
                                  <a:lnTo>
                                    <a:pt x="618" y="134"/>
                                  </a:lnTo>
                                  <a:lnTo>
                                    <a:pt x="618" y="132"/>
                                  </a:lnTo>
                                  <a:lnTo>
                                    <a:pt x="599" y="132"/>
                                  </a:lnTo>
                                  <a:lnTo>
                                    <a:pt x="599" y="129"/>
                                  </a:lnTo>
                                  <a:lnTo>
                                    <a:pt x="597" y="129"/>
                                  </a:lnTo>
                                  <a:lnTo>
                                    <a:pt x="597" y="127"/>
                                  </a:lnTo>
                                  <a:lnTo>
                                    <a:pt x="592" y="127"/>
                                  </a:lnTo>
                                  <a:lnTo>
                                    <a:pt x="587" y="125"/>
                                  </a:lnTo>
                                  <a:lnTo>
                                    <a:pt x="592" y="125"/>
                                  </a:lnTo>
                                  <a:lnTo>
                                    <a:pt x="594" y="125"/>
                                  </a:lnTo>
                                  <a:lnTo>
                                    <a:pt x="594" y="122"/>
                                  </a:lnTo>
                                  <a:lnTo>
                                    <a:pt x="592" y="120"/>
                                  </a:lnTo>
                                  <a:lnTo>
                                    <a:pt x="590" y="120"/>
                                  </a:lnTo>
                                  <a:lnTo>
                                    <a:pt x="582" y="117"/>
                                  </a:lnTo>
                                  <a:lnTo>
                                    <a:pt x="592" y="117"/>
                                  </a:lnTo>
                                  <a:lnTo>
                                    <a:pt x="594" y="120"/>
                                  </a:lnTo>
                                  <a:lnTo>
                                    <a:pt x="597" y="120"/>
                                  </a:lnTo>
                                  <a:lnTo>
                                    <a:pt x="602" y="120"/>
                                  </a:lnTo>
                                  <a:lnTo>
                                    <a:pt x="606" y="120"/>
                                  </a:lnTo>
                                  <a:lnTo>
                                    <a:pt x="609" y="125"/>
                                  </a:lnTo>
                                  <a:lnTo>
                                    <a:pt x="613" y="125"/>
                                  </a:lnTo>
                                  <a:lnTo>
                                    <a:pt x="618" y="120"/>
                                  </a:lnTo>
                                  <a:lnTo>
                                    <a:pt x="618" y="113"/>
                                  </a:lnTo>
                                  <a:lnTo>
                                    <a:pt x="616" y="110"/>
                                  </a:lnTo>
                                  <a:lnTo>
                                    <a:pt x="613" y="110"/>
                                  </a:lnTo>
                                  <a:lnTo>
                                    <a:pt x="611" y="108"/>
                                  </a:lnTo>
                                  <a:lnTo>
                                    <a:pt x="609" y="105"/>
                                  </a:lnTo>
                                  <a:lnTo>
                                    <a:pt x="592" y="103"/>
                                  </a:lnTo>
                                  <a:lnTo>
                                    <a:pt x="587" y="101"/>
                                  </a:lnTo>
                                  <a:lnTo>
                                    <a:pt x="587" y="98"/>
                                  </a:lnTo>
                                  <a:lnTo>
                                    <a:pt x="590" y="98"/>
                                  </a:lnTo>
                                  <a:lnTo>
                                    <a:pt x="599" y="98"/>
                                  </a:lnTo>
                                  <a:lnTo>
                                    <a:pt x="611" y="96"/>
                                  </a:lnTo>
                                  <a:lnTo>
                                    <a:pt x="618" y="96"/>
                                  </a:lnTo>
                                  <a:lnTo>
                                    <a:pt x="623" y="98"/>
                                  </a:lnTo>
                                  <a:lnTo>
                                    <a:pt x="632" y="98"/>
                                  </a:lnTo>
                                  <a:lnTo>
                                    <a:pt x="637" y="96"/>
                                  </a:lnTo>
                                  <a:lnTo>
                                    <a:pt x="642" y="93"/>
                                  </a:lnTo>
                                  <a:lnTo>
                                    <a:pt x="642" y="91"/>
                                  </a:lnTo>
                                  <a:lnTo>
                                    <a:pt x="642" y="89"/>
                                  </a:lnTo>
                                  <a:lnTo>
                                    <a:pt x="632" y="89"/>
                                  </a:lnTo>
                                  <a:lnTo>
                                    <a:pt x="625" y="86"/>
                                  </a:lnTo>
                                  <a:lnTo>
                                    <a:pt x="616" y="86"/>
                                  </a:lnTo>
                                  <a:lnTo>
                                    <a:pt x="613" y="84"/>
                                  </a:lnTo>
                                  <a:lnTo>
                                    <a:pt x="623" y="84"/>
                                  </a:lnTo>
                                  <a:lnTo>
                                    <a:pt x="621" y="82"/>
                                  </a:lnTo>
                                  <a:lnTo>
                                    <a:pt x="618" y="79"/>
                                  </a:lnTo>
                                  <a:lnTo>
                                    <a:pt x="618" y="77"/>
                                  </a:lnTo>
                                  <a:lnTo>
                                    <a:pt x="613" y="77"/>
                                  </a:lnTo>
                                  <a:lnTo>
                                    <a:pt x="611" y="79"/>
                                  </a:lnTo>
                                  <a:lnTo>
                                    <a:pt x="611" y="84"/>
                                  </a:lnTo>
                                  <a:lnTo>
                                    <a:pt x="606" y="84"/>
                                  </a:lnTo>
                                  <a:lnTo>
                                    <a:pt x="604" y="84"/>
                                  </a:lnTo>
                                  <a:lnTo>
                                    <a:pt x="602" y="82"/>
                                  </a:lnTo>
                                  <a:lnTo>
                                    <a:pt x="599" y="79"/>
                                  </a:lnTo>
                                  <a:lnTo>
                                    <a:pt x="602" y="79"/>
                                  </a:lnTo>
                                  <a:lnTo>
                                    <a:pt x="606" y="77"/>
                                  </a:lnTo>
                                  <a:lnTo>
                                    <a:pt x="609" y="74"/>
                                  </a:lnTo>
                                  <a:lnTo>
                                    <a:pt x="613" y="70"/>
                                  </a:lnTo>
                                  <a:lnTo>
                                    <a:pt x="616" y="67"/>
                                  </a:lnTo>
                                  <a:lnTo>
                                    <a:pt x="618" y="65"/>
                                  </a:lnTo>
                                  <a:lnTo>
                                    <a:pt x="621" y="65"/>
                                  </a:lnTo>
                                  <a:lnTo>
                                    <a:pt x="623" y="65"/>
                                  </a:lnTo>
                                  <a:lnTo>
                                    <a:pt x="628" y="65"/>
                                  </a:lnTo>
                                  <a:lnTo>
                                    <a:pt x="630" y="65"/>
                                  </a:lnTo>
                                  <a:lnTo>
                                    <a:pt x="632" y="62"/>
                                  </a:lnTo>
                                  <a:lnTo>
                                    <a:pt x="637" y="60"/>
                                  </a:lnTo>
                                  <a:lnTo>
                                    <a:pt x="635" y="55"/>
                                  </a:lnTo>
                                  <a:lnTo>
                                    <a:pt x="637" y="53"/>
                                  </a:lnTo>
                                  <a:lnTo>
                                    <a:pt x="640" y="50"/>
                                  </a:lnTo>
                                  <a:lnTo>
                                    <a:pt x="642" y="50"/>
                                  </a:lnTo>
                                  <a:lnTo>
                                    <a:pt x="647" y="50"/>
                                  </a:lnTo>
                                  <a:lnTo>
                                    <a:pt x="649" y="50"/>
                                  </a:lnTo>
                                  <a:lnTo>
                                    <a:pt x="651" y="53"/>
                                  </a:lnTo>
                                  <a:lnTo>
                                    <a:pt x="656" y="53"/>
                                  </a:lnTo>
                                  <a:lnTo>
                                    <a:pt x="659" y="50"/>
                                  </a:lnTo>
                                  <a:lnTo>
                                    <a:pt x="661" y="50"/>
                                  </a:lnTo>
                                  <a:lnTo>
                                    <a:pt x="663" y="48"/>
                                  </a:lnTo>
                                  <a:lnTo>
                                    <a:pt x="644" y="48"/>
                                  </a:lnTo>
                                  <a:lnTo>
                                    <a:pt x="642" y="48"/>
                                  </a:lnTo>
                                  <a:lnTo>
                                    <a:pt x="637" y="48"/>
                                  </a:lnTo>
                                  <a:lnTo>
                                    <a:pt x="635" y="50"/>
                                  </a:lnTo>
                                  <a:lnTo>
                                    <a:pt x="630" y="50"/>
                                  </a:lnTo>
                                  <a:lnTo>
                                    <a:pt x="630" y="48"/>
                                  </a:lnTo>
                                  <a:lnTo>
                                    <a:pt x="640" y="43"/>
                                  </a:lnTo>
                                  <a:lnTo>
                                    <a:pt x="670" y="43"/>
                                  </a:lnTo>
                                  <a:lnTo>
                                    <a:pt x="675" y="43"/>
                                  </a:lnTo>
                                  <a:lnTo>
                                    <a:pt x="678" y="43"/>
                                  </a:lnTo>
                                  <a:lnTo>
                                    <a:pt x="682" y="41"/>
                                  </a:lnTo>
                                  <a:lnTo>
                                    <a:pt x="678" y="41"/>
                                  </a:lnTo>
                                  <a:lnTo>
                                    <a:pt x="673" y="38"/>
                                  </a:lnTo>
                                  <a:lnTo>
                                    <a:pt x="656" y="38"/>
                                  </a:lnTo>
                                  <a:lnTo>
                                    <a:pt x="651" y="41"/>
                                  </a:lnTo>
                                  <a:lnTo>
                                    <a:pt x="635" y="41"/>
                                  </a:lnTo>
                                  <a:lnTo>
                                    <a:pt x="635" y="38"/>
                                  </a:lnTo>
                                  <a:lnTo>
                                    <a:pt x="637" y="38"/>
                                  </a:lnTo>
                                  <a:lnTo>
                                    <a:pt x="642" y="38"/>
                                  </a:lnTo>
                                  <a:lnTo>
                                    <a:pt x="687" y="38"/>
                                  </a:lnTo>
                                  <a:lnTo>
                                    <a:pt x="692" y="36"/>
                                  </a:lnTo>
                                  <a:lnTo>
                                    <a:pt x="699" y="34"/>
                                  </a:lnTo>
                                  <a:lnTo>
                                    <a:pt x="701" y="31"/>
                                  </a:lnTo>
                                  <a:lnTo>
                                    <a:pt x="718" y="31"/>
                                  </a:lnTo>
                                  <a:lnTo>
                                    <a:pt x="723" y="29"/>
                                  </a:lnTo>
                                  <a:lnTo>
                                    <a:pt x="725" y="29"/>
                                  </a:lnTo>
                                  <a:lnTo>
                                    <a:pt x="730" y="29"/>
                                  </a:lnTo>
                                  <a:lnTo>
                                    <a:pt x="732" y="26"/>
                                  </a:lnTo>
                                  <a:lnTo>
                                    <a:pt x="730" y="24"/>
                                  </a:lnTo>
                                  <a:close/>
                                  <a:moveTo>
                                    <a:pt x="119" y="268"/>
                                  </a:moveTo>
                                  <a:lnTo>
                                    <a:pt x="116" y="266"/>
                                  </a:lnTo>
                                  <a:lnTo>
                                    <a:pt x="119" y="268"/>
                                  </a:lnTo>
                                  <a:close/>
                                  <a:moveTo>
                                    <a:pt x="128" y="223"/>
                                  </a:moveTo>
                                  <a:lnTo>
                                    <a:pt x="135" y="223"/>
                                  </a:lnTo>
                                  <a:lnTo>
                                    <a:pt x="138" y="220"/>
                                  </a:lnTo>
                                  <a:lnTo>
                                    <a:pt x="145" y="220"/>
                                  </a:lnTo>
                                  <a:lnTo>
                                    <a:pt x="147" y="220"/>
                                  </a:lnTo>
                                  <a:lnTo>
                                    <a:pt x="147" y="216"/>
                                  </a:lnTo>
                                  <a:lnTo>
                                    <a:pt x="150" y="216"/>
                                  </a:lnTo>
                                  <a:lnTo>
                                    <a:pt x="147" y="213"/>
                                  </a:lnTo>
                                  <a:lnTo>
                                    <a:pt x="145" y="211"/>
                                  </a:lnTo>
                                  <a:lnTo>
                                    <a:pt x="143" y="211"/>
                                  </a:lnTo>
                                  <a:lnTo>
                                    <a:pt x="138" y="211"/>
                                  </a:lnTo>
                                  <a:lnTo>
                                    <a:pt x="135" y="206"/>
                                  </a:lnTo>
                                  <a:lnTo>
                                    <a:pt x="119" y="206"/>
                                  </a:lnTo>
                                  <a:lnTo>
                                    <a:pt x="119" y="213"/>
                                  </a:lnTo>
                                  <a:lnTo>
                                    <a:pt x="116" y="216"/>
                                  </a:lnTo>
                                  <a:lnTo>
                                    <a:pt x="114" y="216"/>
                                  </a:lnTo>
                                  <a:lnTo>
                                    <a:pt x="114" y="218"/>
                                  </a:lnTo>
                                  <a:lnTo>
                                    <a:pt x="116" y="220"/>
                                  </a:lnTo>
                                  <a:lnTo>
                                    <a:pt x="119" y="220"/>
                                  </a:lnTo>
                                  <a:lnTo>
                                    <a:pt x="119" y="225"/>
                                  </a:lnTo>
                                  <a:lnTo>
                                    <a:pt x="128" y="223"/>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20" name="Greece" descr="© INSCALE GmbH, 15.06.2010"/>
                            <a:cNvSpPr>
                              <a:spLocks noEditPoints="1"/>
                            </a:cNvSpPr>
                          </a:nvSpPr>
                          <a:spPr bwMode="gray">
                            <a:xfrm>
                              <a:off x="2943" y="748"/>
                              <a:ext cx="136" cy="141"/>
                            </a:xfrm>
                            <a:custGeom>
                              <a:avLst/>
                              <a:gdLst>
                                <a:gd name="T0" fmla="*/ 0 w 534"/>
                                <a:gd name="T1" fmla="*/ 2147483647 h 552"/>
                                <a:gd name="T2" fmla="*/ 2147483647 w 534"/>
                                <a:gd name="T3" fmla="*/ 2147483647 h 552"/>
                                <a:gd name="T4" fmla="*/ 2147483647 w 534"/>
                                <a:gd name="T5" fmla="*/ 2147483647 h 552"/>
                                <a:gd name="T6" fmla="*/ 2147483647 w 534"/>
                                <a:gd name="T7" fmla="*/ 2147483647 h 552"/>
                                <a:gd name="T8" fmla="*/ 2147483647 w 534"/>
                                <a:gd name="T9" fmla="*/ 2147483647 h 552"/>
                                <a:gd name="T10" fmla="*/ 2147483647 w 534"/>
                                <a:gd name="T11" fmla="*/ 2147483647 h 552"/>
                                <a:gd name="T12" fmla="*/ 2147483647 w 534"/>
                                <a:gd name="T13" fmla="*/ 2147483647 h 552"/>
                                <a:gd name="T14" fmla="*/ 2147483647 w 534"/>
                                <a:gd name="T15" fmla="*/ 2147483647 h 552"/>
                                <a:gd name="T16" fmla="*/ 2147483647 w 534"/>
                                <a:gd name="T17" fmla="*/ 2147483647 h 552"/>
                                <a:gd name="T18" fmla="*/ 2147483647 w 534"/>
                                <a:gd name="T19" fmla="*/ 2147483647 h 552"/>
                                <a:gd name="T20" fmla="*/ 2147483647 w 534"/>
                                <a:gd name="T21" fmla="*/ 2147483647 h 552"/>
                                <a:gd name="T22" fmla="*/ 2147483647 w 534"/>
                                <a:gd name="T23" fmla="*/ 2147483647 h 552"/>
                                <a:gd name="T24" fmla="*/ 2147483647 w 534"/>
                                <a:gd name="T25" fmla="*/ 2147483647 h 552"/>
                                <a:gd name="T26" fmla="*/ 2147483647 w 534"/>
                                <a:gd name="T27" fmla="*/ 2147483647 h 552"/>
                                <a:gd name="T28" fmla="*/ 2147483647 w 534"/>
                                <a:gd name="T29" fmla="*/ 2147483647 h 552"/>
                                <a:gd name="T30" fmla="*/ 2147483647 w 534"/>
                                <a:gd name="T31" fmla="*/ 2147483647 h 552"/>
                                <a:gd name="T32" fmla="*/ 2147483647 w 534"/>
                                <a:gd name="T33" fmla="*/ 2147483647 h 552"/>
                                <a:gd name="T34" fmla="*/ 2147483647 w 534"/>
                                <a:gd name="T35" fmla="*/ 2147483647 h 552"/>
                                <a:gd name="T36" fmla="*/ 2147483647 w 534"/>
                                <a:gd name="T37" fmla="*/ 2147483647 h 552"/>
                                <a:gd name="T38" fmla="*/ 2147483647 w 534"/>
                                <a:gd name="T39" fmla="*/ 2147483647 h 552"/>
                                <a:gd name="T40" fmla="*/ 2147483647 w 534"/>
                                <a:gd name="T41" fmla="*/ 2147483647 h 552"/>
                                <a:gd name="T42" fmla="*/ 2147483647 w 534"/>
                                <a:gd name="T43" fmla="*/ 2147483647 h 552"/>
                                <a:gd name="T44" fmla="*/ 2147483647 w 534"/>
                                <a:gd name="T45" fmla="*/ 2147483647 h 552"/>
                                <a:gd name="T46" fmla="*/ 2147483647 w 534"/>
                                <a:gd name="T47" fmla="*/ 2147483647 h 552"/>
                                <a:gd name="T48" fmla="*/ 2147483647 w 534"/>
                                <a:gd name="T49" fmla="*/ 2147483647 h 552"/>
                                <a:gd name="T50" fmla="*/ 2147483647 w 534"/>
                                <a:gd name="T51" fmla="*/ 2147483647 h 552"/>
                                <a:gd name="T52" fmla="*/ 2147483647 w 534"/>
                                <a:gd name="T53" fmla="*/ 2147483647 h 552"/>
                                <a:gd name="T54" fmla="*/ 2147483647 w 534"/>
                                <a:gd name="T55" fmla="*/ 2147483647 h 552"/>
                                <a:gd name="T56" fmla="*/ 2147483647 w 534"/>
                                <a:gd name="T57" fmla="*/ 2147483647 h 552"/>
                                <a:gd name="T58" fmla="*/ 2147483647 w 534"/>
                                <a:gd name="T59" fmla="*/ 2147483647 h 552"/>
                                <a:gd name="T60" fmla="*/ 2147483647 w 534"/>
                                <a:gd name="T61" fmla="*/ 2147483647 h 552"/>
                                <a:gd name="T62" fmla="*/ 2147483647 w 534"/>
                                <a:gd name="T63" fmla="*/ 2147483647 h 552"/>
                                <a:gd name="T64" fmla="*/ 2147483647 w 534"/>
                                <a:gd name="T65" fmla="*/ 2147483647 h 552"/>
                                <a:gd name="T66" fmla="*/ 2147483647 w 534"/>
                                <a:gd name="T67" fmla="*/ 2147483647 h 552"/>
                                <a:gd name="T68" fmla="*/ 2147483647 w 534"/>
                                <a:gd name="T69" fmla="*/ 2147483647 h 552"/>
                                <a:gd name="T70" fmla="*/ 2147483647 w 534"/>
                                <a:gd name="T71" fmla="*/ 2147483647 h 552"/>
                                <a:gd name="T72" fmla="*/ 2147483647 w 534"/>
                                <a:gd name="T73" fmla="*/ 2147483647 h 552"/>
                                <a:gd name="T74" fmla="*/ 2147483647 w 534"/>
                                <a:gd name="T75" fmla="*/ 2147483647 h 552"/>
                                <a:gd name="T76" fmla="*/ 2147483647 w 534"/>
                                <a:gd name="T77" fmla="*/ 2147483647 h 552"/>
                                <a:gd name="T78" fmla="*/ 2147483647 w 534"/>
                                <a:gd name="T79" fmla="*/ 2147483647 h 552"/>
                                <a:gd name="T80" fmla="*/ 2147483647 w 534"/>
                                <a:gd name="T81" fmla="*/ 2147483647 h 552"/>
                                <a:gd name="T82" fmla="*/ 2147483647 w 534"/>
                                <a:gd name="T83" fmla="*/ 2147483647 h 552"/>
                                <a:gd name="T84" fmla="*/ 2147483647 w 534"/>
                                <a:gd name="T85" fmla="*/ 2147483647 h 552"/>
                                <a:gd name="T86" fmla="*/ 2147483647 w 534"/>
                                <a:gd name="T87" fmla="*/ 2147483647 h 552"/>
                                <a:gd name="T88" fmla="*/ 2147483647 w 534"/>
                                <a:gd name="T89" fmla="*/ 2147483647 h 552"/>
                                <a:gd name="T90" fmla="*/ 2147483647 w 534"/>
                                <a:gd name="T91" fmla="*/ 2147483647 h 552"/>
                                <a:gd name="T92" fmla="*/ 2147483647 w 534"/>
                                <a:gd name="T93" fmla="*/ 2147483647 h 552"/>
                                <a:gd name="T94" fmla="*/ 2147483647 w 534"/>
                                <a:gd name="T95" fmla="*/ 2147483647 h 552"/>
                                <a:gd name="T96" fmla="*/ 2147483647 w 534"/>
                                <a:gd name="T97" fmla="*/ 2147483647 h 552"/>
                                <a:gd name="T98" fmla="*/ 2147483647 w 534"/>
                                <a:gd name="T99" fmla="*/ 2147483647 h 552"/>
                                <a:gd name="T100" fmla="*/ 2147483647 w 534"/>
                                <a:gd name="T101" fmla="*/ 2147483647 h 552"/>
                                <a:gd name="T102" fmla="*/ 2147483647 w 534"/>
                                <a:gd name="T103" fmla="*/ 2147483647 h 552"/>
                                <a:gd name="T104" fmla="*/ 2147483647 w 534"/>
                                <a:gd name="T105" fmla="*/ 2147483647 h 552"/>
                                <a:gd name="T106" fmla="*/ 2147483647 w 534"/>
                                <a:gd name="T107" fmla="*/ 2147483647 h 552"/>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w 534"/>
                                <a:gd name="T163" fmla="*/ 0 h 552"/>
                                <a:gd name="T164" fmla="*/ 534 w 534"/>
                                <a:gd name="T165" fmla="*/ 552 h 552"/>
                              </a:gdLst>
                              <a:ahLst/>
                              <a:cxnLst>
                                <a:cxn ang="T108">
                                  <a:pos x="T0" y="T1"/>
                                </a:cxn>
                                <a:cxn ang="T109">
                                  <a:pos x="T2" y="T3"/>
                                </a:cxn>
                                <a:cxn ang="T110">
                                  <a:pos x="T4" y="T5"/>
                                </a:cxn>
                                <a:cxn ang="T111">
                                  <a:pos x="T6" y="T7"/>
                                </a:cxn>
                                <a:cxn ang="T112">
                                  <a:pos x="T8" y="T9"/>
                                </a:cxn>
                                <a:cxn ang="T113">
                                  <a:pos x="T10" y="T11"/>
                                </a:cxn>
                                <a:cxn ang="T114">
                                  <a:pos x="T12" y="T13"/>
                                </a:cxn>
                                <a:cxn ang="T115">
                                  <a:pos x="T14" y="T15"/>
                                </a:cxn>
                                <a:cxn ang="T116">
                                  <a:pos x="T16" y="T17"/>
                                </a:cxn>
                                <a:cxn ang="T117">
                                  <a:pos x="T18" y="T19"/>
                                </a:cxn>
                                <a:cxn ang="T118">
                                  <a:pos x="T20" y="T21"/>
                                </a:cxn>
                                <a:cxn ang="T119">
                                  <a:pos x="T22" y="T23"/>
                                </a:cxn>
                                <a:cxn ang="T120">
                                  <a:pos x="T24" y="T25"/>
                                </a:cxn>
                                <a:cxn ang="T121">
                                  <a:pos x="T26" y="T27"/>
                                </a:cxn>
                                <a:cxn ang="T122">
                                  <a:pos x="T28" y="T29"/>
                                </a:cxn>
                                <a:cxn ang="T123">
                                  <a:pos x="T30" y="T31"/>
                                </a:cxn>
                                <a:cxn ang="T124">
                                  <a:pos x="T32" y="T33"/>
                                </a:cxn>
                                <a:cxn ang="T125">
                                  <a:pos x="T34" y="T35"/>
                                </a:cxn>
                                <a:cxn ang="T126">
                                  <a:pos x="T36" y="T37"/>
                                </a:cxn>
                                <a:cxn ang="T127">
                                  <a:pos x="T38" y="T39"/>
                                </a:cxn>
                                <a:cxn ang="T128">
                                  <a:pos x="T40" y="T41"/>
                                </a:cxn>
                                <a:cxn ang="T129">
                                  <a:pos x="T42" y="T43"/>
                                </a:cxn>
                                <a:cxn ang="T130">
                                  <a:pos x="T44" y="T45"/>
                                </a:cxn>
                                <a:cxn ang="T131">
                                  <a:pos x="T46" y="T47"/>
                                </a:cxn>
                                <a:cxn ang="T132">
                                  <a:pos x="T48" y="T49"/>
                                </a:cxn>
                                <a:cxn ang="T133">
                                  <a:pos x="T50" y="T51"/>
                                </a:cxn>
                                <a:cxn ang="T134">
                                  <a:pos x="T52" y="T53"/>
                                </a:cxn>
                                <a:cxn ang="T135">
                                  <a:pos x="T54" y="T55"/>
                                </a:cxn>
                                <a:cxn ang="T136">
                                  <a:pos x="T56" y="T57"/>
                                </a:cxn>
                                <a:cxn ang="T137">
                                  <a:pos x="T58" y="T59"/>
                                </a:cxn>
                                <a:cxn ang="T138">
                                  <a:pos x="T60" y="T61"/>
                                </a:cxn>
                                <a:cxn ang="T139">
                                  <a:pos x="T62" y="T63"/>
                                </a:cxn>
                                <a:cxn ang="T140">
                                  <a:pos x="T64" y="T65"/>
                                </a:cxn>
                                <a:cxn ang="T141">
                                  <a:pos x="T66" y="T67"/>
                                </a:cxn>
                                <a:cxn ang="T142">
                                  <a:pos x="T68" y="T69"/>
                                </a:cxn>
                                <a:cxn ang="T143">
                                  <a:pos x="T70" y="T71"/>
                                </a:cxn>
                                <a:cxn ang="T144">
                                  <a:pos x="T72" y="T73"/>
                                </a:cxn>
                                <a:cxn ang="T145">
                                  <a:pos x="T74" y="T75"/>
                                </a:cxn>
                                <a:cxn ang="T146">
                                  <a:pos x="T76" y="T77"/>
                                </a:cxn>
                                <a:cxn ang="T147">
                                  <a:pos x="T78" y="T79"/>
                                </a:cxn>
                                <a:cxn ang="T148">
                                  <a:pos x="T80" y="T81"/>
                                </a:cxn>
                                <a:cxn ang="T149">
                                  <a:pos x="T82" y="T83"/>
                                </a:cxn>
                                <a:cxn ang="T150">
                                  <a:pos x="T84" y="T85"/>
                                </a:cxn>
                                <a:cxn ang="T151">
                                  <a:pos x="T86" y="T87"/>
                                </a:cxn>
                                <a:cxn ang="T152">
                                  <a:pos x="T88" y="T89"/>
                                </a:cxn>
                                <a:cxn ang="T153">
                                  <a:pos x="T90" y="T91"/>
                                </a:cxn>
                                <a:cxn ang="T154">
                                  <a:pos x="T92" y="T93"/>
                                </a:cxn>
                                <a:cxn ang="T155">
                                  <a:pos x="T94" y="T95"/>
                                </a:cxn>
                                <a:cxn ang="T156">
                                  <a:pos x="T96" y="T97"/>
                                </a:cxn>
                                <a:cxn ang="T157">
                                  <a:pos x="T98" y="T99"/>
                                </a:cxn>
                                <a:cxn ang="T158">
                                  <a:pos x="T100" y="T101"/>
                                </a:cxn>
                                <a:cxn ang="T159">
                                  <a:pos x="T102" y="T103"/>
                                </a:cxn>
                                <a:cxn ang="T160">
                                  <a:pos x="T104" y="T105"/>
                                </a:cxn>
                                <a:cxn ang="T161">
                                  <a:pos x="T106" y="T107"/>
                                </a:cxn>
                              </a:cxnLst>
                              <a:rect l="T162" t="T163" r="T164" b="T165"/>
                              <a:pathLst>
                                <a:path w="534" h="552">
                                  <a:moveTo>
                                    <a:pt x="240" y="108"/>
                                  </a:moveTo>
                                  <a:lnTo>
                                    <a:pt x="270" y="126"/>
                                  </a:lnTo>
                                  <a:lnTo>
                                    <a:pt x="282" y="120"/>
                                  </a:lnTo>
                                  <a:lnTo>
                                    <a:pt x="240" y="108"/>
                                  </a:lnTo>
                                  <a:close/>
                                  <a:moveTo>
                                    <a:pt x="24" y="258"/>
                                  </a:moveTo>
                                  <a:lnTo>
                                    <a:pt x="0" y="282"/>
                                  </a:lnTo>
                                  <a:lnTo>
                                    <a:pt x="42" y="294"/>
                                  </a:lnTo>
                                  <a:lnTo>
                                    <a:pt x="24" y="258"/>
                                  </a:lnTo>
                                  <a:close/>
                                  <a:moveTo>
                                    <a:pt x="312" y="414"/>
                                  </a:moveTo>
                                  <a:lnTo>
                                    <a:pt x="312" y="420"/>
                                  </a:lnTo>
                                  <a:lnTo>
                                    <a:pt x="324" y="420"/>
                                  </a:lnTo>
                                  <a:lnTo>
                                    <a:pt x="324" y="414"/>
                                  </a:lnTo>
                                  <a:lnTo>
                                    <a:pt x="318" y="408"/>
                                  </a:lnTo>
                                  <a:lnTo>
                                    <a:pt x="312" y="408"/>
                                  </a:lnTo>
                                  <a:lnTo>
                                    <a:pt x="312" y="414"/>
                                  </a:lnTo>
                                  <a:close/>
                                  <a:moveTo>
                                    <a:pt x="306" y="390"/>
                                  </a:moveTo>
                                  <a:lnTo>
                                    <a:pt x="300" y="378"/>
                                  </a:lnTo>
                                  <a:lnTo>
                                    <a:pt x="294" y="390"/>
                                  </a:lnTo>
                                  <a:lnTo>
                                    <a:pt x="306" y="390"/>
                                  </a:lnTo>
                                  <a:close/>
                                  <a:moveTo>
                                    <a:pt x="294" y="294"/>
                                  </a:moveTo>
                                  <a:lnTo>
                                    <a:pt x="318" y="336"/>
                                  </a:lnTo>
                                  <a:lnTo>
                                    <a:pt x="330" y="318"/>
                                  </a:lnTo>
                                  <a:lnTo>
                                    <a:pt x="294" y="294"/>
                                  </a:lnTo>
                                  <a:close/>
                                  <a:moveTo>
                                    <a:pt x="108" y="264"/>
                                  </a:moveTo>
                                  <a:lnTo>
                                    <a:pt x="138" y="264"/>
                                  </a:lnTo>
                                  <a:lnTo>
                                    <a:pt x="144" y="270"/>
                                  </a:lnTo>
                                  <a:lnTo>
                                    <a:pt x="156" y="270"/>
                                  </a:lnTo>
                                  <a:lnTo>
                                    <a:pt x="180" y="282"/>
                                  </a:lnTo>
                                  <a:lnTo>
                                    <a:pt x="192" y="282"/>
                                  </a:lnTo>
                                  <a:lnTo>
                                    <a:pt x="198" y="288"/>
                                  </a:lnTo>
                                  <a:lnTo>
                                    <a:pt x="204" y="288"/>
                                  </a:lnTo>
                                  <a:lnTo>
                                    <a:pt x="216" y="300"/>
                                  </a:lnTo>
                                  <a:lnTo>
                                    <a:pt x="228" y="306"/>
                                  </a:lnTo>
                                  <a:lnTo>
                                    <a:pt x="234" y="312"/>
                                  </a:lnTo>
                                  <a:lnTo>
                                    <a:pt x="246" y="312"/>
                                  </a:lnTo>
                                  <a:lnTo>
                                    <a:pt x="252" y="306"/>
                                  </a:lnTo>
                                  <a:lnTo>
                                    <a:pt x="252" y="288"/>
                                  </a:lnTo>
                                  <a:lnTo>
                                    <a:pt x="228" y="264"/>
                                  </a:lnTo>
                                  <a:lnTo>
                                    <a:pt x="216" y="258"/>
                                  </a:lnTo>
                                  <a:lnTo>
                                    <a:pt x="210" y="252"/>
                                  </a:lnTo>
                                  <a:lnTo>
                                    <a:pt x="204" y="252"/>
                                  </a:lnTo>
                                  <a:lnTo>
                                    <a:pt x="198" y="246"/>
                                  </a:lnTo>
                                  <a:lnTo>
                                    <a:pt x="186" y="246"/>
                                  </a:lnTo>
                                  <a:lnTo>
                                    <a:pt x="174" y="234"/>
                                  </a:lnTo>
                                  <a:lnTo>
                                    <a:pt x="168" y="234"/>
                                  </a:lnTo>
                                  <a:lnTo>
                                    <a:pt x="174" y="228"/>
                                  </a:lnTo>
                                  <a:lnTo>
                                    <a:pt x="192" y="228"/>
                                  </a:lnTo>
                                  <a:lnTo>
                                    <a:pt x="198" y="240"/>
                                  </a:lnTo>
                                  <a:lnTo>
                                    <a:pt x="222" y="252"/>
                                  </a:lnTo>
                                  <a:lnTo>
                                    <a:pt x="234" y="264"/>
                                  </a:lnTo>
                                  <a:lnTo>
                                    <a:pt x="258" y="264"/>
                                  </a:lnTo>
                                  <a:lnTo>
                                    <a:pt x="270" y="252"/>
                                  </a:lnTo>
                                  <a:lnTo>
                                    <a:pt x="258" y="240"/>
                                  </a:lnTo>
                                  <a:lnTo>
                                    <a:pt x="246" y="240"/>
                                  </a:lnTo>
                                  <a:lnTo>
                                    <a:pt x="234" y="234"/>
                                  </a:lnTo>
                                  <a:lnTo>
                                    <a:pt x="222" y="234"/>
                                  </a:lnTo>
                                  <a:lnTo>
                                    <a:pt x="210" y="228"/>
                                  </a:lnTo>
                                  <a:lnTo>
                                    <a:pt x="204" y="216"/>
                                  </a:lnTo>
                                  <a:lnTo>
                                    <a:pt x="198" y="210"/>
                                  </a:lnTo>
                                  <a:lnTo>
                                    <a:pt x="198" y="204"/>
                                  </a:lnTo>
                                  <a:lnTo>
                                    <a:pt x="192" y="192"/>
                                  </a:lnTo>
                                  <a:lnTo>
                                    <a:pt x="186" y="186"/>
                                  </a:lnTo>
                                  <a:lnTo>
                                    <a:pt x="174" y="162"/>
                                  </a:lnTo>
                                  <a:lnTo>
                                    <a:pt x="168" y="156"/>
                                  </a:lnTo>
                                  <a:lnTo>
                                    <a:pt x="162" y="144"/>
                                  </a:lnTo>
                                  <a:lnTo>
                                    <a:pt x="150" y="132"/>
                                  </a:lnTo>
                                  <a:lnTo>
                                    <a:pt x="150" y="120"/>
                                  </a:lnTo>
                                  <a:lnTo>
                                    <a:pt x="144" y="114"/>
                                  </a:lnTo>
                                  <a:lnTo>
                                    <a:pt x="144" y="102"/>
                                  </a:lnTo>
                                  <a:lnTo>
                                    <a:pt x="150" y="96"/>
                                  </a:lnTo>
                                  <a:lnTo>
                                    <a:pt x="156" y="96"/>
                                  </a:lnTo>
                                  <a:lnTo>
                                    <a:pt x="162" y="102"/>
                                  </a:lnTo>
                                  <a:lnTo>
                                    <a:pt x="162" y="108"/>
                                  </a:lnTo>
                                  <a:lnTo>
                                    <a:pt x="168" y="114"/>
                                  </a:lnTo>
                                  <a:lnTo>
                                    <a:pt x="180" y="114"/>
                                  </a:lnTo>
                                  <a:lnTo>
                                    <a:pt x="180" y="120"/>
                                  </a:lnTo>
                                  <a:lnTo>
                                    <a:pt x="186" y="120"/>
                                  </a:lnTo>
                                  <a:lnTo>
                                    <a:pt x="198" y="132"/>
                                  </a:lnTo>
                                  <a:lnTo>
                                    <a:pt x="198" y="144"/>
                                  </a:lnTo>
                                  <a:lnTo>
                                    <a:pt x="204" y="144"/>
                                  </a:lnTo>
                                  <a:lnTo>
                                    <a:pt x="210" y="138"/>
                                  </a:lnTo>
                                  <a:lnTo>
                                    <a:pt x="216" y="138"/>
                                  </a:lnTo>
                                  <a:lnTo>
                                    <a:pt x="204" y="120"/>
                                  </a:lnTo>
                                  <a:lnTo>
                                    <a:pt x="210" y="120"/>
                                  </a:lnTo>
                                  <a:lnTo>
                                    <a:pt x="234" y="132"/>
                                  </a:lnTo>
                                  <a:lnTo>
                                    <a:pt x="222" y="114"/>
                                  </a:lnTo>
                                  <a:lnTo>
                                    <a:pt x="228" y="108"/>
                                  </a:lnTo>
                                  <a:lnTo>
                                    <a:pt x="228" y="84"/>
                                  </a:lnTo>
                                  <a:lnTo>
                                    <a:pt x="240" y="72"/>
                                  </a:lnTo>
                                  <a:lnTo>
                                    <a:pt x="270" y="72"/>
                                  </a:lnTo>
                                  <a:lnTo>
                                    <a:pt x="276" y="78"/>
                                  </a:lnTo>
                                  <a:lnTo>
                                    <a:pt x="276" y="90"/>
                                  </a:lnTo>
                                  <a:lnTo>
                                    <a:pt x="288" y="90"/>
                                  </a:lnTo>
                                  <a:lnTo>
                                    <a:pt x="294" y="84"/>
                                  </a:lnTo>
                                  <a:lnTo>
                                    <a:pt x="300" y="72"/>
                                  </a:lnTo>
                                  <a:lnTo>
                                    <a:pt x="306" y="66"/>
                                  </a:lnTo>
                                  <a:lnTo>
                                    <a:pt x="342" y="66"/>
                                  </a:lnTo>
                                  <a:lnTo>
                                    <a:pt x="360" y="72"/>
                                  </a:lnTo>
                                  <a:lnTo>
                                    <a:pt x="372" y="72"/>
                                  </a:lnTo>
                                  <a:lnTo>
                                    <a:pt x="378" y="78"/>
                                  </a:lnTo>
                                  <a:lnTo>
                                    <a:pt x="384" y="78"/>
                                  </a:lnTo>
                                  <a:lnTo>
                                    <a:pt x="384" y="72"/>
                                  </a:lnTo>
                                  <a:lnTo>
                                    <a:pt x="390" y="60"/>
                                  </a:lnTo>
                                  <a:lnTo>
                                    <a:pt x="390" y="48"/>
                                  </a:lnTo>
                                  <a:lnTo>
                                    <a:pt x="384" y="42"/>
                                  </a:lnTo>
                                  <a:lnTo>
                                    <a:pt x="384" y="36"/>
                                  </a:lnTo>
                                  <a:lnTo>
                                    <a:pt x="390" y="30"/>
                                  </a:lnTo>
                                  <a:lnTo>
                                    <a:pt x="408" y="30"/>
                                  </a:lnTo>
                                  <a:lnTo>
                                    <a:pt x="408" y="18"/>
                                  </a:lnTo>
                                  <a:lnTo>
                                    <a:pt x="402" y="12"/>
                                  </a:lnTo>
                                  <a:lnTo>
                                    <a:pt x="402" y="6"/>
                                  </a:lnTo>
                                  <a:lnTo>
                                    <a:pt x="390" y="6"/>
                                  </a:lnTo>
                                  <a:lnTo>
                                    <a:pt x="384" y="0"/>
                                  </a:lnTo>
                                  <a:lnTo>
                                    <a:pt x="366" y="6"/>
                                  </a:lnTo>
                                  <a:lnTo>
                                    <a:pt x="372" y="12"/>
                                  </a:lnTo>
                                  <a:lnTo>
                                    <a:pt x="372" y="30"/>
                                  </a:lnTo>
                                  <a:lnTo>
                                    <a:pt x="366" y="36"/>
                                  </a:lnTo>
                                  <a:lnTo>
                                    <a:pt x="348" y="36"/>
                                  </a:lnTo>
                                  <a:lnTo>
                                    <a:pt x="336" y="24"/>
                                  </a:lnTo>
                                  <a:lnTo>
                                    <a:pt x="324" y="36"/>
                                  </a:lnTo>
                                  <a:lnTo>
                                    <a:pt x="312" y="36"/>
                                  </a:lnTo>
                                  <a:lnTo>
                                    <a:pt x="300" y="24"/>
                                  </a:lnTo>
                                  <a:lnTo>
                                    <a:pt x="294" y="30"/>
                                  </a:lnTo>
                                  <a:lnTo>
                                    <a:pt x="282" y="30"/>
                                  </a:lnTo>
                                  <a:lnTo>
                                    <a:pt x="264" y="12"/>
                                  </a:lnTo>
                                  <a:lnTo>
                                    <a:pt x="264" y="6"/>
                                  </a:lnTo>
                                  <a:lnTo>
                                    <a:pt x="234" y="12"/>
                                  </a:lnTo>
                                  <a:lnTo>
                                    <a:pt x="228" y="30"/>
                                  </a:lnTo>
                                  <a:lnTo>
                                    <a:pt x="204" y="24"/>
                                  </a:lnTo>
                                  <a:lnTo>
                                    <a:pt x="198" y="30"/>
                                  </a:lnTo>
                                  <a:lnTo>
                                    <a:pt x="186" y="36"/>
                                  </a:lnTo>
                                  <a:lnTo>
                                    <a:pt x="174" y="36"/>
                                  </a:lnTo>
                                  <a:lnTo>
                                    <a:pt x="168" y="30"/>
                                  </a:lnTo>
                                  <a:lnTo>
                                    <a:pt x="162" y="30"/>
                                  </a:lnTo>
                                  <a:lnTo>
                                    <a:pt x="150" y="36"/>
                                  </a:lnTo>
                                  <a:lnTo>
                                    <a:pt x="138" y="48"/>
                                  </a:lnTo>
                                  <a:lnTo>
                                    <a:pt x="126" y="54"/>
                                  </a:lnTo>
                                  <a:lnTo>
                                    <a:pt x="102" y="54"/>
                                  </a:lnTo>
                                  <a:lnTo>
                                    <a:pt x="102" y="60"/>
                                  </a:lnTo>
                                  <a:lnTo>
                                    <a:pt x="96" y="72"/>
                                  </a:lnTo>
                                  <a:lnTo>
                                    <a:pt x="72" y="72"/>
                                  </a:lnTo>
                                  <a:lnTo>
                                    <a:pt x="66" y="66"/>
                                  </a:lnTo>
                                  <a:lnTo>
                                    <a:pt x="60" y="66"/>
                                  </a:lnTo>
                                  <a:lnTo>
                                    <a:pt x="48" y="72"/>
                                  </a:lnTo>
                                  <a:lnTo>
                                    <a:pt x="54" y="84"/>
                                  </a:lnTo>
                                  <a:lnTo>
                                    <a:pt x="54" y="90"/>
                                  </a:lnTo>
                                  <a:lnTo>
                                    <a:pt x="42" y="102"/>
                                  </a:lnTo>
                                  <a:lnTo>
                                    <a:pt x="24" y="102"/>
                                  </a:lnTo>
                                  <a:lnTo>
                                    <a:pt x="24" y="126"/>
                                  </a:lnTo>
                                  <a:lnTo>
                                    <a:pt x="12" y="132"/>
                                  </a:lnTo>
                                  <a:lnTo>
                                    <a:pt x="0" y="132"/>
                                  </a:lnTo>
                                  <a:lnTo>
                                    <a:pt x="0" y="198"/>
                                  </a:lnTo>
                                  <a:lnTo>
                                    <a:pt x="6" y="204"/>
                                  </a:lnTo>
                                  <a:lnTo>
                                    <a:pt x="18" y="210"/>
                                  </a:lnTo>
                                  <a:lnTo>
                                    <a:pt x="24" y="216"/>
                                  </a:lnTo>
                                  <a:lnTo>
                                    <a:pt x="30" y="228"/>
                                  </a:lnTo>
                                  <a:lnTo>
                                    <a:pt x="36" y="234"/>
                                  </a:lnTo>
                                  <a:lnTo>
                                    <a:pt x="42" y="246"/>
                                  </a:lnTo>
                                  <a:lnTo>
                                    <a:pt x="54" y="258"/>
                                  </a:lnTo>
                                  <a:lnTo>
                                    <a:pt x="60" y="270"/>
                                  </a:lnTo>
                                  <a:lnTo>
                                    <a:pt x="84" y="270"/>
                                  </a:lnTo>
                                  <a:lnTo>
                                    <a:pt x="96" y="264"/>
                                  </a:lnTo>
                                  <a:lnTo>
                                    <a:pt x="108" y="264"/>
                                  </a:lnTo>
                                  <a:close/>
                                  <a:moveTo>
                                    <a:pt x="396" y="252"/>
                                  </a:moveTo>
                                  <a:lnTo>
                                    <a:pt x="372" y="252"/>
                                  </a:lnTo>
                                  <a:lnTo>
                                    <a:pt x="372" y="270"/>
                                  </a:lnTo>
                                  <a:lnTo>
                                    <a:pt x="384" y="294"/>
                                  </a:lnTo>
                                  <a:lnTo>
                                    <a:pt x="396" y="252"/>
                                  </a:lnTo>
                                  <a:close/>
                                  <a:moveTo>
                                    <a:pt x="24" y="312"/>
                                  </a:moveTo>
                                  <a:lnTo>
                                    <a:pt x="18" y="318"/>
                                  </a:lnTo>
                                  <a:lnTo>
                                    <a:pt x="24" y="324"/>
                                  </a:lnTo>
                                  <a:lnTo>
                                    <a:pt x="30" y="324"/>
                                  </a:lnTo>
                                  <a:lnTo>
                                    <a:pt x="36" y="330"/>
                                  </a:lnTo>
                                  <a:lnTo>
                                    <a:pt x="42" y="324"/>
                                  </a:lnTo>
                                  <a:lnTo>
                                    <a:pt x="42" y="318"/>
                                  </a:lnTo>
                                  <a:lnTo>
                                    <a:pt x="30" y="306"/>
                                  </a:lnTo>
                                  <a:lnTo>
                                    <a:pt x="24" y="312"/>
                                  </a:lnTo>
                                  <a:close/>
                                  <a:moveTo>
                                    <a:pt x="378" y="390"/>
                                  </a:moveTo>
                                  <a:lnTo>
                                    <a:pt x="378" y="408"/>
                                  </a:lnTo>
                                  <a:lnTo>
                                    <a:pt x="390" y="390"/>
                                  </a:lnTo>
                                  <a:lnTo>
                                    <a:pt x="378" y="390"/>
                                  </a:lnTo>
                                  <a:close/>
                                  <a:moveTo>
                                    <a:pt x="408" y="330"/>
                                  </a:moveTo>
                                  <a:lnTo>
                                    <a:pt x="396" y="330"/>
                                  </a:lnTo>
                                  <a:lnTo>
                                    <a:pt x="384" y="336"/>
                                  </a:lnTo>
                                  <a:lnTo>
                                    <a:pt x="384" y="342"/>
                                  </a:lnTo>
                                  <a:lnTo>
                                    <a:pt x="396" y="342"/>
                                  </a:lnTo>
                                  <a:lnTo>
                                    <a:pt x="402" y="336"/>
                                  </a:lnTo>
                                  <a:lnTo>
                                    <a:pt x="408" y="336"/>
                                  </a:lnTo>
                                  <a:lnTo>
                                    <a:pt x="408" y="330"/>
                                  </a:lnTo>
                                  <a:close/>
                                  <a:moveTo>
                                    <a:pt x="396" y="192"/>
                                  </a:moveTo>
                                  <a:lnTo>
                                    <a:pt x="372" y="198"/>
                                  </a:lnTo>
                                  <a:lnTo>
                                    <a:pt x="372" y="210"/>
                                  </a:lnTo>
                                  <a:lnTo>
                                    <a:pt x="390" y="210"/>
                                  </a:lnTo>
                                  <a:lnTo>
                                    <a:pt x="396" y="216"/>
                                  </a:lnTo>
                                  <a:lnTo>
                                    <a:pt x="396" y="222"/>
                                  </a:lnTo>
                                  <a:lnTo>
                                    <a:pt x="414" y="222"/>
                                  </a:lnTo>
                                  <a:lnTo>
                                    <a:pt x="414" y="210"/>
                                  </a:lnTo>
                                  <a:lnTo>
                                    <a:pt x="396" y="192"/>
                                  </a:lnTo>
                                  <a:close/>
                                  <a:moveTo>
                                    <a:pt x="342" y="372"/>
                                  </a:moveTo>
                                  <a:lnTo>
                                    <a:pt x="342" y="378"/>
                                  </a:lnTo>
                                  <a:lnTo>
                                    <a:pt x="348" y="384"/>
                                  </a:lnTo>
                                  <a:lnTo>
                                    <a:pt x="360" y="384"/>
                                  </a:lnTo>
                                  <a:lnTo>
                                    <a:pt x="366" y="378"/>
                                  </a:lnTo>
                                  <a:lnTo>
                                    <a:pt x="366" y="372"/>
                                  </a:lnTo>
                                  <a:lnTo>
                                    <a:pt x="360" y="366"/>
                                  </a:lnTo>
                                  <a:lnTo>
                                    <a:pt x="342" y="366"/>
                                  </a:lnTo>
                                  <a:lnTo>
                                    <a:pt x="342" y="372"/>
                                  </a:lnTo>
                                  <a:close/>
                                  <a:moveTo>
                                    <a:pt x="444" y="312"/>
                                  </a:moveTo>
                                  <a:lnTo>
                                    <a:pt x="432" y="312"/>
                                  </a:lnTo>
                                  <a:lnTo>
                                    <a:pt x="432" y="330"/>
                                  </a:lnTo>
                                  <a:lnTo>
                                    <a:pt x="444" y="336"/>
                                  </a:lnTo>
                                  <a:lnTo>
                                    <a:pt x="450" y="330"/>
                                  </a:lnTo>
                                  <a:lnTo>
                                    <a:pt x="450" y="318"/>
                                  </a:lnTo>
                                  <a:lnTo>
                                    <a:pt x="444" y="312"/>
                                  </a:lnTo>
                                  <a:close/>
                                  <a:moveTo>
                                    <a:pt x="444" y="372"/>
                                  </a:moveTo>
                                  <a:lnTo>
                                    <a:pt x="456" y="354"/>
                                  </a:lnTo>
                                  <a:lnTo>
                                    <a:pt x="438" y="354"/>
                                  </a:lnTo>
                                  <a:lnTo>
                                    <a:pt x="444" y="372"/>
                                  </a:lnTo>
                                  <a:close/>
                                  <a:moveTo>
                                    <a:pt x="276" y="222"/>
                                  </a:moveTo>
                                  <a:lnTo>
                                    <a:pt x="276" y="240"/>
                                  </a:lnTo>
                                  <a:lnTo>
                                    <a:pt x="288" y="240"/>
                                  </a:lnTo>
                                  <a:lnTo>
                                    <a:pt x="276" y="222"/>
                                  </a:lnTo>
                                  <a:close/>
                                  <a:moveTo>
                                    <a:pt x="534" y="420"/>
                                  </a:moveTo>
                                  <a:lnTo>
                                    <a:pt x="522" y="420"/>
                                  </a:lnTo>
                                  <a:lnTo>
                                    <a:pt x="516" y="426"/>
                                  </a:lnTo>
                                  <a:lnTo>
                                    <a:pt x="510" y="438"/>
                                  </a:lnTo>
                                  <a:lnTo>
                                    <a:pt x="510" y="468"/>
                                  </a:lnTo>
                                  <a:lnTo>
                                    <a:pt x="516" y="468"/>
                                  </a:lnTo>
                                  <a:lnTo>
                                    <a:pt x="522" y="456"/>
                                  </a:lnTo>
                                  <a:lnTo>
                                    <a:pt x="528" y="450"/>
                                  </a:lnTo>
                                  <a:lnTo>
                                    <a:pt x="534" y="438"/>
                                  </a:lnTo>
                                  <a:lnTo>
                                    <a:pt x="534" y="420"/>
                                  </a:lnTo>
                                  <a:close/>
                                  <a:moveTo>
                                    <a:pt x="462" y="384"/>
                                  </a:moveTo>
                                  <a:lnTo>
                                    <a:pt x="456" y="408"/>
                                  </a:lnTo>
                                  <a:lnTo>
                                    <a:pt x="498" y="378"/>
                                  </a:lnTo>
                                  <a:lnTo>
                                    <a:pt x="486" y="372"/>
                                  </a:lnTo>
                                  <a:lnTo>
                                    <a:pt x="462" y="384"/>
                                  </a:lnTo>
                                  <a:close/>
                                  <a:moveTo>
                                    <a:pt x="462" y="510"/>
                                  </a:moveTo>
                                  <a:lnTo>
                                    <a:pt x="480" y="510"/>
                                  </a:lnTo>
                                  <a:lnTo>
                                    <a:pt x="468" y="468"/>
                                  </a:lnTo>
                                  <a:lnTo>
                                    <a:pt x="462" y="510"/>
                                  </a:lnTo>
                                  <a:close/>
                                  <a:moveTo>
                                    <a:pt x="276" y="330"/>
                                  </a:moveTo>
                                  <a:lnTo>
                                    <a:pt x="270" y="336"/>
                                  </a:lnTo>
                                  <a:lnTo>
                                    <a:pt x="270" y="348"/>
                                  </a:lnTo>
                                  <a:lnTo>
                                    <a:pt x="276" y="348"/>
                                  </a:lnTo>
                                  <a:lnTo>
                                    <a:pt x="288" y="336"/>
                                  </a:lnTo>
                                  <a:lnTo>
                                    <a:pt x="282" y="330"/>
                                  </a:lnTo>
                                  <a:lnTo>
                                    <a:pt x="276" y="330"/>
                                  </a:lnTo>
                                  <a:close/>
                                  <a:moveTo>
                                    <a:pt x="186" y="432"/>
                                  </a:moveTo>
                                  <a:lnTo>
                                    <a:pt x="180" y="438"/>
                                  </a:lnTo>
                                  <a:lnTo>
                                    <a:pt x="180" y="450"/>
                                  </a:lnTo>
                                  <a:lnTo>
                                    <a:pt x="186" y="456"/>
                                  </a:lnTo>
                                  <a:lnTo>
                                    <a:pt x="198" y="444"/>
                                  </a:lnTo>
                                  <a:lnTo>
                                    <a:pt x="198" y="438"/>
                                  </a:lnTo>
                                  <a:lnTo>
                                    <a:pt x="192" y="432"/>
                                  </a:lnTo>
                                  <a:lnTo>
                                    <a:pt x="186" y="432"/>
                                  </a:lnTo>
                                  <a:close/>
                                  <a:moveTo>
                                    <a:pt x="384" y="528"/>
                                  </a:moveTo>
                                  <a:lnTo>
                                    <a:pt x="378" y="528"/>
                                  </a:lnTo>
                                  <a:lnTo>
                                    <a:pt x="378" y="516"/>
                                  </a:lnTo>
                                  <a:lnTo>
                                    <a:pt x="372" y="510"/>
                                  </a:lnTo>
                                  <a:lnTo>
                                    <a:pt x="342" y="510"/>
                                  </a:lnTo>
                                  <a:lnTo>
                                    <a:pt x="306" y="504"/>
                                  </a:lnTo>
                                  <a:lnTo>
                                    <a:pt x="276" y="504"/>
                                  </a:lnTo>
                                  <a:lnTo>
                                    <a:pt x="246" y="486"/>
                                  </a:lnTo>
                                  <a:lnTo>
                                    <a:pt x="228" y="504"/>
                                  </a:lnTo>
                                  <a:lnTo>
                                    <a:pt x="234" y="510"/>
                                  </a:lnTo>
                                  <a:lnTo>
                                    <a:pt x="246" y="516"/>
                                  </a:lnTo>
                                  <a:lnTo>
                                    <a:pt x="252" y="522"/>
                                  </a:lnTo>
                                  <a:lnTo>
                                    <a:pt x="258" y="516"/>
                                  </a:lnTo>
                                  <a:lnTo>
                                    <a:pt x="264" y="528"/>
                                  </a:lnTo>
                                  <a:lnTo>
                                    <a:pt x="300" y="528"/>
                                  </a:lnTo>
                                  <a:lnTo>
                                    <a:pt x="312" y="552"/>
                                  </a:lnTo>
                                  <a:lnTo>
                                    <a:pt x="354" y="546"/>
                                  </a:lnTo>
                                  <a:lnTo>
                                    <a:pt x="354" y="540"/>
                                  </a:lnTo>
                                  <a:lnTo>
                                    <a:pt x="402" y="540"/>
                                  </a:lnTo>
                                  <a:lnTo>
                                    <a:pt x="414" y="528"/>
                                  </a:lnTo>
                                  <a:lnTo>
                                    <a:pt x="414" y="522"/>
                                  </a:lnTo>
                                  <a:lnTo>
                                    <a:pt x="408" y="516"/>
                                  </a:lnTo>
                                  <a:lnTo>
                                    <a:pt x="402" y="516"/>
                                  </a:lnTo>
                                  <a:lnTo>
                                    <a:pt x="396" y="522"/>
                                  </a:lnTo>
                                  <a:lnTo>
                                    <a:pt x="390" y="522"/>
                                  </a:lnTo>
                                  <a:lnTo>
                                    <a:pt x="384" y="528"/>
                                  </a:lnTo>
                                  <a:close/>
                                  <a:moveTo>
                                    <a:pt x="420" y="408"/>
                                  </a:moveTo>
                                  <a:lnTo>
                                    <a:pt x="408" y="408"/>
                                  </a:lnTo>
                                  <a:lnTo>
                                    <a:pt x="408" y="420"/>
                                  </a:lnTo>
                                  <a:lnTo>
                                    <a:pt x="420" y="420"/>
                                  </a:lnTo>
                                  <a:lnTo>
                                    <a:pt x="426" y="414"/>
                                  </a:lnTo>
                                  <a:lnTo>
                                    <a:pt x="420" y="408"/>
                                  </a:lnTo>
                                  <a:close/>
                                  <a:moveTo>
                                    <a:pt x="114" y="276"/>
                                  </a:moveTo>
                                  <a:lnTo>
                                    <a:pt x="90" y="288"/>
                                  </a:lnTo>
                                  <a:lnTo>
                                    <a:pt x="84" y="288"/>
                                  </a:lnTo>
                                  <a:lnTo>
                                    <a:pt x="66" y="312"/>
                                  </a:lnTo>
                                  <a:lnTo>
                                    <a:pt x="96" y="336"/>
                                  </a:lnTo>
                                  <a:lnTo>
                                    <a:pt x="96" y="348"/>
                                  </a:lnTo>
                                  <a:lnTo>
                                    <a:pt x="90" y="366"/>
                                  </a:lnTo>
                                  <a:lnTo>
                                    <a:pt x="90" y="384"/>
                                  </a:lnTo>
                                  <a:lnTo>
                                    <a:pt x="96" y="390"/>
                                  </a:lnTo>
                                  <a:lnTo>
                                    <a:pt x="108" y="396"/>
                                  </a:lnTo>
                                  <a:lnTo>
                                    <a:pt x="114" y="396"/>
                                  </a:lnTo>
                                  <a:lnTo>
                                    <a:pt x="114" y="390"/>
                                  </a:lnTo>
                                  <a:lnTo>
                                    <a:pt x="126" y="378"/>
                                  </a:lnTo>
                                  <a:lnTo>
                                    <a:pt x="132" y="378"/>
                                  </a:lnTo>
                                  <a:lnTo>
                                    <a:pt x="156" y="420"/>
                                  </a:lnTo>
                                  <a:lnTo>
                                    <a:pt x="162" y="390"/>
                                  </a:lnTo>
                                  <a:lnTo>
                                    <a:pt x="180" y="414"/>
                                  </a:lnTo>
                                  <a:lnTo>
                                    <a:pt x="204" y="420"/>
                                  </a:lnTo>
                                  <a:lnTo>
                                    <a:pt x="186" y="402"/>
                                  </a:lnTo>
                                  <a:lnTo>
                                    <a:pt x="192" y="396"/>
                                  </a:lnTo>
                                  <a:lnTo>
                                    <a:pt x="192" y="372"/>
                                  </a:lnTo>
                                  <a:lnTo>
                                    <a:pt x="186" y="366"/>
                                  </a:lnTo>
                                  <a:lnTo>
                                    <a:pt x="180" y="354"/>
                                  </a:lnTo>
                                  <a:lnTo>
                                    <a:pt x="174" y="348"/>
                                  </a:lnTo>
                                  <a:lnTo>
                                    <a:pt x="168" y="336"/>
                                  </a:lnTo>
                                  <a:lnTo>
                                    <a:pt x="168" y="330"/>
                                  </a:lnTo>
                                  <a:lnTo>
                                    <a:pt x="186" y="330"/>
                                  </a:lnTo>
                                  <a:lnTo>
                                    <a:pt x="198" y="336"/>
                                  </a:lnTo>
                                  <a:lnTo>
                                    <a:pt x="210" y="348"/>
                                  </a:lnTo>
                                  <a:lnTo>
                                    <a:pt x="222" y="342"/>
                                  </a:lnTo>
                                  <a:lnTo>
                                    <a:pt x="210" y="336"/>
                                  </a:lnTo>
                                  <a:lnTo>
                                    <a:pt x="204" y="324"/>
                                  </a:lnTo>
                                  <a:lnTo>
                                    <a:pt x="192" y="318"/>
                                  </a:lnTo>
                                  <a:lnTo>
                                    <a:pt x="186" y="312"/>
                                  </a:lnTo>
                                  <a:lnTo>
                                    <a:pt x="174" y="306"/>
                                  </a:lnTo>
                                  <a:lnTo>
                                    <a:pt x="156" y="294"/>
                                  </a:lnTo>
                                  <a:lnTo>
                                    <a:pt x="138" y="288"/>
                                  </a:lnTo>
                                  <a:lnTo>
                                    <a:pt x="126" y="282"/>
                                  </a:lnTo>
                                  <a:lnTo>
                                    <a:pt x="120" y="276"/>
                                  </a:lnTo>
                                  <a:lnTo>
                                    <a:pt x="114" y="276"/>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21" name="Ghana" descr="© INSCALE GmbH, 15.06.2010"/>
                            <a:cNvSpPr>
                              <a:spLocks/>
                            </a:cNvSpPr>
                          </a:nvSpPr>
                          <a:spPr bwMode="gray">
                            <a:xfrm>
                              <a:off x="2527" y="1379"/>
                              <a:ext cx="83" cy="132"/>
                            </a:xfrm>
                            <a:custGeom>
                              <a:avLst/>
                              <a:gdLst>
                                <a:gd name="T0" fmla="*/ 2147483647 w 324"/>
                                <a:gd name="T1" fmla="*/ 2147483647 h 516"/>
                                <a:gd name="T2" fmla="*/ 2147483647 w 324"/>
                                <a:gd name="T3" fmla="*/ 2147483647 h 516"/>
                                <a:gd name="T4" fmla="*/ 2147483647 w 324"/>
                                <a:gd name="T5" fmla="*/ 2147483647 h 516"/>
                                <a:gd name="T6" fmla="*/ 2147483647 w 324"/>
                                <a:gd name="T7" fmla="*/ 2147483647 h 516"/>
                                <a:gd name="T8" fmla="*/ 2147483647 w 324"/>
                                <a:gd name="T9" fmla="*/ 2147483647 h 516"/>
                                <a:gd name="T10" fmla="*/ 2147483647 w 324"/>
                                <a:gd name="T11" fmla="*/ 2147483647 h 516"/>
                                <a:gd name="T12" fmla="*/ 2147483647 w 324"/>
                                <a:gd name="T13" fmla="*/ 2147483647 h 516"/>
                                <a:gd name="T14" fmla="*/ 2147483647 w 324"/>
                                <a:gd name="T15" fmla="*/ 2147483647 h 516"/>
                                <a:gd name="T16" fmla="*/ 2147483647 w 324"/>
                                <a:gd name="T17" fmla="*/ 2147483647 h 516"/>
                                <a:gd name="T18" fmla="*/ 2147483647 w 324"/>
                                <a:gd name="T19" fmla="*/ 2147483647 h 516"/>
                                <a:gd name="T20" fmla="*/ 2147483647 w 324"/>
                                <a:gd name="T21" fmla="*/ 2147483647 h 516"/>
                                <a:gd name="T22" fmla="*/ 2147483647 w 324"/>
                                <a:gd name="T23" fmla="*/ 2147483647 h 516"/>
                                <a:gd name="T24" fmla="*/ 2147483647 w 324"/>
                                <a:gd name="T25" fmla="*/ 2147483647 h 516"/>
                                <a:gd name="T26" fmla="*/ 2147483647 w 324"/>
                                <a:gd name="T27" fmla="*/ 0 h 516"/>
                                <a:gd name="T28" fmla="*/ 2147483647 w 324"/>
                                <a:gd name="T29" fmla="*/ 2147483647 h 516"/>
                                <a:gd name="T30" fmla="*/ 2147483647 w 324"/>
                                <a:gd name="T31" fmla="*/ 2147483647 h 516"/>
                                <a:gd name="T32" fmla="*/ 2147483647 w 324"/>
                                <a:gd name="T33" fmla="*/ 2147483647 h 516"/>
                                <a:gd name="T34" fmla="*/ 2147483647 w 324"/>
                                <a:gd name="T35" fmla="*/ 2147483647 h 516"/>
                                <a:gd name="T36" fmla="*/ 2147483647 w 324"/>
                                <a:gd name="T37" fmla="*/ 2147483647 h 516"/>
                                <a:gd name="T38" fmla="*/ 2147483647 w 324"/>
                                <a:gd name="T39" fmla="*/ 2147483647 h 516"/>
                                <a:gd name="T40" fmla="*/ 2147483647 w 324"/>
                                <a:gd name="T41" fmla="*/ 2147483647 h 516"/>
                                <a:gd name="T42" fmla="*/ 2147483647 w 324"/>
                                <a:gd name="T43" fmla="*/ 2147483647 h 516"/>
                                <a:gd name="T44" fmla="*/ 2147483647 w 324"/>
                                <a:gd name="T45" fmla="*/ 2147483647 h 516"/>
                                <a:gd name="T46" fmla="*/ 2147483647 w 324"/>
                                <a:gd name="T47" fmla="*/ 2147483647 h 516"/>
                                <a:gd name="T48" fmla="*/ 2147483647 w 324"/>
                                <a:gd name="T49" fmla="*/ 2147483647 h 516"/>
                                <a:gd name="T50" fmla="*/ 2147483647 w 324"/>
                                <a:gd name="T51" fmla="*/ 2147483647 h 516"/>
                                <a:gd name="T52" fmla="*/ 2147483647 w 324"/>
                                <a:gd name="T53" fmla="*/ 2147483647 h 516"/>
                                <a:gd name="T54" fmla="*/ 0 w 324"/>
                                <a:gd name="T55" fmla="*/ 2147483647 h 516"/>
                                <a:gd name="T56" fmla="*/ 2147483647 w 324"/>
                                <a:gd name="T57" fmla="*/ 2147483647 h 516"/>
                                <a:gd name="T58" fmla="*/ 2147483647 w 324"/>
                                <a:gd name="T59" fmla="*/ 2147483647 h 516"/>
                                <a:gd name="T60" fmla="*/ 2147483647 w 324"/>
                                <a:gd name="T61" fmla="*/ 2147483647 h 516"/>
                                <a:gd name="T62" fmla="*/ 2147483647 w 324"/>
                                <a:gd name="T63" fmla="*/ 2147483647 h 516"/>
                                <a:gd name="T64" fmla="*/ 2147483647 w 324"/>
                                <a:gd name="T65" fmla="*/ 2147483647 h 516"/>
                                <a:gd name="T66" fmla="*/ 2147483647 w 324"/>
                                <a:gd name="T67" fmla="*/ 2147483647 h 516"/>
                                <a:gd name="T68" fmla="*/ 2147483647 w 324"/>
                                <a:gd name="T69" fmla="*/ 2147483647 h 516"/>
                                <a:gd name="T70" fmla="*/ 2147483647 w 324"/>
                                <a:gd name="T71" fmla="*/ 2147483647 h 516"/>
                                <a:gd name="T72" fmla="*/ 2147483647 w 324"/>
                                <a:gd name="T73" fmla="*/ 2147483647 h 516"/>
                                <a:gd name="T74" fmla="*/ 2147483647 w 324"/>
                                <a:gd name="T75" fmla="*/ 2147483647 h 516"/>
                                <a:gd name="T76" fmla="*/ 2147483647 w 324"/>
                                <a:gd name="T77" fmla="*/ 2147483647 h 516"/>
                                <a:gd name="T78" fmla="*/ 2147483647 w 324"/>
                                <a:gd name="T79" fmla="*/ 2147483647 h 516"/>
                                <a:gd name="T80" fmla="*/ 2147483647 w 324"/>
                                <a:gd name="T81" fmla="*/ 2147483647 h 516"/>
                                <a:gd name="T82" fmla="*/ 2147483647 w 324"/>
                                <a:gd name="T83" fmla="*/ 2147483647 h 516"/>
                                <a:gd name="T84" fmla="*/ 2147483647 w 324"/>
                                <a:gd name="T85" fmla="*/ 2147483647 h 516"/>
                                <a:gd name="T86" fmla="*/ 2147483647 w 324"/>
                                <a:gd name="T87" fmla="*/ 2147483647 h 51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w 324"/>
                                <a:gd name="T133" fmla="*/ 0 h 516"/>
                                <a:gd name="T134" fmla="*/ 324 w 324"/>
                                <a:gd name="T135" fmla="*/ 516 h 516"/>
                              </a:gdLst>
                              <a:ahLst/>
                              <a:cxnLst>
                                <a:cxn ang="T88">
                                  <a:pos x="T0" y="T1"/>
                                </a:cxn>
                                <a:cxn ang="T89">
                                  <a:pos x="T2" y="T3"/>
                                </a:cxn>
                                <a:cxn ang="T90">
                                  <a:pos x="T4" y="T5"/>
                                </a:cxn>
                                <a:cxn ang="T91">
                                  <a:pos x="T6" y="T7"/>
                                </a:cxn>
                                <a:cxn ang="T92">
                                  <a:pos x="T8" y="T9"/>
                                </a:cxn>
                                <a:cxn ang="T93">
                                  <a:pos x="T10" y="T11"/>
                                </a:cxn>
                                <a:cxn ang="T94">
                                  <a:pos x="T12" y="T13"/>
                                </a:cxn>
                                <a:cxn ang="T95">
                                  <a:pos x="T14" y="T15"/>
                                </a:cxn>
                                <a:cxn ang="T96">
                                  <a:pos x="T16" y="T17"/>
                                </a:cxn>
                                <a:cxn ang="T97">
                                  <a:pos x="T18" y="T19"/>
                                </a:cxn>
                                <a:cxn ang="T98">
                                  <a:pos x="T20" y="T21"/>
                                </a:cxn>
                                <a:cxn ang="T99">
                                  <a:pos x="T22" y="T23"/>
                                </a:cxn>
                                <a:cxn ang="T100">
                                  <a:pos x="T24" y="T25"/>
                                </a:cxn>
                                <a:cxn ang="T101">
                                  <a:pos x="T26" y="T27"/>
                                </a:cxn>
                                <a:cxn ang="T102">
                                  <a:pos x="T28" y="T29"/>
                                </a:cxn>
                                <a:cxn ang="T103">
                                  <a:pos x="T30" y="T31"/>
                                </a:cxn>
                                <a:cxn ang="T104">
                                  <a:pos x="T32" y="T33"/>
                                </a:cxn>
                                <a:cxn ang="T105">
                                  <a:pos x="T34" y="T35"/>
                                </a:cxn>
                                <a:cxn ang="T106">
                                  <a:pos x="T36" y="T37"/>
                                </a:cxn>
                                <a:cxn ang="T107">
                                  <a:pos x="T38" y="T39"/>
                                </a:cxn>
                                <a:cxn ang="T108">
                                  <a:pos x="T40" y="T41"/>
                                </a:cxn>
                                <a:cxn ang="T109">
                                  <a:pos x="T42" y="T43"/>
                                </a:cxn>
                                <a:cxn ang="T110">
                                  <a:pos x="T44" y="T45"/>
                                </a:cxn>
                                <a:cxn ang="T111">
                                  <a:pos x="T46" y="T47"/>
                                </a:cxn>
                                <a:cxn ang="T112">
                                  <a:pos x="T48" y="T49"/>
                                </a:cxn>
                                <a:cxn ang="T113">
                                  <a:pos x="T50" y="T51"/>
                                </a:cxn>
                                <a:cxn ang="T114">
                                  <a:pos x="T52" y="T53"/>
                                </a:cxn>
                                <a:cxn ang="T115">
                                  <a:pos x="T54" y="T55"/>
                                </a:cxn>
                                <a:cxn ang="T116">
                                  <a:pos x="T56" y="T57"/>
                                </a:cxn>
                                <a:cxn ang="T117">
                                  <a:pos x="T58" y="T59"/>
                                </a:cxn>
                                <a:cxn ang="T118">
                                  <a:pos x="T60" y="T61"/>
                                </a:cxn>
                                <a:cxn ang="T119">
                                  <a:pos x="T62" y="T63"/>
                                </a:cxn>
                                <a:cxn ang="T120">
                                  <a:pos x="T64" y="T65"/>
                                </a:cxn>
                                <a:cxn ang="T121">
                                  <a:pos x="T66" y="T67"/>
                                </a:cxn>
                                <a:cxn ang="T122">
                                  <a:pos x="T68" y="T69"/>
                                </a:cxn>
                                <a:cxn ang="T123">
                                  <a:pos x="T70" y="T71"/>
                                </a:cxn>
                                <a:cxn ang="T124">
                                  <a:pos x="T72" y="T73"/>
                                </a:cxn>
                                <a:cxn ang="T125">
                                  <a:pos x="T74" y="T75"/>
                                </a:cxn>
                                <a:cxn ang="T126">
                                  <a:pos x="T76" y="T77"/>
                                </a:cxn>
                                <a:cxn ang="T127">
                                  <a:pos x="T78" y="T79"/>
                                </a:cxn>
                                <a:cxn ang="T128">
                                  <a:pos x="T80" y="T81"/>
                                </a:cxn>
                                <a:cxn ang="T129">
                                  <a:pos x="T82" y="T83"/>
                                </a:cxn>
                                <a:cxn ang="T130">
                                  <a:pos x="T84" y="T85"/>
                                </a:cxn>
                                <a:cxn ang="T131">
                                  <a:pos x="T86" y="T87"/>
                                </a:cxn>
                              </a:cxnLst>
                              <a:rect l="T132" t="T133" r="T134" b="T135"/>
                              <a:pathLst>
                                <a:path w="324" h="516">
                                  <a:moveTo>
                                    <a:pt x="282" y="342"/>
                                  </a:moveTo>
                                  <a:lnTo>
                                    <a:pt x="282" y="330"/>
                                  </a:lnTo>
                                  <a:lnTo>
                                    <a:pt x="288" y="318"/>
                                  </a:lnTo>
                                  <a:lnTo>
                                    <a:pt x="288" y="306"/>
                                  </a:lnTo>
                                  <a:lnTo>
                                    <a:pt x="282" y="300"/>
                                  </a:lnTo>
                                  <a:lnTo>
                                    <a:pt x="276" y="300"/>
                                  </a:lnTo>
                                  <a:lnTo>
                                    <a:pt x="276" y="282"/>
                                  </a:lnTo>
                                  <a:lnTo>
                                    <a:pt x="282" y="276"/>
                                  </a:lnTo>
                                  <a:lnTo>
                                    <a:pt x="282" y="234"/>
                                  </a:lnTo>
                                  <a:lnTo>
                                    <a:pt x="288" y="228"/>
                                  </a:lnTo>
                                  <a:lnTo>
                                    <a:pt x="288" y="216"/>
                                  </a:lnTo>
                                  <a:lnTo>
                                    <a:pt x="282" y="210"/>
                                  </a:lnTo>
                                  <a:lnTo>
                                    <a:pt x="270" y="204"/>
                                  </a:lnTo>
                                  <a:lnTo>
                                    <a:pt x="264" y="198"/>
                                  </a:lnTo>
                                  <a:lnTo>
                                    <a:pt x="276" y="186"/>
                                  </a:lnTo>
                                  <a:lnTo>
                                    <a:pt x="282" y="186"/>
                                  </a:lnTo>
                                  <a:lnTo>
                                    <a:pt x="282" y="180"/>
                                  </a:lnTo>
                                  <a:lnTo>
                                    <a:pt x="270" y="168"/>
                                  </a:lnTo>
                                  <a:lnTo>
                                    <a:pt x="276" y="156"/>
                                  </a:lnTo>
                                  <a:lnTo>
                                    <a:pt x="276" y="132"/>
                                  </a:lnTo>
                                  <a:lnTo>
                                    <a:pt x="270" y="126"/>
                                  </a:lnTo>
                                  <a:lnTo>
                                    <a:pt x="264" y="126"/>
                                  </a:lnTo>
                                  <a:lnTo>
                                    <a:pt x="252" y="138"/>
                                  </a:lnTo>
                                  <a:lnTo>
                                    <a:pt x="264" y="60"/>
                                  </a:lnTo>
                                  <a:lnTo>
                                    <a:pt x="228" y="36"/>
                                  </a:lnTo>
                                  <a:lnTo>
                                    <a:pt x="240" y="24"/>
                                  </a:lnTo>
                                  <a:lnTo>
                                    <a:pt x="240" y="6"/>
                                  </a:lnTo>
                                  <a:lnTo>
                                    <a:pt x="222" y="0"/>
                                  </a:lnTo>
                                  <a:lnTo>
                                    <a:pt x="198" y="12"/>
                                  </a:lnTo>
                                  <a:lnTo>
                                    <a:pt x="42" y="12"/>
                                  </a:lnTo>
                                  <a:lnTo>
                                    <a:pt x="36" y="18"/>
                                  </a:lnTo>
                                  <a:lnTo>
                                    <a:pt x="30" y="30"/>
                                  </a:lnTo>
                                  <a:lnTo>
                                    <a:pt x="30" y="48"/>
                                  </a:lnTo>
                                  <a:lnTo>
                                    <a:pt x="36" y="48"/>
                                  </a:lnTo>
                                  <a:lnTo>
                                    <a:pt x="42" y="78"/>
                                  </a:lnTo>
                                  <a:lnTo>
                                    <a:pt x="42" y="132"/>
                                  </a:lnTo>
                                  <a:lnTo>
                                    <a:pt x="48" y="126"/>
                                  </a:lnTo>
                                  <a:lnTo>
                                    <a:pt x="54" y="156"/>
                                  </a:lnTo>
                                  <a:lnTo>
                                    <a:pt x="42" y="156"/>
                                  </a:lnTo>
                                  <a:lnTo>
                                    <a:pt x="42" y="162"/>
                                  </a:lnTo>
                                  <a:lnTo>
                                    <a:pt x="48" y="168"/>
                                  </a:lnTo>
                                  <a:lnTo>
                                    <a:pt x="48" y="180"/>
                                  </a:lnTo>
                                  <a:lnTo>
                                    <a:pt x="54" y="192"/>
                                  </a:lnTo>
                                  <a:lnTo>
                                    <a:pt x="54" y="204"/>
                                  </a:lnTo>
                                  <a:lnTo>
                                    <a:pt x="60" y="216"/>
                                  </a:lnTo>
                                  <a:lnTo>
                                    <a:pt x="60" y="228"/>
                                  </a:lnTo>
                                  <a:lnTo>
                                    <a:pt x="48" y="252"/>
                                  </a:lnTo>
                                  <a:lnTo>
                                    <a:pt x="42" y="258"/>
                                  </a:lnTo>
                                  <a:lnTo>
                                    <a:pt x="36" y="270"/>
                                  </a:lnTo>
                                  <a:lnTo>
                                    <a:pt x="36" y="288"/>
                                  </a:lnTo>
                                  <a:lnTo>
                                    <a:pt x="30" y="300"/>
                                  </a:lnTo>
                                  <a:lnTo>
                                    <a:pt x="30" y="312"/>
                                  </a:lnTo>
                                  <a:lnTo>
                                    <a:pt x="12" y="330"/>
                                  </a:lnTo>
                                  <a:lnTo>
                                    <a:pt x="6" y="342"/>
                                  </a:lnTo>
                                  <a:lnTo>
                                    <a:pt x="0" y="348"/>
                                  </a:lnTo>
                                  <a:lnTo>
                                    <a:pt x="0" y="372"/>
                                  </a:lnTo>
                                  <a:lnTo>
                                    <a:pt x="6" y="384"/>
                                  </a:lnTo>
                                  <a:lnTo>
                                    <a:pt x="12" y="402"/>
                                  </a:lnTo>
                                  <a:lnTo>
                                    <a:pt x="12" y="414"/>
                                  </a:lnTo>
                                  <a:lnTo>
                                    <a:pt x="18" y="426"/>
                                  </a:lnTo>
                                  <a:lnTo>
                                    <a:pt x="24" y="432"/>
                                  </a:lnTo>
                                  <a:lnTo>
                                    <a:pt x="24" y="438"/>
                                  </a:lnTo>
                                  <a:lnTo>
                                    <a:pt x="48" y="444"/>
                                  </a:lnTo>
                                  <a:lnTo>
                                    <a:pt x="48" y="498"/>
                                  </a:lnTo>
                                  <a:lnTo>
                                    <a:pt x="72" y="498"/>
                                  </a:lnTo>
                                  <a:lnTo>
                                    <a:pt x="78" y="504"/>
                                  </a:lnTo>
                                  <a:lnTo>
                                    <a:pt x="78" y="510"/>
                                  </a:lnTo>
                                  <a:lnTo>
                                    <a:pt x="84" y="516"/>
                                  </a:lnTo>
                                  <a:lnTo>
                                    <a:pt x="96" y="516"/>
                                  </a:lnTo>
                                  <a:lnTo>
                                    <a:pt x="108" y="510"/>
                                  </a:lnTo>
                                  <a:lnTo>
                                    <a:pt x="114" y="504"/>
                                  </a:lnTo>
                                  <a:lnTo>
                                    <a:pt x="132" y="492"/>
                                  </a:lnTo>
                                  <a:lnTo>
                                    <a:pt x="138" y="486"/>
                                  </a:lnTo>
                                  <a:lnTo>
                                    <a:pt x="150" y="480"/>
                                  </a:lnTo>
                                  <a:lnTo>
                                    <a:pt x="180" y="480"/>
                                  </a:lnTo>
                                  <a:lnTo>
                                    <a:pt x="186" y="474"/>
                                  </a:lnTo>
                                  <a:lnTo>
                                    <a:pt x="198" y="468"/>
                                  </a:lnTo>
                                  <a:lnTo>
                                    <a:pt x="216" y="450"/>
                                  </a:lnTo>
                                  <a:lnTo>
                                    <a:pt x="228" y="450"/>
                                  </a:lnTo>
                                  <a:lnTo>
                                    <a:pt x="234" y="444"/>
                                  </a:lnTo>
                                  <a:lnTo>
                                    <a:pt x="240" y="444"/>
                                  </a:lnTo>
                                  <a:lnTo>
                                    <a:pt x="258" y="426"/>
                                  </a:lnTo>
                                  <a:lnTo>
                                    <a:pt x="270" y="426"/>
                                  </a:lnTo>
                                  <a:lnTo>
                                    <a:pt x="276" y="432"/>
                                  </a:lnTo>
                                  <a:lnTo>
                                    <a:pt x="294" y="432"/>
                                  </a:lnTo>
                                  <a:lnTo>
                                    <a:pt x="306" y="426"/>
                                  </a:lnTo>
                                  <a:lnTo>
                                    <a:pt x="324" y="408"/>
                                  </a:lnTo>
                                  <a:lnTo>
                                    <a:pt x="294" y="384"/>
                                  </a:lnTo>
                                  <a:lnTo>
                                    <a:pt x="282" y="342"/>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22" name="Germany" descr="© INSCALE GmbH, 15.06.2010"/>
                            <a:cNvSpPr>
                              <a:spLocks/>
                            </a:cNvSpPr>
                          </a:nvSpPr>
                          <a:spPr bwMode="gray">
                            <a:xfrm>
                              <a:off x="2705" y="484"/>
                              <a:ext cx="144" cy="151"/>
                            </a:xfrm>
                            <a:custGeom>
                              <a:avLst/>
                              <a:gdLst>
                                <a:gd name="T0" fmla="*/ 2147483647 w 564"/>
                                <a:gd name="T1" fmla="*/ 2147483647 h 588"/>
                                <a:gd name="T2" fmla="*/ 2147483647 w 564"/>
                                <a:gd name="T3" fmla="*/ 2147483647 h 588"/>
                                <a:gd name="T4" fmla="*/ 2147483647 w 564"/>
                                <a:gd name="T5" fmla="*/ 2147483647 h 588"/>
                                <a:gd name="T6" fmla="*/ 2147483647 w 564"/>
                                <a:gd name="T7" fmla="*/ 2147483647 h 588"/>
                                <a:gd name="T8" fmla="*/ 2147483647 w 564"/>
                                <a:gd name="T9" fmla="*/ 2147483647 h 588"/>
                                <a:gd name="T10" fmla="*/ 2147483647 w 564"/>
                                <a:gd name="T11" fmla="*/ 2147483647 h 588"/>
                                <a:gd name="T12" fmla="*/ 2147483647 w 564"/>
                                <a:gd name="T13" fmla="*/ 2147483647 h 588"/>
                                <a:gd name="T14" fmla="*/ 2147483647 w 564"/>
                                <a:gd name="T15" fmla="*/ 2147483647 h 588"/>
                                <a:gd name="T16" fmla="*/ 2147483647 w 564"/>
                                <a:gd name="T17" fmla="*/ 2147483647 h 588"/>
                                <a:gd name="T18" fmla="*/ 2147483647 w 564"/>
                                <a:gd name="T19" fmla="*/ 2147483647 h 588"/>
                                <a:gd name="T20" fmla="*/ 2147483647 w 564"/>
                                <a:gd name="T21" fmla="*/ 2147483647 h 588"/>
                                <a:gd name="T22" fmla="*/ 2147483647 w 564"/>
                                <a:gd name="T23" fmla="*/ 2147483647 h 588"/>
                                <a:gd name="T24" fmla="*/ 2147483647 w 564"/>
                                <a:gd name="T25" fmla="*/ 2147483647 h 588"/>
                                <a:gd name="T26" fmla="*/ 2147483647 w 564"/>
                                <a:gd name="T27" fmla="*/ 2147483647 h 588"/>
                                <a:gd name="T28" fmla="*/ 2147483647 w 564"/>
                                <a:gd name="T29" fmla="*/ 2147483647 h 588"/>
                                <a:gd name="T30" fmla="*/ 2147483647 w 564"/>
                                <a:gd name="T31" fmla="*/ 2147483647 h 588"/>
                                <a:gd name="T32" fmla="*/ 2147483647 w 564"/>
                                <a:gd name="T33" fmla="*/ 2147483647 h 588"/>
                                <a:gd name="T34" fmla="*/ 2147483647 w 564"/>
                                <a:gd name="T35" fmla="*/ 2147483647 h 588"/>
                                <a:gd name="T36" fmla="*/ 2147483647 w 564"/>
                                <a:gd name="T37" fmla="*/ 2147483647 h 588"/>
                                <a:gd name="T38" fmla="*/ 2147483647 w 564"/>
                                <a:gd name="T39" fmla="*/ 2147483647 h 588"/>
                                <a:gd name="T40" fmla="*/ 2147483647 w 564"/>
                                <a:gd name="T41" fmla="*/ 2147483647 h 588"/>
                                <a:gd name="T42" fmla="*/ 2147483647 w 564"/>
                                <a:gd name="T43" fmla="*/ 2147483647 h 588"/>
                                <a:gd name="T44" fmla="*/ 2147483647 w 564"/>
                                <a:gd name="T45" fmla="*/ 2147483647 h 588"/>
                                <a:gd name="T46" fmla="*/ 2147483647 w 564"/>
                                <a:gd name="T47" fmla="*/ 2147483647 h 588"/>
                                <a:gd name="T48" fmla="*/ 2147483647 w 564"/>
                                <a:gd name="T49" fmla="*/ 2147483647 h 588"/>
                                <a:gd name="T50" fmla="*/ 2147483647 w 564"/>
                                <a:gd name="T51" fmla="*/ 2147483647 h 588"/>
                                <a:gd name="T52" fmla="*/ 2147483647 w 564"/>
                                <a:gd name="T53" fmla="*/ 2147483647 h 588"/>
                                <a:gd name="T54" fmla="*/ 2147483647 w 564"/>
                                <a:gd name="T55" fmla="*/ 2147483647 h 588"/>
                                <a:gd name="T56" fmla="*/ 2147483647 w 564"/>
                                <a:gd name="T57" fmla="*/ 2147483647 h 588"/>
                                <a:gd name="T58" fmla="*/ 2147483647 w 564"/>
                                <a:gd name="T59" fmla="*/ 2147483647 h 588"/>
                                <a:gd name="T60" fmla="*/ 2147483647 w 564"/>
                                <a:gd name="T61" fmla="*/ 2147483647 h 588"/>
                                <a:gd name="T62" fmla="*/ 2147483647 w 564"/>
                                <a:gd name="T63" fmla="*/ 2147483647 h 588"/>
                                <a:gd name="T64" fmla="*/ 2147483647 w 564"/>
                                <a:gd name="T65" fmla="*/ 2147483647 h 588"/>
                                <a:gd name="T66" fmla="*/ 2147483647 w 564"/>
                                <a:gd name="T67" fmla="*/ 2147483647 h 588"/>
                                <a:gd name="T68" fmla="*/ 2147483647 w 564"/>
                                <a:gd name="T69" fmla="*/ 2147483647 h 588"/>
                                <a:gd name="T70" fmla="*/ 2147483647 w 564"/>
                                <a:gd name="T71" fmla="*/ 2147483647 h 588"/>
                                <a:gd name="T72" fmla="*/ 2147483647 w 564"/>
                                <a:gd name="T73" fmla="*/ 2147483647 h 588"/>
                                <a:gd name="T74" fmla="*/ 2147483647 w 564"/>
                                <a:gd name="T75" fmla="*/ 2147483647 h 588"/>
                                <a:gd name="T76" fmla="*/ 2147483647 w 564"/>
                                <a:gd name="T77" fmla="*/ 2147483647 h 588"/>
                                <a:gd name="T78" fmla="*/ 2147483647 w 564"/>
                                <a:gd name="T79" fmla="*/ 2147483647 h 588"/>
                                <a:gd name="T80" fmla="*/ 2147483647 w 564"/>
                                <a:gd name="T81" fmla="*/ 2147483647 h 588"/>
                                <a:gd name="T82" fmla="*/ 2147483647 w 564"/>
                                <a:gd name="T83" fmla="*/ 0 h 588"/>
                                <a:gd name="T84" fmla="*/ 2147483647 w 564"/>
                                <a:gd name="T85" fmla="*/ 2147483647 h 588"/>
                                <a:gd name="T86" fmla="*/ 2147483647 w 564"/>
                                <a:gd name="T87" fmla="*/ 2147483647 h 588"/>
                                <a:gd name="T88" fmla="*/ 2147483647 w 564"/>
                                <a:gd name="T89" fmla="*/ 2147483647 h 588"/>
                                <a:gd name="T90" fmla="*/ 2147483647 w 564"/>
                                <a:gd name="T91" fmla="*/ 2147483647 h 588"/>
                                <a:gd name="T92" fmla="*/ 2147483647 w 564"/>
                                <a:gd name="T93" fmla="*/ 2147483647 h 588"/>
                                <a:gd name="T94" fmla="*/ 2147483647 w 564"/>
                                <a:gd name="T95" fmla="*/ 2147483647 h 588"/>
                                <a:gd name="T96" fmla="*/ 2147483647 w 564"/>
                                <a:gd name="T97" fmla="*/ 2147483647 h 588"/>
                                <a:gd name="T98" fmla="*/ 2147483647 w 564"/>
                                <a:gd name="T99" fmla="*/ 2147483647 h 588"/>
                                <a:gd name="T100" fmla="*/ 2147483647 w 564"/>
                                <a:gd name="T101" fmla="*/ 2147483647 h 588"/>
                                <a:gd name="T102" fmla="*/ 2147483647 w 564"/>
                                <a:gd name="T103" fmla="*/ 2147483647 h 588"/>
                                <a:gd name="T104" fmla="*/ 0 w 564"/>
                                <a:gd name="T105" fmla="*/ 2147483647 h 588"/>
                                <a:gd name="T106" fmla="*/ 2147483647 w 564"/>
                                <a:gd name="T107" fmla="*/ 2147483647 h 588"/>
                                <a:gd name="T108" fmla="*/ 2147483647 w 564"/>
                                <a:gd name="T109" fmla="*/ 2147483647 h 588"/>
                                <a:gd name="T110" fmla="*/ 2147483647 w 564"/>
                                <a:gd name="T111" fmla="*/ 2147483647 h 588"/>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w 564"/>
                                <a:gd name="T169" fmla="*/ 0 h 588"/>
                                <a:gd name="T170" fmla="*/ 564 w 564"/>
                                <a:gd name="T171" fmla="*/ 588 h 588"/>
                              </a:gdLst>
                              <a:ahLst/>
                              <a:cxnLst>
                                <a:cxn ang="T112">
                                  <a:pos x="T0" y="T1"/>
                                </a:cxn>
                                <a:cxn ang="T113">
                                  <a:pos x="T2" y="T3"/>
                                </a:cxn>
                                <a:cxn ang="T114">
                                  <a:pos x="T4" y="T5"/>
                                </a:cxn>
                                <a:cxn ang="T115">
                                  <a:pos x="T6" y="T7"/>
                                </a:cxn>
                                <a:cxn ang="T116">
                                  <a:pos x="T8" y="T9"/>
                                </a:cxn>
                                <a:cxn ang="T117">
                                  <a:pos x="T10" y="T11"/>
                                </a:cxn>
                                <a:cxn ang="T118">
                                  <a:pos x="T12" y="T13"/>
                                </a:cxn>
                                <a:cxn ang="T119">
                                  <a:pos x="T14" y="T15"/>
                                </a:cxn>
                                <a:cxn ang="T120">
                                  <a:pos x="T16" y="T17"/>
                                </a:cxn>
                                <a:cxn ang="T121">
                                  <a:pos x="T18" y="T19"/>
                                </a:cxn>
                                <a:cxn ang="T122">
                                  <a:pos x="T20" y="T21"/>
                                </a:cxn>
                                <a:cxn ang="T123">
                                  <a:pos x="T22" y="T23"/>
                                </a:cxn>
                                <a:cxn ang="T124">
                                  <a:pos x="T24" y="T25"/>
                                </a:cxn>
                                <a:cxn ang="T125">
                                  <a:pos x="T26" y="T27"/>
                                </a:cxn>
                                <a:cxn ang="T126">
                                  <a:pos x="T28" y="T29"/>
                                </a:cxn>
                                <a:cxn ang="T127">
                                  <a:pos x="T30" y="T31"/>
                                </a:cxn>
                                <a:cxn ang="T128">
                                  <a:pos x="T32" y="T33"/>
                                </a:cxn>
                                <a:cxn ang="T129">
                                  <a:pos x="T34" y="T35"/>
                                </a:cxn>
                                <a:cxn ang="T130">
                                  <a:pos x="T36" y="T37"/>
                                </a:cxn>
                                <a:cxn ang="T131">
                                  <a:pos x="T38" y="T39"/>
                                </a:cxn>
                                <a:cxn ang="T132">
                                  <a:pos x="T40" y="T41"/>
                                </a:cxn>
                                <a:cxn ang="T133">
                                  <a:pos x="T42" y="T43"/>
                                </a:cxn>
                                <a:cxn ang="T134">
                                  <a:pos x="T44" y="T45"/>
                                </a:cxn>
                                <a:cxn ang="T135">
                                  <a:pos x="T46" y="T47"/>
                                </a:cxn>
                                <a:cxn ang="T136">
                                  <a:pos x="T48" y="T49"/>
                                </a:cxn>
                                <a:cxn ang="T137">
                                  <a:pos x="T50" y="T51"/>
                                </a:cxn>
                                <a:cxn ang="T138">
                                  <a:pos x="T52" y="T53"/>
                                </a:cxn>
                                <a:cxn ang="T139">
                                  <a:pos x="T54" y="T55"/>
                                </a:cxn>
                                <a:cxn ang="T140">
                                  <a:pos x="T56" y="T57"/>
                                </a:cxn>
                                <a:cxn ang="T141">
                                  <a:pos x="T58" y="T59"/>
                                </a:cxn>
                                <a:cxn ang="T142">
                                  <a:pos x="T60" y="T61"/>
                                </a:cxn>
                                <a:cxn ang="T143">
                                  <a:pos x="T62" y="T63"/>
                                </a:cxn>
                                <a:cxn ang="T144">
                                  <a:pos x="T64" y="T65"/>
                                </a:cxn>
                                <a:cxn ang="T145">
                                  <a:pos x="T66" y="T67"/>
                                </a:cxn>
                                <a:cxn ang="T146">
                                  <a:pos x="T68" y="T69"/>
                                </a:cxn>
                                <a:cxn ang="T147">
                                  <a:pos x="T70" y="T71"/>
                                </a:cxn>
                                <a:cxn ang="T148">
                                  <a:pos x="T72" y="T73"/>
                                </a:cxn>
                                <a:cxn ang="T149">
                                  <a:pos x="T74" y="T75"/>
                                </a:cxn>
                                <a:cxn ang="T150">
                                  <a:pos x="T76" y="T77"/>
                                </a:cxn>
                                <a:cxn ang="T151">
                                  <a:pos x="T78" y="T79"/>
                                </a:cxn>
                                <a:cxn ang="T152">
                                  <a:pos x="T80" y="T81"/>
                                </a:cxn>
                                <a:cxn ang="T153">
                                  <a:pos x="T82" y="T83"/>
                                </a:cxn>
                                <a:cxn ang="T154">
                                  <a:pos x="T84" y="T85"/>
                                </a:cxn>
                                <a:cxn ang="T155">
                                  <a:pos x="T86" y="T87"/>
                                </a:cxn>
                                <a:cxn ang="T156">
                                  <a:pos x="T88" y="T89"/>
                                </a:cxn>
                                <a:cxn ang="T157">
                                  <a:pos x="T90" y="T91"/>
                                </a:cxn>
                                <a:cxn ang="T158">
                                  <a:pos x="T92" y="T93"/>
                                </a:cxn>
                                <a:cxn ang="T159">
                                  <a:pos x="T94" y="T95"/>
                                </a:cxn>
                                <a:cxn ang="T160">
                                  <a:pos x="T96" y="T97"/>
                                </a:cxn>
                                <a:cxn ang="T161">
                                  <a:pos x="T98" y="T99"/>
                                </a:cxn>
                                <a:cxn ang="T162">
                                  <a:pos x="T100" y="T101"/>
                                </a:cxn>
                                <a:cxn ang="T163">
                                  <a:pos x="T102" y="T103"/>
                                </a:cxn>
                                <a:cxn ang="T164">
                                  <a:pos x="T104" y="T105"/>
                                </a:cxn>
                                <a:cxn ang="T165">
                                  <a:pos x="T106" y="T107"/>
                                </a:cxn>
                                <a:cxn ang="T166">
                                  <a:pos x="T108" y="T109"/>
                                </a:cxn>
                                <a:cxn ang="T167">
                                  <a:pos x="T110" y="T111"/>
                                </a:cxn>
                              </a:cxnLst>
                              <a:rect l="T168" t="T169" r="T170" b="T171"/>
                              <a:pathLst>
                                <a:path w="564" h="588">
                                  <a:moveTo>
                                    <a:pt x="30" y="414"/>
                                  </a:moveTo>
                                  <a:lnTo>
                                    <a:pt x="30" y="420"/>
                                  </a:lnTo>
                                  <a:lnTo>
                                    <a:pt x="36" y="420"/>
                                  </a:lnTo>
                                  <a:lnTo>
                                    <a:pt x="36" y="444"/>
                                  </a:lnTo>
                                  <a:lnTo>
                                    <a:pt x="60" y="444"/>
                                  </a:lnTo>
                                  <a:lnTo>
                                    <a:pt x="60" y="450"/>
                                  </a:lnTo>
                                  <a:lnTo>
                                    <a:pt x="72" y="450"/>
                                  </a:lnTo>
                                  <a:lnTo>
                                    <a:pt x="84" y="444"/>
                                  </a:lnTo>
                                  <a:lnTo>
                                    <a:pt x="96" y="444"/>
                                  </a:lnTo>
                                  <a:lnTo>
                                    <a:pt x="96" y="450"/>
                                  </a:lnTo>
                                  <a:lnTo>
                                    <a:pt x="120" y="450"/>
                                  </a:lnTo>
                                  <a:lnTo>
                                    <a:pt x="138" y="456"/>
                                  </a:lnTo>
                                  <a:lnTo>
                                    <a:pt x="132" y="468"/>
                                  </a:lnTo>
                                  <a:lnTo>
                                    <a:pt x="114" y="486"/>
                                  </a:lnTo>
                                  <a:lnTo>
                                    <a:pt x="114" y="498"/>
                                  </a:lnTo>
                                  <a:lnTo>
                                    <a:pt x="108" y="510"/>
                                  </a:lnTo>
                                  <a:lnTo>
                                    <a:pt x="102" y="516"/>
                                  </a:lnTo>
                                  <a:lnTo>
                                    <a:pt x="96" y="528"/>
                                  </a:lnTo>
                                  <a:lnTo>
                                    <a:pt x="96" y="570"/>
                                  </a:lnTo>
                                  <a:lnTo>
                                    <a:pt x="132" y="570"/>
                                  </a:lnTo>
                                  <a:lnTo>
                                    <a:pt x="150" y="564"/>
                                  </a:lnTo>
                                  <a:lnTo>
                                    <a:pt x="156" y="570"/>
                                  </a:lnTo>
                                  <a:lnTo>
                                    <a:pt x="150" y="564"/>
                                  </a:lnTo>
                                  <a:lnTo>
                                    <a:pt x="150" y="552"/>
                                  </a:lnTo>
                                  <a:lnTo>
                                    <a:pt x="156" y="546"/>
                                  </a:lnTo>
                                  <a:lnTo>
                                    <a:pt x="162" y="546"/>
                                  </a:lnTo>
                                  <a:lnTo>
                                    <a:pt x="174" y="552"/>
                                  </a:lnTo>
                                  <a:lnTo>
                                    <a:pt x="180" y="558"/>
                                  </a:lnTo>
                                  <a:lnTo>
                                    <a:pt x="192" y="558"/>
                                  </a:lnTo>
                                  <a:lnTo>
                                    <a:pt x="210" y="564"/>
                                  </a:lnTo>
                                  <a:lnTo>
                                    <a:pt x="216" y="576"/>
                                  </a:lnTo>
                                  <a:lnTo>
                                    <a:pt x="252" y="576"/>
                                  </a:lnTo>
                                  <a:lnTo>
                                    <a:pt x="258" y="582"/>
                                  </a:lnTo>
                                  <a:lnTo>
                                    <a:pt x="258" y="588"/>
                                  </a:lnTo>
                                  <a:lnTo>
                                    <a:pt x="270" y="588"/>
                                  </a:lnTo>
                                  <a:lnTo>
                                    <a:pt x="276" y="582"/>
                                  </a:lnTo>
                                  <a:lnTo>
                                    <a:pt x="276" y="570"/>
                                  </a:lnTo>
                                  <a:lnTo>
                                    <a:pt x="294" y="570"/>
                                  </a:lnTo>
                                  <a:lnTo>
                                    <a:pt x="312" y="588"/>
                                  </a:lnTo>
                                  <a:lnTo>
                                    <a:pt x="330" y="588"/>
                                  </a:lnTo>
                                  <a:lnTo>
                                    <a:pt x="336" y="582"/>
                                  </a:lnTo>
                                  <a:lnTo>
                                    <a:pt x="354" y="570"/>
                                  </a:lnTo>
                                  <a:lnTo>
                                    <a:pt x="372" y="570"/>
                                  </a:lnTo>
                                  <a:lnTo>
                                    <a:pt x="390" y="558"/>
                                  </a:lnTo>
                                  <a:lnTo>
                                    <a:pt x="402" y="564"/>
                                  </a:lnTo>
                                  <a:lnTo>
                                    <a:pt x="420" y="570"/>
                                  </a:lnTo>
                                  <a:lnTo>
                                    <a:pt x="432" y="582"/>
                                  </a:lnTo>
                                  <a:lnTo>
                                    <a:pt x="438" y="582"/>
                                  </a:lnTo>
                                  <a:lnTo>
                                    <a:pt x="438" y="540"/>
                                  </a:lnTo>
                                  <a:lnTo>
                                    <a:pt x="426" y="540"/>
                                  </a:lnTo>
                                  <a:lnTo>
                                    <a:pt x="426" y="534"/>
                                  </a:lnTo>
                                  <a:lnTo>
                                    <a:pt x="432" y="528"/>
                                  </a:lnTo>
                                  <a:lnTo>
                                    <a:pt x="432" y="522"/>
                                  </a:lnTo>
                                  <a:lnTo>
                                    <a:pt x="438" y="516"/>
                                  </a:lnTo>
                                  <a:lnTo>
                                    <a:pt x="456" y="516"/>
                                  </a:lnTo>
                                  <a:lnTo>
                                    <a:pt x="462" y="522"/>
                                  </a:lnTo>
                                  <a:lnTo>
                                    <a:pt x="468" y="522"/>
                                  </a:lnTo>
                                  <a:lnTo>
                                    <a:pt x="468" y="504"/>
                                  </a:lnTo>
                                  <a:lnTo>
                                    <a:pt x="462" y="492"/>
                                  </a:lnTo>
                                  <a:lnTo>
                                    <a:pt x="480" y="492"/>
                                  </a:lnTo>
                                  <a:lnTo>
                                    <a:pt x="486" y="474"/>
                                  </a:lnTo>
                                  <a:lnTo>
                                    <a:pt x="486" y="462"/>
                                  </a:lnTo>
                                  <a:lnTo>
                                    <a:pt x="480" y="462"/>
                                  </a:lnTo>
                                  <a:lnTo>
                                    <a:pt x="474" y="456"/>
                                  </a:lnTo>
                                  <a:lnTo>
                                    <a:pt x="462" y="456"/>
                                  </a:lnTo>
                                  <a:lnTo>
                                    <a:pt x="456" y="444"/>
                                  </a:lnTo>
                                  <a:lnTo>
                                    <a:pt x="450" y="444"/>
                                  </a:lnTo>
                                  <a:lnTo>
                                    <a:pt x="444" y="432"/>
                                  </a:lnTo>
                                  <a:lnTo>
                                    <a:pt x="432" y="432"/>
                                  </a:lnTo>
                                  <a:lnTo>
                                    <a:pt x="420" y="426"/>
                                  </a:lnTo>
                                  <a:lnTo>
                                    <a:pt x="420" y="420"/>
                                  </a:lnTo>
                                  <a:lnTo>
                                    <a:pt x="414" y="420"/>
                                  </a:lnTo>
                                  <a:lnTo>
                                    <a:pt x="408" y="408"/>
                                  </a:lnTo>
                                  <a:lnTo>
                                    <a:pt x="396" y="396"/>
                                  </a:lnTo>
                                  <a:lnTo>
                                    <a:pt x="396" y="390"/>
                                  </a:lnTo>
                                  <a:lnTo>
                                    <a:pt x="402" y="390"/>
                                  </a:lnTo>
                                  <a:lnTo>
                                    <a:pt x="408" y="384"/>
                                  </a:lnTo>
                                  <a:lnTo>
                                    <a:pt x="396" y="372"/>
                                  </a:lnTo>
                                  <a:lnTo>
                                    <a:pt x="390" y="372"/>
                                  </a:lnTo>
                                  <a:lnTo>
                                    <a:pt x="384" y="366"/>
                                  </a:lnTo>
                                  <a:lnTo>
                                    <a:pt x="384" y="354"/>
                                  </a:lnTo>
                                  <a:lnTo>
                                    <a:pt x="390" y="354"/>
                                  </a:lnTo>
                                  <a:lnTo>
                                    <a:pt x="390" y="360"/>
                                  </a:lnTo>
                                  <a:lnTo>
                                    <a:pt x="402" y="360"/>
                                  </a:lnTo>
                                  <a:lnTo>
                                    <a:pt x="402" y="354"/>
                                  </a:lnTo>
                                  <a:lnTo>
                                    <a:pt x="414" y="354"/>
                                  </a:lnTo>
                                  <a:lnTo>
                                    <a:pt x="414" y="348"/>
                                  </a:lnTo>
                                  <a:lnTo>
                                    <a:pt x="420" y="342"/>
                                  </a:lnTo>
                                  <a:lnTo>
                                    <a:pt x="426" y="342"/>
                                  </a:lnTo>
                                  <a:lnTo>
                                    <a:pt x="438" y="348"/>
                                  </a:lnTo>
                                  <a:lnTo>
                                    <a:pt x="450" y="336"/>
                                  </a:lnTo>
                                  <a:lnTo>
                                    <a:pt x="468" y="330"/>
                                  </a:lnTo>
                                  <a:lnTo>
                                    <a:pt x="468" y="324"/>
                                  </a:lnTo>
                                  <a:lnTo>
                                    <a:pt x="492" y="324"/>
                                  </a:lnTo>
                                  <a:lnTo>
                                    <a:pt x="492" y="318"/>
                                  </a:lnTo>
                                  <a:lnTo>
                                    <a:pt x="510" y="318"/>
                                  </a:lnTo>
                                  <a:lnTo>
                                    <a:pt x="510" y="312"/>
                                  </a:lnTo>
                                  <a:lnTo>
                                    <a:pt x="516" y="306"/>
                                  </a:lnTo>
                                  <a:lnTo>
                                    <a:pt x="522" y="306"/>
                                  </a:lnTo>
                                  <a:lnTo>
                                    <a:pt x="528" y="300"/>
                                  </a:lnTo>
                                  <a:lnTo>
                                    <a:pt x="540" y="312"/>
                                  </a:lnTo>
                                  <a:lnTo>
                                    <a:pt x="552" y="312"/>
                                  </a:lnTo>
                                  <a:lnTo>
                                    <a:pt x="558" y="300"/>
                                  </a:lnTo>
                                  <a:lnTo>
                                    <a:pt x="558" y="294"/>
                                  </a:lnTo>
                                  <a:lnTo>
                                    <a:pt x="564" y="288"/>
                                  </a:lnTo>
                                  <a:lnTo>
                                    <a:pt x="564" y="282"/>
                                  </a:lnTo>
                                  <a:lnTo>
                                    <a:pt x="552" y="282"/>
                                  </a:lnTo>
                                  <a:lnTo>
                                    <a:pt x="558" y="276"/>
                                  </a:lnTo>
                                  <a:lnTo>
                                    <a:pt x="558" y="264"/>
                                  </a:lnTo>
                                  <a:lnTo>
                                    <a:pt x="552" y="264"/>
                                  </a:lnTo>
                                  <a:lnTo>
                                    <a:pt x="546" y="270"/>
                                  </a:lnTo>
                                  <a:lnTo>
                                    <a:pt x="546" y="252"/>
                                  </a:lnTo>
                                  <a:lnTo>
                                    <a:pt x="540" y="246"/>
                                  </a:lnTo>
                                  <a:lnTo>
                                    <a:pt x="534" y="246"/>
                                  </a:lnTo>
                                  <a:lnTo>
                                    <a:pt x="528" y="240"/>
                                  </a:lnTo>
                                  <a:lnTo>
                                    <a:pt x="528" y="234"/>
                                  </a:lnTo>
                                  <a:lnTo>
                                    <a:pt x="540" y="228"/>
                                  </a:lnTo>
                                  <a:lnTo>
                                    <a:pt x="546" y="222"/>
                                  </a:lnTo>
                                  <a:lnTo>
                                    <a:pt x="540" y="216"/>
                                  </a:lnTo>
                                  <a:lnTo>
                                    <a:pt x="534" y="216"/>
                                  </a:lnTo>
                                  <a:lnTo>
                                    <a:pt x="540" y="210"/>
                                  </a:lnTo>
                                  <a:lnTo>
                                    <a:pt x="540" y="204"/>
                                  </a:lnTo>
                                  <a:lnTo>
                                    <a:pt x="528" y="204"/>
                                  </a:lnTo>
                                  <a:lnTo>
                                    <a:pt x="528" y="192"/>
                                  </a:lnTo>
                                  <a:lnTo>
                                    <a:pt x="534" y="192"/>
                                  </a:lnTo>
                                  <a:lnTo>
                                    <a:pt x="534" y="174"/>
                                  </a:lnTo>
                                  <a:lnTo>
                                    <a:pt x="522" y="174"/>
                                  </a:lnTo>
                                  <a:lnTo>
                                    <a:pt x="516" y="168"/>
                                  </a:lnTo>
                                  <a:lnTo>
                                    <a:pt x="510" y="168"/>
                                  </a:lnTo>
                                  <a:lnTo>
                                    <a:pt x="504" y="162"/>
                                  </a:lnTo>
                                  <a:lnTo>
                                    <a:pt x="504" y="150"/>
                                  </a:lnTo>
                                  <a:lnTo>
                                    <a:pt x="510" y="150"/>
                                  </a:lnTo>
                                  <a:lnTo>
                                    <a:pt x="522" y="138"/>
                                  </a:lnTo>
                                  <a:lnTo>
                                    <a:pt x="522" y="120"/>
                                  </a:lnTo>
                                  <a:lnTo>
                                    <a:pt x="516" y="114"/>
                                  </a:lnTo>
                                  <a:lnTo>
                                    <a:pt x="510" y="114"/>
                                  </a:lnTo>
                                  <a:lnTo>
                                    <a:pt x="510" y="96"/>
                                  </a:lnTo>
                                  <a:lnTo>
                                    <a:pt x="504" y="90"/>
                                  </a:lnTo>
                                  <a:lnTo>
                                    <a:pt x="486" y="84"/>
                                  </a:lnTo>
                                  <a:lnTo>
                                    <a:pt x="486" y="78"/>
                                  </a:lnTo>
                                  <a:lnTo>
                                    <a:pt x="480" y="66"/>
                                  </a:lnTo>
                                  <a:lnTo>
                                    <a:pt x="474" y="60"/>
                                  </a:lnTo>
                                  <a:lnTo>
                                    <a:pt x="456" y="60"/>
                                  </a:lnTo>
                                  <a:lnTo>
                                    <a:pt x="450" y="54"/>
                                  </a:lnTo>
                                  <a:lnTo>
                                    <a:pt x="444" y="54"/>
                                  </a:lnTo>
                                  <a:lnTo>
                                    <a:pt x="438" y="48"/>
                                  </a:lnTo>
                                  <a:lnTo>
                                    <a:pt x="426" y="48"/>
                                  </a:lnTo>
                                  <a:lnTo>
                                    <a:pt x="420" y="42"/>
                                  </a:lnTo>
                                  <a:lnTo>
                                    <a:pt x="396" y="42"/>
                                  </a:lnTo>
                                  <a:lnTo>
                                    <a:pt x="384" y="54"/>
                                  </a:lnTo>
                                  <a:lnTo>
                                    <a:pt x="342" y="54"/>
                                  </a:lnTo>
                                  <a:lnTo>
                                    <a:pt x="342" y="72"/>
                                  </a:lnTo>
                                  <a:lnTo>
                                    <a:pt x="300" y="72"/>
                                  </a:lnTo>
                                  <a:lnTo>
                                    <a:pt x="300" y="60"/>
                                  </a:lnTo>
                                  <a:lnTo>
                                    <a:pt x="312" y="48"/>
                                  </a:lnTo>
                                  <a:lnTo>
                                    <a:pt x="312" y="42"/>
                                  </a:lnTo>
                                  <a:lnTo>
                                    <a:pt x="318" y="30"/>
                                  </a:lnTo>
                                  <a:lnTo>
                                    <a:pt x="294" y="42"/>
                                  </a:lnTo>
                                  <a:lnTo>
                                    <a:pt x="252" y="36"/>
                                  </a:lnTo>
                                  <a:lnTo>
                                    <a:pt x="246" y="30"/>
                                  </a:lnTo>
                                  <a:lnTo>
                                    <a:pt x="246" y="18"/>
                                  </a:lnTo>
                                  <a:lnTo>
                                    <a:pt x="240" y="6"/>
                                  </a:lnTo>
                                  <a:lnTo>
                                    <a:pt x="234" y="6"/>
                                  </a:lnTo>
                                  <a:lnTo>
                                    <a:pt x="234" y="12"/>
                                  </a:lnTo>
                                  <a:lnTo>
                                    <a:pt x="228" y="6"/>
                                  </a:lnTo>
                                  <a:lnTo>
                                    <a:pt x="204" y="6"/>
                                  </a:lnTo>
                                  <a:lnTo>
                                    <a:pt x="198" y="0"/>
                                  </a:lnTo>
                                  <a:lnTo>
                                    <a:pt x="168" y="0"/>
                                  </a:lnTo>
                                  <a:lnTo>
                                    <a:pt x="192" y="36"/>
                                  </a:lnTo>
                                  <a:lnTo>
                                    <a:pt x="180" y="48"/>
                                  </a:lnTo>
                                  <a:lnTo>
                                    <a:pt x="198" y="72"/>
                                  </a:lnTo>
                                  <a:lnTo>
                                    <a:pt x="216" y="90"/>
                                  </a:lnTo>
                                  <a:lnTo>
                                    <a:pt x="186" y="78"/>
                                  </a:lnTo>
                                  <a:lnTo>
                                    <a:pt x="162" y="84"/>
                                  </a:lnTo>
                                  <a:lnTo>
                                    <a:pt x="162" y="108"/>
                                  </a:lnTo>
                                  <a:lnTo>
                                    <a:pt x="132" y="108"/>
                                  </a:lnTo>
                                  <a:lnTo>
                                    <a:pt x="126" y="96"/>
                                  </a:lnTo>
                                  <a:lnTo>
                                    <a:pt x="84" y="96"/>
                                  </a:lnTo>
                                  <a:lnTo>
                                    <a:pt x="84" y="126"/>
                                  </a:lnTo>
                                  <a:lnTo>
                                    <a:pt x="90" y="126"/>
                                  </a:lnTo>
                                  <a:lnTo>
                                    <a:pt x="84" y="132"/>
                                  </a:lnTo>
                                  <a:lnTo>
                                    <a:pt x="90" y="144"/>
                                  </a:lnTo>
                                  <a:lnTo>
                                    <a:pt x="78" y="150"/>
                                  </a:lnTo>
                                  <a:lnTo>
                                    <a:pt x="72" y="150"/>
                                  </a:lnTo>
                                  <a:lnTo>
                                    <a:pt x="72" y="168"/>
                                  </a:lnTo>
                                  <a:lnTo>
                                    <a:pt x="78" y="174"/>
                                  </a:lnTo>
                                  <a:lnTo>
                                    <a:pt x="66" y="174"/>
                                  </a:lnTo>
                                  <a:lnTo>
                                    <a:pt x="54" y="180"/>
                                  </a:lnTo>
                                  <a:lnTo>
                                    <a:pt x="48" y="180"/>
                                  </a:lnTo>
                                  <a:lnTo>
                                    <a:pt x="48" y="186"/>
                                  </a:lnTo>
                                  <a:lnTo>
                                    <a:pt x="54" y="192"/>
                                  </a:lnTo>
                                  <a:lnTo>
                                    <a:pt x="60" y="192"/>
                                  </a:lnTo>
                                  <a:lnTo>
                                    <a:pt x="72" y="204"/>
                                  </a:lnTo>
                                  <a:lnTo>
                                    <a:pt x="72" y="210"/>
                                  </a:lnTo>
                                  <a:lnTo>
                                    <a:pt x="66" y="210"/>
                                  </a:lnTo>
                                  <a:lnTo>
                                    <a:pt x="60" y="216"/>
                                  </a:lnTo>
                                  <a:lnTo>
                                    <a:pt x="54" y="228"/>
                                  </a:lnTo>
                                  <a:lnTo>
                                    <a:pt x="48" y="228"/>
                                  </a:lnTo>
                                  <a:lnTo>
                                    <a:pt x="42" y="234"/>
                                  </a:lnTo>
                                  <a:lnTo>
                                    <a:pt x="42" y="240"/>
                                  </a:lnTo>
                                  <a:lnTo>
                                    <a:pt x="18" y="240"/>
                                  </a:lnTo>
                                  <a:lnTo>
                                    <a:pt x="12" y="234"/>
                                  </a:lnTo>
                                  <a:lnTo>
                                    <a:pt x="6" y="234"/>
                                  </a:lnTo>
                                  <a:lnTo>
                                    <a:pt x="12" y="258"/>
                                  </a:lnTo>
                                  <a:lnTo>
                                    <a:pt x="12" y="264"/>
                                  </a:lnTo>
                                  <a:lnTo>
                                    <a:pt x="18" y="270"/>
                                  </a:lnTo>
                                  <a:lnTo>
                                    <a:pt x="18" y="276"/>
                                  </a:lnTo>
                                  <a:lnTo>
                                    <a:pt x="6" y="282"/>
                                  </a:lnTo>
                                  <a:lnTo>
                                    <a:pt x="0" y="288"/>
                                  </a:lnTo>
                                  <a:lnTo>
                                    <a:pt x="6" y="294"/>
                                  </a:lnTo>
                                  <a:lnTo>
                                    <a:pt x="6" y="306"/>
                                  </a:lnTo>
                                  <a:lnTo>
                                    <a:pt x="0" y="312"/>
                                  </a:lnTo>
                                  <a:lnTo>
                                    <a:pt x="0" y="324"/>
                                  </a:lnTo>
                                  <a:lnTo>
                                    <a:pt x="12" y="324"/>
                                  </a:lnTo>
                                  <a:lnTo>
                                    <a:pt x="24" y="336"/>
                                  </a:lnTo>
                                  <a:lnTo>
                                    <a:pt x="24" y="354"/>
                                  </a:lnTo>
                                  <a:lnTo>
                                    <a:pt x="30" y="360"/>
                                  </a:lnTo>
                                  <a:lnTo>
                                    <a:pt x="18" y="360"/>
                                  </a:lnTo>
                                  <a:lnTo>
                                    <a:pt x="12" y="366"/>
                                  </a:lnTo>
                                  <a:lnTo>
                                    <a:pt x="12" y="384"/>
                                  </a:lnTo>
                                  <a:lnTo>
                                    <a:pt x="18" y="390"/>
                                  </a:lnTo>
                                  <a:lnTo>
                                    <a:pt x="24" y="390"/>
                                  </a:lnTo>
                                  <a:lnTo>
                                    <a:pt x="36" y="396"/>
                                  </a:lnTo>
                                  <a:lnTo>
                                    <a:pt x="36" y="408"/>
                                  </a:lnTo>
                                  <a:lnTo>
                                    <a:pt x="30" y="414"/>
                                  </a:lnTo>
                                  <a:close/>
                                </a:path>
                              </a:pathLst>
                            </a:custGeom>
                            <a:solidFill>
                              <a:srgbClr val="12121B"/>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23" name="Georgia" descr="© INSCALE GmbH, 15.06.2010"/>
                            <a:cNvSpPr>
                              <a:spLocks/>
                            </a:cNvSpPr>
                          </a:nvSpPr>
                          <a:spPr bwMode="gray">
                            <a:xfrm>
                              <a:off x="3264" y="710"/>
                              <a:ext cx="118" cy="54"/>
                            </a:xfrm>
                            <a:custGeom>
                              <a:avLst/>
                              <a:gdLst>
                                <a:gd name="T0" fmla="*/ 2147483647 w 462"/>
                                <a:gd name="T1" fmla="*/ 2147483647 h 210"/>
                                <a:gd name="T2" fmla="*/ 2147483647 w 462"/>
                                <a:gd name="T3" fmla="*/ 2147483647 h 210"/>
                                <a:gd name="T4" fmla="*/ 2147483647 w 462"/>
                                <a:gd name="T5" fmla="*/ 2147483647 h 210"/>
                                <a:gd name="T6" fmla="*/ 2147483647 w 462"/>
                                <a:gd name="T7" fmla="*/ 2147483647 h 210"/>
                                <a:gd name="T8" fmla="*/ 2147483647 w 462"/>
                                <a:gd name="T9" fmla="*/ 2147483647 h 210"/>
                                <a:gd name="T10" fmla="*/ 2147483647 w 462"/>
                                <a:gd name="T11" fmla="*/ 2147483647 h 210"/>
                                <a:gd name="T12" fmla="*/ 2147483647 w 462"/>
                                <a:gd name="T13" fmla="*/ 2147483647 h 210"/>
                                <a:gd name="T14" fmla="*/ 2147483647 w 462"/>
                                <a:gd name="T15" fmla="*/ 2147483647 h 210"/>
                                <a:gd name="T16" fmla="*/ 2147483647 w 462"/>
                                <a:gd name="T17" fmla="*/ 2147483647 h 210"/>
                                <a:gd name="T18" fmla="*/ 2147483647 w 462"/>
                                <a:gd name="T19" fmla="*/ 2147483647 h 210"/>
                                <a:gd name="T20" fmla="*/ 2147483647 w 462"/>
                                <a:gd name="T21" fmla="*/ 2147483647 h 210"/>
                                <a:gd name="T22" fmla="*/ 2147483647 w 462"/>
                                <a:gd name="T23" fmla="*/ 2147483647 h 210"/>
                                <a:gd name="T24" fmla="*/ 2147483647 w 462"/>
                                <a:gd name="T25" fmla="*/ 2147483647 h 210"/>
                                <a:gd name="T26" fmla="*/ 2147483647 w 462"/>
                                <a:gd name="T27" fmla="*/ 2147483647 h 210"/>
                                <a:gd name="T28" fmla="*/ 2147483647 w 462"/>
                                <a:gd name="T29" fmla="*/ 2147483647 h 210"/>
                                <a:gd name="T30" fmla="*/ 2147483647 w 462"/>
                                <a:gd name="T31" fmla="*/ 2147483647 h 210"/>
                                <a:gd name="T32" fmla="*/ 2147483647 w 462"/>
                                <a:gd name="T33" fmla="*/ 2147483647 h 210"/>
                                <a:gd name="T34" fmla="*/ 2147483647 w 462"/>
                                <a:gd name="T35" fmla="*/ 2147483647 h 210"/>
                                <a:gd name="T36" fmla="*/ 2147483647 w 462"/>
                                <a:gd name="T37" fmla="*/ 2147483647 h 210"/>
                                <a:gd name="T38" fmla="*/ 2147483647 w 462"/>
                                <a:gd name="T39" fmla="*/ 2147483647 h 210"/>
                                <a:gd name="T40" fmla="*/ 2147483647 w 462"/>
                                <a:gd name="T41" fmla="*/ 2147483647 h 210"/>
                                <a:gd name="T42" fmla="*/ 2147483647 w 462"/>
                                <a:gd name="T43" fmla="*/ 2147483647 h 210"/>
                                <a:gd name="T44" fmla="*/ 2147483647 w 462"/>
                                <a:gd name="T45" fmla="*/ 2147483647 h 210"/>
                                <a:gd name="T46" fmla="*/ 2147483647 w 462"/>
                                <a:gd name="T47" fmla="*/ 2147483647 h 210"/>
                                <a:gd name="T48" fmla="*/ 2147483647 w 462"/>
                                <a:gd name="T49" fmla="*/ 2147483647 h 210"/>
                                <a:gd name="T50" fmla="*/ 2147483647 w 462"/>
                                <a:gd name="T51" fmla="*/ 2147483647 h 210"/>
                                <a:gd name="T52" fmla="*/ 2147483647 w 462"/>
                                <a:gd name="T53" fmla="*/ 2147483647 h 210"/>
                                <a:gd name="T54" fmla="*/ 2147483647 w 462"/>
                                <a:gd name="T55" fmla="*/ 2147483647 h 210"/>
                                <a:gd name="T56" fmla="*/ 2147483647 w 462"/>
                                <a:gd name="T57" fmla="*/ 2147483647 h 210"/>
                                <a:gd name="T58" fmla="*/ 2147483647 w 462"/>
                                <a:gd name="T59" fmla="*/ 2147483647 h 210"/>
                                <a:gd name="T60" fmla="*/ 2147483647 w 462"/>
                                <a:gd name="T61" fmla="*/ 2147483647 h 210"/>
                                <a:gd name="T62" fmla="*/ 2147483647 w 462"/>
                                <a:gd name="T63" fmla="*/ 2147483647 h 210"/>
                                <a:gd name="T64" fmla="*/ 2147483647 w 462"/>
                                <a:gd name="T65" fmla="*/ 2147483647 h 210"/>
                                <a:gd name="T66" fmla="*/ 2147483647 w 462"/>
                                <a:gd name="T67" fmla="*/ 2147483647 h 210"/>
                                <a:gd name="T68" fmla="*/ 2147483647 w 462"/>
                                <a:gd name="T69" fmla="*/ 2147483647 h 210"/>
                                <a:gd name="T70" fmla="*/ 2147483647 w 462"/>
                                <a:gd name="T71" fmla="*/ 2147483647 h 210"/>
                                <a:gd name="T72" fmla="*/ 2147483647 w 462"/>
                                <a:gd name="T73" fmla="*/ 2147483647 h 210"/>
                                <a:gd name="T74" fmla="*/ 2147483647 w 462"/>
                                <a:gd name="T75" fmla="*/ 2147483647 h 210"/>
                                <a:gd name="T76" fmla="*/ 2147483647 w 462"/>
                                <a:gd name="T77" fmla="*/ 2147483647 h 210"/>
                                <a:gd name="T78" fmla="*/ 2147483647 w 462"/>
                                <a:gd name="T79" fmla="*/ 2147483647 h 210"/>
                                <a:gd name="T80" fmla="*/ 2147483647 w 462"/>
                                <a:gd name="T81" fmla="*/ 0 h 210"/>
                                <a:gd name="T82" fmla="*/ 0 w 462"/>
                                <a:gd name="T83" fmla="*/ 2147483647 h 210"/>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w 462"/>
                                <a:gd name="T127" fmla="*/ 0 h 210"/>
                                <a:gd name="T128" fmla="*/ 462 w 462"/>
                                <a:gd name="T129" fmla="*/ 210 h 210"/>
                              </a:gdLst>
                              <a:ahLst/>
                              <a:cxnLst>
                                <a:cxn ang="T84">
                                  <a:pos x="T0" y="T1"/>
                                </a:cxn>
                                <a:cxn ang="T85">
                                  <a:pos x="T2" y="T3"/>
                                </a:cxn>
                                <a:cxn ang="T86">
                                  <a:pos x="T4" y="T5"/>
                                </a:cxn>
                                <a:cxn ang="T87">
                                  <a:pos x="T6" y="T7"/>
                                </a:cxn>
                                <a:cxn ang="T88">
                                  <a:pos x="T8" y="T9"/>
                                </a:cxn>
                                <a:cxn ang="T89">
                                  <a:pos x="T10" y="T11"/>
                                </a:cxn>
                                <a:cxn ang="T90">
                                  <a:pos x="T12" y="T13"/>
                                </a:cxn>
                                <a:cxn ang="T91">
                                  <a:pos x="T14" y="T15"/>
                                </a:cxn>
                                <a:cxn ang="T92">
                                  <a:pos x="T16" y="T17"/>
                                </a:cxn>
                                <a:cxn ang="T93">
                                  <a:pos x="T18" y="T19"/>
                                </a:cxn>
                                <a:cxn ang="T94">
                                  <a:pos x="T20" y="T21"/>
                                </a:cxn>
                                <a:cxn ang="T95">
                                  <a:pos x="T22" y="T23"/>
                                </a:cxn>
                                <a:cxn ang="T96">
                                  <a:pos x="T24" y="T25"/>
                                </a:cxn>
                                <a:cxn ang="T97">
                                  <a:pos x="T26" y="T27"/>
                                </a:cxn>
                                <a:cxn ang="T98">
                                  <a:pos x="T28" y="T29"/>
                                </a:cxn>
                                <a:cxn ang="T99">
                                  <a:pos x="T30" y="T31"/>
                                </a:cxn>
                                <a:cxn ang="T100">
                                  <a:pos x="T32" y="T33"/>
                                </a:cxn>
                                <a:cxn ang="T101">
                                  <a:pos x="T34" y="T35"/>
                                </a:cxn>
                                <a:cxn ang="T102">
                                  <a:pos x="T36" y="T37"/>
                                </a:cxn>
                                <a:cxn ang="T103">
                                  <a:pos x="T38" y="T39"/>
                                </a:cxn>
                                <a:cxn ang="T104">
                                  <a:pos x="T40" y="T41"/>
                                </a:cxn>
                                <a:cxn ang="T105">
                                  <a:pos x="T42" y="T43"/>
                                </a:cxn>
                                <a:cxn ang="T106">
                                  <a:pos x="T44" y="T45"/>
                                </a:cxn>
                                <a:cxn ang="T107">
                                  <a:pos x="T46" y="T47"/>
                                </a:cxn>
                                <a:cxn ang="T108">
                                  <a:pos x="T48" y="T49"/>
                                </a:cxn>
                                <a:cxn ang="T109">
                                  <a:pos x="T50" y="T51"/>
                                </a:cxn>
                                <a:cxn ang="T110">
                                  <a:pos x="T52" y="T53"/>
                                </a:cxn>
                                <a:cxn ang="T111">
                                  <a:pos x="T54" y="T55"/>
                                </a:cxn>
                                <a:cxn ang="T112">
                                  <a:pos x="T56" y="T57"/>
                                </a:cxn>
                                <a:cxn ang="T113">
                                  <a:pos x="T58" y="T59"/>
                                </a:cxn>
                                <a:cxn ang="T114">
                                  <a:pos x="T60" y="T61"/>
                                </a:cxn>
                                <a:cxn ang="T115">
                                  <a:pos x="T62" y="T63"/>
                                </a:cxn>
                                <a:cxn ang="T116">
                                  <a:pos x="T64" y="T65"/>
                                </a:cxn>
                                <a:cxn ang="T117">
                                  <a:pos x="T66" y="T67"/>
                                </a:cxn>
                                <a:cxn ang="T118">
                                  <a:pos x="T68" y="T69"/>
                                </a:cxn>
                                <a:cxn ang="T119">
                                  <a:pos x="T70" y="T71"/>
                                </a:cxn>
                                <a:cxn ang="T120">
                                  <a:pos x="T72" y="T73"/>
                                </a:cxn>
                                <a:cxn ang="T121">
                                  <a:pos x="T74" y="T75"/>
                                </a:cxn>
                                <a:cxn ang="T122">
                                  <a:pos x="T76" y="T77"/>
                                </a:cxn>
                                <a:cxn ang="T123">
                                  <a:pos x="T78" y="T79"/>
                                </a:cxn>
                                <a:cxn ang="T124">
                                  <a:pos x="T80" y="T81"/>
                                </a:cxn>
                                <a:cxn ang="T125">
                                  <a:pos x="T82" y="T83"/>
                                </a:cxn>
                              </a:cxnLst>
                              <a:rect l="T126" t="T127" r="T128" b="T129"/>
                              <a:pathLst>
                                <a:path w="462" h="210">
                                  <a:moveTo>
                                    <a:pt x="6" y="18"/>
                                  </a:moveTo>
                                  <a:lnTo>
                                    <a:pt x="12" y="18"/>
                                  </a:lnTo>
                                  <a:lnTo>
                                    <a:pt x="18" y="24"/>
                                  </a:lnTo>
                                  <a:lnTo>
                                    <a:pt x="30" y="30"/>
                                  </a:lnTo>
                                  <a:lnTo>
                                    <a:pt x="42" y="42"/>
                                  </a:lnTo>
                                  <a:lnTo>
                                    <a:pt x="60" y="48"/>
                                  </a:lnTo>
                                  <a:lnTo>
                                    <a:pt x="72" y="54"/>
                                  </a:lnTo>
                                  <a:lnTo>
                                    <a:pt x="78" y="54"/>
                                  </a:lnTo>
                                  <a:lnTo>
                                    <a:pt x="84" y="60"/>
                                  </a:lnTo>
                                  <a:lnTo>
                                    <a:pt x="96" y="66"/>
                                  </a:lnTo>
                                  <a:lnTo>
                                    <a:pt x="102" y="78"/>
                                  </a:lnTo>
                                  <a:lnTo>
                                    <a:pt x="114" y="84"/>
                                  </a:lnTo>
                                  <a:lnTo>
                                    <a:pt x="114" y="96"/>
                                  </a:lnTo>
                                  <a:lnTo>
                                    <a:pt x="120" y="114"/>
                                  </a:lnTo>
                                  <a:lnTo>
                                    <a:pt x="120" y="132"/>
                                  </a:lnTo>
                                  <a:lnTo>
                                    <a:pt x="126" y="138"/>
                                  </a:lnTo>
                                  <a:lnTo>
                                    <a:pt x="132" y="150"/>
                                  </a:lnTo>
                                  <a:lnTo>
                                    <a:pt x="138" y="156"/>
                                  </a:lnTo>
                                  <a:lnTo>
                                    <a:pt x="138" y="162"/>
                                  </a:lnTo>
                                  <a:lnTo>
                                    <a:pt x="132" y="168"/>
                                  </a:lnTo>
                                  <a:lnTo>
                                    <a:pt x="168" y="174"/>
                                  </a:lnTo>
                                  <a:lnTo>
                                    <a:pt x="174" y="168"/>
                                  </a:lnTo>
                                  <a:lnTo>
                                    <a:pt x="186" y="162"/>
                                  </a:lnTo>
                                  <a:lnTo>
                                    <a:pt x="198" y="162"/>
                                  </a:lnTo>
                                  <a:lnTo>
                                    <a:pt x="210" y="168"/>
                                  </a:lnTo>
                                  <a:lnTo>
                                    <a:pt x="216" y="174"/>
                                  </a:lnTo>
                                  <a:lnTo>
                                    <a:pt x="222" y="186"/>
                                  </a:lnTo>
                                  <a:lnTo>
                                    <a:pt x="222" y="192"/>
                                  </a:lnTo>
                                  <a:lnTo>
                                    <a:pt x="246" y="192"/>
                                  </a:lnTo>
                                  <a:lnTo>
                                    <a:pt x="246" y="198"/>
                                  </a:lnTo>
                                  <a:lnTo>
                                    <a:pt x="252" y="204"/>
                                  </a:lnTo>
                                  <a:lnTo>
                                    <a:pt x="276" y="198"/>
                                  </a:lnTo>
                                  <a:lnTo>
                                    <a:pt x="282" y="192"/>
                                  </a:lnTo>
                                  <a:lnTo>
                                    <a:pt x="336" y="198"/>
                                  </a:lnTo>
                                  <a:lnTo>
                                    <a:pt x="336" y="180"/>
                                  </a:lnTo>
                                  <a:lnTo>
                                    <a:pt x="342" y="180"/>
                                  </a:lnTo>
                                  <a:lnTo>
                                    <a:pt x="348" y="186"/>
                                  </a:lnTo>
                                  <a:lnTo>
                                    <a:pt x="354" y="186"/>
                                  </a:lnTo>
                                  <a:lnTo>
                                    <a:pt x="354" y="180"/>
                                  </a:lnTo>
                                  <a:lnTo>
                                    <a:pt x="366" y="168"/>
                                  </a:lnTo>
                                  <a:lnTo>
                                    <a:pt x="390" y="168"/>
                                  </a:lnTo>
                                  <a:lnTo>
                                    <a:pt x="396" y="174"/>
                                  </a:lnTo>
                                  <a:lnTo>
                                    <a:pt x="396" y="180"/>
                                  </a:lnTo>
                                  <a:lnTo>
                                    <a:pt x="414" y="198"/>
                                  </a:lnTo>
                                  <a:lnTo>
                                    <a:pt x="426" y="192"/>
                                  </a:lnTo>
                                  <a:lnTo>
                                    <a:pt x="438" y="192"/>
                                  </a:lnTo>
                                  <a:lnTo>
                                    <a:pt x="456" y="210"/>
                                  </a:lnTo>
                                  <a:lnTo>
                                    <a:pt x="462" y="204"/>
                                  </a:lnTo>
                                  <a:lnTo>
                                    <a:pt x="456" y="192"/>
                                  </a:lnTo>
                                  <a:lnTo>
                                    <a:pt x="450" y="186"/>
                                  </a:lnTo>
                                  <a:lnTo>
                                    <a:pt x="444" y="174"/>
                                  </a:lnTo>
                                  <a:lnTo>
                                    <a:pt x="438" y="168"/>
                                  </a:lnTo>
                                  <a:lnTo>
                                    <a:pt x="432" y="168"/>
                                  </a:lnTo>
                                  <a:lnTo>
                                    <a:pt x="414" y="150"/>
                                  </a:lnTo>
                                  <a:lnTo>
                                    <a:pt x="420" y="144"/>
                                  </a:lnTo>
                                  <a:lnTo>
                                    <a:pt x="432" y="144"/>
                                  </a:lnTo>
                                  <a:lnTo>
                                    <a:pt x="420" y="132"/>
                                  </a:lnTo>
                                  <a:lnTo>
                                    <a:pt x="408" y="126"/>
                                  </a:lnTo>
                                  <a:lnTo>
                                    <a:pt x="396" y="114"/>
                                  </a:lnTo>
                                  <a:lnTo>
                                    <a:pt x="378" y="114"/>
                                  </a:lnTo>
                                  <a:lnTo>
                                    <a:pt x="378" y="108"/>
                                  </a:lnTo>
                                  <a:lnTo>
                                    <a:pt x="384" y="102"/>
                                  </a:lnTo>
                                  <a:lnTo>
                                    <a:pt x="384" y="90"/>
                                  </a:lnTo>
                                  <a:lnTo>
                                    <a:pt x="354" y="84"/>
                                  </a:lnTo>
                                  <a:lnTo>
                                    <a:pt x="342" y="72"/>
                                  </a:lnTo>
                                  <a:lnTo>
                                    <a:pt x="330" y="66"/>
                                  </a:lnTo>
                                  <a:lnTo>
                                    <a:pt x="300" y="66"/>
                                  </a:lnTo>
                                  <a:lnTo>
                                    <a:pt x="300" y="72"/>
                                  </a:lnTo>
                                  <a:lnTo>
                                    <a:pt x="288" y="72"/>
                                  </a:lnTo>
                                  <a:lnTo>
                                    <a:pt x="282" y="78"/>
                                  </a:lnTo>
                                  <a:lnTo>
                                    <a:pt x="258" y="78"/>
                                  </a:lnTo>
                                  <a:lnTo>
                                    <a:pt x="246" y="72"/>
                                  </a:lnTo>
                                  <a:lnTo>
                                    <a:pt x="240" y="72"/>
                                  </a:lnTo>
                                  <a:lnTo>
                                    <a:pt x="240" y="66"/>
                                  </a:lnTo>
                                  <a:lnTo>
                                    <a:pt x="192" y="36"/>
                                  </a:lnTo>
                                  <a:lnTo>
                                    <a:pt x="186" y="36"/>
                                  </a:lnTo>
                                  <a:lnTo>
                                    <a:pt x="180" y="30"/>
                                  </a:lnTo>
                                  <a:lnTo>
                                    <a:pt x="144" y="30"/>
                                  </a:lnTo>
                                  <a:lnTo>
                                    <a:pt x="84" y="18"/>
                                  </a:lnTo>
                                  <a:lnTo>
                                    <a:pt x="66" y="12"/>
                                  </a:lnTo>
                                  <a:lnTo>
                                    <a:pt x="54" y="6"/>
                                  </a:lnTo>
                                  <a:lnTo>
                                    <a:pt x="36" y="0"/>
                                  </a:lnTo>
                                  <a:lnTo>
                                    <a:pt x="24" y="0"/>
                                  </a:lnTo>
                                  <a:lnTo>
                                    <a:pt x="0" y="18"/>
                                  </a:lnTo>
                                  <a:lnTo>
                                    <a:pt x="6" y="18"/>
                                  </a:lnTo>
                                  <a:close/>
                                </a:path>
                              </a:pathLst>
                            </a:custGeom>
                            <a:solidFill>
                              <a:srgbClr val="5F5F8C"/>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24" name="The Gambia" descr="© INSCALE GmbH, 15.06.2010"/>
                            <a:cNvSpPr>
                              <a:spLocks/>
                            </a:cNvSpPr>
                          </a:nvSpPr>
                          <a:spPr bwMode="gray">
                            <a:xfrm>
                              <a:off x="2285" y="1324"/>
                              <a:ext cx="55" cy="13"/>
                            </a:xfrm>
                            <a:custGeom>
                              <a:avLst/>
                              <a:gdLst>
                                <a:gd name="T0" fmla="*/ 2147483647 w 216"/>
                                <a:gd name="T1" fmla="*/ 2147483647 h 54"/>
                                <a:gd name="T2" fmla="*/ 2147483647 w 216"/>
                                <a:gd name="T3" fmla="*/ 2147483647 h 54"/>
                                <a:gd name="T4" fmla="*/ 2147483647 w 216"/>
                                <a:gd name="T5" fmla="*/ 2147483647 h 54"/>
                                <a:gd name="T6" fmla="*/ 2147483647 w 216"/>
                                <a:gd name="T7" fmla="*/ 2147483647 h 54"/>
                                <a:gd name="T8" fmla="*/ 0 w 216"/>
                                <a:gd name="T9" fmla="*/ 2147483647 h 54"/>
                                <a:gd name="T10" fmla="*/ 0 w 216"/>
                                <a:gd name="T11" fmla="*/ 2147483647 h 54"/>
                                <a:gd name="T12" fmla="*/ 2147483647 w 216"/>
                                <a:gd name="T13" fmla="*/ 2147483647 h 54"/>
                                <a:gd name="T14" fmla="*/ 2147483647 w 216"/>
                                <a:gd name="T15" fmla="*/ 2147483647 h 54"/>
                                <a:gd name="T16" fmla="*/ 2147483647 w 216"/>
                                <a:gd name="T17" fmla="*/ 2147483647 h 54"/>
                                <a:gd name="T18" fmla="*/ 2147483647 w 216"/>
                                <a:gd name="T19" fmla="*/ 2147483647 h 54"/>
                                <a:gd name="T20" fmla="*/ 2147483647 w 216"/>
                                <a:gd name="T21" fmla="*/ 2147483647 h 54"/>
                                <a:gd name="T22" fmla="*/ 2147483647 w 216"/>
                                <a:gd name="T23" fmla="*/ 2147483647 h 54"/>
                                <a:gd name="T24" fmla="*/ 2147483647 w 216"/>
                                <a:gd name="T25" fmla="*/ 2147483647 h 54"/>
                                <a:gd name="T26" fmla="*/ 2147483647 w 216"/>
                                <a:gd name="T27" fmla="*/ 2147483647 h 54"/>
                                <a:gd name="T28" fmla="*/ 2147483647 w 216"/>
                                <a:gd name="T29" fmla="*/ 2147483647 h 54"/>
                                <a:gd name="T30" fmla="*/ 2147483647 w 216"/>
                                <a:gd name="T31" fmla="*/ 2147483647 h 54"/>
                                <a:gd name="T32" fmla="*/ 2147483647 w 216"/>
                                <a:gd name="T33" fmla="*/ 2147483647 h 54"/>
                                <a:gd name="T34" fmla="*/ 2147483647 w 216"/>
                                <a:gd name="T35" fmla="*/ 2147483647 h 54"/>
                                <a:gd name="T36" fmla="*/ 2147483647 w 216"/>
                                <a:gd name="T37" fmla="*/ 2147483647 h 54"/>
                                <a:gd name="T38" fmla="*/ 2147483647 w 216"/>
                                <a:gd name="T39" fmla="*/ 2147483647 h 54"/>
                                <a:gd name="T40" fmla="*/ 2147483647 w 216"/>
                                <a:gd name="T41" fmla="*/ 2147483647 h 54"/>
                                <a:gd name="T42" fmla="*/ 2147483647 w 216"/>
                                <a:gd name="T43" fmla="*/ 2147483647 h 54"/>
                                <a:gd name="T44" fmla="*/ 2147483647 w 216"/>
                                <a:gd name="T45" fmla="*/ 2147483647 h 54"/>
                                <a:gd name="T46" fmla="*/ 2147483647 w 216"/>
                                <a:gd name="T47" fmla="*/ 2147483647 h 54"/>
                                <a:gd name="T48" fmla="*/ 2147483647 w 216"/>
                                <a:gd name="T49" fmla="*/ 2147483647 h 54"/>
                                <a:gd name="T50" fmla="*/ 2147483647 w 216"/>
                                <a:gd name="T51" fmla="*/ 2147483647 h 54"/>
                                <a:gd name="T52" fmla="*/ 2147483647 w 216"/>
                                <a:gd name="T53" fmla="*/ 2147483647 h 54"/>
                                <a:gd name="T54" fmla="*/ 2147483647 w 216"/>
                                <a:gd name="T55" fmla="*/ 2147483647 h 54"/>
                                <a:gd name="T56" fmla="*/ 2147483647 w 216"/>
                                <a:gd name="T57" fmla="*/ 2147483647 h 54"/>
                                <a:gd name="T58" fmla="*/ 2147483647 w 216"/>
                                <a:gd name="T59" fmla="*/ 0 h 54"/>
                                <a:gd name="T60" fmla="*/ 2147483647 w 216"/>
                                <a:gd name="T61" fmla="*/ 0 h 54"/>
                                <a:gd name="T62" fmla="*/ 2147483647 w 216"/>
                                <a:gd name="T63" fmla="*/ 2147483647 h 54"/>
                                <a:gd name="T64" fmla="*/ 2147483647 w 216"/>
                                <a:gd name="T65" fmla="*/ 2147483647 h 54"/>
                                <a:gd name="T66" fmla="*/ 2147483647 w 216"/>
                                <a:gd name="T67" fmla="*/ 2147483647 h 54"/>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w 216"/>
                                <a:gd name="T103" fmla="*/ 0 h 54"/>
                                <a:gd name="T104" fmla="*/ 216 w 216"/>
                                <a:gd name="T105" fmla="*/ 54 h 54"/>
                              </a:gdLst>
                              <a:ahLst/>
                              <a:cxnLst>
                                <a:cxn ang="T68">
                                  <a:pos x="T0" y="T1"/>
                                </a:cxn>
                                <a:cxn ang="T69">
                                  <a:pos x="T2" y="T3"/>
                                </a:cxn>
                                <a:cxn ang="T70">
                                  <a:pos x="T4" y="T5"/>
                                </a:cxn>
                                <a:cxn ang="T71">
                                  <a:pos x="T6" y="T7"/>
                                </a:cxn>
                                <a:cxn ang="T72">
                                  <a:pos x="T8" y="T9"/>
                                </a:cxn>
                                <a:cxn ang="T73">
                                  <a:pos x="T10" y="T11"/>
                                </a:cxn>
                                <a:cxn ang="T74">
                                  <a:pos x="T12" y="T13"/>
                                </a:cxn>
                                <a:cxn ang="T75">
                                  <a:pos x="T14" y="T15"/>
                                </a:cxn>
                                <a:cxn ang="T76">
                                  <a:pos x="T16" y="T17"/>
                                </a:cxn>
                                <a:cxn ang="T77">
                                  <a:pos x="T18" y="T19"/>
                                </a:cxn>
                                <a:cxn ang="T78">
                                  <a:pos x="T20" y="T21"/>
                                </a:cxn>
                                <a:cxn ang="T79">
                                  <a:pos x="T22" y="T23"/>
                                </a:cxn>
                                <a:cxn ang="T80">
                                  <a:pos x="T24" y="T25"/>
                                </a:cxn>
                                <a:cxn ang="T81">
                                  <a:pos x="T26" y="T27"/>
                                </a:cxn>
                                <a:cxn ang="T82">
                                  <a:pos x="T28" y="T29"/>
                                </a:cxn>
                                <a:cxn ang="T83">
                                  <a:pos x="T30" y="T31"/>
                                </a:cxn>
                                <a:cxn ang="T84">
                                  <a:pos x="T32" y="T33"/>
                                </a:cxn>
                                <a:cxn ang="T85">
                                  <a:pos x="T34" y="T35"/>
                                </a:cxn>
                                <a:cxn ang="T86">
                                  <a:pos x="T36" y="T37"/>
                                </a:cxn>
                                <a:cxn ang="T87">
                                  <a:pos x="T38" y="T39"/>
                                </a:cxn>
                                <a:cxn ang="T88">
                                  <a:pos x="T40" y="T41"/>
                                </a:cxn>
                                <a:cxn ang="T89">
                                  <a:pos x="T42" y="T43"/>
                                </a:cxn>
                                <a:cxn ang="T90">
                                  <a:pos x="T44" y="T45"/>
                                </a:cxn>
                                <a:cxn ang="T91">
                                  <a:pos x="T46" y="T47"/>
                                </a:cxn>
                                <a:cxn ang="T92">
                                  <a:pos x="T48" y="T49"/>
                                </a:cxn>
                                <a:cxn ang="T93">
                                  <a:pos x="T50" y="T51"/>
                                </a:cxn>
                                <a:cxn ang="T94">
                                  <a:pos x="T52" y="T53"/>
                                </a:cxn>
                                <a:cxn ang="T95">
                                  <a:pos x="T54" y="T55"/>
                                </a:cxn>
                                <a:cxn ang="T96">
                                  <a:pos x="T56" y="T57"/>
                                </a:cxn>
                                <a:cxn ang="T97">
                                  <a:pos x="T58" y="T59"/>
                                </a:cxn>
                                <a:cxn ang="T98">
                                  <a:pos x="T60" y="T61"/>
                                </a:cxn>
                                <a:cxn ang="T99">
                                  <a:pos x="T62" y="T63"/>
                                </a:cxn>
                                <a:cxn ang="T100">
                                  <a:pos x="T64" y="T65"/>
                                </a:cxn>
                                <a:cxn ang="T101">
                                  <a:pos x="T66" y="T67"/>
                                </a:cxn>
                              </a:cxnLst>
                              <a:rect l="T102" t="T103" r="T104" b="T105"/>
                              <a:pathLst>
                                <a:path w="216" h="54">
                                  <a:moveTo>
                                    <a:pt x="18" y="18"/>
                                  </a:moveTo>
                                  <a:lnTo>
                                    <a:pt x="12" y="24"/>
                                  </a:lnTo>
                                  <a:lnTo>
                                    <a:pt x="6" y="36"/>
                                  </a:lnTo>
                                  <a:lnTo>
                                    <a:pt x="6" y="42"/>
                                  </a:lnTo>
                                  <a:lnTo>
                                    <a:pt x="0" y="48"/>
                                  </a:lnTo>
                                  <a:lnTo>
                                    <a:pt x="0" y="54"/>
                                  </a:lnTo>
                                  <a:lnTo>
                                    <a:pt x="72" y="54"/>
                                  </a:lnTo>
                                  <a:lnTo>
                                    <a:pt x="72" y="42"/>
                                  </a:lnTo>
                                  <a:lnTo>
                                    <a:pt x="84" y="42"/>
                                  </a:lnTo>
                                  <a:lnTo>
                                    <a:pt x="90" y="36"/>
                                  </a:lnTo>
                                  <a:lnTo>
                                    <a:pt x="114" y="36"/>
                                  </a:lnTo>
                                  <a:lnTo>
                                    <a:pt x="120" y="24"/>
                                  </a:lnTo>
                                  <a:lnTo>
                                    <a:pt x="126" y="18"/>
                                  </a:lnTo>
                                  <a:lnTo>
                                    <a:pt x="132" y="24"/>
                                  </a:lnTo>
                                  <a:lnTo>
                                    <a:pt x="144" y="30"/>
                                  </a:lnTo>
                                  <a:lnTo>
                                    <a:pt x="150" y="42"/>
                                  </a:lnTo>
                                  <a:lnTo>
                                    <a:pt x="168" y="48"/>
                                  </a:lnTo>
                                  <a:lnTo>
                                    <a:pt x="192" y="48"/>
                                  </a:lnTo>
                                  <a:lnTo>
                                    <a:pt x="198" y="42"/>
                                  </a:lnTo>
                                  <a:lnTo>
                                    <a:pt x="210" y="36"/>
                                  </a:lnTo>
                                  <a:lnTo>
                                    <a:pt x="216" y="30"/>
                                  </a:lnTo>
                                  <a:lnTo>
                                    <a:pt x="216" y="24"/>
                                  </a:lnTo>
                                  <a:lnTo>
                                    <a:pt x="210" y="18"/>
                                  </a:lnTo>
                                  <a:lnTo>
                                    <a:pt x="186" y="18"/>
                                  </a:lnTo>
                                  <a:lnTo>
                                    <a:pt x="180" y="24"/>
                                  </a:lnTo>
                                  <a:lnTo>
                                    <a:pt x="168" y="24"/>
                                  </a:lnTo>
                                  <a:lnTo>
                                    <a:pt x="162" y="12"/>
                                  </a:lnTo>
                                  <a:lnTo>
                                    <a:pt x="156" y="6"/>
                                  </a:lnTo>
                                  <a:lnTo>
                                    <a:pt x="144" y="12"/>
                                  </a:lnTo>
                                  <a:lnTo>
                                    <a:pt x="144" y="0"/>
                                  </a:lnTo>
                                  <a:lnTo>
                                    <a:pt x="90" y="0"/>
                                  </a:lnTo>
                                  <a:lnTo>
                                    <a:pt x="90" y="12"/>
                                  </a:lnTo>
                                  <a:lnTo>
                                    <a:pt x="18" y="12"/>
                                  </a:lnTo>
                                  <a:lnTo>
                                    <a:pt x="18" y="18"/>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25" name="Gabon" descr="© INSCALE GmbH, 15.06.2010"/>
                            <a:cNvSpPr>
                              <a:spLocks/>
                            </a:cNvSpPr>
                          </a:nvSpPr>
                          <a:spPr bwMode="gray">
                            <a:xfrm>
                              <a:off x="2745" y="1558"/>
                              <a:ext cx="107" cy="131"/>
                            </a:xfrm>
                            <a:custGeom>
                              <a:avLst/>
                              <a:gdLst>
                                <a:gd name="T0" fmla="*/ 2147483647 w 420"/>
                                <a:gd name="T1" fmla="*/ 2147483647 h 510"/>
                                <a:gd name="T2" fmla="*/ 2147483647 w 420"/>
                                <a:gd name="T3" fmla="*/ 2147483647 h 510"/>
                                <a:gd name="T4" fmla="*/ 2147483647 w 420"/>
                                <a:gd name="T5" fmla="*/ 2147483647 h 510"/>
                                <a:gd name="T6" fmla="*/ 2147483647 w 420"/>
                                <a:gd name="T7" fmla="*/ 2147483647 h 510"/>
                                <a:gd name="T8" fmla="*/ 2147483647 w 420"/>
                                <a:gd name="T9" fmla="*/ 2147483647 h 510"/>
                                <a:gd name="T10" fmla="*/ 2147483647 w 420"/>
                                <a:gd name="T11" fmla="*/ 2147483647 h 510"/>
                                <a:gd name="T12" fmla="*/ 2147483647 w 420"/>
                                <a:gd name="T13" fmla="*/ 2147483647 h 510"/>
                                <a:gd name="T14" fmla="*/ 2147483647 w 420"/>
                                <a:gd name="T15" fmla="*/ 2147483647 h 510"/>
                                <a:gd name="T16" fmla="*/ 2147483647 w 420"/>
                                <a:gd name="T17" fmla="*/ 2147483647 h 510"/>
                                <a:gd name="T18" fmla="*/ 2147483647 w 420"/>
                                <a:gd name="T19" fmla="*/ 2147483647 h 510"/>
                                <a:gd name="T20" fmla="*/ 2147483647 w 420"/>
                                <a:gd name="T21" fmla="*/ 2147483647 h 510"/>
                                <a:gd name="T22" fmla="*/ 2147483647 w 420"/>
                                <a:gd name="T23" fmla="*/ 2147483647 h 510"/>
                                <a:gd name="T24" fmla="*/ 2147483647 w 420"/>
                                <a:gd name="T25" fmla="*/ 2147483647 h 510"/>
                                <a:gd name="T26" fmla="*/ 2147483647 w 420"/>
                                <a:gd name="T27" fmla="*/ 2147483647 h 510"/>
                                <a:gd name="T28" fmla="*/ 2147483647 w 420"/>
                                <a:gd name="T29" fmla="*/ 2147483647 h 510"/>
                                <a:gd name="T30" fmla="*/ 2147483647 w 420"/>
                                <a:gd name="T31" fmla="*/ 2147483647 h 510"/>
                                <a:gd name="T32" fmla="*/ 2147483647 w 420"/>
                                <a:gd name="T33" fmla="*/ 2147483647 h 510"/>
                                <a:gd name="T34" fmla="*/ 2147483647 w 420"/>
                                <a:gd name="T35" fmla="*/ 2147483647 h 510"/>
                                <a:gd name="T36" fmla="*/ 2147483647 w 420"/>
                                <a:gd name="T37" fmla="*/ 2147483647 h 510"/>
                                <a:gd name="T38" fmla="*/ 2147483647 w 420"/>
                                <a:gd name="T39" fmla="*/ 2147483647 h 510"/>
                                <a:gd name="T40" fmla="*/ 2147483647 w 420"/>
                                <a:gd name="T41" fmla="*/ 2147483647 h 510"/>
                                <a:gd name="T42" fmla="*/ 2147483647 w 420"/>
                                <a:gd name="T43" fmla="*/ 2147483647 h 510"/>
                                <a:gd name="T44" fmla="*/ 2147483647 w 420"/>
                                <a:gd name="T45" fmla="*/ 2147483647 h 510"/>
                                <a:gd name="T46" fmla="*/ 2147483647 w 420"/>
                                <a:gd name="T47" fmla="*/ 2147483647 h 510"/>
                                <a:gd name="T48" fmla="*/ 2147483647 w 420"/>
                                <a:gd name="T49" fmla="*/ 2147483647 h 510"/>
                                <a:gd name="T50" fmla="*/ 2147483647 w 420"/>
                                <a:gd name="T51" fmla="*/ 2147483647 h 510"/>
                                <a:gd name="T52" fmla="*/ 2147483647 w 420"/>
                                <a:gd name="T53" fmla="*/ 2147483647 h 510"/>
                                <a:gd name="T54" fmla="*/ 2147483647 w 420"/>
                                <a:gd name="T55" fmla="*/ 2147483647 h 510"/>
                                <a:gd name="T56" fmla="*/ 2147483647 w 420"/>
                                <a:gd name="T57" fmla="*/ 2147483647 h 510"/>
                                <a:gd name="T58" fmla="*/ 2147483647 w 420"/>
                                <a:gd name="T59" fmla="*/ 2147483647 h 510"/>
                                <a:gd name="T60" fmla="*/ 2147483647 w 420"/>
                                <a:gd name="T61" fmla="*/ 2147483647 h 510"/>
                                <a:gd name="T62" fmla="*/ 2147483647 w 420"/>
                                <a:gd name="T63" fmla="*/ 2147483647 h 510"/>
                                <a:gd name="T64" fmla="*/ 2147483647 w 420"/>
                                <a:gd name="T65" fmla="*/ 2147483647 h 510"/>
                                <a:gd name="T66" fmla="*/ 2147483647 w 420"/>
                                <a:gd name="T67" fmla="*/ 2147483647 h 510"/>
                                <a:gd name="T68" fmla="*/ 2147483647 w 420"/>
                                <a:gd name="T69" fmla="*/ 2147483647 h 510"/>
                                <a:gd name="T70" fmla="*/ 2147483647 w 420"/>
                                <a:gd name="T71" fmla="*/ 2147483647 h 510"/>
                                <a:gd name="T72" fmla="*/ 2147483647 w 420"/>
                                <a:gd name="T73" fmla="*/ 2147483647 h 510"/>
                                <a:gd name="T74" fmla="*/ 2147483647 w 420"/>
                                <a:gd name="T75" fmla="*/ 2147483647 h 510"/>
                                <a:gd name="T76" fmla="*/ 2147483647 w 420"/>
                                <a:gd name="T77" fmla="*/ 2147483647 h 510"/>
                                <a:gd name="T78" fmla="*/ 2147483647 w 420"/>
                                <a:gd name="T79" fmla="*/ 2147483647 h 510"/>
                                <a:gd name="T80" fmla="*/ 2147483647 w 420"/>
                                <a:gd name="T81" fmla="*/ 2147483647 h 510"/>
                                <a:gd name="T82" fmla="*/ 2147483647 w 420"/>
                                <a:gd name="T83" fmla="*/ 2147483647 h 510"/>
                                <a:gd name="T84" fmla="*/ 2147483647 w 420"/>
                                <a:gd name="T85" fmla="*/ 2147483647 h 510"/>
                                <a:gd name="T86" fmla="*/ 2147483647 w 420"/>
                                <a:gd name="T87" fmla="*/ 2147483647 h 510"/>
                                <a:gd name="T88" fmla="*/ 2147483647 w 420"/>
                                <a:gd name="T89" fmla="*/ 2147483647 h 510"/>
                                <a:gd name="T90" fmla="*/ 2147483647 w 420"/>
                                <a:gd name="T91" fmla="*/ 2147483647 h 510"/>
                                <a:gd name="T92" fmla="*/ 2147483647 w 420"/>
                                <a:gd name="T93" fmla="*/ 2147483647 h 510"/>
                                <a:gd name="T94" fmla="*/ 2147483647 w 420"/>
                                <a:gd name="T95" fmla="*/ 2147483647 h 510"/>
                                <a:gd name="T96" fmla="*/ 2147483647 w 420"/>
                                <a:gd name="T97" fmla="*/ 2147483647 h 510"/>
                                <a:gd name="T98" fmla="*/ 2147483647 w 420"/>
                                <a:gd name="T99" fmla="*/ 2147483647 h 510"/>
                                <a:gd name="T100" fmla="*/ 2147483647 w 420"/>
                                <a:gd name="T101" fmla="*/ 2147483647 h 510"/>
                                <a:gd name="T102" fmla="*/ 2147483647 w 420"/>
                                <a:gd name="T103" fmla="*/ 2147483647 h 510"/>
                                <a:gd name="T104" fmla="*/ 2147483647 w 420"/>
                                <a:gd name="T105" fmla="*/ 2147483647 h 510"/>
                                <a:gd name="T106" fmla="*/ 2147483647 w 420"/>
                                <a:gd name="T107" fmla="*/ 2147483647 h 510"/>
                                <a:gd name="T108" fmla="*/ 2147483647 w 420"/>
                                <a:gd name="T109" fmla="*/ 2147483647 h 510"/>
                                <a:gd name="T110" fmla="*/ 2147483647 w 420"/>
                                <a:gd name="T111" fmla="*/ 2147483647 h 510"/>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w 420"/>
                                <a:gd name="T169" fmla="*/ 0 h 510"/>
                                <a:gd name="T170" fmla="*/ 420 w 420"/>
                                <a:gd name="T171" fmla="*/ 510 h 510"/>
                              </a:gdLst>
                              <a:ahLst/>
                              <a:cxnLst>
                                <a:cxn ang="T112">
                                  <a:pos x="T0" y="T1"/>
                                </a:cxn>
                                <a:cxn ang="T113">
                                  <a:pos x="T2" y="T3"/>
                                </a:cxn>
                                <a:cxn ang="T114">
                                  <a:pos x="T4" y="T5"/>
                                </a:cxn>
                                <a:cxn ang="T115">
                                  <a:pos x="T6" y="T7"/>
                                </a:cxn>
                                <a:cxn ang="T116">
                                  <a:pos x="T8" y="T9"/>
                                </a:cxn>
                                <a:cxn ang="T117">
                                  <a:pos x="T10" y="T11"/>
                                </a:cxn>
                                <a:cxn ang="T118">
                                  <a:pos x="T12" y="T13"/>
                                </a:cxn>
                                <a:cxn ang="T119">
                                  <a:pos x="T14" y="T15"/>
                                </a:cxn>
                                <a:cxn ang="T120">
                                  <a:pos x="T16" y="T17"/>
                                </a:cxn>
                                <a:cxn ang="T121">
                                  <a:pos x="T18" y="T19"/>
                                </a:cxn>
                                <a:cxn ang="T122">
                                  <a:pos x="T20" y="T21"/>
                                </a:cxn>
                                <a:cxn ang="T123">
                                  <a:pos x="T22" y="T23"/>
                                </a:cxn>
                                <a:cxn ang="T124">
                                  <a:pos x="T24" y="T25"/>
                                </a:cxn>
                                <a:cxn ang="T125">
                                  <a:pos x="T26" y="T27"/>
                                </a:cxn>
                                <a:cxn ang="T126">
                                  <a:pos x="T28" y="T29"/>
                                </a:cxn>
                                <a:cxn ang="T127">
                                  <a:pos x="T30" y="T31"/>
                                </a:cxn>
                                <a:cxn ang="T128">
                                  <a:pos x="T32" y="T33"/>
                                </a:cxn>
                                <a:cxn ang="T129">
                                  <a:pos x="T34" y="T35"/>
                                </a:cxn>
                                <a:cxn ang="T130">
                                  <a:pos x="T36" y="T37"/>
                                </a:cxn>
                                <a:cxn ang="T131">
                                  <a:pos x="T38" y="T39"/>
                                </a:cxn>
                                <a:cxn ang="T132">
                                  <a:pos x="T40" y="T41"/>
                                </a:cxn>
                                <a:cxn ang="T133">
                                  <a:pos x="T42" y="T43"/>
                                </a:cxn>
                                <a:cxn ang="T134">
                                  <a:pos x="T44" y="T45"/>
                                </a:cxn>
                                <a:cxn ang="T135">
                                  <a:pos x="T46" y="T47"/>
                                </a:cxn>
                                <a:cxn ang="T136">
                                  <a:pos x="T48" y="T49"/>
                                </a:cxn>
                                <a:cxn ang="T137">
                                  <a:pos x="T50" y="T51"/>
                                </a:cxn>
                                <a:cxn ang="T138">
                                  <a:pos x="T52" y="T53"/>
                                </a:cxn>
                                <a:cxn ang="T139">
                                  <a:pos x="T54" y="T55"/>
                                </a:cxn>
                                <a:cxn ang="T140">
                                  <a:pos x="T56" y="T57"/>
                                </a:cxn>
                                <a:cxn ang="T141">
                                  <a:pos x="T58" y="T59"/>
                                </a:cxn>
                                <a:cxn ang="T142">
                                  <a:pos x="T60" y="T61"/>
                                </a:cxn>
                                <a:cxn ang="T143">
                                  <a:pos x="T62" y="T63"/>
                                </a:cxn>
                                <a:cxn ang="T144">
                                  <a:pos x="T64" y="T65"/>
                                </a:cxn>
                                <a:cxn ang="T145">
                                  <a:pos x="T66" y="T67"/>
                                </a:cxn>
                                <a:cxn ang="T146">
                                  <a:pos x="T68" y="T69"/>
                                </a:cxn>
                                <a:cxn ang="T147">
                                  <a:pos x="T70" y="T71"/>
                                </a:cxn>
                                <a:cxn ang="T148">
                                  <a:pos x="T72" y="T73"/>
                                </a:cxn>
                                <a:cxn ang="T149">
                                  <a:pos x="T74" y="T75"/>
                                </a:cxn>
                                <a:cxn ang="T150">
                                  <a:pos x="T76" y="T77"/>
                                </a:cxn>
                                <a:cxn ang="T151">
                                  <a:pos x="T78" y="T79"/>
                                </a:cxn>
                                <a:cxn ang="T152">
                                  <a:pos x="T80" y="T81"/>
                                </a:cxn>
                                <a:cxn ang="T153">
                                  <a:pos x="T82" y="T83"/>
                                </a:cxn>
                                <a:cxn ang="T154">
                                  <a:pos x="T84" y="T85"/>
                                </a:cxn>
                                <a:cxn ang="T155">
                                  <a:pos x="T86" y="T87"/>
                                </a:cxn>
                                <a:cxn ang="T156">
                                  <a:pos x="T88" y="T89"/>
                                </a:cxn>
                                <a:cxn ang="T157">
                                  <a:pos x="T90" y="T91"/>
                                </a:cxn>
                                <a:cxn ang="T158">
                                  <a:pos x="T92" y="T93"/>
                                </a:cxn>
                                <a:cxn ang="T159">
                                  <a:pos x="T94" y="T95"/>
                                </a:cxn>
                                <a:cxn ang="T160">
                                  <a:pos x="T96" y="T97"/>
                                </a:cxn>
                                <a:cxn ang="T161">
                                  <a:pos x="T98" y="T99"/>
                                </a:cxn>
                                <a:cxn ang="T162">
                                  <a:pos x="T100" y="T101"/>
                                </a:cxn>
                                <a:cxn ang="T163">
                                  <a:pos x="T102" y="T103"/>
                                </a:cxn>
                                <a:cxn ang="T164">
                                  <a:pos x="T104" y="T105"/>
                                </a:cxn>
                                <a:cxn ang="T165">
                                  <a:pos x="T106" y="T107"/>
                                </a:cxn>
                                <a:cxn ang="T166">
                                  <a:pos x="T108" y="T109"/>
                                </a:cxn>
                                <a:cxn ang="T167">
                                  <a:pos x="T110" y="T111"/>
                                </a:cxn>
                              </a:cxnLst>
                              <a:rect l="T168" t="T169" r="T170" b="T171"/>
                              <a:pathLst>
                                <a:path w="420" h="510">
                                  <a:moveTo>
                                    <a:pt x="420" y="240"/>
                                  </a:moveTo>
                                  <a:lnTo>
                                    <a:pt x="414" y="234"/>
                                  </a:lnTo>
                                  <a:lnTo>
                                    <a:pt x="396" y="234"/>
                                  </a:lnTo>
                                  <a:lnTo>
                                    <a:pt x="390" y="216"/>
                                  </a:lnTo>
                                  <a:lnTo>
                                    <a:pt x="372" y="210"/>
                                  </a:lnTo>
                                  <a:lnTo>
                                    <a:pt x="372" y="174"/>
                                  </a:lnTo>
                                  <a:lnTo>
                                    <a:pt x="384" y="150"/>
                                  </a:lnTo>
                                  <a:lnTo>
                                    <a:pt x="396" y="150"/>
                                  </a:lnTo>
                                  <a:lnTo>
                                    <a:pt x="402" y="144"/>
                                  </a:lnTo>
                                  <a:lnTo>
                                    <a:pt x="408" y="132"/>
                                  </a:lnTo>
                                  <a:lnTo>
                                    <a:pt x="414" y="126"/>
                                  </a:lnTo>
                                  <a:lnTo>
                                    <a:pt x="414" y="114"/>
                                  </a:lnTo>
                                  <a:lnTo>
                                    <a:pt x="402" y="108"/>
                                  </a:lnTo>
                                  <a:lnTo>
                                    <a:pt x="402" y="90"/>
                                  </a:lnTo>
                                  <a:lnTo>
                                    <a:pt x="396" y="84"/>
                                  </a:lnTo>
                                  <a:lnTo>
                                    <a:pt x="396" y="78"/>
                                  </a:lnTo>
                                  <a:lnTo>
                                    <a:pt x="384" y="78"/>
                                  </a:lnTo>
                                  <a:lnTo>
                                    <a:pt x="378" y="72"/>
                                  </a:lnTo>
                                  <a:lnTo>
                                    <a:pt x="360" y="72"/>
                                  </a:lnTo>
                                  <a:lnTo>
                                    <a:pt x="360" y="90"/>
                                  </a:lnTo>
                                  <a:lnTo>
                                    <a:pt x="354" y="96"/>
                                  </a:lnTo>
                                  <a:lnTo>
                                    <a:pt x="330" y="96"/>
                                  </a:lnTo>
                                  <a:lnTo>
                                    <a:pt x="324" y="90"/>
                                  </a:lnTo>
                                  <a:lnTo>
                                    <a:pt x="318" y="54"/>
                                  </a:lnTo>
                                  <a:lnTo>
                                    <a:pt x="336" y="24"/>
                                  </a:lnTo>
                                  <a:lnTo>
                                    <a:pt x="336" y="6"/>
                                  </a:lnTo>
                                  <a:lnTo>
                                    <a:pt x="288" y="12"/>
                                  </a:lnTo>
                                  <a:lnTo>
                                    <a:pt x="282" y="12"/>
                                  </a:lnTo>
                                  <a:lnTo>
                                    <a:pt x="270" y="6"/>
                                  </a:lnTo>
                                  <a:lnTo>
                                    <a:pt x="264" y="6"/>
                                  </a:lnTo>
                                  <a:lnTo>
                                    <a:pt x="252" y="18"/>
                                  </a:lnTo>
                                  <a:lnTo>
                                    <a:pt x="222" y="18"/>
                                  </a:lnTo>
                                  <a:lnTo>
                                    <a:pt x="210" y="0"/>
                                  </a:lnTo>
                                  <a:lnTo>
                                    <a:pt x="192" y="18"/>
                                  </a:lnTo>
                                  <a:lnTo>
                                    <a:pt x="186" y="54"/>
                                  </a:lnTo>
                                  <a:lnTo>
                                    <a:pt x="192" y="60"/>
                                  </a:lnTo>
                                  <a:lnTo>
                                    <a:pt x="192" y="90"/>
                                  </a:lnTo>
                                  <a:lnTo>
                                    <a:pt x="186" y="108"/>
                                  </a:lnTo>
                                  <a:lnTo>
                                    <a:pt x="186" y="114"/>
                                  </a:lnTo>
                                  <a:lnTo>
                                    <a:pt x="84" y="114"/>
                                  </a:lnTo>
                                  <a:lnTo>
                                    <a:pt x="84" y="108"/>
                                  </a:lnTo>
                                  <a:lnTo>
                                    <a:pt x="72" y="108"/>
                                  </a:lnTo>
                                  <a:lnTo>
                                    <a:pt x="60" y="120"/>
                                  </a:lnTo>
                                  <a:lnTo>
                                    <a:pt x="60" y="126"/>
                                  </a:lnTo>
                                  <a:lnTo>
                                    <a:pt x="66" y="132"/>
                                  </a:lnTo>
                                  <a:lnTo>
                                    <a:pt x="66" y="144"/>
                                  </a:lnTo>
                                  <a:lnTo>
                                    <a:pt x="72" y="150"/>
                                  </a:lnTo>
                                  <a:lnTo>
                                    <a:pt x="72" y="162"/>
                                  </a:lnTo>
                                  <a:lnTo>
                                    <a:pt x="48" y="162"/>
                                  </a:lnTo>
                                  <a:lnTo>
                                    <a:pt x="48" y="210"/>
                                  </a:lnTo>
                                  <a:lnTo>
                                    <a:pt x="42" y="228"/>
                                  </a:lnTo>
                                  <a:lnTo>
                                    <a:pt x="36" y="240"/>
                                  </a:lnTo>
                                  <a:lnTo>
                                    <a:pt x="30" y="246"/>
                                  </a:lnTo>
                                  <a:lnTo>
                                    <a:pt x="18" y="252"/>
                                  </a:lnTo>
                                  <a:lnTo>
                                    <a:pt x="0" y="252"/>
                                  </a:lnTo>
                                  <a:lnTo>
                                    <a:pt x="30" y="306"/>
                                  </a:lnTo>
                                  <a:lnTo>
                                    <a:pt x="42" y="294"/>
                                  </a:lnTo>
                                  <a:lnTo>
                                    <a:pt x="54" y="312"/>
                                  </a:lnTo>
                                  <a:lnTo>
                                    <a:pt x="48" y="318"/>
                                  </a:lnTo>
                                  <a:lnTo>
                                    <a:pt x="48" y="330"/>
                                  </a:lnTo>
                                  <a:lnTo>
                                    <a:pt x="42" y="336"/>
                                  </a:lnTo>
                                  <a:lnTo>
                                    <a:pt x="42" y="342"/>
                                  </a:lnTo>
                                  <a:lnTo>
                                    <a:pt x="48" y="348"/>
                                  </a:lnTo>
                                  <a:lnTo>
                                    <a:pt x="66" y="348"/>
                                  </a:lnTo>
                                  <a:lnTo>
                                    <a:pt x="72" y="390"/>
                                  </a:lnTo>
                                  <a:lnTo>
                                    <a:pt x="102" y="396"/>
                                  </a:lnTo>
                                  <a:lnTo>
                                    <a:pt x="96" y="408"/>
                                  </a:lnTo>
                                  <a:lnTo>
                                    <a:pt x="144" y="462"/>
                                  </a:lnTo>
                                  <a:lnTo>
                                    <a:pt x="138" y="468"/>
                                  </a:lnTo>
                                  <a:lnTo>
                                    <a:pt x="174" y="510"/>
                                  </a:lnTo>
                                  <a:lnTo>
                                    <a:pt x="180" y="492"/>
                                  </a:lnTo>
                                  <a:lnTo>
                                    <a:pt x="204" y="480"/>
                                  </a:lnTo>
                                  <a:lnTo>
                                    <a:pt x="222" y="498"/>
                                  </a:lnTo>
                                  <a:lnTo>
                                    <a:pt x="228" y="492"/>
                                  </a:lnTo>
                                  <a:lnTo>
                                    <a:pt x="228" y="456"/>
                                  </a:lnTo>
                                  <a:lnTo>
                                    <a:pt x="210" y="444"/>
                                  </a:lnTo>
                                  <a:lnTo>
                                    <a:pt x="228" y="432"/>
                                  </a:lnTo>
                                  <a:lnTo>
                                    <a:pt x="198" y="414"/>
                                  </a:lnTo>
                                  <a:lnTo>
                                    <a:pt x="210" y="414"/>
                                  </a:lnTo>
                                  <a:lnTo>
                                    <a:pt x="210" y="402"/>
                                  </a:lnTo>
                                  <a:lnTo>
                                    <a:pt x="204" y="396"/>
                                  </a:lnTo>
                                  <a:lnTo>
                                    <a:pt x="204" y="378"/>
                                  </a:lnTo>
                                  <a:lnTo>
                                    <a:pt x="210" y="378"/>
                                  </a:lnTo>
                                  <a:lnTo>
                                    <a:pt x="216" y="384"/>
                                  </a:lnTo>
                                  <a:lnTo>
                                    <a:pt x="228" y="384"/>
                                  </a:lnTo>
                                  <a:lnTo>
                                    <a:pt x="240" y="390"/>
                                  </a:lnTo>
                                  <a:lnTo>
                                    <a:pt x="258" y="390"/>
                                  </a:lnTo>
                                  <a:lnTo>
                                    <a:pt x="264" y="384"/>
                                  </a:lnTo>
                                  <a:lnTo>
                                    <a:pt x="270" y="372"/>
                                  </a:lnTo>
                                  <a:lnTo>
                                    <a:pt x="282" y="366"/>
                                  </a:lnTo>
                                  <a:lnTo>
                                    <a:pt x="264" y="348"/>
                                  </a:lnTo>
                                  <a:lnTo>
                                    <a:pt x="264" y="342"/>
                                  </a:lnTo>
                                  <a:lnTo>
                                    <a:pt x="294" y="342"/>
                                  </a:lnTo>
                                  <a:lnTo>
                                    <a:pt x="312" y="384"/>
                                  </a:lnTo>
                                  <a:lnTo>
                                    <a:pt x="342" y="384"/>
                                  </a:lnTo>
                                  <a:lnTo>
                                    <a:pt x="348" y="378"/>
                                  </a:lnTo>
                                  <a:lnTo>
                                    <a:pt x="354" y="366"/>
                                  </a:lnTo>
                                  <a:lnTo>
                                    <a:pt x="360" y="360"/>
                                  </a:lnTo>
                                  <a:lnTo>
                                    <a:pt x="366" y="360"/>
                                  </a:lnTo>
                                  <a:lnTo>
                                    <a:pt x="366" y="390"/>
                                  </a:lnTo>
                                  <a:lnTo>
                                    <a:pt x="372" y="396"/>
                                  </a:lnTo>
                                  <a:lnTo>
                                    <a:pt x="384" y="396"/>
                                  </a:lnTo>
                                  <a:lnTo>
                                    <a:pt x="390" y="390"/>
                                  </a:lnTo>
                                  <a:lnTo>
                                    <a:pt x="396" y="378"/>
                                  </a:lnTo>
                                  <a:lnTo>
                                    <a:pt x="396" y="354"/>
                                  </a:lnTo>
                                  <a:lnTo>
                                    <a:pt x="408" y="348"/>
                                  </a:lnTo>
                                  <a:lnTo>
                                    <a:pt x="414" y="342"/>
                                  </a:lnTo>
                                  <a:lnTo>
                                    <a:pt x="408" y="318"/>
                                  </a:lnTo>
                                  <a:lnTo>
                                    <a:pt x="414" y="306"/>
                                  </a:lnTo>
                                  <a:lnTo>
                                    <a:pt x="414" y="258"/>
                                  </a:lnTo>
                                  <a:lnTo>
                                    <a:pt x="420" y="252"/>
                                  </a:lnTo>
                                  <a:lnTo>
                                    <a:pt x="420" y="240"/>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26" name="France" descr="© INSCALE GmbH, 15.06.2010"/>
                            <a:cNvSpPr>
                              <a:spLocks noEditPoints="1"/>
                            </a:cNvSpPr>
                          </a:nvSpPr>
                          <a:spPr bwMode="gray">
                            <a:xfrm>
                              <a:off x="2530" y="557"/>
                              <a:ext cx="233" cy="201"/>
                            </a:xfrm>
                            <a:custGeom>
                              <a:avLst/>
                              <a:gdLst>
                                <a:gd name="T0" fmla="*/ 2147483647 w 230"/>
                                <a:gd name="T1" fmla="*/ 2147483647 h 198"/>
                                <a:gd name="T2" fmla="*/ 2147483647 w 230"/>
                                <a:gd name="T3" fmla="*/ 2147483647 h 198"/>
                                <a:gd name="T4" fmla="*/ 2147483647 w 230"/>
                                <a:gd name="T5" fmla="*/ 2147483647 h 198"/>
                                <a:gd name="T6" fmla="*/ 2147483647 w 230"/>
                                <a:gd name="T7" fmla="*/ 2147483647 h 198"/>
                                <a:gd name="T8" fmla="*/ 2147483647 w 230"/>
                                <a:gd name="T9" fmla="*/ 2147483647 h 198"/>
                                <a:gd name="T10" fmla="*/ 2147483647 w 230"/>
                                <a:gd name="T11" fmla="*/ 2147483647 h 198"/>
                                <a:gd name="T12" fmla="*/ 2147483647 w 230"/>
                                <a:gd name="T13" fmla="*/ 2147483647 h 198"/>
                                <a:gd name="T14" fmla="*/ 2147483647 w 230"/>
                                <a:gd name="T15" fmla="*/ 2147483647 h 198"/>
                                <a:gd name="T16" fmla="*/ 2147483647 w 230"/>
                                <a:gd name="T17" fmla="*/ 2147483647 h 198"/>
                                <a:gd name="T18" fmla="*/ 2147483647 w 230"/>
                                <a:gd name="T19" fmla="*/ 2147483647 h 198"/>
                                <a:gd name="T20" fmla="*/ 2147483647 w 230"/>
                                <a:gd name="T21" fmla="*/ 2147483647 h 198"/>
                                <a:gd name="T22" fmla="*/ 2147483647 w 230"/>
                                <a:gd name="T23" fmla="*/ 2147483647 h 198"/>
                                <a:gd name="T24" fmla="*/ 2147483647 w 230"/>
                                <a:gd name="T25" fmla="*/ 2147483647 h 198"/>
                                <a:gd name="T26" fmla="*/ 2147483647 w 230"/>
                                <a:gd name="T27" fmla="*/ 2147483647 h 198"/>
                                <a:gd name="T28" fmla="*/ 2147483647 w 230"/>
                                <a:gd name="T29" fmla="*/ 2147483647 h 198"/>
                                <a:gd name="T30" fmla="*/ 2147483647 w 230"/>
                                <a:gd name="T31" fmla="*/ 2147483647 h 198"/>
                                <a:gd name="T32" fmla="*/ 2147483647 w 230"/>
                                <a:gd name="T33" fmla="*/ 2147483647 h 198"/>
                                <a:gd name="T34" fmla="*/ 2147483647 w 230"/>
                                <a:gd name="T35" fmla="*/ 2147483647 h 198"/>
                                <a:gd name="T36" fmla="*/ 2147483647 w 230"/>
                                <a:gd name="T37" fmla="*/ 2147483647 h 198"/>
                                <a:gd name="T38" fmla="*/ 2147483647 w 230"/>
                                <a:gd name="T39" fmla="*/ 2147483647 h 198"/>
                                <a:gd name="T40" fmla="*/ 2147483647 w 230"/>
                                <a:gd name="T41" fmla="*/ 2147483647 h 198"/>
                                <a:gd name="T42" fmla="*/ 2147483647 w 230"/>
                                <a:gd name="T43" fmla="*/ 2147483647 h 198"/>
                                <a:gd name="T44" fmla="*/ 2147483647 w 230"/>
                                <a:gd name="T45" fmla="*/ 2147483647 h 198"/>
                                <a:gd name="T46" fmla="*/ 2147483647 w 230"/>
                                <a:gd name="T47" fmla="*/ 2147483647 h 198"/>
                                <a:gd name="T48" fmla="*/ 2147483647 w 230"/>
                                <a:gd name="T49" fmla="*/ 2147483647 h 198"/>
                                <a:gd name="T50" fmla="*/ 2147483647 w 230"/>
                                <a:gd name="T51" fmla="*/ 2147483647 h 198"/>
                                <a:gd name="T52" fmla="*/ 2147483647 w 230"/>
                                <a:gd name="T53" fmla="*/ 2147483647 h 198"/>
                                <a:gd name="T54" fmla="*/ 2147483647 w 230"/>
                                <a:gd name="T55" fmla="*/ 2147483647 h 198"/>
                                <a:gd name="T56" fmla="*/ 2147483647 w 230"/>
                                <a:gd name="T57" fmla="*/ 2147483647 h 198"/>
                                <a:gd name="T58" fmla="*/ 2147483647 w 230"/>
                                <a:gd name="T59" fmla="*/ 2147483647 h 198"/>
                                <a:gd name="T60" fmla="*/ 2147483647 w 230"/>
                                <a:gd name="T61" fmla="*/ 2147483647 h 198"/>
                                <a:gd name="T62" fmla="*/ 2147483647 w 230"/>
                                <a:gd name="T63" fmla="*/ 2147483647 h 198"/>
                                <a:gd name="T64" fmla="*/ 2147483647 w 230"/>
                                <a:gd name="T65" fmla="*/ 2147483647 h 198"/>
                                <a:gd name="T66" fmla="*/ 2147483647 w 230"/>
                                <a:gd name="T67" fmla="*/ 2147483647 h 198"/>
                                <a:gd name="T68" fmla="*/ 2147483647 w 230"/>
                                <a:gd name="T69" fmla="*/ 2147483647 h 198"/>
                                <a:gd name="T70" fmla="*/ 2147483647 w 230"/>
                                <a:gd name="T71" fmla="*/ 2147483647 h 198"/>
                                <a:gd name="T72" fmla="*/ 2147483647 w 230"/>
                                <a:gd name="T73" fmla="*/ 2147483647 h 198"/>
                                <a:gd name="T74" fmla="*/ 2147483647 w 230"/>
                                <a:gd name="T75" fmla="*/ 2147483647 h 198"/>
                                <a:gd name="T76" fmla="*/ 2147483647 w 230"/>
                                <a:gd name="T77" fmla="*/ 2147483647 h 198"/>
                                <a:gd name="T78" fmla="*/ 2147483647 w 230"/>
                                <a:gd name="T79" fmla="*/ 2147483647 h 198"/>
                                <a:gd name="T80" fmla="*/ 2147483647 w 230"/>
                                <a:gd name="T81" fmla="*/ 2147483647 h 198"/>
                                <a:gd name="T82" fmla="*/ 2147483647 w 230"/>
                                <a:gd name="T83" fmla="*/ 2147483647 h 198"/>
                                <a:gd name="T84" fmla="*/ 2147483647 w 230"/>
                                <a:gd name="T85" fmla="*/ 2147483647 h 198"/>
                                <a:gd name="T86" fmla="*/ 2147483647 w 230"/>
                                <a:gd name="T87" fmla="*/ 2147483647 h 198"/>
                                <a:gd name="T88" fmla="*/ 2147483647 w 230"/>
                                <a:gd name="T89" fmla="*/ 2147483647 h 198"/>
                                <a:gd name="T90" fmla="*/ 2147483647 w 230"/>
                                <a:gd name="T91" fmla="*/ 2147483647 h 198"/>
                                <a:gd name="T92" fmla="*/ 2147483647 w 230"/>
                                <a:gd name="T93" fmla="*/ 2147483647 h 198"/>
                                <a:gd name="T94" fmla="*/ 2147483647 w 230"/>
                                <a:gd name="T95" fmla="*/ 2147483647 h 198"/>
                                <a:gd name="T96" fmla="*/ 2147483647 w 230"/>
                                <a:gd name="T97" fmla="*/ 2147483647 h 198"/>
                                <a:gd name="T98" fmla="*/ 2147483647 w 230"/>
                                <a:gd name="T99" fmla="*/ 2147483647 h 198"/>
                                <a:gd name="T100" fmla="*/ 2147483647 w 230"/>
                                <a:gd name="T101" fmla="*/ 2147483647 h 198"/>
                                <a:gd name="T102" fmla="*/ 2147483647 w 230"/>
                                <a:gd name="T103" fmla="*/ 2147483647 h 198"/>
                                <a:gd name="T104" fmla="*/ 2147483647 w 230"/>
                                <a:gd name="T105" fmla="*/ 2147483647 h 198"/>
                                <a:gd name="T106" fmla="*/ 2147483647 w 230"/>
                                <a:gd name="T107" fmla="*/ 2147483647 h 198"/>
                                <a:gd name="T108" fmla="*/ 2147483647 w 230"/>
                                <a:gd name="T109" fmla="*/ 2147483647 h 198"/>
                                <a:gd name="T110" fmla="*/ 2147483647 w 230"/>
                                <a:gd name="T111" fmla="*/ 2147483647 h 198"/>
                                <a:gd name="T112" fmla="*/ 2147483647 w 230"/>
                                <a:gd name="T113" fmla="*/ 2147483647 h 198"/>
                                <a:gd name="T114" fmla="*/ 2147483647 w 230"/>
                                <a:gd name="T115" fmla="*/ 2147483647 h 198"/>
                                <a:gd name="T116" fmla="*/ 2147483647 w 230"/>
                                <a:gd name="T117" fmla="*/ 2147483647 h 198"/>
                                <a:gd name="T118" fmla="*/ 2147483647 w 230"/>
                                <a:gd name="T119" fmla="*/ 2147483647 h 198"/>
                                <a:gd name="T120" fmla="*/ 2147483647 w 230"/>
                                <a:gd name="T121" fmla="*/ 2147483647 h 198"/>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w 230"/>
                                <a:gd name="T184" fmla="*/ 0 h 198"/>
                                <a:gd name="T185" fmla="*/ 230 w 230"/>
                                <a:gd name="T186" fmla="*/ 198 h 198"/>
                              </a:gdLst>
                              <a:ahLst/>
                              <a:cxnLst>
                                <a:cxn ang="T122">
                                  <a:pos x="T0" y="T1"/>
                                </a:cxn>
                                <a:cxn ang="T123">
                                  <a:pos x="T2" y="T3"/>
                                </a:cxn>
                                <a:cxn ang="T124">
                                  <a:pos x="T4" y="T5"/>
                                </a:cxn>
                                <a:cxn ang="T125">
                                  <a:pos x="T6" y="T7"/>
                                </a:cxn>
                                <a:cxn ang="T126">
                                  <a:pos x="T8" y="T9"/>
                                </a:cxn>
                                <a:cxn ang="T127">
                                  <a:pos x="T10" y="T11"/>
                                </a:cxn>
                                <a:cxn ang="T128">
                                  <a:pos x="T12" y="T13"/>
                                </a:cxn>
                                <a:cxn ang="T129">
                                  <a:pos x="T14" y="T15"/>
                                </a:cxn>
                                <a:cxn ang="T130">
                                  <a:pos x="T16" y="T17"/>
                                </a:cxn>
                                <a:cxn ang="T131">
                                  <a:pos x="T18" y="T19"/>
                                </a:cxn>
                                <a:cxn ang="T132">
                                  <a:pos x="T20" y="T21"/>
                                </a:cxn>
                                <a:cxn ang="T133">
                                  <a:pos x="T22" y="T23"/>
                                </a:cxn>
                                <a:cxn ang="T134">
                                  <a:pos x="T24" y="T25"/>
                                </a:cxn>
                                <a:cxn ang="T135">
                                  <a:pos x="T26" y="T27"/>
                                </a:cxn>
                                <a:cxn ang="T136">
                                  <a:pos x="T28" y="T29"/>
                                </a:cxn>
                                <a:cxn ang="T137">
                                  <a:pos x="T30" y="T31"/>
                                </a:cxn>
                                <a:cxn ang="T138">
                                  <a:pos x="T32" y="T33"/>
                                </a:cxn>
                                <a:cxn ang="T139">
                                  <a:pos x="T34" y="T35"/>
                                </a:cxn>
                                <a:cxn ang="T140">
                                  <a:pos x="T36" y="T37"/>
                                </a:cxn>
                                <a:cxn ang="T141">
                                  <a:pos x="T38" y="T39"/>
                                </a:cxn>
                                <a:cxn ang="T142">
                                  <a:pos x="T40" y="T41"/>
                                </a:cxn>
                                <a:cxn ang="T143">
                                  <a:pos x="T42" y="T43"/>
                                </a:cxn>
                                <a:cxn ang="T144">
                                  <a:pos x="T44" y="T45"/>
                                </a:cxn>
                                <a:cxn ang="T145">
                                  <a:pos x="T46" y="T47"/>
                                </a:cxn>
                                <a:cxn ang="T146">
                                  <a:pos x="T48" y="T49"/>
                                </a:cxn>
                                <a:cxn ang="T147">
                                  <a:pos x="T50" y="T51"/>
                                </a:cxn>
                                <a:cxn ang="T148">
                                  <a:pos x="T52" y="T53"/>
                                </a:cxn>
                                <a:cxn ang="T149">
                                  <a:pos x="T54" y="T55"/>
                                </a:cxn>
                                <a:cxn ang="T150">
                                  <a:pos x="T56" y="T57"/>
                                </a:cxn>
                                <a:cxn ang="T151">
                                  <a:pos x="T58" y="T59"/>
                                </a:cxn>
                                <a:cxn ang="T152">
                                  <a:pos x="T60" y="T61"/>
                                </a:cxn>
                                <a:cxn ang="T153">
                                  <a:pos x="T62" y="T63"/>
                                </a:cxn>
                                <a:cxn ang="T154">
                                  <a:pos x="T64" y="T65"/>
                                </a:cxn>
                                <a:cxn ang="T155">
                                  <a:pos x="T66" y="T67"/>
                                </a:cxn>
                                <a:cxn ang="T156">
                                  <a:pos x="T68" y="T69"/>
                                </a:cxn>
                                <a:cxn ang="T157">
                                  <a:pos x="T70" y="T71"/>
                                </a:cxn>
                                <a:cxn ang="T158">
                                  <a:pos x="T72" y="T73"/>
                                </a:cxn>
                                <a:cxn ang="T159">
                                  <a:pos x="T74" y="T75"/>
                                </a:cxn>
                                <a:cxn ang="T160">
                                  <a:pos x="T76" y="T77"/>
                                </a:cxn>
                                <a:cxn ang="T161">
                                  <a:pos x="T78" y="T79"/>
                                </a:cxn>
                                <a:cxn ang="T162">
                                  <a:pos x="T80" y="T81"/>
                                </a:cxn>
                                <a:cxn ang="T163">
                                  <a:pos x="T82" y="T83"/>
                                </a:cxn>
                                <a:cxn ang="T164">
                                  <a:pos x="T84" y="T85"/>
                                </a:cxn>
                                <a:cxn ang="T165">
                                  <a:pos x="T86" y="T87"/>
                                </a:cxn>
                                <a:cxn ang="T166">
                                  <a:pos x="T88" y="T89"/>
                                </a:cxn>
                                <a:cxn ang="T167">
                                  <a:pos x="T90" y="T91"/>
                                </a:cxn>
                                <a:cxn ang="T168">
                                  <a:pos x="T92" y="T93"/>
                                </a:cxn>
                                <a:cxn ang="T169">
                                  <a:pos x="T94" y="T95"/>
                                </a:cxn>
                                <a:cxn ang="T170">
                                  <a:pos x="T96" y="T97"/>
                                </a:cxn>
                                <a:cxn ang="T171">
                                  <a:pos x="T98" y="T99"/>
                                </a:cxn>
                                <a:cxn ang="T172">
                                  <a:pos x="T100" y="T101"/>
                                </a:cxn>
                                <a:cxn ang="T173">
                                  <a:pos x="T102" y="T103"/>
                                </a:cxn>
                                <a:cxn ang="T174">
                                  <a:pos x="T104" y="T105"/>
                                </a:cxn>
                                <a:cxn ang="T175">
                                  <a:pos x="T106" y="T107"/>
                                </a:cxn>
                                <a:cxn ang="T176">
                                  <a:pos x="T108" y="T109"/>
                                </a:cxn>
                                <a:cxn ang="T177">
                                  <a:pos x="T110" y="T111"/>
                                </a:cxn>
                                <a:cxn ang="T178">
                                  <a:pos x="T112" y="T113"/>
                                </a:cxn>
                                <a:cxn ang="T179">
                                  <a:pos x="T114" y="T115"/>
                                </a:cxn>
                                <a:cxn ang="T180">
                                  <a:pos x="T116" y="T117"/>
                                </a:cxn>
                                <a:cxn ang="T181">
                                  <a:pos x="T118" y="T119"/>
                                </a:cxn>
                                <a:cxn ang="T182">
                                  <a:pos x="T120" y="T121"/>
                                </a:cxn>
                              </a:cxnLst>
                              <a:rect l="T183" t="T184" r="T185" b="T186"/>
                              <a:pathLst>
                                <a:path w="230" h="198">
                                  <a:moveTo>
                                    <a:pt x="230" y="172"/>
                                  </a:moveTo>
                                  <a:lnTo>
                                    <a:pt x="230" y="172"/>
                                  </a:lnTo>
                                  <a:lnTo>
                                    <a:pt x="230" y="166"/>
                                  </a:lnTo>
                                  <a:lnTo>
                                    <a:pt x="228" y="166"/>
                                  </a:lnTo>
                                  <a:lnTo>
                                    <a:pt x="224" y="168"/>
                                  </a:lnTo>
                                  <a:lnTo>
                                    <a:pt x="224" y="170"/>
                                  </a:lnTo>
                                  <a:lnTo>
                                    <a:pt x="220" y="172"/>
                                  </a:lnTo>
                                  <a:lnTo>
                                    <a:pt x="218" y="174"/>
                                  </a:lnTo>
                                  <a:lnTo>
                                    <a:pt x="216" y="178"/>
                                  </a:lnTo>
                                  <a:lnTo>
                                    <a:pt x="216" y="182"/>
                                  </a:lnTo>
                                  <a:lnTo>
                                    <a:pt x="218" y="186"/>
                                  </a:lnTo>
                                  <a:lnTo>
                                    <a:pt x="218" y="190"/>
                                  </a:lnTo>
                                  <a:lnTo>
                                    <a:pt x="218" y="192"/>
                                  </a:lnTo>
                                  <a:lnTo>
                                    <a:pt x="218" y="194"/>
                                  </a:lnTo>
                                  <a:lnTo>
                                    <a:pt x="222" y="196"/>
                                  </a:lnTo>
                                  <a:lnTo>
                                    <a:pt x="224" y="198"/>
                                  </a:lnTo>
                                  <a:lnTo>
                                    <a:pt x="230" y="192"/>
                                  </a:lnTo>
                                  <a:lnTo>
                                    <a:pt x="230" y="186"/>
                                  </a:lnTo>
                                  <a:lnTo>
                                    <a:pt x="228" y="186"/>
                                  </a:lnTo>
                                  <a:lnTo>
                                    <a:pt x="230" y="184"/>
                                  </a:lnTo>
                                  <a:lnTo>
                                    <a:pt x="230" y="172"/>
                                  </a:lnTo>
                                  <a:close/>
                                  <a:moveTo>
                                    <a:pt x="198" y="40"/>
                                  </a:moveTo>
                                  <a:lnTo>
                                    <a:pt x="198" y="40"/>
                                  </a:lnTo>
                                  <a:lnTo>
                                    <a:pt x="196" y="40"/>
                                  </a:lnTo>
                                  <a:lnTo>
                                    <a:pt x="192" y="40"/>
                                  </a:lnTo>
                                  <a:lnTo>
                                    <a:pt x="190" y="40"/>
                                  </a:lnTo>
                                  <a:lnTo>
                                    <a:pt x="184" y="40"/>
                                  </a:lnTo>
                                  <a:lnTo>
                                    <a:pt x="184" y="34"/>
                                  </a:lnTo>
                                  <a:lnTo>
                                    <a:pt x="182" y="34"/>
                                  </a:lnTo>
                                  <a:lnTo>
                                    <a:pt x="182" y="32"/>
                                  </a:lnTo>
                                  <a:lnTo>
                                    <a:pt x="178" y="30"/>
                                  </a:lnTo>
                                  <a:lnTo>
                                    <a:pt x="174" y="34"/>
                                  </a:lnTo>
                                  <a:lnTo>
                                    <a:pt x="172" y="32"/>
                                  </a:lnTo>
                                  <a:lnTo>
                                    <a:pt x="166" y="32"/>
                                  </a:lnTo>
                                  <a:lnTo>
                                    <a:pt x="164" y="28"/>
                                  </a:lnTo>
                                  <a:lnTo>
                                    <a:pt x="162" y="28"/>
                                  </a:lnTo>
                                  <a:lnTo>
                                    <a:pt x="158" y="28"/>
                                  </a:lnTo>
                                  <a:lnTo>
                                    <a:pt x="156" y="28"/>
                                  </a:lnTo>
                                  <a:lnTo>
                                    <a:pt x="156" y="22"/>
                                  </a:lnTo>
                                  <a:lnTo>
                                    <a:pt x="152" y="24"/>
                                  </a:lnTo>
                                  <a:lnTo>
                                    <a:pt x="146" y="24"/>
                                  </a:lnTo>
                                  <a:lnTo>
                                    <a:pt x="146" y="18"/>
                                  </a:lnTo>
                                  <a:lnTo>
                                    <a:pt x="144" y="16"/>
                                  </a:lnTo>
                                  <a:lnTo>
                                    <a:pt x="142" y="14"/>
                                  </a:lnTo>
                                  <a:lnTo>
                                    <a:pt x="136" y="14"/>
                                  </a:lnTo>
                                  <a:lnTo>
                                    <a:pt x="132" y="12"/>
                                  </a:lnTo>
                                  <a:lnTo>
                                    <a:pt x="126" y="10"/>
                                  </a:lnTo>
                                  <a:lnTo>
                                    <a:pt x="126" y="6"/>
                                  </a:lnTo>
                                  <a:lnTo>
                                    <a:pt x="126" y="0"/>
                                  </a:lnTo>
                                  <a:lnTo>
                                    <a:pt x="118" y="0"/>
                                  </a:lnTo>
                                  <a:lnTo>
                                    <a:pt x="114" y="2"/>
                                  </a:lnTo>
                                  <a:lnTo>
                                    <a:pt x="112" y="2"/>
                                  </a:lnTo>
                                  <a:lnTo>
                                    <a:pt x="110" y="4"/>
                                  </a:lnTo>
                                  <a:lnTo>
                                    <a:pt x="104" y="4"/>
                                  </a:lnTo>
                                  <a:lnTo>
                                    <a:pt x="104" y="6"/>
                                  </a:lnTo>
                                  <a:lnTo>
                                    <a:pt x="104" y="8"/>
                                  </a:lnTo>
                                  <a:lnTo>
                                    <a:pt x="104" y="12"/>
                                  </a:lnTo>
                                  <a:lnTo>
                                    <a:pt x="106" y="14"/>
                                  </a:lnTo>
                                  <a:lnTo>
                                    <a:pt x="106" y="20"/>
                                  </a:lnTo>
                                  <a:lnTo>
                                    <a:pt x="104" y="22"/>
                                  </a:lnTo>
                                  <a:lnTo>
                                    <a:pt x="98" y="24"/>
                                  </a:lnTo>
                                  <a:lnTo>
                                    <a:pt x="92" y="24"/>
                                  </a:lnTo>
                                  <a:lnTo>
                                    <a:pt x="82" y="32"/>
                                  </a:lnTo>
                                  <a:lnTo>
                                    <a:pt x="86" y="34"/>
                                  </a:lnTo>
                                  <a:lnTo>
                                    <a:pt x="84" y="34"/>
                                  </a:lnTo>
                                  <a:lnTo>
                                    <a:pt x="82" y="34"/>
                                  </a:lnTo>
                                  <a:lnTo>
                                    <a:pt x="76" y="38"/>
                                  </a:lnTo>
                                  <a:lnTo>
                                    <a:pt x="68" y="38"/>
                                  </a:lnTo>
                                  <a:lnTo>
                                    <a:pt x="66" y="36"/>
                                  </a:lnTo>
                                  <a:lnTo>
                                    <a:pt x="60" y="30"/>
                                  </a:lnTo>
                                  <a:lnTo>
                                    <a:pt x="58" y="30"/>
                                  </a:lnTo>
                                  <a:lnTo>
                                    <a:pt x="56" y="28"/>
                                  </a:lnTo>
                                  <a:lnTo>
                                    <a:pt x="52" y="28"/>
                                  </a:lnTo>
                                  <a:lnTo>
                                    <a:pt x="52" y="30"/>
                                  </a:lnTo>
                                  <a:lnTo>
                                    <a:pt x="52" y="34"/>
                                  </a:lnTo>
                                  <a:lnTo>
                                    <a:pt x="54" y="34"/>
                                  </a:lnTo>
                                  <a:lnTo>
                                    <a:pt x="56" y="38"/>
                                  </a:lnTo>
                                  <a:lnTo>
                                    <a:pt x="58" y="40"/>
                                  </a:lnTo>
                                  <a:lnTo>
                                    <a:pt x="58" y="46"/>
                                  </a:lnTo>
                                  <a:lnTo>
                                    <a:pt x="56" y="48"/>
                                  </a:lnTo>
                                  <a:lnTo>
                                    <a:pt x="54" y="48"/>
                                  </a:lnTo>
                                  <a:lnTo>
                                    <a:pt x="48" y="48"/>
                                  </a:lnTo>
                                  <a:lnTo>
                                    <a:pt x="38" y="48"/>
                                  </a:lnTo>
                                  <a:lnTo>
                                    <a:pt x="38" y="54"/>
                                  </a:lnTo>
                                  <a:lnTo>
                                    <a:pt x="36" y="52"/>
                                  </a:lnTo>
                                  <a:lnTo>
                                    <a:pt x="34" y="48"/>
                                  </a:lnTo>
                                  <a:lnTo>
                                    <a:pt x="32" y="48"/>
                                  </a:lnTo>
                                  <a:lnTo>
                                    <a:pt x="30" y="46"/>
                                  </a:lnTo>
                                  <a:lnTo>
                                    <a:pt x="26" y="46"/>
                                  </a:lnTo>
                                  <a:lnTo>
                                    <a:pt x="24" y="48"/>
                                  </a:lnTo>
                                  <a:lnTo>
                                    <a:pt x="22" y="48"/>
                                  </a:lnTo>
                                  <a:lnTo>
                                    <a:pt x="20" y="48"/>
                                  </a:lnTo>
                                  <a:lnTo>
                                    <a:pt x="16" y="48"/>
                                  </a:lnTo>
                                  <a:lnTo>
                                    <a:pt x="12" y="50"/>
                                  </a:lnTo>
                                  <a:lnTo>
                                    <a:pt x="8" y="50"/>
                                  </a:lnTo>
                                  <a:lnTo>
                                    <a:pt x="6" y="52"/>
                                  </a:lnTo>
                                  <a:lnTo>
                                    <a:pt x="4" y="54"/>
                                  </a:lnTo>
                                  <a:lnTo>
                                    <a:pt x="6" y="56"/>
                                  </a:lnTo>
                                  <a:lnTo>
                                    <a:pt x="8" y="56"/>
                                  </a:lnTo>
                                  <a:lnTo>
                                    <a:pt x="10" y="58"/>
                                  </a:lnTo>
                                  <a:lnTo>
                                    <a:pt x="10" y="60"/>
                                  </a:lnTo>
                                  <a:lnTo>
                                    <a:pt x="6" y="60"/>
                                  </a:lnTo>
                                  <a:lnTo>
                                    <a:pt x="2" y="60"/>
                                  </a:lnTo>
                                  <a:lnTo>
                                    <a:pt x="0" y="60"/>
                                  </a:lnTo>
                                  <a:lnTo>
                                    <a:pt x="0" y="62"/>
                                  </a:lnTo>
                                  <a:lnTo>
                                    <a:pt x="6" y="66"/>
                                  </a:lnTo>
                                  <a:lnTo>
                                    <a:pt x="12" y="66"/>
                                  </a:lnTo>
                                  <a:lnTo>
                                    <a:pt x="12" y="64"/>
                                  </a:lnTo>
                                  <a:lnTo>
                                    <a:pt x="26" y="72"/>
                                  </a:lnTo>
                                  <a:lnTo>
                                    <a:pt x="32" y="72"/>
                                  </a:lnTo>
                                  <a:lnTo>
                                    <a:pt x="38" y="76"/>
                                  </a:lnTo>
                                  <a:lnTo>
                                    <a:pt x="48" y="76"/>
                                  </a:lnTo>
                                  <a:lnTo>
                                    <a:pt x="40" y="80"/>
                                  </a:lnTo>
                                  <a:lnTo>
                                    <a:pt x="42" y="84"/>
                                  </a:lnTo>
                                  <a:lnTo>
                                    <a:pt x="44" y="86"/>
                                  </a:lnTo>
                                  <a:lnTo>
                                    <a:pt x="46" y="92"/>
                                  </a:lnTo>
                                  <a:lnTo>
                                    <a:pt x="52" y="96"/>
                                  </a:lnTo>
                                  <a:lnTo>
                                    <a:pt x="58" y="96"/>
                                  </a:lnTo>
                                  <a:lnTo>
                                    <a:pt x="58" y="106"/>
                                  </a:lnTo>
                                  <a:lnTo>
                                    <a:pt x="62" y="114"/>
                                  </a:lnTo>
                                  <a:lnTo>
                                    <a:pt x="66" y="124"/>
                                  </a:lnTo>
                                  <a:lnTo>
                                    <a:pt x="58" y="114"/>
                                  </a:lnTo>
                                  <a:lnTo>
                                    <a:pt x="58" y="118"/>
                                  </a:lnTo>
                                  <a:lnTo>
                                    <a:pt x="56" y="120"/>
                                  </a:lnTo>
                                  <a:lnTo>
                                    <a:pt x="56" y="132"/>
                                  </a:lnTo>
                                  <a:lnTo>
                                    <a:pt x="54" y="134"/>
                                  </a:lnTo>
                                  <a:lnTo>
                                    <a:pt x="52" y="144"/>
                                  </a:lnTo>
                                  <a:lnTo>
                                    <a:pt x="52" y="146"/>
                                  </a:lnTo>
                                  <a:lnTo>
                                    <a:pt x="50" y="150"/>
                                  </a:lnTo>
                                  <a:lnTo>
                                    <a:pt x="50" y="152"/>
                                  </a:lnTo>
                                  <a:lnTo>
                                    <a:pt x="48" y="152"/>
                                  </a:lnTo>
                                  <a:lnTo>
                                    <a:pt x="48" y="154"/>
                                  </a:lnTo>
                                  <a:lnTo>
                                    <a:pt x="46" y="156"/>
                                  </a:lnTo>
                                  <a:lnTo>
                                    <a:pt x="44" y="158"/>
                                  </a:lnTo>
                                  <a:lnTo>
                                    <a:pt x="46" y="160"/>
                                  </a:lnTo>
                                  <a:lnTo>
                                    <a:pt x="46" y="158"/>
                                  </a:lnTo>
                                  <a:lnTo>
                                    <a:pt x="48" y="158"/>
                                  </a:lnTo>
                                  <a:lnTo>
                                    <a:pt x="52" y="160"/>
                                  </a:lnTo>
                                  <a:lnTo>
                                    <a:pt x="52" y="162"/>
                                  </a:lnTo>
                                  <a:lnTo>
                                    <a:pt x="50" y="164"/>
                                  </a:lnTo>
                                  <a:lnTo>
                                    <a:pt x="60" y="164"/>
                                  </a:lnTo>
                                  <a:lnTo>
                                    <a:pt x="64" y="168"/>
                                  </a:lnTo>
                                  <a:lnTo>
                                    <a:pt x="66" y="166"/>
                                  </a:lnTo>
                                  <a:lnTo>
                                    <a:pt x="68" y="166"/>
                                  </a:lnTo>
                                  <a:lnTo>
                                    <a:pt x="72" y="170"/>
                                  </a:lnTo>
                                  <a:lnTo>
                                    <a:pt x="78" y="170"/>
                                  </a:lnTo>
                                  <a:lnTo>
                                    <a:pt x="78" y="172"/>
                                  </a:lnTo>
                                  <a:lnTo>
                                    <a:pt x="84" y="172"/>
                                  </a:lnTo>
                                  <a:lnTo>
                                    <a:pt x="84" y="168"/>
                                  </a:lnTo>
                                  <a:lnTo>
                                    <a:pt x="86" y="166"/>
                                  </a:lnTo>
                                  <a:lnTo>
                                    <a:pt x="90" y="166"/>
                                  </a:lnTo>
                                  <a:lnTo>
                                    <a:pt x="92" y="168"/>
                                  </a:lnTo>
                                  <a:lnTo>
                                    <a:pt x="92" y="170"/>
                                  </a:lnTo>
                                  <a:lnTo>
                                    <a:pt x="96" y="170"/>
                                  </a:lnTo>
                                  <a:lnTo>
                                    <a:pt x="96" y="172"/>
                                  </a:lnTo>
                                  <a:lnTo>
                                    <a:pt x="104" y="172"/>
                                  </a:lnTo>
                                  <a:lnTo>
                                    <a:pt x="104" y="174"/>
                                  </a:lnTo>
                                  <a:lnTo>
                                    <a:pt x="104" y="176"/>
                                  </a:lnTo>
                                  <a:lnTo>
                                    <a:pt x="112" y="176"/>
                                  </a:lnTo>
                                  <a:lnTo>
                                    <a:pt x="112" y="178"/>
                                  </a:lnTo>
                                  <a:lnTo>
                                    <a:pt x="118" y="178"/>
                                  </a:lnTo>
                                  <a:lnTo>
                                    <a:pt x="118" y="176"/>
                                  </a:lnTo>
                                  <a:lnTo>
                                    <a:pt x="118" y="174"/>
                                  </a:lnTo>
                                  <a:lnTo>
                                    <a:pt x="122" y="174"/>
                                  </a:lnTo>
                                  <a:lnTo>
                                    <a:pt x="122" y="170"/>
                                  </a:lnTo>
                                  <a:lnTo>
                                    <a:pt x="126" y="164"/>
                                  </a:lnTo>
                                  <a:lnTo>
                                    <a:pt x="130" y="160"/>
                                  </a:lnTo>
                                  <a:lnTo>
                                    <a:pt x="132" y="158"/>
                                  </a:lnTo>
                                  <a:lnTo>
                                    <a:pt x="134" y="156"/>
                                  </a:lnTo>
                                  <a:lnTo>
                                    <a:pt x="138" y="154"/>
                                  </a:lnTo>
                                  <a:lnTo>
                                    <a:pt x="140" y="152"/>
                                  </a:lnTo>
                                  <a:lnTo>
                                    <a:pt x="144" y="152"/>
                                  </a:lnTo>
                                  <a:lnTo>
                                    <a:pt x="146" y="154"/>
                                  </a:lnTo>
                                  <a:lnTo>
                                    <a:pt x="150" y="154"/>
                                  </a:lnTo>
                                  <a:lnTo>
                                    <a:pt x="152" y="156"/>
                                  </a:lnTo>
                                  <a:lnTo>
                                    <a:pt x="162" y="156"/>
                                  </a:lnTo>
                                  <a:lnTo>
                                    <a:pt x="166" y="160"/>
                                  </a:lnTo>
                                  <a:lnTo>
                                    <a:pt x="166" y="162"/>
                                  </a:lnTo>
                                  <a:lnTo>
                                    <a:pt x="170" y="162"/>
                                  </a:lnTo>
                                  <a:lnTo>
                                    <a:pt x="172" y="164"/>
                                  </a:lnTo>
                                  <a:lnTo>
                                    <a:pt x="178" y="164"/>
                                  </a:lnTo>
                                  <a:lnTo>
                                    <a:pt x="182" y="162"/>
                                  </a:lnTo>
                                  <a:lnTo>
                                    <a:pt x="184" y="160"/>
                                  </a:lnTo>
                                  <a:lnTo>
                                    <a:pt x="186" y="154"/>
                                  </a:lnTo>
                                  <a:lnTo>
                                    <a:pt x="192" y="150"/>
                                  </a:lnTo>
                                  <a:lnTo>
                                    <a:pt x="196" y="150"/>
                                  </a:lnTo>
                                  <a:lnTo>
                                    <a:pt x="196" y="148"/>
                                  </a:lnTo>
                                  <a:lnTo>
                                    <a:pt x="200" y="144"/>
                                  </a:lnTo>
                                  <a:lnTo>
                                    <a:pt x="200" y="142"/>
                                  </a:lnTo>
                                  <a:lnTo>
                                    <a:pt x="198" y="140"/>
                                  </a:lnTo>
                                  <a:lnTo>
                                    <a:pt x="192" y="140"/>
                                  </a:lnTo>
                                  <a:lnTo>
                                    <a:pt x="188" y="138"/>
                                  </a:lnTo>
                                  <a:lnTo>
                                    <a:pt x="186" y="136"/>
                                  </a:lnTo>
                                  <a:lnTo>
                                    <a:pt x="186" y="134"/>
                                  </a:lnTo>
                                  <a:lnTo>
                                    <a:pt x="188" y="132"/>
                                  </a:lnTo>
                                  <a:lnTo>
                                    <a:pt x="190" y="130"/>
                                  </a:lnTo>
                                  <a:lnTo>
                                    <a:pt x="190" y="126"/>
                                  </a:lnTo>
                                  <a:lnTo>
                                    <a:pt x="188" y="126"/>
                                  </a:lnTo>
                                  <a:lnTo>
                                    <a:pt x="184" y="126"/>
                                  </a:lnTo>
                                  <a:lnTo>
                                    <a:pt x="182" y="120"/>
                                  </a:lnTo>
                                  <a:lnTo>
                                    <a:pt x="188" y="120"/>
                                  </a:lnTo>
                                  <a:lnTo>
                                    <a:pt x="192" y="116"/>
                                  </a:lnTo>
                                  <a:lnTo>
                                    <a:pt x="192" y="114"/>
                                  </a:lnTo>
                                  <a:lnTo>
                                    <a:pt x="186" y="108"/>
                                  </a:lnTo>
                                  <a:lnTo>
                                    <a:pt x="188" y="106"/>
                                  </a:lnTo>
                                  <a:lnTo>
                                    <a:pt x="190" y="106"/>
                                  </a:lnTo>
                                  <a:lnTo>
                                    <a:pt x="190" y="104"/>
                                  </a:lnTo>
                                  <a:lnTo>
                                    <a:pt x="186" y="100"/>
                                  </a:lnTo>
                                  <a:lnTo>
                                    <a:pt x="188" y="94"/>
                                  </a:lnTo>
                                  <a:lnTo>
                                    <a:pt x="186" y="94"/>
                                  </a:lnTo>
                                  <a:lnTo>
                                    <a:pt x="182" y="94"/>
                                  </a:lnTo>
                                  <a:lnTo>
                                    <a:pt x="176" y="100"/>
                                  </a:lnTo>
                                  <a:lnTo>
                                    <a:pt x="174" y="100"/>
                                  </a:lnTo>
                                  <a:lnTo>
                                    <a:pt x="174" y="98"/>
                                  </a:lnTo>
                                  <a:lnTo>
                                    <a:pt x="176" y="96"/>
                                  </a:lnTo>
                                  <a:lnTo>
                                    <a:pt x="174" y="94"/>
                                  </a:lnTo>
                                  <a:lnTo>
                                    <a:pt x="178" y="92"/>
                                  </a:lnTo>
                                  <a:lnTo>
                                    <a:pt x="178" y="88"/>
                                  </a:lnTo>
                                  <a:lnTo>
                                    <a:pt x="182" y="86"/>
                                  </a:lnTo>
                                  <a:lnTo>
                                    <a:pt x="182" y="82"/>
                                  </a:lnTo>
                                  <a:lnTo>
                                    <a:pt x="186" y="82"/>
                                  </a:lnTo>
                                  <a:lnTo>
                                    <a:pt x="188" y="80"/>
                                  </a:lnTo>
                                  <a:lnTo>
                                    <a:pt x="190" y="78"/>
                                  </a:lnTo>
                                  <a:lnTo>
                                    <a:pt x="192" y="76"/>
                                  </a:lnTo>
                                  <a:lnTo>
                                    <a:pt x="192" y="74"/>
                                  </a:lnTo>
                                  <a:lnTo>
                                    <a:pt x="198" y="76"/>
                                  </a:lnTo>
                                  <a:lnTo>
                                    <a:pt x="198" y="72"/>
                                  </a:lnTo>
                                  <a:lnTo>
                                    <a:pt x="198" y="60"/>
                                  </a:lnTo>
                                  <a:lnTo>
                                    <a:pt x="200" y="58"/>
                                  </a:lnTo>
                                  <a:lnTo>
                                    <a:pt x="202" y="56"/>
                                  </a:lnTo>
                                  <a:lnTo>
                                    <a:pt x="204" y="54"/>
                                  </a:lnTo>
                                  <a:lnTo>
                                    <a:pt x="204" y="50"/>
                                  </a:lnTo>
                                  <a:lnTo>
                                    <a:pt x="208" y="46"/>
                                  </a:lnTo>
                                  <a:lnTo>
                                    <a:pt x="210" y="42"/>
                                  </a:lnTo>
                                  <a:lnTo>
                                    <a:pt x="204" y="40"/>
                                  </a:lnTo>
                                  <a:lnTo>
                                    <a:pt x="198" y="40"/>
                                  </a:lnTo>
                                  <a:close/>
                                </a:path>
                              </a:pathLst>
                            </a:custGeom>
                            <a:solidFill>
                              <a:srgbClr val="12121B"/>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27" name="Finland" descr="© INSCALE GmbH, 15.06.2010"/>
                            <a:cNvSpPr>
                              <a:spLocks/>
                            </a:cNvSpPr>
                          </a:nvSpPr>
                          <a:spPr bwMode="gray">
                            <a:xfrm>
                              <a:off x="2912" y="205"/>
                              <a:ext cx="161" cy="183"/>
                            </a:xfrm>
                            <a:custGeom>
                              <a:avLst/>
                              <a:gdLst>
                                <a:gd name="T0" fmla="*/ 2147483647 w 630"/>
                                <a:gd name="T1" fmla="*/ 2147483647 h 714"/>
                                <a:gd name="T2" fmla="*/ 2147483647 w 630"/>
                                <a:gd name="T3" fmla="*/ 2147483647 h 714"/>
                                <a:gd name="T4" fmla="*/ 2147483647 w 630"/>
                                <a:gd name="T5" fmla="*/ 2147483647 h 714"/>
                                <a:gd name="T6" fmla="*/ 2147483647 w 630"/>
                                <a:gd name="T7" fmla="*/ 2147483647 h 714"/>
                                <a:gd name="T8" fmla="*/ 2147483647 w 630"/>
                                <a:gd name="T9" fmla="*/ 2147483647 h 714"/>
                                <a:gd name="T10" fmla="*/ 2147483647 w 630"/>
                                <a:gd name="T11" fmla="*/ 2147483647 h 714"/>
                                <a:gd name="T12" fmla="*/ 2147483647 w 630"/>
                                <a:gd name="T13" fmla="*/ 2147483647 h 714"/>
                                <a:gd name="T14" fmla="*/ 2147483647 w 630"/>
                                <a:gd name="T15" fmla="*/ 2147483647 h 714"/>
                                <a:gd name="T16" fmla="*/ 2147483647 w 630"/>
                                <a:gd name="T17" fmla="*/ 2147483647 h 714"/>
                                <a:gd name="T18" fmla="*/ 2147483647 w 630"/>
                                <a:gd name="T19" fmla="*/ 2147483647 h 714"/>
                                <a:gd name="T20" fmla="*/ 2147483647 w 630"/>
                                <a:gd name="T21" fmla="*/ 2147483647 h 714"/>
                                <a:gd name="T22" fmla="*/ 2147483647 w 630"/>
                                <a:gd name="T23" fmla="*/ 2147483647 h 714"/>
                                <a:gd name="T24" fmla="*/ 2147483647 w 630"/>
                                <a:gd name="T25" fmla="*/ 2147483647 h 714"/>
                                <a:gd name="T26" fmla="*/ 2147483647 w 630"/>
                                <a:gd name="T27" fmla="*/ 2147483647 h 714"/>
                                <a:gd name="T28" fmla="*/ 2147483647 w 630"/>
                                <a:gd name="T29" fmla="*/ 2147483647 h 714"/>
                                <a:gd name="T30" fmla="*/ 2147483647 w 630"/>
                                <a:gd name="T31" fmla="*/ 2147483647 h 714"/>
                                <a:gd name="T32" fmla="*/ 2147483647 w 630"/>
                                <a:gd name="T33" fmla="*/ 2147483647 h 714"/>
                                <a:gd name="T34" fmla="*/ 2147483647 w 630"/>
                                <a:gd name="T35" fmla="*/ 2147483647 h 714"/>
                                <a:gd name="T36" fmla="*/ 2147483647 w 630"/>
                                <a:gd name="T37" fmla="*/ 2147483647 h 714"/>
                                <a:gd name="T38" fmla="*/ 2147483647 w 630"/>
                                <a:gd name="T39" fmla="*/ 2147483647 h 714"/>
                                <a:gd name="T40" fmla="*/ 2147483647 w 630"/>
                                <a:gd name="T41" fmla="*/ 2147483647 h 714"/>
                                <a:gd name="T42" fmla="*/ 2147483647 w 630"/>
                                <a:gd name="T43" fmla="*/ 2147483647 h 714"/>
                                <a:gd name="T44" fmla="*/ 2147483647 w 630"/>
                                <a:gd name="T45" fmla="*/ 2147483647 h 714"/>
                                <a:gd name="T46" fmla="*/ 2147483647 w 630"/>
                                <a:gd name="T47" fmla="*/ 2147483647 h 714"/>
                                <a:gd name="T48" fmla="*/ 2147483647 w 630"/>
                                <a:gd name="T49" fmla="*/ 2147483647 h 714"/>
                                <a:gd name="T50" fmla="*/ 2147483647 w 630"/>
                                <a:gd name="T51" fmla="*/ 2147483647 h 714"/>
                                <a:gd name="T52" fmla="*/ 2147483647 w 630"/>
                                <a:gd name="T53" fmla="*/ 2147483647 h 714"/>
                                <a:gd name="T54" fmla="*/ 2147483647 w 630"/>
                                <a:gd name="T55" fmla="*/ 2147483647 h 714"/>
                                <a:gd name="T56" fmla="*/ 2147483647 w 630"/>
                                <a:gd name="T57" fmla="*/ 2147483647 h 714"/>
                                <a:gd name="T58" fmla="*/ 2147483647 w 630"/>
                                <a:gd name="T59" fmla="*/ 2147483647 h 714"/>
                                <a:gd name="T60" fmla="*/ 2147483647 w 630"/>
                                <a:gd name="T61" fmla="*/ 2147483647 h 714"/>
                                <a:gd name="T62" fmla="*/ 2147483647 w 630"/>
                                <a:gd name="T63" fmla="*/ 2147483647 h 714"/>
                                <a:gd name="T64" fmla="*/ 2147483647 w 630"/>
                                <a:gd name="T65" fmla="*/ 2147483647 h 714"/>
                                <a:gd name="T66" fmla="*/ 2147483647 w 630"/>
                                <a:gd name="T67" fmla="*/ 2147483647 h 714"/>
                                <a:gd name="T68" fmla="*/ 2147483647 w 630"/>
                                <a:gd name="T69" fmla="*/ 2147483647 h 714"/>
                                <a:gd name="T70" fmla="*/ 2147483647 w 630"/>
                                <a:gd name="T71" fmla="*/ 2147483647 h 714"/>
                                <a:gd name="T72" fmla="*/ 2147483647 w 630"/>
                                <a:gd name="T73" fmla="*/ 2147483647 h 714"/>
                                <a:gd name="T74" fmla="*/ 2147483647 w 630"/>
                                <a:gd name="T75" fmla="*/ 2147483647 h 714"/>
                                <a:gd name="T76" fmla="*/ 2147483647 w 630"/>
                                <a:gd name="T77" fmla="*/ 2147483647 h 714"/>
                                <a:gd name="T78" fmla="*/ 2147483647 w 630"/>
                                <a:gd name="T79" fmla="*/ 2147483647 h 714"/>
                                <a:gd name="T80" fmla="*/ 2147483647 w 630"/>
                                <a:gd name="T81" fmla="*/ 2147483647 h 714"/>
                                <a:gd name="T82" fmla="*/ 2147483647 w 630"/>
                                <a:gd name="T83" fmla="*/ 2147483647 h 714"/>
                                <a:gd name="T84" fmla="*/ 2147483647 w 630"/>
                                <a:gd name="T85" fmla="*/ 2147483647 h 714"/>
                                <a:gd name="T86" fmla="*/ 2147483647 w 630"/>
                                <a:gd name="T87" fmla="*/ 2147483647 h 714"/>
                                <a:gd name="T88" fmla="*/ 2147483647 w 630"/>
                                <a:gd name="T89" fmla="*/ 2147483647 h 714"/>
                                <a:gd name="T90" fmla="*/ 2147483647 w 630"/>
                                <a:gd name="T91" fmla="*/ 2147483647 h 714"/>
                                <a:gd name="T92" fmla="*/ 2147483647 w 630"/>
                                <a:gd name="T93" fmla="*/ 2147483647 h 714"/>
                                <a:gd name="T94" fmla="*/ 2147483647 w 630"/>
                                <a:gd name="T95" fmla="*/ 2147483647 h 714"/>
                                <a:gd name="T96" fmla="*/ 2147483647 w 630"/>
                                <a:gd name="T97" fmla="*/ 2147483647 h 714"/>
                                <a:gd name="T98" fmla="*/ 2147483647 w 630"/>
                                <a:gd name="T99" fmla="*/ 2147483647 h 714"/>
                                <a:gd name="T100" fmla="*/ 2147483647 w 630"/>
                                <a:gd name="T101" fmla="*/ 2147483647 h 714"/>
                                <a:gd name="T102" fmla="*/ 2147483647 w 630"/>
                                <a:gd name="T103" fmla="*/ 2147483647 h 714"/>
                                <a:gd name="T104" fmla="*/ 2147483647 w 630"/>
                                <a:gd name="T105" fmla="*/ 2147483647 h 714"/>
                                <a:gd name="T106" fmla="*/ 2147483647 w 630"/>
                                <a:gd name="T107" fmla="*/ 0 h 714"/>
                                <a:gd name="T108" fmla="*/ 2147483647 w 630"/>
                                <a:gd name="T109" fmla="*/ 2147483647 h 714"/>
                                <a:gd name="T110" fmla="*/ 2147483647 w 630"/>
                                <a:gd name="T111" fmla="*/ 2147483647 h 714"/>
                                <a:gd name="T112" fmla="*/ 2147483647 w 630"/>
                                <a:gd name="T113" fmla="*/ 2147483647 h 714"/>
                                <a:gd name="T114" fmla="*/ 2147483647 w 630"/>
                                <a:gd name="T115" fmla="*/ 2147483647 h 714"/>
                                <a:gd name="T116" fmla="*/ 2147483647 w 630"/>
                                <a:gd name="T117" fmla="*/ 2147483647 h 714"/>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w 630"/>
                                <a:gd name="T178" fmla="*/ 0 h 714"/>
                                <a:gd name="T179" fmla="*/ 630 w 630"/>
                                <a:gd name="T180" fmla="*/ 714 h 714"/>
                              </a:gdLst>
                              <a:ahLst/>
                              <a:cxnLst>
                                <a:cxn ang="T118">
                                  <a:pos x="T0" y="T1"/>
                                </a:cxn>
                                <a:cxn ang="T119">
                                  <a:pos x="T2" y="T3"/>
                                </a:cxn>
                                <a:cxn ang="T120">
                                  <a:pos x="T4" y="T5"/>
                                </a:cxn>
                                <a:cxn ang="T121">
                                  <a:pos x="T6" y="T7"/>
                                </a:cxn>
                                <a:cxn ang="T122">
                                  <a:pos x="T8" y="T9"/>
                                </a:cxn>
                                <a:cxn ang="T123">
                                  <a:pos x="T10" y="T11"/>
                                </a:cxn>
                                <a:cxn ang="T124">
                                  <a:pos x="T12" y="T13"/>
                                </a:cxn>
                                <a:cxn ang="T125">
                                  <a:pos x="T14" y="T15"/>
                                </a:cxn>
                                <a:cxn ang="T126">
                                  <a:pos x="T16" y="T17"/>
                                </a:cxn>
                                <a:cxn ang="T127">
                                  <a:pos x="T18" y="T19"/>
                                </a:cxn>
                                <a:cxn ang="T128">
                                  <a:pos x="T20" y="T21"/>
                                </a:cxn>
                                <a:cxn ang="T129">
                                  <a:pos x="T22" y="T23"/>
                                </a:cxn>
                                <a:cxn ang="T130">
                                  <a:pos x="T24" y="T25"/>
                                </a:cxn>
                                <a:cxn ang="T131">
                                  <a:pos x="T26" y="T27"/>
                                </a:cxn>
                                <a:cxn ang="T132">
                                  <a:pos x="T28" y="T29"/>
                                </a:cxn>
                                <a:cxn ang="T133">
                                  <a:pos x="T30" y="T31"/>
                                </a:cxn>
                                <a:cxn ang="T134">
                                  <a:pos x="T32" y="T33"/>
                                </a:cxn>
                                <a:cxn ang="T135">
                                  <a:pos x="T34" y="T35"/>
                                </a:cxn>
                                <a:cxn ang="T136">
                                  <a:pos x="T36" y="T37"/>
                                </a:cxn>
                                <a:cxn ang="T137">
                                  <a:pos x="T38" y="T39"/>
                                </a:cxn>
                                <a:cxn ang="T138">
                                  <a:pos x="T40" y="T41"/>
                                </a:cxn>
                                <a:cxn ang="T139">
                                  <a:pos x="T42" y="T43"/>
                                </a:cxn>
                                <a:cxn ang="T140">
                                  <a:pos x="T44" y="T45"/>
                                </a:cxn>
                                <a:cxn ang="T141">
                                  <a:pos x="T46" y="T47"/>
                                </a:cxn>
                                <a:cxn ang="T142">
                                  <a:pos x="T48" y="T49"/>
                                </a:cxn>
                                <a:cxn ang="T143">
                                  <a:pos x="T50" y="T51"/>
                                </a:cxn>
                                <a:cxn ang="T144">
                                  <a:pos x="T52" y="T53"/>
                                </a:cxn>
                                <a:cxn ang="T145">
                                  <a:pos x="T54" y="T55"/>
                                </a:cxn>
                                <a:cxn ang="T146">
                                  <a:pos x="T56" y="T57"/>
                                </a:cxn>
                                <a:cxn ang="T147">
                                  <a:pos x="T58" y="T59"/>
                                </a:cxn>
                                <a:cxn ang="T148">
                                  <a:pos x="T60" y="T61"/>
                                </a:cxn>
                                <a:cxn ang="T149">
                                  <a:pos x="T62" y="T63"/>
                                </a:cxn>
                                <a:cxn ang="T150">
                                  <a:pos x="T64" y="T65"/>
                                </a:cxn>
                                <a:cxn ang="T151">
                                  <a:pos x="T66" y="T67"/>
                                </a:cxn>
                                <a:cxn ang="T152">
                                  <a:pos x="T68" y="T69"/>
                                </a:cxn>
                                <a:cxn ang="T153">
                                  <a:pos x="T70" y="T71"/>
                                </a:cxn>
                                <a:cxn ang="T154">
                                  <a:pos x="T72" y="T73"/>
                                </a:cxn>
                                <a:cxn ang="T155">
                                  <a:pos x="T74" y="T75"/>
                                </a:cxn>
                                <a:cxn ang="T156">
                                  <a:pos x="T76" y="T77"/>
                                </a:cxn>
                                <a:cxn ang="T157">
                                  <a:pos x="T78" y="T79"/>
                                </a:cxn>
                                <a:cxn ang="T158">
                                  <a:pos x="T80" y="T81"/>
                                </a:cxn>
                                <a:cxn ang="T159">
                                  <a:pos x="T82" y="T83"/>
                                </a:cxn>
                                <a:cxn ang="T160">
                                  <a:pos x="T84" y="T85"/>
                                </a:cxn>
                                <a:cxn ang="T161">
                                  <a:pos x="T86" y="T87"/>
                                </a:cxn>
                                <a:cxn ang="T162">
                                  <a:pos x="T88" y="T89"/>
                                </a:cxn>
                                <a:cxn ang="T163">
                                  <a:pos x="T90" y="T91"/>
                                </a:cxn>
                                <a:cxn ang="T164">
                                  <a:pos x="T92" y="T93"/>
                                </a:cxn>
                                <a:cxn ang="T165">
                                  <a:pos x="T94" y="T95"/>
                                </a:cxn>
                                <a:cxn ang="T166">
                                  <a:pos x="T96" y="T97"/>
                                </a:cxn>
                                <a:cxn ang="T167">
                                  <a:pos x="T98" y="T99"/>
                                </a:cxn>
                                <a:cxn ang="T168">
                                  <a:pos x="T100" y="T101"/>
                                </a:cxn>
                                <a:cxn ang="T169">
                                  <a:pos x="T102" y="T103"/>
                                </a:cxn>
                                <a:cxn ang="T170">
                                  <a:pos x="T104" y="T105"/>
                                </a:cxn>
                                <a:cxn ang="T171">
                                  <a:pos x="T106" y="T107"/>
                                </a:cxn>
                                <a:cxn ang="T172">
                                  <a:pos x="T108" y="T109"/>
                                </a:cxn>
                                <a:cxn ang="T173">
                                  <a:pos x="T110" y="T111"/>
                                </a:cxn>
                                <a:cxn ang="T174">
                                  <a:pos x="T112" y="T113"/>
                                </a:cxn>
                                <a:cxn ang="T175">
                                  <a:pos x="T114" y="T115"/>
                                </a:cxn>
                                <a:cxn ang="T176">
                                  <a:pos x="T116" y="T117"/>
                                </a:cxn>
                              </a:cxnLst>
                              <a:rect l="T177" t="T178" r="T179" b="T180"/>
                              <a:pathLst>
                                <a:path w="630" h="714">
                                  <a:moveTo>
                                    <a:pt x="162" y="84"/>
                                  </a:moveTo>
                                  <a:lnTo>
                                    <a:pt x="156" y="90"/>
                                  </a:lnTo>
                                  <a:lnTo>
                                    <a:pt x="144" y="96"/>
                                  </a:lnTo>
                                  <a:lnTo>
                                    <a:pt x="132" y="96"/>
                                  </a:lnTo>
                                  <a:lnTo>
                                    <a:pt x="126" y="90"/>
                                  </a:lnTo>
                                  <a:lnTo>
                                    <a:pt x="108" y="90"/>
                                  </a:lnTo>
                                  <a:lnTo>
                                    <a:pt x="96" y="84"/>
                                  </a:lnTo>
                                  <a:lnTo>
                                    <a:pt x="84" y="84"/>
                                  </a:lnTo>
                                  <a:lnTo>
                                    <a:pt x="72" y="72"/>
                                  </a:lnTo>
                                  <a:lnTo>
                                    <a:pt x="60" y="66"/>
                                  </a:lnTo>
                                  <a:lnTo>
                                    <a:pt x="54" y="54"/>
                                  </a:lnTo>
                                  <a:lnTo>
                                    <a:pt x="48" y="48"/>
                                  </a:lnTo>
                                  <a:lnTo>
                                    <a:pt x="30" y="48"/>
                                  </a:lnTo>
                                  <a:lnTo>
                                    <a:pt x="24" y="54"/>
                                  </a:lnTo>
                                  <a:lnTo>
                                    <a:pt x="24" y="66"/>
                                  </a:lnTo>
                                  <a:lnTo>
                                    <a:pt x="6" y="60"/>
                                  </a:lnTo>
                                  <a:lnTo>
                                    <a:pt x="0" y="66"/>
                                  </a:lnTo>
                                  <a:lnTo>
                                    <a:pt x="6" y="72"/>
                                  </a:lnTo>
                                  <a:lnTo>
                                    <a:pt x="18" y="78"/>
                                  </a:lnTo>
                                  <a:lnTo>
                                    <a:pt x="24" y="84"/>
                                  </a:lnTo>
                                  <a:lnTo>
                                    <a:pt x="36" y="90"/>
                                  </a:lnTo>
                                  <a:lnTo>
                                    <a:pt x="48" y="90"/>
                                  </a:lnTo>
                                  <a:lnTo>
                                    <a:pt x="54" y="96"/>
                                  </a:lnTo>
                                  <a:lnTo>
                                    <a:pt x="60" y="96"/>
                                  </a:lnTo>
                                  <a:lnTo>
                                    <a:pt x="72" y="108"/>
                                  </a:lnTo>
                                  <a:lnTo>
                                    <a:pt x="108" y="108"/>
                                  </a:lnTo>
                                  <a:lnTo>
                                    <a:pt x="138" y="126"/>
                                  </a:lnTo>
                                  <a:lnTo>
                                    <a:pt x="150" y="126"/>
                                  </a:lnTo>
                                  <a:lnTo>
                                    <a:pt x="156" y="132"/>
                                  </a:lnTo>
                                  <a:lnTo>
                                    <a:pt x="162" y="132"/>
                                  </a:lnTo>
                                  <a:lnTo>
                                    <a:pt x="162" y="156"/>
                                  </a:lnTo>
                                  <a:lnTo>
                                    <a:pt x="156" y="162"/>
                                  </a:lnTo>
                                  <a:lnTo>
                                    <a:pt x="156" y="168"/>
                                  </a:lnTo>
                                  <a:lnTo>
                                    <a:pt x="168" y="174"/>
                                  </a:lnTo>
                                  <a:lnTo>
                                    <a:pt x="162" y="198"/>
                                  </a:lnTo>
                                  <a:lnTo>
                                    <a:pt x="186" y="210"/>
                                  </a:lnTo>
                                  <a:lnTo>
                                    <a:pt x="180" y="222"/>
                                  </a:lnTo>
                                  <a:lnTo>
                                    <a:pt x="174" y="228"/>
                                  </a:lnTo>
                                  <a:lnTo>
                                    <a:pt x="168" y="240"/>
                                  </a:lnTo>
                                  <a:lnTo>
                                    <a:pt x="168" y="246"/>
                                  </a:lnTo>
                                  <a:lnTo>
                                    <a:pt x="180" y="258"/>
                                  </a:lnTo>
                                  <a:lnTo>
                                    <a:pt x="192" y="264"/>
                                  </a:lnTo>
                                  <a:lnTo>
                                    <a:pt x="198" y="270"/>
                                  </a:lnTo>
                                  <a:lnTo>
                                    <a:pt x="210" y="306"/>
                                  </a:lnTo>
                                  <a:lnTo>
                                    <a:pt x="222" y="294"/>
                                  </a:lnTo>
                                  <a:lnTo>
                                    <a:pt x="228" y="294"/>
                                  </a:lnTo>
                                  <a:lnTo>
                                    <a:pt x="234" y="300"/>
                                  </a:lnTo>
                                  <a:lnTo>
                                    <a:pt x="246" y="300"/>
                                  </a:lnTo>
                                  <a:lnTo>
                                    <a:pt x="270" y="324"/>
                                  </a:lnTo>
                                  <a:lnTo>
                                    <a:pt x="270" y="336"/>
                                  </a:lnTo>
                                  <a:lnTo>
                                    <a:pt x="276" y="348"/>
                                  </a:lnTo>
                                  <a:lnTo>
                                    <a:pt x="276" y="354"/>
                                  </a:lnTo>
                                  <a:lnTo>
                                    <a:pt x="264" y="348"/>
                                  </a:lnTo>
                                  <a:lnTo>
                                    <a:pt x="246" y="348"/>
                                  </a:lnTo>
                                  <a:lnTo>
                                    <a:pt x="240" y="354"/>
                                  </a:lnTo>
                                  <a:lnTo>
                                    <a:pt x="234" y="366"/>
                                  </a:lnTo>
                                  <a:lnTo>
                                    <a:pt x="228" y="372"/>
                                  </a:lnTo>
                                  <a:lnTo>
                                    <a:pt x="222" y="384"/>
                                  </a:lnTo>
                                  <a:lnTo>
                                    <a:pt x="216" y="390"/>
                                  </a:lnTo>
                                  <a:lnTo>
                                    <a:pt x="180" y="420"/>
                                  </a:lnTo>
                                  <a:lnTo>
                                    <a:pt x="144" y="432"/>
                                  </a:lnTo>
                                  <a:lnTo>
                                    <a:pt x="138" y="438"/>
                                  </a:lnTo>
                                  <a:lnTo>
                                    <a:pt x="126" y="444"/>
                                  </a:lnTo>
                                  <a:lnTo>
                                    <a:pt x="120" y="456"/>
                                  </a:lnTo>
                                  <a:lnTo>
                                    <a:pt x="120" y="462"/>
                                  </a:lnTo>
                                  <a:lnTo>
                                    <a:pt x="108" y="474"/>
                                  </a:lnTo>
                                  <a:lnTo>
                                    <a:pt x="90" y="474"/>
                                  </a:lnTo>
                                  <a:lnTo>
                                    <a:pt x="66" y="504"/>
                                  </a:lnTo>
                                  <a:lnTo>
                                    <a:pt x="66" y="534"/>
                                  </a:lnTo>
                                  <a:lnTo>
                                    <a:pt x="72" y="540"/>
                                  </a:lnTo>
                                  <a:lnTo>
                                    <a:pt x="72" y="570"/>
                                  </a:lnTo>
                                  <a:lnTo>
                                    <a:pt x="96" y="588"/>
                                  </a:lnTo>
                                  <a:lnTo>
                                    <a:pt x="96" y="594"/>
                                  </a:lnTo>
                                  <a:lnTo>
                                    <a:pt x="90" y="600"/>
                                  </a:lnTo>
                                  <a:lnTo>
                                    <a:pt x="90" y="612"/>
                                  </a:lnTo>
                                  <a:lnTo>
                                    <a:pt x="84" y="630"/>
                                  </a:lnTo>
                                  <a:lnTo>
                                    <a:pt x="84" y="648"/>
                                  </a:lnTo>
                                  <a:lnTo>
                                    <a:pt x="90" y="654"/>
                                  </a:lnTo>
                                  <a:lnTo>
                                    <a:pt x="96" y="666"/>
                                  </a:lnTo>
                                  <a:lnTo>
                                    <a:pt x="108" y="678"/>
                                  </a:lnTo>
                                  <a:lnTo>
                                    <a:pt x="132" y="690"/>
                                  </a:lnTo>
                                  <a:lnTo>
                                    <a:pt x="174" y="690"/>
                                  </a:lnTo>
                                  <a:lnTo>
                                    <a:pt x="174" y="696"/>
                                  </a:lnTo>
                                  <a:lnTo>
                                    <a:pt x="168" y="702"/>
                                  </a:lnTo>
                                  <a:lnTo>
                                    <a:pt x="168" y="708"/>
                                  </a:lnTo>
                                  <a:lnTo>
                                    <a:pt x="174" y="714"/>
                                  </a:lnTo>
                                  <a:lnTo>
                                    <a:pt x="240" y="714"/>
                                  </a:lnTo>
                                  <a:lnTo>
                                    <a:pt x="252" y="708"/>
                                  </a:lnTo>
                                  <a:lnTo>
                                    <a:pt x="270" y="708"/>
                                  </a:lnTo>
                                  <a:lnTo>
                                    <a:pt x="300" y="696"/>
                                  </a:lnTo>
                                  <a:lnTo>
                                    <a:pt x="336" y="696"/>
                                  </a:lnTo>
                                  <a:lnTo>
                                    <a:pt x="384" y="672"/>
                                  </a:lnTo>
                                  <a:lnTo>
                                    <a:pt x="462" y="672"/>
                                  </a:lnTo>
                                  <a:lnTo>
                                    <a:pt x="456" y="660"/>
                                  </a:lnTo>
                                  <a:lnTo>
                                    <a:pt x="516" y="630"/>
                                  </a:lnTo>
                                  <a:lnTo>
                                    <a:pt x="576" y="570"/>
                                  </a:lnTo>
                                  <a:lnTo>
                                    <a:pt x="582" y="570"/>
                                  </a:lnTo>
                                  <a:lnTo>
                                    <a:pt x="618" y="534"/>
                                  </a:lnTo>
                                  <a:lnTo>
                                    <a:pt x="624" y="522"/>
                                  </a:lnTo>
                                  <a:lnTo>
                                    <a:pt x="630" y="516"/>
                                  </a:lnTo>
                                  <a:lnTo>
                                    <a:pt x="630" y="504"/>
                                  </a:lnTo>
                                  <a:lnTo>
                                    <a:pt x="624" y="492"/>
                                  </a:lnTo>
                                  <a:lnTo>
                                    <a:pt x="618" y="486"/>
                                  </a:lnTo>
                                  <a:lnTo>
                                    <a:pt x="612" y="474"/>
                                  </a:lnTo>
                                  <a:lnTo>
                                    <a:pt x="540" y="438"/>
                                  </a:lnTo>
                                  <a:lnTo>
                                    <a:pt x="546" y="438"/>
                                  </a:lnTo>
                                  <a:lnTo>
                                    <a:pt x="570" y="414"/>
                                  </a:lnTo>
                                  <a:lnTo>
                                    <a:pt x="570" y="408"/>
                                  </a:lnTo>
                                  <a:lnTo>
                                    <a:pt x="564" y="402"/>
                                  </a:lnTo>
                                  <a:lnTo>
                                    <a:pt x="552" y="396"/>
                                  </a:lnTo>
                                  <a:lnTo>
                                    <a:pt x="528" y="390"/>
                                  </a:lnTo>
                                  <a:lnTo>
                                    <a:pt x="534" y="378"/>
                                  </a:lnTo>
                                  <a:lnTo>
                                    <a:pt x="540" y="372"/>
                                  </a:lnTo>
                                  <a:lnTo>
                                    <a:pt x="540" y="366"/>
                                  </a:lnTo>
                                  <a:lnTo>
                                    <a:pt x="534" y="360"/>
                                  </a:lnTo>
                                  <a:lnTo>
                                    <a:pt x="528" y="360"/>
                                  </a:lnTo>
                                  <a:lnTo>
                                    <a:pt x="522" y="354"/>
                                  </a:lnTo>
                                  <a:lnTo>
                                    <a:pt x="510" y="354"/>
                                  </a:lnTo>
                                  <a:lnTo>
                                    <a:pt x="510" y="342"/>
                                  </a:lnTo>
                                  <a:lnTo>
                                    <a:pt x="498" y="330"/>
                                  </a:lnTo>
                                  <a:lnTo>
                                    <a:pt x="504" y="300"/>
                                  </a:lnTo>
                                  <a:lnTo>
                                    <a:pt x="510" y="300"/>
                                  </a:lnTo>
                                  <a:lnTo>
                                    <a:pt x="522" y="306"/>
                                  </a:lnTo>
                                  <a:lnTo>
                                    <a:pt x="534" y="306"/>
                                  </a:lnTo>
                                  <a:lnTo>
                                    <a:pt x="540" y="300"/>
                                  </a:lnTo>
                                  <a:lnTo>
                                    <a:pt x="540" y="294"/>
                                  </a:lnTo>
                                  <a:lnTo>
                                    <a:pt x="534" y="288"/>
                                  </a:lnTo>
                                  <a:lnTo>
                                    <a:pt x="522" y="282"/>
                                  </a:lnTo>
                                  <a:lnTo>
                                    <a:pt x="498" y="258"/>
                                  </a:lnTo>
                                  <a:lnTo>
                                    <a:pt x="486" y="252"/>
                                  </a:lnTo>
                                  <a:lnTo>
                                    <a:pt x="480" y="240"/>
                                  </a:lnTo>
                                  <a:lnTo>
                                    <a:pt x="468" y="234"/>
                                  </a:lnTo>
                                  <a:lnTo>
                                    <a:pt x="450" y="216"/>
                                  </a:lnTo>
                                  <a:lnTo>
                                    <a:pt x="456" y="210"/>
                                  </a:lnTo>
                                  <a:lnTo>
                                    <a:pt x="468" y="204"/>
                                  </a:lnTo>
                                  <a:lnTo>
                                    <a:pt x="474" y="204"/>
                                  </a:lnTo>
                                  <a:lnTo>
                                    <a:pt x="474" y="192"/>
                                  </a:lnTo>
                                  <a:lnTo>
                                    <a:pt x="480" y="192"/>
                                  </a:lnTo>
                                  <a:lnTo>
                                    <a:pt x="492" y="186"/>
                                  </a:lnTo>
                                  <a:lnTo>
                                    <a:pt x="498" y="186"/>
                                  </a:lnTo>
                                  <a:lnTo>
                                    <a:pt x="498" y="174"/>
                                  </a:lnTo>
                                  <a:lnTo>
                                    <a:pt x="450" y="126"/>
                                  </a:lnTo>
                                  <a:lnTo>
                                    <a:pt x="432" y="126"/>
                                  </a:lnTo>
                                  <a:lnTo>
                                    <a:pt x="426" y="132"/>
                                  </a:lnTo>
                                  <a:lnTo>
                                    <a:pt x="420" y="132"/>
                                  </a:lnTo>
                                  <a:lnTo>
                                    <a:pt x="414" y="126"/>
                                  </a:lnTo>
                                  <a:lnTo>
                                    <a:pt x="414" y="120"/>
                                  </a:lnTo>
                                  <a:lnTo>
                                    <a:pt x="408" y="108"/>
                                  </a:lnTo>
                                  <a:lnTo>
                                    <a:pt x="408" y="96"/>
                                  </a:lnTo>
                                  <a:lnTo>
                                    <a:pt x="426" y="96"/>
                                  </a:lnTo>
                                  <a:lnTo>
                                    <a:pt x="426" y="90"/>
                                  </a:lnTo>
                                  <a:lnTo>
                                    <a:pt x="414" y="78"/>
                                  </a:lnTo>
                                  <a:lnTo>
                                    <a:pt x="420" y="54"/>
                                  </a:lnTo>
                                  <a:lnTo>
                                    <a:pt x="426" y="54"/>
                                  </a:lnTo>
                                  <a:lnTo>
                                    <a:pt x="426" y="60"/>
                                  </a:lnTo>
                                  <a:lnTo>
                                    <a:pt x="432" y="60"/>
                                  </a:lnTo>
                                  <a:lnTo>
                                    <a:pt x="432" y="42"/>
                                  </a:lnTo>
                                  <a:lnTo>
                                    <a:pt x="426" y="30"/>
                                  </a:lnTo>
                                  <a:lnTo>
                                    <a:pt x="414" y="18"/>
                                  </a:lnTo>
                                  <a:lnTo>
                                    <a:pt x="408" y="18"/>
                                  </a:lnTo>
                                  <a:lnTo>
                                    <a:pt x="372" y="12"/>
                                  </a:lnTo>
                                  <a:lnTo>
                                    <a:pt x="372" y="0"/>
                                  </a:lnTo>
                                  <a:lnTo>
                                    <a:pt x="336" y="0"/>
                                  </a:lnTo>
                                  <a:lnTo>
                                    <a:pt x="324" y="6"/>
                                  </a:lnTo>
                                  <a:lnTo>
                                    <a:pt x="294" y="6"/>
                                  </a:lnTo>
                                  <a:lnTo>
                                    <a:pt x="282" y="12"/>
                                  </a:lnTo>
                                  <a:lnTo>
                                    <a:pt x="276" y="12"/>
                                  </a:lnTo>
                                  <a:lnTo>
                                    <a:pt x="264" y="18"/>
                                  </a:lnTo>
                                  <a:lnTo>
                                    <a:pt x="264" y="30"/>
                                  </a:lnTo>
                                  <a:lnTo>
                                    <a:pt x="258" y="36"/>
                                  </a:lnTo>
                                  <a:lnTo>
                                    <a:pt x="258" y="72"/>
                                  </a:lnTo>
                                  <a:lnTo>
                                    <a:pt x="234" y="72"/>
                                  </a:lnTo>
                                  <a:lnTo>
                                    <a:pt x="234" y="78"/>
                                  </a:lnTo>
                                  <a:lnTo>
                                    <a:pt x="228" y="84"/>
                                  </a:lnTo>
                                  <a:lnTo>
                                    <a:pt x="228" y="96"/>
                                  </a:lnTo>
                                  <a:lnTo>
                                    <a:pt x="210" y="96"/>
                                  </a:lnTo>
                                  <a:lnTo>
                                    <a:pt x="204" y="90"/>
                                  </a:lnTo>
                                  <a:lnTo>
                                    <a:pt x="192" y="84"/>
                                  </a:lnTo>
                                  <a:lnTo>
                                    <a:pt x="162" y="84"/>
                                  </a:lnTo>
                                  <a:close/>
                                </a:path>
                              </a:pathLst>
                            </a:custGeom>
                            <a:solidFill>
                              <a:srgbClr val="5F5F8C"/>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28" name="Ethiopia" descr="© INSCALE GmbH, 15.06.2010"/>
                            <a:cNvSpPr>
                              <a:spLocks/>
                            </a:cNvSpPr>
                          </a:nvSpPr>
                          <a:spPr bwMode="gray">
                            <a:xfrm>
                              <a:off x="3188" y="1301"/>
                              <a:ext cx="270" cy="236"/>
                            </a:xfrm>
                            <a:custGeom>
                              <a:avLst/>
                              <a:gdLst>
                                <a:gd name="T0" fmla="*/ 2147483647 w 1056"/>
                                <a:gd name="T1" fmla="*/ 2147483647 h 924"/>
                                <a:gd name="T2" fmla="*/ 2147483647 w 1056"/>
                                <a:gd name="T3" fmla="*/ 2147483647 h 924"/>
                                <a:gd name="T4" fmla="*/ 2147483647 w 1056"/>
                                <a:gd name="T5" fmla="*/ 2147483647 h 924"/>
                                <a:gd name="T6" fmla="*/ 2147483647 w 1056"/>
                                <a:gd name="T7" fmla="*/ 2147483647 h 924"/>
                                <a:gd name="T8" fmla="*/ 2147483647 w 1056"/>
                                <a:gd name="T9" fmla="*/ 2147483647 h 924"/>
                                <a:gd name="T10" fmla="*/ 2147483647 w 1056"/>
                                <a:gd name="T11" fmla="*/ 2147483647 h 924"/>
                                <a:gd name="T12" fmla="*/ 2147483647 w 1056"/>
                                <a:gd name="T13" fmla="*/ 2147483647 h 924"/>
                                <a:gd name="T14" fmla="*/ 2147483647 w 1056"/>
                                <a:gd name="T15" fmla="*/ 2147483647 h 924"/>
                                <a:gd name="T16" fmla="*/ 2147483647 w 1056"/>
                                <a:gd name="T17" fmla="*/ 2147483647 h 924"/>
                                <a:gd name="T18" fmla="*/ 2147483647 w 1056"/>
                                <a:gd name="T19" fmla="*/ 2147483647 h 924"/>
                                <a:gd name="T20" fmla="*/ 2147483647 w 1056"/>
                                <a:gd name="T21" fmla="*/ 2147483647 h 924"/>
                                <a:gd name="T22" fmla="*/ 2147483647 w 1056"/>
                                <a:gd name="T23" fmla="*/ 2147483647 h 924"/>
                                <a:gd name="T24" fmla="*/ 2147483647 w 1056"/>
                                <a:gd name="T25" fmla="*/ 2147483647 h 924"/>
                                <a:gd name="T26" fmla="*/ 2147483647 w 1056"/>
                                <a:gd name="T27" fmla="*/ 2147483647 h 924"/>
                                <a:gd name="T28" fmla="*/ 2147483647 w 1056"/>
                                <a:gd name="T29" fmla="*/ 2147483647 h 924"/>
                                <a:gd name="T30" fmla="*/ 2147483647 w 1056"/>
                                <a:gd name="T31" fmla="*/ 2147483647 h 924"/>
                                <a:gd name="T32" fmla="*/ 2147483647 w 1056"/>
                                <a:gd name="T33" fmla="*/ 2147483647 h 924"/>
                                <a:gd name="T34" fmla="*/ 2147483647 w 1056"/>
                                <a:gd name="T35" fmla="*/ 2147483647 h 924"/>
                                <a:gd name="T36" fmla="*/ 2147483647 w 1056"/>
                                <a:gd name="T37" fmla="*/ 2147483647 h 924"/>
                                <a:gd name="T38" fmla="*/ 2147483647 w 1056"/>
                                <a:gd name="T39" fmla="*/ 2147483647 h 924"/>
                                <a:gd name="T40" fmla="*/ 2147483647 w 1056"/>
                                <a:gd name="T41" fmla="*/ 2147483647 h 924"/>
                                <a:gd name="T42" fmla="*/ 2147483647 w 1056"/>
                                <a:gd name="T43" fmla="*/ 2147483647 h 924"/>
                                <a:gd name="T44" fmla="*/ 2147483647 w 1056"/>
                                <a:gd name="T45" fmla="*/ 2147483647 h 924"/>
                                <a:gd name="T46" fmla="*/ 2147483647 w 1056"/>
                                <a:gd name="T47" fmla="*/ 2147483647 h 924"/>
                                <a:gd name="T48" fmla="*/ 2147483647 w 1056"/>
                                <a:gd name="T49" fmla="*/ 2147483647 h 924"/>
                                <a:gd name="T50" fmla="*/ 2147483647 w 1056"/>
                                <a:gd name="T51" fmla="*/ 2147483647 h 924"/>
                                <a:gd name="T52" fmla="*/ 2147483647 w 1056"/>
                                <a:gd name="T53" fmla="*/ 2147483647 h 924"/>
                                <a:gd name="T54" fmla="*/ 2147483647 w 1056"/>
                                <a:gd name="T55" fmla="*/ 2147483647 h 924"/>
                                <a:gd name="T56" fmla="*/ 2147483647 w 1056"/>
                                <a:gd name="T57" fmla="*/ 2147483647 h 924"/>
                                <a:gd name="T58" fmla="*/ 2147483647 w 1056"/>
                                <a:gd name="T59" fmla="*/ 2147483647 h 924"/>
                                <a:gd name="T60" fmla="*/ 2147483647 w 1056"/>
                                <a:gd name="T61" fmla="*/ 2147483647 h 924"/>
                                <a:gd name="T62" fmla="*/ 2147483647 w 1056"/>
                                <a:gd name="T63" fmla="*/ 2147483647 h 924"/>
                                <a:gd name="T64" fmla="*/ 2147483647 w 1056"/>
                                <a:gd name="T65" fmla="*/ 2147483647 h 924"/>
                                <a:gd name="T66" fmla="*/ 2147483647 w 1056"/>
                                <a:gd name="T67" fmla="*/ 2147483647 h 924"/>
                                <a:gd name="T68" fmla="*/ 2147483647 w 1056"/>
                                <a:gd name="T69" fmla="*/ 2147483647 h 924"/>
                                <a:gd name="T70" fmla="*/ 2147483647 w 1056"/>
                                <a:gd name="T71" fmla="*/ 2147483647 h 924"/>
                                <a:gd name="T72" fmla="*/ 2147483647 w 1056"/>
                                <a:gd name="T73" fmla="*/ 0 h 924"/>
                                <a:gd name="T74" fmla="*/ 2147483647 w 1056"/>
                                <a:gd name="T75" fmla="*/ 2147483647 h 924"/>
                                <a:gd name="T76" fmla="*/ 2147483647 w 1056"/>
                                <a:gd name="T77" fmla="*/ 2147483647 h 924"/>
                                <a:gd name="T78" fmla="*/ 2147483647 w 1056"/>
                                <a:gd name="T79" fmla="*/ 2147483647 h 924"/>
                                <a:gd name="T80" fmla="*/ 2147483647 w 1056"/>
                                <a:gd name="T81" fmla="*/ 2147483647 h 924"/>
                                <a:gd name="T82" fmla="*/ 2147483647 w 1056"/>
                                <a:gd name="T83" fmla="*/ 2147483647 h 924"/>
                                <a:gd name="T84" fmla="*/ 2147483647 w 1056"/>
                                <a:gd name="T85" fmla="*/ 2147483647 h 924"/>
                                <a:gd name="T86" fmla="*/ 2147483647 w 1056"/>
                                <a:gd name="T87" fmla="*/ 2147483647 h 924"/>
                                <a:gd name="T88" fmla="*/ 2147483647 w 1056"/>
                                <a:gd name="T89" fmla="*/ 2147483647 h 924"/>
                                <a:gd name="T90" fmla="*/ 2147483647 w 1056"/>
                                <a:gd name="T91" fmla="*/ 2147483647 h 924"/>
                                <a:gd name="T92" fmla="*/ 2147483647 w 1056"/>
                                <a:gd name="T93" fmla="*/ 2147483647 h 924"/>
                                <a:gd name="T94" fmla="*/ 2147483647 w 1056"/>
                                <a:gd name="T95" fmla="*/ 2147483647 h 924"/>
                                <a:gd name="T96" fmla="*/ 2147483647 w 1056"/>
                                <a:gd name="T97" fmla="*/ 2147483647 h 924"/>
                                <a:gd name="T98" fmla="*/ 2147483647 w 1056"/>
                                <a:gd name="T99" fmla="*/ 2147483647 h 924"/>
                                <a:gd name="T100" fmla="*/ 2147483647 w 1056"/>
                                <a:gd name="T101" fmla="*/ 2147483647 h 924"/>
                                <a:gd name="T102" fmla="*/ 2147483647 w 1056"/>
                                <a:gd name="T103" fmla="*/ 2147483647 h 924"/>
                                <a:gd name="T104" fmla="*/ 2147483647 w 1056"/>
                                <a:gd name="T105" fmla="*/ 2147483647 h 924"/>
                                <a:gd name="T106" fmla="*/ 2147483647 w 1056"/>
                                <a:gd name="T107" fmla="*/ 2147483647 h 924"/>
                                <a:gd name="T108" fmla="*/ 2147483647 w 1056"/>
                                <a:gd name="T109" fmla="*/ 2147483647 h 924"/>
                                <a:gd name="T110" fmla="*/ 2147483647 w 1056"/>
                                <a:gd name="T111" fmla="*/ 2147483647 h 924"/>
                                <a:gd name="T112" fmla="*/ 2147483647 w 1056"/>
                                <a:gd name="T113" fmla="*/ 2147483647 h 924"/>
                                <a:gd name="T114" fmla="*/ 2147483647 w 1056"/>
                                <a:gd name="T115" fmla="*/ 2147483647 h 924"/>
                                <a:gd name="T116" fmla="*/ 2147483647 w 1056"/>
                                <a:gd name="T117" fmla="*/ 2147483647 h 924"/>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w 1056"/>
                                <a:gd name="T178" fmla="*/ 0 h 924"/>
                                <a:gd name="T179" fmla="*/ 1056 w 1056"/>
                                <a:gd name="T180" fmla="*/ 924 h 924"/>
                              </a:gdLst>
                              <a:ahLst/>
                              <a:cxnLst>
                                <a:cxn ang="T118">
                                  <a:pos x="T0" y="T1"/>
                                </a:cxn>
                                <a:cxn ang="T119">
                                  <a:pos x="T2" y="T3"/>
                                </a:cxn>
                                <a:cxn ang="T120">
                                  <a:pos x="T4" y="T5"/>
                                </a:cxn>
                                <a:cxn ang="T121">
                                  <a:pos x="T6" y="T7"/>
                                </a:cxn>
                                <a:cxn ang="T122">
                                  <a:pos x="T8" y="T9"/>
                                </a:cxn>
                                <a:cxn ang="T123">
                                  <a:pos x="T10" y="T11"/>
                                </a:cxn>
                                <a:cxn ang="T124">
                                  <a:pos x="T12" y="T13"/>
                                </a:cxn>
                                <a:cxn ang="T125">
                                  <a:pos x="T14" y="T15"/>
                                </a:cxn>
                                <a:cxn ang="T126">
                                  <a:pos x="T16" y="T17"/>
                                </a:cxn>
                                <a:cxn ang="T127">
                                  <a:pos x="T18" y="T19"/>
                                </a:cxn>
                                <a:cxn ang="T128">
                                  <a:pos x="T20" y="T21"/>
                                </a:cxn>
                                <a:cxn ang="T129">
                                  <a:pos x="T22" y="T23"/>
                                </a:cxn>
                                <a:cxn ang="T130">
                                  <a:pos x="T24" y="T25"/>
                                </a:cxn>
                                <a:cxn ang="T131">
                                  <a:pos x="T26" y="T27"/>
                                </a:cxn>
                                <a:cxn ang="T132">
                                  <a:pos x="T28" y="T29"/>
                                </a:cxn>
                                <a:cxn ang="T133">
                                  <a:pos x="T30" y="T31"/>
                                </a:cxn>
                                <a:cxn ang="T134">
                                  <a:pos x="T32" y="T33"/>
                                </a:cxn>
                                <a:cxn ang="T135">
                                  <a:pos x="T34" y="T35"/>
                                </a:cxn>
                                <a:cxn ang="T136">
                                  <a:pos x="T36" y="T37"/>
                                </a:cxn>
                                <a:cxn ang="T137">
                                  <a:pos x="T38" y="T39"/>
                                </a:cxn>
                                <a:cxn ang="T138">
                                  <a:pos x="T40" y="T41"/>
                                </a:cxn>
                                <a:cxn ang="T139">
                                  <a:pos x="T42" y="T43"/>
                                </a:cxn>
                                <a:cxn ang="T140">
                                  <a:pos x="T44" y="T45"/>
                                </a:cxn>
                                <a:cxn ang="T141">
                                  <a:pos x="T46" y="T47"/>
                                </a:cxn>
                                <a:cxn ang="T142">
                                  <a:pos x="T48" y="T49"/>
                                </a:cxn>
                                <a:cxn ang="T143">
                                  <a:pos x="T50" y="T51"/>
                                </a:cxn>
                                <a:cxn ang="T144">
                                  <a:pos x="T52" y="T53"/>
                                </a:cxn>
                                <a:cxn ang="T145">
                                  <a:pos x="T54" y="T55"/>
                                </a:cxn>
                                <a:cxn ang="T146">
                                  <a:pos x="T56" y="T57"/>
                                </a:cxn>
                                <a:cxn ang="T147">
                                  <a:pos x="T58" y="T59"/>
                                </a:cxn>
                                <a:cxn ang="T148">
                                  <a:pos x="T60" y="T61"/>
                                </a:cxn>
                                <a:cxn ang="T149">
                                  <a:pos x="T62" y="T63"/>
                                </a:cxn>
                                <a:cxn ang="T150">
                                  <a:pos x="T64" y="T65"/>
                                </a:cxn>
                                <a:cxn ang="T151">
                                  <a:pos x="T66" y="T67"/>
                                </a:cxn>
                                <a:cxn ang="T152">
                                  <a:pos x="T68" y="T69"/>
                                </a:cxn>
                                <a:cxn ang="T153">
                                  <a:pos x="T70" y="T71"/>
                                </a:cxn>
                                <a:cxn ang="T154">
                                  <a:pos x="T72" y="T73"/>
                                </a:cxn>
                                <a:cxn ang="T155">
                                  <a:pos x="T74" y="T75"/>
                                </a:cxn>
                                <a:cxn ang="T156">
                                  <a:pos x="T76" y="T77"/>
                                </a:cxn>
                                <a:cxn ang="T157">
                                  <a:pos x="T78" y="T79"/>
                                </a:cxn>
                                <a:cxn ang="T158">
                                  <a:pos x="T80" y="T81"/>
                                </a:cxn>
                                <a:cxn ang="T159">
                                  <a:pos x="T82" y="T83"/>
                                </a:cxn>
                                <a:cxn ang="T160">
                                  <a:pos x="T84" y="T85"/>
                                </a:cxn>
                                <a:cxn ang="T161">
                                  <a:pos x="T86" y="T87"/>
                                </a:cxn>
                                <a:cxn ang="T162">
                                  <a:pos x="T88" y="T89"/>
                                </a:cxn>
                                <a:cxn ang="T163">
                                  <a:pos x="T90" y="T91"/>
                                </a:cxn>
                                <a:cxn ang="T164">
                                  <a:pos x="T92" y="T93"/>
                                </a:cxn>
                                <a:cxn ang="T165">
                                  <a:pos x="T94" y="T95"/>
                                </a:cxn>
                                <a:cxn ang="T166">
                                  <a:pos x="T96" y="T97"/>
                                </a:cxn>
                                <a:cxn ang="T167">
                                  <a:pos x="T98" y="T99"/>
                                </a:cxn>
                                <a:cxn ang="T168">
                                  <a:pos x="T100" y="T101"/>
                                </a:cxn>
                                <a:cxn ang="T169">
                                  <a:pos x="T102" y="T103"/>
                                </a:cxn>
                                <a:cxn ang="T170">
                                  <a:pos x="T104" y="T105"/>
                                </a:cxn>
                                <a:cxn ang="T171">
                                  <a:pos x="T106" y="T107"/>
                                </a:cxn>
                                <a:cxn ang="T172">
                                  <a:pos x="T108" y="T109"/>
                                </a:cxn>
                                <a:cxn ang="T173">
                                  <a:pos x="T110" y="T111"/>
                                </a:cxn>
                                <a:cxn ang="T174">
                                  <a:pos x="T112" y="T113"/>
                                </a:cxn>
                                <a:cxn ang="T175">
                                  <a:pos x="T114" y="T115"/>
                                </a:cxn>
                                <a:cxn ang="T176">
                                  <a:pos x="T116" y="T117"/>
                                </a:cxn>
                              </a:cxnLst>
                              <a:rect l="T177" t="T178" r="T179" b="T180"/>
                              <a:pathLst>
                                <a:path w="1056" h="924">
                                  <a:moveTo>
                                    <a:pt x="84" y="642"/>
                                  </a:moveTo>
                                  <a:lnTo>
                                    <a:pt x="108" y="642"/>
                                  </a:lnTo>
                                  <a:lnTo>
                                    <a:pt x="114" y="666"/>
                                  </a:lnTo>
                                  <a:lnTo>
                                    <a:pt x="126" y="666"/>
                                  </a:lnTo>
                                  <a:lnTo>
                                    <a:pt x="126" y="702"/>
                                  </a:lnTo>
                                  <a:lnTo>
                                    <a:pt x="138" y="708"/>
                                  </a:lnTo>
                                  <a:lnTo>
                                    <a:pt x="138" y="726"/>
                                  </a:lnTo>
                                  <a:lnTo>
                                    <a:pt x="156" y="762"/>
                                  </a:lnTo>
                                  <a:lnTo>
                                    <a:pt x="168" y="768"/>
                                  </a:lnTo>
                                  <a:lnTo>
                                    <a:pt x="186" y="768"/>
                                  </a:lnTo>
                                  <a:lnTo>
                                    <a:pt x="192" y="774"/>
                                  </a:lnTo>
                                  <a:lnTo>
                                    <a:pt x="198" y="786"/>
                                  </a:lnTo>
                                  <a:lnTo>
                                    <a:pt x="198" y="804"/>
                                  </a:lnTo>
                                  <a:lnTo>
                                    <a:pt x="210" y="840"/>
                                  </a:lnTo>
                                  <a:lnTo>
                                    <a:pt x="282" y="846"/>
                                  </a:lnTo>
                                  <a:lnTo>
                                    <a:pt x="360" y="906"/>
                                  </a:lnTo>
                                  <a:lnTo>
                                    <a:pt x="390" y="906"/>
                                  </a:lnTo>
                                  <a:lnTo>
                                    <a:pt x="402" y="912"/>
                                  </a:lnTo>
                                  <a:lnTo>
                                    <a:pt x="432" y="912"/>
                                  </a:lnTo>
                                  <a:lnTo>
                                    <a:pt x="444" y="918"/>
                                  </a:lnTo>
                                  <a:lnTo>
                                    <a:pt x="450" y="918"/>
                                  </a:lnTo>
                                  <a:lnTo>
                                    <a:pt x="462" y="924"/>
                                  </a:lnTo>
                                  <a:lnTo>
                                    <a:pt x="486" y="906"/>
                                  </a:lnTo>
                                  <a:lnTo>
                                    <a:pt x="486" y="894"/>
                                  </a:lnTo>
                                  <a:lnTo>
                                    <a:pt x="498" y="882"/>
                                  </a:lnTo>
                                  <a:lnTo>
                                    <a:pt x="510" y="882"/>
                                  </a:lnTo>
                                  <a:lnTo>
                                    <a:pt x="522" y="876"/>
                                  </a:lnTo>
                                  <a:lnTo>
                                    <a:pt x="528" y="870"/>
                                  </a:lnTo>
                                  <a:lnTo>
                                    <a:pt x="534" y="870"/>
                                  </a:lnTo>
                                  <a:lnTo>
                                    <a:pt x="552" y="852"/>
                                  </a:lnTo>
                                  <a:lnTo>
                                    <a:pt x="576" y="882"/>
                                  </a:lnTo>
                                  <a:lnTo>
                                    <a:pt x="606" y="882"/>
                                  </a:lnTo>
                                  <a:lnTo>
                                    <a:pt x="612" y="876"/>
                                  </a:lnTo>
                                  <a:lnTo>
                                    <a:pt x="636" y="882"/>
                                  </a:lnTo>
                                  <a:lnTo>
                                    <a:pt x="636" y="876"/>
                                  </a:lnTo>
                                  <a:lnTo>
                                    <a:pt x="648" y="864"/>
                                  </a:lnTo>
                                  <a:lnTo>
                                    <a:pt x="660" y="864"/>
                                  </a:lnTo>
                                  <a:lnTo>
                                    <a:pt x="672" y="858"/>
                                  </a:lnTo>
                                  <a:lnTo>
                                    <a:pt x="696" y="858"/>
                                  </a:lnTo>
                                  <a:lnTo>
                                    <a:pt x="714" y="840"/>
                                  </a:lnTo>
                                  <a:lnTo>
                                    <a:pt x="714" y="828"/>
                                  </a:lnTo>
                                  <a:lnTo>
                                    <a:pt x="726" y="822"/>
                                  </a:lnTo>
                                  <a:lnTo>
                                    <a:pt x="732" y="816"/>
                                  </a:lnTo>
                                  <a:lnTo>
                                    <a:pt x="744" y="810"/>
                                  </a:lnTo>
                                  <a:lnTo>
                                    <a:pt x="756" y="810"/>
                                  </a:lnTo>
                                  <a:lnTo>
                                    <a:pt x="762" y="804"/>
                                  </a:lnTo>
                                  <a:lnTo>
                                    <a:pt x="846" y="804"/>
                                  </a:lnTo>
                                  <a:lnTo>
                                    <a:pt x="1056" y="558"/>
                                  </a:lnTo>
                                  <a:lnTo>
                                    <a:pt x="984" y="564"/>
                                  </a:lnTo>
                                  <a:lnTo>
                                    <a:pt x="948" y="546"/>
                                  </a:lnTo>
                                  <a:lnTo>
                                    <a:pt x="936" y="534"/>
                                  </a:lnTo>
                                  <a:lnTo>
                                    <a:pt x="918" y="528"/>
                                  </a:lnTo>
                                  <a:lnTo>
                                    <a:pt x="906" y="522"/>
                                  </a:lnTo>
                                  <a:lnTo>
                                    <a:pt x="882" y="516"/>
                                  </a:lnTo>
                                  <a:lnTo>
                                    <a:pt x="810" y="492"/>
                                  </a:lnTo>
                                  <a:lnTo>
                                    <a:pt x="774" y="474"/>
                                  </a:lnTo>
                                  <a:lnTo>
                                    <a:pt x="768" y="462"/>
                                  </a:lnTo>
                                  <a:lnTo>
                                    <a:pt x="762" y="456"/>
                                  </a:lnTo>
                                  <a:lnTo>
                                    <a:pt x="756" y="444"/>
                                  </a:lnTo>
                                  <a:lnTo>
                                    <a:pt x="732" y="444"/>
                                  </a:lnTo>
                                  <a:lnTo>
                                    <a:pt x="732" y="438"/>
                                  </a:lnTo>
                                  <a:lnTo>
                                    <a:pt x="726" y="432"/>
                                  </a:lnTo>
                                  <a:lnTo>
                                    <a:pt x="714" y="408"/>
                                  </a:lnTo>
                                  <a:lnTo>
                                    <a:pt x="708" y="402"/>
                                  </a:lnTo>
                                  <a:lnTo>
                                    <a:pt x="702" y="390"/>
                                  </a:lnTo>
                                  <a:lnTo>
                                    <a:pt x="696" y="384"/>
                                  </a:lnTo>
                                  <a:lnTo>
                                    <a:pt x="690" y="372"/>
                                  </a:lnTo>
                                  <a:lnTo>
                                    <a:pt x="690" y="360"/>
                                  </a:lnTo>
                                  <a:lnTo>
                                    <a:pt x="678" y="348"/>
                                  </a:lnTo>
                                  <a:lnTo>
                                    <a:pt x="696" y="318"/>
                                  </a:lnTo>
                                  <a:lnTo>
                                    <a:pt x="690" y="312"/>
                                  </a:lnTo>
                                  <a:lnTo>
                                    <a:pt x="678" y="306"/>
                                  </a:lnTo>
                                  <a:lnTo>
                                    <a:pt x="666" y="306"/>
                                  </a:lnTo>
                                  <a:lnTo>
                                    <a:pt x="660" y="312"/>
                                  </a:lnTo>
                                  <a:lnTo>
                                    <a:pt x="654" y="312"/>
                                  </a:lnTo>
                                  <a:lnTo>
                                    <a:pt x="648" y="318"/>
                                  </a:lnTo>
                                  <a:lnTo>
                                    <a:pt x="624" y="318"/>
                                  </a:lnTo>
                                  <a:lnTo>
                                    <a:pt x="612" y="306"/>
                                  </a:lnTo>
                                  <a:lnTo>
                                    <a:pt x="612" y="294"/>
                                  </a:lnTo>
                                  <a:lnTo>
                                    <a:pt x="606" y="276"/>
                                  </a:lnTo>
                                  <a:lnTo>
                                    <a:pt x="606" y="264"/>
                                  </a:lnTo>
                                  <a:lnTo>
                                    <a:pt x="624" y="246"/>
                                  </a:lnTo>
                                  <a:lnTo>
                                    <a:pt x="654" y="192"/>
                                  </a:lnTo>
                                  <a:lnTo>
                                    <a:pt x="642" y="174"/>
                                  </a:lnTo>
                                  <a:lnTo>
                                    <a:pt x="630" y="174"/>
                                  </a:lnTo>
                                  <a:lnTo>
                                    <a:pt x="618" y="168"/>
                                  </a:lnTo>
                                  <a:lnTo>
                                    <a:pt x="612" y="162"/>
                                  </a:lnTo>
                                  <a:lnTo>
                                    <a:pt x="612" y="138"/>
                                  </a:lnTo>
                                  <a:lnTo>
                                    <a:pt x="600" y="126"/>
                                  </a:lnTo>
                                  <a:lnTo>
                                    <a:pt x="576" y="114"/>
                                  </a:lnTo>
                                  <a:lnTo>
                                    <a:pt x="570" y="108"/>
                                  </a:lnTo>
                                  <a:lnTo>
                                    <a:pt x="546" y="72"/>
                                  </a:lnTo>
                                  <a:lnTo>
                                    <a:pt x="534" y="66"/>
                                  </a:lnTo>
                                  <a:lnTo>
                                    <a:pt x="528" y="60"/>
                                  </a:lnTo>
                                  <a:lnTo>
                                    <a:pt x="516" y="60"/>
                                  </a:lnTo>
                                  <a:lnTo>
                                    <a:pt x="498" y="36"/>
                                  </a:lnTo>
                                  <a:lnTo>
                                    <a:pt x="468" y="36"/>
                                  </a:lnTo>
                                  <a:lnTo>
                                    <a:pt x="462" y="30"/>
                                  </a:lnTo>
                                  <a:lnTo>
                                    <a:pt x="444" y="30"/>
                                  </a:lnTo>
                                  <a:lnTo>
                                    <a:pt x="432" y="36"/>
                                  </a:lnTo>
                                  <a:lnTo>
                                    <a:pt x="420" y="36"/>
                                  </a:lnTo>
                                  <a:lnTo>
                                    <a:pt x="420" y="24"/>
                                  </a:lnTo>
                                  <a:lnTo>
                                    <a:pt x="414" y="18"/>
                                  </a:lnTo>
                                  <a:lnTo>
                                    <a:pt x="408" y="24"/>
                                  </a:lnTo>
                                  <a:lnTo>
                                    <a:pt x="402" y="36"/>
                                  </a:lnTo>
                                  <a:lnTo>
                                    <a:pt x="372" y="36"/>
                                  </a:lnTo>
                                  <a:lnTo>
                                    <a:pt x="366" y="24"/>
                                  </a:lnTo>
                                  <a:lnTo>
                                    <a:pt x="360" y="18"/>
                                  </a:lnTo>
                                  <a:lnTo>
                                    <a:pt x="354" y="18"/>
                                  </a:lnTo>
                                  <a:lnTo>
                                    <a:pt x="342" y="6"/>
                                  </a:lnTo>
                                  <a:lnTo>
                                    <a:pt x="330" y="0"/>
                                  </a:lnTo>
                                  <a:lnTo>
                                    <a:pt x="330" y="12"/>
                                  </a:lnTo>
                                  <a:lnTo>
                                    <a:pt x="324" y="24"/>
                                  </a:lnTo>
                                  <a:lnTo>
                                    <a:pt x="318" y="42"/>
                                  </a:lnTo>
                                  <a:lnTo>
                                    <a:pt x="318" y="54"/>
                                  </a:lnTo>
                                  <a:lnTo>
                                    <a:pt x="306" y="66"/>
                                  </a:lnTo>
                                  <a:lnTo>
                                    <a:pt x="288" y="48"/>
                                  </a:lnTo>
                                  <a:lnTo>
                                    <a:pt x="288" y="42"/>
                                  </a:lnTo>
                                  <a:lnTo>
                                    <a:pt x="282" y="36"/>
                                  </a:lnTo>
                                  <a:lnTo>
                                    <a:pt x="276" y="36"/>
                                  </a:lnTo>
                                  <a:lnTo>
                                    <a:pt x="276" y="42"/>
                                  </a:lnTo>
                                  <a:lnTo>
                                    <a:pt x="270" y="48"/>
                                  </a:lnTo>
                                  <a:lnTo>
                                    <a:pt x="234" y="48"/>
                                  </a:lnTo>
                                  <a:lnTo>
                                    <a:pt x="234" y="90"/>
                                  </a:lnTo>
                                  <a:lnTo>
                                    <a:pt x="228" y="96"/>
                                  </a:lnTo>
                                  <a:lnTo>
                                    <a:pt x="222" y="108"/>
                                  </a:lnTo>
                                  <a:lnTo>
                                    <a:pt x="216" y="114"/>
                                  </a:lnTo>
                                  <a:lnTo>
                                    <a:pt x="210" y="126"/>
                                  </a:lnTo>
                                  <a:lnTo>
                                    <a:pt x="210" y="174"/>
                                  </a:lnTo>
                                  <a:lnTo>
                                    <a:pt x="180" y="174"/>
                                  </a:lnTo>
                                  <a:lnTo>
                                    <a:pt x="174" y="180"/>
                                  </a:lnTo>
                                  <a:lnTo>
                                    <a:pt x="168" y="192"/>
                                  </a:lnTo>
                                  <a:lnTo>
                                    <a:pt x="162" y="198"/>
                                  </a:lnTo>
                                  <a:lnTo>
                                    <a:pt x="162" y="234"/>
                                  </a:lnTo>
                                  <a:lnTo>
                                    <a:pt x="156" y="240"/>
                                  </a:lnTo>
                                  <a:lnTo>
                                    <a:pt x="144" y="240"/>
                                  </a:lnTo>
                                  <a:lnTo>
                                    <a:pt x="138" y="246"/>
                                  </a:lnTo>
                                  <a:lnTo>
                                    <a:pt x="138" y="270"/>
                                  </a:lnTo>
                                  <a:lnTo>
                                    <a:pt x="126" y="288"/>
                                  </a:lnTo>
                                  <a:lnTo>
                                    <a:pt x="126" y="294"/>
                                  </a:lnTo>
                                  <a:lnTo>
                                    <a:pt x="132" y="300"/>
                                  </a:lnTo>
                                  <a:lnTo>
                                    <a:pt x="132" y="336"/>
                                  </a:lnTo>
                                  <a:lnTo>
                                    <a:pt x="126" y="342"/>
                                  </a:lnTo>
                                  <a:lnTo>
                                    <a:pt x="114" y="342"/>
                                  </a:lnTo>
                                  <a:lnTo>
                                    <a:pt x="108" y="336"/>
                                  </a:lnTo>
                                  <a:lnTo>
                                    <a:pt x="108" y="324"/>
                                  </a:lnTo>
                                  <a:lnTo>
                                    <a:pt x="102" y="324"/>
                                  </a:lnTo>
                                  <a:lnTo>
                                    <a:pt x="84" y="342"/>
                                  </a:lnTo>
                                  <a:lnTo>
                                    <a:pt x="84" y="360"/>
                                  </a:lnTo>
                                  <a:lnTo>
                                    <a:pt x="90" y="372"/>
                                  </a:lnTo>
                                  <a:lnTo>
                                    <a:pt x="90" y="390"/>
                                  </a:lnTo>
                                  <a:lnTo>
                                    <a:pt x="84" y="396"/>
                                  </a:lnTo>
                                  <a:lnTo>
                                    <a:pt x="72" y="402"/>
                                  </a:lnTo>
                                  <a:lnTo>
                                    <a:pt x="66" y="414"/>
                                  </a:lnTo>
                                  <a:lnTo>
                                    <a:pt x="66" y="426"/>
                                  </a:lnTo>
                                  <a:lnTo>
                                    <a:pt x="72" y="438"/>
                                  </a:lnTo>
                                  <a:lnTo>
                                    <a:pt x="72" y="450"/>
                                  </a:lnTo>
                                  <a:lnTo>
                                    <a:pt x="78" y="456"/>
                                  </a:lnTo>
                                  <a:lnTo>
                                    <a:pt x="78" y="492"/>
                                  </a:lnTo>
                                  <a:lnTo>
                                    <a:pt x="72" y="504"/>
                                  </a:lnTo>
                                  <a:lnTo>
                                    <a:pt x="72" y="516"/>
                                  </a:lnTo>
                                  <a:lnTo>
                                    <a:pt x="66" y="522"/>
                                  </a:lnTo>
                                  <a:lnTo>
                                    <a:pt x="54" y="522"/>
                                  </a:lnTo>
                                  <a:lnTo>
                                    <a:pt x="48" y="528"/>
                                  </a:lnTo>
                                  <a:lnTo>
                                    <a:pt x="42" y="522"/>
                                  </a:lnTo>
                                  <a:lnTo>
                                    <a:pt x="6" y="522"/>
                                  </a:lnTo>
                                  <a:lnTo>
                                    <a:pt x="12" y="546"/>
                                  </a:lnTo>
                                  <a:lnTo>
                                    <a:pt x="6" y="552"/>
                                  </a:lnTo>
                                  <a:lnTo>
                                    <a:pt x="0" y="564"/>
                                  </a:lnTo>
                                  <a:lnTo>
                                    <a:pt x="0" y="576"/>
                                  </a:lnTo>
                                  <a:lnTo>
                                    <a:pt x="6" y="576"/>
                                  </a:lnTo>
                                  <a:lnTo>
                                    <a:pt x="18" y="582"/>
                                  </a:lnTo>
                                  <a:lnTo>
                                    <a:pt x="42" y="582"/>
                                  </a:lnTo>
                                  <a:lnTo>
                                    <a:pt x="48" y="588"/>
                                  </a:lnTo>
                                  <a:lnTo>
                                    <a:pt x="60" y="594"/>
                                  </a:lnTo>
                                  <a:lnTo>
                                    <a:pt x="66" y="606"/>
                                  </a:lnTo>
                                  <a:lnTo>
                                    <a:pt x="78" y="612"/>
                                  </a:lnTo>
                                  <a:lnTo>
                                    <a:pt x="78" y="630"/>
                                  </a:lnTo>
                                  <a:lnTo>
                                    <a:pt x="84" y="642"/>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29" name="Estonia" descr="© INSCALE GmbH, 15.06.2010"/>
                            <a:cNvSpPr>
                              <a:spLocks noEditPoints="1"/>
                            </a:cNvSpPr>
                          </a:nvSpPr>
                          <a:spPr bwMode="gray">
                            <a:xfrm>
                              <a:off x="2944" y="394"/>
                              <a:ext cx="89" cy="40"/>
                            </a:xfrm>
                            <a:custGeom>
                              <a:avLst/>
                              <a:gdLst>
                                <a:gd name="T0" fmla="*/ 2147483647 w 348"/>
                                <a:gd name="T1" fmla="*/ 2147483647 h 156"/>
                                <a:gd name="T2" fmla="*/ 2147483647 w 348"/>
                                <a:gd name="T3" fmla="*/ 2147483647 h 156"/>
                                <a:gd name="T4" fmla="*/ 2147483647 w 348"/>
                                <a:gd name="T5" fmla="*/ 2147483647 h 156"/>
                                <a:gd name="T6" fmla="*/ 2147483647 w 348"/>
                                <a:gd name="T7" fmla="*/ 2147483647 h 156"/>
                                <a:gd name="T8" fmla="*/ 2147483647 w 348"/>
                                <a:gd name="T9" fmla="*/ 2147483647 h 156"/>
                                <a:gd name="T10" fmla="*/ 2147483647 w 348"/>
                                <a:gd name="T11" fmla="*/ 2147483647 h 156"/>
                                <a:gd name="T12" fmla="*/ 2147483647 w 348"/>
                                <a:gd name="T13" fmla="*/ 2147483647 h 156"/>
                                <a:gd name="T14" fmla="*/ 2147483647 w 348"/>
                                <a:gd name="T15" fmla="*/ 0 h 156"/>
                                <a:gd name="T16" fmla="*/ 2147483647 w 348"/>
                                <a:gd name="T17" fmla="*/ 2147483647 h 156"/>
                                <a:gd name="T18" fmla="*/ 2147483647 w 348"/>
                                <a:gd name="T19" fmla="*/ 2147483647 h 156"/>
                                <a:gd name="T20" fmla="*/ 2147483647 w 348"/>
                                <a:gd name="T21" fmla="*/ 2147483647 h 156"/>
                                <a:gd name="T22" fmla="*/ 2147483647 w 348"/>
                                <a:gd name="T23" fmla="*/ 2147483647 h 156"/>
                                <a:gd name="T24" fmla="*/ 2147483647 w 348"/>
                                <a:gd name="T25" fmla="*/ 2147483647 h 156"/>
                                <a:gd name="T26" fmla="*/ 2147483647 w 348"/>
                                <a:gd name="T27" fmla="*/ 2147483647 h 156"/>
                                <a:gd name="T28" fmla="*/ 2147483647 w 348"/>
                                <a:gd name="T29" fmla="*/ 2147483647 h 156"/>
                                <a:gd name="T30" fmla="*/ 2147483647 w 348"/>
                                <a:gd name="T31" fmla="*/ 2147483647 h 156"/>
                                <a:gd name="T32" fmla="*/ 2147483647 w 348"/>
                                <a:gd name="T33" fmla="*/ 2147483647 h 156"/>
                                <a:gd name="T34" fmla="*/ 2147483647 w 348"/>
                                <a:gd name="T35" fmla="*/ 2147483647 h 156"/>
                                <a:gd name="T36" fmla="*/ 2147483647 w 348"/>
                                <a:gd name="T37" fmla="*/ 2147483647 h 156"/>
                                <a:gd name="T38" fmla="*/ 2147483647 w 348"/>
                                <a:gd name="T39" fmla="*/ 2147483647 h 156"/>
                                <a:gd name="T40" fmla="*/ 2147483647 w 348"/>
                                <a:gd name="T41" fmla="*/ 2147483647 h 156"/>
                                <a:gd name="T42" fmla="*/ 2147483647 w 348"/>
                                <a:gd name="T43" fmla="*/ 2147483647 h 156"/>
                                <a:gd name="T44" fmla="*/ 2147483647 w 348"/>
                                <a:gd name="T45" fmla="*/ 2147483647 h 156"/>
                                <a:gd name="T46" fmla="*/ 2147483647 w 348"/>
                                <a:gd name="T47" fmla="*/ 2147483647 h 156"/>
                                <a:gd name="T48" fmla="*/ 0 w 348"/>
                                <a:gd name="T49" fmla="*/ 2147483647 h 156"/>
                                <a:gd name="T50" fmla="*/ 2147483647 w 348"/>
                                <a:gd name="T51" fmla="*/ 2147483647 h 156"/>
                                <a:gd name="T52" fmla="*/ 2147483647 w 348"/>
                                <a:gd name="T53" fmla="*/ 2147483647 h 156"/>
                                <a:gd name="T54" fmla="*/ 2147483647 w 348"/>
                                <a:gd name="T55" fmla="*/ 2147483647 h 156"/>
                                <a:gd name="T56" fmla="*/ 2147483647 w 348"/>
                                <a:gd name="T57" fmla="*/ 2147483647 h 156"/>
                                <a:gd name="T58" fmla="*/ 2147483647 w 348"/>
                                <a:gd name="T59" fmla="*/ 2147483647 h 156"/>
                                <a:gd name="T60" fmla="*/ 2147483647 w 348"/>
                                <a:gd name="T61" fmla="*/ 2147483647 h 156"/>
                                <a:gd name="T62" fmla="*/ 2147483647 w 348"/>
                                <a:gd name="T63" fmla="*/ 2147483647 h 156"/>
                                <a:gd name="T64" fmla="*/ 2147483647 w 348"/>
                                <a:gd name="T65" fmla="*/ 2147483647 h 156"/>
                                <a:gd name="T66" fmla="*/ 2147483647 w 348"/>
                                <a:gd name="T67" fmla="*/ 2147483647 h 156"/>
                                <a:gd name="T68" fmla="*/ 2147483647 w 348"/>
                                <a:gd name="T69" fmla="*/ 2147483647 h 156"/>
                                <a:gd name="T70" fmla="*/ 2147483647 w 348"/>
                                <a:gd name="T71" fmla="*/ 2147483647 h 15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w 348"/>
                                <a:gd name="T109" fmla="*/ 0 h 156"/>
                                <a:gd name="T110" fmla="*/ 348 w 348"/>
                                <a:gd name="T111" fmla="*/ 156 h 156"/>
                              </a:gdLst>
                              <a:ahLst/>
                              <a:cxnLst>
                                <a:cxn ang="T72">
                                  <a:pos x="T0" y="T1"/>
                                </a:cxn>
                                <a:cxn ang="T73">
                                  <a:pos x="T2" y="T3"/>
                                </a:cxn>
                                <a:cxn ang="T74">
                                  <a:pos x="T4" y="T5"/>
                                </a:cxn>
                                <a:cxn ang="T75">
                                  <a:pos x="T6" y="T7"/>
                                </a:cxn>
                                <a:cxn ang="T76">
                                  <a:pos x="T8" y="T9"/>
                                </a:cxn>
                                <a:cxn ang="T77">
                                  <a:pos x="T10" y="T11"/>
                                </a:cxn>
                                <a:cxn ang="T78">
                                  <a:pos x="T12" y="T13"/>
                                </a:cxn>
                                <a:cxn ang="T79">
                                  <a:pos x="T14" y="T15"/>
                                </a:cxn>
                                <a:cxn ang="T80">
                                  <a:pos x="T16" y="T17"/>
                                </a:cxn>
                                <a:cxn ang="T81">
                                  <a:pos x="T18" y="T19"/>
                                </a:cxn>
                                <a:cxn ang="T82">
                                  <a:pos x="T20" y="T21"/>
                                </a:cxn>
                                <a:cxn ang="T83">
                                  <a:pos x="T22" y="T23"/>
                                </a:cxn>
                                <a:cxn ang="T84">
                                  <a:pos x="T24" y="T25"/>
                                </a:cxn>
                                <a:cxn ang="T85">
                                  <a:pos x="T26" y="T27"/>
                                </a:cxn>
                                <a:cxn ang="T86">
                                  <a:pos x="T28" y="T29"/>
                                </a:cxn>
                                <a:cxn ang="T87">
                                  <a:pos x="T30" y="T31"/>
                                </a:cxn>
                                <a:cxn ang="T88">
                                  <a:pos x="T32" y="T33"/>
                                </a:cxn>
                                <a:cxn ang="T89">
                                  <a:pos x="T34" y="T35"/>
                                </a:cxn>
                                <a:cxn ang="T90">
                                  <a:pos x="T36" y="T37"/>
                                </a:cxn>
                                <a:cxn ang="T91">
                                  <a:pos x="T38" y="T39"/>
                                </a:cxn>
                                <a:cxn ang="T92">
                                  <a:pos x="T40" y="T41"/>
                                </a:cxn>
                                <a:cxn ang="T93">
                                  <a:pos x="T42" y="T43"/>
                                </a:cxn>
                                <a:cxn ang="T94">
                                  <a:pos x="T44" y="T45"/>
                                </a:cxn>
                                <a:cxn ang="T95">
                                  <a:pos x="T46" y="T47"/>
                                </a:cxn>
                                <a:cxn ang="T96">
                                  <a:pos x="T48" y="T49"/>
                                </a:cxn>
                                <a:cxn ang="T97">
                                  <a:pos x="T50" y="T51"/>
                                </a:cxn>
                                <a:cxn ang="T98">
                                  <a:pos x="T52" y="T53"/>
                                </a:cxn>
                                <a:cxn ang="T99">
                                  <a:pos x="T54" y="T55"/>
                                </a:cxn>
                                <a:cxn ang="T100">
                                  <a:pos x="T56" y="T57"/>
                                </a:cxn>
                                <a:cxn ang="T101">
                                  <a:pos x="T58" y="T59"/>
                                </a:cxn>
                                <a:cxn ang="T102">
                                  <a:pos x="T60" y="T61"/>
                                </a:cxn>
                                <a:cxn ang="T103">
                                  <a:pos x="T62" y="T63"/>
                                </a:cxn>
                                <a:cxn ang="T104">
                                  <a:pos x="T64" y="T65"/>
                                </a:cxn>
                                <a:cxn ang="T105">
                                  <a:pos x="T66" y="T67"/>
                                </a:cxn>
                                <a:cxn ang="T106">
                                  <a:pos x="T68" y="T69"/>
                                </a:cxn>
                                <a:cxn ang="T107">
                                  <a:pos x="T70" y="T71"/>
                                </a:cxn>
                              </a:cxnLst>
                              <a:rect l="T108" t="T109" r="T110" b="T111"/>
                              <a:pathLst>
                                <a:path w="348" h="156">
                                  <a:moveTo>
                                    <a:pt x="336" y="114"/>
                                  </a:moveTo>
                                  <a:lnTo>
                                    <a:pt x="324" y="108"/>
                                  </a:lnTo>
                                  <a:lnTo>
                                    <a:pt x="336" y="84"/>
                                  </a:lnTo>
                                  <a:lnTo>
                                    <a:pt x="318" y="78"/>
                                  </a:lnTo>
                                  <a:lnTo>
                                    <a:pt x="318" y="60"/>
                                  </a:lnTo>
                                  <a:lnTo>
                                    <a:pt x="330" y="48"/>
                                  </a:lnTo>
                                  <a:lnTo>
                                    <a:pt x="336" y="48"/>
                                  </a:lnTo>
                                  <a:lnTo>
                                    <a:pt x="342" y="42"/>
                                  </a:lnTo>
                                  <a:lnTo>
                                    <a:pt x="336" y="30"/>
                                  </a:lnTo>
                                  <a:lnTo>
                                    <a:pt x="342" y="18"/>
                                  </a:lnTo>
                                  <a:lnTo>
                                    <a:pt x="330" y="12"/>
                                  </a:lnTo>
                                  <a:lnTo>
                                    <a:pt x="312" y="12"/>
                                  </a:lnTo>
                                  <a:lnTo>
                                    <a:pt x="294" y="6"/>
                                  </a:lnTo>
                                  <a:lnTo>
                                    <a:pt x="276" y="6"/>
                                  </a:lnTo>
                                  <a:lnTo>
                                    <a:pt x="264" y="0"/>
                                  </a:lnTo>
                                  <a:lnTo>
                                    <a:pt x="204" y="0"/>
                                  </a:lnTo>
                                  <a:lnTo>
                                    <a:pt x="192" y="6"/>
                                  </a:lnTo>
                                  <a:lnTo>
                                    <a:pt x="156" y="6"/>
                                  </a:lnTo>
                                  <a:lnTo>
                                    <a:pt x="150" y="12"/>
                                  </a:lnTo>
                                  <a:lnTo>
                                    <a:pt x="126" y="24"/>
                                  </a:lnTo>
                                  <a:lnTo>
                                    <a:pt x="108" y="30"/>
                                  </a:lnTo>
                                  <a:lnTo>
                                    <a:pt x="96" y="36"/>
                                  </a:lnTo>
                                  <a:lnTo>
                                    <a:pt x="90" y="36"/>
                                  </a:lnTo>
                                  <a:lnTo>
                                    <a:pt x="84" y="42"/>
                                  </a:lnTo>
                                  <a:lnTo>
                                    <a:pt x="84" y="48"/>
                                  </a:lnTo>
                                  <a:lnTo>
                                    <a:pt x="90" y="60"/>
                                  </a:lnTo>
                                  <a:lnTo>
                                    <a:pt x="90" y="72"/>
                                  </a:lnTo>
                                  <a:lnTo>
                                    <a:pt x="96" y="78"/>
                                  </a:lnTo>
                                  <a:lnTo>
                                    <a:pt x="96" y="84"/>
                                  </a:lnTo>
                                  <a:lnTo>
                                    <a:pt x="150" y="90"/>
                                  </a:lnTo>
                                  <a:lnTo>
                                    <a:pt x="138" y="126"/>
                                  </a:lnTo>
                                  <a:lnTo>
                                    <a:pt x="150" y="126"/>
                                  </a:lnTo>
                                  <a:lnTo>
                                    <a:pt x="180" y="114"/>
                                  </a:lnTo>
                                  <a:lnTo>
                                    <a:pt x="210" y="114"/>
                                  </a:lnTo>
                                  <a:lnTo>
                                    <a:pt x="234" y="126"/>
                                  </a:lnTo>
                                  <a:lnTo>
                                    <a:pt x="240" y="132"/>
                                  </a:lnTo>
                                  <a:lnTo>
                                    <a:pt x="252" y="138"/>
                                  </a:lnTo>
                                  <a:lnTo>
                                    <a:pt x="270" y="156"/>
                                  </a:lnTo>
                                  <a:lnTo>
                                    <a:pt x="288" y="156"/>
                                  </a:lnTo>
                                  <a:lnTo>
                                    <a:pt x="294" y="150"/>
                                  </a:lnTo>
                                  <a:lnTo>
                                    <a:pt x="312" y="150"/>
                                  </a:lnTo>
                                  <a:lnTo>
                                    <a:pt x="318" y="156"/>
                                  </a:lnTo>
                                  <a:lnTo>
                                    <a:pt x="330" y="156"/>
                                  </a:lnTo>
                                  <a:lnTo>
                                    <a:pt x="330" y="144"/>
                                  </a:lnTo>
                                  <a:lnTo>
                                    <a:pt x="348" y="132"/>
                                  </a:lnTo>
                                  <a:lnTo>
                                    <a:pt x="336" y="114"/>
                                  </a:lnTo>
                                  <a:close/>
                                  <a:moveTo>
                                    <a:pt x="36" y="78"/>
                                  </a:moveTo>
                                  <a:lnTo>
                                    <a:pt x="6" y="78"/>
                                  </a:lnTo>
                                  <a:lnTo>
                                    <a:pt x="0" y="84"/>
                                  </a:lnTo>
                                  <a:lnTo>
                                    <a:pt x="0" y="102"/>
                                  </a:lnTo>
                                  <a:lnTo>
                                    <a:pt x="6" y="108"/>
                                  </a:lnTo>
                                  <a:lnTo>
                                    <a:pt x="18" y="132"/>
                                  </a:lnTo>
                                  <a:lnTo>
                                    <a:pt x="24" y="126"/>
                                  </a:lnTo>
                                  <a:lnTo>
                                    <a:pt x="30" y="114"/>
                                  </a:lnTo>
                                  <a:lnTo>
                                    <a:pt x="42" y="108"/>
                                  </a:lnTo>
                                  <a:lnTo>
                                    <a:pt x="54" y="108"/>
                                  </a:lnTo>
                                  <a:lnTo>
                                    <a:pt x="60" y="102"/>
                                  </a:lnTo>
                                  <a:lnTo>
                                    <a:pt x="72" y="96"/>
                                  </a:lnTo>
                                  <a:lnTo>
                                    <a:pt x="78" y="90"/>
                                  </a:lnTo>
                                  <a:lnTo>
                                    <a:pt x="72" y="72"/>
                                  </a:lnTo>
                                  <a:lnTo>
                                    <a:pt x="36" y="78"/>
                                  </a:lnTo>
                                  <a:close/>
                                  <a:moveTo>
                                    <a:pt x="36" y="66"/>
                                  </a:moveTo>
                                  <a:lnTo>
                                    <a:pt x="48" y="66"/>
                                  </a:lnTo>
                                  <a:lnTo>
                                    <a:pt x="54" y="54"/>
                                  </a:lnTo>
                                  <a:lnTo>
                                    <a:pt x="60" y="48"/>
                                  </a:lnTo>
                                  <a:lnTo>
                                    <a:pt x="60" y="42"/>
                                  </a:lnTo>
                                  <a:lnTo>
                                    <a:pt x="54" y="36"/>
                                  </a:lnTo>
                                  <a:lnTo>
                                    <a:pt x="48" y="36"/>
                                  </a:lnTo>
                                  <a:lnTo>
                                    <a:pt x="36" y="42"/>
                                  </a:lnTo>
                                  <a:lnTo>
                                    <a:pt x="30" y="48"/>
                                  </a:lnTo>
                                  <a:lnTo>
                                    <a:pt x="24" y="60"/>
                                  </a:lnTo>
                                  <a:lnTo>
                                    <a:pt x="30" y="66"/>
                                  </a:lnTo>
                                  <a:lnTo>
                                    <a:pt x="36" y="66"/>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30" name="Eritrea" descr="© INSCALE GmbH, 15.06.2010"/>
                            <a:cNvSpPr>
                              <a:spLocks/>
                            </a:cNvSpPr>
                          </a:nvSpPr>
                          <a:spPr bwMode="gray">
                            <a:xfrm>
                              <a:off x="3245" y="1236"/>
                              <a:ext cx="123" cy="117"/>
                            </a:xfrm>
                            <a:custGeom>
                              <a:avLst/>
                              <a:gdLst>
                                <a:gd name="T0" fmla="*/ 2147483647 w 480"/>
                                <a:gd name="T1" fmla="*/ 2147483647 h 456"/>
                                <a:gd name="T2" fmla="*/ 2147483647 w 480"/>
                                <a:gd name="T3" fmla="*/ 2147483647 h 456"/>
                                <a:gd name="T4" fmla="*/ 2147483647 w 480"/>
                                <a:gd name="T5" fmla="*/ 2147483647 h 456"/>
                                <a:gd name="T6" fmla="*/ 2147483647 w 480"/>
                                <a:gd name="T7" fmla="*/ 2147483647 h 456"/>
                                <a:gd name="T8" fmla="*/ 2147483647 w 480"/>
                                <a:gd name="T9" fmla="*/ 2147483647 h 456"/>
                                <a:gd name="T10" fmla="*/ 2147483647 w 480"/>
                                <a:gd name="T11" fmla="*/ 2147483647 h 456"/>
                                <a:gd name="T12" fmla="*/ 2147483647 w 480"/>
                                <a:gd name="T13" fmla="*/ 2147483647 h 456"/>
                                <a:gd name="T14" fmla="*/ 2147483647 w 480"/>
                                <a:gd name="T15" fmla="*/ 2147483647 h 456"/>
                                <a:gd name="T16" fmla="*/ 0 w 480"/>
                                <a:gd name="T17" fmla="*/ 2147483647 h 456"/>
                                <a:gd name="T18" fmla="*/ 2147483647 w 480"/>
                                <a:gd name="T19" fmla="*/ 2147483647 h 456"/>
                                <a:gd name="T20" fmla="*/ 2147483647 w 480"/>
                                <a:gd name="T21" fmla="*/ 2147483647 h 456"/>
                                <a:gd name="T22" fmla="*/ 2147483647 w 480"/>
                                <a:gd name="T23" fmla="*/ 2147483647 h 456"/>
                                <a:gd name="T24" fmla="*/ 2147483647 w 480"/>
                                <a:gd name="T25" fmla="*/ 2147483647 h 456"/>
                                <a:gd name="T26" fmla="*/ 2147483647 w 480"/>
                                <a:gd name="T27" fmla="*/ 2147483647 h 456"/>
                                <a:gd name="T28" fmla="*/ 2147483647 w 480"/>
                                <a:gd name="T29" fmla="*/ 2147483647 h 456"/>
                                <a:gd name="T30" fmla="*/ 2147483647 w 480"/>
                                <a:gd name="T31" fmla="*/ 2147483647 h 456"/>
                                <a:gd name="T32" fmla="*/ 2147483647 w 480"/>
                                <a:gd name="T33" fmla="*/ 2147483647 h 456"/>
                                <a:gd name="T34" fmla="*/ 2147483647 w 480"/>
                                <a:gd name="T35" fmla="*/ 2147483647 h 456"/>
                                <a:gd name="T36" fmla="*/ 2147483647 w 480"/>
                                <a:gd name="T37" fmla="*/ 2147483647 h 456"/>
                                <a:gd name="T38" fmla="*/ 2147483647 w 480"/>
                                <a:gd name="T39" fmla="*/ 2147483647 h 456"/>
                                <a:gd name="T40" fmla="*/ 2147483647 w 480"/>
                                <a:gd name="T41" fmla="*/ 2147483647 h 456"/>
                                <a:gd name="T42" fmla="*/ 2147483647 w 480"/>
                                <a:gd name="T43" fmla="*/ 2147483647 h 456"/>
                                <a:gd name="T44" fmla="*/ 2147483647 w 480"/>
                                <a:gd name="T45" fmla="*/ 2147483647 h 456"/>
                                <a:gd name="T46" fmla="*/ 2147483647 w 480"/>
                                <a:gd name="T47" fmla="*/ 2147483647 h 456"/>
                                <a:gd name="T48" fmla="*/ 2147483647 w 480"/>
                                <a:gd name="T49" fmla="*/ 2147483647 h 456"/>
                                <a:gd name="T50" fmla="*/ 2147483647 w 480"/>
                                <a:gd name="T51" fmla="*/ 2147483647 h 456"/>
                                <a:gd name="T52" fmla="*/ 2147483647 w 480"/>
                                <a:gd name="T53" fmla="*/ 2147483647 h 456"/>
                                <a:gd name="T54" fmla="*/ 2147483647 w 480"/>
                                <a:gd name="T55" fmla="*/ 2147483647 h 456"/>
                                <a:gd name="T56" fmla="*/ 2147483647 w 480"/>
                                <a:gd name="T57" fmla="*/ 2147483647 h 456"/>
                                <a:gd name="T58" fmla="*/ 2147483647 w 480"/>
                                <a:gd name="T59" fmla="*/ 2147483647 h 456"/>
                                <a:gd name="T60" fmla="*/ 2147483647 w 480"/>
                                <a:gd name="T61" fmla="*/ 2147483647 h 456"/>
                                <a:gd name="T62" fmla="*/ 2147483647 w 480"/>
                                <a:gd name="T63" fmla="*/ 2147483647 h 456"/>
                                <a:gd name="T64" fmla="*/ 2147483647 w 480"/>
                                <a:gd name="T65" fmla="*/ 2147483647 h 456"/>
                                <a:gd name="T66" fmla="*/ 2147483647 w 480"/>
                                <a:gd name="T67" fmla="*/ 2147483647 h 456"/>
                                <a:gd name="T68" fmla="*/ 2147483647 w 480"/>
                                <a:gd name="T69" fmla="*/ 2147483647 h 456"/>
                                <a:gd name="T70" fmla="*/ 2147483647 w 480"/>
                                <a:gd name="T71" fmla="*/ 2147483647 h 456"/>
                                <a:gd name="T72" fmla="*/ 2147483647 w 480"/>
                                <a:gd name="T73" fmla="*/ 2147483647 h 456"/>
                                <a:gd name="T74" fmla="*/ 2147483647 w 480"/>
                                <a:gd name="T75" fmla="*/ 2147483647 h 456"/>
                                <a:gd name="T76" fmla="*/ 2147483647 w 480"/>
                                <a:gd name="T77" fmla="*/ 2147483647 h 456"/>
                                <a:gd name="T78" fmla="*/ 2147483647 w 480"/>
                                <a:gd name="T79" fmla="*/ 2147483647 h 456"/>
                                <a:gd name="T80" fmla="*/ 2147483647 w 480"/>
                                <a:gd name="T81" fmla="*/ 2147483647 h 456"/>
                                <a:gd name="T82" fmla="*/ 2147483647 w 480"/>
                                <a:gd name="T83" fmla="*/ 2147483647 h 456"/>
                                <a:gd name="T84" fmla="*/ 2147483647 w 480"/>
                                <a:gd name="T85" fmla="*/ 2147483647 h 456"/>
                                <a:gd name="T86" fmla="*/ 2147483647 w 480"/>
                                <a:gd name="T87" fmla="*/ 2147483647 h 456"/>
                                <a:gd name="T88" fmla="*/ 2147483647 w 480"/>
                                <a:gd name="T89" fmla="*/ 2147483647 h 456"/>
                                <a:gd name="T90" fmla="*/ 2147483647 w 480"/>
                                <a:gd name="T91" fmla="*/ 2147483647 h 456"/>
                                <a:gd name="T92" fmla="*/ 2147483647 w 480"/>
                                <a:gd name="T93" fmla="*/ 2147483647 h 456"/>
                                <a:gd name="T94" fmla="*/ 2147483647 w 480"/>
                                <a:gd name="T95" fmla="*/ 2147483647 h 456"/>
                                <a:gd name="T96" fmla="*/ 2147483647 w 480"/>
                                <a:gd name="T97" fmla="*/ 0 h 456"/>
                                <a:gd name="T98" fmla="*/ 2147483647 w 480"/>
                                <a:gd name="T99" fmla="*/ 2147483647 h 456"/>
                                <a:gd name="T100" fmla="*/ 2147483647 w 480"/>
                                <a:gd name="T101" fmla="*/ 2147483647 h 456"/>
                                <a:gd name="T102" fmla="*/ 2147483647 w 480"/>
                                <a:gd name="T103" fmla="*/ 2147483647 h 45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w 480"/>
                                <a:gd name="T157" fmla="*/ 0 h 456"/>
                                <a:gd name="T158" fmla="*/ 480 w 480"/>
                                <a:gd name="T159" fmla="*/ 456 h 456"/>
                              </a:gdLst>
                              <a:ahLst/>
                              <a:cxnLst>
                                <a:cxn ang="T104">
                                  <a:pos x="T0" y="T1"/>
                                </a:cxn>
                                <a:cxn ang="T105">
                                  <a:pos x="T2" y="T3"/>
                                </a:cxn>
                                <a:cxn ang="T106">
                                  <a:pos x="T4" y="T5"/>
                                </a:cxn>
                                <a:cxn ang="T107">
                                  <a:pos x="T6" y="T7"/>
                                </a:cxn>
                                <a:cxn ang="T108">
                                  <a:pos x="T8" y="T9"/>
                                </a:cxn>
                                <a:cxn ang="T109">
                                  <a:pos x="T10" y="T11"/>
                                </a:cxn>
                                <a:cxn ang="T110">
                                  <a:pos x="T12" y="T13"/>
                                </a:cxn>
                                <a:cxn ang="T111">
                                  <a:pos x="T14" y="T15"/>
                                </a:cxn>
                                <a:cxn ang="T112">
                                  <a:pos x="T16" y="T17"/>
                                </a:cxn>
                                <a:cxn ang="T113">
                                  <a:pos x="T18" y="T19"/>
                                </a:cxn>
                                <a:cxn ang="T114">
                                  <a:pos x="T20" y="T21"/>
                                </a:cxn>
                                <a:cxn ang="T115">
                                  <a:pos x="T22" y="T23"/>
                                </a:cxn>
                                <a:cxn ang="T116">
                                  <a:pos x="T24" y="T25"/>
                                </a:cxn>
                                <a:cxn ang="T117">
                                  <a:pos x="T26" y="T27"/>
                                </a:cxn>
                                <a:cxn ang="T118">
                                  <a:pos x="T28" y="T29"/>
                                </a:cxn>
                                <a:cxn ang="T119">
                                  <a:pos x="T30" y="T31"/>
                                </a:cxn>
                                <a:cxn ang="T120">
                                  <a:pos x="T32" y="T33"/>
                                </a:cxn>
                                <a:cxn ang="T121">
                                  <a:pos x="T34" y="T35"/>
                                </a:cxn>
                                <a:cxn ang="T122">
                                  <a:pos x="T36" y="T37"/>
                                </a:cxn>
                                <a:cxn ang="T123">
                                  <a:pos x="T38" y="T39"/>
                                </a:cxn>
                                <a:cxn ang="T124">
                                  <a:pos x="T40" y="T41"/>
                                </a:cxn>
                                <a:cxn ang="T125">
                                  <a:pos x="T42" y="T43"/>
                                </a:cxn>
                                <a:cxn ang="T126">
                                  <a:pos x="T44" y="T45"/>
                                </a:cxn>
                                <a:cxn ang="T127">
                                  <a:pos x="T46" y="T47"/>
                                </a:cxn>
                                <a:cxn ang="T128">
                                  <a:pos x="T48" y="T49"/>
                                </a:cxn>
                                <a:cxn ang="T129">
                                  <a:pos x="T50" y="T51"/>
                                </a:cxn>
                                <a:cxn ang="T130">
                                  <a:pos x="T52" y="T53"/>
                                </a:cxn>
                                <a:cxn ang="T131">
                                  <a:pos x="T54" y="T55"/>
                                </a:cxn>
                                <a:cxn ang="T132">
                                  <a:pos x="T56" y="T57"/>
                                </a:cxn>
                                <a:cxn ang="T133">
                                  <a:pos x="T58" y="T59"/>
                                </a:cxn>
                                <a:cxn ang="T134">
                                  <a:pos x="T60" y="T61"/>
                                </a:cxn>
                                <a:cxn ang="T135">
                                  <a:pos x="T62" y="T63"/>
                                </a:cxn>
                                <a:cxn ang="T136">
                                  <a:pos x="T64" y="T65"/>
                                </a:cxn>
                                <a:cxn ang="T137">
                                  <a:pos x="T66" y="T67"/>
                                </a:cxn>
                                <a:cxn ang="T138">
                                  <a:pos x="T68" y="T69"/>
                                </a:cxn>
                                <a:cxn ang="T139">
                                  <a:pos x="T70" y="T71"/>
                                </a:cxn>
                                <a:cxn ang="T140">
                                  <a:pos x="T72" y="T73"/>
                                </a:cxn>
                                <a:cxn ang="T141">
                                  <a:pos x="T74" y="T75"/>
                                </a:cxn>
                                <a:cxn ang="T142">
                                  <a:pos x="T76" y="T77"/>
                                </a:cxn>
                                <a:cxn ang="T143">
                                  <a:pos x="T78" y="T79"/>
                                </a:cxn>
                                <a:cxn ang="T144">
                                  <a:pos x="T80" y="T81"/>
                                </a:cxn>
                                <a:cxn ang="T145">
                                  <a:pos x="T82" y="T83"/>
                                </a:cxn>
                                <a:cxn ang="T146">
                                  <a:pos x="T84" y="T85"/>
                                </a:cxn>
                                <a:cxn ang="T147">
                                  <a:pos x="T86" y="T87"/>
                                </a:cxn>
                                <a:cxn ang="T148">
                                  <a:pos x="T88" y="T89"/>
                                </a:cxn>
                                <a:cxn ang="T149">
                                  <a:pos x="T90" y="T91"/>
                                </a:cxn>
                                <a:cxn ang="T150">
                                  <a:pos x="T92" y="T93"/>
                                </a:cxn>
                                <a:cxn ang="T151">
                                  <a:pos x="T94" y="T95"/>
                                </a:cxn>
                                <a:cxn ang="T152">
                                  <a:pos x="T96" y="T97"/>
                                </a:cxn>
                                <a:cxn ang="T153">
                                  <a:pos x="T98" y="T99"/>
                                </a:cxn>
                                <a:cxn ang="T154">
                                  <a:pos x="T100" y="T101"/>
                                </a:cxn>
                                <a:cxn ang="T155">
                                  <a:pos x="T102" y="T103"/>
                                </a:cxn>
                              </a:cxnLst>
                              <a:rect l="T156" t="T157" r="T158" b="T159"/>
                              <a:pathLst>
                                <a:path w="480" h="456">
                                  <a:moveTo>
                                    <a:pt x="78" y="54"/>
                                  </a:moveTo>
                                  <a:lnTo>
                                    <a:pt x="78" y="66"/>
                                  </a:lnTo>
                                  <a:lnTo>
                                    <a:pt x="72" y="72"/>
                                  </a:lnTo>
                                  <a:lnTo>
                                    <a:pt x="72" y="78"/>
                                  </a:lnTo>
                                  <a:lnTo>
                                    <a:pt x="66" y="84"/>
                                  </a:lnTo>
                                  <a:lnTo>
                                    <a:pt x="48" y="84"/>
                                  </a:lnTo>
                                  <a:lnTo>
                                    <a:pt x="48" y="102"/>
                                  </a:lnTo>
                                  <a:lnTo>
                                    <a:pt x="42" y="108"/>
                                  </a:lnTo>
                                  <a:lnTo>
                                    <a:pt x="30" y="108"/>
                                  </a:lnTo>
                                  <a:lnTo>
                                    <a:pt x="30" y="120"/>
                                  </a:lnTo>
                                  <a:lnTo>
                                    <a:pt x="36" y="126"/>
                                  </a:lnTo>
                                  <a:lnTo>
                                    <a:pt x="36" y="168"/>
                                  </a:lnTo>
                                  <a:lnTo>
                                    <a:pt x="30" y="180"/>
                                  </a:lnTo>
                                  <a:lnTo>
                                    <a:pt x="24" y="186"/>
                                  </a:lnTo>
                                  <a:lnTo>
                                    <a:pt x="18" y="186"/>
                                  </a:lnTo>
                                  <a:lnTo>
                                    <a:pt x="18" y="222"/>
                                  </a:lnTo>
                                  <a:lnTo>
                                    <a:pt x="12" y="222"/>
                                  </a:lnTo>
                                  <a:lnTo>
                                    <a:pt x="0" y="228"/>
                                  </a:lnTo>
                                  <a:lnTo>
                                    <a:pt x="0" y="246"/>
                                  </a:lnTo>
                                  <a:lnTo>
                                    <a:pt x="6" y="252"/>
                                  </a:lnTo>
                                  <a:lnTo>
                                    <a:pt x="12" y="300"/>
                                  </a:lnTo>
                                  <a:lnTo>
                                    <a:pt x="48" y="300"/>
                                  </a:lnTo>
                                  <a:lnTo>
                                    <a:pt x="54" y="294"/>
                                  </a:lnTo>
                                  <a:lnTo>
                                    <a:pt x="54" y="288"/>
                                  </a:lnTo>
                                  <a:lnTo>
                                    <a:pt x="60" y="288"/>
                                  </a:lnTo>
                                  <a:lnTo>
                                    <a:pt x="66" y="294"/>
                                  </a:lnTo>
                                  <a:lnTo>
                                    <a:pt x="66" y="300"/>
                                  </a:lnTo>
                                  <a:lnTo>
                                    <a:pt x="84" y="318"/>
                                  </a:lnTo>
                                  <a:lnTo>
                                    <a:pt x="96" y="306"/>
                                  </a:lnTo>
                                  <a:lnTo>
                                    <a:pt x="96" y="294"/>
                                  </a:lnTo>
                                  <a:lnTo>
                                    <a:pt x="102" y="276"/>
                                  </a:lnTo>
                                  <a:lnTo>
                                    <a:pt x="108" y="264"/>
                                  </a:lnTo>
                                  <a:lnTo>
                                    <a:pt x="108" y="252"/>
                                  </a:lnTo>
                                  <a:lnTo>
                                    <a:pt x="120" y="258"/>
                                  </a:lnTo>
                                  <a:lnTo>
                                    <a:pt x="132" y="270"/>
                                  </a:lnTo>
                                  <a:lnTo>
                                    <a:pt x="138" y="270"/>
                                  </a:lnTo>
                                  <a:lnTo>
                                    <a:pt x="144" y="276"/>
                                  </a:lnTo>
                                  <a:lnTo>
                                    <a:pt x="150" y="288"/>
                                  </a:lnTo>
                                  <a:lnTo>
                                    <a:pt x="180" y="288"/>
                                  </a:lnTo>
                                  <a:lnTo>
                                    <a:pt x="186" y="276"/>
                                  </a:lnTo>
                                  <a:lnTo>
                                    <a:pt x="192" y="270"/>
                                  </a:lnTo>
                                  <a:lnTo>
                                    <a:pt x="198" y="276"/>
                                  </a:lnTo>
                                  <a:lnTo>
                                    <a:pt x="198" y="288"/>
                                  </a:lnTo>
                                  <a:lnTo>
                                    <a:pt x="210" y="288"/>
                                  </a:lnTo>
                                  <a:lnTo>
                                    <a:pt x="222" y="282"/>
                                  </a:lnTo>
                                  <a:lnTo>
                                    <a:pt x="240" y="282"/>
                                  </a:lnTo>
                                  <a:lnTo>
                                    <a:pt x="246" y="288"/>
                                  </a:lnTo>
                                  <a:lnTo>
                                    <a:pt x="276" y="288"/>
                                  </a:lnTo>
                                  <a:lnTo>
                                    <a:pt x="294" y="312"/>
                                  </a:lnTo>
                                  <a:lnTo>
                                    <a:pt x="306" y="312"/>
                                  </a:lnTo>
                                  <a:lnTo>
                                    <a:pt x="312" y="318"/>
                                  </a:lnTo>
                                  <a:lnTo>
                                    <a:pt x="324" y="324"/>
                                  </a:lnTo>
                                  <a:lnTo>
                                    <a:pt x="348" y="360"/>
                                  </a:lnTo>
                                  <a:lnTo>
                                    <a:pt x="354" y="366"/>
                                  </a:lnTo>
                                  <a:lnTo>
                                    <a:pt x="378" y="378"/>
                                  </a:lnTo>
                                  <a:lnTo>
                                    <a:pt x="390" y="390"/>
                                  </a:lnTo>
                                  <a:lnTo>
                                    <a:pt x="390" y="414"/>
                                  </a:lnTo>
                                  <a:lnTo>
                                    <a:pt x="396" y="420"/>
                                  </a:lnTo>
                                  <a:lnTo>
                                    <a:pt x="408" y="426"/>
                                  </a:lnTo>
                                  <a:lnTo>
                                    <a:pt x="420" y="426"/>
                                  </a:lnTo>
                                  <a:lnTo>
                                    <a:pt x="432" y="444"/>
                                  </a:lnTo>
                                  <a:lnTo>
                                    <a:pt x="456" y="456"/>
                                  </a:lnTo>
                                  <a:lnTo>
                                    <a:pt x="468" y="438"/>
                                  </a:lnTo>
                                  <a:lnTo>
                                    <a:pt x="480" y="432"/>
                                  </a:lnTo>
                                  <a:lnTo>
                                    <a:pt x="474" y="420"/>
                                  </a:lnTo>
                                  <a:lnTo>
                                    <a:pt x="456" y="402"/>
                                  </a:lnTo>
                                  <a:lnTo>
                                    <a:pt x="432" y="402"/>
                                  </a:lnTo>
                                  <a:lnTo>
                                    <a:pt x="426" y="396"/>
                                  </a:lnTo>
                                  <a:lnTo>
                                    <a:pt x="426" y="360"/>
                                  </a:lnTo>
                                  <a:lnTo>
                                    <a:pt x="420" y="360"/>
                                  </a:lnTo>
                                  <a:lnTo>
                                    <a:pt x="414" y="354"/>
                                  </a:lnTo>
                                  <a:lnTo>
                                    <a:pt x="366" y="330"/>
                                  </a:lnTo>
                                  <a:lnTo>
                                    <a:pt x="360" y="324"/>
                                  </a:lnTo>
                                  <a:lnTo>
                                    <a:pt x="360" y="312"/>
                                  </a:lnTo>
                                  <a:lnTo>
                                    <a:pt x="354" y="300"/>
                                  </a:lnTo>
                                  <a:lnTo>
                                    <a:pt x="354" y="288"/>
                                  </a:lnTo>
                                  <a:lnTo>
                                    <a:pt x="348" y="276"/>
                                  </a:lnTo>
                                  <a:lnTo>
                                    <a:pt x="348" y="270"/>
                                  </a:lnTo>
                                  <a:lnTo>
                                    <a:pt x="336" y="270"/>
                                  </a:lnTo>
                                  <a:lnTo>
                                    <a:pt x="324" y="264"/>
                                  </a:lnTo>
                                  <a:lnTo>
                                    <a:pt x="306" y="264"/>
                                  </a:lnTo>
                                  <a:lnTo>
                                    <a:pt x="282" y="240"/>
                                  </a:lnTo>
                                  <a:lnTo>
                                    <a:pt x="264" y="246"/>
                                  </a:lnTo>
                                  <a:lnTo>
                                    <a:pt x="252" y="228"/>
                                  </a:lnTo>
                                  <a:lnTo>
                                    <a:pt x="234" y="222"/>
                                  </a:lnTo>
                                  <a:lnTo>
                                    <a:pt x="216" y="204"/>
                                  </a:lnTo>
                                  <a:lnTo>
                                    <a:pt x="210" y="192"/>
                                  </a:lnTo>
                                  <a:lnTo>
                                    <a:pt x="204" y="186"/>
                                  </a:lnTo>
                                  <a:lnTo>
                                    <a:pt x="198" y="174"/>
                                  </a:lnTo>
                                  <a:lnTo>
                                    <a:pt x="198" y="114"/>
                                  </a:lnTo>
                                  <a:lnTo>
                                    <a:pt x="192" y="90"/>
                                  </a:lnTo>
                                  <a:lnTo>
                                    <a:pt x="186" y="78"/>
                                  </a:lnTo>
                                  <a:lnTo>
                                    <a:pt x="180" y="60"/>
                                  </a:lnTo>
                                  <a:lnTo>
                                    <a:pt x="168" y="42"/>
                                  </a:lnTo>
                                  <a:lnTo>
                                    <a:pt x="162" y="24"/>
                                  </a:lnTo>
                                  <a:lnTo>
                                    <a:pt x="156" y="12"/>
                                  </a:lnTo>
                                  <a:lnTo>
                                    <a:pt x="150" y="6"/>
                                  </a:lnTo>
                                  <a:lnTo>
                                    <a:pt x="150" y="0"/>
                                  </a:lnTo>
                                  <a:lnTo>
                                    <a:pt x="144" y="0"/>
                                  </a:lnTo>
                                  <a:lnTo>
                                    <a:pt x="144" y="12"/>
                                  </a:lnTo>
                                  <a:lnTo>
                                    <a:pt x="132" y="36"/>
                                  </a:lnTo>
                                  <a:lnTo>
                                    <a:pt x="108" y="48"/>
                                  </a:lnTo>
                                  <a:lnTo>
                                    <a:pt x="90" y="54"/>
                                  </a:lnTo>
                                  <a:lnTo>
                                    <a:pt x="78" y="54"/>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31" name="Equatorial Guinea" descr="© INSCALE GmbH, 15.06.2010"/>
                            <a:cNvSpPr>
                              <a:spLocks/>
                            </a:cNvSpPr>
                          </a:nvSpPr>
                          <a:spPr bwMode="gray">
                            <a:xfrm>
                              <a:off x="2757" y="1560"/>
                              <a:ext cx="37" cy="28"/>
                            </a:xfrm>
                            <a:custGeom>
                              <a:avLst/>
                              <a:gdLst>
                                <a:gd name="T0" fmla="*/ 2147483647 w 144"/>
                                <a:gd name="T1" fmla="*/ 2147483647 h 108"/>
                                <a:gd name="T2" fmla="*/ 2147483647 w 144"/>
                                <a:gd name="T3" fmla="*/ 2147483647 h 108"/>
                                <a:gd name="T4" fmla="*/ 2147483647 w 144"/>
                                <a:gd name="T5" fmla="*/ 2147483647 h 108"/>
                                <a:gd name="T6" fmla="*/ 2147483647 w 144"/>
                                <a:gd name="T7" fmla="*/ 0 h 108"/>
                                <a:gd name="T8" fmla="*/ 2147483647 w 144"/>
                                <a:gd name="T9" fmla="*/ 2147483647 h 108"/>
                                <a:gd name="T10" fmla="*/ 2147483647 w 144"/>
                                <a:gd name="T11" fmla="*/ 2147483647 h 108"/>
                                <a:gd name="T12" fmla="*/ 2147483647 w 144"/>
                                <a:gd name="T13" fmla="*/ 2147483647 h 108"/>
                                <a:gd name="T14" fmla="*/ 2147483647 w 144"/>
                                <a:gd name="T15" fmla="*/ 2147483647 h 108"/>
                                <a:gd name="T16" fmla="*/ 2147483647 w 144"/>
                                <a:gd name="T17" fmla="*/ 2147483647 h 108"/>
                                <a:gd name="T18" fmla="*/ 0 w 144"/>
                                <a:gd name="T19" fmla="*/ 2147483647 h 108"/>
                                <a:gd name="T20" fmla="*/ 0 w 144"/>
                                <a:gd name="T21" fmla="*/ 2147483647 h 108"/>
                                <a:gd name="T22" fmla="*/ 2147483647 w 144"/>
                                <a:gd name="T23" fmla="*/ 2147483647 h 108"/>
                                <a:gd name="T24" fmla="*/ 2147483647 w 144"/>
                                <a:gd name="T25" fmla="*/ 2147483647 h 108"/>
                                <a:gd name="T26" fmla="*/ 2147483647 w 144"/>
                                <a:gd name="T27" fmla="*/ 2147483647 h 108"/>
                                <a:gd name="T28" fmla="*/ 2147483647 w 144"/>
                                <a:gd name="T29" fmla="*/ 2147483647 h 108"/>
                                <a:gd name="T30" fmla="*/ 2147483647 w 144"/>
                                <a:gd name="T31" fmla="*/ 2147483647 h 108"/>
                                <a:gd name="T32" fmla="*/ 2147483647 w 144"/>
                                <a:gd name="T33" fmla="*/ 2147483647 h 108"/>
                                <a:gd name="T34" fmla="*/ 2147483647 w 144"/>
                                <a:gd name="T35" fmla="*/ 2147483647 h 108"/>
                                <a:gd name="T36" fmla="*/ 2147483647 w 144"/>
                                <a:gd name="T37" fmla="*/ 2147483647 h 108"/>
                                <a:gd name="T38" fmla="*/ 2147483647 w 144"/>
                                <a:gd name="T39" fmla="*/ 2147483647 h 108"/>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w 144"/>
                                <a:gd name="T61" fmla="*/ 0 h 108"/>
                                <a:gd name="T62" fmla="*/ 144 w 144"/>
                                <a:gd name="T63" fmla="*/ 108 h 108"/>
                              </a:gdLst>
                              <a:ahLst/>
                              <a:cxnLst>
                                <a:cxn ang="T40">
                                  <a:pos x="T0" y="T1"/>
                                </a:cxn>
                                <a:cxn ang="T41">
                                  <a:pos x="T2" y="T3"/>
                                </a:cxn>
                                <a:cxn ang="T42">
                                  <a:pos x="T4" y="T5"/>
                                </a:cxn>
                                <a:cxn ang="T43">
                                  <a:pos x="T6" y="T7"/>
                                </a:cxn>
                                <a:cxn ang="T44">
                                  <a:pos x="T8" y="T9"/>
                                </a:cxn>
                                <a:cxn ang="T45">
                                  <a:pos x="T10" y="T11"/>
                                </a:cxn>
                                <a:cxn ang="T46">
                                  <a:pos x="T12" y="T13"/>
                                </a:cxn>
                                <a:cxn ang="T47">
                                  <a:pos x="T14" y="T15"/>
                                </a:cxn>
                                <a:cxn ang="T48">
                                  <a:pos x="T16" y="T17"/>
                                </a:cxn>
                                <a:cxn ang="T49">
                                  <a:pos x="T18" y="T19"/>
                                </a:cxn>
                                <a:cxn ang="T50">
                                  <a:pos x="T20" y="T21"/>
                                </a:cxn>
                                <a:cxn ang="T51">
                                  <a:pos x="T22" y="T23"/>
                                </a:cxn>
                                <a:cxn ang="T52">
                                  <a:pos x="T24" y="T25"/>
                                </a:cxn>
                                <a:cxn ang="T53">
                                  <a:pos x="T26" y="T27"/>
                                </a:cxn>
                                <a:cxn ang="T54">
                                  <a:pos x="T28" y="T29"/>
                                </a:cxn>
                                <a:cxn ang="T55">
                                  <a:pos x="T30" y="T31"/>
                                </a:cxn>
                                <a:cxn ang="T56">
                                  <a:pos x="T32" y="T33"/>
                                </a:cxn>
                                <a:cxn ang="T57">
                                  <a:pos x="T34" y="T35"/>
                                </a:cxn>
                                <a:cxn ang="T58">
                                  <a:pos x="T36" y="T37"/>
                                </a:cxn>
                                <a:cxn ang="T59">
                                  <a:pos x="T38" y="T39"/>
                                </a:cxn>
                              </a:cxnLst>
                              <a:rect l="T60" t="T61" r="T62" b="T63"/>
                              <a:pathLst>
                                <a:path w="144" h="108">
                                  <a:moveTo>
                                    <a:pt x="138" y="48"/>
                                  </a:moveTo>
                                  <a:lnTo>
                                    <a:pt x="144" y="12"/>
                                  </a:lnTo>
                                  <a:lnTo>
                                    <a:pt x="48" y="12"/>
                                  </a:lnTo>
                                  <a:lnTo>
                                    <a:pt x="36" y="0"/>
                                  </a:lnTo>
                                  <a:lnTo>
                                    <a:pt x="30" y="6"/>
                                  </a:lnTo>
                                  <a:lnTo>
                                    <a:pt x="30" y="42"/>
                                  </a:lnTo>
                                  <a:lnTo>
                                    <a:pt x="18" y="54"/>
                                  </a:lnTo>
                                  <a:lnTo>
                                    <a:pt x="12" y="66"/>
                                  </a:lnTo>
                                  <a:lnTo>
                                    <a:pt x="6" y="72"/>
                                  </a:lnTo>
                                  <a:lnTo>
                                    <a:pt x="0" y="84"/>
                                  </a:lnTo>
                                  <a:lnTo>
                                    <a:pt x="0" y="90"/>
                                  </a:lnTo>
                                  <a:lnTo>
                                    <a:pt x="6" y="96"/>
                                  </a:lnTo>
                                  <a:lnTo>
                                    <a:pt x="18" y="102"/>
                                  </a:lnTo>
                                  <a:lnTo>
                                    <a:pt x="36" y="102"/>
                                  </a:lnTo>
                                  <a:lnTo>
                                    <a:pt x="36" y="108"/>
                                  </a:lnTo>
                                  <a:lnTo>
                                    <a:pt x="138" y="108"/>
                                  </a:lnTo>
                                  <a:lnTo>
                                    <a:pt x="138" y="102"/>
                                  </a:lnTo>
                                  <a:lnTo>
                                    <a:pt x="144" y="84"/>
                                  </a:lnTo>
                                  <a:lnTo>
                                    <a:pt x="144" y="54"/>
                                  </a:lnTo>
                                  <a:lnTo>
                                    <a:pt x="138" y="48"/>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32" name="El Salvador" descr="© INSCALE GmbH, 15.06.2010"/>
                            <a:cNvSpPr>
                              <a:spLocks/>
                            </a:cNvSpPr>
                          </a:nvSpPr>
                          <a:spPr bwMode="gray">
                            <a:xfrm>
                              <a:off x="959" y="1310"/>
                              <a:ext cx="44" cy="29"/>
                            </a:xfrm>
                            <a:custGeom>
                              <a:avLst/>
                              <a:gdLst>
                                <a:gd name="T0" fmla="*/ 2147483647 w 174"/>
                                <a:gd name="T1" fmla="*/ 2147483647 h 114"/>
                                <a:gd name="T2" fmla="*/ 2147483647 w 174"/>
                                <a:gd name="T3" fmla="*/ 2147483647 h 114"/>
                                <a:gd name="T4" fmla="*/ 2147483647 w 174"/>
                                <a:gd name="T5" fmla="*/ 2147483647 h 114"/>
                                <a:gd name="T6" fmla="*/ 2147483647 w 174"/>
                                <a:gd name="T7" fmla="*/ 2147483647 h 114"/>
                                <a:gd name="T8" fmla="*/ 2147483647 w 174"/>
                                <a:gd name="T9" fmla="*/ 2147483647 h 114"/>
                                <a:gd name="T10" fmla="*/ 2147483647 w 174"/>
                                <a:gd name="T11" fmla="*/ 2147483647 h 114"/>
                                <a:gd name="T12" fmla="*/ 2147483647 w 174"/>
                                <a:gd name="T13" fmla="*/ 2147483647 h 114"/>
                                <a:gd name="T14" fmla="*/ 2147483647 w 174"/>
                                <a:gd name="T15" fmla="*/ 2147483647 h 114"/>
                                <a:gd name="T16" fmla="*/ 2147483647 w 174"/>
                                <a:gd name="T17" fmla="*/ 2147483647 h 114"/>
                                <a:gd name="T18" fmla="*/ 2147483647 w 174"/>
                                <a:gd name="T19" fmla="*/ 0 h 114"/>
                                <a:gd name="T20" fmla="*/ 2147483647 w 174"/>
                                <a:gd name="T21" fmla="*/ 2147483647 h 114"/>
                                <a:gd name="T22" fmla="*/ 2147483647 w 174"/>
                                <a:gd name="T23" fmla="*/ 2147483647 h 114"/>
                                <a:gd name="T24" fmla="*/ 2147483647 w 174"/>
                                <a:gd name="T25" fmla="*/ 2147483647 h 114"/>
                                <a:gd name="T26" fmla="*/ 2147483647 w 174"/>
                                <a:gd name="T27" fmla="*/ 2147483647 h 114"/>
                                <a:gd name="T28" fmla="*/ 2147483647 w 174"/>
                                <a:gd name="T29" fmla="*/ 2147483647 h 114"/>
                                <a:gd name="T30" fmla="*/ 2147483647 w 174"/>
                                <a:gd name="T31" fmla="*/ 2147483647 h 114"/>
                                <a:gd name="T32" fmla="*/ 2147483647 w 174"/>
                                <a:gd name="T33" fmla="*/ 2147483647 h 114"/>
                                <a:gd name="T34" fmla="*/ 2147483647 w 174"/>
                                <a:gd name="T35" fmla="*/ 2147483647 h 114"/>
                                <a:gd name="T36" fmla="*/ 0 w 174"/>
                                <a:gd name="T37" fmla="*/ 2147483647 h 114"/>
                                <a:gd name="T38" fmla="*/ 2147483647 w 174"/>
                                <a:gd name="T39" fmla="*/ 2147483647 h 114"/>
                                <a:gd name="T40" fmla="*/ 2147483647 w 174"/>
                                <a:gd name="T41" fmla="*/ 2147483647 h 114"/>
                                <a:gd name="T42" fmla="*/ 2147483647 w 174"/>
                                <a:gd name="T43" fmla="*/ 2147483647 h 114"/>
                                <a:gd name="T44" fmla="*/ 2147483647 w 174"/>
                                <a:gd name="T45" fmla="*/ 2147483647 h 114"/>
                                <a:gd name="T46" fmla="*/ 2147483647 w 174"/>
                                <a:gd name="T47" fmla="*/ 2147483647 h 114"/>
                                <a:gd name="T48" fmla="*/ 2147483647 w 174"/>
                                <a:gd name="T49" fmla="*/ 2147483647 h 114"/>
                                <a:gd name="T50" fmla="*/ 2147483647 w 174"/>
                                <a:gd name="T51" fmla="*/ 2147483647 h 114"/>
                                <a:gd name="T52" fmla="*/ 2147483647 w 174"/>
                                <a:gd name="T53" fmla="*/ 2147483647 h 114"/>
                                <a:gd name="T54" fmla="*/ 2147483647 w 174"/>
                                <a:gd name="T55" fmla="*/ 2147483647 h 114"/>
                                <a:gd name="T56" fmla="*/ 2147483647 w 174"/>
                                <a:gd name="T57" fmla="*/ 2147483647 h 114"/>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w 174"/>
                                <a:gd name="T88" fmla="*/ 0 h 114"/>
                                <a:gd name="T89" fmla="*/ 174 w 174"/>
                                <a:gd name="T90" fmla="*/ 114 h 114"/>
                              </a:gdLst>
                              <a:ahLst/>
                              <a:cxnLst>
                                <a:cxn ang="T58">
                                  <a:pos x="T0" y="T1"/>
                                </a:cxn>
                                <a:cxn ang="T59">
                                  <a:pos x="T2" y="T3"/>
                                </a:cxn>
                                <a:cxn ang="T60">
                                  <a:pos x="T4" y="T5"/>
                                </a:cxn>
                                <a:cxn ang="T61">
                                  <a:pos x="T6" y="T7"/>
                                </a:cxn>
                                <a:cxn ang="T62">
                                  <a:pos x="T8" y="T9"/>
                                </a:cxn>
                                <a:cxn ang="T63">
                                  <a:pos x="T10" y="T11"/>
                                </a:cxn>
                                <a:cxn ang="T64">
                                  <a:pos x="T12" y="T13"/>
                                </a:cxn>
                                <a:cxn ang="T65">
                                  <a:pos x="T14" y="T15"/>
                                </a:cxn>
                                <a:cxn ang="T66">
                                  <a:pos x="T16" y="T17"/>
                                </a:cxn>
                                <a:cxn ang="T67">
                                  <a:pos x="T18" y="T19"/>
                                </a:cxn>
                                <a:cxn ang="T68">
                                  <a:pos x="T20" y="T21"/>
                                </a:cxn>
                                <a:cxn ang="T69">
                                  <a:pos x="T22" y="T23"/>
                                </a:cxn>
                                <a:cxn ang="T70">
                                  <a:pos x="T24" y="T25"/>
                                </a:cxn>
                                <a:cxn ang="T71">
                                  <a:pos x="T26" y="T27"/>
                                </a:cxn>
                                <a:cxn ang="T72">
                                  <a:pos x="T28" y="T29"/>
                                </a:cxn>
                                <a:cxn ang="T73">
                                  <a:pos x="T30" y="T31"/>
                                </a:cxn>
                                <a:cxn ang="T74">
                                  <a:pos x="T32" y="T33"/>
                                </a:cxn>
                                <a:cxn ang="T75">
                                  <a:pos x="T34" y="T35"/>
                                </a:cxn>
                                <a:cxn ang="T76">
                                  <a:pos x="T36" y="T37"/>
                                </a:cxn>
                                <a:cxn ang="T77">
                                  <a:pos x="T38" y="T39"/>
                                </a:cxn>
                                <a:cxn ang="T78">
                                  <a:pos x="T40" y="T41"/>
                                </a:cxn>
                                <a:cxn ang="T79">
                                  <a:pos x="T42" y="T43"/>
                                </a:cxn>
                                <a:cxn ang="T80">
                                  <a:pos x="T44" y="T45"/>
                                </a:cxn>
                                <a:cxn ang="T81">
                                  <a:pos x="T46" y="T47"/>
                                </a:cxn>
                                <a:cxn ang="T82">
                                  <a:pos x="T48" y="T49"/>
                                </a:cxn>
                                <a:cxn ang="T83">
                                  <a:pos x="T50" y="T51"/>
                                </a:cxn>
                                <a:cxn ang="T84">
                                  <a:pos x="T52" y="T53"/>
                                </a:cxn>
                                <a:cxn ang="T85">
                                  <a:pos x="T54" y="T55"/>
                                </a:cxn>
                                <a:cxn ang="T86">
                                  <a:pos x="T56" y="T57"/>
                                </a:cxn>
                              </a:cxnLst>
                              <a:rect l="T87" t="T88" r="T89" b="T90"/>
                              <a:pathLst>
                                <a:path w="174" h="114">
                                  <a:moveTo>
                                    <a:pt x="174" y="84"/>
                                  </a:moveTo>
                                  <a:lnTo>
                                    <a:pt x="174" y="42"/>
                                  </a:lnTo>
                                  <a:lnTo>
                                    <a:pt x="138" y="42"/>
                                  </a:lnTo>
                                  <a:lnTo>
                                    <a:pt x="132" y="48"/>
                                  </a:lnTo>
                                  <a:lnTo>
                                    <a:pt x="120" y="48"/>
                                  </a:lnTo>
                                  <a:lnTo>
                                    <a:pt x="114" y="42"/>
                                  </a:lnTo>
                                  <a:lnTo>
                                    <a:pt x="114" y="24"/>
                                  </a:lnTo>
                                  <a:lnTo>
                                    <a:pt x="90" y="24"/>
                                  </a:lnTo>
                                  <a:lnTo>
                                    <a:pt x="78" y="12"/>
                                  </a:lnTo>
                                  <a:lnTo>
                                    <a:pt x="72" y="0"/>
                                  </a:lnTo>
                                  <a:lnTo>
                                    <a:pt x="60" y="6"/>
                                  </a:lnTo>
                                  <a:lnTo>
                                    <a:pt x="48" y="6"/>
                                  </a:lnTo>
                                  <a:lnTo>
                                    <a:pt x="48" y="18"/>
                                  </a:lnTo>
                                  <a:lnTo>
                                    <a:pt x="42" y="24"/>
                                  </a:lnTo>
                                  <a:lnTo>
                                    <a:pt x="36" y="36"/>
                                  </a:lnTo>
                                  <a:lnTo>
                                    <a:pt x="30" y="36"/>
                                  </a:lnTo>
                                  <a:lnTo>
                                    <a:pt x="24" y="42"/>
                                  </a:lnTo>
                                  <a:lnTo>
                                    <a:pt x="12" y="48"/>
                                  </a:lnTo>
                                  <a:lnTo>
                                    <a:pt x="0" y="60"/>
                                  </a:lnTo>
                                  <a:lnTo>
                                    <a:pt x="6" y="66"/>
                                  </a:lnTo>
                                  <a:lnTo>
                                    <a:pt x="18" y="72"/>
                                  </a:lnTo>
                                  <a:lnTo>
                                    <a:pt x="24" y="78"/>
                                  </a:lnTo>
                                  <a:lnTo>
                                    <a:pt x="72" y="78"/>
                                  </a:lnTo>
                                  <a:lnTo>
                                    <a:pt x="96" y="102"/>
                                  </a:lnTo>
                                  <a:lnTo>
                                    <a:pt x="132" y="96"/>
                                  </a:lnTo>
                                  <a:lnTo>
                                    <a:pt x="150" y="114"/>
                                  </a:lnTo>
                                  <a:lnTo>
                                    <a:pt x="168" y="84"/>
                                  </a:lnTo>
                                  <a:lnTo>
                                    <a:pt x="174" y="90"/>
                                  </a:lnTo>
                                  <a:lnTo>
                                    <a:pt x="174" y="84"/>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33" name="Egypt" descr="© INSCALE GmbH, 15.06.2010"/>
                            <a:cNvSpPr>
                              <a:spLocks/>
                            </a:cNvSpPr>
                          </a:nvSpPr>
                          <a:spPr bwMode="gray">
                            <a:xfrm>
                              <a:off x="3026" y="955"/>
                              <a:ext cx="202" cy="206"/>
                            </a:xfrm>
                            <a:custGeom>
                              <a:avLst/>
                              <a:gdLst>
                                <a:gd name="T0" fmla="*/ 2147483647 w 792"/>
                                <a:gd name="T1" fmla="*/ 2147483647 h 804"/>
                                <a:gd name="T2" fmla="*/ 2147483647 w 792"/>
                                <a:gd name="T3" fmla="*/ 2147483647 h 804"/>
                                <a:gd name="T4" fmla="*/ 2147483647 w 792"/>
                                <a:gd name="T5" fmla="*/ 2147483647 h 804"/>
                                <a:gd name="T6" fmla="*/ 2147483647 w 792"/>
                                <a:gd name="T7" fmla="*/ 2147483647 h 804"/>
                                <a:gd name="T8" fmla="*/ 2147483647 w 792"/>
                                <a:gd name="T9" fmla="*/ 2147483647 h 804"/>
                                <a:gd name="T10" fmla="*/ 2147483647 w 792"/>
                                <a:gd name="T11" fmla="*/ 2147483647 h 804"/>
                                <a:gd name="T12" fmla="*/ 2147483647 w 792"/>
                                <a:gd name="T13" fmla="*/ 2147483647 h 804"/>
                                <a:gd name="T14" fmla="*/ 2147483647 w 792"/>
                                <a:gd name="T15" fmla="*/ 2147483647 h 804"/>
                                <a:gd name="T16" fmla="*/ 2147483647 w 792"/>
                                <a:gd name="T17" fmla="*/ 2147483647 h 804"/>
                                <a:gd name="T18" fmla="*/ 2147483647 w 792"/>
                                <a:gd name="T19" fmla="*/ 2147483647 h 804"/>
                                <a:gd name="T20" fmla="*/ 2147483647 w 792"/>
                                <a:gd name="T21" fmla="*/ 2147483647 h 804"/>
                                <a:gd name="T22" fmla="*/ 2147483647 w 792"/>
                                <a:gd name="T23" fmla="*/ 2147483647 h 804"/>
                                <a:gd name="T24" fmla="*/ 2147483647 w 792"/>
                                <a:gd name="T25" fmla="*/ 2147483647 h 804"/>
                                <a:gd name="T26" fmla="*/ 2147483647 w 792"/>
                                <a:gd name="T27" fmla="*/ 2147483647 h 804"/>
                                <a:gd name="T28" fmla="*/ 2147483647 w 792"/>
                                <a:gd name="T29" fmla="*/ 2147483647 h 804"/>
                                <a:gd name="T30" fmla="*/ 2147483647 w 792"/>
                                <a:gd name="T31" fmla="*/ 2147483647 h 804"/>
                                <a:gd name="T32" fmla="*/ 2147483647 w 792"/>
                                <a:gd name="T33" fmla="*/ 2147483647 h 804"/>
                                <a:gd name="T34" fmla="*/ 2147483647 w 792"/>
                                <a:gd name="T35" fmla="*/ 2147483647 h 804"/>
                                <a:gd name="T36" fmla="*/ 2147483647 w 792"/>
                                <a:gd name="T37" fmla="*/ 2147483647 h 804"/>
                                <a:gd name="T38" fmla="*/ 2147483647 w 792"/>
                                <a:gd name="T39" fmla="*/ 2147483647 h 804"/>
                                <a:gd name="T40" fmla="*/ 2147483647 w 792"/>
                                <a:gd name="T41" fmla="*/ 2147483647 h 804"/>
                                <a:gd name="T42" fmla="*/ 2147483647 w 792"/>
                                <a:gd name="T43" fmla="*/ 2147483647 h 804"/>
                                <a:gd name="T44" fmla="*/ 2147483647 w 792"/>
                                <a:gd name="T45" fmla="*/ 2147483647 h 804"/>
                                <a:gd name="T46" fmla="*/ 2147483647 w 792"/>
                                <a:gd name="T47" fmla="*/ 2147483647 h 804"/>
                                <a:gd name="T48" fmla="*/ 2147483647 w 792"/>
                                <a:gd name="T49" fmla="*/ 2147483647 h 804"/>
                                <a:gd name="T50" fmla="*/ 2147483647 w 792"/>
                                <a:gd name="T51" fmla="*/ 2147483647 h 804"/>
                                <a:gd name="T52" fmla="*/ 2147483647 w 792"/>
                                <a:gd name="T53" fmla="*/ 2147483647 h 804"/>
                                <a:gd name="T54" fmla="*/ 2147483647 w 792"/>
                                <a:gd name="T55" fmla="*/ 2147483647 h 804"/>
                                <a:gd name="T56" fmla="*/ 2147483647 w 792"/>
                                <a:gd name="T57" fmla="*/ 2147483647 h 804"/>
                                <a:gd name="T58" fmla="*/ 2147483647 w 792"/>
                                <a:gd name="T59" fmla="*/ 2147483647 h 804"/>
                                <a:gd name="T60" fmla="*/ 2147483647 w 792"/>
                                <a:gd name="T61" fmla="*/ 2147483647 h 804"/>
                                <a:gd name="T62" fmla="*/ 2147483647 w 792"/>
                                <a:gd name="T63" fmla="*/ 2147483647 h 804"/>
                                <a:gd name="T64" fmla="*/ 2147483647 w 792"/>
                                <a:gd name="T65" fmla="*/ 2147483647 h 804"/>
                                <a:gd name="T66" fmla="*/ 2147483647 w 792"/>
                                <a:gd name="T67" fmla="*/ 2147483647 h 804"/>
                                <a:gd name="T68" fmla="*/ 2147483647 w 792"/>
                                <a:gd name="T69" fmla="*/ 2147483647 h 804"/>
                                <a:gd name="T70" fmla="*/ 2147483647 w 792"/>
                                <a:gd name="T71" fmla="*/ 2147483647 h 804"/>
                                <a:gd name="T72" fmla="*/ 2147483647 w 792"/>
                                <a:gd name="T73" fmla="*/ 2147483647 h 804"/>
                                <a:gd name="T74" fmla="*/ 2147483647 w 792"/>
                                <a:gd name="T75" fmla="*/ 2147483647 h 804"/>
                                <a:gd name="T76" fmla="*/ 2147483647 w 792"/>
                                <a:gd name="T77" fmla="*/ 2147483647 h 804"/>
                                <a:gd name="T78" fmla="*/ 2147483647 w 792"/>
                                <a:gd name="T79" fmla="*/ 2147483647 h 804"/>
                                <a:gd name="T80" fmla="*/ 2147483647 w 792"/>
                                <a:gd name="T81" fmla="*/ 2147483647 h 804"/>
                                <a:gd name="T82" fmla="*/ 2147483647 w 792"/>
                                <a:gd name="T83" fmla="*/ 2147483647 h 804"/>
                                <a:gd name="T84" fmla="*/ 2147483647 w 792"/>
                                <a:gd name="T85" fmla="*/ 2147483647 h 804"/>
                                <a:gd name="T86" fmla="*/ 2147483647 w 792"/>
                                <a:gd name="T87" fmla="*/ 2147483647 h 804"/>
                                <a:gd name="T88" fmla="*/ 2147483647 w 792"/>
                                <a:gd name="T89" fmla="*/ 2147483647 h 804"/>
                                <a:gd name="T90" fmla="*/ 2147483647 w 792"/>
                                <a:gd name="T91" fmla="*/ 0 h 804"/>
                                <a:gd name="T92" fmla="*/ 2147483647 w 792"/>
                                <a:gd name="T93" fmla="*/ 2147483647 h 804"/>
                                <a:gd name="T94" fmla="*/ 2147483647 w 792"/>
                                <a:gd name="T95" fmla="*/ 0 h 804"/>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w 792"/>
                                <a:gd name="T145" fmla="*/ 0 h 804"/>
                                <a:gd name="T146" fmla="*/ 792 w 792"/>
                                <a:gd name="T147" fmla="*/ 804 h 804"/>
                              </a:gdLst>
                              <a:ahLst/>
                              <a:cxnLst>
                                <a:cxn ang="T96">
                                  <a:pos x="T0" y="T1"/>
                                </a:cxn>
                                <a:cxn ang="T97">
                                  <a:pos x="T2" y="T3"/>
                                </a:cxn>
                                <a:cxn ang="T98">
                                  <a:pos x="T4" y="T5"/>
                                </a:cxn>
                                <a:cxn ang="T99">
                                  <a:pos x="T6" y="T7"/>
                                </a:cxn>
                                <a:cxn ang="T100">
                                  <a:pos x="T8" y="T9"/>
                                </a:cxn>
                                <a:cxn ang="T101">
                                  <a:pos x="T10" y="T11"/>
                                </a:cxn>
                                <a:cxn ang="T102">
                                  <a:pos x="T12" y="T13"/>
                                </a:cxn>
                                <a:cxn ang="T103">
                                  <a:pos x="T14" y="T15"/>
                                </a:cxn>
                                <a:cxn ang="T104">
                                  <a:pos x="T16" y="T17"/>
                                </a:cxn>
                                <a:cxn ang="T105">
                                  <a:pos x="T18" y="T19"/>
                                </a:cxn>
                                <a:cxn ang="T106">
                                  <a:pos x="T20" y="T21"/>
                                </a:cxn>
                                <a:cxn ang="T107">
                                  <a:pos x="T22" y="T23"/>
                                </a:cxn>
                                <a:cxn ang="T108">
                                  <a:pos x="T24" y="T25"/>
                                </a:cxn>
                                <a:cxn ang="T109">
                                  <a:pos x="T26" y="T27"/>
                                </a:cxn>
                                <a:cxn ang="T110">
                                  <a:pos x="T28" y="T29"/>
                                </a:cxn>
                                <a:cxn ang="T111">
                                  <a:pos x="T30" y="T31"/>
                                </a:cxn>
                                <a:cxn ang="T112">
                                  <a:pos x="T32" y="T33"/>
                                </a:cxn>
                                <a:cxn ang="T113">
                                  <a:pos x="T34" y="T35"/>
                                </a:cxn>
                                <a:cxn ang="T114">
                                  <a:pos x="T36" y="T37"/>
                                </a:cxn>
                                <a:cxn ang="T115">
                                  <a:pos x="T38" y="T39"/>
                                </a:cxn>
                                <a:cxn ang="T116">
                                  <a:pos x="T40" y="T41"/>
                                </a:cxn>
                                <a:cxn ang="T117">
                                  <a:pos x="T42" y="T43"/>
                                </a:cxn>
                                <a:cxn ang="T118">
                                  <a:pos x="T44" y="T45"/>
                                </a:cxn>
                                <a:cxn ang="T119">
                                  <a:pos x="T46" y="T47"/>
                                </a:cxn>
                                <a:cxn ang="T120">
                                  <a:pos x="T48" y="T49"/>
                                </a:cxn>
                                <a:cxn ang="T121">
                                  <a:pos x="T50" y="T51"/>
                                </a:cxn>
                                <a:cxn ang="T122">
                                  <a:pos x="T52" y="T53"/>
                                </a:cxn>
                                <a:cxn ang="T123">
                                  <a:pos x="T54" y="T55"/>
                                </a:cxn>
                                <a:cxn ang="T124">
                                  <a:pos x="T56" y="T57"/>
                                </a:cxn>
                                <a:cxn ang="T125">
                                  <a:pos x="T58" y="T59"/>
                                </a:cxn>
                                <a:cxn ang="T126">
                                  <a:pos x="T60" y="T61"/>
                                </a:cxn>
                                <a:cxn ang="T127">
                                  <a:pos x="T62" y="T63"/>
                                </a:cxn>
                                <a:cxn ang="T128">
                                  <a:pos x="T64" y="T65"/>
                                </a:cxn>
                                <a:cxn ang="T129">
                                  <a:pos x="T66" y="T67"/>
                                </a:cxn>
                                <a:cxn ang="T130">
                                  <a:pos x="T68" y="T69"/>
                                </a:cxn>
                                <a:cxn ang="T131">
                                  <a:pos x="T70" y="T71"/>
                                </a:cxn>
                                <a:cxn ang="T132">
                                  <a:pos x="T72" y="T73"/>
                                </a:cxn>
                                <a:cxn ang="T133">
                                  <a:pos x="T74" y="T75"/>
                                </a:cxn>
                                <a:cxn ang="T134">
                                  <a:pos x="T76" y="T77"/>
                                </a:cxn>
                                <a:cxn ang="T135">
                                  <a:pos x="T78" y="T79"/>
                                </a:cxn>
                                <a:cxn ang="T136">
                                  <a:pos x="T80" y="T81"/>
                                </a:cxn>
                                <a:cxn ang="T137">
                                  <a:pos x="T82" y="T83"/>
                                </a:cxn>
                                <a:cxn ang="T138">
                                  <a:pos x="T84" y="T85"/>
                                </a:cxn>
                                <a:cxn ang="T139">
                                  <a:pos x="T86" y="T87"/>
                                </a:cxn>
                                <a:cxn ang="T140">
                                  <a:pos x="T88" y="T89"/>
                                </a:cxn>
                                <a:cxn ang="T141">
                                  <a:pos x="T90" y="T91"/>
                                </a:cxn>
                                <a:cxn ang="T142">
                                  <a:pos x="T92" y="T93"/>
                                </a:cxn>
                                <a:cxn ang="T143">
                                  <a:pos x="T94" y="T95"/>
                                </a:cxn>
                              </a:cxnLst>
                              <a:rect l="T144" t="T145" r="T146" b="T147"/>
                              <a:pathLst>
                                <a:path w="792" h="804">
                                  <a:moveTo>
                                    <a:pt x="12" y="18"/>
                                  </a:moveTo>
                                  <a:lnTo>
                                    <a:pt x="6" y="24"/>
                                  </a:lnTo>
                                  <a:lnTo>
                                    <a:pt x="6" y="54"/>
                                  </a:lnTo>
                                  <a:lnTo>
                                    <a:pt x="18" y="60"/>
                                  </a:lnTo>
                                  <a:lnTo>
                                    <a:pt x="24" y="72"/>
                                  </a:lnTo>
                                  <a:lnTo>
                                    <a:pt x="24" y="78"/>
                                  </a:lnTo>
                                  <a:lnTo>
                                    <a:pt x="18" y="84"/>
                                  </a:lnTo>
                                  <a:lnTo>
                                    <a:pt x="12" y="96"/>
                                  </a:lnTo>
                                  <a:lnTo>
                                    <a:pt x="6" y="102"/>
                                  </a:lnTo>
                                  <a:lnTo>
                                    <a:pt x="0" y="114"/>
                                  </a:lnTo>
                                  <a:lnTo>
                                    <a:pt x="0" y="120"/>
                                  </a:lnTo>
                                  <a:lnTo>
                                    <a:pt x="6" y="132"/>
                                  </a:lnTo>
                                  <a:lnTo>
                                    <a:pt x="18" y="144"/>
                                  </a:lnTo>
                                  <a:lnTo>
                                    <a:pt x="30" y="180"/>
                                  </a:lnTo>
                                  <a:lnTo>
                                    <a:pt x="30" y="264"/>
                                  </a:lnTo>
                                  <a:lnTo>
                                    <a:pt x="36" y="342"/>
                                  </a:lnTo>
                                  <a:lnTo>
                                    <a:pt x="36" y="438"/>
                                  </a:lnTo>
                                  <a:lnTo>
                                    <a:pt x="42" y="534"/>
                                  </a:lnTo>
                                  <a:lnTo>
                                    <a:pt x="42" y="624"/>
                                  </a:lnTo>
                                  <a:lnTo>
                                    <a:pt x="48" y="702"/>
                                  </a:lnTo>
                                  <a:lnTo>
                                    <a:pt x="48" y="774"/>
                                  </a:lnTo>
                                  <a:lnTo>
                                    <a:pt x="474" y="780"/>
                                  </a:lnTo>
                                  <a:lnTo>
                                    <a:pt x="492" y="762"/>
                                  </a:lnTo>
                                  <a:lnTo>
                                    <a:pt x="498" y="762"/>
                                  </a:lnTo>
                                  <a:lnTo>
                                    <a:pt x="498" y="774"/>
                                  </a:lnTo>
                                  <a:lnTo>
                                    <a:pt x="618" y="780"/>
                                  </a:lnTo>
                                  <a:lnTo>
                                    <a:pt x="624" y="786"/>
                                  </a:lnTo>
                                  <a:lnTo>
                                    <a:pt x="630" y="798"/>
                                  </a:lnTo>
                                  <a:lnTo>
                                    <a:pt x="636" y="804"/>
                                  </a:lnTo>
                                  <a:lnTo>
                                    <a:pt x="654" y="804"/>
                                  </a:lnTo>
                                  <a:lnTo>
                                    <a:pt x="660" y="798"/>
                                  </a:lnTo>
                                  <a:lnTo>
                                    <a:pt x="672" y="774"/>
                                  </a:lnTo>
                                  <a:lnTo>
                                    <a:pt x="684" y="762"/>
                                  </a:lnTo>
                                  <a:lnTo>
                                    <a:pt x="696" y="762"/>
                                  </a:lnTo>
                                  <a:lnTo>
                                    <a:pt x="702" y="756"/>
                                  </a:lnTo>
                                  <a:lnTo>
                                    <a:pt x="720" y="756"/>
                                  </a:lnTo>
                                  <a:lnTo>
                                    <a:pt x="726" y="750"/>
                                  </a:lnTo>
                                  <a:lnTo>
                                    <a:pt x="732" y="738"/>
                                  </a:lnTo>
                                  <a:lnTo>
                                    <a:pt x="732" y="714"/>
                                  </a:lnTo>
                                  <a:lnTo>
                                    <a:pt x="762" y="714"/>
                                  </a:lnTo>
                                  <a:lnTo>
                                    <a:pt x="786" y="690"/>
                                  </a:lnTo>
                                  <a:lnTo>
                                    <a:pt x="780" y="684"/>
                                  </a:lnTo>
                                  <a:lnTo>
                                    <a:pt x="774" y="672"/>
                                  </a:lnTo>
                                  <a:lnTo>
                                    <a:pt x="774" y="624"/>
                                  </a:lnTo>
                                  <a:lnTo>
                                    <a:pt x="792" y="618"/>
                                  </a:lnTo>
                                  <a:lnTo>
                                    <a:pt x="786" y="618"/>
                                  </a:lnTo>
                                  <a:lnTo>
                                    <a:pt x="756" y="588"/>
                                  </a:lnTo>
                                  <a:lnTo>
                                    <a:pt x="732" y="552"/>
                                  </a:lnTo>
                                  <a:lnTo>
                                    <a:pt x="726" y="528"/>
                                  </a:lnTo>
                                  <a:lnTo>
                                    <a:pt x="714" y="492"/>
                                  </a:lnTo>
                                  <a:lnTo>
                                    <a:pt x="702" y="468"/>
                                  </a:lnTo>
                                  <a:lnTo>
                                    <a:pt x="690" y="462"/>
                                  </a:lnTo>
                                  <a:lnTo>
                                    <a:pt x="684" y="450"/>
                                  </a:lnTo>
                                  <a:lnTo>
                                    <a:pt x="672" y="444"/>
                                  </a:lnTo>
                                  <a:lnTo>
                                    <a:pt x="666" y="432"/>
                                  </a:lnTo>
                                  <a:lnTo>
                                    <a:pt x="654" y="396"/>
                                  </a:lnTo>
                                  <a:lnTo>
                                    <a:pt x="654" y="378"/>
                                  </a:lnTo>
                                  <a:lnTo>
                                    <a:pt x="618" y="336"/>
                                  </a:lnTo>
                                  <a:lnTo>
                                    <a:pt x="618" y="318"/>
                                  </a:lnTo>
                                  <a:lnTo>
                                    <a:pt x="606" y="294"/>
                                  </a:lnTo>
                                  <a:lnTo>
                                    <a:pt x="594" y="282"/>
                                  </a:lnTo>
                                  <a:lnTo>
                                    <a:pt x="588" y="270"/>
                                  </a:lnTo>
                                  <a:lnTo>
                                    <a:pt x="576" y="258"/>
                                  </a:lnTo>
                                  <a:lnTo>
                                    <a:pt x="570" y="246"/>
                                  </a:lnTo>
                                  <a:lnTo>
                                    <a:pt x="558" y="234"/>
                                  </a:lnTo>
                                  <a:lnTo>
                                    <a:pt x="552" y="222"/>
                                  </a:lnTo>
                                  <a:lnTo>
                                    <a:pt x="546" y="216"/>
                                  </a:lnTo>
                                  <a:lnTo>
                                    <a:pt x="552" y="210"/>
                                  </a:lnTo>
                                  <a:lnTo>
                                    <a:pt x="552" y="198"/>
                                  </a:lnTo>
                                  <a:lnTo>
                                    <a:pt x="540" y="174"/>
                                  </a:lnTo>
                                  <a:lnTo>
                                    <a:pt x="528" y="168"/>
                                  </a:lnTo>
                                  <a:lnTo>
                                    <a:pt x="522" y="168"/>
                                  </a:lnTo>
                                  <a:lnTo>
                                    <a:pt x="540" y="144"/>
                                  </a:lnTo>
                                  <a:lnTo>
                                    <a:pt x="558" y="156"/>
                                  </a:lnTo>
                                  <a:lnTo>
                                    <a:pt x="558" y="174"/>
                                  </a:lnTo>
                                  <a:lnTo>
                                    <a:pt x="564" y="186"/>
                                  </a:lnTo>
                                  <a:lnTo>
                                    <a:pt x="576" y="198"/>
                                  </a:lnTo>
                                  <a:lnTo>
                                    <a:pt x="582" y="210"/>
                                  </a:lnTo>
                                  <a:lnTo>
                                    <a:pt x="588" y="216"/>
                                  </a:lnTo>
                                  <a:lnTo>
                                    <a:pt x="588" y="246"/>
                                  </a:lnTo>
                                  <a:lnTo>
                                    <a:pt x="606" y="264"/>
                                  </a:lnTo>
                                  <a:lnTo>
                                    <a:pt x="612" y="276"/>
                                  </a:lnTo>
                                  <a:lnTo>
                                    <a:pt x="636" y="300"/>
                                  </a:lnTo>
                                  <a:lnTo>
                                    <a:pt x="648" y="306"/>
                                  </a:lnTo>
                                  <a:lnTo>
                                    <a:pt x="654" y="306"/>
                                  </a:lnTo>
                                  <a:lnTo>
                                    <a:pt x="666" y="300"/>
                                  </a:lnTo>
                                  <a:lnTo>
                                    <a:pt x="678" y="288"/>
                                  </a:lnTo>
                                  <a:lnTo>
                                    <a:pt x="672" y="270"/>
                                  </a:lnTo>
                                  <a:lnTo>
                                    <a:pt x="684" y="246"/>
                                  </a:lnTo>
                                  <a:lnTo>
                                    <a:pt x="684" y="234"/>
                                  </a:lnTo>
                                  <a:lnTo>
                                    <a:pt x="690" y="222"/>
                                  </a:lnTo>
                                  <a:lnTo>
                                    <a:pt x="690" y="198"/>
                                  </a:lnTo>
                                  <a:lnTo>
                                    <a:pt x="696" y="186"/>
                                  </a:lnTo>
                                  <a:lnTo>
                                    <a:pt x="696" y="180"/>
                                  </a:lnTo>
                                  <a:lnTo>
                                    <a:pt x="702" y="168"/>
                                  </a:lnTo>
                                  <a:lnTo>
                                    <a:pt x="648" y="24"/>
                                  </a:lnTo>
                                  <a:lnTo>
                                    <a:pt x="642" y="24"/>
                                  </a:lnTo>
                                  <a:lnTo>
                                    <a:pt x="636" y="30"/>
                                  </a:lnTo>
                                  <a:lnTo>
                                    <a:pt x="624" y="30"/>
                                  </a:lnTo>
                                  <a:lnTo>
                                    <a:pt x="600" y="42"/>
                                  </a:lnTo>
                                  <a:lnTo>
                                    <a:pt x="576" y="42"/>
                                  </a:lnTo>
                                  <a:lnTo>
                                    <a:pt x="564" y="36"/>
                                  </a:lnTo>
                                  <a:lnTo>
                                    <a:pt x="558" y="30"/>
                                  </a:lnTo>
                                  <a:lnTo>
                                    <a:pt x="552" y="36"/>
                                  </a:lnTo>
                                  <a:lnTo>
                                    <a:pt x="540" y="42"/>
                                  </a:lnTo>
                                  <a:lnTo>
                                    <a:pt x="534" y="42"/>
                                  </a:lnTo>
                                  <a:lnTo>
                                    <a:pt x="510" y="30"/>
                                  </a:lnTo>
                                  <a:lnTo>
                                    <a:pt x="504" y="24"/>
                                  </a:lnTo>
                                  <a:lnTo>
                                    <a:pt x="504" y="18"/>
                                  </a:lnTo>
                                  <a:lnTo>
                                    <a:pt x="498" y="12"/>
                                  </a:lnTo>
                                  <a:lnTo>
                                    <a:pt x="486" y="6"/>
                                  </a:lnTo>
                                  <a:lnTo>
                                    <a:pt x="468" y="6"/>
                                  </a:lnTo>
                                  <a:lnTo>
                                    <a:pt x="456" y="12"/>
                                  </a:lnTo>
                                  <a:lnTo>
                                    <a:pt x="438" y="12"/>
                                  </a:lnTo>
                                  <a:lnTo>
                                    <a:pt x="432" y="18"/>
                                  </a:lnTo>
                                  <a:lnTo>
                                    <a:pt x="420" y="18"/>
                                  </a:lnTo>
                                  <a:lnTo>
                                    <a:pt x="414" y="12"/>
                                  </a:lnTo>
                                  <a:lnTo>
                                    <a:pt x="390" y="12"/>
                                  </a:lnTo>
                                  <a:lnTo>
                                    <a:pt x="378" y="18"/>
                                  </a:lnTo>
                                  <a:lnTo>
                                    <a:pt x="372" y="24"/>
                                  </a:lnTo>
                                  <a:lnTo>
                                    <a:pt x="366" y="36"/>
                                  </a:lnTo>
                                  <a:lnTo>
                                    <a:pt x="360" y="42"/>
                                  </a:lnTo>
                                  <a:lnTo>
                                    <a:pt x="336" y="42"/>
                                  </a:lnTo>
                                  <a:lnTo>
                                    <a:pt x="324" y="54"/>
                                  </a:lnTo>
                                  <a:lnTo>
                                    <a:pt x="312" y="60"/>
                                  </a:lnTo>
                                  <a:lnTo>
                                    <a:pt x="306" y="60"/>
                                  </a:lnTo>
                                  <a:lnTo>
                                    <a:pt x="300" y="54"/>
                                  </a:lnTo>
                                  <a:lnTo>
                                    <a:pt x="288" y="54"/>
                                  </a:lnTo>
                                  <a:lnTo>
                                    <a:pt x="276" y="48"/>
                                  </a:lnTo>
                                  <a:lnTo>
                                    <a:pt x="264" y="48"/>
                                  </a:lnTo>
                                  <a:lnTo>
                                    <a:pt x="258" y="42"/>
                                  </a:lnTo>
                                  <a:lnTo>
                                    <a:pt x="204" y="42"/>
                                  </a:lnTo>
                                  <a:lnTo>
                                    <a:pt x="198" y="36"/>
                                  </a:lnTo>
                                  <a:lnTo>
                                    <a:pt x="186" y="30"/>
                                  </a:lnTo>
                                  <a:lnTo>
                                    <a:pt x="174" y="18"/>
                                  </a:lnTo>
                                  <a:lnTo>
                                    <a:pt x="126" y="18"/>
                                  </a:lnTo>
                                  <a:lnTo>
                                    <a:pt x="120" y="12"/>
                                  </a:lnTo>
                                  <a:lnTo>
                                    <a:pt x="96" y="0"/>
                                  </a:lnTo>
                                  <a:lnTo>
                                    <a:pt x="78" y="0"/>
                                  </a:lnTo>
                                  <a:lnTo>
                                    <a:pt x="66" y="12"/>
                                  </a:lnTo>
                                  <a:lnTo>
                                    <a:pt x="54" y="12"/>
                                  </a:lnTo>
                                  <a:lnTo>
                                    <a:pt x="42" y="6"/>
                                  </a:lnTo>
                                  <a:lnTo>
                                    <a:pt x="36" y="6"/>
                                  </a:lnTo>
                                  <a:lnTo>
                                    <a:pt x="36" y="0"/>
                                  </a:lnTo>
                                  <a:lnTo>
                                    <a:pt x="30" y="0"/>
                                  </a:lnTo>
                                  <a:lnTo>
                                    <a:pt x="12" y="18"/>
                                  </a:lnTo>
                                  <a:close/>
                                </a:path>
                              </a:pathLst>
                            </a:custGeom>
                            <a:solidFill>
                              <a:srgbClr val="33334B"/>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34" name="Ecuador" descr="© INSCALE GmbH, 15.06.2010"/>
                            <a:cNvSpPr>
                              <a:spLocks noEditPoints="1"/>
                            </a:cNvSpPr>
                          </a:nvSpPr>
                          <a:spPr bwMode="gray">
                            <a:xfrm>
                              <a:off x="1111" y="1575"/>
                              <a:ext cx="106" cy="135"/>
                            </a:xfrm>
                            <a:custGeom>
                              <a:avLst/>
                              <a:gdLst>
                                <a:gd name="T0" fmla="*/ 2147483647 w 414"/>
                                <a:gd name="T1" fmla="*/ 2147483647 h 528"/>
                                <a:gd name="T2" fmla="*/ 2147483647 w 414"/>
                                <a:gd name="T3" fmla="*/ 2147483647 h 528"/>
                                <a:gd name="T4" fmla="*/ 2147483647 w 414"/>
                                <a:gd name="T5" fmla="*/ 2147483647 h 528"/>
                                <a:gd name="T6" fmla="*/ 2147483647 w 414"/>
                                <a:gd name="T7" fmla="*/ 2147483647 h 528"/>
                                <a:gd name="T8" fmla="*/ 2147483647 w 414"/>
                                <a:gd name="T9" fmla="*/ 2147483647 h 528"/>
                                <a:gd name="T10" fmla="*/ 2147483647 w 414"/>
                                <a:gd name="T11" fmla="*/ 2147483647 h 528"/>
                                <a:gd name="T12" fmla="*/ 2147483647 w 414"/>
                                <a:gd name="T13" fmla="*/ 2147483647 h 528"/>
                                <a:gd name="T14" fmla="*/ 2147483647 w 414"/>
                                <a:gd name="T15" fmla="*/ 2147483647 h 528"/>
                                <a:gd name="T16" fmla="*/ 2147483647 w 414"/>
                                <a:gd name="T17" fmla="*/ 2147483647 h 528"/>
                                <a:gd name="T18" fmla="*/ 2147483647 w 414"/>
                                <a:gd name="T19" fmla="*/ 2147483647 h 528"/>
                                <a:gd name="T20" fmla="*/ 2147483647 w 414"/>
                                <a:gd name="T21" fmla="*/ 2147483647 h 528"/>
                                <a:gd name="T22" fmla="*/ 2147483647 w 414"/>
                                <a:gd name="T23" fmla="*/ 2147483647 h 528"/>
                                <a:gd name="T24" fmla="*/ 2147483647 w 414"/>
                                <a:gd name="T25" fmla="*/ 2147483647 h 528"/>
                                <a:gd name="T26" fmla="*/ 2147483647 w 414"/>
                                <a:gd name="T27" fmla="*/ 2147483647 h 528"/>
                                <a:gd name="T28" fmla="*/ 2147483647 w 414"/>
                                <a:gd name="T29" fmla="*/ 2147483647 h 528"/>
                                <a:gd name="T30" fmla="*/ 2147483647 w 414"/>
                                <a:gd name="T31" fmla="*/ 2147483647 h 528"/>
                                <a:gd name="T32" fmla="*/ 2147483647 w 414"/>
                                <a:gd name="T33" fmla="*/ 2147483647 h 528"/>
                                <a:gd name="T34" fmla="*/ 2147483647 w 414"/>
                                <a:gd name="T35" fmla="*/ 2147483647 h 528"/>
                                <a:gd name="T36" fmla="*/ 2147483647 w 414"/>
                                <a:gd name="T37" fmla="*/ 2147483647 h 528"/>
                                <a:gd name="T38" fmla="*/ 2147483647 w 414"/>
                                <a:gd name="T39" fmla="*/ 2147483647 h 528"/>
                                <a:gd name="T40" fmla="*/ 2147483647 w 414"/>
                                <a:gd name="T41" fmla="*/ 2147483647 h 528"/>
                                <a:gd name="T42" fmla="*/ 2147483647 w 414"/>
                                <a:gd name="T43" fmla="*/ 2147483647 h 528"/>
                                <a:gd name="T44" fmla="*/ 2147483647 w 414"/>
                                <a:gd name="T45" fmla="*/ 2147483647 h 528"/>
                                <a:gd name="T46" fmla="*/ 2147483647 w 414"/>
                                <a:gd name="T47" fmla="*/ 2147483647 h 528"/>
                                <a:gd name="T48" fmla="*/ 2147483647 w 414"/>
                                <a:gd name="T49" fmla="*/ 2147483647 h 528"/>
                                <a:gd name="T50" fmla="*/ 2147483647 w 414"/>
                                <a:gd name="T51" fmla="*/ 2147483647 h 528"/>
                                <a:gd name="T52" fmla="*/ 2147483647 w 414"/>
                                <a:gd name="T53" fmla="*/ 2147483647 h 528"/>
                                <a:gd name="T54" fmla="*/ 2147483647 w 414"/>
                                <a:gd name="T55" fmla="*/ 2147483647 h 528"/>
                                <a:gd name="T56" fmla="*/ 2147483647 w 414"/>
                                <a:gd name="T57" fmla="*/ 2147483647 h 528"/>
                                <a:gd name="T58" fmla="*/ 2147483647 w 414"/>
                                <a:gd name="T59" fmla="*/ 2147483647 h 528"/>
                                <a:gd name="T60" fmla="*/ 2147483647 w 414"/>
                                <a:gd name="T61" fmla="*/ 2147483647 h 528"/>
                                <a:gd name="T62" fmla="*/ 2147483647 w 414"/>
                                <a:gd name="T63" fmla="*/ 2147483647 h 528"/>
                                <a:gd name="T64" fmla="*/ 2147483647 w 414"/>
                                <a:gd name="T65" fmla="*/ 2147483647 h 528"/>
                                <a:gd name="T66" fmla="*/ 2147483647 w 414"/>
                                <a:gd name="T67" fmla="*/ 2147483647 h 528"/>
                                <a:gd name="T68" fmla="*/ 2147483647 w 414"/>
                                <a:gd name="T69" fmla="*/ 2147483647 h 528"/>
                                <a:gd name="T70" fmla="*/ 2147483647 w 414"/>
                                <a:gd name="T71" fmla="*/ 2147483647 h 528"/>
                                <a:gd name="T72" fmla="*/ 2147483647 w 414"/>
                                <a:gd name="T73" fmla="*/ 2147483647 h 528"/>
                                <a:gd name="T74" fmla="*/ 2147483647 w 414"/>
                                <a:gd name="T75" fmla="*/ 2147483647 h 528"/>
                                <a:gd name="T76" fmla="*/ 2147483647 w 414"/>
                                <a:gd name="T77" fmla="*/ 2147483647 h 528"/>
                                <a:gd name="T78" fmla="*/ 2147483647 w 414"/>
                                <a:gd name="T79" fmla="*/ 2147483647 h 528"/>
                                <a:gd name="T80" fmla="*/ 2147483647 w 414"/>
                                <a:gd name="T81" fmla="*/ 2147483647 h 528"/>
                                <a:gd name="T82" fmla="*/ 2147483647 w 414"/>
                                <a:gd name="T83" fmla="*/ 2147483647 h 528"/>
                                <a:gd name="T84" fmla="*/ 2147483647 w 414"/>
                                <a:gd name="T85" fmla="*/ 2147483647 h 528"/>
                                <a:gd name="T86" fmla="*/ 2147483647 w 414"/>
                                <a:gd name="T87" fmla="*/ 2147483647 h 528"/>
                                <a:gd name="T88" fmla="*/ 2147483647 w 414"/>
                                <a:gd name="T89" fmla="*/ 2147483647 h 528"/>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w 414"/>
                                <a:gd name="T136" fmla="*/ 0 h 528"/>
                                <a:gd name="T137" fmla="*/ 414 w 414"/>
                                <a:gd name="T138" fmla="*/ 528 h 528"/>
                              </a:gdLst>
                              <a:ahLst/>
                              <a:cxnLst>
                                <a:cxn ang="T90">
                                  <a:pos x="T0" y="T1"/>
                                </a:cxn>
                                <a:cxn ang="T91">
                                  <a:pos x="T2" y="T3"/>
                                </a:cxn>
                                <a:cxn ang="T92">
                                  <a:pos x="T4" y="T5"/>
                                </a:cxn>
                                <a:cxn ang="T93">
                                  <a:pos x="T6" y="T7"/>
                                </a:cxn>
                                <a:cxn ang="T94">
                                  <a:pos x="T8" y="T9"/>
                                </a:cxn>
                                <a:cxn ang="T95">
                                  <a:pos x="T10" y="T11"/>
                                </a:cxn>
                                <a:cxn ang="T96">
                                  <a:pos x="T12" y="T13"/>
                                </a:cxn>
                                <a:cxn ang="T97">
                                  <a:pos x="T14" y="T15"/>
                                </a:cxn>
                                <a:cxn ang="T98">
                                  <a:pos x="T16" y="T17"/>
                                </a:cxn>
                                <a:cxn ang="T99">
                                  <a:pos x="T18" y="T19"/>
                                </a:cxn>
                                <a:cxn ang="T100">
                                  <a:pos x="T20" y="T21"/>
                                </a:cxn>
                                <a:cxn ang="T101">
                                  <a:pos x="T22" y="T23"/>
                                </a:cxn>
                                <a:cxn ang="T102">
                                  <a:pos x="T24" y="T25"/>
                                </a:cxn>
                                <a:cxn ang="T103">
                                  <a:pos x="T26" y="T27"/>
                                </a:cxn>
                                <a:cxn ang="T104">
                                  <a:pos x="T28" y="T29"/>
                                </a:cxn>
                                <a:cxn ang="T105">
                                  <a:pos x="T30" y="T31"/>
                                </a:cxn>
                                <a:cxn ang="T106">
                                  <a:pos x="T32" y="T33"/>
                                </a:cxn>
                                <a:cxn ang="T107">
                                  <a:pos x="T34" y="T35"/>
                                </a:cxn>
                                <a:cxn ang="T108">
                                  <a:pos x="T36" y="T37"/>
                                </a:cxn>
                                <a:cxn ang="T109">
                                  <a:pos x="T38" y="T39"/>
                                </a:cxn>
                                <a:cxn ang="T110">
                                  <a:pos x="T40" y="T41"/>
                                </a:cxn>
                                <a:cxn ang="T111">
                                  <a:pos x="T42" y="T43"/>
                                </a:cxn>
                                <a:cxn ang="T112">
                                  <a:pos x="T44" y="T45"/>
                                </a:cxn>
                                <a:cxn ang="T113">
                                  <a:pos x="T46" y="T47"/>
                                </a:cxn>
                                <a:cxn ang="T114">
                                  <a:pos x="T48" y="T49"/>
                                </a:cxn>
                                <a:cxn ang="T115">
                                  <a:pos x="T50" y="T51"/>
                                </a:cxn>
                                <a:cxn ang="T116">
                                  <a:pos x="T52" y="T53"/>
                                </a:cxn>
                                <a:cxn ang="T117">
                                  <a:pos x="T54" y="T55"/>
                                </a:cxn>
                                <a:cxn ang="T118">
                                  <a:pos x="T56" y="T57"/>
                                </a:cxn>
                                <a:cxn ang="T119">
                                  <a:pos x="T58" y="T59"/>
                                </a:cxn>
                                <a:cxn ang="T120">
                                  <a:pos x="T60" y="T61"/>
                                </a:cxn>
                                <a:cxn ang="T121">
                                  <a:pos x="T62" y="T63"/>
                                </a:cxn>
                                <a:cxn ang="T122">
                                  <a:pos x="T64" y="T65"/>
                                </a:cxn>
                                <a:cxn ang="T123">
                                  <a:pos x="T66" y="T67"/>
                                </a:cxn>
                                <a:cxn ang="T124">
                                  <a:pos x="T68" y="T69"/>
                                </a:cxn>
                                <a:cxn ang="T125">
                                  <a:pos x="T70" y="T71"/>
                                </a:cxn>
                                <a:cxn ang="T126">
                                  <a:pos x="T72" y="T73"/>
                                </a:cxn>
                                <a:cxn ang="T127">
                                  <a:pos x="T74" y="T75"/>
                                </a:cxn>
                                <a:cxn ang="T128">
                                  <a:pos x="T76" y="T77"/>
                                </a:cxn>
                                <a:cxn ang="T129">
                                  <a:pos x="T78" y="T79"/>
                                </a:cxn>
                                <a:cxn ang="T130">
                                  <a:pos x="T80" y="T81"/>
                                </a:cxn>
                                <a:cxn ang="T131">
                                  <a:pos x="T82" y="T83"/>
                                </a:cxn>
                                <a:cxn ang="T132">
                                  <a:pos x="T84" y="T85"/>
                                </a:cxn>
                                <a:cxn ang="T133">
                                  <a:pos x="T86" y="T87"/>
                                </a:cxn>
                                <a:cxn ang="T134">
                                  <a:pos x="T88" y="T89"/>
                                </a:cxn>
                              </a:cxnLst>
                              <a:rect l="T135" t="T136" r="T137" b="T138"/>
                              <a:pathLst>
                                <a:path w="414" h="528">
                                  <a:moveTo>
                                    <a:pt x="60" y="372"/>
                                  </a:moveTo>
                                  <a:lnTo>
                                    <a:pt x="72" y="366"/>
                                  </a:lnTo>
                                  <a:lnTo>
                                    <a:pt x="78" y="360"/>
                                  </a:lnTo>
                                  <a:lnTo>
                                    <a:pt x="78" y="342"/>
                                  </a:lnTo>
                                  <a:lnTo>
                                    <a:pt x="72" y="342"/>
                                  </a:lnTo>
                                  <a:lnTo>
                                    <a:pt x="54" y="360"/>
                                  </a:lnTo>
                                  <a:lnTo>
                                    <a:pt x="54" y="372"/>
                                  </a:lnTo>
                                  <a:lnTo>
                                    <a:pt x="60" y="372"/>
                                  </a:lnTo>
                                  <a:close/>
                                  <a:moveTo>
                                    <a:pt x="414" y="174"/>
                                  </a:moveTo>
                                  <a:lnTo>
                                    <a:pt x="390" y="156"/>
                                  </a:lnTo>
                                  <a:lnTo>
                                    <a:pt x="396" y="156"/>
                                  </a:lnTo>
                                  <a:lnTo>
                                    <a:pt x="396" y="150"/>
                                  </a:lnTo>
                                  <a:lnTo>
                                    <a:pt x="402" y="150"/>
                                  </a:lnTo>
                                  <a:lnTo>
                                    <a:pt x="402" y="126"/>
                                  </a:lnTo>
                                  <a:lnTo>
                                    <a:pt x="372" y="126"/>
                                  </a:lnTo>
                                  <a:lnTo>
                                    <a:pt x="360" y="114"/>
                                  </a:lnTo>
                                  <a:lnTo>
                                    <a:pt x="360" y="108"/>
                                  </a:lnTo>
                                  <a:lnTo>
                                    <a:pt x="354" y="102"/>
                                  </a:lnTo>
                                  <a:lnTo>
                                    <a:pt x="354" y="96"/>
                                  </a:lnTo>
                                  <a:lnTo>
                                    <a:pt x="342" y="90"/>
                                  </a:lnTo>
                                  <a:lnTo>
                                    <a:pt x="336" y="90"/>
                                  </a:lnTo>
                                  <a:lnTo>
                                    <a:pt x="330" y="96"/>
                                  </a:lnTo>
                                  <a:lnTo>
                                    <a:pt x="330" y="108"/>
                                  </a:lnTo>
                                  <a:lnTo>
                                    <a:pt x="306" y="108"/>
                                  </a:lnTo>
                                  <a:lnTo>
                                    <a:pt x="300" y="102"/>
                                  </a:lnTo>
                                  <a:lnTo>
                                    <a:pt x="288" y="96"/>
                                  </a:lnTo>
                                  <a:lnTo>
                                    <a:pt x="282" y="102"/>
                                  </a:lnTo>
                                  <a:lnTo>
                                    <a:pt x="270" y="102"/>
                                  </a:lnTo>
                                  <a:lnTo>
                                    <a:pt x="258" y="96"/>
                                  </a:lnTo>
                                  <a:lnTo>
                                    <a:pt x="252" y="90"/>
                                  </a:lnTo>
                                  <a:lnTo>
                                    <a:pt x="252" y="84"/>
                                  </a:lnTo>
                                  <a:lnTo>
                                    <a:pt x="246" y="72"/>
                                  </a:lnTo>
                                  <a:lnTo>
                                    <a:pt x="240" y="66"/>
                                  </a:lnTo>
                                  <a:lnTo>
                                    <a:pt x="228" y="60"/>
                                  </a:lnTo>
                                  <a:lnTo>
                                    <a:pt x="210" y="60"/>
                                  </a:lnTo>
                                  <a:lnTo>
                                    <a:pt x="204" y="48"/>
                                  </a:lnTo>
                                  <a:lnTo>
                                    <a:pt x="168" y="30"/>
                                  </a:lnTo>
                                  <a:lnTo>
                                    <a:pt x="162" y="18"/>
                                  </a:lnTo>
                                  <a:lnTo>
                                    <a:pt x="150" y="12"/>
                                  </a:lnTo>
                                  <a:lnTo>
                                    <a:pt x="144" y="0"/>
                                  </a:lnTo>
                                  <a:lnTo>
                                    <a:pt x="144" y="12"/>
                                  </a:lnTo>
                                  <a:lnTo>
                                    <a:pt x="150" y="18"/>
                                  </a:lnTo>
                                  <a:lnTo>
                                    <a:pt x="150" y="36"/>
                                  </a:lnTo>
                                  <a:lnTo>
                                    <a:pt x="144" y="42"/>
                                  </a:lnTo>
                                  <a:lnTo>
                                    <a:pt x="120" y="54"/>
                                  </a:lnTo>
                                  <a:lnTo>
                                    <a:pt x="102" y="54"/>
                                  </a:lnTo>
                                  <a:lnTo>
                                    <a:pt x="96" y="42"/>
                                  </a:lnTo>
                                  <a:lnTo>
                                    <a:pt x="90" y="42"/>
                                  </a:lnTo>
                                  <a:lnTo>
                                    <a:pt x="78" y="54"/>
                                  </a:lnTo>
                                  <a:lnTo>
                                    <a:pt x="66" y="60"/>
                                  </a:lnTo>
                                  <a:lnTo>
                                    <a:pt x="60" y="72"/>
                                  </a:lnTo>
                                  <a:lnTo>
                                    <a:pt x="60" y="84"/>
                                  </a:lnTo>
                                  <a:lnTo>
                                    <a:pt x="66" y="90"/>
                                  </a:lnTo>
                                  <a:lnTo>
                                    <a:pt x="72" y="102"/>
                                  </a:lnTo>
                                  <a:lnTo>
                                    <a:pt x="72" y="120"/>
                                  </a:lnTo>
                                  <a:lnTo>
                                    <a:pt x="66" y="126"/>
                                  </a:lnTo>
                                  <a:lnTo>
                                    <a:pt x="54" y="132"/>
                                  </a:lnTo>
                                  <a:lnTo>
                                    <a:pt x="42" y="144"/>
                                  </a:lnTo>
                                  <a:lnTo>
                                    <a:pt x="42" y="162"/>
                                  </a:lnTo>
                                  <a:lnTo>
                                    <a:pt x="48" y="168"/>
                                  </a:lnTo>
                                  <a:lnTo>
                                    <a:pt x="54" y="180"/>
                                  </a:lnTo>
                                  <a:lnTo>
                                    <a:pt x="36" y="180"/>
                                  </a:lnTo>
                                  <a:lnTo>
                                    <a:pt x="36" y="198"/>
                                  </a:lnTo>
                                  <a:lnTo>
                                    <a:pt x="0" y="216"/>
                                  </a:lnTo>
                                  <a:lnTo>
                                    <a:pt x="24" y="228"/>
                                  </a:lnTo>
                                  <a:lnTo>
                                    <a:pt x="12" y="258"/>
                                  </a:lnTo>
                                  <a:lnTo>
                                    <a:pt x="24" y="270"/>
                                  </a:lnTo>
                                  <a:lnTo>
                                    <a:pt x="24" y="282"/>
                                  </a:lnTo>
                                  <a:lnTo>
                                    <a:pt x="6" y="300"/>
                                  </a:lnTo>
                                  <a:lnTo>
                                    <a:pt x="0" y="300"/>
                                  </a:lnTo>
                                  <a:lnTo>
                                    <a:pt x="12" y="312"/>
                                  </a:lnTo>
                                  <a:lnTo>
                                    <a:pt x="6" y="318"/>
                                  </a:lnTo>
                                  <a:lnTo>
                                    <a:pt x="6" y="324"/>
                                  </a:lnTo>
                                  <a:lnTo>
                                    <a:pt x="18" y="336"/>
                                  </a:lnTo>
                                  <a:lnTo>
                                    <a:pt x="30" y="342"/>
                                  </a:lnTo>
                                  <a:lnTo>
                                    <a:pt x="60" y="342"/>
                                  </a:lnTo>
                                  <a:lnTo>
                                    <a:pt x="72" y="330"/>
                                  </a:lnTo>
                                  <a:lnTo>
                                    <a:pt x="72" y="324"/>
                                  </a:lnTo>
                                  <a:lnTo>
                                    <a:pt x="96" y="330"/>
                                  </a:lnTo>
                                  <a:lnTo>
                                    <a:pt x="102" y="342"/>
                                  </a:lnTo>
                                  <a:lnTo>
                                    <a:pt x="102" y="348"/>
                                  </a:lnTo>
                                  <a:lnTo>
                                    <a:pt x="96" y="366"/>
                                  </a:lnTo>
                                  <a:lnTo>
                                    <a:pt x="90" y="372"/>
                                  </a:lnTo>
                                  <a:lnTo>
                                    <a:pt x="90" y="384"/>
                                  </a:lnTo>
                                  <a:lnTo>
                                    <a:pt x="84" y="396"/>
                                  </a:lnTo>
                                  <a:lnTo>
                                    <a:pt x="72" y="402"/>
                                  </a:lnTo>
                                  <a:lnTo>
                                    <a:pt x="66" y="402"/>
                                  </a:lnTo>
                                  <a:lnTo>
                                    <a:pt x="60" y="408"/>
                                  </a:lnTo>
                                  <a:lnTo>
                                    <a:pt x="54" y="408"/>
                                  </a:lnTo>
                                  <a:lnTo>
                                    <a:pt x="60" y="408"/>
                                  </a:lnTo>
                                  <a:lnTo>
                                    <a:pt x="72" y="414"/>
                                  </a:lnTo>
                                  <a:lnTo>
                                    <a:pt x="78" y="414"/>
                                  </a:lnTo>
                                  <a:lnTo>
                                    <a:pt x="78" y="420"/>
                                  </a:lnTo>
                                  <a:lnTo>
                                    <a:pt x="72" y="426"/>
                                  </a:lnTo>
                                  <a:lnTo>
                                    <a:pt x="66" y="438"/>
                                  </a:lnTo>
                                  <a:lnTo>
                                    <a:pt x="54" y="444"/>
                                  </a:lnTo>
                                  <a:lnTo>
                                    <a:pt x="48" y="456"/>
                                  </a:lnTo>
                                  <a:lnTo>
                                    <a:pt x="42" y="462"/>
                                  </a:lnTo>
                                  <a:lnTo>
                                    <a:pt x="54" y="474"/>
                                  </a:lnTo>
                                  <a:lnTo>
                                    <a:pt x="42" y="486"/>
                                  </a:lnTo>
                                  <a:lnTo>
                                    <a:pt x="48" y="492"/>
                                  </a:lnTo>
                                  <a:lnTo>
                                    <a:pt x="54" y="492"/>
                                  </a:lnTo>
                                  <a:lnTo>
                                    <a:pt x="66" y="486"/>
                                  </a:lnTo>
                                  <a:lnTo>
                                    <a:pt x="78" y="474"/>
                                  </a:lnTo>
                                  <a:lnTo>
                                    <a:pt x="90" y="486"/>
                                  </a:lnTo>
                                  <a:lnTo>
                                    <a:pt x="120" y="486"/>
                                  </a:lnTo>
                                  <a:lnTo>
                                    <a:pt x="120" y="492"/>
                                  </a:lnTo>
                                  <a:lnTo>
                                    <a:pt x="126" y="498"/>
                                  </a:lnTo>
                                  <a:lnTo>
                                    <a:pt x="126" y="516"/>
                                  </a:lnTo>
                                  <a:lnTo>
                                    <a:pt x="132" y="528"/>
                                  </a:lnTo>
                                  <a:lnTo>
                                    <a:pt x="150" y="528"/>
                                  </a:lnTo>
                                  <a:lnTo>
                                    <a:pt x="150" y="522"/>
                                  </a:lnTo>
                                  <a:lnTo>
                                    <a:pt x="156" y="516"/>
                                  </a:lnTo>
                                  <a:lnTo>
                                    <a:pt x="156" y="510"/>
                                  </a:lnTo>
                                  <a:lnTo>
                                    <a:pt x="162" y="504"/>
                                  </a:lnTo>
                                  <a:lnTo>
                                    <a:pt x="180" y="504"/>
                                  </a:lnTo>
                                  <a:lnTo>
                                    <a:pt x="180" y="474"/>
                                  </a:lnTo>
                                  <a:lnTo>
                                    <a:pt x="186" y="462"/>
                                  </a:lnTo>
                                  <a:lnTo>
                                    <a:pt x="186" y="438"/>
                                  </a:lnTo>
                                  <a:lnTo>
                                    <a:pt x="198" y="426"/>
                                  </a:lnTo>
                                  <a:lnTo>
                                    <a:pt x="198" y="408"/>
                                  </a:lnTo>
                                  <a:lnTo>
                                    <a:pt x="210" y="402"/>
                                  </a:lnTo>
                                  <a:lnTo>
                                    <a:pt x="210" y="396"/>
                                  </a:lnTo>
                                  <a:lnTo>
                                    <a:pt x="228" y="378"/>
                                  </a:lnTo>
                                  <a:lnTo>
                                    <a:pt x="246" y="366"/>
                                  </a:lnTo>
                                  <a:lnTo>
                                    <a:pt x="264" y="360"/>
                                  </a:lnTo>
                                  <a:lnTo>
                                    <a:pt x="324" y="330"/>
                                  </a:lnTo>
                                  <a:lnTo>
                                    <a:pt x="342" y="318"/>
                                  </a:lnTo>
                                  <a:lnTo>
                                    <a:pt x="354" y="300"/>
                                  </a:lnTo>
                                  <a:lnTo>
                                    <a:pt x="366" y="288"/>
                                  </a:lnTo>
                                  <a:lnTo>
                                    <a:pt x="372" y="276"/>
                                  </a:lnTo>
                                  <a:lnTo>
                                    <a:pt x="384" y="264"/>
                                  </a:lnTo>
                                  <a:lnTo>
                                    <a:pt x="390" y="252"/>
                                  </a:lnTo>
                                  <a:lnTo>
                                    <a:pt x="402" y="210"/>
                                  </a:lnTo>
                                  <a:lnTo>
                                    <a:pt x="414" y="204"/>
                                  </a:lnTo>
                                  <a:lnTo>
                                    <a:pt x="414" y="174"/>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35" name="East Timor" descr="© INSCALE GmbH, 15.06.2010"/>
                            <a:cNvSpPr>
                              <a:spLocks noEditPoints="1"/>
                            </a:cNvSpPr>
                          </a:nvSpPr>
                          <a:spPr bwMode="gray">
                            <a:xfrm>
                              <a:off x="4838" y="1778"/>
                              <a:ext cx="64" cy="30"/>
                            </a:xfrm>
                            <a:custGeom>
                              <a:avLst/>
                              <a:gdLst>
                                <a:gd name="T0" fmla="*/ 2147483647 w 252"/>
                                <a:gd name="T1" fmla="*/ 0 h 120"/>
                                <a:gd name="T2" fmla="*/ 2147483647 w 252"/>
                                <a:gd name="T3" fmla="*/ 2147483647 h 120"/>
                                <a:gd name="T4" fmla="*/ 2147483647 w 252"/>
                                <a:gd name="T5" fmla="*/ 2147483647 h 120"/>
                                <a:gd name="T6" fmla="*/ 2147483647 w 252"/>
                                <a:gd name="T7" fmla="*/ 2147483647 h 120"/>
                                <a:gd name="T8" fmla="*/ 2147483647 w 252"/>
                                <a:gd name="T9" fmla="*/ 2147483647 h 120"/>
                                <a:gd name="T10" fmla="*/ 2147483647 w 252"/>
                                <a:gd name="T11" fmla="*/ 2147483647 h 120"/>
                                <a:gd name="T12" fmla="*/ 2147483647 w 252"/>
                                <a:gd name="T13" fmla="*/ 2147483647 h 120"/>
                                <a:gd name="T14" fmla="*/ 2147483647 w 252"/>
                                <a:gd name="T15" fmla="*/ 2147483647 h 120"/>
                                <a:gd name="T16" fmla="*/ 2147483647 w 252"/>
                                <a:gd name="T17" fmla="*/ 2147483647 h 120"/>
                                <a:gd name="T18" fmla="*/ 2147483647 w 252"/>
                                <a:gd name="T19" fmla="*/ 2147483647 h 120"/>
                                <a:gd name="T20" fmla="*/ 2147483647 w 252"/>
                                <a:gd name="T21" fmla="*/ 2147483647 h 120"/>
                                <a:gd name="T22" fmla="*/ 2147483647 w 252"/>
                                <a:gd name="T23" fmla="*/ 2147483647 h 120"/>
                                <a:gd name="T24" fmla="*/ 2147483647 w 252"/>
                                <a:gd name="T25" fmla="*/ 2147483647 h 120"/>
                                <a:gd name="T26" fmla="*/ 2147483647 w 252"/>
                                <a:gd name="T27" fmla="*/ 2147483647 h 120"/>
                                <a:gd name="T28" fmla="*/ 2147483647 w 252"/>
                                <a:gd name="T29" fmla="*/ 2147483647 h 120"/>
                                <a:gd name="T30" fmla="*/ 2147483647 w 252"/>
                                <a:gd name="T31" fmla="*/ 2147483647 h 120"/>
                                <a:gd name="T32" fmla="*/ 2147483647 w 252"/>
                                <a:gd name="T33" fmla="*/ 2147483647 h 120"/>
                                <a:gd name="T34" fmla="*/ 2147483647 w 252"/>
                                <a:gd name="T35" fmla="*/ 2147483647 h 120"/>
                                <a:gd name="T36" fmla="*/ 2147483647 w 252"/>
                                <a:gd name="T37" fmla="*/ 2147483647 h 120"/>
                                <a:gd name="T38" fmla="*/ 2147483647 w 252"/>
                                <a:gd name="T39" fmla="*/ 2147483647 h 120"/>
                                <a:gd name="T40" fmla="*/ 2147483647 w 252"/>
                                <a:gd name="T41" fmla="*/ 2147483647 h 120"/>
                                <a:gd name="T42" fmla="*/ 2147483647 w 252"/>
                                <a:gd name="T43" fmla="*/ 2147483647 h 120"/>
                                <a:gd name="T44" fmla="*/ 2147483647 w 252"/>
                                <a:gd name="T45" fmla="*/ 2147483647 h 120"/>
                                <a:gd name="T46" fmla="*/ 2147483647 w 252"/>
                                <a:gd name="T47" fmla="*/ 0 h 120"/>
                                <a:gd name="T48" fmla="*/ 0 w 252"/>
                                <a:gd name="T49" fmla="*/ 2147483647 h 120"/>
                                <a:gd name="T50" fmla="*/ 2147483647 w 252"/>
                                <a:gd name="T51" fmla="*/ 2147483647 h 120"/>
                                <a:gd name="T52" fmla="*/ 2147483647 w 252"/>
                                <a:gd name="T53" fmla="*/ 2147483647 h 120"/>
                                <a:gd name="T54" fmla="*/ 2147483647 w 252"/>
                                <a:gd name="T55" fmla="*/ 2147483647 h 120"/>
                                <a:gd name="T56" fmla="*/ 2147483647 w 252"/>
                                <a:gd name="T57" fmla="*/ 2147483647 h 120"/>
                                <a:gd name="T58" fmla="*/ 2147483647 w 252"/>
                                <a:gd name="T59" fmla="*/ 2147483647 h 120"/>
                                <a:gd name="T60" fmla="*/ 2147483647 w 252"/>
                                <a:gd name="T61" fmla="*/ 2147483647 h 120"/>
                                <a:gd name="T62" fmla="*/ 2147483647 w 252"/>
                                <a:gd name="T63" fmla="*/ 2147483647 h 120"/>
                                <a:gd name="T64" fmla="*/ 0 w 252"/>
                                <a:gd name="T65" fmla="*/ 2147483647 h 120"/>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w 252"/>
                                <a:gd name="T100" fmla="*/ 0 h 120"/>
                                <a:gd name="T101" fmla="*/ 252 w 252"/>
                                <a:gd name="T102" fmla="*/ 120 h 120"/>
                              </a:gdLst>
                              <a:ahLst/>
                              <a:cxnLst>
                                <a:cxn ang="T66">
                                  <a:pos x="T0" y="T1"/>
                                </a:cxn>
                                <a:cxn ang="T67">
                                  <a:pos x="T2" y="T3"/>
                                </a:cxn>
                                <a:cxn ang="T68">
                                  <a:pos x="T4" y="T5"/>
                                </a:cxn>
                                <a:cxn ang="T69">
                                  <a:pos x="T6" y="T7"/>
                                </a:cxn>
                                <a:cxn ang="T70">
                                  <a:pos x="T8" y="T9"/>
                                </a:cxn>
                                <a:cxn ang="T71">
                                  <a:pos x="T10" y="T11"/>
                                </a:cxn>
                                <a:cxn ang="T72">
                                  <a:pos x="T12" y="T13"/>
                                </a:cxn>
                                <a:cxn ang="T73">
                                  <a:pos x="T14" y="T15"/>
                                </a:cxn>
                                <a:cxn ang="T74">
                                  <a:pos x="T16" y="T17"/>
                                </a:cxn>
                                <a:cxn ang="T75">
                                  <a:pos x="T18" y="T19"/>
                                </a:cxn>
                                <a:cxn ang="T76">
                                  <a:pos x="T20" y="T21"/>
                                </a:cxn>
                                <a:cxn ang="T77">
                                  <a:pos x="T22" y="T23"/>
                                </a:cxn>
                                <a:cxn ang="T78">
                                  <a:pos x="T24" y="T25"/>
                                </a:cxn>
                                <a:cxn ang="T79">
                                  <a:pos x="T26" y="T27"/>
                                </a:cxn>
                                <a:cxn ang="T80">
                                  <a:pos x="T28" y="T29"/>
                                </a:cxn>
                                <a:cxn ang="T81">
                                  <a:pos x="T30" y="T31"/>
                                </a:cxn>
                                <a:cxn ang="T82">
                                  <a:pos x="T32" y="T33"/>
                                </a:cxn>
                                <a:cxn ang="T83">
                                  <a:pos x="T34" y="T35"/>
                                </a:cxn>
                                <a:cxn ang="T84">
                                  <a:pos x="T36" y="T37"/>
                                </a:cxn>
                                <a:cxn ang="T85">
                                  <a:pos x="T38" y="T39"/>
                                </a:cxn>
                                <a:cxn ang="T86">
                                  <a:pos x="T40" y="T41"/>
                                </a:cxn>
                                <a:cxn ang="T87">
                                  <a:pos x="T42" y="T43"/>
                                </a:cxn>
                                <a:cxn ang="T88">
                                  <a:pos x="T44" y="T45"/>
                                </a:cxn>
                                <a:cxn ang="T89">
                                  <a:pos x="T46" y="T47"/>
                                </a:cxn>
                                <a:cxn ang="T90">
                                  <a:pos x="T48" y="T49"/>
                                </a:cxn>
                                <a:cxn ang="T91">
                                  <a:pos x="T50" y="T51"/>
                                </a:cxn>
                                <a:cxn ang="T92">
                                  <a:pos x="T52" y="T53"/>
                                </a:cxn>
                                <a:cxn ang="T93">
                                  <a:pos x="T54" y="T55"/>
                                </a:cxn>
                                <a:cxn ang="T94">
                                  <a:pos x="T56" y="T57"/>
                                </a:cxn>
                                <a:cxn ang="T95">
                                  <a:pos x="T58" y="T59"/>
                                </a:cxn>
                                <a:cxn ang="T96">
                                  <a:pos x="T60" y="T61"/>
                                </a:cxn>
                                <a:cxn ang="T97">
                                  <a:pos x="T62" y="T63"/>
                                </a:cxn>
                                <a:cxn ang="T98">
                                  <a:pos x="T64" y="T65"/>
                                </a:cxn>
                              </a:cxnLst>
                              <a:rect l="T99" t="T100" r="T101" b="T102"/>
                              <a:pathLst>
                                <a:path w="252" h="120">
                                  <a:moveTo>
                                    <a:pt x="228" y="0"/>
                                  </a:moveTo>
                                  <a:lnTo>
                                    <a:pt x="204" y="24"/>
                                  </a:lnTo>
                                  <a:lnTo>
                                    <a:pt x="114" y="24"/>
                                  </a:lnTo>
                                  <a:lnTo>
                                    <a:pt x="108" y="30"/>
                                  </a:lnTo>
                                  <a:lnTo>
                                    <a:pt x="102" y="42"/>
                                  </a:lnTo>
                                  <a:lnTo>
                                    <a:pt x="96" y="48"/>
                                  </a:lnTo>
                                  <a:lnTo>
                                    <a:pt x="90" y="48"/>
                                  </a:lnTo>
                                  <a:lnTo>
                                    <a:pt x="78" y="54"/>
                                  </a:lnTo>
                                  <a:lnTo>
                                    <a:pt x="90" y="72"/>
                                  </a:lnTo>
                                  <a:lnTo>
                                    <a:pt x="84" y="78"/>
                                  </a:lnTo>
                                  <a:lnTo>
                                    <a:pt x="72" y="102"/>
                                  </a:lnTo>
                                  <a:lnTo>
                                    <a:pt x="72" y="114"/>
                                  </a:lnTo>
                                  <a:lnTo>
                                    <a:pt x="78" y="120"/>
                                  </a:lnTo>
                                  <a:lnTo>
                                    <a:pt x="78" y="114"/>
                                  </a:lnTo>
                                  <a:lnTo>
                                    <a:pt x="84" y="108"/>
                                  </a:lnTo>
                                  <a:lnTo>
                                    <a:pt x="96" y="108"/>
                                  </a:lnTo>
                                  <a:lnTo>
                                    <a:pt x="132" y="84"/>
                                  </a:lnTo>
                                  <a:lnTo>
                                    <a:pt x="138" y="90"/>
                                  </a:lnTo>
                                  <a:lnTo>
                                    <a:pt x="162" y="90"/>
                                  </a:lnTo>
                                  <a:lnTo>
                                    <a:pt x="186" y="78"/>
                                  </a:lnTo>
                                  <a:lnTo>
                                    <a:pt x="198" y="66"/>
                                  </a:lnTo>
                                  <a:lnTo>
                                    <a:pt x="210" y="60"/>
                                  </a:lnTo>
                                  <a:lnTo>
                                    <a:pt x="252" y="18"/>
                                  </a:lnTo>
                                  <a:lnTo>
                                    <a:pt x="228" y="0"/>
                                  </a:lnTo>
                                  <a:close/>
                                  <a:moveTo>
                                    <a:pt x="0" y="90"/>
                                  </a:moveTo>
                                  <a:lnTo>
                                    <a:pt x="6" y="102"/>
                                  </a:lnTo>
                                  <a:lnTo>
                                    <a:pt x="18" y="96"/>
                                  </a:lnTo>
                                  <a:lnTo>
                                    <a:pt x="24" y="90"/>
                                  </a:lnTo>
                                  <a:lnTo>
                                    <a:pt x="36" y="90"/>
                                  </a:lnTo>
                                  <a:lnTo>
                                    <a:pt x="36" y="84"/>
                                  </a:lnTo>
                                  <a:lnTo>
                                    <a:pt x="42" y="72"/>
                                  </a:lnTo>
                                  <a:lnTo>
                                    <a:pt x="18" y="72"/>
                                  </a:lnTo>
                                  <a:lnTo>
                                    <a:pt x="0" y="90"/>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36" name="Dominican Republic" descr="© INSCALE GmbH, 15.06.2010"/>
                            <a:cNvSpPr>
                              <a:spLocks/>
                            </a:cNvSpPr>
                          </a:nvSpPr>
                          <a:spPr bwMode="gray">
                            <a:xfrm>
                              <a:off x="1300" y="1198"/>
                              <a:ext cx="64" cy="43"/>
                            </a:xfrm>
                            <a:custGeom>
                              <a:avLst/>
                              <a:gdLst>
                                <a:gd name="T0" fmla="*/ 2147483647 w 252"/>
                                <a:gd name="T1" fmla="*/ 2147483647 h 168"/>
                                <a:gd name="T2" fmla="*/ 2147483647 w 252"/>
                                <a:gd name="T3" fmla="*/ 2147483647 h 168"/>
                                <a:gd name="T4" fmla="*/ 2147483647 w 252"/>
                                <a:gd name="T5" fmla="*/ 2147483647 h 168"/>
                                <a:gd name="T6" fmla="*/ 2147483647 w 252"/>
                                <a:gd name="T7" fmla="*/ 2147483647 h 168"/>
                                <a:gd name="T8" fmla="*/ 2147483647 w 252"/>
                                <a:gd name="T9" fmla="*/ 2147483647 h 168"/>
                                <a:gd name="T10" fmla="*/ 2147483647 w 252"/>
                                <a:gd name="T11" fmla="*/ 2147483647 h 168"/>
                                <a:gd name="T12" fmla="*/ 2147483647 w 252"/>
                                <a:gd name="T13" fmla="*/ 2147483647 h 168"/>
                                <a:gd name="T14" fmla="*/ 2147483647 w 252"/>
                                <a:gd name="T15" fmla="*/ 2147483647 h 168"/>
                                <a:gd name="T16" fmla="*/ 2147483647 w 252"/>
                                <a:gd name="T17" fmla="*/ 2147483647 h 168"/>
                                <a:gd name="T18" fmla="*/ 2147483647 w 252"/>
                                <a:gd name="T19" fmla="*/ 2147483647 h 168"/>
                                <a:gd name="T20" fmla="*/ 2147483647 w 252"/>
                                <a:gd name="T21" fmla="*/ 0 h 168"/>
                                <a:gd name="T22" fmla="*/ 2147483647 w 252"/>
                                <a:gd name="T23" fmla="*/ 0 h 168"/>
                                <a:gd name="T24" fmla="*/ 2147483647 w 252"/>
                                <a:gd name="T25" fmla="*/ 2147483647 h 168"/>
                                <a:gd name="T26" fmla="*/ 2147483647 w 252"/>
                                <a:gd name="T27" fmla="*/ 2147483647 h 168"/>
                                <a:gd name="T28" fmla="*/ 2147483647 w 252"/>
                                <a:gd name="T29" fmla="*/ 2147483647 h 168"/>
                                <a:gd name="T30" fmla="*/ 2147483647 w 252"/>
                                <a:gd name="T31" fmla="*/ 2147483647 h 168"/>
                                <a:gd name="T32" fmla="*/ 2147483647 w 252"/>
                                <a:gd name="T33" fmla="*/ 2147483647 h 168"/>
                                <a:gd name="T34" fmla="*/ 2147483647 w 252"/>
                                <a:gd name="T35" fmla="*/ 2147483647 h 168"/>
                                <a:gd name="T36" fmla="*/ 2147483647 w 252"/>
                                <a:gd name="T37" fmla="*/ 2147483647 h 168"/>
                                <a:gd name="T38" fmla="*/ 2147483647 w 252"/>
                                <a:gd name="T39" fmla="*/ 2147483647 h 168"/>
                                <a:gd name="T40" fmla="*/ 2147483647 w 252"/>
                                <a:gd name="T41" fmla="*/ 2147483647 h 168"/>
                                <a:gd name="T42" fmla="*/ 0 w 252"/>
                                <a:gd name="T43" fmla="*/ 2147483647 h 168"/>
                                <a:gd name="T44" fmla="*/ 0 w 252"/>
                                <a:gd name="T45" fmla="*/ 2147483647 h 168"/>
                                <a:gd name="T46" fmla="*/ 2147483647 w 252"/>
                                <a:gd name="T47" fmla="*/ 2147483647 h 168"/>
                                <a:gd name="T48" fmla="*/ 0 w 252"/>
                                <a:gd name="T49" fmla="*/ 2147483647 h 168"/>
                                <a:gd name="T50" fmla="*/ 2147483647 w 252"/>
                                <a:gd name="T51" fmla="*/ 2147483647 h 168"/>
                                <a:gd name="T52" fmla="*/ 2147483647 w 252"/>
                                <a:gd name="T53" fmla="*/ 2147483647 h 168"/>
                                <a:gd name="T54" fmla="*/ 2147483647 w 252"/>
                                <a:gd name="T55" fmla="*/ 2147483647 h 168"/>
                                <a:gd name="T56" fmla="*/ 2147483647 w 252"/>
                                <a:gd name="T57" fmla="*/ 2147483647 h 168"/>
                                <a:gd name="T58" fmla="*/ 2147483647 w 252"/>
                                <a:gd name="T59" fmla="*/ 2147483647 h 168"/>
                                <a:gd name="T60" fmla="*/ 2147483647 w 252"/>
                                <a:gd name="T61" fmla="*/ 2147483647 h 168"/>
                                <a:gd name="T62" fmla="*/ 2147483647 w 252"/>
                                <a:gd name="T63" fmla="*/ 2147483647 h 168"/>
                                <a:gd name="T64" fmla="*/ 2147483647 w 252"/>
                                <a:gd name="T65" fmla="*/ 2147483647 h 168"/>
                                <a:gd name="T66" fmla="*/ 2147483647 w 252"/>
                                <a:gd name="T67" fmla="*/ 2147483647 h 168"/>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w 252"/>
                                <a:gd name="T103" fmla="*/ 0 h 168"/>
                                <a:gd name="T104" fmla="*/ 252 w 252"/>
                                <a:gd name="T105" fmla="*/ 168 h 168"/>
                              </a:gdLst>
                              <a:ahLst/>
                              <a:cxnLst>
                                <a:cxn ang="T68">
                                  <a:pos x="T0" y="T1"/>
                                </a:cxn>
                                <a:cxn ang="T69">
                                  <a:pos x="T2" y="T3"/>
                                </a:cxn>
                                <a:cxn ang="T70">
                                  <a:pos x="T4" y="T5"/>
                                </a:cxn>
                                <a:cxn ang="T71">
                                  <a:pos x="T6" y="T7"/>
                                </a:cxn>
                                <a:cxn ang="T72">
                                  <a:pos x="T8" y="T9"/>
                                </a:cxn>
                                <a:cxn ang="T73">
                                  <a:pos x="T10" y="T11"/>
                                </a:cxn>
                                <a:cxn ang="T74">
                                  <a:pos x="T12" y="T13"/>
                                </a:cxn>
                                <a:cxn ang="T75">
                                  <a:pos x="T14" y="T15"/>
                                </a:cxn>
                                <a:cxn ang="T76">
                                  <a:pos x="T16" y="T17"/>
                                </a:cxn>
                                <a:cxn ang="T77">
                                  <a:pos x="T18" y="T19"/>
                                </a:cxn>
                                <a:cxn ang="T78">
                                  <a:pos x="T20" y="T21"/>
                                </a:cxn>
                                <a:cxn ang="T79">
                                  <a:pos x="T22" y="T23"/>
                                </a:cxn>
                                <a:cxn ang="T80">
                                  <a:pos x="T24" y="T25"/>
                                </a:cxn>
                                <a:cxn ang="T81">
                                  <a:pos x="T26" y="T27"/>
                                </a:cxn>
                                <a:cxn ang="T82">
                                  <a:pos x="T28" y="T29"/>
                                </a:cxn>
                                <a:cxn ang="T83">
                                  <a:pos x="T30" y="T31"/>
                                </a:cxn>
                                <a:cxn ang="T84">
                                  <a:pos x="T32" y="T33"/>
                                </a:cxn>
                                <a:cxn ang="T85">
                                  <a:pos x="T34" y="T35"/>
                                </a:cxn>
                                <a:cxn ang="T86">
                                  <a:pos x="T36" y="T37"/>
                                </a:cxn>
                                <a:cxn ang="T87">
                                  <a:pos x="T38" y="T39"/>
                                </a:cxn>
                                <a:cxn ang="T88">
                                  <a:pos x="T40" y="T41"/>
                                </a:cxn>
                                <a:cxn ang="T89">
                                  <a:pos x="T42" y="T43"/>
                                </a:cxn>
                                <a:cxn ang="T90">
                                  <a:pos x="T44" y="T45"/>
                                </a:cxn>
                                <a:cxn ang="T91">
                                  <a:pos x="T46" y="T47"/>
                                </a:cxn>
                                <a:cxn ang="T92">
                                  <a:pos x="T48" y="T49"/>
                                </a:cxn>
                                <a:cxn ang="T93">
                                  <a:pos x="T50" y="T51"/>
                                </a:cxn>
                                <a:cxn ang="T94">
                                  <a:pos x="T52" y="T53"/>
                                </a:cxn>
                                <a:cxn ang="T95">
                                  <a:pos x="T54" y="T55"/>
                                </a:cxn>
                                <a:cxn ang="T96">
                                  <a:pos x="T56" y="T57"/>
                                </a:cxn>
                                <a:cxn ang="T97">
                                  <a:pos x="T58" y="T59"/>
                                </a:cxn>
                                <a:cxn ang="T98">
                                  <a:pos x="T60" y="T61"/>
                                </a:cxn>
                                <a:cxn ang="T99">
                                  <a:pos x="T62" y="T63"/>
                                </a:cxn>
                                <a:cxn ang="T100">
                                  <a:pos x="T64" y="T65"/>
                                </a:cxn>
                                <a:cxn ang="T101">
                                  <a:pos x="T66" y="T67"/>
                                </a:cxn>
                              </a:cxnLst>
                              <a:rect l="T102" t="T103" r="T104" b="T105"/>
                              <a:pathLst>
                                <a:path w="252" h="168">
                                  <a:moveTo>
                                    <a:pt x="246" y="102"/>
                                  </a:moveTo>
                                  <a:lnTo>
                                    <a:pt x="234" y="96"/>
                                  </a:lnTo>
                                  <a:lnTo>
                                    <a:pt x="216" y="78"/>
                                  </a:lnTo>
                                  <a:lnTo>
                                    <a:pt x="192" y="66"/>
                                  </a:lnTo>
                                  <a:lnTo>
                                    <a:pt x="156" y="54"/>
                                  </a:lnTo>
                                  <a:lnTo>
                                    <a:pt x="132" y="42"/>
                                  </a:lnTo>
                                  <a:lnTo>
                                    <a:pt x="126" y="30"/>
                                  </a:lnTo>
                                  <a:lnTo>
                                    <a:pt x="108" y="12"/>
                                  </a:lnTo>
                                  <a:lnTo>
                                    <a:pt x="96" y="6"/>
                                  </a:lnTo>
                                  <a:lnTo>
                                    <a:pt x="84" y="6"/>
                                  </a:lnTo>
                                  <a:lnTo>
                                    <a:pt x="60" y="0"/>
                                  </a:lnTo>
                                  <a:lnTo>
                                    <a:pt x="30" y="0"/>
                                  </a:lnTo>
                                  <a:lnTo>
                                    <a:pt x="24" y="6"/>
                                  </a:lnTo>
                                  <a:lnTo>
                                    <a:pt x="18" y="6"/>
                                  </a:lnTo>
                                  <a:lnTo>
                                    <a:pt x="30" y="42"/>
                                  </a:lnTo>
                                  <a:lnTo>
                                    <a:pt x="30" y="54"/>
                                  </a:lnTo>
                                  <a:lnTo>
                                    <a:pt x="24" y="60"/>
                                  </a:lnTo>
                                  <a:lnTo>
                                    <a:pt x="18" y="72"/>
                                  </a:lnTo>
                                  <a:lnTo>
                                    <a:pt x="12" y="78"/>
                                  </a:lnTo>
                                  <a:lnTo>
                                    <a:pt x="12" y="90"/>
                                  </a:lnTo>
                                  <a:lnTo>
                                    <a:pt x="6" y="102"/>
                                  </a:lnTo>
                                  <a:lnTo>
                                    <a:pt x="0" y="108"/>
                                  </a:lnTo>
                                  <a:lnTo>
                                    <a:pt x="0" y="114"/>
                                  </a:lnTo>
                                  <a:lnTo>
                                    <a:pt x="12" y="144"/>
                                  </a:lnTo>
                                  <a:lnTo>
                                    <a:pt x="0" y="126"/>
                                  </a:lnTo>
                                  <a:lnTo>
                                    <a:pt x="30" y="168"/>
                                  </a:lnTo>
                                  <a:lnTo>
                                    <a:pt x="78" y="132"/>
                                  </a:lnTo>
                                  <a:lnTo>
                                    <a:pt x="174" y="132"/>
                                  </a:lnTo>
                                  <a:lnTo>
                                    <a:pt x="186" y="138"/>
                                  </a:lnTo>
                                  <a:lnTo>
                                    <a:pt x="240" y="138"/>
                                  </a:lnTo>
                                  <a:lnTo>
                                    <a:pt x="246" y="132"/>
                                  </a:lnTo>
                                  <a:lnTo>
                                    <a:pt x="252" y="120"/>
                                  </a:lnTo>
                                  <a:lnTo>
                                    <a:pt x="252" y="114"/>
                                  </a:lnTo>
                                  <a:lnTo>
                                    <a:pt x="246" y="102"/>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37" name="Djibouti" descr="© INSCALE GmbH, 15.06.2010"/>
                            <a:cNvSpPr>
                              <a:spLocks/>
                            </a:cNvSpPr>
                          </a:nvSpPr>
                          <a:spPr bwMode="gray">
                            <a:xfrm>
                              <a:off x="3343" y="1347"/>
                              <a:ext cx="30" cy="35"/>
                            </a:xfrm>
                            <a:custGeom>
                              <a:avLst/>
                              <a:gdLst>
                                <a:gd name="T0" fmla="*/ 2147483647 w 114"/>
                                <a:gd name="T1" fmla="*/ 2147483647 h 138"/>
                                <a:gd name="T2" fmla="*/ 2147483647 w 114"/>
                                <a:gd name="T3" fmla="*/ 2147483647 h 138"/>
                                <a:gd name="T4" fmla="*/ 2147483647 w 114"/>
                                <a:gd name="T5" fmla="*/ 2147483647 h 138"/>
                                <a:gd name="T6" fmla="*/ 0 w 114"/>
                                <a:gd name="T7" fmla="*/ 2147483647 h 138"/>
                                <a:gd name="T8" fmla="*/ 0 w 114"/>
                                <a:gd name="T9" fmla="*/ 2147483647 h 138"/>
                                <a:gd name="T10" fmla="*/ 2147483647 w 114"/>
                                <a:gd name="T11" fmla="*/ 2147483647 h 138"/>
                                <a:gd name="T12" fmla="*/ 2147483647 w 114"/>
                                <a:gd name="T13" fmla="*/ 2147483647 h 138"/>
                                <a:gd name="T14" fmla="*/ 2147483647 w 114"/>
                                <a:gd name="T15" fmla="*/ 2147483647 h 138"/>
                                <a:gd name="T16" fmla="*/ 2147483647 w 114"/>
                                <a:gd name="T17" fmla="*/ 2147483647 h 138"/>
                                <a:gd name="T18" fmla="*/ 2147483647 w 114"/>
                                <a:gd name="T19" fmla="*/ 2147483647 h 138"/>
                                <a:gd name="T20" fmla="*/ 2147483647 w 114"/>
                                <a:gd name="T21" fmla="*/ 2147483647 h 138"/>
                                <a:gd name="T22" fmla="*/ 2147483647 w 114"/>
                                <a:gd name="T23" fmla="*/ 2147483647 h 138"/>
                                <a:gd name="T24" fmla="*/ 2147483647 w 114"/>
                                <a:gd name="T25" fmla="*/ 2147483647 h 138"/>
                                <a:gd name="T26" fmla="*/ 2147483647 w 114"/>
                                <a:gd name="T27" fmla="*/ 2147483647 h 138"/>
                                <a:gd name="T28" fmla="*/ 2147483647 w 114"/>
                                <a:gd name="T29" fmla="*/ 2147483647 h 138"/>
                                <a:gd name="T30" fmla="*/ 2147483647 w 114"/>
                                <a:gd name="T31" fmla="*/ 2147483647 h 138"/>
                                <a:gd name="T32" fmla="*/ 2147483647 w 114"/>
                                <a:gd name="T33" fmla="*/ 2147483647 h 138"/>
                                <a:gd name="T34" fmla="*/ 2147483647 w 114"/>
                                <a:gd name="T35" fmla="*/ 2147483647 h 138"/>
                                <a:gd name="T36" fmla="*/ 2147483647 w 114"/>
                                <a:gd name="T37" fmla="*/ 2147483647 h 138"/>
                                <a:gd name="T38" fmla="*/ 2147483647 w 114"/>
                                <a:gd name="T39" fmla="*/ 2147483647 h 138"/>
                                <a:gd name="T40" fmla="*/ 2147483647 w 114"/>
                                <a:gd name="T41" fmla="*/ 2147483647 h 138"/>
                                <a:gd name="T42" fmla="*/ 2147483647 w 114"/>
                                <a:gd name="T43" fmla="*/ 2147483647 h 138"/>
                                <a:gd name="T44" fmla="*/ 2147483647 w 114"/>
                                <a:gd name="T45" fmla="*/ 2147483647 h 138"/>
                                <a:gd name="T46" fmla="*/ 2147483647 w 114"/>
                                <a:gd name="T47" fmla="*/ 2147483647 h 138"/>
                                <a:gd name="T48" fmla="*/ 2147483647 w 114"/>
                                <a:gd name="T49" fmla="*/ 2147483647 h 138"/>
                                <a:gd name="T50" fmla="*/ 2147483647 w 114"/>
                                <a:gd name="T51" fmla="*/ 2147483647 h 138"/>
                                <a:gd name="T52" fmla="*/ 2147483647 w 114"/>
                                <a:gd name="T53" fmla="*/ 2147483647 h 138"/>
                                <a:gd name="T54" fmla="*/ 2147483647 w 114"/>
                                <a:gd name="T55" fmla="*/ 0 h 138"/>
                                <a:gd name="T56" fmla="*/ 2147483647 w 114"/>
                                <a:gd name="T57" fmla="*/ 2147483647 h 138"/>
                                <a:gd name="T58" fmla="*/ 2147483647 w 114"/>
                                <a:gd name="T59" fmla="*/ 2147483647 h 138"/>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w 114"/>
                                <a:gd name="T91" fmla="*/ 0 h 138"/>
                                <a:gd name="T92" fmla="*/ 114 w 114"/>
                                <a:gd name="T93" fmla="*/ 138 h 138"/>
                              </a:gdLst>
                              <a:ahLst/>
                              <a:cxnLst>
                                <a:cxn ang="T60">
                                  <a:pos x="T0" y="T1"/>
                                </a:cxn>
                                <a:cxn ang="T61">
                                  <a:pos x="T2" y="T3"/>
                                </a:cxn>
                                <a:cxn ang="T62">
                                  <a:pos x="T4" y="T5"/>
                                </a:cxn>
                                <a:cxn ang="T63">
                                  <a:pos x="T6" y="T7"/>
                                </a:cxn>
                                <a:cxn ang="T64">
                                  <a:pos x="T8" y="T9"/>
                                </a:cxn>
                                <a:cxn ang="T65">
                                  <a:pos x="T10" y="T11"/>
                                </a:cxn>
                                <a:cxn ang="T66">
                                  <a:pos x="T12" y="T13"/>
                                </a:cxn>
                                <a:cxn ang="T67">
                                  <a:pos x="T14" y="T15"/>
                                </a:cxn>
                                <a:cxn ang="T68">
                                  <a:pos x="T16" y="T17"/>
                                </a:cxn>
                                <a:cxn ang="T69">
                                  <a:pos x="T18" y="T19"/>
                                </a:cxn>
                                <a:cxn ang="T70">
                                  <a:pos x="T20" y="T21"/>
                                </a:cxn>
                                <a:cxn ang="T71">
                                  <a:pos x="T22" y="T23"/>
                                </a:cxn>
                                <a:cxn ang="T72">
                                  <a:pos x="T24" y="T25"/>
                                </a:cxn>
                                <a:cxn ang="T73">
                                  <a:pos x="T26" y="T27"/>
                                </a:cxn>
                                <a:cxn ang="T74">
                                  <a:pos x="T28" y="T29"/>
                                </a:cxn>
                                <a:cxn ang="T75">
                                  <a:pos x="T30" y="T31"/>
                                </a:cxn>
                                <a:cxn ang="T76">
                                  <a:pos x="T32" y="T33"/>
                                </a:cxn>
                                <a:cxn ang="T77">
                                  <a:pos x="T34" y="T35"/>
                                </a:cxn>
                                <a:cxn ang="T78">
                                  <a:pos x="T36" y="T37"/>
                                </a:cxn>
                                <a:cxn ang="T79">
                                  <a:pos x="T38" y="T39"/>
                                </a:cxn>
                                <a:cxn ang="T80">
                                  <a:pos x="T40" y="T41"/>
                                </a:cxn>
                                <a:cxn ang="T81">
                                  <a:pos x="T42" y="T43"/>
                                </a:cxn>
                                <a:cxn ang="T82">
                                  <a:pos x="T44" y="T45"/>
                                </a:cxn>
                                <a:cxn ang="T83">
                                  <a:pos x="T46" y="T47"/>
                                </a:cxn>
                                <a:cxn ang="T84">
                                  <a:pos x="T48" y="T49"/>
                                </a:cxn>
                                <a:cxn ang="T85">
                                  <a:pos x="T50" y="T51"/>
                                </a:cxn>
                                <a:cxn ang="T86">
                                  <a:pos x="T52" y="T53"/>
                                </a:cxn>
                                <a:cxn ang="T87">
                                  <a:pos x="T54" y="T55"/>
                                </a:cxn>
                                <a:cxn ang="T88">
                                  <a:pos x="T56" y="T57"/>
                                </a:cxn>
                                <a:cxn ang="T89">
                                  <a:pos x="T58" y="T59"/>
                                </a:cxn>
                              </a:cxnLst>
                              <a:rect l="T90" t="T91" r="T92" b="T93"/>
                              <a:pathLst>
                                <a:path w="114" h="138">
                                  <a:moveTo>
                                    <a:pt x="72" y="24"/>
                                  </a:moveTo>
                                  <a:lnTo>
                                    <a:pt x="48" y="12"/>
                                  </a:lnTo>
                                  <a:lnTo>
                                    <a:pt x="18" y="66"/>
                                  </a:lnTo>
                                  <a:lnTo>
                                    <a:pt x="0" y="84"/>
                                  </a:lnTo>
                                  <a:lnTo>
                                    <a:pt x="0" y="96"/>
                                  </a:lnTo>
                                  <a:lnTo>
                                    <a:pt x="6" y="114"/>
                                  </a:lnTo>
                                  <a:lnTo>
                                    <a:pt x="6" y="126"/>
                                  </a:lnTo>
                                  <a:lnTo>
                                    <a:pt x="18" y="138"/>
                                  </a:lnTo>
                                  <a:lnTo>
                                    <a:pt x="42" y="138"/>
                                  </a:lnTo>
                                  <a:lnTo>
                                    <a:pt x="48" y="132"/>
                                  </a:lnTo>
                                  <a:lnTo>
                                    <a:pt x="54" y="132"/>
                                  </a:lnTo>
                                  <a:lnTo>
                                    <a:pt x="60" y="126"/>
                                  </a:lnTo>
                                  <a:lnTo>
                                    <a:pt x="72" y="126"/>
                                  </a:lnTo>
                                  <a:lnTo>
                                    <a:pt x="84" y="132"/>
                                  </a:lnTo>
                                  <a:lnTo>
                                    <a:pt x="90" y="138"/>
                                  </a:lnTo>
                                  <a:lnTo>
                                    <a:pt x="90" y="132"/>
                                  </a:lnTo>
                                  <a:lnTo>
                                    <a:pt x="114" y="108"/>
                                  </a:lnTo>
                                  <a:lnTo>
                                    <a:pt x="114" y="102"/>
                                  </a:lnTo>
                                  <a:lnTo>
                                    <a:pt x="102" y="90"/>
                                  </a:lnTo>
                                  <a:lnTo>
                                    <a:pt x="66" y="90"/>
                                  </a:lnTo>
                                  <a:lnTo>
                                    <a:pt x="78" y="84"/>
                                  </a:lnTo>
                                  <a:lnTo>
                                    <a:pt x="84" y="72"/>
                                  </a:lnTo>
                                  <a:lnTo>
                                    <a:pt x="96" y="66"/>
                                  </a:lnTo>
                                  <a:lnTo>
                                    <a:pt x="102" y="54"/>
                                  </a:lnTo>
                                  <a:lnTo>
                                    <a:pt x="114" y="42"/>
                                  </a:lnTo>
                                  <a:lnTo>
                                    <a:pt x="114" y="24"/>
                                  </a:lnTo>
                                  <a:lnTo>
                                    <a:pt x="108" y="12"/>
                                  </a:lnTo>
                                  <a:lnTo>
                                    <a:pt x="96" y="0"/>
                                  </a:lnTo>
                                  <a:lnTo>
                                    <a:pt x="84" y="6"/>
                                  </a:lnTo>
                                  <a:lnTo>
                                    <a:pt x="72" y="24"/>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38" name="Denmark" descr="© INSCALE GmbH, 15.06.2010"/>
                            <a:cNvSpPr>
                              <a:spLocks noEditPoints="1"/>
                            </a:cNvSpPr>
                          </a:nvSpPr>
                          <a:spPr bwMode="gray">
                            <a:xfrm>
                              <a:off x="2740" y="432"/>
                              <a:ext cx="71" cy="60"/>
                            </a:xfrm>
                            <a:custGeom>
                              <a:avLst/>
                              <a:gdLst>
                                <a:gd name="T0" fmla="*/ 2147483647 w 71"/>
                                <a:gd name="T1" fmla="*/ 2147483647 h 60"/>
                                <a:gd name="T2" fmla="*/ 2147483647 w 71"/>
                                <a:gd name="T3" fmla="*/ 2147483647 h 60"/>
                                <a:gd name="T4" fmla="*/ 2147483647 w 71"/>
                                <a:gd name="T5" fmla="*/ 2147483647 h 60"/>
                                <a:gd name="T6" fmla="*/ 2147483647 w 71"/>
                                <a:gd name="T7" fmla="*/ 2147483647 h 60"/>
                                <a:gd name="T8" fmla="*/ 2147483647 w 71"/>
                                <a:gd name="T9" fmla="*/ 2147483647 h 60"/>
                                <a:gd name="T10" fmla="*/ 2147483647 w 71"/>
                                <a:gd name="T11" fmla="*/ 2147483647 h 60"/>
                                <a:gd name="T12" fmla="*/ 2147483647 w 71"/>
                                <a:gd name="T13" fmla="*/ 2147483647 h 60"/>
                                <a:gd name="T14" fmla="*/ 2147483647 w 71"/>
                                <a:gd name="T15" fmla="*/ 2147483647 h 60"/>
                                <a:gd name="T16" fmla="*/ 2147483647 w 71"/>
                                <a:gd name="T17" fmla="*/ 2147483647 h 60"/>
                                <a:gd name="T18" fmla="*/ 2147483647 w 71"/>
                                <a:gd name="T19" fmla="*/ 2147483647 h 60"/>
                                <a:gd name="T20" fmla="*/ 2147483647 w 71"/>
                                <a:gd name="T21" fmla="*/ 2147483647 h 60"/>
                                <a:gd name="T22" fmla="*/ 2147483647 w 71"/>
                                <a:gd name="T23" fmla="*/ 2147483647 h 60"/>
                                <a:gd name="T24" fmla="*/ 2147483647 w 71"/>
                                <a:gd name="T25" fmla="*/ 2147483647 h 60"/>
                                <a:gd name="T26" fmla="*/ 2147483647 w 71"/>
                                <a:gd name="T27" fmla="*/ 2147483647 h 60"/>
                                <a:gd name="T28" fmla="*/ 2147483647 w 71"/>
                                <a:gd name="T29" fmla="*/ 2147483647 h 60"/>
                                <a:gd name="T30" fmla="*/ 2147483647 w 71"/>
                                <a:gd name="T31" fmla="*/ 2147483647 h 60"/>
                                <a:gd name="T32" fmla="*/ 2147483647 w 71"/>
                                <a:gd name="T33" fmla="*/ 2147483647 h 60"/>
                                <a:gd name="T34" fmla="*/ 2147483647 w 71"/>
                                <a:gd name="T35" fmla="*/ 2147483647 h 60"/>
                                <a:gd name="T36" fmla="*/ 2147483647 w 71"/>
                                <a:gd name="T37" fmla="*/ 2147483647 h 60"/>
                                <a:gd name="T38" fmla="*/ 2147483647 w 71"/>
                                <a:gd name="T39" fmla="*/ 2147483647 h 60"/>
                                <a:gd name="T40" fmla="*/ 2147483647 w 71"/>
                                <a:gd name="T41" fmla="*/ 2147483647 h 60"/>
                                <a:gd name="T42" fmla="*/ 2147483647 w 71"/>
                                <a:gd name="T43" fmla="*/ 2147483647 h 60"/>
                                <a:gd name="T44" fmla="*/ 2147483647 w 71"/>
                                <a:gd name="T45" fmla="*/ 2147483647 h 60"/>
                                <a:gd name="T46" fmla="*/ 2147483647 w 71"/>
                                <a:gd name="T47" fmla="*/ 2147483647 h 60"/>
                                <a:gd name="T48" fmla="*/ 2147483647 w 71"/>
                                <a:gd name="T49" fmla="*/ 2147483647 h 60"/>
                                <a:gd name="T50" fmla="*/ 2147483647 w 71"/>
                                <a:gd name="T51" fmla="*/ 2147483647 h 60"/>
                                <a:gd name="T52" fmla="*/ 2147483647 w 71"/>
                                <a:gd name="T53" fmla="*/ 2147483647 h 60"/>
                                <a:gd name="T54" fmla="*/ 2147483647 w 71"/>
                                <a:gd name="T55" fmla="*/ 2147483647 h 60"/>
                                <a:gd name="T56" fmla="*/ 2147483647 w 71"/>
                                <a:gd name="T57" fmla="*/ 2147483647 h 60"/>
                                <a:gd name="T58" fmla="*/ 2147483647 w 71"/>
                                <a:gd name="T59" fmla="*/ 2147483647 h 60"/>
                                <a:gd name="T60" fmla="*/ 2147483647 w 71"/>
                                <a:gd name="T61" fmla="*/ 2147483647 h 60"/>
                                <a:gd name="T62" fmla="*/ 2147483647 w 71"/>
                                <a:gd name="T63" fmla="*/ 0 h 60"/>
                                <a:gd name="T64" fmla="*/ 2147483647 w 71"/>
                                <a:gd name="T65" fmla="*/ 2147483647 h 60"/>
                                <a:gd name="T66" fmla="*/ 2147483647 w 71"/>
                                <a:gd name="T67" fmla="*/ 2147483647 h 60"/>
                                <a:gd name="T68" fmla="*/ 2147483647 w 71"/>
                                <a:gd name="T69" fmla="*/ 2147483647 h 60"/>
                                <a:gd name="T70" fmla="*/ 2147483647 w 71"/>
                                <a:gd name="T71" fmla="*/ 2147483647 h 60"/>
                                <a:gd name="T72" fmla="*/ 2147483647 w 71"/>
                                <a:gd name="T73" fmla="*/ 2147483647 h 60"/>
                                <a:gd name="T74" fmla="*/ 2147483647 w 71"/>
                                <a:gd name="T75" fmla="*/ 2147483647 h 60"/>
                                <a:gd name="T76" fmla="*/ 2147483647 w 71"/>
                                <a:gd name="T77" fmla="*/ 2147483647 h 60"/>
                                <a:gd name="T78" fmla="*/ 2147483647 w 71"/>
                                <a:gd name="T79" fmla="*/ 2147483647 h 60"/>
                                <a:gd name="T80" fmla="*/ 2147483647 w 71"/>
                                <a:gd name="T81" fmla="*/ 2147483647 h 60"/>
                                <a:gd name="T82" fmla="*/ 0 w 71"/>
                                <a:gd name="T83" fmla="*/ 2147483647 h 60"/>
                                <a:gd name="T84" fmla="*/ 0 w 71"/>
                                <a:gd name="T85" fmla="*/ 2147483647 h 60"/>
                                <a:gd name="T86" fmla="*/ 2147483647 w 71"/>
                                <a:gd name="T87" fmla="*/ 2147483647 h 60"/>
                                <a:gd name="T88" fmla="*/ 2147483647 w 71"/>
                                <a:gd name="T89" fmla="*/ 2147483647 h 60"/>
                                <a:gd name="T90" fmla="*/ 2147483647 w 71"/>
                                <a:gd name="T91" fmla="*/ 2147483647 h 60"/>
                                <a:gd name="T92" fmla="*/ 2147483647 w 71"/>
                                <a:gd name="T93" fmla="*/ 2147483647 h 60"/>
                                <a:gd name="T94" fmla="*/ 2147483647 w 71"/>
                                <a:gd name="T95" fmla="*/ 2147483647 h 60"/>
                                <a:gd name="T96" fmla="*/ 2147483647 w 71"/>
                                <a:gd name="T97" fmla="*/ 2147483647 h 60"/>
                                <a:gd name="T98" fmla="*/ 2147483647 w 71"/>
                                <a:gd name="T99" fmla="*/ 2147483647 h 60"/>
                                <a:gd name="T100" fmla="*/ 2147483647 w 71"/>
                                <a:gd name="T101" fmla="*/ 2147483647 h 60"/>
                                <a:gd name="T102" fmla="*/ 2147483647 w 71"/>
                                <a:gd name="T103" fmla="*/ 2147483647 h 60"/>
                                <a:gd name="T104" fmla="*/ 2147483647 w 71"/>
                                <a:gd name="T105" fmla="*/ 2147483647 h 60"/>
                                <a:gd name="T106" fmla="*/ 2147483647 w 71"/>
                                <a:gd name="T107" fmla="*/ 2147483647 h 60"/>
                                <a:gd name="T108" fmla="*/ 2147483647 w 71"/>
                                <a:gd name="T109" fmla="*/ 2147483647 h 60"/>
                                <a:gd name="T110" fmla="*/ 2147483647 w 71"/>
                                <a:gd name="T111" fmla="*/ 2147483647 h 60"/>
                                <a:gd name="T112" fmla="*/ 2147483647 w 71"/>
                                <a:gd name="T113" fmla="*/ 2147483647 h 60"/>
                                <a:gd name="T114" fmla="*/ 2147483647 w 71"/>
                                <a:gd name="T115" fmla="*/ 2147483647 h 60"/>
                                <a:gd name="T116" fmla="*/ 2147483647 w 71"/>
                                <a:gd name="T117" fmla="*/ 2147483647 h 60"/>
                                <a:gd name="T118" fmla="*/ 2147483647 w 71"/>
                                <a:gd name="T119" fmla="*/ 2147483647 h 60"/>
                                <a:gd name="T120" fmla="*/ 2147483647 w 71"/>
                                <a:gd name="T121" fmla="*/ 2147483647 h 60"/>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w 71"/>
                                <a:gd name="T184" fmla="*/ 0 h 60"/>
                                <a:gd name="T185" fmla="*/ 71 w 71"/>
                                <a:gd name="T186" fmla="*/ 60 h 60"/>
                              </a:gdLst>
                              <a:ahLst/>
                              <a:cxnLst>
                                <a:cxn ang="T122">
                                  <a:pos x="T0" y="T1"/>
                                </a:cxn>
                                <a:cxn ang="T123">
                                  <a:pos x="T2" y="T3"/>
                                </a:cxn>
                                <a:cxn ang="T124">
                                  <a:pos x="T4" y="T5"/>
                                </a:cxn>
                                <a:cxn ang="T125">
                                  <a:pos x="T6" y="T7"/>
                                </a:cxn>
                                <a:cxn ang="T126">
                                  <a:pos x="T8" y="T9"/>
                                </a:cxn>
                                <a:cxn ang="T127">
                                  <a:pos x="T10" y="T11"/>
                                </a:cxn>
                                <a:cxn ang="T128">
                                  <a:pos x="T12" y="T13"/>
                                </a:cxn>
                                <a:cxn ang="T129">
                                  <a:pos x="T14" y="T15"/>
                                </a:cxn>
                                <a:cxn ang="T130">
                                  <a:pos x="T16" y="T17"/>
                                </a:cxn>
                                <a:cxn ang="T131">
                                  <a:pos x="T18" y="T19"/>
                                </a:cxn>
                                <a:cxn ang="T132">
                                  <a:pos x="T20" y="T21"/>
                                </a:cxn>
                                <a:cxn ang="T133">
                                  <a:pos x="T22" y="T23"/>
                                </a:cxn>
                                <a:cxn ang="T134">
                                  <a:pos x="T24" y="T25"/>
                                </a:cxn>
                                <a:cxn ang="T135">
                                  <a:pos x="T26" y="T27"/>
                                </a:cxn>
                                <a:cxn ang="T136">
                                  <a:pos x="T28" y="T29"/>
                                </a:cxn>
                                <a:cxn ang="T137">
                                  <a:pos x="T30" y="T31"/>
                                </a:cxn>
                                <a:cxn ang="T138">
                                  <a:pos x="T32" y="T33"/>
                                </a:cxn>
                                <a:cxn ang="T139">
                                  <a:pos x="T34" y="T35"/>
                                </a:cxn>
                                <a:cxn ang="T140">
                                  <a:pos x="T36" y="T37"/>
                                </a:cxn>
                                <a:cxn ang="T141">
                                  <a:pos x="T38" y="T39"/>
                                </a:cxn>
                                <a:cxn ang="T142">
                                  <a:pos x="T40" y="T41"/>
                                </a:cxn>
                                <a:cxn ang="T143">
                                  <a:pos x="T42" y="T43"/>
                                </a:cxn>
                                <a:cxn ang="T144">
                                  <a:pos x="T44" y="T45"/>
                                </a:cxn>
                                <a:cxn ang="T145">
                                  <a:pos x="T46" y="T47"/>
                                </a:cxn>
                                <a:cxn ang="T146">
                                  <a:pos x="T48" y="T49"/>
                                </a:cxn>
                                <a:cxn ang="T147">
                                  <a:pos x="T50" y="T51"/>
                                </a:cxn>
                                <a:cxn ang="T148">
                                  <a:pos x="T52" y="T53"/>
                                </a:cxn>
                                <a:cxn ang="T149">
                                  <a:pos x="T54" y="T55"/>
                                </a:cxn>
                                <a:cxn ang="T150">
                                  <a:pos x="T56" y="T57"/>
                                </a:cxn>
                                <a:cxn ang="T151">
                                  <a:pos x="T58" y="T59"/>
                                </a:cxn>
                                <a:cxn ang="T152">
                                  <a:pos x="T60" y="T61"/>
                                </a:cxn>
                                <a:cxn ang="T153">
                                  <a:pos x="T62" y="T63"/>
                                </a:cxn>
                                <a:cxn ang="T154">
                                  <a:pos x="T64" y="T65"/>
                                </a:cxn>
                                <a:cxn ang="T155">
                                  <a:pos x="T66" y="T67"/>
                                </a:cxn>
                                <a:cxn ang="T156">
                                  <a:pos x="T68" y="T69"/>
                                </a:cxn>
                                <a:cxn ang="T157">
                                  <a:pos x="T70" y="T71"/>
                                </a:cxn>
                                <a:cxn ang="T158">
                                  <a:pos x="T72" y="T73"/>
                                </a:cxn>
                                <a:cxn ang="T159">
                                  <a:pos x="T74" y="T75"/>
                                </a:cxn>
                                <a:cxn ang="T160">
                                  <a:pos x="T76" y="T77"/>
                                </a:cxn>
                                <a:cxn ang="T161">
                                  <a:pos x="T78" y="T79"/>
                                </a:cxn>
                                <a:cxn ang="T162">
                                  <a:pos x="T80" y="T81"/>
                                </a:cxn>
                                <a:cxn ang="T163">
                                  <a:pos x="T82" y="T83"/>
                                </a:cxn>
                                <a:cxn ang="T164">
                                  <a:pos x="T84" y="T85"/>
                                </a:cxn>
                                <a:cxn ang="T165">
                                  <a:pos x="T86" y="T87"/>
                                </a:cxn>
                                <a:cxn ang="T166">
                                  <a:pos x="T88" y="T89"/>
                                </a:cxn>
                                <a:cxn ang="T167">
                                  <a:pos x="T90" y="T91"/>
                                </a:cxn>
                                <a:cxn ang="T168">
                                  <a:pos x="T92" y="T93"/>
                                </a:cxn>
                                <a:cxn ang="T169">
                                  <a:pos x="T94" y="T95"/>
                                </a:cxn>
                                <a:cxn ang="T170">
                                  <a:pos x="T96" y="T97"/>
                                </a:cxn>
                                <a:cxn ang="T171">
                                  <a:pos x="T98" y="T99"/>
                                </a:cxn>
                                <a:cxn ang="T172">
                                  <a:pos x="T100" y="T101"/>
                                </a:cxn>
                                <a:cxn ang="T173">
                                  <a:pos x="T102" y="T103"/>
                                </a:cxn>
                                <a:cxn ang="T174">
                                  <a:pos x="T104" y="T105"/>
                                </a:cxn>
                                <a:cxn ang="T175">
                                  <a:pos x="T106" y="T107"/>
                                </a:cxn>
                                <a:cxn ang="T176">
                                  <a:pos x="T108" y="T109"/>
                                </a:cxn>
                                <a:cxn ang="T177">
                                  <a:pos x="T110" y="T111"/>
                                </a:cxn>
                                <a:cxn ang="T178">
                                  <a:pos x="T112" y="T113"/>
                                </a:cxn>
                                <a:cxn ang="T179">
                                  <a:pos x="T114" y="T115"/>
                                </a:cxn>
                                <a:cxn ang="T180">
                                  <a:pos x="T116" y="T117"/>
                                </a:cxn>
                                <a:cxn ang="T181">
                                  <a:pos x="T118" y="T119"/>
                                </a:cxn>
                                <a:cxn ang="T182">
                                  <a:pos x="T120" y="T121"/>
                                </a:cxn>
                              </a:cxnLst>
                              <a:rect l="T183" t="T184" r="T185" b="T186"/>
                              <a:pathLst>
                                <a:path w="71" h="60">
                                  <a:moveTo>
                                    <a:pt x="62" y="48"/>
                                  </a:moveTo>
                                  <a:lnTo>
                                    <a:pt x="67" y="46"/>
                                  </a:lnTo>
                                  <a:lnTo>
                                    <a:pt x="69" y="46"/>
                                  </a:lnTo>
                                  <a:lnTo>
                                    <a:pt x="69" y="43"/>
                                  </a:lnTo>
                                  <a:lnTo>
                                    <a:pt x="67" y="43"/>
                                  </a:lnTo>
                                  <a:lnTo>
                                    <a:pt x="62" y="41"/>
                                  </a:lnTo>
                                  <a:lnTo>
                                    <a:pt x="62" y="38"/>
                                  </a:lnTo>
                                  <a:lnTo>
                                    <a:pt x="64" y="38"/>
                                  </a:lnTo>
                                  <a:lnTo>
                                    <a:pt x="64" y="36"/>
                                  </a:lnTo>
                                  <a:lnTo>
                                    <a:pt x="67" y="34"/>
                                  </a:lnTo>
                                  <a:lnTo>
                                    <a:pt x="67" y="29"/>
                                  </a:lnTo>
                                  <a:lnTo>
                                    <a:pt x="64" y="29"/>
                                  </a:lnTo>
                                  <a:lnTo>
                                    <a:pt x="62" y="29"/>
                                  </a:lnTo>
                                  <a:lnTo>
                                    <a:pt x="60" y="31"/>
                                  </a:lnTo>
                                  <a:lnTo>
                                    <a:pt x="60" y="34"/>
                                  </a:lnTo>
                                  <a:lnTo>
                                    <a:pt x="57" y="36"/>
                                  </a:lnTo>
                                  <a:lnTo>
                                    <a:pt x="57" y="34"/>
                                  </a:lnTo>
                                  <a:lnTo>
                                    <a:pt x="55" y="31"/>
                                  </a:lnTo>
                                  <a:lnTo>
                                    <a:pt x="52" y="34"/>
                                  </a:lnTo>
                                  <a:lnTo>
                                    <a:pt x="45" y="38"/>
                                  </a:lnTo>
                                  <a:lnTo>
                                    <a:pt x="48" y="38"/>
                                  </a:lnTo>
                                  <a:lnTo>
                                    <a:pt x="50" y="41"/>
                                  </a:lnTo>
                                  <a:lnTo>
                                    <a:pt x="50" y="43"/>
                                  </a:lnTo>
                                  <a:lnTo>
                                    <a:pt x="50" y="46"/>
                                  </a:lnTo>
                                  <a:lnTo>
                                    <a:pt x="50" y="48"/>
                                  </a:lnTo>
                                  <a:lnTo>
                                    <a:pt x="48" y="48"/>
                                  </a:lnTo>
                                  <a:lnTo>
                                    <a:pt x="50" y="48"/>
                                  </a:lnTo>
                                  <a:lnTo>
                                    <a:pt x="50" y="50"/>
                                  </a:lnTo>
                                  <a:lnTo>
                                    <a:pt x="55" y="50"/>
                                  </a:lnTo>
                                  <a:lnTo>
                                    <a:pt x="55" y="48"/>
                                  </a:lnTo>
                                  <a:lnTo>
                                    <a:pt x="57" y="48"/>
                                  </a:lnTo>
                                  <a:lnTo>
                                    <a:pt x="57" y="50"/>
                                  </a:lnTo>
                                  <a:lnTo>
                                    <a:pt x="60" y="53"/>
                                  </a:lnTo>
                                  <a:lnTo>
                                    <a:pt x="60" y="55"/>
                                  </a:lnTo>
                                  <a:lnTo>
                                    <a:pt x="62" y="55"/>
                                  </a:lnTo>
                                  <a:lnTo>
                                    <a:pt x="62" y="53"/>
                                  </a:lnTo>
                                  <a:lnTo>
                                    <a:pt x="62" y="48"/>
                                  </a:lnTo>
                                  <a:close/>
                                  <a:moveTo>
                                    <a:pt x="71" y="53"/>
                                  </a:moveTo>
                                  <a:lnTo>
                                    <a:pt x="62" y="55"/>
                                  </a:lnTo>
                                  <a:lnTo>
                                    <a:pt x="60" y="58"/>
                                  </a:lnTo>
                                  <a:lnTo>
                                    <a:pt x="57" y="58"/>
                                  </a:lnTo>
                                  <a:lnTo>
                                    <a:pt x="57" y="55"/>
                                  </a:lnTo>
                                  <a:lnTo>
                                    <a:pt x="55" y="55"/>
                                  </a:lnTo>
                                  <a:lnTo>
                                    <a:pt x="50" y="53"/>
                                  </a:lnTo>
                                  <a:lnTo>
                                    <a:pt x="45" y="53"/>
                                  </a:lnTo>
                                  <a:lnTo>
                                    <a:pt x="45" y="58"/>
                                  </a:lnTo>
                                  <a:lnTo>
                                    <a:pt x="50" y="58"/>
                                  </a:lnTo>
                                  <a:lnTo>
                                    <a:pt x="52" y="58"/>
                                  </a:lnTo>
                                  <a:lnTo>
                                    <a:pt x="55" y="60"/>
                                  </a:lnTo>
                                  <a:lnTo>
                                    <a:pt x="57" y="60"/>
                                  </a:lnTo>
                                  <a:lnTo>
                                    <a:pt x="60" y="60"/>
                                  </a:lnTo>
                                  <a:lnTo>
                                    <a:pt x="62" y="60"/>
                                  </a:lnTo>
                                  <a:lnTo>
                                    <a:pt x="69" y="58"/>
                                  </a:lnTo>
                                  <a:lnTo>
                                    <a:pt x="71" y="58"/>
                                  </a:lnTo>
                                  <a:lnTo>
                                    <a:pt x="71" y="53"/>
                                  </a:lnTo>
                                  <a:close/>
                                  <a:moveTo>
                                    <a:pt x="31" y="12"/>
                                  </a:moveTo>
                                  <a:lnTo>
                                    <a:pt x="36" y="7"/>
                                  </a:lnTo>
                                  <a:lnTo>
                                    <a:pt x="36" y="3"/>
                                  </a:lnTo>
                                  <a:lnTo>
                                    <a:pt x="36" y="0"/>
                                  </a:lnTo>
                                  <a:lnTo>
                                    <a:pt x="26" y="0"/>
                                  </a:lnTo>
                                  <a:lnTo>
                                    <a:pt x="26" y="3"/>
                                  </a:lnTo>
                                  <a:lnTo>
                                    <a:pt x="21" y="7"/>
                                  </a:lnTo>
                                  <a:lnTo>
                                    <a:pt x="21" y="10"/>
                                  </a:lnTo>
                                  <a:lnTo>
                                    <a:pt x="19" y="10"/>
                                  </a:lnTo>
                                  <a:lnTo>
                                    <a:pt x="19" y="19"/>
                                  </a:lnTo>
                                  <a:lnTo>
                                    <a:pt x="14" y="14"/>
                                  </a:lnTo>
                                  <a:lnTo>
                                    <a:pt x="12" y="7"/>
                                  </a:lnTo>
                                  <a:lnTo>
                                    <a:pt x="7" y="10"/>
                                  </a:lnTo>
                                  <a:lnTo>
                                    <a:pt x="5" y="10"/>
                                  </a:lnTo>
                                  <a:lnTo>
                                    <a:pt x="5" y="12"/>
                                  </a:lnTo>
                                  <a:lnTo>
                                    <a:pt x="5" y="14"/>
                                  </a:lnTo>
                                  <a:lnTo>
                                    <a:pt x="7" y="14"/>
                                  </a:lnTo>
                                  <a:lnTo>
                                    <a:pt x="12" y="19"/>
                                  </a:lnTo>
                                  <a:lnTo>
                                    <a:pt x="12" y="22"/>
                                  </a:lnTo>
                                  <a:lnTo>
                                    <a:pt x="5" y="19"/>
                                  </a:lnTo>
                                  <a:lnTo>
                                    <a:pt x="2" y="24"/>
                                  </a:lnTo>
                                  <a:lnTo>
                                    <a:pt x="0" y="24"/>
                                  </a:lnTo>
                                  <a:lnTo>
                                    <a:pt x="0" y="29"/>
                                  </a:lnTo>
                                  <a:lnTo>
                                    <a:pt x="0" y="31"/>
                                  </a:lnTo>
                                  <a:lnTo>
                                    <a:pt x="5" y="34"/>
                                  </a:lnTo>
                                  <a:lnTo>
                                    <a:pt x="7" y="34"/>
                                  </a:lnTo>
                                  <a:lnTo>
                                    <a:pt x="2" y="38"/>
                                  </a:lnTo>
                                  <a:lnTo>
                                    <a:pt x="2" y="41"/>
                                  </a:lnTo>
                                  <a:lnTo>
                                    <a:pt x="5" y="43"/>
                                  </a:lnTo>
                                  <a:lnTo>
                                    <a:pt x="7" y="43"/>
                                  </a:lnTo>
                                  <a:lnTo>
                                    <a:pt x="7" y="48"/>
                                  </a:lnTo>
                                  <a:lnTo>
                                    <a:pt x="5" y="53"/>
                                  </a:lnTo>
                                  <a:lnTo>
                                    <a:pt x="7" y="53"/>
                                  </a:lnTo>
                                  <a:lnTo>
                                    <a:pt x="17" y="53"/>
                                  </a:lnTo>
                                  <a:lnTo>
                                    <a:pt x="17" y="55"/>
                                  </a:lnTo>
                                  <a:lnTo>
                                    <a:pt x="24" y="55"/>
                                  </a:lnTo>
                                  <a:lnTo>
                                    <a:pt x="26" y="58"/>
                                  </a:lnTo>
                                  <a:lnTo>
                                    <a:pt x="26" y="55"/>
                                  </a:lnTo>
                                  <a:lnTo>
                                    <a:pt x="24" y="53"/>
                                  </a:lnTo>
                                  <a:lnTo>
                                    <a:pt x="24" y="48"/>
                                  </a:lnTo>
                                  <a:lnTo>
                                    <a:pt x="26" y="43"/>
                                  </a:lnTo>
                                  <a:lnTo>
                                    <a:pt x="24" y="41"/>
                                  </a:lnTo>
                                  <a:lnTo>
                                    <a:pt x="24" y="38"/>
                                  </a:lnTo>
                                  <a:lnTo>
                                    <a:pt x="21" y="38"/>
                                  </a:lnTo>
                                  <a:lnTo>
                                    <a:pt x="24" y="38"/>
                                  </a:lnTo>
                                  <a:lnTo>
                                    <a:pt x="31" y="34"/>
                                  </a:lnTo>
                                  <a:lnTo>
                                    <a:pt x="33" y="26"/>
                                  </a:lnTo>
                                  <a:lnTo>
                                    <a:pt x="38" y="26"/>
                                  </a:lnTo>
                                  <a:lnTo>
                                    <a:pt x="41" y="19"/>
                                  </a:lnTo>
                                  <a:lnTo>
                                    <a:pt x="31" y="19"/>
                                  </a:lnTo>
                                  <a:lnTo>
                                    <a:pt x="31" y="12"/>
                                  </a:lnTo>
                                  <a:close/>
                                  <a:moveTo>
                                    <a:pt x="29" y="38"/>
                                  </a:moveTo>
                                  <a:lnTo>
                                    <a:pt x="31" y="48"/>
                                  </a:lnTo>
                                  <a:lnTo>
                                    <a:pt x="36" y="53"/>
                                  </a:lnTo>
                                  <a:lnTo>
                                    <a:pt x="38" y="46"/>
                                  </a:lnTo>
                                  <a:lnTo>
                                    <a:pt x="33" y="41"/>
                                  </a:lnTo>
                                  <a:lnTo>
                                    <a:pt x="29" y="38"/>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39" name="Czech Republic" descr="© INSCALE GmbH, 15.06.2010"/>
                            <a:cNvSpPr>
                              <a:spLocks/>
                            </a:cNvSpPr>
                          </a:nvSpPr>
                          <a:spPr bwMode="gray">
                            <a:xfrm>
                              <a:off x="2803" y="561"/>
                              <a:ext cx="108" cy="49"/>
                            </a:xfrm>
                            <a:custGeom>
                              <a:avLst/>
                              <a:gdLst>
                                <a:gd name="T0" fmla="*/ 2147483647 w 420"/>
                                <a:gd name="T1" fmla="*/ 2147483647 h 192"/>
                                <a:gd name="T2" fmla="*/ 2147483647 w 420"/>
                                <a:gd name="T3" fmla="*/ 2147483647 h 192"/>
                                <a:gd name="T4" fmla="*/ 2147483647 w 420"/>
                                <a:gd name="T5" fmla="*/ 2147483647 h 192"/>
                                <a:gd name="T6" fmla="*/ 2147483647 w 420"/>
                                <a:gd name="T7" fmla="*/ 2147483647 h 192"/>
                                <a:gd name="T8" fmla="*/ 2147483647 w 420"/>
                                <a:gd name="T9" fmla="*/ 2147483647 h 192"/>
                                <a:gd name="T10" fmla="*/ 2147483647 w 420"/>
                                <a:gd name="T11" fmla="*/ 2147483647 h 192"/>
                                <a:gd name="T12" fmla="*/ 2147483647 w 420"/>
                                <a:gd name="T13" fmla="*/ 2147483647 h 192"/>
                                <a:gd name="T14" fmla="*/ 2147483647 w 420"/>
                                <a:gd name="T15" fmla="*/ 2147483647 h 192"/>
                                <a:gd name="T16" fmla="*/ 2147483647 w 420"/>
                                <a:gd name="T17" fmla="*/ 2147483647 h 192"/>
                                <a:gd name="T18" fmla="*/ 2147483647 w 420"/>
                                <a:gd name="T19" fmla="*/ 2147483647 h 192"/>
                                <a:gd name="T20" fmla="*/ 2147483647 w 420"/>
                                <a:gd name="T21" fmla="*/ 2147483647 h 192"/>
                                <a:gd name="T22" fmla="*/ 2147483647 w 420"/>
                                <a:gd name="T23" fmla="*/ 2147483647 h 192"/>
                                <a:gd name="T24" fmla="*/ 2147483647 w 420"/>
                                <a:gd name="T25" fmla="*/ 2147483647 h 192"/>
                                <a:gd name="T26" fmla="*/ 2147483647 w 420"/>
                                <a:gd name="T27" fmla="*/ 2147483647 h 192"/>
                                <a:gd name="T28" fmla="*/ 2147483647 w 420"/>
                                <a:gd name="T29" fmla="*/ 0 h 192"/>
                                <a:gd name="T30" fmla="*/ 2147483647 w 420"/>
                                <a:gd name="T31" fmla="*/ 2147483647 h 192"/>
                                <a:gd name="T32" fmla="*/ 2147483647 w 420"/>
                                <a:gd name="T33" fmla="*/ 0 h 192"/>
                                <a:gd name="T34" fmla="*/ 2147483647 w 420"/>
                                <a:gd name="T35" fmla="*/ 2147483647 h 192"/>
                                <a:gd name="T36" fmla="*/ 2147483647 w 420"/>
                                <a:gd name="T37" fmla="*/ 2147483647 h 192"/>
                                <a:gd name="T38" fmla="*/ 2147483647 w 420"/>
                                <a:gd name="T39" fmla="*/ 2147483647 h 192"/>
                                <a:gd name="T40" fmla="*/ 2147483647 w 420"/>
                                <a:gd name="T41" fmla="*/ 2147483647 h 192"/>
                                <a:gd name="T42" fmla="*/ 2147483647 w 420"/>
                                <a:gd name="T43" fmla="*/ 2147483647 h 192"/>
                                <a:gd name="T44" fmla="*/ 2147483647 w 420"/>
                                <a:gd name="T45" fmla="*/ 2147483647 h 192"/>
                                <a:gd name="T46" fmla="*/ 2147483647 w 420"/>
                                <a:gd name="T47" fmla="*/ 2147483647 h 192"/>
                                <a:gd name="T48" fmla="*/ 2147483647 w 420"/>
                                <a:gd name="T49" fmla="*/ 2147483647 h 192"/>
                                <a:gd name="T50" fmla="*/ 2147483647 w 420"/>
                                <a:gd name="T51" fmla="*/ 2147483647 h 192"/>
                                <a:gd name="T52" fmla="*/ 0 w 420"/>
                                <a:gd name="T53" fmla="*/ 2147483647 h 192"/>
                                <a:gd name="T54" fmla="*/ 2147483647 w 420"/>
                                <a:gd name="T55" fmla="*/ 2147483647 h 192"/>
                                <a:gd name="T56" fmla="*/ 2147483647 w 420"/>
                                <a:gd name="T57" fmla="*/ 2147483647 h 192"/>
                                <a:gd name="T58" fmla="*/ 2147483647 w 420"/>
                                <a:gd name="T59" fmla="*/ 2147483647 h 192"/>
                                <a:gd name="T60" fmla="*/ 2147483647 w 420"/>
                                <a:gd name="T61" fmla="*/ 2147483647 h 192"/>
                                <a:gd name="T62" fmla="*/ 2147483647 w 420"/>
                                <a:gd name="T63" fmla="*/ 2147483647 h 192"/>
                                <a:gd name="T64" fmla="*/ 2147483647 w 420"/>
                                <a:gd name="T65" fmla="*/ 2147483647 h 192"/>
                                <a:gd name="T66" fmla="*/ 2147483647 w 420"/>
                                <a:gd name="T67" fmla="*/ 2147483647 h 192"/>
                                <a:gd name="T68" fmla="*/ 2147483647 w 420"/>
                                <a:gd name="T69" fmla="*/ 2147483647 h 192"/>
                                <a:gd name="T70" fmla="*/ 2147483647 w 420"/>
                                <a:gd name="T71" fmla="*/ 2147483647 h 192"/>
                                <a:gd name="T72" fmla="*/ 2147483647 w 420"/>
                                <a:gd name="T73" fmla="*/ 2147483647 h 192"/>
                                <a:gd name="T74" fmla="*/ 2147483647 w 420"/>
                                <a:gd name="T75" fmla="*/ 2147483647 h 192"/>
                                <a:gd name="T76" fmla="*/ 2147483647 w 420"/>
                                <a:gd name="T77" fmla="*/ 2147483647 h 192"/>
                                <a:gd name="T78" fmla="*/ 2147483647 w 420"/>
                                <a:gd name="T79" fmla="*/ 2147483647 h 192"/>
                                <a:gd name="T80" fmla="*/ 2147483647 w 420"/>
                                <a:gd name="T81" fmla="*/ 2147483647 h 192"/>
                                <a:gd name="T82" fmla="*/ 2147483647 w 420"/>
                                <a:gd name="T83" fmla="*/ 2147483647 h 192"/>
                                <a:gd name="T84" fmla="*/ 2147483647 w 420"/>
                                <a:gd name="T85" fmla="*/ 2147483647 h 192"/>
                                <a:gd name="T86" fmla="*/ 2147483647 w 420"/>
                                <a:gd name="T87" fmla="*/ 2147483647 h 192"/>
                                <a:gd name="T88" fmla="*/ 2147483647 w 420"/>
                                <a:gd name="T89" fmla="*/ 2147483647 h 192"/>
                                <a:gd name="T90" fmla="*/ 2147483647 w 420"/>
                                <a:gd name="T91" fmla="*/ 2147483647 h 192"/>
                                <a:gd name="T92" fmla="*/ 2147483647 w 420"/>
                                <a:gd name="T93" fmla="*/ 2147483647 h 192"/>
                                <a:gd name="T94" fmla="*/ 2147483647 w 420"/>
                                <a:gd name="T95" fmla="*/ 2147483647 h 192"/>
                                <a:gd name="T96" fmla="*/ 2147483647 w 420"/>
                                <a:gd name="T97" fmla="*/ 2147483647 h 192"/>
                                <a:gd name="T98" fmla="*/ 2147483647 w 420"/>
                                <a:gd name="T99" fmla="*/ 2147483647 h 192"/>
                                <a:gd name="T100" fmla="*/ 2147483647 w 420"/>
                                <a:gd name="T101" fmla="*/ 2147483647 h 192"/>
                                <a:gd name="T102" fmla="*/ 2147483647 w 420"/>
                                <a:gd name="T103" fmla="*/ 2147483647 h 192"/>
                                <a:gd name="T104" fmla="*/ 2147483647 w 420"/>
                                <a:gd name="T105" fmla="*/ 2147483647 h 192"/>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w 420"/>
                                <a:gd name="T160" fmla="*/ 0 h 192"/>
                                <a:gd name="T161" fmla="*/ 420 w 420"/>
                                <a:gd name="T162" fmla="*/ 192 h 192"/>
                              </a:gdLst>
                              <a:ahLst/>
                              <a:cxnLst>
                                <a:cxn ang="T106">
                                  <a:pos x="T0" y="T1"/>
                                </a:cxn>
                                <a:cxn ang="T107">
                                  <a:pos x="T2" y="T3"/>
                                </a:cxn>
                                <a:cxn ang="T108">
                                  <a:pos x="T4" y="T5"/>
                                </a:cxn>
                                <a:cxn ang="T109">
                                  <a:pos x="T6" y="T7"/>
                                </a:cxn>
                                <a:cxn ang="T110">
                                  <a:pos x="T8" y="T9"/>
                                </a:cxn>
                                <a:cxn ang="T111">
                                  <a:pos x="T10" y="T11"/>
                                </a:cxn>
                                <a:cxn ang="T112">
                                  <a:pos x="T12" y="T13"/>
                                </a:cxn>
                                <a:cxn ang="T113">
                                  <a:pos x="T14" y="T15"/>
                                </a:cxn>
                                <a:cxn ang="T114">
                                  <a:pos x="T16" y="T17"/>
                                </a:cxn>
                                <a:cxn ang="T115">
                                  <a:pos x="T18" y="T19"/>
                                </a:cxn>
                                <a:cxn ang="T116">
                                  <a:pos x="T20" y="T21"/>
                                </a:cxn>
                                <a:cxn ang="T117">
                                  <a:pos x="T22" y="T23"/>
                                </a:cxn>
                                <a:cxn ang="T118">
                                  <a:pos x="T24" y="T25"/>
                                </a:cxn>
                                <a:cxn ang="T119">
                                  <a:pos x="T26" y="T27"/>
                                </a:cxn>
                                <a:cxn ang="T120">
                                  <a:pos x="T28" y="T29"/>
                                </a:cxn>
                                <a:cxn ang="T121">
                                  <a:pos x="T30" y="T31"/>
                                </a:cxn>
                                <a:cxn ang="T122">
                                  <a:pos x="T32" y="T33"/>
                                </a:cxn>
                                <a:cxn ang="T123">
                                  <a:pos x="T34" y="T35"/>
                                </a:cxn>
                                <a:cxn ang="T124">
                                  <a:pos x="T36" y="T37"/>
                                </a:cxn>
                                <a:cxn ang="T125">
                                  <a:pos x="T38" y="T39"/>
                                </a:cxn>
                                <a:cxn ang="T126">
                                  <a:pos x="T40" y="T41"/>
                                </a:cxn>
                                <a:cxn ang="T127">
                                  <a:pos x="T42" y="T43"/>
                                </a:cxn>
                                <a:cxn ang="T128">
                                  <a:pos x="T44" y="T45"/>
                                </a:cxn>
                                <a:cxn ang="T129">
                                  <a:pos x="T46" y="T47"/>
                                </a:cxn>
                                <a:cxn ang="T130">
                                  <a:pos x="T48" y="T49"/>
                                </a:cxn>
                                <a:cxn ang="T131">
                                  <a:pos x="T50" y="T51"/>
                                </a:cxn>
                                <a:cxn ang="T132">
                                  <a:pos x="T52" y="T53"/>
                                </a:cxn>
                                <a:cxn ang="T133">
                                  <a:pos x="T54" y="T55"/>
                                </a:cxn>
                                <a:cxn ang="T134">
                                  <a:pos x="T56" y="T57"/>
                                </a:cxn>
                                <a:cxn ang="T135">
                                  <a:pos x="T58" y="T59"/>
                                </a:cxn>
                                <a:cxn ang="T136">
                                  <a:pos x="T60" y="T61"/>
                                </a:cxn>
                                <a:cxn ang="T137">
                                  <a:pos x="T62" y="T63"/>
                                </a:cxn>
                                <a:cxn ang="T138">
                                  <a:pos x="T64" y="T65"/>
                                </a:cxn>
                                <a:cxn ang="T139">
                                  <a:pos x="T66" y="T67"/>
                                </a:cxn>
                                <a:cxn ang="T140">
                                  <a:pos x="T68" y="T69"/>
                                </a:cxn>
                                <a:cxn ang="T141">
                                  <a:pos x="T70" y="T71"/>
                                </a:cxn>
                                <a:cxn ang="T142">
                                  <a:pos x="T72" y="T73"/>
                                </a:cxn>
                                <a:cxn ang="T143">
                                  <a:pos x="T74" y="T75"/>
                                </a:cxn>
                                <a:cxn ang="T144">
                                  <a:pos x="T76" y="T77"/>
                                </a:cxn>
                                <a:cxn ang="T145">
                                  <a:pos x="T78" y="T79"/>
                                </a:cxn>
                                <a:cxn ang="T146">
                                  <a:pos x="T80" y="T81"/>
                                </a:cxn>
                                <a:cxn ang="T147">
                                  <a:pos x="T82" y="T83"/>
                                </a:cxn>
                                <a:cxn ang="T148">
                                  <a:pos x="T84" y="T85"/>
                                </a:cxn>
                                <a:cxn ang="T149">
                                  <a:pos x="T86" y="T87"/>
                                </a:cxn>
                                <a:cxn ang="T150">
                                  <a:pos x="T88" y="T89"/>
                                </a:cxn>
                                <a:cxn ang="T151">
                                  <a:pos x="T90" y="T91"/>
                                </a:cxn>
                                <a:cxn ang="T152">
                                  <a:pos x="T92" y="T93"/>
                                </a:cxn>
                                <a:cxn ang="T153">
                                  <a:pos x="T94" y="T95"/>
                                </a:cxn>
                                <a:cxn ang="T154">
                                  <a:pos x="T96" y="T97"/>
                                </a:cxn>
                                <a:cxn ang="T155">
                                  <a:pos x="T98" y="T99"/>
                                </a:cxn>
                                <a:cxn ang="T156">
                                  <a:pos x="T100" y="T101"/>
                                </a:cxn>
                                <a:cxn ang="T157">
                                  <a:pos x="T102" y="T103"/>
                                </a:cxn>
                                <a:cxn ang="T158">
                                  <a:pos x="T104" y="T105"/>
                                </a:cxn>
                              </a:cxnLst>
                              <a:rect l="T159" t="T160" r="T161" b="T162"/>
                              <a:pathLst>
                                <a:path w="420" h="192">
                                  <a:moveTo>
                                    <a:pt x="408" y="108"/>
                                  </a:moveTo>
                                  <a:lnTo>
                                    <a:pt x="402" y="96"/>
                                  </a:lnTo>
                                  <a:lnTo>
                                    <a:pt x="402" y="90"/>
                                  </a:lnTo>
                                  <a:lnTo>
                                    <a:pt x="390" y="84"/>
                                  </a:lnTo>
                                  <a:lnTo>
                                    <a:pt x="372" y="84"/>
                                  </a:lnTo>
                                  <a:lnTo>
                                    <a:pt x="372" y="78"/>
                                  </a:lnTo>
                                  <a:lnTo>
                                    <a:pt x="366" y="72"/>
                                  </a:lnTo>
                                  <a:lnTo>
                                    <a:pt x="360" y="84"/>
                                  </a:lnTo>
                                  <a:lnTo>
                                    <a:pt x="354" y="78"/>
                                  </a:lnTo>
                                  <a:lnTo>
                                    <a:pt x="348" y="66"/>
                                  </a:lnTo>
                                  <a:lnTo>
                                    <a:pt x="342" y="60"/>
                                  </a:lnTo>
                                  <a:lnTo>
                                    <a:pt x="324" y="60"/>
                                  </a:lnTo>
                                  <a:lnTo>
                                    <a:pt x="330" y="54"/>
                                  </a:lnTo>
                                  <a:lnTo>
                                    <a:pt x="312" y="54"/>
                                  </a:lnTo>
                                  <a:lnTo>
                                    <a:pt x="300" y="60"/>
                                  </a:lnTo>
                                  <a:lnTo>
                                    <a:pt x="294" y="60"/>
                                  </a:lnTo>
                                  <a:lnTo>
                                    <a:pt x="294" y="66"/>
                                  </a:lnTo>
                                  <a:lnTo>
                                    <a:pt x="276" y="66"/>
                                  </a:lnTo>
                                  <a:lnTo>
                                    <a:pt x="270" y="60"/>
                                  </a:lnTo>
                                  <a:lnTo>
                                    <a:pt x="264" y="60"/>
                                  </a:lnTo>
                                  <a:lnTo>
                                    <a:pt x="264" y="48"/>
                                  </a:lnTo>
                                  <a:lnTo>
                                    <a:pt x="252" y="42"/>
                                  </a:lnTo>
                                  <a:lnTo>
                                    <a:pt x="264" y="36"/>
                                  </a:lnTo>
                                  <a:lnTo>
                                    <a:pt x="258" y="30"/>
                                  </a:lnTo>
                                  <a:lnTo>
                                    <a:pt x="234" y="30"/>
                                  </a:lnTo>
                                  <a:lnTo>
                                    <a:pt x="234" y="24"/>
                                  </a:lnTo>
                                  <a:lnTo>
                                    <a:pt x="228" y="24"/>
                                  </a:lnTo>
                                  <a:lnTo>
                                    <a:pt x="216" y="18"/>
                                  </a:lnTo>
                                  <a:lnTo>
                                    <a:pt x="198" y="18"/>
                                  </a:lnTo>
                                  <a:lnTo>
                                    <a:pt x="192" y="0"/>
                                  </a:lnTo>
                                  <a:lnTo>
                                    <a:pt x="174" y="0"/>
                                  </a:lnTo>
                                  <a:lnTo>
                                    <a:pt x="162" y="12"/>
                                  </a:lnTo>
                                  <a:lnTo>
                                    <a:pt x="156" y="12"/>
                                  </a:lnTo>
                                  <a:lnTo>
                                    <a:pt x="144" y="0"/>
                                  </a:lnTo>
                                  <a:lnTo>
                                    <a:pt x="138" y="6"/>
                                  </a:lnTo>
                                  <a:lnTo>
                                    <a:pt x="132" y="6"/>
                                  </a:lnTo>
                                  <a:lnTo>
                                    <a:pt x="126" y="12"/>
                                  </a:lnTo>
                                  <a:lnTo>
                                    <a:pt x="126" y="18"/>
                                  </a:lnTo>
                                  <a:lnTo>
                                    <a:pt x="108" y="18"/>
                                  </a:lnTo>
                                  <a:lnTo>
                                    <a:pt x="108" y="24"/>
                                  </a:lnTo>
                                  <a:lnTo>
                                    <a:pt x="84" y="24"/>
                                  </a:lnTo>
                                  <a:lnTo>
                                    <a:pt x="84" y="30"/>
                                  </a:lnTo>
                                  <a:lnTo>
                                    <a:pt x="66" y="36"/>
                                  </a:lnTo>
                                  <a:lnTo>
                                    <a:pt x="54" y="48"/>
                                  </a:lnTo>
                                  <a:lnTo>
                                    <a:pt x="42" y="42"/>
                                  </a:lnTo>
                                  <a:lnTo>
                                    <a:pt x="36" y="42"/>
                                  </a:lnTo>
                                  <a:lnTo>
                                    <a:pt x="30" y="48"/>
                                  </a:lnTo>
                                  <a:lnTo>
                                    <a:pt x="30" y="54"/>
                                  </a:lnTo>
                                  <a:lnTo>
                                    <a:pt x="18" y="54"/>
                                  </a:lnTo>
                                  <a:lnTo>
                                    <a:pt x="18" y="60"/>
                                  </a:lnTo>
                                  <a:lnTo>
                                    <a:pt x="6" y="60"/>
                                  </a:lnTo>
                                  <a:lnTo>
                                    <a:pt x="6" y="54"/>
                                  </a:lnTo>
                                  <a:lnTo>
                                    <a:pt x="0" y="54"/>
                                  </a:lnTo>
                                  <a:lnTo>
                                    <a:pt x="0" y="66"/>
                                  </a:lnTo>
                                  <a:lnTo>
                                    <a:pt x="6" y="72"/>
                                  </a:lnTo>
                                  <a:lnTo>
                                    <a:pt x="12" y="72"/>
                                  </a:lnTo>
                                  <a:lnTo>
                                    <a:pt x="24" y="84"/>
                                  </a:lnTo>
                                  <a:lnTo>
                                    <a:pt x="18" y="90"/>
                                  </a:lnTo>
                                  <a:lnTo>
                                    <a:pt x="12" y="90"/>
                                  </a:lnTo>
                                  <a:lnTo>
                                    <a:pt x="12" y="96"/>
                                  </a:lnTo>
                                  <a:lnTo>
                                    <a:pt x="24" y="108"/>
                                  </a:lnTo>
                                  <a:lnTo>
                                    <a:pt x="30" y="120"/>
                                  </a:lnTo>
                                  <a:lnTo>
                                    <a:pt x="36" y="120"/>
                                  </a:lnTo>
                                  <a:lnTo>
                                    <a:pt x="36" y="126"/>
                                  </a:lnTo>
                                  <a:lnTo>
                                    <a:pt x="48" y="132"/>
                                  </a:lnTo>
                                  <a:lnTo>
                                    <a:pt x="60" y="132"/>
                                  </a:lnTo>
                                  <a:lnTo>
                                    <a:pt x="66" y="144"/>
                                  </a:lnTo>
                                  <a:lnTo>
                                    <a:pt x="72" y="144"/>
                                  </a:lnTo>
                                  <a:lnTo>
                                    <a:pt x="78" y="156"/>
                                  </a:lnTo>
                                  <a:lnTo>
                                    <a:pt x="90" y="156"/>
                                  </a:lnTo>
                                  <a:lnTo>
                                    <a:pt x="96" y="162"/>
                                  </a:lnTo>
                                  <a:lnTo>
                                    <a:pt x="102" y="162"/>
                                  </a:lnTo>
                                  <a:lnTo>
                                    <a:pt x="102" y="174"/>
                                  </a:lnTo>
                                  <a:lnTo>
                                    <a:pt x="120" y="192"/>
                                  </a:lnTo>
                                  <a:lnTo>
                                    <a:pt x="132" y="192"/>
                                  </a:lnTo>
                                  <a:lnTo>
                                    <a:pt x="144" y="186"/>
                                  </a:lnTo>
                                  <a:lnTo>
                                    <a:pt x="150" y="186"/>
                                  </a:lnTo>
                                  <a:lnTo>
                                    <a:pt x="162" y="192"/>
                                  </a:lnTo>
                                  <a:lnTo>
                                    <a:pt x="162" y="174"/>
                                  </a:lnTo>
                                  <a:lnTo>
                                    <a:pt x="168" y="174"/>
                                  </a:lnTo>
                                  <a:lnTo>
                                    <a:pt x="174" y="162"/>
                                  </a:lnTo>
                                  <a:lnTo>
                                    <a:pt x="180" y="156"/>
                                  </a:lnTo>
                                  <a:lnTo>
                                    <a:pt x="198" y="156"/>
                                  </a:lnTo>
                                  <a:lnTo>
                                    <a:pt x="210" y="162"/>
                                  </a:lnTo>
                                  <a:lnTo>
                                    <a:pt x="222" y="174"/>
                                  </a:lnTo>
                                  <a:lnTo>
                                    <a:pt x="234" y="168"/>
                                  </a:lnTo>
                                  <a:lnTo>
                                    <a:pt x="246" y="180"/>
                                  </a:lnTo>
                                  <a:lnTo>
                                    <a:pt x="258" y="174"/>
                                  </a:lnTo>
                                  <a:lnTo>
                                    <a:pt x="264" y="168"/>
                                  </a:lnTo>
                                  <a:lnTo>
                                    <a:pt x="276" y="168"/>
                                  </a:lnTo>
                                  <a:lnTo>
                                    <a:pt x="282" y="174"/>
                                  </a:lnTo>
                                  <a:lnTo>
                                    <a:pt x="288" y="174"/>
                                  </a:lnTo>
                                  <a:lnTo>
                                    <a:pt x="300" y="180"/>
                                  </a:lnTo>
                                  <a:lnTo>
                                    <a:pt x="306" y="174"/>
                                  </a:lnTo>
                                  <a:lnTo>
                                    <a:pt x="324" y="174"/>
                                  </a:lnTo>
                                  <a:lnTo>
                                    <a:pt x="330" y="168"/>
                                  </a:lnTo>
                                  <a:lnTo>
                                    <a:pt x="330" y="174"/>
                                  </a:lnTo>
                                  <a:lnTo>
                                    <a:pt x="348" y="174"/>
                                  </a:lnTo>
                                  <a:lnTo>
                                    <a:pt x="360" y="168"/>
                                  </a:lnTo>
                                  <a:lnTo>
                                    <a:pt x="366" y="162"/>
                                  </a:lnTo>
                                  <a:lnTo>
                                    <a:pt x="378" y="156"/>
                                  </a:lnTo>
                                  <a:lnTo>
                                    <a:pt x="378" y="132"/>
                                  </a:lnTo>
                                  <a:lnTo>
                                    <a:pt x="402" y="126"/>
                                  </a:lnTo>
                                  <a:lnTo>
                                    <a:pt x="420" y="114"/>
                                  </a:lnTo>
                                  <a:lnTo>
                                    <a:pt x="414" y="108"/>
                                  </a:lnTo>
                                  <a:lnTo>
                                    <a:pt x="408" y="108"/>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40" name="Cyprus" descr="© INSCALE GmbH, 15.06.2010"/>
                            <a:cNvSpPr>
                              <a:spLocks/>
                            </a:cNvSpPr>
                          </a:nvSpPr>
                          <a:spPr bwMode="gray">
                            <a:xfrm>
                              <a:off x="3150" y="874"/>
                              <a:ext cx="38" cy="22"/>
                            </a:xfrm>
                            <a:custGeom>
                              <a:avLst/>
                              <a:gdLst>
                                <a:gd name="T0" fmla="*/ 0 w 150"/>
                                <a:gd name="T1" fmla="*/ 2147483647 h 84"/>
                                <a:gd name="T2" fmla="*/ 2147483647 w 150"/>
                                <a:gd name="T3" fmla="*/ 2147483647 h 84"/>
                                <a:gd name="T4" fmla="*/ 2147483647 w 150"/>
                                <a:gd name="T5" fmla="*/ 2147483647 h 84"/>
                                <a:gd name="T6" fmla="*/ 2147483647 w 150"/>
                                <a:gd name="T7" fmla="*/ 2147483647 h 84"/>
                                <a:gd name="T8" fmla="*/ 2147483647 w 150"/>
                                <a:gd name="T9" fmla="*/ 2147483647 h 84"/>
                                <a:gd name="T10" fmla="*/ 2147483647 w 150"/>
                                <a:gd name="T11" fmla="*/ 2147483647 h 84"/>
                                <a:gd name="T12" fmla="*/ 2147483647 w 150"/>
                                <a:gd name="T13" fmla="*/ 2147483647 h 84"/>
                                <a:gd name="T14" fmla="*/ 2147483647 w 150"/>
                                <a:gd name="T15" fmla="*/ 2147483647 h 84"/>
                                <a:gd name="T16" fmla="*/ 2147483647 w 150"/>
                                <a:gd name="T17" fmla="*/ 2147483647 h 84"/>
                                <a:gd name="T18" fmla="*/ 2147483647 w 150"/>
                                <a:gd name="T19" fmla="*/ 2147483647 h 84"/>
                                <a:gd name="T20" fmla="*/ 2147483647 w 150"/>
                                <a:gd name="T21" fmla="*/ 2147483647 h 84"/>
                                <a:gd name="T22" fmla="*/ 2147483647 w 150"/>
                                <a:gd name="T23" fmla="*/ 2147483647 h 84"/>
                                <a:gd name="T24" fmla="*/ 2147483647 w 150"/>
                                <a:gd name="T25" fmla="*/ 2147483647 h 84"/>
                                <a:gd name="T26" fmla="*/ 2147483647 w 150"/>
                                <a:gd name="T27" fmla="*/ 0 h 84"/>
                                <a:gd name="T28" fmla="*/ 2147483647 w 150"/>
                                <a:gd name="T29" fmla="*/ 2147483647 h 84"/>
                                <a:gd name="T30" fmla="*/ 2147483647 w 150"/>
                                <a:gd name="T31" fmla="*/ 2147483647 h 84"/>
                                <a:gd name="T32" fmla="*/ 2147483647 w 150"/>
                                <a:gd name="T33" fmla="*/ 2147483647 h 84"/>
                                <a:gd name="T34" fmla="*/ 2147483647 w 150"/>
                                <a:gd name="T35" fmla="*/ 2147483647 h 84"/>
                                <a:gd name="T36" fmla="*/ 2147483647 w 150"/>
                                <a:gd name="T37" fmla="*/ 2147483647 h 84"/>
                                <a:gd name="T38" fmla="*/ 0 w 150"/>
                                <a:gd name="T39" fmla="*/ 2147483647 h 84"/>
                                <a:gd name="T40" fmla="*/ 0 w 150"/>
                                <a:gd name="T41" fmla="*/ 2147483647 h 84"/>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w 150"/>
                                <a:gd name="T64" fmla="*/ 0 h 84"/>
                                <a:gd name="T65" fmla="*/ 150 w 150"/>
                                <a:gd name="T66" fmla="*/ 84 h 84"/>
                              </a:gdLst>
                              <a:ahLst/>
                              <a:cxnLst>
                                <a:cxn ang="T42">
                                  <a:pos x="T0" y="T1"/>
                                </a:cxn>
                                <a:cxn ang="T43">
                                  <a:pos x="T2" y="T3"/>
                                </a:cxn>
                                <a:cxn ang="T44">
                                  <a:pos x="T4" y="T5"/>
                                </a:cxn>
                                <a:cxn ang="T45">
                                  <a:pos x="T6" y="T7"/>
                                </a:cxn>
                                <a:cxn ang="T46">
                                  <a:pos x="T8" y="T9"/>
                                </a:cxn>
                                <a:cxn ang="T47">
                                  <a:pos x="T10" y="T11"/>
                                </a:cxn>
                                <a:cxn ang="T48">
                                  <a:pos x="T12" y="T13"/>
                                </a:cxn>
                                <a:cxn ang="T49">
                                  <a:pos x="T14" y="T15"/>
                                </a:cxn>
                                <a:cxn ang="T50">
                                  <a:pos x="T16" y="T17"/>
                                </a:cxn>
                                <a:cxn ang="T51">
                                  <a:pos x="T18" y="T19"/>
                                </a:cxn>
                                <a:cxn ang="T52">
                                  <a:pos x="T20" y="T21"/>
                                </a:cxn>
                                <a:cxn ang="T53">
                                  <a:pos x="T22" y="T23"/>
                                </a:cxn>
                                <a:cxn ang="T54">
                                  <a:pos x="T24" y="T25"/>
                                </a:cxn>
                                <a:cxn ang="T55">
                                  <a:pos x="T26" y="T27"/>
                                </a:cxn>
                                <a:cxn ang="T56">
                                  <a:pos x="T28" y="T29"/>
                                </a:cxn>
                                <a:cxn ang="T57">
                                  <a:pos x="T30" y="T31"/>
                                </a:cxn>
                                <a:cxn ang="T58">
                                  <a:pos x="T32" y="T33"/>
                                </a:cxn>
                                <a:cxn ang="T59">
                                  <a:pos x="T34" y="T35"/>
                                </a:cxn>
                                <a:cxn ang="T60">
                                  <a:pos x="T36" y="T37"/>
                                </a:cxn>
                                <a:cxn ang="T61">
                                  <a:pos x="T38" y="T39"/>
                                </a:cxn>
                                <a:cxn ang="T62">
                                  <a:pos x="T40" y="T41"/>
                                </a:cxn>
                              </a:cxnLst>
                              <a:rect l="T63" t="T64" r="T65" b="T66"/>
                              <a:pathLst>
                                <a:path w="150" h="84">
                                  <a:moveTo>
                                    <a:pt x="0" y="48"/>
                                  </a:moveTo>
                                  <a:lnTo>
                                    <a:pt x="6" y="60"/>
                                  </a:lnTo>
                                  <a:lnTo>
                                    <a:pt x="30" y="72"/>
                                  </a:lnTo>
                                  <a:lnTo>
                                    <a:pt x="36" y="84"/>
                                  </a:lnTo>
                                  <a:lnTo>
                                    <a:pt x="54" y="84"/>
                                  </a:lnTo>
                                  <a:lnTo>
                                    <a:pt x="60" y="78"/>
                                  </a:lnTo>
                                  <a:lnTo>
                                    <a:pt x="72" y="72"/>
                                  </a:lnTo>
                                  <a:lnTo>
                                    <a:pt x="78" y="66"/>
                                  </a:lnTo>
                                  <a:lnTo>
                                    <a:pt x="90" y="60"/>
                                  </a:lnTo>
                                  <a:lnTo>
                                    <a:pt x="96" y="54"/>
                                  </a:lnTo>
                                  <a:lnTo>
                                    <a:pt x="102" y="60"/>
                                  </a:lnTo>
                                  <a:lnTo>
                                    <a:pt x="120" y="60"/>
                                  </a:lnTo>
                                  <a:lnTo>
                                    <a:pt x="120" y="36"/>
                                  </a:lnTo>
                                  <a:lnTo>
                                    <a:pt x="150" y="0"/>
                                  </a:lnTo>
                                  <a:lnTo>
                                    <a:pt x="108" y="24"/>
                                  </a:lnTo>
                                  <a:lnTo>
                                    <a:pt x="54" y="24"/>
                                  </a:lnTo>
                                  <a:lnTo>
                                    <a:pt x="48" y="30"/>
                                  </a:lnTo>
                                  <a:lnTo>
                                    <a:pt x="48" y="36"/>
                                  </a:lnTo>
                                  <a:lnTo>
                                    <a:pt x="12" y="36"/>
                                  </a:lnTo>
                                  <a:lnTo>
                                    <a:pt x="0" y="42"/>
                                  </a:lnTo>
                                  <a:lnTo>
                                    <a:pt x="0" y="48"/>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41" name="Cuba" descr="© INSCALE GmbH, 15.06.2010"/>
                            <a:cNvSpPr>
                              <a:spLocks noEditPoints="1"/>
                            </a:cNvSpPr>
                          </a:nvSpPr>
                          <a:spPr bwMode="gray">
                            <a:xfrm>
                              <a:off x="1077" y="1129"/>
                              <a:ext cx="189" cy="69"/>
                            </a:xfrm>
                            <a:custGeom>
                              <a:avLst/>
                              <a:gdLst>
                                <a:gd name="T0" fmla="*/ 2147483647 w 738"/>
                                <a:gd name="T1" fmla="*/ 2147483647 h 270"/>
                                <a:gd name="T2" fmla="*/ 2147483647 w 738"/>
                                <a:gd name="T3" fmla="*/ 2147483647 h 270"/>
                                <a:gd name="T4" fmla="*/ 2147483647 w 738"/>
                                <a:gd name="T5" fmla="*/ 2147483647 h 270"/>
                                <a:gd name="T6" fmla="*/ 2147483647 w 738"/>
                                <a:gd name="T7" fmla="*/ 2147483647 h 270"/>
                                <a:gd name="T8" fmla="*/ 2147483647 w 738"/>
                                <a:gd name="T9" fmla="*/ 2147483647 h 270"/>
                                <a:gd name="T10" fmla="*/ 2147483647 w 738"/>
                                <a:gd name="T11" fmla="*/ 2147483647 h 270"/>
                                <a:gd name="T12" fmla="*/ 2147483647 w 738"/>
                                <a:gd name="T13" fmla="*/ 2147483647 h 270"/>
                                <a:gd name="T14" fmla="*/ 2147483647 w 738"/>
                                <a:gd name="T15" fmla="*/ 2147483647 h 270"/>
                                <a:gd name="T16" fmla="*/ 2147483647 w 738"/>
                                <a:gd name="T17" fmla="*/ 2147483647 h 270"/>
                                <a:gd name="T18" fmla="*/ 2147483647 w 738"/>
                                <a:gd name="T19" fmla="*/ 2147483647 h 270"/>
                                <a:gd name="T20" fmla="*/ 2147483647 w 738"/>
                                <a:gd name="T21" fmla="*/ 2147483647 h 270"/>
                                <a:gd name="T22" fmla="*/ 2147483647 w 738"/>
                                <a:gd name="T23" fmla="*/ 2147483647 h 270"/>
                                <a:gd name="T24" fmla="*/ 2147483647 w 738"/>
                                <a:gd name="T25" fmla="*/ 2147483647 h 270"/>
                                <a:gd name="T26" fmla="*/ 2147483647 w 738"/>
                                <a:gd name="T27" fmla="*/ 2147483647 h 270"/>
                                <a:gd name="T28" fmla="*/ 2147483647 w 738"/>
                                <a:gd name="T29" fmla="*/ 2147483647 h 270"/>
                                <a:gd name="T30" fmla="*/ 2147483647 w 738"/>
                                <a:gd name="T31" fmla="*/ 2147483647 h 270"/>
                                <a:gd name="T32" fmla="*/ 2147483647 w 738"/>
                                <a:gd name="T33" fmla="*/ 2147483647 h 270"/>
                                <a:gd name="T34" fmla="*/ 2147483647 w 738"/>
                                <a:gd name="T35" fmla="*/ 2147483647 h 270"/>
                                <a:gd name="T36" fmla="*/ 2147483647 w 738"/>
                                <a:gd name="T37" fmla="*/ 0 h 270"/>
                                <a:gd name="T38" fmla="*/ 2147483647 w 738"/>
                                <a:gd name="T39" fmla="*/ 2147483647 h 270"/>
                                <a:gd name="T40" fmla="*/ 2147483647 w 738"/>
                                <a:gd name="T41" fmla="*/ 2147483647 h 270"/>
                                <a:gd name="T42" fmla="*/ 2147483647 w 738"/>
                                <a:gd name="T43" fmla="*/ 2147483647 h 270"/>
                                <a:gd name="T44" fmla="*/ 2147483647 w 738"/>
                                <a:gd name="T45" fmla="*/ 2147483647 h 270"/>
                                <a:gd name="T46" fmla="*/ 2147483647 w 738"/>
                                <a:gd name="T47" fmla="*/ 2147483647 h 270"/>
                                <a:gd name="T48" fmla="*/ 2147483647 w 738"/>
                                <a:gd name="T49" fmla="*/ 2147483647 h 270"/>
                                <a:gd name="T50" fmla="*/ 2147483647 w 738"/>
                                <a:gd name="T51" fmla="*/ 2147483647 h 270"/>
                                <a:gd name="T52" fmla="*/ 2147483647 w 738"/>
                                <a:gd name="T53" fmla="*/ 2147483647 h 270"/>
                                <a:gd name="T54" fmla="*/ 2147483647 w 738"/>
                                <a:gd name="T55" fmla="*/ 2147483647 h 270"/>
                                <a:gd name="T56" fmla="*/ 2147483647 w 738"/>
                                <a:gd name="T57" fmla="*/ 2147483647 h 270"/>
                                <a:gd name="T58" fmla="*/ 2147483647 w 738"/>
                                <a:gd name="T59" fmla="*/ 2147483647 h 270"/>
                                <a:gd name="T60" fmla="*/ 2147483647 w 738"/>
                                <a:gd name="T61" fmla="*/ 2147483647 h 270"/>
                                <a:gd name="T62" fmla="*/ 2147483647 w 738"/>
                                <a:gd name="T63" fmla="*/ 2147483647 h 270"/>
                                <a:gd name="T64" fmla="*/ 2147483647 w 738"/>
                                <a:gd name="T65" fmla="*/ 2147483647 h 270"/>
                                <a:gd name="T66" fmla="*/ 2147483647 w 738"/>
                                <a:gd name="T67" fmla="*/ 2147483647 h 270"/>
                                <a:gd name="T68" fmla="*/ 2147483647 w 738"/>
                                <a:gd name="T69" fmla="*/ 2147483647 h 270"/>
                                <a:gd name="T70" fmla="*/ 2147483647 w 738"/>
                                <a:gd name="T71" fmla="*/ 2147483647 h 270"/>
                                <a:gd name="T72" fmla="*/ 2147483647 w 738"/>
                                <a:gd name="T73" fmla="*/ 2147483647 h 270"/>
                                <a:gd name="T74" fmla="*/ 2147483647 w 738"/>
                                <a:gd name="T75" fmla="*/ 2147483647 h 270"/>
                                <a:gd name="T76" fmla="*/ 2147483647 w 738"/>
                                <a:gd name="T77" fmla="*/ 2147483647 h 270"/>
                                <a:gd name="T78" fmla="*/ 2147483647 w 738"/>
                                <a:gd name="T79" fmla="*/ 2147483647 h 270"/>
                                <a:gd name="T80" fmla="*/ 2147483647 w 738"/>
                                <a:gd name="T81" fmla="*/ 2147483647 h 270"/>
                                <a:gd name="T82" fmla="*/ 2147483647 w 738"/>
                                <a:gd name="T83" fmla="*/ 2147483647 h 270"/>
                                <a:gd name="T84" fmla="*/ 2147483647 w 738"/>
                                <a:gd name="T85" fmla="*/ 2147483647 h 270"/>
                                <a:gd name="T86" fmla="*/ 2147483647 w 738"/>
                                <a:gd name="T87" fmla="*/ 2147483647 h 270"/>
                                <a:gd name="T88" fmla="*/ 2147483647 w 738"/>
                                <a:gd name="T89" fmla="*/ 2147483647 h 270"/>
                                <a:gd name="T90" fmla="*/ 2147483647 w 738"/>
                                <a:gd name="T91" fmla="*/ 2147483647 h 270"/>
                                <a:gd name="T92" fmla="*/ 2147483647 w 738"/>
                                <a:gd name="T93" fmla="*/ 2147483647 h 270"/>
                                <a:gd name="T94" fmla="*/ 2147483647 w 738"/>
                                <a:gd name="T95" fmla="*/ 2147483647 h 270"/>
                                <a:gd name="T96" fmla="*/ 2147483647 w 738"/>
                                <a:gd name="T97" fmla="*/ 2147483647 h 270"/>
                                <a:gd name="T98" fmla="*/ 2147483647 w 738"/>
                                <a:gd name="T99" fmla="*/ 2147483647 h 270"/>
                                <a:gd name="T100" fmla="*/ 2147483647 w 738"/>
                                <a:gd name="T101" fmla="*/ 2147483647 h 270"/>
                                <a:gd name="T102" fmla="*/ 2147483647 w 738"/>
                                <a:gd name="T103" fmla="*/ 2147483647 h 270"/>
                                <a:gd name="T104" fmla="*/ 2147483647 w 738"/>
                                <a:gd name="T105" fmla="*/ 2147483647 h 270"/>
                                <a:gd name="T106" fmla="*/ 2147483647 w 738"/>
                                <a:gd name="T107" fmla="*/ 2147483647 h 270"/>
                                <a:gd name="T108" fmla="*/ 2147483647 w 738"/>
                                <a:gd name="T109" fmla="*/ 2147483647 h 270"/>
                                <a:gd name="T110" fmla="*/ 2147483647 w 738"/>
                                <a:gd name="T111" fmla="*/ 2147483647 h 270"/>
                                <a:gd name="T112" fmla="*/ 2147483647 w 738"/>
                                <a:gd name="T113" fmla="*/ 2147483647 h 270"/>
                                <a:gd name="T114" fmla="*/ 2147483647 w 738"/>
                                <a:gd name="T115" fmla="*/ 2147483647 h 270"/>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w 738"/>
                                <a:gd name="T175" fmla="*/ 0 h 270"/>
                                <a:gd name="T176" fmla="*/ 738 w 738"/>
                                <a:gd name="T177" fmla="*/ 270 h 270"/>
                              </a:gdLst>
                              <a:ahLst/>
                              <a:cxnLst>
                                <a:cxn ang="T116">
                                  <a:pos x="T0" y="T1"/>
                                </a:cxn>
                                <a:cxn ang="T117">
                                  <a:pos x="T2" y="T3"/>
                                </a:cxn>
                                <a:cxn ang="T118">
                                  <a:pos x="T4" y="T5"/>
                                </a:cxn>
                                <a:cxn ang="T119">
                                  <a:pos x="T6" y="T7"/>
                                </a:cxn>
                                <a:cxn ang="T120">
                                  <a:pos x="T8" y="T9"/>
                                </a:cxn>
                                <a:cxn ang="T121">
                                  <a:pos x="T10" y="T11"/>
                                </a:cxn>
                                <a:cxn ang="T122">
                                  <a:pos x="T12" y="T13"/>
                                </a:cxn>
                                <a:cxn ang="T123">
                                  <a:pos x="T14" y="T15"/>
                                </a:cxn>
                                <a:cxn ang="T124">
                                  <a:pos x="T16" y="T17"/>
                                </a:cxn>
                                <a:cxn ang="T125">
                                  <a:pos x="T18" y="T19"/>
                                </a:cxn>
                                <a:cxn ang="T126">
                                  <a:pos x="T20" y="T21"/>
                                </a:cxn>
                                <a:cxn ang="T127">
                                  <a:pos x="T22" y="T23"/>
                                </a:cxn>
                                <a:cxn ang="T128">
                                  <a:pos x="T24" y="T25"/>
                                </a:cxn>
                                <a:cxn ang="T129">
                                  <a:pos x="T26" y="T27"/>
                                </a:cxn>
                                <a:cxn ang="T130">
                                  <a:pos x="T28" y="T29"/>
                                </a:cxn>
                                <a:cxn ang="T131">
                                  <a:pos x="T30" y="T31"/>
                                </a:cxn>
                                <a:cxn ang="T132">
                                  <a:pos x="T32" y="T33"/>
                                </a:cxn>
                                <a:cxn ang="T133">
                                  <a:pos x="T34" y="T35"/>
                                </a:cxn>
                                <a:cxn ang="T134">
                                  <a:pos x="T36" y="T37"/>
                                </a:cxn>
                                <a:cxn ang="T135">
                                  <a:pos x="T38" y="T39"/>
                                </a:cxn>
                                <a:cxn ang="T136">
                                  <a:pos x="T40" y="T41"/>
                                </a:cxn>
                                <a:cxn ang="T137">
                                  <a:pos x="T42" y="T43"/>
                                </a:cxn>
                                <a:cxn ang="T138">
                                  <a:pos x="T44" y="T45"/>
                                </a:cxn>
                                <a:cxn ang="T139">
                                  <a:pos x="T46" y="T47"/>
                                </a:cxn>
                                <a:cxn ang="T140">
                                  <a:pos x="T48" y="T49"/>
                                </a:cxn>
                                <a:cxn ang="T141">
                                  <a:pos x="T50" y="T51"/>
                                </a:cxn>
                                <a:cxn ang="T142">
                                  <a:pos x="T52" y="T53"/>
                                </a:cxn>
                                <a:cxn ang="T143">
                                  <a:pos x="T54" y="T55"/>
                                </a:cxn>
                                <a:cxn ang="T144">
                                  <a:pos x="T56" y="T57"/>
                                </a:cxn>
                                <a:cxn ang="T145">
                                  <a:pos x="T58" y="T59"/>
                                </a:cxn>
                                <a:cxn ang="T146">
                                  <a:pos x="T60" y="T61"/>
                                </a:cxn>
                                <a:cxn ang="T147">
                                  <a:pos x="T62" y="T63"/>
                                </a:cxn>
                                <a:cxn ang="T148">
                                  <a:pos x="T64" y="T65"/>
                                </a:cxn>
                                <a:cxn ang="T149">
                                  <a:pos x="T66" y="T67"/>
                                </a:cxn>
                                <a:cxn ang="T150">
                                  <a:pos x="T68" y="T69"/>
                                </a:cxn>
                                <a:cxn ang="T151">
                                  <a:pos x="T70" y="T71"/>
                                </a:cxn>
                                <a:cxn ang="T152">
                                  <a:pos x="T72" y="T73"/>
                                </a:cxn>
                                <a:cxn ang="T153">
                                  <a:pos x="T74" y="T75"/>
                                </a:cxn>
                                <a:cxn ang="T154">
                                  <a:pos x="T76" y="T77"/>
                                </a:cxn>
                                <a:cxn ang="T155">
                                  <a:pos x="T78" y="T79"/>
                                </a:cxn>
                                <a:cxn ang="T156">
                                  <a:pos x="T80" y="T81"/>
                                </a:cxn>
                                <a:cxn ang="T157">
                                  <a:pos x="T82" y="T83"/>
                                </a:cxn>
                                <a:cxn ang="T158">
                                  <a:pos x="T84" y="T85"/>
                                </a:cxn>
                                <a:cxn ang="T159">
                                  <a:pos x="T86" y="T87"/>
                                </a:cxn>
                                <a:cxn ang="T160">
                                  <a:pos x="T88" y="T89"/>
                                </a:cxn>
                                <a:cxn ang="T161">
                                  <a:pos x="T90" y="T91"/>
                                </a:cxn>
                                <a:cxn ang="T162">
                                  <a:pos x="T92" y="T93"/>
                                </a:cxn>
                                <a:cxn ang="T163">
                                  <a:pos x="T94" y="T95"/>
                                </a:cxn>
                                <a:cxn ang="T164">
                                  <a:pos x="T96" y="T97"/>
                                </a:cxn>
                                <a:cxn ang="T165">
                                  <a:pos x="T98" y="T99"/>
                                </a:cxn>
                                <a:cxn ang="T166">
                                  <a:pos x="T100" y="T101"/>
                                </a:cxn>
                                <a:cxn ang="T167">
                                  <a:pos x="T102" y="T103"/>
                                </a:cxn>
                                <a:cxn ang="T168">
                                  <a:pos x="T104" y="T105"/>
                                </a:cxn>
                                <a:cxn ang="T169">
                                  <a:pos x="T106" y="T107"/>
                                </a:cxn>
                                <a:cxn ang="T170">
                                  <a:pos x="T108" y="T109"/>
                                </a:cxn>
                                <a:cxn ang="T171">
                                  <a:pos x="T110" y="T111"/>
                                </a:cxn>
                                <a:cxn ang="T172">
                                  <a:pos x="T112" y="T113"/>
                                </a:cxn>
                                <a:cxn ang="T173">
                                  <a:pos x="T114" y="T115"/>
                                </a:cxn>
                              </a:cxnLst>
                              <a:rect l="T174" t="T175" r="T176" b="T177"/>
                              <a:pathLst>
                                <a:path w="738" h="270">
                                  <a:moveTo>
                                    <a:pt x="708" y="228"/>
                                  </a:moveTo>
                                  <a:lnTo>
                                    <a:pt x="690" y="222"/>
                                  </a:lnTo>
                                  <a:lnTo>
                                    <a:pt x="666" y="222"/>
                                  </a:lnTo>
                                  <a:lnTo>
                                    <a:pt x="666" y="204"/>
                                  </a:lnTo>
                                  <a:lnTo>
                                    <a:pt x="660" y="198"/>
                                  </a:lnTo>
                                  <a:lnTo>
                                    <a:pt x="648" y="192"/>
                                  </a:lnTo>
                                  <a:lnTo>
                                    <a:pt x="600" y="192"/>
                                  </a:lnTo>
                                  <a:lnTo>
                                    <a:pt x="624" y="168"/>
                                  </a:lnTo>
                                  <a:lnTo>
                                    <a:pt x="612" y="168"/>
                                  </a:lnTo>
                                  <a:lnTo>
                                    <a:pt x="600" y="162"/>
                                  </a:lnTo>
                                  <a:lnTo>
                                    <a:pt x="558" y="162"/>
                                  </a:lnTo>
                                  <a:lnTo>
                                    <a:pt x="534" y="150"/>
                                  </a:lnTo>
                                  <a:lnTo>
                                    <a:pt x="528" y="144"/>
                                  </a:lnTo>
                                  <a:lnTo>
                                    <a:pt x="522" y="144"/>
                                  </a:lnTo>
                                  <a:lnTo>
                                    <a:pt x="528" y="138"/>
                                  </a:lnTo>
                                  <a:lnTo>
                                    <a:pt x="528" y="132"/>
                                  </a:lnTo>
                                  <a:lnTo>
                                    <a:pt x="534" y="126"/>
                                  </a:lnTo>
                                  <a:lnTo>
                                    <a:pt x="534" y="120"/>
                                  </a:lnTo>
                                  <a:lnTo>
                                    <a:pt x="522" y="120"/>
                                  </a:lnTo>
                                  <a:lnTo>
                                    <a:pt x="510" y="114"/>
                                  </a:lnTo>
                                  <a:lnTo>
                                    <a:pt x="504" y="114"/>
                                  </a:lnTo>
                                  <a:lnTo>
                                    <a:pt x="474" y="84"/>
                                  </a:lnTo>
                                  <a:lnTo>
                                    <a:pt x="462" y="78"/>
                                  </a:lnTo>
                                  <a:lnTo>
                                    <a:pt x="450" y="66"/>
                                  </a:lnTo>
                                  <a:lnTo>
                                    <a:pt x="432" y="66"/>
                                  </a:lnTo>
                                  <a:lnTo>
                                    <a:pt x="432" y="84"/>
                                  </a:lnTo>
                                  <a:lnTo>
                                    <a:pt x="444" y="96"/>
                                  </a:lnTo>
                                  <a:lnTo>
                                    <a:pt x="450" y="96"/>
                                  </a:lnTo>
                                  <a:lnTo>
                                    <a:pt x="378" y="60"/>
                                  </a:lnTo>
                                  <a:lnTo>
                                    <a:pt x="372" y="54"/>
                                  </a:lnTo>
                                  <a:lnTo>
                                    <a:pt x="360" y="48"/>
                                  </a:lnTo>
                                  <a:lnTo>
                                    <a:pt x="354" y="36"/>
                                  </a:lnTo>
                                  <a:lnTo>
                                    <a:pt x="342" y="30"/>
                                  </a:lnTo>
                                  <a:lnTo>
                                    <a:pt x="330" y="18"/>
                                  </a:lnTo>
                                  <a:lnTo>
                                    <a:pt x="270" y="18"/>
                                  </a:lnTo>
                                  <a:lnTo>
                                    <a:pt x="258" y="12"/>
                                  </a:lnTo>
                                  <a:lnTo>
                                    <a:pt x="228" y="6"/>
                                  </a:lnTo>
                                  <a:lnTo>
                                    <a:pt x="174" y="0"/>
                                  </a:lnTo>
                                  <a:lnTo>
                                    <a:pt x="126" y="6"/>
                                  </a:lnTo>
                                  <a:lnTo>
                                    <a:pt x="96" y="18"/>
                                  </a:lnTo>
                                  <a:lnTo>
                                    <a:pt x="72" y="42"/>
                                  </a:lnTo>
                                  <a:lnTo>
                                    <a:pt x="60" y="48"/>
                                  </a:lnTo>
                                  <a:lnTo>
                                    <a:pt x="42" y="60"/>
                                  </a:lnTo>
                                  <a:lnTo>
                                    <a:pt x="24" y="66"/>
                                  </a:lnTo>
                                  <a:lnTo>
                                    <a:pt x="12" y="72"/>
                                  </a:lnTo>
                                  <a:lnTo>
                                    <a:pt x="6" y="78"/>
                                  </a:lnTo>
                                  <a:lnTo>
                                    <a:pt x="0" y="78"/>
                                  </a:lnTo>
                                  <a:lnTo>
                                    <a:pt x="72" y="72"/>
                                  </a:lnTo>
                                  <a:lnTo>
                                    <a:pt x="72" y="60"/>
                                  </a:lnTo>
                                  <a:lnTo>
                                    <a:pt x="150" y="54"/>
                                  </a:lnTo>
                                  <a:lnTo>
                                    <a:pt x="174" y="42"/>
                                  </a:lnTo>
                                  <a:lnTo>
                                    <a:pt x="198" y="42"/>
                                  </a:lnTo>
                                  <a:lnTo>
                                    <a:pt x="222" y="54"/>
                                  </a:lnTo>
                                  <a:lnTo>
                                    <a:pt x="222" y="60"/>
                                  </a:lnTo>
                                  <a:lnTo>
                                    <a:pt x="216" y="60"/>
                                  </a:lnTo>
                                  <a:lnTo>
                                    <a:pt x="210" y="66"/>
                                  </a:lnTo>
                                  <a:lnTo>
                                    <a:pt x="198" y="66"/>
                                  </a:lnTo>
                                  <a:lnTo>
                                    <a:pt x="192" y="72"/>
                                  </a:lnTo>
                                  <a:lnTo>
                                    <a:pt x="186" y="72"/>
                                  </a:lnTo>
                                  <a:lnTo>
                                    <a:pt x="204" y="78"/>
                                  </a:lnTo>
                                  <a:lnTo>
                                    <a:pt x="210" y="78"/>
                                  </a:lnTo>
                                  <a:lnTo>
                                    <a:pt x="216" y="84"/>
                                  </a:lnTo>
                                  <a:lnTo>
                                    <a:pt x="228" y="90"/>
                                  </a:lnTo>
                                  <a:lnTo>
                                    <a:pt x="246" y="96"/>
                                  </a:lnTo>
                                  <a:lnTo>
                                    <a:pt x="258" y="102"/>
                                  </a:lnTo>
                                  <a:lnTo>
                                    <a:pt x="276" y="102"/>
                                  </a:lnTo>
                                  <a:lnTo>
                                    <a:pt x="282" y="96"/>
                                  </a:lnTo>
                                  <a:lnTo>
                                    <a:pt x="282" y="90"/>
                                  </a:lnTo>
                                  <a:lnTo>
                                    <a:pt x="294" y="96"/>
                                  </a:lnTo>
                                  <a:lnTo>
                                    <a:pt x="300" y="102"/>
                                  </a:lnTo>
                                  <a:lnTo>
                                    <a:pt x="318" y="114"/>
                                  </a:lnTo>
                                  <a:lnTo>
                                    <a:pt x="342" y="126"/>
                                  </a:lnTo>
                                  <a:lnTo>
                                    <a:pt x="372" y="126"/>
                                  </a:lnTo>
                                  <a:lnTo>
                                    <a:pt x="390" y="120"/>
                                  </a:lnTo>
                                  <a:lnTo>
                                    <a:pt x="402" y="120"/>
                                  </a:lnTo>
                                  <a:lnTo>
                                    <a:pt x="390" y="144"/>
                                  </a:lnTo>
                                  <a:lnTo>
                                    <a:pt x="450" y="168"/>
                                  </a:lnTo>
                                  <a:lnTo>
                                    <a:pt x="474" y="204"/>
                                  </a:lnTo>
                                  <a:lnTo>
                                    <a:pt x="480" y="210"/>
                                  </a:lnTo>
                                  <a:lnTo>
                                    <a:pt x="492" y="216"/>
                                  </a:lnTo>
                                  <a:lnTo>
                                    <a:pt x="498" y="222"/>
                                  </a:lnTo>
                                  <a:lnTo>
                                    <a:pt x="498" y="228"/>
                                  </a:lnTo>
                                  <a:lnTo>
                                    <a:pt x="474" y="252"/>
                                  </a:lnTo>
                                  <a:lnTo>
                                    <a:pt x="474" y="258"/>
                                  </a:lnTo>
                                  <a:lnTo>
                                    <a:pt x="480" y="264"/>
                                  </a:lnTo>
                                  <a:lnTo>
                                    <a:pt x="492" y="258"/>
                                  </a:lnTo>
                                  <a:lnTo>
                                    <a:pt x="504" y="258"/>
                                  </a:lnTo>
                                  <a:lnTo>
                                    <a:pt x="528" y="246"/>
                                  </a:lnTo>
                                  <a:lnTo>
                                    <a:pt x="558" y="246"/>
                                  </a:lnTo>
                                  <a:lnTo>
                                    <a:pt x="558" y="252"/>
                                  </a:lnTo>
                                  <a:lnTo>
                                    <a:pt x="552" y="252"/>
                                  </a:lnTo>
                                  <a:lnTo>
                                    <a:pt x="546" y="258"/>
                                  </a:lnTo>
                                  <a:lnTo>
                                    <a:pt x="546" y="264"/>
                                  </a:lnTo>
                                  <a:lnTo>
                                    <a:pt x="558" y="264"/>
                                  </a:lnTo>
                                  <a:lnTo>
                                    <a:pt x="564" y="270"/>
                                  </a:lnTo>
                                  <a:lnTo>
                                    <a:pt x="612" y="270"/>
                                  </a:lnTo>
                                  <a:lnTo>
                                    <a:pt x="636" y="264"/>
                                  </a:lnTo>
                                  <a:lnTo>
                                    <a:pt x="684" y="258"/>
                                  </a:lnTo>
                                  <a:lnTo>
                                    <a:pt x="720" y="252"/>
                                  </a:lnTo>
                                  <a:lnTo>
                                    <a:pt x="738" y="246"/>
                                  </a:lnTo>
                                  <a:lnTo>
                                    <a:pt x="738" y="240"/>
                                  </a:lnTo>
                                  <a:lnTo>
                                    <a:pt x="732" y="234"/>
                                  </a:lnTo>
                                  <a:lnTo>
                                    <a:pt x="720" y="228"/>
                                  </a:lnTo>
                                  <a:lnTo>
                                    <a:pt x="708" y="228"/>
                                  </a:lnTo>
                                  <a:close/>
                                  <a:moveTo>
                                    <a:pt x="114" y="126"/>
                                  </a:moveTo>
                                  <a:lnTo>
                                    <a:pt x="114" y="132"/>
                                  </a:lnTo>
                                  <a:lnTo>
                                    <a:pt x="120" y="138"/>
                                  </a:lnTo>
                                  <a:lnTo>
                                    <a:pt x="132" y="144"/>
                                  </a:lnTo>
                                  <a:lnTo>
                                    <a:pt x="144" y="138"/>
                                  </a:lnTo>
                                  <a:lnTo>
                                    <a:pt x="150" y="138"/>
                                  </a:lnTo>
                                  <a:lnTo>
                                    <a:pt x="156" y="126"/>
                                  </a:lnTo>
                                  <a:lnTo>
                                    <a:pt x="156" y="120"/>
                                  </a:lnTo>
                                  <a:lnTo>
                                    <a:pt x="150" y="114"/>
                                  </a:lnTo>
                                  <a:lnTo>
                                    <a:pt x="138" y="114"/>
                                  </a:lnTo>
                                  <a:lnTo>
                                    <a:pt x="126" y="120"/>
                                  </a:lnTo>
                                  <a:lnTo>
                                    <a:pt x="120" y="120"/>
                                  </a:lnTo>
                                  <a:lnTo>
                                    <a:pt x="114" y="126"/>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42" name="Croatia" descr="© INSCALE GmbH, 15.06.2010"/>
                            <a:cNvSpPr>
                              <a:spLocks/>
                            </a:cNvSpPr>
                          </a:nvSpPr>
                          <a:spPr bwMode="gray">
                            <a:xfrm>
                              <a:off x="2829" y="652"/>
                              <a:ext cx="94" cy="70"/>
                            </a:xfrm>
                            <a:custGeom>
                              <a:avLst/>
                              <a:gdLst>
                                <a:gd name="T0" fmla="*/ 2147483647 w 366"/>
                                <a:gd name="T1" fmla="*/ 2147483647 h 276"/>
                                <a:gd name="T2" fmla="*/ 2147483647 w 366"/>
                                <a:gd name="T3" fmla="*/ 2147483647 h 276"/>
                                <a:gd name="T4" fmla="*/ 2147483647 w 366"/>
                                <a:gd name="T5" fmla="*/ 2147483647 h 276"/>
                                <a:gd name="T6" fmla="*/ 2147483647 w 366"/>
                                <a:gd name="T7" fmla="*/ 2147483647 h 276"/>
                                <a:gd name="T8" fmla="*/ 2147483647 w 366"/>
                                <a:gd name="T9" fmla="*/ 2147483647 h 276"/>
                                <a:gd name="T10" fmla="*/ 2147483647 w 366"/>
                                <a:gd name="T11" fmla="*/ 2147483647 h 276"/>
                                <a:gd name="T12" fmla="*/ 2147483647 w 366"/>
                                <a:gd name="T13" fmla="*/ 2147483647 h 276"/>
                                <a:gd name="T14" fmla="*/ 2147483647 w 366"/>
                                <a:gd name="T15" fmla="*/ 2147483647 h 276"/>
                                <a:gd name="T16" fmla="*/ 2147483647 w 366"/>
                                <a:gd name="T17" fmla="*/ 2147483647 h 276"/>
                                <a:gd name="T18" fmla="*/ 2147483647 w 366"/>
                                <a:gd name="T19" fmla="*/ 2147483647 h 276"/>
                                <a:gd name="T20" fmla="*/ 2147483647 w 366"/>
                                <a:gd name="T21" fmla="*/ 2147483647 h 276"/>
                                <a:gd name="T22" fmla="*/ 2147483647 w 366"/>
                                <a:gd name="T23" fmla="*/ 0 h 276"/>
                                <a:gd name="T24" fmla="*/ 2147483647 w 366"/>
                                <a:gd name="T25" fmla="*/ 2147483647 h 276"/>
                                <a:gd name="T26" fmla="*/ 2147483647 w 366"/>
                                <a:gd name="T27" fmla="*/ 2147483647 h 276"/>
                                <a:gd name="T28" fmla="*/ 2147483647 w 366"/>
                                <a:gd name="T29" fmla="*/ 2147483647 h 276"/>
                                <a:gd name="T30" fmla="*/ 2147483647 w 366"/>
                                <a:gd name="T31" fmla="*/ 2147483647 h 276"/>
                                <a:gd name="T32" fmla="*/ 2147483647 w 366"/>
                                <a:gd name="T33" fmla="*/ 2147483647 h 276"/>
                                <a:gd name="T34" fmla="*/ 2147483647 w 366"/>
                                <a:gd name="T35" fmla="*/ 2147483647 h 276"/>
                                <a:gd name="T36" fmla="*/ 2147483647 w 366"/>
                                <a:gd name="T37" fmla="*/ 2147483647 h 276"/>
                                <a:gd name="T38" fmla="*/ 2147483647 w 366"/>
                                <a:gd name="T39" fmla="*/ 2147483647 h 276"/>
                                <a:gd name="T40" fmla="*/ 0 w 366"/>
                                <a:gd name="T41" fmla="*/ 2147483647 h 276"/>
                                <a:gd name="T42" fmla="*/ 2147483647 w 366"/>
                                <a:gd name="T43" fmla="*/ 2147483647 h 276"/>
                                <a:gd name="T44" fmla="*/ 2147483647 w 366"/>
                                <a:gd name="T45" fmla="*/ 2147483647 h 276"/>
                                <a:gd name="T46" fmla="*/ 2147483647 w 366"/>
                                <a:gd name="T47" fmla="*/ 2147483647 h 276"/>
                                <a:gd name="T48" fmla="*/ 2147483647 w 366"/>
                                <a:gd name="T49" fmla="*/ 2147483647 h 276"/>
                                <a:gd name="T50" fmla="*/ 2147483647 w 366"/>
                                <a:gd name="T51" fmla="*/ 2147483647 h 276"/>
                                <a:gd name="T52" fmla="*/ 2147483647 w 366"/>
                                <a:gd name="T53" fmla="*/ 2147483647 h 276"/>
                                <a:gd name="T54" fmla="*/ 2147483647 w 366"/>
                                <a:gd name="T55" fmla="*/ 2147483647 h 276"/>
                                <a:gd name="T56" fmla="*/ 2147483647 w 366"/>
                                <a:gd name="T57" fmla="*/ 2147483647 h 276"/>
                                <a:gd name="T58" fmla="*/ 2147483647 w 366"/>
                                <a:gd name="T59" fmla="*/ 2147483647 h 276"/>
                                <a:gd name="T60" fmla="*/ 2147483647 w 366"/>
                                <a:gd name="T61" fmla="*/ 2147483647 h 276"/>
                                <a:gd name="T62" fmla="*/ 2147483647 w 366"/>
                                <a:gd name="T63" fmla="*/ 2147483647 h 276"/>
                                <a:gd name="T64" fmla="*/ 2147483647 w 366"/>
                                <a:gd name="T65" fmla="*/ 2147483647 h 276"/>
                                <a:gd name="T66" fmla="*/ 2147483647 w 366"/>
                                <a:gd name="T67" fmla="*/ 2147483647 h 276"/>
                                <a:gd name="T68" fmla="*/ 2147483647 w 366"/>
                                <a:gd name="T69" fmla="*/ 2147483647 h 276"/>
                                <a:gd name="T70" fmla="*/ 2147483647 w 366"/>
                                <a:gd name="T71" fmla="*/ 2147483647 h 276"/>
                                <a:gd name="T72" fmla="*/ 2147483647 w 366"/>
                                <a:gd name="T73" fmla="*/ 2147483647 h 276"/>
                                <a:gd name="T74" fmla="*/ 2147483647 w 366"/>
                                <a:gd name="T75" fmla="*/ 2147483647 h 276"/>
                                <a:gd name="T76" fmla="*/ 2147483647 w 366"/>
                                <a:gd name="T77" fmla="*/ 2147483647 h 276"/>
                                <a:gd name="T78" fmla="*/ 2147483647 w 366"/>
                                <a:gd name="T79" fmla="*/ 2147483647 h 276"/>
                                <a:gd name="T80" fmla="*/ 2147483647 w 366"/>
                                <a:gd name="T81" fmla="*/ 2147483647 h 276"/>
                                <a:gd name="T82" fmla="*/ 2147483647 w 366"/>
                                <a:gd name="T83" fmla="*/ 2147483647 h 276"/>
                                <a:gd name="T84" fmla="*/ 2147483647 w 366"/>
                                <a:gd name="T85" fmla="*/ 2147483647 h 276"/>
                                <a:gd name="T86" fmla="*/ 2147483647 w 366"/>
                                <a:gd name="T87" fmla="*/ 2147483647 h 276"/>
                                <a:gd name="T88" fmla="*/ 2147483647 w 366"/>
                                <a:gd name="T89" fmla="*/ 2147483647 h 276"/>
                                <a:gd name="T90" fmla="*/ 2147483647 w 366"/>
                                <a:gd name="T91" fmla="*/ 2147483647 h 27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w 366"/>
                                <a:gd name="T139" fmla="*/ 0 h 276"/>
                                <a:gd name="T140" fmla="*/ 366 w 366"/>
                                <a:gd name="T141" fmla="*/ 276 h 276"/>
                              </a:gdLst>
                              <a:ahLst/>
                              <a:cxnLst>
                                <a:cxn ang="T92">
                                  <a:pos x="T0" y="T1"/>
                                </a:cxn>
                                <a:cxn ang="T93">
                                  <a:pos x="T2" y="T3"/>
                                </a:cxn>
                                <a:cxn ang="T94">
                                  <a:pos x="T4" y="T5"/>
                                </a:cxn>
                                <a:cxn ang="T95">
                                  <a:pos x="T6" y="T7"/>
                                </a:cxn>
                                <a:cxn ang="T96">
                                  <a:pos x="T8" y="T9"/>
                                </a:cxn>
                                <a:cxn ang="T97">
                                  <a:pos x="T10" y="T11"/>
                                </a:cxn>
                                <a:cxn ang="T98">
                                  <a:pos x="T12" y="T13"/>
                                </a:cxn>
                                <a:cxn ang="T99">
                                  <a:pos x="T14" y="T15"/>
                                </a:cxn>
                                <a:cxn ang="T100">
                                  <a:pos x="T16" y="T17"/>
                                </a:cxn>
                                <a:cxn ang="T101">
                                  <a:pos x="T18" y="T19"/>
                                </a:cxn>
                                <a:cxn ang="T102">
                                  <a:pos x="T20" y="T21"/>
                                </a:cxn>
                                <a:cxn ang="T103">
                                  <a:pos x="T22" y="T23"/>
                                </a:cxn>
                                <a:cxn ang="T104">
                                  <a:pos x="T24" y="T25"/>
                                </a:cxn>
                                <a:cxn ang="T105">
                                  <a:pos x="T26" y="T27"/>
                                </a:cxn>
                                <a:cxn ang="T106">
                                  <a:pos x="T28" y="T29"/>
                                </a:cxn>
                                <a:cxn ang="T107">
                                  <a:pos x="T30" y="T31"/>
                                </a:cxn>
                                <a:cxn ang="T108">
                                  <a:pos x="T32" y="T33"/>
                                </a:cxn>
                                <a:cxn ang="T109">
                                  <a:pos x="T34" y="T35"/>
                                </a:cxn>
                                <a:cxn ang="T110">
                                  <a:pos x="T36" y="T37"/>
                                </a:cxn>
                                <a:cxn ang="T111">
                                  <a:pos x="T38" y="T39"/>
                                </a:cxn>
                                <a:cxn ang="T112">
                                  <a:pos x="T40" y="T41"/>
                                </a:cxn>
                                <a:cxn ang="T113">
                                  <a:pos x="T42" y="T43"/>
                                </a:cxn>
                                <a:cxn ang="T114">
                                  <a:pos x="T44" y="T45"/>
                                </a:cxn>
                                <a:cxn ang="T115">
                                  <a:pos x="T46" y="T47"/>
                                </a:cxn>
                                <a:cxn ang="T116">
                                  <a:pos x="T48" y="T49"/>
                                </a:cxn>
                                <a:cxn ang="T117">
                                  <a:pos x="T50" y="T51"/>
                                </a:cxn>
                                <a:cxn ang="T118">
                                  <a:pos x="T52" y="T53"/>
                                </a:cxn>
                                <a:cxn ang="T119">
                                  <a:pos x="T54" y="T55"/>
                                </a:cxn>
                                <a:cxn ang="T120">
                                  <a:pos x="T56" y="T57"/>
                                </a:cxn>
                                <a:cxn ang="T121">
                                  <a:pos x="T58" y="T59"/>
                                </a:cxn>
                                <a:cxn ang="T122">
                                  <a:pos x="T60" y="T61"/>
                                </a:cxn>
                                <a:cxn ang="T123">
                                  <a:pos x="T62" y="T63"/>
                                </a:cxn>
                                <a:cxn ang="T124">
                                  <a:pos x="T64" y="T65"/>
                                </a:cxn>
                                <a:cxn ang="T125">
                                  <a:pos x="T66" y="T67"/>
                                </a:cxn>
                                <a:cxn ang="T126">
                                  <a:pos x="T68" y="T69"/>
                                </a:cxn>
                                <a:cxn ang="T127">
                                  <a:pos x="T70" y="T71"/>
                                </a:cxn>
                                <a:cxn ang="T128">
                                  <a:pos x="T72" y="T73"/>
                                </a:cxn>
                                <a:cxn ang="T129">
                                  <a:pos x="T74" y="T75"/>
                                </a:cxn>
                                <a:cxn ang="T130">
                                  <a:pos x="T76" y="T77"/>
                                </a:cxn>
                                <a:cxn ang="T131">
                                  <a:pos x="T78" y="T79"/>
                                </a:cxn>
                                <a:cxn ang="T132">
                                  <a:pos x="T80" y="T81"/>
                                </a:cxn>
                                <a:cxn ang="T133">
                                  <a:pos x="T82" y="T83"/>
                                </a:cxn>
                                <a:cxn ang="T134">
                                  <a:pos x="T84" y="T85"/>
                                </a:cxn>
                                <a:cxn ang="T135">
                                  <a:pos x="T86" y="T87"/>
                                </a:cxn>
                                <a:cxn ang="T136">
                                  <a:pos x="T88" y="T89"/>
                                </a:cxn>
                                <a:cxn ang="T137">
                                  <a:pos x="T90" y="T91"/>
                                </a:cxn>
                              </a:cxnLst>
                              <a:rect l="T138" t="T139" r="T140" b="T141"/>
                              <a:pathLst>
                                <a:path w="366" h="276">
                                  <a:moveTo>
                                    <a:pt x="342" y="126"/>
                                  </a:moveTo>
                                  <a:lnTo>
                                    <a:pt x="342" y="114"/>
                                  </a:lnTo>
                                  <a:lnTo>
                                    <a:pt x="348" y="114"/>
                                  </a:lnTo>
                                  <a:lnTo>
                                    <a:pt x="354" y="108"/>
                                  </a:lnTo>
                                  <a:lnTo>
                                    <a:pt x="360" y="108"/>
                                  </a:lnTo>
                                  <a:lnTo>
                                    <a:pt x="366" y="102"/>
                                  </a:lnTo>
                                  <a:lnTo>
                                    <a:pt x="360" y="102"/>
                                  </a:lnTo>
                                  <a:lnTo>
                                    <a:pt x="348" y="96"/>
                                  </a:lnTo>
                                  <a:lnTo>
                                    <a:pt x="336" y="96"/>
                                  </a:lnTo>
                                  <a:lnTo>
                                    <a:pt x="342" y="78"/>
                                  </a:lnTo>
                                  <a:lnTo>
                                    <a:pt x="336" y="78"/>
                                  </a:lnTo>
                                  <a:lnTo>
                                    <a:pt x="330" y="48"/>
                                  </a:lnTo>
                                  <a:lnTo>
                                    <a:pt x="324" y="48"/>
                                  </a:lnTo>
                                  <a:lnTo>
                                    <a:pt x="312" y="54"/>
                                  </a:lnTo>
                                  <a:lnTo>
                                    <a:pt x="270" y="60"/>
                                  </a:lnTo>
                                  <a:lnTo>
                                    <a:pt x="264" y="48"/>
                                  </a:lnTo>
                                  <a:lnTo>
                                    <a:pt x="246" y="48"/>
                                  </a:lnTo>
                                  <a:lnTo>
                                    <a:pt x="234" y="42"/>
                                  </a:lnTo>
                                  <a:lnTo>
                                    <a:pt x="228" y="36"/>
                                  </a:lnTo>
                                  <a:lnTo>
                                    <a:pt x="216" y="30"/>
                                  </a:lnTo>
                                  <a:lnTo>
                                    <a:pt x="204" y="18"/>
                                  </a:lnTo>
                                  <a:lnTo>
                                    <a:pt x="204" y="12"/>
                                  </a:lnTo>
                                  <a:lnTo>
                                    <a:pt x="198" y="6"/>
                                  </a:lnTo>
                                  <a:lnTo>
                                    <a:pt x="186" y="0"/>
                                  </a:lnTo>
                                  <a:lnTo>
                                    <a:pt x="162" y="0"/>
                                  </a:lnTo>
                                  <a:lnTo>
                                    <a:pt x="162" y="12"/>
                                  </a:lnTo>
                                  <a:lnTo>
                                    <a:pt x="150" y="18"/>
                                  </a:lnTo>
                                  <a:lnTo>
                                    <a:pt x="120" y="18"/>
                                  </a:lnTo>
                                  <a:lnTo>
                                    <a:pt x="120" y="30"/>
                                  </a:lnTo>
                                  <a:lnTo>
                                    <a:pt x="126" y="36"/>
                                  </a:lnTo>
                                  <a:lnTo>
                                    <a:pt x="126" y="42"/>
                                  </a:lnTo>
                                  <a:lnTo>
                                    <a:pt x="114" y="54"/>
                                  </a:lnTo>
                                  <a:lnTo>
                                    <a:pt x="102" y="60"/>
                                  </a:lnTo>
                                  <a:lnTo>
                                    <a:pt x="102" y="78"/>
                                  </a:lnTo>
                                  <a:lnTo>
                                    <a:pt x="60" y="78"/>
                                  </a:lnTo>
                                  <a:lnTo>
                                    <a:pt x="54" y="72"/>
                                  </a:lnTo>
                                  <a:lnTo>
                                    <a:pt x="54" y="66"/>
                                  </a:lnTo>
                                  <a:lnTo>
                                    <a:pt x="48" y="78"/>
                                  </a:lnTo>
                                  <a:lnTo>
                                    <a:pt x="30" y="78"/>
                                  </a:lnTo>
                                  <a:lnTo>
                                    <a:pt x="18" y="72"/>
                                  </a:lnTo>
                                  <a:lnTo>
                                    <a:pt x="18" y="84"/>
                                  </a:lnTo>
                                  <a:lnTo>
                                    <a:pt x="0" y="84"/>
                                  </a:lnTo>
                                  <a:lnTo>
                                    <a:pt x="0" y="132"/>
                                  </a:lnTo>
                                  <a:lnTo>
                                    <a:pt x="6" y="132"/>
                                  </a:lnTo>
                                  <a:lnTo>
                                    <a:pt x="12" y="120"/>
                                  </a:lnTo>
                                  <a:lnTo>
                                    <a:pt x="24" y="114"/>
                                  </a:lnTo>
                                  <a:lnTo>
                                    <a:pt x="30" y="102"/>
                                  </a:lnTo>
                                  <a:lnTo>
                                    <a:pt x="42" y="102"/>
                                  </a:lnTo>
                                  <a:lnTo>
                                    <a:pt x="48" y="114"/>
                                  </a:lnTo>
                                  <a:lnTo>
                                    <a:pt x="48" y="132"/>
                                  </a:lnTo>
                                  <a:lnTo>
                                    <a:pt x="78" y="126"/>
                                  </a:lnTo>
                                  <a:lnTo>
                                    <a:pt x="78" y="132"/>
                                  </a:lnTo>
                                  <a:lnTo>
                                    <a:pt x="72" y="144"/>
                                  </a:lnTo>
                                  <a:lnTo>
                                    <a:pt x="72" y="150"/>
                                  </a:lnTo>
                                  <a:lnTo>
                                    <a:pt x="84" y="162"/>
                                  </a:lnTo>
                                  <a:lnTo>
                                    <a:pt x="96" y="168"/>
                                  </a:lnTo>
                                  <a:lnTo>
                                    <a:pt x="96" y="180"/>
                                  </a:lnTo>
                                  <a:lnTo>
                                    <a:pt x="144" y="216"/>
                                  </a:lnTo>
                                  <a:lnTo>
                                    <a:pt x="144" y="240"/>
                                  </a:lnTo>
                                  <a:lnTo>
                                    <a:pt x="198" y="240"/>
                                  </a:lnTo>
                                  <a:lnTo>
                                    <a:pt x="210" y="246"/>
                                  </a:lnTo>
                                  <a:lnTo>
                                    <a:pt x="216" y="252"/>
                                  </a:lnTo>
                                  <a:lnTo>
                                    <a:pt x="216" y="276"/>
                                  </a:lnTo>
                                  <a:lnTo>
                                    <a:pt x="246" y="276"/>
                                  </a:lnTo>
                                  <a:lnTo>
                                    <a:pt x="252" y="270"/>
                                  </a:lnTo>
                                  <a:lnTo>
                                    <a:pt x="252" y="264"/>
                                  </a:lnTo>
                                  <a:lnTo>
                                    <a:pt x="246" y="252"/>
                                  </a:lnTo>
                                  <a:lnTo>
                                    <a:pt x="234" y="246"/>
                                  </a:lnTo>
                                  <a:lnTo>
                                    <a:pt x="216" y="234"/>
                                  </a:lnTo>
                                  <a:lnTo>
                                    <a:pt x="204" y="228"/>
                                  </a:lnTo>
                                  <a:lnTo>
                                    <a:pt x="192" y="216"/>
                                  </a:lnTo>
                                  <a:lnTo>
                                    <a:pt x="180" y="186"/>
                                  </a:lnTo>
                                  <a:lnTo>
                                    <a:pt x="162" y="180"/>
                                  </a:lnTo>
                                  <a:lnTo>
                                    <a:pt x="162" y="162"/>
                                  </a:lnTo>
                                  <a:lnTo>
                                    <a:pt x="156" y="156"/>
                                  </a:lnTo>
                                  <a:lnTo>
                                    <a:pt x="150" y="156"/>
                                  </a:lnTo>
                                  <a:lnTo>
                                    <a:pt x="150" y="144"/>
                                  </a:lnTo>
                                  <a:lnTo>
                                    <a:pt x="132" y="138"/>
                                  </a:lnTo>
                                  <a:lnTo>
                                    <a:pt x="120" y="126"/>
                                  </a:lnTo>
                                  <a:lnTo>
                                    <a:pt x="138" y="120"/>
                                  </a:lnTo>
                                  <a:lnTo>
                                    <a:pt x="138" y="96"/>
                                  </a:lnTo>
                                  <a:lnTo>
                                    <a:pt x="144" y="96"/>
                                  </a:lnTo>
                                  <a:lnTo>
                                    <a:pt x="150" y="102"/>
                                  </a:lnTo>
                                  <a:lnTo>
                                    <a:pt x="162" y="108"/>
                                  </a:lnTo>
                                  <a:lnTo>
                                    <a:pt x="186" y="102"/>
                                  </a:lnTo>
                                  <a:lnTo>
                                    <a:pt x="210" y="102"/>
                                  </a:lnTo>
                                  <a:lnTo>
                                    <a:pt x="228" y="108"/>
                                  </a:lnTo>
                                  <a:lnTo>
                                    <a:pt x="240" y="102"/>
                                  </a:lnTo>
                                  <a:lnTo>
                                    <a:pt x="252" y="102"/>
                                  </a:lnTo>
                                  <a:lnTo>
                                    <a:pt x="258" y="108"/>
                                  </a:lnTo>
                                  <a:lnTo>
                                    <a:pt x="312" y="108"/>
                                  </a:lnTo>
                                  <a:lnTo>
                                    <a:pt x="324" y="126"/>
                                  </a:lnTo>
                                  <a:lnTo>
                                    <a:pt x="342" y="126"/>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43" name="Côte d'Ivoire" descr="© INSCALE GmbH, 15.06.2010"/>
                            <a:cNvSpPr>
                              <a:spLocks/>
                            </a:cNvSpPr>
                          </a:nvSpPr>
                          <a:spPr bwMode="gray">
                            <a:xfrm>
                              <a:off x="2430" y="1387"/>
                              <a:ext cx="112" cy="132"/>
                            </a:xfrm>
                            <a:custGeom>
                              <a:avLst/>
                              <a:gdLst>
                                <a:gd name="T0" fmla="*/ 2147483647 w 438"/>
                                <a:gd name="T1" fmla="*/ 2147483647 h 516"/>
                                <a:gd name="T2" fmla="*/ 2147483647 w 438"/>
                                <a:gd name="T3" fmla="*/ 2147483647 h 516"/>
                                <a:gd name="T4" fmla="*/ 2147483647 w 438"/>
                                <a:gd name="T5" fmla="*/ 2147483647 h 516"/>
                                <a:gd name="T6" fmla="*/ 2147483647 w 438"/>
                                <a:gd name="T7" fmla="*/ 2147483647 h 516"/>
                                <a:gd name="T8" fmla="*/ 2147483647 w 438"/>
                                <a:gd name="T9" fmla="*/ 2147483647 h 516"/>
                                <a:gd name="T10" fmla="*/ 2147483647 w 438"/>
                                <a:gd name="T11" fmla="*/ 2147483647 h 516"/>
                                <a:gd name="T12" fmla="*/ 2147483647 w 438"/>
                                <a:gd name="T13" fmla="*/ 2147483647 h 516"/>
                                <a:gd name="T14" fmla="*/ 2147483647 w 438"/>
                                <a:gd name="T15" fmla="*/ 2147483647 h 516"/>
                                <a:gd name="T16" fmla="*/ 2147483647 w 438"/>
                                <a:gd name="T17" fmla="*/ 2147483647 h 516"/>
                                <a:gd name="T18" fmla="*/ 2147483647 w 438"/>
                                <a:gd name="T19" fmla="*/ 2147483647 h 516"/>
                                <a:gd name="T20" fmla="*/ 2147483647 w 438"/>
                                <a:gd name="T21" fmla="*/ 2147483647 h 516"/>
                                <a:gd name="T22" fmla="*/ 2147483647 w 438"/>
                                <a:gd name="T23" fmla="*/ 2147483647 h 516"/>
                                <a:gd name="T24" fmla="*/ 2147483647 w 438"/>
                                <a:gd name="T25" fmla="*/ 2147483647 h 516"/>
                                <a:gd name="T26" fmla="*/ 2147483647 w 438"/>
                                <a:gd name="T27" fmla="*/ 2147483647 h 516"/>
                                <a:gd name="T28" fmla="*/ 2147483647 w 438"/>
                                <a:gd name="T29" fmla="*/ 2147483647 h 516"/>
                                <a:gd name="T30" fmla="*/ 2147483647 w 438"/>
                                <a:gd name="T31" fmla="*/ 2147483647 h 516"/>
                                <a:gd name="T32" fmla="*/ 2147483647 w 438"/>
                                <a:gd name="T33" fmla="*/ 0 h 516"/>
                                <a:gd name="T34" fmla="*/ 2147483647 w 438"/>
                                <a:gd name="T35" fmla="*/ 2147483647 h 516"/>
                                <a:gd name="T36" fmla="*/ 2147483647 w 438"/>
                                <a:gd name="T37" fmla="*/ 2147483647 h 516"/>
                                <a:gd name="T38" fmla="*/ 2147483647 w 438"/>
                                <a:gd name="T39" fmla="*/ 2147483647 h 516"/>
                                <a:gd name="T40" fmla="*/ 2147483647 w 438"/>
                                <a:gd name="T41" fmla="*/ 2147483647 h 516"/>
                                <a:gd name="T42" fmla="*/ 2147483647 w 438"/>
                                <a:gd name="T43" fmla="*/ 2147483647 h 516"/>
                                <a:gd name="T44" fmla="*/ 2147483647 w 438"/>
                                <a:gd name="T45" fmla="*/ 2147483647 h 516"/>
                                <a:gd name="T46" fmla="*/ 2147483647 w 438"/>
                                <a:gd name="T47" fmla="*/ 2147483647 h 516"/>
                                <a:gd name="T48" fmla="*/ 2147483647 w 438"/>
                                <a:gd name="T49" fmla="*/ 2147483647 h 516"/>
                                <a:gd name="T50" fmla="*/ 2147483647 w 438"/>
                                <a:gd name="T51" fmla="*/ 2147483647 h 516"/>
                                <a:gd name="T52" fmla="*/ 2147483647 w 438"/>
                                <a:gd name="T53" fmla="*/ 2147483647 h 516"/>
                                <a:gd name="T54" fmla="*/ 2147483647 w 438"/>
                                <a:gd name="T55" fmla="*/ 2147483647 h 516"/>
                                <a:gd name="T56" fmla="*/ 2147483647 w 438"/>
                                <a:gd name="T57" fmla="*/ 2147483647 h 516"/>
                                <a:gd name="T58" fmla="*/ 2147483647 w 438"/>
                                <a:gd name="T59" fmla="*/ 2147483647 h 516"/>
                                <a:gd name="T60" fmla="*/ 2147483647 w 438"/>
                                <a:gd name="T61" fmla="*/ 2147483647 h 516"/>
                                <a:gd name="T62" fmla="*/ 2147483647 w 438"/>
                                <a:gd name="T63" fmla="*/ 2147483647 h 516"/>
                                <a:gd name="T64" fmla="*/ 2147483647 w 438"/>
                                <a:gd name="T65" fmla="*/ 2147483647 h 516"/>
                                <a:gd name="T66" fmla="*/ 2147483647 w 438"/>
                                <a:gd name="T67" fmla="*/ 2147483647 h 516"/>
                                <a:gd name="T68" fmla="*/ 2147483647 w 438"/>
                                <a:gd name="T69" fmla="*/ 2147483647 h 516"/>
                                <a:gd name="T70" fmla="*/ 2147483647 w 438"/>
                                <a:gd name="T71" fmla="*/ 2147483647 h 516"/>
                                <a:gd name="T72" fmla="*/ 2147483647 w 438"/>
                                <a:gd name="T73" fmla="*/ 2147483647 h 516"/>
                                <a:gd name="T74" fmla="*/ 2147483647 w 438"/>
                                <a:gd name="T75" fmla="*/ 2147483647 h 516"/>
                                <a:gd name="T76" fmla="*/ 2147483647 w 438"/>
                                <a:gd name="T77" fmla="*/ 2147483647 h 516"/>
                                <a:gd name="T78" fmla="*/ 2147483647 w 438"/>
                                <a:gd name="T79" fmla="*/ 2147483647 h 516"/>
                                <a:gd name="T80" fmla="*/ 2147483647 w 438"/>
                                <a:gd name="T81" fmla="*/ 2147483647 h 516"/>
                                <a:gd name="T82" fmla="*/ 2147483647 w 438"/>
                                <a:gd name="T83" fmla="*/ 2147483647 h 516"/>
                                <a:gd name="T84" fmla="*/ 2147483647 w 438"/>
                                <a:gd name="T85" fmla="*/ 2147483647 h 516"/>
                                <a:gd name="T86" fmla="*/ 2147483647 w 438"/>
                                <a:gd name="T87" fmla="*/ 2147483647 h 516"/>
                                <a:gd name="T88" fmla="*/ 2147483647 w 438"/>
                                <a:gd name="T89" fmla="*/ 2147483647 h 51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w 438"/>
                                <a:gd name="T136" fmla="*/ 0 h 516"/>
                                <a:gd name="T137" fmla="*/ 438 w 438"/>
                                <a:gd name="T138" fmla="*/ 516 h 516"/>
                              </a:gdLst>
                              <a:ahLst/>
                              <a:cxnLst>
                                <a:cxn ang="T90">
                                  <a:pos x="T0" y="T1"/>
                                </a:cxn>
                                <a:cxn ang="T91">
                                  <a:pos x="T2" y="T3"/>
                                </a:cxn>
                                <a:cxn ang="T92">
                                  <a:pos x="T4" y="T5"/>
                                </a:cxn>
                                <a:cxn ang="T93">
                                  <a:pos x="T6" y="T7"/>
                                </a:cxn>
                                <a:cxn ang="T94">
                                  <a:pos x="T8" y="T9"/>
                                </a:cxn>
                                <a:cxn ang="T95">
                                  <a:pos x="T10" y="T11"/>
                                </a:cxn>
                                <a:cxn ang="T96">
                                  <a:pos x="T12" y="T13"/>
                                </a:cxn>
                                <a:cxn ang="T97">
                                  <a:pos x="T14" y="T15"/>
                                </a:cxn>
                                <a:cxn ang="T98">
                                  <a:pos x="T16" y="T17"/>
                                </a:cxn>
                                <a:cxn ang="T99">
                                  <a:pos x="T18" y="T19"/>
                                </a:cxn>
                                <a:cxn ang="T100">
                                  <a:pos x="T20" y="T21"/>
                                </a:cxn>
                                <a:cxn ang="T101">
                                  <a:pos x="T22" y="T23"/>
                                </a:cxn>
                                <a:cxn ang="T102">
                                  <a:pos x="T24" y="T25"/>
                                </a:cxn>
                                <a:cxn ang="T103">
                                  <a:pos x="T26" y="T27"/>
                                </a:cxn>
                                <a:cxn ang="T104">
                                  <a:pos x="T28" y="T29"/>
                                </a:cxn>
                                <a:cxn ang="T105">
                                  <a:pos x="T30" y="T31"/>
                                </a:cxn>
                                <a:cxn ang="T106">
                                  <a:pos x="T32" y="T33"/>
                                </a:cxn>
                                <a:cxn ang="T107">
                                  <a:pos x="T34" y="T35"/>
                                </a:cxn>
                                <a:cxn ang="T108">
                                  <a:pos x="T36" y="T37"/>
                                </a:cxn>
                                <a:cxn ang="T109">
                                  <a:pos x="T38" y="T39"/>
                                </a:cxn>
                                <a:cxn ang="T110">
                                  <a:pos x="T40" y="T41"/>
                                </a:cxn>
                                <a:cxn ang="T111">
                                  <a:pos x="T42" y="T43"/>
                                </a:cxn>
                                <a:cxn ang="T112">
                                  <a:pos x="T44" y="T45"/>
                                </a:cxn>
                                <a:cxn ang="T113">
                                  <a:pos x="T46" y="T47"/>
                                </a:cxn>
                                <a:cxn ang="T114">
                                  <a:pos x="T48" y="T49"/>
                                </a:cxn>
                                <a:cxn ang="T115">
                                  <a:pos x="T50" y="T51"/>
                                </a:cxn>
                                <a:cxn ang="T116">
                                  <a:pos x="T52" y="T53"/>
                                </a:cxn>
                                <a:cxn ang="T117">
                                  <a:pos x="T54" y="T55"/>
                                </a:cxn>
                                <a:cxn ang="T118">
                                  <a:pos x="T56" y="T57"/>
                                </a:cxn>
                                <a:cxn ang="T119">
                                  <a:pos x="T58" y="T59"/>
                                </a:cxn>
                                <a:cxn ang="T120">
                                  <a:pos x="T60" y="T61"/>
                                </a:cxn>
                                <a:cxn ang="T121">
                                  <a:pos x="T62" y="T63"/>
                                </a:cxn>
                                <a:cxn ang="T122">
                                  <a:pos x="T64" y="T65"/>
                                </a:cxn>
                                <a:cxn ang="T123">
                                  <a:pos x="T66" y="T67"/>
                                </a:cxn>
                                <a:cxn ang="T124">
                                  <a:pos x="T68" y="T69"/>
                                </a:cxn>
                                <a:cxn ang="T125">
                                  <a:pos x="T70" y="T71"/>
                                </a:cxn>
                                <a:cxn ang="T126">
                                  <a:pos x="T72" y="T73"/>
                                </a:cxn>
                                <a:cxn ang="T127">
                                  <a:pos x="T74" y="T75"/>
                                </a:cxn>
                                <a:cxn ang="T128">
                                  <a:pos x="T76" y="T77"/>
                                </a:cxn>
                                <a:cxn ang="T129">
                                  <a:pos x="T78" y="T79"/>
                                </a:cxn>
                                <a:cxn ang="T130">
                                  <a:pos x="T80" y="T81"/>
                                </a:cxn>
                                <a:cxn ang="T131">
                                  <a:pos x="T82" y="T83"/>
                                </a:cxn>
                                <a:cxn ang="T132">
                                  <a:pos x="T84" y="T85"/>
                                </a:cxn>
                                <a:cxn ang="T133">
                                  <a:pos x="T86" y="T87"/>
                                </a:cxn>
                                <a:cxn ang="T134">
                                  <a:pos x="T88" y="T89"/>
                                </a:cxn>
                              </a:cxnLst>
                              <a:rect l="T135" t="T136" r="T137" b="T138"/>
                              <a:pathLst>
                                <a:path w="438" h="516">
                                  <a:moveTo>
                                    <a:pt x="402" y="408"/>
                                  </a:moveTo>
                                  <a:lnTo>
                                    <a:pt x="402" y="402"/>
                                  </a:lnTo>
                                  <a:lnTo>
                                    <a:pt x="396" y="396"/>
                                  </a:lnTo>
                                  <a:lnTo>
                                    <a:pt x="390" y="384"/>
                                  </a:lnTo>
                                  <a:lnTo>
                                    <a:pt x="390" y="372"/>
                                  </a:lnTo>
                                  <a:lnTo>
                                    <a:pt x="384" y="354"/>
                                  </a:lnTo>
                                  <a:lnTo>
                                    <a:pt x="378" y="342"/>
                                  </a:lnTo>
                                  <a:lnTo>
                                    <a:pt x="378" y="318"/>
                                  </a:lnTo>
                                  <a:lnTo>
                                    <a:pt x="384" y="312"/>
                                  </a:lnTo>
                                  <a:lnTo>
                                    <a:pt x="390" y="300"/>
                                  </a:lnTo>
                                  <a:lnTo>
                                    <a:pt x="408" y="282"/>
                                  </a:lnTo>
                                  <a:lnTo>
                                    <a:pt x="408" y="270"/>
                                  </a:lnTo>
                                  <a:lnTo>
                                    <a:pt x="414" y="258"/>
                                  </a:lnTo>
                                  <a:lnTo>
                                    <a:pt x="414" y="240"/>
                                  </a:lnTo>
                                  <a:lnTo>
                                    <a:pt x="420" y="228"/>
                                  </a:lnTo>
                                  <a:lnTo>
                                    <a:pt x="426" y="222"/>
                                  </a:lnTo>
                                  <a:lnTo>
                                    <a:pt x="438" y="198"/>
                                  </a:lnTo>
                                  <a:lnTo>
                                    <a:pt x="438" y="186"/>
                                  </a:lnTo>
                                  <a:lnTo>
                                    <a:pt x="432" y="174"/>
                                  </a:lnTo>
                                  <a:lnTo>
                                    <a:pt x="432" y="162"/>
                                  </a:lnTo>
                                  <a:lnTo>
                                    <a:pt x="426" y="150"/>
                                  </a:lnTo>
                                  <a:lnTo>
                                    <a:pt x="426" y="138"/>
                                  </a:lnTo>
                                  <a:lnTo>
                                    <a:pt x="420" y="132"/>
                                  </a:lnTo>
                                  <a:lnTo>
                                    <a:pt x="420" y="126"/>
                                  </a:lnTo>
                                  <a:lnTo>
                                    <a:pt x="432" y="126"/>
                                  </a:lnTo>
                                  <a:lnTo>
                                    <a:pt x="426" y="96"/>
                                  </a:lnTo>
                                  <a:lnTo>
                                    <a:pt x="408" y="102"/>
                                  </a:lnTo>
                                  <a:lnTo>
                                    <a:pt x="408" y="90"/>
                                  </a:lnTo>
                                  <a:lnTo>
                                    <a:pt x="390" y="72"/>
                                  </a:lnTo>
                                  <a:lnTo>
                                    <a:pt x="372" y="66"/>
                                  </a:lnTo>
                                  <a:lnTo>
                                    <a:pt x="342" y="66"/>
                                  </a:lnTo>
                                  <a:lnTo>
                                    <a:pt x="318" y="78"/>
                                  </a:lnTo>
                                  <a:lnTo>
                                    <a:pt x="318" y="84"/>
                                  </a:lnTo>
                                  <a:lnTo>
                                    <a:pt x="312" y="90"/>
                                  </a:lnTo>
                                  <a:lnTo>
                                    <a:pt x="300" y="90"/>
                                  </a:lnTo>
                                  <a:lnTo>
                                    <a:pt x="294" y="84"/>
                                  </a:lnTo>
                                  <a:lnTo>
                                    <a:pt x="282" y="84"/>
                                  </a:lnTo>
                                  <a:lnTo>
                                    <a:pt x="276" y="78"/>
                                  </a:lnTo>
                                  <a:lnTo>
                                    <a:pt x="264" y="72"/>
                                  </a:lnTo>
                                  <a:lnTo>
                                    <a:pt x="258" y="60"/>
                                  </a:lnTo>
                                  <a:lnTo>
                                    <a:pt x="258" y="48"/>
                                  </a:lnTo>
                                  <a:lnTo>
                                    <a:pt x="252" y="42"/>
                                  </a:lnTo>
                                  <a:lnTo>
                                    <a:pt x="252" y="36"/>
                                  </a:lnTo>
                                  <a:lnTo>
                                    <a:pt x="228" y="42"/>
                                  </a:lnTo>
                                  <a:lnTo>
                                    <a:pt x="228" y="18"/>
                                  </a:lnTo>
                                  <a:lnTo>
                                    <a:pt x="216" y="18"/>
                                  </a:lnTo>
                                  <a:lnTo>
                                    <a:pt x="210" y="24"/>
                                  </a:lnTo>
                                  <a:lnTo>
                                    <a:pt x="204" y="36"/>
                                  </a:lnTo>
                                  <a:lnTo>
                                    <a:pt x="198" y="42"/>
                                  </a:lnTo>
                                  <a:lnTo>
                                    <a:pt x="174" y="36"/>
                                  </a:lnTo>
                                  <a:lnTo>
                                    <a:pt x="174" y="0"/>
                                  </a:lnTo>
                                  <a:lnTo>
                                    <a:pt x="162" y="24"/>
                                  </a:lnTo>
                                  <a:lnTo>
                                    <a:pt x="150" y="6"/>
                                  </a:lnTo>
                                  <a:lnTo>
                                    <a:pt x="144" y="30"/>
                                  </a:lnTo>
                                  <a:lnTo>
                                    <a:pt x="126" y="30"/>
                                  </a:lnTo>
                                  <a:lnTo>
                                    <a:pt x="120" y="48"/>
                                  </a:lnTo>
                                  <a:lnTo>
                                    <a:pt x="102" y="30"/>
                                  </a:lnTo>
                                  <a:lnTo>
                                    <a:pt x="84" y="24"/>
                                  </a:lnTo>
                                  <a:lnTo>
                                    <a:pt x="72" y="24"/>
                                  </a:lnTo>
                                  <a:lnTo>
                                    <a:pt x="66" y="30"/>
                                  </a:lnTo>
                                  <a:lnTo>
                                    <a:pt x="66" y="48"/>
                                  </a:lnTo>
                                  <a:lnTo>
                                    <a:pt x="54" y="42"/>
                                  </a:lnTo>
                                  <a:lnTo>
                                    <a:pt x="36" y="66"/>
                                  </a:lnTo>
                                  <a:lnTo>
                                    <a:pt x="42" y="102"/>
                                  </a:lnTo>
                                  <a:lnTo>
                                    <a:pt x="60" y="108"/>
                                  </a:lnTo>
                                  <a:lnTo>
                                    <a:pt x="48" y="126"/>
                                  </a:lnTo>
                                  <a:lnTo>
                                    <a:pt x="66" y="132"/>
                                  </a:lnTo>
                                  <a:lnTo>
                                    <a:pt x="60" y="138"/>
                                  </a:lnTo>
                                  <a:lnTo>
                                    <a:pt x="54" y="150"/>
                                  </a:lnTo>
                                  <a:lnTo>
                                    <a:pt x="54" y="162"/>
                                  </a:lnTo>
                                  <a:lnTo>
                                    <a:pt x="60" y="162"/>
                                  </a:lnTo>
                                  <a:lnTo>
                                    <a:pt x="72" y="168"/>
                                  </a:lnTo>
                                  <a:lnTo>
                                    <a:pt x="78" y="168"/>
                                  </a:lnTo>
                                  <a:lnTo>
                                    <a:pt x="78" y="180"/>
                                  </a:lnTo>
                                  <a:lnTo>
                                    <a:pt x="72" y="186"/>
                                  </a:lnTo>
                                  <a:lnTo>
                                    <a:pt x="72" y="192"/>
                                  </a:lnTo>
                                  <a:lnTo>
                                    <a:pt x="66" y="186"/>
                                  </a:lnTo>
                                  <a:lnTo>
                                    <a:pt x="54" y="186"/>
                                  </a:lnTo>
                                  <a:lnTo>
                                    <a:pt x="48" y="180"/>
                                  </a:lnTo>
                                  <a:lnTo>
                                    <a:pt x="30" y="180"/>
                                  </a:lnTo>
                                  <a:lnTo>
                                    <a:pt x="30" y="192"/>
                                  </a:lnTo>
                                  <a:lnTo>
                                    <a:pt x="36" y="204"/>
                                  </a:lnTo>
                                  <a:lnTo>
                                    <a:pt x="48" y="210"/>
                                  </a:lnTo>
                                  <a:lnTo>
                                    <a:pt x="54" y="222"/>
                                  </a:lnTo>
                                  <a:lnTo>
                                    <a:pt x="36" y="222"/>
                                  </a:lnTo>
                                  <a:lnTo>
                                    <a:pt x="36" y="228"/>
                                  </a:lnTo>
                                  <a:lnTo>
                                    <a:pt x="42" y="234"/>
                                  </a:lnTo>
                                  <a:lnTo>
                                    <a:pt x="42" y="252"/>
                                  </a:lnTo>
                                  <a:lnTo>
                                    <a:pt x="36" y="258"/>
                                  </a:lnTo>
                                  <a:lnTo>
                                    <a:pt x="30" y="258"/>
                                  </a:lnTo>
                                  <a:lnTo>
                                    <a:pt x="18" y="252"/>
                                  </a:lnTo>
                                  <a:lnTo>
                                    <a:pt x="12" y="246"/>
                                  </a:lnTo>
                                  <a:lnTo>
                                    <a:pt x="6" y="246"/>
                                  </a:lnTo>
                                  <a:lnTo>
                                    <a:pt x="24" y="282"/>
                                  </a:lnTo>
                                  <a:lnTo>
                                    <a:pt x="24" y="306"/>
                                  </a:lnTo>
                                  <a:lnTo>
                                    <a:pt x="18" y="324"/>
                                  </a:lnTo>
                                  <a:lnTo>
                                    <a:pt x="6" y="330"/>
                                  </a:lnTo>
                                  <a:lnTo>
                                    <a:pt x="0" y="342"/>
                                  </a:lnTo>
                                  <a:lnTo>
                                    <a:pt x="6" y="348"/>
                                  </a:lnTo>
                                  <a:lnTo>
                                    <a:pt x="24" y="348"/>
                                  </a:lnTo>
                                  <a:lnTo>
                                    <a:pt x="24" y="360"/>
                                  </a:lnTo>
                                  <a:lnTo>
                                    <a:pt x="60" y="354"/>
                                  </a:lnTo>
                                  <a:lnTo>
                                    <a:pt x="60" y="384"/>
                                  </a:lnTo>
                                  <a:lnTo>
                                    <a:pt x="90" y="414"/>
                                  </a:lnTo>
                                  <a:lnTo>
                                    <a:pt x="90" y="438"/>
                                  </a:lnTo>
                                  <a:lnTo>
                                    <a:pt x="84" y="450"/>
                                  </a:lnTo>
                                  <a:lnTo>
                                    <a:pt x="84" y="462"/>
                                  </a:lnTo>
                                  <a:lnTo>
                                    <a:pt x="78" y="468"/>
                                  </a:lnTo>
                                  <a:lnTo>
                                    <a:pt x="78" y="516"/>
                                  </a:lnTo>
                                  <a:lnTo>
                                    <a:pt x="90" y="516"/>
                                  </a:lnTo>
                                  <a:lnTo>
                                    <a:pt x="96" y="510"/>
                                  </a:lnTo>
                                  <a:lnTo>
                                    <a:pt x="102" y="498"/>
                                  </a:lnTo>
                                  <a:lnTo>
                                    <a:pt x="114" y="498"/>
                                  </a:lnTo>
                                  <a:lnTo>
                                    <a:pt x="126" y="486"/>
                                  </a:lnTo>
                                  <a:lnTo>
                                    <a:pt x="138" y="480"/>
                                  </a:lnTo>
                                  <a:lnTo>
                                    <a:pt x="198" y="456"/>
                                  </a:lnTo>
                                  <a:lnTo>
                                    <a:pt x="228" y="450"/>
                                  </a:lnTo>
                                  <a:lnTo>
                                    <a:pt x="264" y="450"/>
                                  </a:lnTo>
                                  <a:lnTo>
                                    <a:pt x="270" y="444"/>
                                  </a:lnTo>
                                  <a:lnTo>
                                    <a:pt x="282" y="444"/>
                                  </a:lnTo>
                                  <a:lnTo>
                                    <a:pt x="294" y="438"/>
                                  </a:lnTo>
                                  <a:lnTo>
                                    <a:pt x="330" y="438"/>
                                  </a:lnTo>
                                  <a:lnTo>
                                    <a:pt x="336" y="444"/>
                                  </a:lnTo>
                                  <a:lnTo>
                                    <a:pt x="342" y="444"/>
                                  </a:lnTo>
                                  <a:lnTo>
                                    <a:pt x="348" y="450"/>
                                  </a:lnTo>
                                  <a:lnTo>
                                    <a:pt x="366" y="450"/>
                                  </a:lnTo>
                                  <a:lnTo>
                                    <a:pt x="378" y="438"/>
                                  </a:lnTo>
                                  <a:lnTo>
                                    <a:pt x="384" y="438"/>
                                  </a:lnTo>
                                  <a:lnTo>
                                    <a:pt x="384" y="444"/>
                                  </a:lnTo>
                                  <a:lnTo>
                                    <a:pt x="396" y="456"/>
                                  </a:lnTo>
                                  <a:lnTo>
                                    <a:pt x="408" y="462"/>
                                  </a:lnTo>
                                  <a:lnTo>
                                    <a:pt x="420" y="462"/>
                                  </a:lnTo>
                                  <a:lnTo>
                                    <a:pt x="426" y="468"/>
                                  </a:lnTo>
                                  <a:lnTo>
                                    <a:pt x="426" y="414"/>
                                  </a:lnTo>
                                  <a:lnTo>
                                    <a:pt x="402" y="408"/>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44" name="Costa Rica" descr="© INSCALE GmbH, 15.06.2010"/>
                            <a:cNvSpPr>
                              <a:spLocks/>
                            </a:cNvSpPr>
                          </a:nvSpPr>
                          <a:spPr bwMode="gray">
                            <a:xfrm>
                              <a:off x="1030" y="1377"/>
                              <a:ext cx="61" cy="59"/>
                            </a:xfrm>
                            <a:custGeom>
                              <a:avLst/>
                              <a:gdLst>
                                <a:gd name="T0" fmla="*/ 2147483647 w 240"/>
                                <a:gd name="T1" fmla="*/ 2147483647 h 228"/>
                                <a:gd name="T2" fmla="*/ 2147483647 w 240"/>
                                <a:gd name="T3" fmla="*/ 2147483647 h 228"/>
                                <a:gd name="T4" fmla="*/ 2147483647 w 240"/>
                                <a:gd name="T5" fmla="*/ 2147483647 h 228"/>
                                <a:gd name="T6" fmla="*/ 2147483647 w 240"/>
                                <a:gd name="T7" fmla="*/ 2147483647 h 228"/>
                                <a:gd name="T8" fmla="*/ 2147483647 w 240"/>
                                <a:gd name="T9" fmla="*/ 2147483647 h 228"/>
                                <a:gd name="T10" fmla="*/ 2147483647 w 240"/>
                                <a:gd name="T11" fmla="*/ 2147483647 h 228"/>
                                <a:gd name="T12" fmla="*/ 2147483647 w 240"/>
                                <a:gd name="T13" fmla="*/ 2147483647 h 228"/>
                                <a:gd name="T14" fmla="*/ 2147483647 w 240"/>
                                <a:gd name="T15" fmla="*/ 2147483647 h 228"/>
                                <a:gd name="T16" fmla="*/ 2147483647 w 240"/>
                                <a:gd name="T17" fmla="*/ 2147483647 h 228"/>
                                <a:gd name="T18" fmla="*/ 2147483647 w 240"/>
                                <a:gd name="T19" fmla="*/ 2147483647 h 228"/>
                                <a:gd name="T20" fmla="*/ 2147483647 w 240"/>
                                <a:gd name="T21" fmla="*/ 2147483647 h 228"/>
                                <a:gd name="T22" fmla="*/ 2147483647 w 240"/>
                                <a:gd name="T23" fmla="*/ 2147483647 h 228"/>
                                <a:gd name="T24" fmla="*/ 2147483647 w 240"/>
                                <a:gd name="T25" fmla="*/ 2147483647 h 228"/>
                                <a:gd name="T26" fmla="*/ 2147483647 w 240"/>
                                <a:gd name="T27" fmla="*/ 2147483647 h 228"/>
                                <a:gd name="T28" fmla="*/ 2147483647 w 240"/>
                                <a:gd name="T29" fmla="*/ 2147483647 h 228"/>
                                <a:gd name="T30" fmla="*/ 2147483647 w 240"/>
                                <a:gd name="T31" fmla="*/ 0 h 228"/>
                                <a:gd name="T32" fmla="*/ 2147483647 w 240"/>
                                <a:gd name="T33" fmla="*/ 2147483647 h 228"/>
                                <a:gd name="T34" fmla="*/ 2147483647 w 240"/>
                                <a:gd name="T35" fmla="*/ 2147483647 h 228"/>
                                <a:gd name="T36" fmla="*/ 0 w 240"/>
                                <a:gd name="T37" fmla="*/ 2147483647 h 228"/>
                                <a:gd name="T38" fmla="*/ 2147483647 w 240"/>
                                <a:gd name="T39" fmla="*/ 2147483647 h 228"/>
                                <a:gd name="T40" fmla="*/ 2147483647 w 240"/>
                                <a:gd name="T41" fmla="*/ 2147483647 h 228"/>
                                <a:gd name="T42" fmla="*/ 2147483647 w 240"/>
                                <a:gd name="T43" fmla="*/ 2147483647 h 228"/>
                                <a:gd name="T44" fmla="*/ 2147483647 w 240"/>
                                <a:gd name="T45" fmla="*/ 2147483647 h 228"/>
                                <a:gd name="T46" fmla="*/ 2147483647 w 240"/>
                                <a:gd name="T47" fmla="*/ 2147483647 h 228"/>
                                <a:gd name="T48" fmla="*/ 2147483647 w 240"/>
                                <a:gd name="T49" fmla="*/ 2147483647 h 228"/>
                                <a:gd name="T50" fmla="*/ 2147483647 w 240"/>
                                <a:gd name="T51" fmla="*/ 2147483647 h 228"/>
                                <a:gd name="T52" fmla="*/ 2147483647 w 240"/>
                                <a:gd name="T53" fmla="*/ 2147483647 h 228"/>
                                <a:gd name="T54" fmla="*/ 2147483647 w 240"/>
                                <a:gd name="T55" fmla="*/ 2147483647 h 228"/>
                                <a:gd name="T56" fmla="*/ 2147483647 w 240"/>
                                <a:gd name="T57" fmla="*/ 2147483647 h 228"/>
                                <a:gd name="T58" fmla="*/ 2147483647 w 240"/>
                                <a:gd name="T59" fmla="*/ 2147483647 h 228"/>
                                <a:gd name="T60" fmla="*/ 2147483647 w 240"/>
                                <a:gd name="T61" fmla="*/ 2147483647 h 228"/>
                                <a:gd name="T62" fmla="*/ 2147483647 w 240"/>
                                <a:gd name="T63" fmla="*/ 2147483647 h 228"/>
                                <a:gd name="T64" fmla="*/ 2147483647 w 240"/>
                                <a:gd name="T65" fmla="*/ 2147483647 h 228"/>
                                <a:gd name="T66" fmla="*/ 2147483647 w 240"/>
                                <a:gd name="T67" fmla="*/ 2147483647 h 228"/>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w 240"/>
                                <a:gd name="T103" fmla="*/ 0 h 228"/>
                                <a:gd name="T104" fmla="*/ 240 w 240"/>
                                <a:gd name="T105" fmla="*/ 228 h 228"/>
                              </a:gdLst>
                              <a:ahLst/>
                              <a:cxnLst>
                                <a:cxn ang="T68">
                                  <a:pos x="T0" y="T1"/>
                                </a:cxn>
                                <a:cxn ang="T69">
                                  <a:pos x="T2" y="T3"/>
                                </a:cxn>
                                <a:cxn ang="T70">
                                  <a:pos x="T4" y="T5"/>
                                </a:cxn>
                                <a:cxn ang="T71">
                                  <a:pos x="T6" y="T7"/>
                                </a:cxn>
                                <a:cxn ang="T72">
                                  <a:pos x="T8" y="T9"/>
                                </a:cxn>
                                <a:cxn ang="T73">
                                  <a:pos x="T10" y="T11"/>
                                </a:cxn>
                                <a:cxn ang="T74">
                                  <a:pos x="T12" y="T13"/>
                                </a:cxn>
                                <a:cxn ang="T75">
                                  <a:pos x="T14" y="T15"/>
                                </a:cxn>
                                <a:cxn ang="T76">
                                  <a:pos x="T16" y="T17"/>
                                </a:cxn>
                                <a:cxn ang="T77">
                                  <a:pos x="T18" y="T19"/>
                                </a:cxn>
                                <a:cxn ang="T78">
                                  <a:pos x="T20" y="T21"/>
                                </a:cxn>
                                <a:cxn ang="T79">
                                  <a:pos x="T22" y="T23"/>
                                </a:cxn>
                                <a:cxn ang="T80">
                                  <a:pos x="T24" y="T25"/>
                                </a:cxn>
                                <a:cxn ang="T81">
                                  <a:pos x="T26" y="T27"/>
                                </a:cxn>
                                <a:cxn ang="T82">
                                  <a:pos x="T28" y="T29"/>
                                </a:cxn>
                                <a:cxn ang="T83">
                                  <a:pos x="T30" y="T31"/>
                                </a:cxn>
                                <a:cxn ang="T84">
                                  <a:pos x="T32" y="T33"/>
                                </a:cxn>
                                <a:cxn ang="T85">
                                  <a:pos x="T34" y="T35"/>
                                </a:cxn>
                                <a:cxn ang="T86">
                                  <a:pos x="T36" y="T37"/>
                                </a:cxn>
                                <a:cxn ang="T87">
                                  <a:pos x="T38" y="T39"/>
                                </a:cxn>
                                <a:cxn ang="T88">
                                  <a:pos x="T40" y="T41"/>
                                </a:cxn>
                                <a:cxn ang="T89">
                                  <a:pos x="T42" y="T43"/>
                                </a:cxn>
                                <a:cxn ang="T90">
                                  <a:pos x="T44" y="T45"/>
                                </a:cxn>
                                <a:cxn ang="T91">
                                  <a:pos x="T46" y="T47"/>
                                </a:cxn>
                                <a:cxn ang="T92">
                                  <a:pos x="T48" y="T49"/>
                                </a:cxn>
                                <a:cxn ang="T93">
                                  <a:pos x="T50" y="T51"/>
                                </a:cxn>
                                <a:cxn ang="T94">
                                  <a:pos x="T52" y="T53"/>
                                </a:cxn>
                                <a:cxn ang="T95">
                                  <a:pos x="T54" y="T55"/>
                                </a:cxn>
                                <a:cxn ang="T96">
                                  <a:pos x="T56" y="T57"/>
                                </a:cxn>
                                <a:cxn ang="T97">
                                  <a:pos x="T58" y="T59"/>
                                </a:cxn>
                                <a:cxn ang="T98">
                                  <a:pos x="T60" y="T61"/>
                                </a:cxn>
                                <a:cxn ang="T99">
                                  <a:pos x="T62" y="T63"/>
                                </a:cxn>
                                <a:cxn ang="T100">
                                  <a:pos x="T64" y="T65"/>
                                </a:cxn>
                                <a:cxn ang="T101">
                                  <a:pos x="T66" y="T67"/>
                                </a:cxn>
                              </a:cxnLst>
                              <a:rect l="T102" t="T103" r="T104" b="T105"/>
                              <a:pathLst>
                                <a:path w="240" h="228">
                                  <a:moveTo>
                                    <a:pt x="210" y="198"/>
                                  </a:moveTo>
                                  <a:lnTo>
                                    <a:pt x="216" y="198"/>
                                  </a:lnTo>
                                  <a:lnTo>
                                    <a:pt x="234" y="180"/>
                                  </a:lnTo>
                                  <a:lnTo>
                                    <a:pt x="228" y="174"/>
                                  </a:lnTo>
                                  <a:lnTo>
                                    <a:pt x="210" y="174"/>
                                  </a:lnTo>
                                  <a:lnTo>
                                    <a:pt x="210" y="168"/>
                                  </a:lnTo>
                                  <a:lnTo>
                                    <a:pt x="204" y="162"/>
                                  </a:lnTo>
                                  <a:lnTo>
                                    <a:pt x="204" y="144"/>
                                  </a:lnTo>
                                  <a:lnTo>
                                    <a:pt x="210" y="138"/>
                                  </a:lnTo>
                                  <a:lnTo>
                                    <a:pt x="222" y="138"/>
                                  </a:lnTo>
                                  <a:lnTo>
                                    <a:pt x="228" y="132"/>
                                  </a:lnTo>
                                  <a:lnTo>
                                    <a:pt x="240" y="132"/>
                                  </a:lnTo>
                                  <a:lnTo>
                                    <a:pt x="228" y="126"/>
                                  </a:lnTo>
                                  <a:lnTo>
                                    <a:pt x="210" y="108"/>
                                  </a:lnTo>
                                  <a:lnTo>
                                    <a:pt x="198" y="84"/>
                                  </a:lnTo>
                                  <a:lnTo>
                                    <a:pt x="192" y="78"/>
                                  </a:lnTo>
                                  <a:lnTo>
                                    <a:pt x="186" y="66"/>
                                  </a:lnTo>
                                  <a:lnTo>
                                    <a:pt x="180" y="60"/>
                                  </a:lnTo>
                                  <a:lnTo>
                                    <a:pt x="174" y="36"/>
                                  </a:lnTo>
                                  <a:lnTo>
                                    <a:pt x="138" y="36"/>
                                  </a:lnTo>
                                  <a:lnTo>
                                    <a:pt x="126" y="24"/>
                                  </a:lnTo>
                                  <a:lnTo>
                                    <a:pt x="126" y="18"/>
                                  </a:lnTo>
                                  <a:lnTo>
                                    <a:pt x="120" y="18"/>
                                  </a:lnTo>
                                  <a:lnTo>
                                    <a:pt x="114" y="12"/>
                                  </a:lnTo>
                                  <a:lnTo>
                                    <a:pt x="84" y="12"/>
                                  </a:lnTo>
                                  <a:lnTo>
                                    <a:pt x="84" y="18"/>
                                  </a:lnTo>
                                  <a:lnTo>
                                    <a:pt x="78" y="18"/>
                                  </a:lnTo>
                                  <a:lnTo>
                                    <a:pt x="72" y="12"/>
                                  </a:lnTo>
                                  <a:lnTo>
                                    <a:pt x="60" y="6"/>
                                  </a:lnTo>
                                  <a:lnTo>
                                    <a:pt x="48" y="6"/>
                                  </a:lnTo>
                                  <a:lnTo>
                                    <a:pt x="42" y="0"/>
                                  </a:lnTo>
                                  <a:lnTo>
                                    <a:pt x="24" y="0"/>
                                  </a:lnTo>
                                  <a:lnTo>
                                    <a:pt x="6" y="30"/>
                                  </a:lnTo>
                                  <a:lnTo>
                                    <a:pt x="18" y="42"/>
                                  </a:lnTo>
                                  <a:lnTo>
                                    <a:pt x="24" y="42"/>
                                  </a:lnTo>
                                  <a:lnTo>
                                    <a:pt x="24" y="48"/>
                                  </a:lnTo>
                                  <a:lnTo>
                                    <a:pt x="6" y="66"/>
                                  </a:lnTo>
                                  <a:lnTo>
                                    <a:pt x="0" y="78"/>
                                  </a:lnTo>
                                  <a:lnTo>
                                    <a:pt x="6" y="90"/>
                                  </a:lnTo>
                                  <a:lnTo>
                                    <a:pt x="18" y="102"/>
                                  </a:lnTo>
                                  <a:lnTo>
                                    <a:pt x="30" y="108"/>
                                  </a:lnTo>
                                  <a:lnTo>
                                    <a:pt x="42" y="108"/>
                                  </a:lnTo>
                                  <a:lnTo>
                                    <a:pt x="60" y="126"/>
                                  </a:lnTo>
                                  <a:lnTo>
                                    <a:pt x="72" y="126"/>
                                  </a:lnTo>
                                  <a:lnTo>
                                    <a:pt x="72" y="102"/>
                                  </a:lnTo>
                                  <a:lnTo>
                                    <a:pt x="66" y="96"/>
                                  </a:lnTo>
                                  <a:lnTo>
                                    <a:pt x="54" y="90"/>
                                  </a:lnTo>
                                  <a:lnTo>
                                    <a:pt x="42" y="78"/>
                                  </a:lnTo>
                                  <a:lnTo>
                                    <a:pt x="42" y="72"/>
                                  </a:lnTo>
                                  <a:lnTo>
                                    <a:pt x="48" y="72"/>
                                  </a:lnTo>
                                  <a:lnTo>
                                    <a:pt x="60" y="78"/>
                                  </a:lnTo>
                                  <a:lnTo>
                                    <a:pt x="66" y="84"/>
                                  </a:lnTo>
                                  <a:lnTo>
                                    <a:pt x="90" y="96"/>
                                  </a:lnTo>
                                  <a:lnTo>
                                    <a:pt x="96" y="102"/>
                                  </a:lnTo>
                                  <a:lnTo>
                                    <a:pt x="96" y="132"/>
                                  </a:lnTo>
                                  <a:lnTo>
                                    <a:pt x="114" y="132"/>
                                  </a:lnTo>
                                  <a:lnTo>
                                    <a:pt x="126" y="138"/>
                                  </a:lnTo>
                                  <a:lnTo>
                                    <a:pt x="138" y="138"/>
                                  </a:lnTo>
                                  <a:lnTo>
                                    <a:pt x="156" y="180"/>
                                  </a:lnTo>
                                  <a:lnTo>
                                    <a:pt x="150" y="186"/>
                                  </a:lnTo>
                                  <a:lnTo>
                                    <a:pt x="150" y="198"/>
                                  </a:lnTo>
                                  <a:lnTo>
                                    <a:pt x="168" y="216"/>
                                  </a:lnTo>
                                  <a:lnTo>
                                    <a:pt x="180" y="222"/>
                                  </a:lnTo>
                                  <a:lnTo>
                                    <a:pt x="192" y="222"/>
                                  </a:lnTo>
                                  <a:lnTo>
                                    <a:pt x="174" y="198"/>
                                  </a:lnTo>
                                  <a:lnTo>
                                    <a:pt x="204" y="228"/>
                                  </a:lnTo>
                                  <a:lnTo>
                                    <a:pt x="210" y="222"/>
                                  </a:lnTo>
                                  <a:lnTo>
                                    <a:pt x="210" y="198"/>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45" name="Congo" descr="© INSCALE GmbH, 15.06.2010"/>
                            <a:cNvSpPr>
                              <a:spLocks/>
                            </a:cNvSpPr>
                          </a:nvSpPr>
                          <a:spPr bwMode="gray">
                            <a:xfrm>
                              <a:off x="2811" y="1497"/>
                              <a:ext cx="345" cy="388"/>
                            </a:xfrm>
                            <a:custGeom>
                              <a:avLst/>
                              <a:gdLst>
                                <a:gd name="T0" fmla="*/ 2147483647 w 1350"/>
                                <a:gd name="T1" fmla="*/ 2147483647 h 1518"/>
                                <a:gd name="T2" fmla="*/ 2147483647 w 1350"/>
                                <a:gd name="T3" fmla="*/ 2147483647 h 1518"/>
                                <a:gd name="T4" fmla="*/ 2147483647 w 1350"/>
                                <a:gd name="T5" fmla="*/ 2147483647 h 1518"/>
                                <a:gd name="T6" fmla="*/ 2147483647 w 1350"/>
                                <a:gd name="T7" fmla="*/ 2147483647 h 1518"/>
                                <a:gd name="T8" fmla="*/ 2147483647 w 1350"/>
                                <a:gd name="T9" fmla="*/ 2147483647 h 1518"/>
                                <a:gd name="T10" fmla="*/ 2147483647 w 1350"/>
                                <a:gd name="T11" fmla="*/ 2147483647 h 1518"/>
                                <a:gd name="T12" fmla="*/ 2147483647 w 1350"/>
                                <a:gd name="T13" fmla="*/ 2147483647 h 1518"/>
                                <a:gd name="T14" fmla="*/ 2147483647 w 1350"/>
                                <a:gd name="T15" fmla="*/ 2147483647 h 1518"/>
                                <a:gd name="T16" fmla="*/ 2147483647 w 1350"/>
                                <a:gd name="T17" fmla="*/ 2147483647 h 1518"/>
                                <a:gd name="T18" fmla="*/ 2147483647 w 1350"/>
                                <a:gd name="T19" fmla="*/ 2147483647 h 1518"/>
                                <a:gd name="T20" fmla="*/ 2147483647 w 1350"/>
                                <a:gd name="T21" fmla="*/ 2147483647 h 1518"/>
                                <a:gd name="T22" fmla="*/ 2147483647 w 1350"/>
                                <a:gd name="T23" fmla="*/ 2147483647 h 1518"/>
                                <a:gd name="T24" fmla="*/ 2147483647 w 1350"/>
                                <a:gd name="T25" fmla="*/ 2147483647 h 1518"/>
                                <a:gd name="T26" fmla="*/ 2147483647 w 1350"/>
                                <a:gd name="T27" fmla="*/ 2147483647 h 1518"/>
                                <a:gd name="T28" fmla="*/ 2147483647 w 1350"/>
                                <a:gd name="T29" fmla="*/ 2147483647 h 1518"/>
                                <a:gd name="T30" fmla="*/ 2147483647 w 1350"/>
                                <a:gd name="T31" fmla="*/ 2147483647 h 1518"/>
                                <a:gd name="T32" fmla="*/ 2147483647 w 1350"/>
                                <a:gd name="T33" fmla="*/ 2147483647 h 1518"/>
                                <a:gd name="T34" fmla="*/ 2147483647 w 1350"/>
                                <a:gd name="T35" fmla="*/ 2147483647 h 1518"/>
                                <a:gd name="T36" fmla="*/ 2147483647 w 1350"/>
                                <a:gd name="T37" fmla="*/ 2147483647 h 1518"/>
                                <a:gd name="T38" fmla="*/ 2147483647 w 1350"/>
                                <a:gd name="T39" fmla="*/ 2147483647 h 1518"/>
                                <a:gd name="T40" fmla="*/ 2147483647 w 1350"/>
                                <a:gd name="T41" fmla="*/ 2147483647 h 1518"/>
                                <a:gd name="T42" fmla="*/ 2147483647 w 1350"/>
                                <a:gd name="T43" fmla="*/ 2147483647 h 1518"/>
                                <a:gd name="T44" fmla="*/ 2147483647 w 1350"/>
                                <a:gd name="T45" fmla="*/ 2147483647 h 1518"/>
                                <a:gd name="T46" fmla="*/ 2147483647 w 1350"/>
                                <a:gd name="T47" fmla="*/ 2147483647 h 1518"/>
                                <a:gd name="T48" fmla="*/ 2147483647 w 1350"/>
                                <a:gd name="T49" fmla="*/ 2147483647 h 1518"/>
                                <a:gd name="T50" fmla="*/ 2147483647 w 1350"/>
                                <a:gd name="T51" fmla="*/ 2147483647 h 1518"/>
                                <a:gd name="T52" fmla="*/ 2147483647 w 1350"/>
                                <a:gd name="T53" fmla="*/ 2147483647 h 1518"/>
                                <a:gd name="T54" fmla="*/ 2147483647 w 1350"/>
                                <a:gd name="T55" fmla="*/ 2147483647 h 1518"/>
                                <a:gd name="T56" fmla="*/ 2147483647 w 1350"/>
                                <a:gd name="T57" fmla="*/ 2147483647 h 1518"/>
                                <a:gd name="T58" fmla="*/ 2147483647 w 1350"/>
                                <a:gd name="T59" fmla="*/ 2147483647 h 1518"/>
                                <a:gd name="T60" fmla="*/ 2147483647 w 1350"/>
                                <a:gd name="T61" fmla="*/ 2147483647 h 1518"/>
                                <a:gd name="T62" fmla="*/ 2147483647 w 1350"/>
                                <a:gd name="T63" fmla="*/ 2147483647 h 1518"/>
                                <a:gd name="T64" fmla="*/ 2147483647 w 1350"/>
                                <a:gd name="T65" fmla="*/ 2147483647 h 1518"/>
                                <a:gd name="T66" fmla="*/ 2147483647 w 1350"/>
                                <a:gd name="T67" fmla="*/ 2147483647 h 1518"/>
                                <a:gd name="T68" fmla="*/ 2147483647 w 1350"/>
                                <a:gd name="T69" fmla="*/ 2147483647 h 1518"/>
                                <a:gd name="T70" fmla="*/ 2147483647 w 1350"/>
                                <a:gd name="T71" fmla="*/ 2147483647 h 1518"/>
                                <a:gd name="T72" fmla="*/ 2147483647 w 1350"/>
                                <a:gd name="T73" fmla="*/ 2147483647 h 1518"/>
                                <a:gd name="T74" fmla="*/ 2147483647 w 1350"/>
                                <a:gd name="T75" fmla="*/ 2147483647 h 1518"/>
                                <a:gd name="T76" fmla="*/ 2147483647 w 1350"/>
                                <a:gd name="T77" fmla="*/ 2147483647 h 1518"/>
                                <a:gd name="T78" fmla="*/ 2147483647 w 1350"/>
                                <a:gd name="T79" fmla="*/ 2147483647 h 1518"/>
                                <a:gd name="T80" fmla="*/ 2147483647 w 1350"/>
                                <a:gd name="T81" fmla="*/ 2147483647 h 1518"/>
                                <a:gd name="T82" fmla="*/ 2147483647 w 1350"/>
                                <a:gd name="T83" fmla="*/ 2147483647 h 1518"/>
                                <a:gd name="T84" fmla="*/ 2147483647 w 1350"/>
                                <a:gd name="T85" fmla="*/ 2147483647 h 1518"/>
                                <a:gd name="T86" fmla="*/ 2147483647 w 1350"/>
                                <a:gd name="T87" fmla="*/ 2147483647 h 1518"/>
                                <a:gd name="T88" fmla="*/ 2147483647 w 1350"/>
                                <a:gd name="T89" fmla="*/ 2147483647 h 1518"/>
                                <a:gd name="T90" fmla="*/ 2147483647 w 1350"/>
                                <a:gd name="T91" fmla="*/ 2147483647 h 1518"/>
                                <a:gd name="T92" fmla="*/ 2147483647 w 1350"/>
                                <a:gd name="T93" fmla="*/ 2147483647 h 1518"/>
                                <a:gd name="T94" fmla="*/ 2147483647 w 1350"/>
                                <a:gd name="T95" fmla="*/ 2147483647 h 1518"/>
                                <a:gd name="T96" fmla="*/ 2147483647 w 1350"/>
                                <a:gd name="T97" fmla="*/ 2147483647 h 1518"/>
                                <a:gd name="T98" fmla="*/ 2147483647 w 1350"/>
                                <a:gd name="T99" fmla="*/ 2147483647 h 1518"/>
                                <a:gd name="T100" fmla="*/ 2147483647 w 1350"/>
                                <a:gd name="T101" fmla="*/ 2147483647 h 1518"/>
                                <a:gd name="T102" fmla="*/ 2147483647 w 1350"/>
                                <a:gd name="T103" fmla="*/ 2147483647 h 1518"/>
                                <a:gd name="T104" fmla="*/ 2147483647 w 1350"/>
                                <a:gd name="T105" fmla="*/ 2147483647 h 1518"/>
                                <a:gd name="T106" fmla="*/ 2147483647 w 1350"/>
                                <a:gd name="T107" fmla="*/ 2147483647 h 1518"/>
                                <a:gd name="T108" fmla="*/ 2147483647 w 1350"/>
                                <a:gd name="T109" fmla="*/ 2147483647 h 1518"/>
                                <a:gd name="T110" fmla="*/ 2147483647 w 1350"/>
                                <a:gd name="T111" fmla="*/ 2147483647 h 1518"/>
                                <a:gd name="T112" fmla="*/ 2147483647 w 1350"/>
                                <a:gd name="T113" fmla="*/ 2147483647 h 1518"/>
                                <a:gd name="T114" fmla="*/ 2147483647 w 1350"/>
                                <a:gd name="T115" fmla="*/ 2147483647 h 1518"/>
                                <a:gd name="T116" fmla="*/ 2147483647 w 1350"/>
                                <a:gd name="T117" fmla="*/ 2147483647 h 1518"/>
                                <a:gd name="T118" fmla="*/ 2147483647 w 1350"/>
                                <a:gd name="T119" fmla="*/ 2147483647 h 1518"/>
                                <a:gd name="T120" fmla="*/ 2147483647 w 1350"/>
                                <a:gd name="T121" fmla="*/ 2147483647 h 1518"/>
                                <a:gd name="T122" fmla="*/ 2147483647 w 1350"/>
                                <a:gd name="T123" fmla="*/ 2147483647 h 1518"/>
                                <a:gd name="T124" fmla="*/ 2147483647 w 1350"/>
                                <a:gd name="T125" fmla="*/ 2147483647 h 1518"/>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 name="T186" fmla="*/ 0 60000 65536"/>
                                <a:gd name="T187" fmla="*/ 0 60000 65536"/>
                                <a:gd name="T188" fmla="*/ 0 60000 65536"/>
                                <a:gd name="T189" fmla="*/ 0 w 1350"/>
                                <a:gd name="T190" fmla="*/ 0 h 1518"/>
                                <a:gd name="T191" fmla="*/ 1350 w 1350"/>
                                <a:gd name="T192" fmla="*/ 1518 h 1518"/>
                              </a:gdLst>
                              <a:ahLst/>
                              <a:cxnLst>
                                <a:cxn ang="T126">
                                  <a:pos x="T0" y="T1"/>
                                </a:cxn>
                                <a:cxn ang="T127">
                                  <a:pos x="T2" y="T3"/>
                                </a:cxn>
                                <a:cxn ang="T128">
                                  <a:pos x="T4" y="T5"/>
                                </a:cxn>
                                <a:cxn ang="T129">
                                  <a:pos x="T6" y="T7"/>
                                </a:cxn>
                                <a:cxn ang="T130">
                                  <a:pos x="T8" y="T9"/>
                                </a:cxn>
                                <a:cxn ang="T131">
                                  <a:pos x="T10" y="T11"/>
                                </a:cxn>
                                <a:cxn ang="T132">
                                  <a:pos x="T12" y="T13"/>
                                </a:cxn>
                                <a:cxn ang="T133">
                                  <a:pos x="T14" y="T15"/>
                                </a:cxn>
                                <a:cxn ang="T134">
                                  <a:pos x="T16" y="T17"/>
                                </a:cxn>
                                <a:cxn ang="T135">
                                  <a:pos x="T18" y="T19"/>
                                </a:cxn>
                                <a:cxn ang="T136">
                                  <a:pos x="T20" y="T21"/>
                                </a:cxn>
                                <a:cxn ang="T137">
                                  <a:pos x="T22" y="T23"/>
                                </a:cxn>
                                <a:cxn ang="T138">
                                  <a:pos x="T24" y="T25"/>
                                </a:cxn>
                                <a:cxn ang="T139">
                                  <a:pos x="T26" y="T27"/>
                                </a:cxn>
                                <a:cxn ang="T140">
                                  <a:pos x="T28" y="T29"/>
                                </a:cxn>
                                <a:cxn ang="T141">
                                  <a:pos x="T30" y="T31"/>
                                </a:cxn>
                                <a:cxn ang="T142">
                                  <a:pos x="T32" y="T33"/>
                                </a:cxn>
                                <a:cxn ang="T143">
                                  <a:pos x="T34" y="T35"/>
                                </a:cxn>
                                <a:cxn ang="T144">
                                  <a:pos x="T36" y="T37"/>
                                </a:cxn>
                                <a:cxn ang="T145">
                                  <a:pos x="T38" y="T39"/>
                                </a:cxn>
                                <a:cxn ang="T146">
                                  <a:pos x="T40" y="T41"/>
                                </a:cxn>
                                <a:cxn ang="T147">
                                  <a:pos x="T42" y="T43"/>
                                </a:cxn>
                                <a:cxn ang="T148">
                                  <a:pos x="T44" y="T45"/>
                                </a:cxn>
                                <a:cxn ang="T149">
                                  <a:pos x="T46" y="T47"/>
                                </a:cxn>
                                <a:cxn ang="T150">
                                  <a:pos x="T48" y="T49"/>
                                </a:cxn>
                                <a:cxn ang="T151">
                                  <a:pos x="T50" y="T51"/>
                                </a:cxn>
                                <a:cxn ang="T152">
                                  <a:pos x="T52" y="T53"/>
                                </a:cxn>
                                <a:cxn ang="T153">
                                  <a:pos x="T54" y="T55"/>
                                </a:cxn>
                                <a:cxn ang="T154">
                                  <a:pos x="T56" y="T57"/>
                                </a:cxn>
                                <a:cxn ang="T155">
                                  <a:pos x="T58" y="T59"/>
                                </a:cxn>
                                <a:cxn ang="T156">
                                  <a:pos x="T60" y="T61"/>
                                </a:cxn>
                                <a:cxn ang="T157">
                                  <a:pos x="T62" y="T63"/>
                                </a:cxn>
                                <a:cxn ang="T158">
                                  <a:pos x="T64" y="T65"/>
                                </a:cxn>
                                <a:cxn ang="T159">
                                  <a:pos x="T66" y="T67"/>
                                </a:cxn>
                                <a:cxn ang="T160">
                                  <a:pos x="T68" y="T69"/>
                                </a:cxn>
                                <a:cxn ang="T161">
                                  <a:pos x="T70" y="T71"/>
                                </a:cxn>
                                <a:cxn ang="T162">
                                  <a:pos x="T72" y="T73"/>
                                </a:cxn>
                                <a:cxn ang="T163">
                                  <a:pos x="T74" y="T75"/>
                                </a:cxn>
                                <a:cxn ang="T164">
                                  <a:pos x="T76" y="T77"/>
                                </a:cxn>
                                <a:cxn ang="T165">
                                  <a:pos x="T78" y="T79"/>
                                </a:cxn>
                                <a:cxn ang="T166">
                                  <a:pos x="T80" y="T81"/>
                                </a:cxn>
                                <a:cxn ang="T167">
                                  <a:pos x="T82" y="T83"/>
                                </a:cxn>
                                <a:cxn ang="T168">
                                  <a:pos x="T84" y="T85"/>
                                </a:cxn>
                                <a:cxn ang="T169">
                                  <a:pos x="T86" y="T87"/>
                                </a:cxn>
                                <a:cxn ang="T170">
                                  <a:pos x="T88" y="T89"/>
                                </a:cxn>
                                <a:cxn ang="T171">
                                  <a:pos x="T90" y="T91"/>
                                </a:cxn>
                                <a:cxn ang="T172">
                                  <a:pos x="T92" y="T93"/>
                                </a:cxn>
                                <a:cxn ang="T173">
                                  <a:pos x="T94" y="T95"/>
                                </a:cxn>
                                <a:cxn ang="T174">
                                  <a:pos x="T96" y="T97"/>
                                </a:cxn>
                                <a:cxn ang="T175">
                                  <a:pos x="T98" y="T99"/>
                                </a:cxn>
                                <a:cxn ang="T176">
                                  <a:pos x="T100" y="T101"/>
                                </a:cxn>
                                <a:cxn ang="T177">
                                  <a:pos x="T102" y="T103"/>
                                </a:cxn>
                                <a:cxn ang="T178">
                                  <a:pos x="T104" y="T105"/>
                                </a:cxn>
                                <a:cxn ang="T179">
                                  <a:pos x="T106" y="T107"/>
                                </a:cxn>
                                <a:cxn ang="T180">
                                  <a:pos x="T108" y="T109"/>
                                </a:cxn>
                                <a:cxn ang="T181">
                                  <a:pos x="T110" y="T111"/>
                                </a:cxn>
                                <a:cxn ang="T182">
                                  <a:pos x="T112" y="T113"/>
                                </a:cxn>
                                <a:cxn ang="T183">
                                  <a:pos x="T114" y="T115"/>
                                </a:cxn>
                                <a:cxn ang="T184">
                                  <a:pos x="T116" y="T117"/>
                                </a:cxn>
                                <a:cxn ang="T185">
                                  <a:pos x="T118" y="T119"/>
                                </a:cxn>
                                <a:cxn ang="T186">
                                  <a:pos x="T120" y="T121"/>
                                </a:cxn>
                                <a:cxn ang="T187">
                                  <a:pos x="T122" y="T123"/>
                                </a:cxn>
                                <a:cxn ang="T188">
                                  <a:pos x="T124" y="T125"/>
                                </a:cxn>
                              </a:cxnLst>
                              <a:rect l="T189" t="T190" r="T191" b="T192"/>
                              <a:pathLst>
                                <a:path w="1350" h="1518">
                                  <a:moveTo>
                                    <a:pt x="1242" y="468"/>
                                  </a:moveTo>
                                  <a:lnTo>
                                    <a:pt x="1242" y="438"/>
                                  </a:lnTo>
                                  <a:lnTo>
                                    <a:pt x="1260" y="366"/>
                                  </a:lnTo>
                                  <a:lnTo>
                                    <a:pt x="1278" y="354"/>
                                  </a:lnTo>
                                  <a:lnTo>
                                    <a:pt x="1278" y="342"/>
                                  </a:lnTo>
                                  <a:lnTo>
                                    <a:pt x="1302" y="330"/>
                                  </a:lnTo>
                                  <a:lnTo>
                                    <a:pt x="1308" y="318"/>
                                  </a:lnTo>
                                  <a:lnTo>
                                    <a:pt x="1320" y="312"/>
                                  </a:lnTo>
                                  <a:lnTo>
                                    <a:pt x="1332" y="288"/>
                                  </a:lnTo>
                                  <a:lnTo>
                                    <a:pt x="1344" y="276"/>
                                  </a:lnTo>
                                  <a:lnTo>
                                    <a:pt x="1350" y="264"/>
                                  </a:lnTo>
                                  <a:lnTo>
                                    <a:pt x="1350" y="252"/>
                                  </a:lnTo>
                                  <a:lnTo>
                                    <a:pt x="1344" y="246"/>
                                  </a:lnTo>
                                  <a:lnTo>
                                    <a:pt x="1332" y="240"/>
                                  </a:lnTo>
                                  <a:lnTo>
                                    <a:pt x="1320" y="240"/>
                                  </a:lnTo>
                                  <a:lnTo>
                                    <a:pt x="1314" y="234"/>
                                  </a:lnTo>
                                  <a:lnTo>
                                    <a:pt x="1314" y="222"/>
                                  </a:lnTo>
                                  <a:lnTo>
                                    <a:pt x="1320" y="210"/>
                                  </a:lnTo>
                                  <a:lnTo>
                                    <a:pt x="1326" y="204"/>
                                  </a:lnTo>
                                  <a:lnTo>
                                    <a:pt x="1326" y="198"/>
                                  </a:lnTo>
                                  <a:lnTo>
                                    <a:pt x="1320" y="192"/>
                                  </a:lnTo>
                                  <a:lnTo>
                                    <a:pt x="1308" y="186"/>
                                  </a:lnTo>
                                  <a:lnTo>
                                    <a:pt x="1326" y="168"/>
                                  </a:lnTo>
                                  <a:lnTo>
                                    <a:pt x="1320" y="144"/>
                                  </a:lnTo>
                                  <a:lnTo>
                                    <a:pt x="1302" y="144"/>
                                  </a:lnTo>
                                  <a:lnTo>
                                    <a:pt x="1296" y="120"/>
                                  </a:lnTo>
                                  <a:lnTo>
                                    <a:pt x="1290" y="120"/>
                                  </a:lnTo>
                                  <a:lnTo>
                                    <a:pt x="1284" y="114"/>
                                  </a:lnTo>
                                  <a:lnTo>
                                    <a:pt x="1272" y="108"/>
                                  </a:lnTo>
                                  <a:lnTo>
                                    <a:pt x="1260" y="96"/>
                                  </a:lnTo>
                                  <a:lnTo>
                                    <a:pt x="1254" y="84"/>
                                  </a:lnTo>
                                  <a:lnTo>
                                    <a:pt x="1248" y="66"/>
                                  </a:lnTo>
                                  <a:lnTo>
                                    <a:pt x="1236" y="60"/>
                                  </a:lnTo>
                                  <a:lnTo>
                                    <a:pt x="1230" y="54"/>
                                  </a:lnTo>
                                  <a:lnTo>
                                    <a:pt x="1218" y="66"/>
                                  </a:lnTo>
                                  <a:lnTo>
                                    <a:pt x="1218" y="72"/>
                                  </a:lnTo>
                                  <a:lnTo>
                                    <a:pt x="1206" y="84"/>
                                  </a:lnTo>
                                  <a:lnTo>
                                    <a:pt x="1200" y="84"/>
                                  </a:lnTo>
                                  <a:lnTo>
                                    <a:pt x="1188" y="78"/>
                                  </a:lnTo>
                                  <a:lnTo>
                                    <a:pt x="1188" y="72"/>
                                  </a:lnTo>
                                  <a:lnTo>
                                    <a:pt x="1176" y="66"/>
                                  </a:lnTo>
                                  <a:lnTo>
                                    <a:pt x="1164" y="66"/>
                                  </a:lnTo>
                                  <a:lnTo>
                                    <a:pt x="1158" y="72"/>
                                  </a:lnTo>
                                  <a:lnTo>
                                    <a:pt x="1152" y="84"/>
                                  </a:lnTo>
                                  <a:lnTo>
                                    <a:pt x="1146" y="90"/>
                                  </a:lnTo>
                                  <a:lnTo>
                                    <a:pt x="1098" y="66"/>
                                  </a:lnTo>
                                  <a:lnTo>
                                    <a:pt x="1098" y="42"/>
                                  </a:lnTo>
                                  <a:lnTo>
                                    <a:pt x="1068" y="18"/>
                                  </a:lnTo>
                                  <a:lnTo>
                                    <a:pt x="1062" y="6"/>
                                  </a:lnTo>
                                  <a:lnTo>
                                    <a:pt x="1044" y="24"/>
                                  </a:lnTo>
                                  <a:lnTo>
                                    <a:pt x="1026" y="30"/>
                                  </a:lnTo>
                                  <a:lnTo>
                                    <a:pt x="1002" y="30"/>
                                  </a:lnTo>
                                  <a:lnTo>
                                    <a:pt x="990" y="18"/>
                                  </a:lnTo>
                                  <a:lnTo>
                                    <a:pt x="990" y="12"/>
                                  </a:lnTo>
                                  <a:lnTo>
                                    <a:pt x="954" y="18"/>
                                  </a:lnTo>
                                  <a:lnTo>
                                    <a:pt x="942" y="6"/>
                                  </a:lnTo>
                                  <a:lnTo>
                                    <a:pt x="942" y="0"/>
                                  </a:lnTo>
                                  <a:lnTo>
                                    <a:pt x="936" y="0"/>
                                  </a:lnTo>
                                  <a:lnTo>
                                    <a:pt x="918" y="18"/>
                                  </a:lnTo>
                                  <a:lnTo>
                                    <a:pt x="918" y="30"/>
                                  </a:lnTo>
                                  <a:lnTo>
                                    <a:pt x="906" y="30"/>
                                  </a:lnTo>
                                  <a:lnTo>
                                    <a:pt x="900" y="36"/>
                                  </a:lnTo>
                                  <a:lnTo>
                                    <a:pt x="876" y="36"/>
                                  </a:lnTo>
                                  <a:lnTo>
                                    <a:pt x="864" y="24"/>
                                  </a:lnTo>
                                  <a:lnTo>
                                    <a:pt x="840" y="42"/>
                                  </a:lnTo>
                                  <a:lnTo>
                                    <a:pt x="822" y="42"/>
                                  </a:lnTo>
                                  <a:lnTo>
                                    <a:pt x="810" y="54"/>
                                  </a:lnTo>
                                  <a:lnTo>
                                    <a:pt x="798" y="60"/>
                                  </a:lnTo>
                                  <a:lnTo>
                                    <a:pt x="792" y="66"/>
                                  </a:lnTo>
                                  <a:lnTo>
                                    <a:pt x="786" y="66"/>
                                  </a:lnTo>
                                  <a:lnTo>
                                    <a:pt x="762" y="42"/>
                                  </a:lnTo>
                                  <a:lnTo>
                                    <a:pt x="756" y="54"/>
                                  </a:lnTo>
                                  <a:lnTo>
                                    <a:pt x="738" y="72"/>
                                  </a:lnTo>
                                  <a:lnTo>
                                    <a:pt x="738" y="84"/>
                                  </a:lnTo>
                                  <a:lnTo>
                                    <a:pt x="732" y="90"/>
                                  </a:lnTo>
                                  <a:lnTo>
                                    <a:pt x="726" y="102"/>
                                  </a:lnTo>
                                  <a:lnTo>
                                    <a:pt x="720" y="108"/>
                                  </a:lnTo>
                                  <a:lnTo>
                                    <a:pt x="708" y="102"/>
                                  </a:lnTo>
                                  <a:lnTo>
                                    <a:pt x="702" y="96"/>
                                  </a:lnTo>
                                  <a:lnTo>
                                    <a:pt x="690" y="90"/>
                                  </a:lnTo>
                                  <a:lnTo>
                                    <a:pt x="642" y="90"/>
                                  </a:lnTo>
                                  <a:lnTo>
                                    <a:pt x="630" y="84"/>
                                  </a:lnTo>
                                  <a:lnTo>
                                    <a:pt x="624" y="78"/>
                                  </a:lnTo>
                                  <a:lnTo>
                                    <a:pt x="582" y="78"/>
                                  </a:lnTo>
                                  <a:lnTo>
                                    <a:pt x="582" y="48"/>
                                  </a:lnTo>
                                  <a:lnTo>
                                    <a:pt x="576" y="42"/>
                                  </a:lnTo>
                                  <a:lnTo>
                                    <a:pt x="558" y="42"/>
                                  </a:lnTo>
                                  <a:lnTo>
                                    <a:pt x="558" y="30"/>
                                  </a:lnTo>
                                  <a:lnTo>
                                    <a:pt x="546" y="24"/>
                                  </a:lnTo>
                                  <a:lnTo>
                                    <a:pt x="534" y="24"/>
                                  </a:lnTo>
                                  <a:lnTo>
                                    <a:pt x="516" y="18"/>
                                  </a:lnTo>
                                  <a:lnTo>
                                    <a:pt x="504" y="18"/>
                                  </a:lnTo>
                                  <a:lnTo>
                                    <a:pt x="492" y="24"/>
                                  </a:lnTo>
                                  <a:lnTo>
                                    <a:pt x="486" y="30"/>
                                  </a:lnTo>
                                  <a:lnTo>
                                    <a:pt x="486" y="36"/>
                                  </a:lnTo>
                                  <a:lnTo>
                                    <a:pt x="480" y="48"/>
                                  </a:lnTo>
                                  <a:lnTo>
                                    <a:pt x="480" y="54"/>
                                  </a:lnTo>
                                  <a:lnTo>
                                    <a:pt x="474" y="66"/>
                                  </a:lnTo>
                                  <a:lnTo>
                                    <a:pt x="462" y="78"/>
                                  </a:lnTo>
                                  <a:lnTo>
                                    <a:pt x="456" y="78"/>
                                  </a:lnTo>
                                  <a:lnTo>
                                    <a:pt x="444" y="90"/>
                                  </a:lnTo>
                                  <a:lnTo>
                                    <a:pt x="444" y="102"/>
                                  </a:lnTo>
                                  <a:lnTo>
                                    <a:pt x="450" y="102"/>
                                  </a:lnTo>
                                  <a:lnTo>
                                    <a:pt x="450" y="120"/>
                                  </a:lnTo>
                                  <a:lnTo>
                                    <a:pt x="438" y="138"/>
                                  </a:lnTo>
                                  <a:lnTo>
                                    <a:pt x="450" y="150"/>
                                  </a:lnTo>
                                  <a:lnTo>
                                    <a:pt x="450" y="186"/>
                                  </a:lnTo>
                                  <a:lnTo>
                                    <a:pt x="444" y="198"/>
                                  </a:lnTo>
                                  <a:lnTo>
                                    <a:pt x="438" y="216"/>
                                  </a:lnTo>
                                  <a:lnTo>
                                    <a:pt x="426" y="228"/>
                                  </a:lnTo>
                                  <a:lnTo>
                                    <a:pt x="414" y="252"/>
                                  </a:lnTo>
                                  <a:lnTo>
                                    <a:pt x="408" y="258"/>
                                  </a:lnTo>
                                  <a:lnTo>
                                    <a:pt x="408" y="288"/>
                                  </a:lnTo>
                                  <a:lnTo>
                                    <a:pt x="414" y="300"/>
                                  </a:lnTo>
                                  <a:lnTo>
                                    <a:pt x="414" y="324"/>
                                  </a:lnTo>
                                  <a:lnTo>
                                    <a:pt x="396" y="360"/>
                                  </a:lnTo>
                                  <a:lnTo>
                                    <a:pt x="396" y="372"/>
                                  </a:lnTo>
                                  <a:lnTo>
                                    <a:pt x="402" y="378"/>
                                  </a:lnTo>
                                  <a:lnTo>
                                    <a:pt x="408" y="390"/>
                                  </a:lnTo>
                                  <a:lnTo>
                                    <a:pt x="408" y="414"/>
                                  </a:lnTo>
                                  <a:lnTo>
                                    <a:pt x="402" y="426"/>
                                  </a:lnTo>
                                  <a:lnTo>
                                    <a:pt x="390" y="432"/>
                                  </a:lnTo>
                                  <a:lnTo>
                                    <a:pt x="390" y="486"/>
                                  </a:lnTo>
                                  <a:lnTo>
                                    <a:pt x="384" y="492"/>
                                  </a:lnTo>
                                  <a:lnTo>
                                    <a:pt x="372" y="498"/>
                                  </a:lnTo>
                                  <a:lnTo>
                                    <a:pt x="366" y="510"/>
                                  </a:lnTo>
                                  <a:lnTo>
                                    <a:pt x="318" y="534"/>
                                  </a:lnTo>
                                  <a:lnTo>
                                    <a:pt x="312" y="540"/>
                                  </a:lnTo>
                                  <a:lnTo>
                                    <a:pt x="306" y="552"/>
                                  </a:lnTo>
                                  <a:lnTo>
                                    <a:pt x="306" y="588"/>
                                  </a:lnTo>
                                  <a:lnTo>
                                    <a:pt x="282" y="612"/>
                                  </a:lnTo>
                                  <a:lnTo>
                                    <a:pt x="276" y="612"/>
                                  </a:lnTo>
                                  <a:lnTo>
                                    <a:pt x="282" y="714"/>
                                  </a:lnTo>
                                  <a:lnTo>
                                    <a:pt x="252" y="756"/>
                                  </a:lnTo>
                                  <a:lnTo>
                                    <a:pt x="246" y="762"/>
                                  </a:lnTo>
                                  <a:lnTo>
                                    <a:pt x="228" y="762"/>
                                  </a:lnTo>
                                  <a:lnTo>
                                    <a:pt x="216" y="774"/>
                                  </a:lnTo>
                                  <a:lnTo>
                                    <a:pt x="210" y="786"/>
                                  </a:lnTo>
                                  <a:lnTo>
                                    <a:pt x="192" y="804"/>
                                  </a:lnTo>
                                  <a:lnTo>
                                    <a:pt x="186" y="816"/>
                                  </a:lnTo>
                                  <a:lnTo>
                                    <a:pt x="180" y="822"/>
                                  </a:lnTo>
                                  <a:lnTo>
                                    <a:pt x="168" y="828"/>
                                  </a:lnTo>
                                  <a:lnTo>
                                    <a:pt x="150" y="828"/>
                                  </a:lnTo>
                                  <a:lnTo>
                                    <a:pt x="144" y="822"/>
                                  </a:lnTo>
                                  <a:lnTo>
                                    <a:pt x="150" y="810"/>
                                  </a:lnTo>
                                  <a:lnTo>
                                    <a:pt x="150" y="780"/>
                                  </a:lnTo>
                                  <a:lnTo>
                                    <a:pt x="144" y="780"/>
                                  </a:lnTo>
                                  <a:lnTo>
                                    <a:pt x="126" y="798"/>
                                  </a:lnTo>
                                  <a:lnTo>
                                    <a:pt x="102" y="792"/>
                                  </a:lnTo>
                                  <a:lnTo>
                                    <a:pt x="102" y="810"/>
                                  </a:lnTo>
                                  <a:lnTo>
                                    <a:pt x="96" y="822"/>
                                  </a:lnTo>
                                  <a:lnTo>
                                    <a:pt x="90" y="828"/>
                                  </a:lnTo>
                                  <a:lnTo>
                                    <a:pt x="78" y="828"/>
                                  </a:lnTo>
                                  <a:lnTo>
                                    <a:pt x="72" y="822"/>
                                  </a:lnTo>
                                  <a:lnTo>
                                    <a:pt x="72" y="816"/>
                                  </a:lnTo>
                                  <a:lnTo>
                                    <a:pt x="66" y="810"/>
                                  </a:lnTo>
                                  <a:lnTo>
                                    <a:pt x="66" y="804"/>
                                  </a:lnTo>
                                  <a:lnTo>
                                    <a:pt x="54" y="804"/>
                                  </a:lnTo>
                                  <a:lnTo>
                                    <a:pt x="48" y="816"/>
                                  </a:lnTo>
                                  <a:lnTo>
                                    <a:pt x="12" y="846"/>
                                  </a:lnTo>
                                  <a:lnTo>
                                    <a:pt x="18" y="858"/>
                                  </a:lnTo>
                                  <a:lnTo>
                                    <a:pt x="18" y="864"/>
                                  </a:lnTo>
                                  <a:lnTo>
                                    <a:pt x="24" y="876"/>
                                  </a:lnTo>
                                  <a:lnTo>
                                    <a:pt x="24" y="882"/>
                                  </a:lnTo>
                                  <a:lnTo>
                                    <a:pt x="18" y="888"/>
                                  </a:lnTo>
                                  <a:lnTo>
                                    <a:pt x="6" y="894"/>
                                  </a:lnTo>
                                  <a:lnTo>
                                    <a:pt x="0" y="900"/>
                                  </a:lnTo>
                                  <a:lnTo>
                                    <a:pt x="6" y="906"/>
                                  </a:lnTo>
                                  <a:lnTo>
                                    <a:pt x="6" y="912"/>
                                  </a:lnTo>
                                  <a:lnTo>
                                    <a:pt x="18" y="918"/>
                                  </a:lnTo>
                                  <a:lnTo>
                                    <a:pt x="18" y="924"/>
                                  </a:lnTo>
                                  <a:lnTo>
                                    <a:pt x="54" y="906"/>
                                  </a:lnTo>
                                  <a:lnTo>
                                    <a:pt x="78" y="912"/>
                                  </a:lnTo>
                                  <a:lnTo>
                                    <a:pt x="84" y="906"/>
                                  </a:lnTo>
                                  <a:lnTo>
                                    <a:pt x="96" y="912"/>
                                  </a:lnTo>
                                  <a:lnTo>
                                    <a:pt x="120" y="906"/>
                                  </a:lnTo>
                                  <a:lnTo>
                                    <a:pt x="132" y="912"/>
                                  </a:lnTo>
                                  <a:lnTo>
                                    <a:pt x="162" y="912"/>
                                  </a:lnTo>
                                  <a:lnTo>
                                    <a:pt x="174" y="906"/>
                                  </a:lnTo>
                                  <a:lnTo>
                                    <a:pt x="186" y="906"/>
                                  </a:lnTo>
                                  <a:lnTo>
                                    <a:pt x="198" y="912"/>
                                  </a:lnTo>
                                  <a:lnTo>
                                    <a:pt x="228" y="912"/>
                                  </a:lnTo>
                                  <a:lnTo>
                                    <a:pt x="246" y="906"/>
                                  </a:lnTo>
                                  <a:lnTo>
                                    <a:pt x="270" y="906"/>
                                  </a:lnTo>
                                  <a:lnTo>
                                    <a:pt x="276" y="900"/>
                                  </a:lnTo>
                                  <a:lnTo>
                                    <a:pt x="294" y="900"/>
                                  </a:lnTo>
                                  <a:lnTo>
                                    <a:pt x="300" y="906"/>
                                  </a:lnTo>
                                  <a:lnTo>
                                    <a:pt x="306" y="918"/>
                                  </a:lnTo>
                                  <a:lnTo>
                                    <a:pt x="318" y="930"/>
                                  </a:lnTo>
                                  <a:lnTo>
                                    <a:pt x="318" y="972"/>
                                  </a:lnTo>
                                  <a:lnTo>
                                    <a:pt x="336" y="990"/>
                                  </a:lnTo>
                                  <a:lnTo>
                                    <a:pt x="336" y="1014"/>
                                  </a:lnTo>
                                  <a:lnTo>
                                    <a:pt x="330" y="1020"/>
                                  </a:lnTo>
                                  <a:lnTo>
                                    <a:pt x="330" y="1026"/>
                                  </a:lnTo>
                                  <a:lnTo>
                                    <a:pt x="336" y="1032"/>
                                  </a:lnTo>
                                  <a:lnTo>
                                    <a:pt x="342" y="1032"/>
                                  </a:lnTo>
                                  <a:lnTo>
                                    <a:pt x="354" y="1044"/>
                                  </a:lnTo>
                                  <a:lnTo>
                                    <a:pt x="354" y="1056"/>
                                  </a:lnTo>
                                  <a:lnTo>
                                    <a:pt x="360" y="1062"/>
                                  </a:lnTo>
                                  <a:lnTo>
                                    <a:pt x="372" y="1086"/>
                                  </a:lnTo>
                                  <a:lnTo>
                                    <a:pt x="402" y="1086"/>
                                  </a:lnTo>
                                  <a:lnTo>
                                    <a:pt x="414" y="1092"/>
                                  </a:lnTo>
                                  <a:lnTo>
                                    <a:pt x="420" y="1080"/>
                                  </a:lnTo>
                                  <a:lnTo>
                                    <a:pt x="444" y="1080"/>
                                  </a:lnTo>
                                  <a:lnTo>
                                    <a:pt x="456" y="1074"/>
                                  </a:lnTo>
                                  <a:lnTo>
                                    <a:pt x="462" y="1080"/>
                                  </a:lnTo>
                                  <a:lnTo>
                                    <a:pt x="504" y="1074"/>
                                  </a:lnTo>
                                  <a:lnTo>
                                    <a:pt x="504" y="1056"/>
                                  </a:lnTo>
                                  <a:lnTo>
                                    <a:pt x="510" y="1050"/>
                                  </a:lnTo>
                                  <a:lnTo>
                                    <a:pt x="510" y="1044"/>
                                  </a:lnTo>
                                  <a:lnTo>
                                    <a:pt x="522" y="1044"/>
                                  </a:lnTo>
                                  <a:lnTo>
                                    <a:pt x="522" y="1032"/>
                                  </a:lnTo>
                                  <a:lnTo>
                                    <a:pt x="516" y="1020"/>
                                  </a:lnTo>
                                  <a:lnTo>
                                    <a:pt x="510" y="1014"/>
                                  </a:lnTo>
                                  <a:lnTo>
                                    <a:pt x="510" y="1008"/>
                                  </a:lnTo>
                                  <a:lnTo>
                                    <a:pt x="516" y="1002"/>
                                  </a:lnTo>
                                  <a:lnTo>
                                    <a:pt x="564" y="1002"/>
                                  </a:lnTo>
                                  <a:lnTo>
                                    <a:pt x="564" y="996"/>
                                  </a:lnTo>
                                  <a:lnTo>
                                    <a:pt x="576" y="996"/>
                                  </a:lnTo>
                                  <a:lnTo>
                                    <a:pt x="588" y="1002"/>
                                  </a:lnTo>
                                  <a:lnTo>
                                    <a:pt x="588" y="1026"/>
                                  </a:lnTo>
                                  <a:lnTo>
                                    <a:pt x="678" y="1026"/>
                                  </a:lnTo>
                                  <a:lnTo>
                                    <a:pt x="678" y="1050"/>
                                  </a:lnTo>
                                  <a:lnTo>
                                    <a:pt x="666" y="1068"/>
                                  </a:lnTo>
                                  <a:lnTo>
                                    <a:pt x="672" y="1086"/>
                                  </a:lnTo>
                                  <a:lnTo>
                                    <a:pt x="684" y="1098"/>
                                  </a:lnTo>
                                  <a:lnTo>
                                    <a:pt x="690" y="1110"/>
                                  </a:lnTo>
                                  <a:lnTo>
                                    <a:pt x="690" y="1122"/>
                                  </a:lnTo>
                                  <a:lnTo>
                                    <a:pt x="684" y="1134"/>
                                  </a:lnTo>
                                  <a:lnTo>
                                    <a:pt x="678" y="1140"/>
                                  </a:lnTo>
                                  <a:lnTo>
                                    <a:pt x="684" y="1164"/>
                                  </a:lnTo>
                                  <a:lnTo>
                                    <a:pt x="684" y="1176"/>
                                  </a:lnTo>
                                  <a:lnTo>
                                    <a:pt x="678" y="1182"/>
                                  </a:lnTo>
                                  <a:lnTo>
                                    <a:pt x="678" y="1194"/>
                                  </a:lnTo>
                                  <a:lnTo>
                                    <a:pt x="684" y="1212"/>
                                  </a:lnTo>
                                  <a:lnTo>
                                    <a:pt x="696" y="1230"/>
                                  </a:lnTo>
                                  <a:lnTo>
                                    <a:pt x="708" y="1254"/>
                                  </a:lnTo>
                                  <a:lnTo>
                                    <a:pt x="714" y="1260"/>
                                  </a:lnTo>
                                  <a:lnTo>
                                    <a:pt x="714" y="1278"/>
                                  </a:lnTo>
                                  <a:lnTo>
                                    <a:pt x="708" y="1290"/>
                                  </a:lnTo>
                                  <a:lnTo>
                                    <a:pt x="708" y="1302"/>
                                  </a:lnTo>
                                  <a:lnTo>
                                    <a:pt x="702" y="1308"/>
                                  </a:lnTo>
                                  <a:lnTo>
                                    <a:pt x="702" y="1332"/>
                                  </a:lnTo>
                                  <a:lnTo>
                                    <a:pt x="708" y="1338"/>
                                  </a:lnTo>
                                  <a:lnTo>
                                    <a:pt x="714" y="1338"/>
                                  </a:lnTo>
                                  <a:lnTo>
                                    <a:pt x="720" y="1344"/>
                                  </a:lnTo>
                                  <a:lnTo>
                                    <a:pt x="726" y="1326"/>
                                  </a:lnTo>
                                  <a:lnTo>
                                    <a:pt x="756" y="1332"/>
                                  </a:lnTo>
                                  <a:lnTo>
                                    <a:pt x="780" y="1326"/>
                                  </a:lnTo>
                                  <a:lnTo>
                                    <a:pt x="780" y="1314"/>
                                  </a:lnTo>
                                  <a:lnTo>
                                    <a:pt x="792" y="1314"/>
                                  </a:lnTo>
                                  <a:lnTo>
                                    <a:pt x="804" y="1326"/>
                                  </a:lnTo>
                                  <a:lnTo>
                                    <a:pt x="828" y="1326"/>
                                  </a:lnTo>
                                  <a:lnTo>
                                    <a:pt x="834" y="1308"/>
                                  </a:lnTo>
                                  <a:lnTo>
                                    <a:pt x="840" y="1320"/>
                                  </a:lnTo>
                                  <a:lnTo>
                                    <a:pt x="858" y="1320"/>
                                  </a:lnTo>
                                  <a:lnTo>
                                    <a:pt x="858" y="1350"/>
                                  </a:lnTo>
                                  <a:lnTo>
                                    <a:pt x="864" y="1356"/>
                                  </a:lnTo>
                                  <a:lnTo>
                                    <a:pt x="882" y="1356"/>
                                  </a:lnTo>
                                  <a:lnTo>
                                    <a:pt x="882" y="1350"/>
                                  </a:lnTo>
                                  <a:lnTo>
                                    <a:pt x="876" y="1344"/>
                                  </a:lnTo>
                                  <a:lnTo>
                                    <a:pt x="918" y="1338"/>
                                  </a:lnTo>
                                  <a:lnTo>
                                    <a:pt x="918" y="1356"/>
                                  </a:lnTo>
                                  <a:lnTo>
                                    <a:pt x="924" y="1368"/>
                                  </a:lnTo>
                                  <a:lnTo>
                                    <a:pt x="930" y="1374"/>
                                  </a:lnTo>
                                  <a:lnTo>
                                    <a:pt x="948" y="1386"/>
                                  </a:lnTo>
                                  <a:lnTo>
                                    <a:pt x="984" y="1392"/>
                                  </a:lnTo>
                                  <a:lnTo>
                                    <a:pt x="1014" y="1398"/>
                                  </a:lnTo>
                                  <a:lnTo>
                                    <a:pt x="1032" y="1398"/>
                                  </a:lnTo>
                                  <a:lnTo>
                                    <a:pt x="1032" y="1392"/>
                                  </a:lnTo>
                                  <a:lnTo>
                                    <a:pt x="1038" y="1386"/>
                                  </a:lnTo>
                                  <a:lnTo>
                                    <a:pt x="1038" y="1368"/>
                                  </a:lnTo>
                                  <a:lnTo>
                                    <a:pt x="1044" y="1362"/>
                                  </a:lnTo>
                                  <a:lnTo>
                                    <a:pt x="1050" y="1362"/>
                                  </a:lnTo>
                                  <a:lnTo>
                                    <a:pt x="1062" y="1374"/>
                                  </a:lnTo>
                                  <a:lnTo>
                                    <a:pt x="1062" y="1386"/>
                                  </a:lnTo>
                                  <a:lnTo>
                                    <a:pt x="1068" y="1392"/>
                                  </a:lnTo>
                                  <a:lnTo>
                                    <a:pt x="1080" y="1392"/>
                                  </a:lnTo>
                                  <a:lnTo>
                                    <a:pt x="1080" y="1404"/>
                                  </a:lnTo>
                                  <a:lnTo>
                                    <a:pt x="1074" y="1404"/>
                                  </a:lnTo>
                                  <a:lnTo>
                                    <a:pt x="1074" y="1416"/>
                                  </a:lnTo>
                                  <a:lnTo>
                                    <a:pt x="1104" y="1416"/>
                                  </a:lnTo>
                                  <a:lnTo>
                                    <a:pt x="1110" y="1422"/>
                                  </a:lnTo>
                                  <a:lnTo>
                                    <a:pt x="1110" y="1434"/>
                                  </a:lnTo>
                                  <a:lnTo>
                                    <a:pt x="1122" y="1434"/>
                                  </a:lnTo>
                                  <a:lnTo>
                                    <a:pt x="1128" y="1428"/>
                                  </a:lnTo>
                                  <a:lnTo>
                                    <a:pt x="1134" y="1428"/>
                                  </a:lnTo>
                                  <a:lnTo>
                                    <a:pt x="1140" y="1434"/>
                                  </a:lnTo>
                                  <a:lnTo>
                                    <a:pt x="1146" y="1446"/>
                                  </a:lnTo>
                                  <a:lnTo>
                                    <a:pt x="1146" y="1452"/>
                                  </a:lnTo>
                                  <a:lnTo>
                                    <a:pt x="1152" y="1464"/>
                                  </a:lnTo>
                                  <a:lnTo>
                                    <a:pt x="1164" y="1464"/>
                                  </a:lnTo>
                                  <a:lnTo>
                                    <a:pt x="1176" y="1476"/>
                                  </a:lnTo>
                                  <a:lnTo>
                                    <a:pt x="1176" y="1488"/>
                                  </a:lnTo>
                                  <a:lnTo>
                                    <a:pt x="1182" y="1500"/>
                                  </a:lnTo>
                                  <a:lnTo>
                                    <a:pt x="1182" y="1512"/>
                                  </a:lnTo>
                                  <a:lnTo>
                                    <a:pt x="1200" y="1512"/>
                                  </a:lnTo>
                                  <a:lnTo>
                                    <a:pt x="1218" y="1500"/>
                                  </a:lnTo>
                                  <a:lnTo>
                                    <a:pt x="1224" y="1512"/>
                                  </a:lnTo>
                                  <a:lnTo>
                                    <a:pt x="1224" y="1518"/>
                                  </a:lnTo>
                                  <a:lnTo>
                                    <a:pt x="1230" y="1518"/>
                                  </a:lnTo>
                                  <a:lnTo>
                                    <a:pt x="1236" y="1500"/>
                                  </a:lnTo>
                                  <a:lnTo>
                                    <a:pt x="1242" y="1464"/>
                                  </a:lnTo>
                                  <a:lnTo>
                                    <a:pt x="1242" y="1416"/>
                                  </a:lnTo>
                                  <a:lnTo>
                                    <a:pt x="1218" y="1416"/>
                                  </a:lnTo>
                                  <a:lnTo>
                                    <a:pt x="1218" y="1434"/>
                                  </a:lnTo>
                                  <a:lnTo>
                                    <a:pt x="1212" y="1440"/>
                                  </a:lnTo>
                                  <a:lnTo>
                                    <a:pt x="1206" y="1440"/>
                                  </a:lnTo>
                                  <a:lnTo>
                                    <a:pt x="1194" y="1434"/>
                                  </a:lnTo>
                                  <a:lnTo>
                                    <a:pt x="1164" y="1404"/>
                                  </a:lnTo>
                                  <a:lnTo>
                                    <a:pt x="1158" y="1404"/>
                                  </a:lnTo>
                                  <a:lnTo>
                                    <a:pt x="1158" y="1398"/>
                                  </a:lnTo>
                                  <a:lnTo>
                                    <a:pt x="1152" y="1398"/>
                                  </a:lnTo>
                                  <a:lnTo>
                                    <a:pt x="1140" y="1386"/>
                                  </a:lnTo>
                                  <a:lnTo>
                                    <a:pt x="1140" y="1362"/>
                                  </a:lnTo>
                                  <a:lnTo>
                                    <a:pt x="1146" y="1350"/>
                                  </a:lnTo>
                                  <a:lnTo>
                                    <a:pt x="1152" y="1332"/>
                                  </a:lnTo>
                                  <a:lnTo>
                                    <a:pt x="1158" y="1320"/>
                                  </a:lnTo>
                                  <a:lnTo>
                                    <a:pt x="1170" y="1308"/>
                                  </a:lnTo>
                                  <a:lnTo>
                                    <a:pt x="1170" y="1254"/>
                                  </a:lnTo>
                                  <a:lnTo>
                                    <a:pt x="1164" y="1236"/>
                                  </a:lnTo>
                                  <a:lnTo>
                                    <a:pt x="1164" y="1212"/>
                                  </a:lnTo>
                                  <a:lnTo>
                                    <a:pt x="1158" y="1206"/>
                                  </a:lnTo>
                                  <a:lnTo>
                                    <a:pt x="1158" y="1200"/>
                                  </a:lnTo>
                                  <a:lnTo>
                                    <a:pt x="1152" y="1194"/>
                                  </a:lnTo>
                                  <a:lnTo>
                                    <a:pt x="1152" y="1188"/>
                                  </a:lnTo>
                                  <a:lnTo>
                                    <a:pt x="1140" y="1176"/>
                                  </a:lnTo>
                                  <a:lnTo>
                                    <a:pt x="1146" y="1176"/>
                                  </a:lnTo>
                                  <a:lnTo>
                                    <a:pt x="1152" y="1170"/>
                                  </a:lnTo>
                                  <a:lnTo>
                                    <a:pt x="1164" y="1164"/>
                                  </a:lnTo>
                                  <a:lnTo>
                                    <a:pt x="1182" y="1146"/>
                                  </a:lnTo>
                                  <a:lnTo>
                                    <a:pt x="1182" y="1116"/>
                                  </a:lnTo>
                                  <a:lnTo>
                                    <a:pt x="1194" y="1116"/>
                                  </a:lnTo>
                                  <a:lnTo>
                                    <a:pt x="1212" y="1110"/>
                                  </a:lnTo>
                                  <a:lnTo>
                                    <a:pt x="1230" y="1110"/>
                                  </a:lnTo>
                                  <a:lnTo>
                                    <a:pt x="1242" y="1104"/>
                                  </a:lnTo>
                                  <a:lnTo>
                                    <a:pt x="1260" y="1104"/>
                                  </a:lnTo>
                                  <a:lnTo>
                                    <a:pt x="1284" y="1092"/>
                                  </a:lnTo>
                                  <a:lnTo>
                                    <a:pt x="1290" y="1092"/>
                                  </a:lnTo>
                                  <a:lnTo>
                                    <a:pt x="1290" y="1086"/>
                                  </a:lnTo>
                                  <a:lnTo>
                                    <a:pt x="1284" y="1074"/>
                                  </a:lnTo>
                                  <a:lnTo>
                                    <a:pt x="1272" y="1062"/>
                                  </a:lnTo>
                                  <a:lnTo>
                                    <a:pt x="1272" y="1014"/>
                                  </a:lnTo>
                                  <a:lnTo>
                                    <a:pt x="1248" y="1014"/>
                                  </a:lnTo>
                                  <a:lnTo>
                                    <a:pt x="1248" y="1008"/>
                                  </a:lnTo>
                                  <a:lnTo>
                                    <a:pt x="1242" y="996"/>
                                  </a:lnTo>
                                  <a:lnTo>
                                    <a:pt x="1242" y="978"/>
                                  </a:lnTo>
                                  <a:lnTo>
                                    <a:pt x="1236" y="972"/>
                                  </a:lnTo>
                                  <a:lnTo>
                                    <a:pt x="1224" y="966"/>
                                  </a:lnTo>
                                  <a:lnTo>
                                    <a:pt x="1218" y="960"/>
                                  </a:lnTo>
                                  <a:lnTo>
                                    <a:pt x="1206" y="936"/>
                                  </a:lnTo>
                                  <a:lnTo>
                                    <a:pt x="1206" y="906"/>
                                  </a:lnTo>
                                  <a:lnTo>
                                    <a:pt x="1212" y="900"/>
                                  </a:lnTo>
                                  <a:lnTo>
                                    <a:pt x="1212" y="876"/>
                                  </a:lnTo>
                                  <a:lnTo>
                                    <a:pt x="1200" y="864"/>
                                  </a:lnTo>
                                  <a:lnTo>
                                    <a:pt x="1194" y="852"/>
                                  </a:lnTo>
                                  <a:lnTo>
                                    <a:pt x="1194" y="804"/>
                                  </a:lnTo>
                                  <a:lnTo>
                                    <a:pt x="1200" y="780"/>
                                  </a:lnTo>
                                  <a:lnTo>
                                    <a:pt x="1200" y="750"/>
                                  </a:lnTo>
                                  <a:lnTo>
                                    <a:pt x="1212" y="738"/>
                                  </a:lnTo>
                                  <a:lnTo>
                                    <a:pt x="1218" y="744"/>
                                  </a:lnTo>
                                  <a:lnTo>
                                    <a:pt x="1218" y="732"/>
                                  </a:lnTo>
                                  <a:lnTo>
                                    <a:pt x="1224" y="726"/>
                                  </a:lnTo>
                                  <a:lnTo>
                                    <a:pt x="1224" y="696"/>
                                  </a:lnTo>
                                  <a:lnTo>
                                    <a:pt x="1218" y="690"/>
                                  </a:lnTo>
                                  <a:lnTo>
                                    <a:pt x="1206" y="684"/>
                                  </a:lnTo>
                                  <a:lnTo>
                                    <a:pt x="1200" y="678"/>
                                  </a:lnTo>
                                  <a:lnTo>
                                    <a:pt x="1188" y="648"/>
                                  </a:lnTo>
                                  <a:lnTo>
                                    <a:pt x="1182" y="642"/>
                                  </a:lnTo>
                                  <a:lnTo>
                                    <a:pt x="1176" y="642"/>
                                  </a:lnTo>
                                  <a:lnTo>
                                    <a:pt x="1176" y="636"/>
                                  </a:lnTo>
                                  <a:lnTo>
                                    <a:pt x="1182" y="624"/>
                                  </a:lnTo>
                                  <a:lnTo>
                                    <a:pt x="1194" y="618"/>
                                  </a:lnTo>
                                  <a:lnTo>
                                    <a:pt x="1206" y="606"/>
                                  </a:lnTo>
                                  <a:lnTo>
                                    <a:pt x="1206" y="594"/>
                                  </a:lnTo>
                                  <a:lnTo>
                                    <a:pt x="1200" y="588"/>
                                  </a:lnTo>
                                  <a:lnTo>
                                    <a:pt x="1194" y="576"/>
                                  </a:lnTo>
                                  <a:lnTo>
                                    <a:pt x="1194" y="570"/>
                                  </a:lnTo>
                                  <a:lnTo>
                                    <a:pt x="1200" y="564"/>
                                  </a:lnTo>
                                  <a:lnTo>
                                    <a:pt x="1224" y="552"/>
                                  </a:lnTo>
                                  <a:lnTo>
                                    <a:pt x="1230" y="546"/>
                                  </a:lnTo>
                                  <a:lnTo>
                                    <a:pt x="1236" y="546"/>
                                  </a:lnTo>
                                  <a:lnTo>
                                    <a:pt x="1242" y="468"/>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46" name="Congo (Brazzaville)" descr="© INSCALE GmbH, 15.06.2010"/>
                            <a:cNvSpPr>
                              <a:spLocks/>
                            </a:cNvSpPr>
                          </a:nvSpPr>
                          <a:spPr bwMode="gray">
                            <a:xfrm>
                              <a:off x="2789" y="1531"/>
                              <a:ext cx="137" cy="179"/>
                            </a:xfrm>
                            <a:custGeom>
                              <a:avLst/>
                              <a:gdLst>
                                <a:gd name="T0" fmla="*/ 2147483647 w 534"/>
                                <a:gd name="T1" fmla="*/ 2147483647 h 702"/>
                                <a:gd name="T2" fmla="*/ 2147483647 w 534"/>
                                <a:gd name="T3" fmla="*/ 2147483647 h 702"/>
                                <a:gd name="T4" fmla="*/ 2147483647 w 534"/>
                                <a:gd name="T5" fmla="*/ 2147483647 h 702"/>
                                <a:gd name="T6" fmla="*/ 2147483647 w 534"/>
                                <a:gd name="T7" fmla="*/ 2147483647 h 702"/>
                                <a:gd name="T8" fmla="*/ 2147483647 w 534"/>
                                <a:gd name="T9" fmla="*/ 2147483647 h 702"/>
                                <a:gd name="T10" fmla="*/ 2147483647 w 534"/>
                                <a:gd name="T11" fmla="*/ 2147483647 h 702"/>
                                <a:gd name="T12" fmla="*/ 2147483647 w 534"/>
                                <a:gd name="T13" fmla="*/ 2147483647 h 702"/>
                                <a:gd name="T14" fmla="*/ 2147483647 w 534"/>
                                <a:gd name="T15" fmla="*/ 2147483647 h 702"/>
                                <a:gd name="T16" fmla="*/ 2147483647 w 534"/>
                                <a:gd name="T17" fmla="*/ 2147483647 h 702"/>
                                <a:gd name="T18" fmla="*/ 2147483647 w 534"/>
                                <a:gd name="T19" fmla="*/ 2147483647 h 702"/>
                                <a:gd name="T20" fmla="*/ 2147483647 w 534"/>
                                <a:gd name="T21" fmla="*/ 2147483647 h 702"/>
                                <a:gd name="T22" fmla="*/ 2147483647 w 534"/>
                                <a:gd name="T23" fmla="*/ 2147483647 h 702"/>
                                <a:gd name="T24" fmla="*/ 2147483647 w 534"/>
                                <a:gd name="T25" fmla="*/ 2147483647 h 702"/>
                                <a:gd name="T26" fmla="*/ 2147483647 w 534"/>
                                <a:gd name="T27" fmla="*/ 2147483647 h 702"/>
                                <a:gd name="T28" fmla="*/ 2147483647 w 534"/>
                                <a:gd name="T29" fmla="*/ 2147483647 h 702"/>
                                <a:gd name="T30" fmla="*/ 2147483647 w 534"/>
                                <a:gd name="T31" fmla="*/ 2147483647 h 702"/>
                                <a:gd name="T32" fmla="*/ 2147483647 w 534"/>
                                <a:gd name="T33" fmla="*/ 2147483647 h 702"/>
                                <a:gd name="T34" fmla="*/ 2147483647 w 534"/>
                                <a:gd name="T35" fmla="*/ 2147483647 h 702"/>
                                <a:gd name="T36" fmla="*/ 2147483647 w 534"/>
                                <a:gd name="T37" fmla="*/ 2147483647 h 702"/>
                                <a:gd name="T38" fmla="*/ 2147483647 w 534"/>
                                <a:gd name="T39" fmla="*/ 2147483647 h 702"/>
                                <a:gd name="T40" fmla="*/ 2147483647 w 534"/>
                                <a:gd name="T41" fmla="*/ 2147483647 h 702"/>
                                <a:gd name="T42" fmla="*/ 2147483647 w 534"/>
                                <a:gd name="T43" fmla="*/ 2147483647 h 702"/>
                                <a:gd name="T44" fmla="*/ 2147483647 w 534"/>
                                <a:gd name="T45" fmla="*/ 2147483647 h 702"/>
                                <a:gd name="T46" fmla="*/ 2147483647 w 534"/>
                                <a:gd name="T47" fmla="*/ 2147483647 h 702"/>
                                <a:gd name="T48" fmla="*/ 2147483647 w 534"/>
                                <a:gd name="T49" fmla="*/ 2147483647 h 702"/>
                                <a:gd name="T50" fmla="*/ 0 w 534"/>
                                <a:gd name="T51" fmla="*/ 2147483647 h 702"/>
                                <a:gd name="T52" fmla="*/ 2147483647 w 534"/>
                                <a:gd name="T53" fmla="*/ 2147483647 h 702"/>
                                <a:gd name="T54" fmla="*/ 2147483647 w 534"/>
                                <a:gd name="T55" fmla="*/ 2147483647 h 702"/>
                                <a:gd name="T56" fmla="*/ 2147483647 w 534"/>
                                <a:gd name="T57" fmla="*/ 2147483647 h 702"/>
                                <a:gd name="T58" fmla="*/ 2147483647 w 534"/>
                                <a:gd name="T59" fmla="*/ 2147483647 h 702"/>
                                <a:gd name="T60" fmla="*/ 2147483647 w 534"/>
                                <a:gd name="T61" fmla="*/ 2147483647 h 702"/>
                                <a:gd name="T62" fmla="*/ 2147483647 w 534"/>
                                <a:gd name="T63" fmla="*/ 2147483647 h 702"/>
                                <a:gd name="T64" fmla="*/ 2147483647 w 534"/>
                                <a:gd name="T65" fmla="*/ 2147483647 h 702"/>
                                <a:gd name="T66" fmla="*/ 2147483647 w 534"/>
                                <a:gd name="T67" fmla="*/ 2147483647 h 702"/>
                                <a:gd name="T68" fmla="*/ 2147483647 w 534"/>
                                <a:gd name="T69" fmla="*/ 2147483647 h 702"/>
                                <a:gd name="T70" fmla="*/ 2147483647 w 534"/>
                                <a:gd name="T71" fmla="*/ 2147483647 h 702"/>
                                <a:gd name="T72" fmla="*/ 2147483647 w 534"/>
                                <a:gd name="T73" fmla="*/ 2147483647 h 702"/>
                                <a:gd name="T74" fmla="*/ 2147483647 w 534"/>
                                <a:gd name="T75" fmla="*/ 2147483647 h 702"/>
                                <a:gd name="T76" fmla="*/ 2147483647 w 534"/>
                                <a:gd name="T77" fmla="*/ 2147483647 h 702"/>
                                <a:gd name="T78" fmla="*/ 2147483647 w 534"/>
                                <a:gd name="T79" fmla="*/ 2147483647 h 702"/>
                                <a:gd name="T80" fmla="*/ 2147483647 w 534"/>
                                <a:gd name="T81" fmla="*/ 2147483647 h 702"/>
                                <a:gd name="T82" fmla="*/ 2147483647 w 534"/>
                                <a:gd name="T83" fmla="*/ 2147483647 h 702"/>
                                <a:gd name="T84" fmla="*/ 2147483647 w 534"/>
                                <a:gd name="T85" fmla="*/ 2147483647 h 702"/>
                                <a:gd name="T86" fmla="*/ 2147483647 w 534"/>
                                <a:gd name="T87" fmla="*/ 2147483647 h 702"/>
                                <a:gd name="T88" fmla="*/ 2147483647 w 534"/>
                                <a:gd name="T89" fmla="*/ 2147483647 h 702"/>
                                <a:gd name="T90" fmla="*/ 2147483647 w 534"/>
                                <a:gd name="T91" fmla="*/ 2147483647 h 702"/>
                                <a:gd name="T92" fmla="*/ 2147483647 w 534"/>
                                <a:gd name="T93" fmla="*/ 2147483647 h 702"/>
                                <a:gd name="T94" fmla="*/ 2147483647 w 534"/>
                                <a:gd name="T95" fmla="*/ 2147483647 h 702"/>
                                <a:gd name="T96" fmla="*/ 2147483647 w 534"/>
                                <a:gd name="T97" fmla="*/ 2147483647 h 702"/>
                                <a:gd name="T98" fmla="*/ 2147483647 w 534"/>
                                <a:gd name="T99" fmla="*/ 2147483647 h 702"/>
                                <a:gd name="T100" fmla="*/ 2147483647 w 534"/>
                                <a:gd name="T101" fmla="*/ 2147483647 h 702"/>
                                <a:gd name="T102" fmla="*/ 2147483647 w 534"/>
                                <a:gd name="T103" fmla="*/ 2147483647 h 702"/>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w 534"/>
                                <a:gd name="T157" fmla="*/ 0 h 702"/>
                                <a:gd name="T158" fmla="*/ 534 w 534"/>
                                <a:gd name="T159" fmla="*/ 702 h 702"/>
                              </a:gdLst>
                              <a:ahLst/>
                              <a:cxnLst>
                                <a:cxn ang="T104">
                                  <a:pos x="T0" y="T1"/>
                                </a:cxn>
                                <a:cxn ang="T105">
                                  <a:pos x="T2" y="T3"/>
                                </a:cxn>
                                <a:cxn ang="T106">
                                  <a:pos x="T4" y="T5"/>
                                </a:cxn>
                                <a:cxn ang="T107">
                                  <a:pos x="T6" y="T7"/>
                                </a:cxn>
                                <a:cxn ang="T108">
                                  <a:pos x="T8" y="T9"/>
                                </a:cxn>
                                <a:cxn ang="T109">
                                  <a:pos x="T10" y="T11"/>
                                </a:cxn>
                                <a:cxn ang="T110">
                                  <a:pos x="T12" y="T13"/>
                                </a:cxn>
                                <a:cxn ang="T111">
                                  <a:pos x="T14" y="T15"/>
                                </a:cxn>
                                <a:cxn ang="T112">
                                  <a:pos x="T16" y="T17"/>
                                </a:cxn>
                                <a:cxn ang="T113">
                                  <a:pos x="T18" y="T19"/>
                                </a:cxn>
                                <a:cxn ang="T114">
                                  <a:pos x="T20" y="T21"/>
                                </a:cxn>
                                <a:cxn ang="T115">
                                  <a:pos x="T22" y="T23"/>
                                </a:cxn>
                                <a:cxn ang="T116">
                                  <a:pos x="T24" y="T25"/>
                                </a:cxn>
                                <a:cxn ang="T117">
                                  <a:pos x="T26" y="T27"/>
                                </a:cxn>
                                <a:cxn ang="T118">
                                  <a:pos x="T28" y="T29"/>
                                </a:cxn>
                                <a:cxn ang="T119">
                                  <a:pos x="T30" y="T31"/>
                                </a:cxn>
                                <a:cxn ang="T120">
                                  <a:pos x="T32" y="T33"/>
                                </a:cxn>
                                <a:cxn ang="T121">
                                  <a:pos x="T34" y="T35"/>
                                </a:cxn>
                                <a:cxn ang="T122">
                                  <a:pos x="T36" y="T37"/>
                                </a:cxn>
                                <a:cxn ang="T123">
                                  <a:pos x="T38" y="T39"/>
                                </a:cxn>
                                <a:cxn ang="T124">
                                  <a:pos x="T40" y="T41"/>
                                </a:cxn>
                                <a:cxn ang="T125">
                                  <a:pos x="T42" y="T43"/>
                                </a:cxn>
                                <a:cxn ang="T126">
                                  <a:pos x="T44" y="T45"/>
                                </a:cxn>
                                <a:cxn ang="T127">
                                  <a:pos x="T46" y="T47"/>
                                </a:cxn>
                                <a:cxn ang="T128">
                                  <a:pos x="T48" y="T49"/>
                                </a:cxn>
                                <a:cxn ang="T129">
                                  <a:pos x="T50" y="T51"/>
                                </a:cxn>
                                <a:cxn ang="T130">
                                  <a:pos x="T52" y="T53"/>
                                </a:cxn>
                                <a:cxn ang="T131">
                                  <a:pos x="T54" y="T55"/>
                                </a:cxn>
                                <a:cxn ang="T132">
                                  <a:pos x="T56" y="T57"/>
                                </a:cxn>
                                <a:cxn ang="T133">
                                  <a:pos x="T58" y="T59"/>
                                </a:cxn>
                                <a:cxn ang="T134">
                                  <a:pos x="T60" y="T61"/>
                                </a:cxn>
                                <a:cxn ang="T135">
                                  <a:pos x="T62" y="T63"/>
                                </a:cxn>
                                <a:cxn ang="T136">
                                  <a:pos x="T64" y="T65"/>
                                </a:cxn>
                                <a:cxn ang="T137">
                                  <a:pos x="T66" y="T67"/>
                                </a:cxn>
                                <a:cxn ang="T138">
                                  <a:pos x="T68" y="T69"/>
                                </a:cxn>
                                <a:cxn ang="T139">
                                  <a:pos x="T70" y="T71"/>
                                </a:cxn>
                                <a:cxn ang="T140">
                                  <a:pos x="T72" y="T73"/>
                                </a:cxn>
                                <a:cxn ang="T141">
                                  <a:pos x="T74" y="T75"/>
                                </a:cxn>
                                <a:cxn ang="T142">
                                  <a:pos x="T76" y="T77"/>
                                </a:cxn>
                                <a:cxn ang="T143">
                                  <a:pos x="T78" y="T79"/>
                                </a:cxn>
                                <a:cxn ang="T144">
                                  <a:pos x="T80" y="T81"/>
                                </a:cxn>
                                <a:cxn ang="T145">
                                  <a:pos x="T82" y="T83"/>
                                </a:cxn>
                                <a:cxn ang="T146">
                                  <a:pos x="T84" y="T85"/>
                                </a:cxn>
                                <a:cxn ang="T147">
                                  <a:pos x="T86" y="T87"/>
                                </a:cxn>
                                <a:cxn ang="T148">
                                  <a:pos x="T88" y="T89"/>
                                </a:cxn>
                                <a:cxn ang="T149">
                                  <a:pos x="T90" y="T91"/>
                                </a:cxn>
                                <a:cxn ang="T150">
                                  <a:pos x="T92" y="T93"/>
                                </a:cxn>
                                <a:cxn ang="T151">
                                  <a:pos x="T94" y="T95"/>
                                </a:cxn>
                                <a:cxn ang="T152">
                                  <a:pos x="T96" y="T97"/>
                                </a:cxn>
                                <a:cxn ang="T153">
                                  <a:pos x="T98" y="T99"/>
                                </a:cxn>
                                <a:cxn ang="T154">
                                  <a:pos x="T100" y="T101"/>
                                </a:cxn>
                                <a:cxn ang="T155">
                                  <a:pos x="T102" y="T103"/>
                                </a:cxn>
                              </a:cxnLst>
                              <a:rect l="T156" t="T157" r="T158" b="T159"/>
                              <a:pathLst>
                                <a:path w="534" h="702">
                                  <a:moveTo>
                                    <a:pt x="366" y="120"/>
                                  </a:moveTo>
                                  <a:lnTo>
                                    <a:pt x="360" y="126"/>
                                  </a:lnTo>
                                  <a:lnTo>
                                    <a:pt x="354" y="168"/>
                                  </a:lnTo>
                                  <a:lnTo>
                                    <a:pt x="330" y="144"/>
                                  </a:lnTo>
                                  <a:lnTo>
                                    <a:pt x="294" y="144"/>
                                  </a:lnTo>
                                  <a:lnTo>
                                    <a:pt x="288" y="138"/>
                                  </a:lnTo>
                                  <a:lnTo>
                                    <a:pt x="276" y="138"/>
                                  </a:lnTo>
                                  <a:lnTo>
                                    <a:pt x="270" y="132"/>
                                  </a:lnTo>
                                  <a:lnTo>
                                    <a:pt x="258" y="126"/>
                                  </a:lnTo>
                                  <a:lnTo>
                                    <a:pt x="210" y="126"/>
                                  </a:lnTo>
                                  <a:lnTo>
                                    <a:pt x="192" y="132"/>
                                  </a:lnTo>
                                  <a:lnTo>
                                    <a:pt x="162" y="132"/>
                                  </a:lnTo>
                                  <a:lnTo>
                                    <a:pt x="144" y="162"/>
                                  </a:lnTo>
                                  <a:lnTo>
                                    <a:pt x="150" y="198"/>
                                  </a:lnTo>
                                  <a:lnTo>
                                    <a:pt x="156" y="204"/>
                                  </a:lnTo>
                                  <a:lnTo>
                                    <a:pt x="180" y="204"/>
                                  </a:lnTo>
                                  <a:lnTo>
                                    <a:pt x="186" y="198"/>
                                  </a:lnTo>
                                  <a:lnTo>
                                    <a:pt x="186" y="180"/>
                                  </a:lnTo>
                                  <a:lnTo>
                                    <a:pt x="204" y="180"/>
                                  </a:lnTo>
                                  <a:lnTo>
                                    <a:pt x="210" y="186"/>
                                  </a:lnTo>
                                  <a:lnTo>
                                    <a:pt x="222" y="186"/>
                                  </a:lnTo>
                                  <a:lnTo>
                                    <a:pt x="222" y="192"/>
                                  </a:lnTo>
                                  <a:lnTo>
                                    <a:pt x="228" y="198"/>
                                  </a:lnTo>
                                  <a:lnTo>
                                    <a:pt x="228" y="216"/>
                                  </a:lnTo>
                                  <a:lnTo>
                                    <a:pt x="240" y="222"/>
                                  </a:lnTo>
                                  <a:lnTo>
                                    <a:pt x="240" y="234"/>
                                  </a:lnTo>
                                  <a:lnTo>
                                    <a:pt x="234" y="240"/>
                                  </a:lnTo>
                                  <a:lnTo>
                                    <a:pt x="228" y="252"/>
                                  </a:lnTo>
                                  <a:lnTo>
                                    <a:pt x="222" y="258"/>
                                  </a:lnTo>
                                  <a:lnTo>
                                    <a:pt x="210" y="258"/>
                                  </a:lnTo>
                                  <a:lnTo>
                                    <a:pt x="198" y="282"/>
                                  </a:lnTo>
                                  <a:lnTo>
                                    <a:pt x="198" y="318"/>
                                  </a:lnTo>
                                  <a:lnTo>
                                    <a:pt x="216" y="324"/>
                                  </a:lnTo>
                                  <a:lnTo>
                                    <a:pt x="222" y="342"/>
                                  </a:lnTo>
                                  <a:lnTo>
                                    <a:pt x="240" y="342"/>
                                  </a:lnTo>
                                  <a:lnTo>
                                    <a:pt x="246" y="348"/>
                                  </a:lnTo>
                                  <a:lnTo>
                                    <a:pt x="246" y="360"/>
                                  </a:lnTo>
                                  <a:lnTo>
                                    <a:pt x="240" y="366"/>
                                  </a:lnTo>
                                  <a:lnTo>
                                    <a:pt x="240" y="414"/>
                                  </a:lnTo>
                                  <a:lnTo>
                                    <a:pt x="234" y="426"/>
                                  </a:lnTo>
                                  <a:lnTo>
                                    <a:pt x="240" y="450"/>
                                  </a:lnTo>
                                  <a:lnTo>
                                    <a:pt x="234" y="456"/>
                                  </a:lnTo>
                                  <a:lnTo>
                                    <a:pt x="222" y="462"/>
                                  </a:lnTo>
                                  <a:lnTo>
                                    <a:pt x="222" y="486"/>
                                  </a:lnTo>
                                  <a:lnTo>
                                    <a:pt x="216" y="498"/>
                                  </a:lnTo>
                                  <a:lnTo>
                                    <a:pt x="210" y="504"/>
                                  </a:lnTo>
                                  <a:lnTo>
                                    <a:pt x="198" y="504"/>
                                  </a:lnTo>
                                  <a:lnTo>
                                    <a:pt x="192" y="498"/>
                                  </a:lnTo>
                                  <a:lnTo>
                                    <a:pt x="192" y="468"/>
                                  </a:lnTo>
                                  <a:lnTo>
                                    <a:pt x="186" y="468"/>
                                  </a:lnTo>
                                  <a:lnTo>
                                    <a:pt x="180" y="474"/>
                                  </a:lnTo>
                                  <a:lnTo>
                                    <a:pt x="174" y="486"/>
                                  </a:lnTo>
                                  <a:lnTo>
                                    <a:pt x="168" y="492"/>
                                  </a:lnTo>
                                  <a:lnTo>
                                    <a:pt x="138" y="492"/>
                                  </a:lnTo>
                                  <a:lnTo>
                                    <a:pt x="120" y="450"/>
                                  </a:lnTo>
                                  <a:lnTo>
                                    <a:pt x="90" y="450"/>
                                  </a:lnTo>
                                  <a:lnTo>
                                    <a:pt x="90" y="456"/>
                                  </a:lnTo>
                                  <a:lnTo>
                                    <a:pt x="108" y="474"/>
                                  </a:lnTo>
                                  <a:lnTo>
                                    <a:pt x="96" y="480"/>
                                  </a:lnTo>
                                  <a:lnTo>
                                    <a:pt x="90" y="492"/>
                                  </a:lnTo>
                                  <a:lnTo>
                                    <a:pt x="84" y="498"/>
                                  </a:lnTo>
                                  <a:lnTo>
                                    <a:pt x="66" y="498"/>
                                  </a:lnTo>
                                  <a:lnTo>
                                    <a:pt x="54" y="492"/>
                                  </a:lnTo>
                                  <a:lnTo>
                                    <a:pt x="42" y="492"/>
                                  </a:lnTo>
                                  <a:lnTo>
                                    <a:pt x="36" y="486"/>
                                  </a:lnTo>
                                  <a:lnTo>
                                    <a:pt x="30" y="486"/>
                                  </a:lnTo>
                                  <a:lnTo>
                                    <a:pt x="30" y="504"/>
                                  </a:lnTo>
                                  <a:lnTo>
                                    <a:pt x="36" y="510"/>
                                  </a:lnTo>
                                  <a:lnTo>
                                    <a:pt x="36" y="522"/>
                                  </a:lnTo>
                                  <a:lnTo>
                                    <a:pt x="24" y="522"/>
                                  </a:lnTo>
                                  <a:lnTo>
                                    <a:pt x="54" y="540"/>
                                  </a:lnTo>
                                  <a:lnTo>
                                    <a:pt x="36" y="552"/>
                                  </a:lnTo>
                                  <a:lnTo>
                                    <a:pt x="54" y="564"/>
                                  </a:lnTo>
                                  <a:lnTo>
                                    <a:pt x="54" y="600"/>
                                  </a:lnTo>
                                  <a:lnTo>
                                    <a:pt x="48" y="606"/>
                                  </a:lnTo>
                                  <a:lnTo>
                                    <a:pt x="30" y="588"/>
                                  </a:lnTo>
                                  <a:lnTo>
                                    <a:pt x="6" y="600"/>
                                  </a:lnTo>
                                  <a:lnTo>
                                    <a:pt x="0" y="618"/>
                                  </a:lnTo>
                                  <a:lnTo>
                                    <a:pt x="54" y="666"/>
                                  </a:lnTo>
                                  <a:lnTo>
                                    <a:pt x="54" y="684"/>
                                  </a:lnTo>
                                  <a:lnTo>
                                    <a:pt x="72" y="702"/>
                                  </a:lnTo>
                                  <a:lnTo>
                                    <a:pt x="72" y="690"/>
                                  </a:lnTo>
                                  <a:lnTo>
                                    <a:pt x="90" y="690"/>
                                  </a:lnTo>
                                  <a:lnTo>
                                    <a:pt x="90" y="672"/>
                                  </a:lnTo>
                                  <a:lnTo>
                                    <a:pt x="102" y="666"/>
                                  </a:lnTo>
                                  <a:lnTo>
                                    <a:pt x="108" y="660"/>
                                  </a:lnTo>
                                  <a:lnTo>
                                    <a:pt x="120" y="654"/>
                                  </a:lnTo>
                                  <a:lnTo>
                                    <a:pt x="126" y="648"/>
                                  </a:lnTo>
                                  <a:lnTo>
                                    <a:pt x="132" y="654"/>
                                  </a:lnTo>
                                  <a:lnTo>
                                    <a:pt x="132" y="660"/>
                                  </a:lnTo>
                                  <a:lnTo>
                                    <a:pt x="138" y="666"/>
                                  </a:lnTo>
                                  <a:lnTo>
                                    <a:pt x="138" y="672"/>
                                  </a:lnTo>
                                  <a:lnTo>
                                    <a:pt x="150" y="672"/>
                                  </a:lnTo>
                                  <a:lnTo>
                                    <a:pt x="150" y="678"/>
                                  </a:lnTo>
                                  <a:lnTo>
                                    <a:pt x="156" y="684"/>
                                  </a:lnTo>
                                  <a:lnTo>
                                    <a:pt x="156" y="690"/>
                                  </a:lnTo>
                                  <a:lnTo>
                                    <a:pt x="162" y="696"/>
                                  </a:lnTo>
                                  <a:lnTo>
                                    <a:pt x="174" y="696"/>
                                  </a:lnTo>
                                  <a:lnTo>
                                    <a:pt x="180" y="690"/>
                                  </a:lnTo>
                                  <a:lnTo>
                                    <a:pt x="186" y="678"/>
                                  </a:lnTo>
                                  <a:lnTo>
                                    <a:pt x="186" y="660"/>
                                  </a:lnTo>
                                  <a:lnTo>
                                    <a:pt x="210" y="666"/>
                                  </a:lnTo>
                                  <a:lnTo>
                                    <a:pt x="228" y="648"/>
                                  </a:lnTo>
                                  <a:lnTo>
                                    <a:pt x="234" y="648"/>
                                  </a:lnTo>
                                  <a:lnTo>
                                    <a:pt x="234" y="678"/>
                                  </a:lnTo>
                                  <a:lnTo>
                                    <a:pt x="228" y="690"/>
                                  </a:lnTo>
                                  <a:lnTo>
                                    <a:pt x="234" y="696"/>
                                  </a:lnTo>
                                  <a:lnTo>
                                    <a:pt x="252" y="696"/>
                                  </a:lnTo>
                                  <a:lnTo>
                                    <a:pt x="264" y="690"/>
                                  </a:lnTo>
                                  <a:lnTo>
                                    <a:pt x="270" y="684"/>
                                  </a:lnTo>
                                  <a:lnTo>
                                    <a:pt x="276" y="672"/>
                                  </a:lnTo>
                                  <a:lnTo>
                                    <a:pt x="294" y="654"/>
                                  </a:lnTo>
                                  <a:lnTo>
                                    <a:pt x="300" y="642"/>
                                  </a:lnTo>
                                  <a:lnTo>
                                    <a:pt x="312" y="630"/>
                                  </a:lnTo>
                                  <a:lnTo>
                                    <a:pt x="330" y="630"/>
                                  </a:lnTo>
                                  <a:lnTo>
                                    <a:pt x="336" y="624"/>
                                  </a:lnTo>
                                  <a:lnTo>
                                    <a:pt x="366" y="582"/>
                                  </a:lnTo>
                                  <a:lnTo>
                                    <a:pt x="360" y="480"/>
                                  </a:lnTo>
                                  <a:lnTo>
                                    <a:pt x="366" y="480"/>
                                  </a:lnTo>
                                  <a:lnTo>
                                    <a:pt x="390" y="456"/>
                                  </a:lnTo>
                                  <a:lnTo>
                                    <a:pt x="390" y="420"/>
                                  </a:lnTo>
                                  <a:lnTo>
                                    <a:pt x="396" y="408"/>
                                  </a:lnTo>
                                  <a:lnTo>
                                    <a:pt x="402" y="402"/>
                                  </a:lnTo>
                                  <a:lnTo>
                                    <a:pt x="450" y="378"/>
                                  </a:lnTo>
                                  <a:lnTo>
                                    <a:pt x="456" y="366"/>
                                  </a:lnTo>
                                  <a:lnTo>
                                    <a:pt x="468" y="360"/>
                                  </a:lnTo>
                                  <a:lnTo>
                                    <a:pt x="474" y="354"/>
                                  </a:lnTo>
                                  <a:lnTo>
                                    <a:pt x="474" y="300"/>
                                  </a:lnTo>
                                  <a:lnTo>
                                    <a:pt x="486" y="294"/>
                                  </a:lnTo>
                                  <a:lnTo>
                                    <a:pt x="492" y="282"/>
                                  </a:lnTo>
                                  <a:lnTo>
                                    <a:pt x="492" y="258"/>
                                  </a:lnTo>
                                  <a:lnTo>
                                    <a:pt x="486" y="246"/>
                                  </a:lnTo>
                                  <a:lnTo>
                                    <a:pt x="480" y="240"/>
                                  </a:lnTo>
                                  <a:lnTo>
                                    <a:pt x="480" y="228"/>
                                  </a:lnTo>
                                  <a:lnTo>
                                    <a:pt x="498" y="192"/>
                                  </a:lnTo>
                                  <a:lnTo>
                                    <a:pt x="498" y="168"/>
                                  </a:lnTo>
                                  <a:lnTo>
                                    <a:pt x="492" y="156"/>
                                  </a:lnTo>
                                  <a:lnTo>
                                    <a:pt x="492" y="126"/>
                                  </a:lnTo>
                                  <a:lnTo>
                                    <a:pt x="498" y="120"/>
                                  </a:lnTo>
                                  <a:lnTo>
                                    <a:pt x="510" y="96"/>
                                  </a:lnTo>
                                  <a:lnTo>
                                    <a:pt x="522" y="84"/>
                                  </a:lnTo>
                                  <a:lnTo>
                                    <a:pt x="528" y="66"/>
                                  </a:lnTo>
                                  <a:lnTo>
                                    <a:pt x="534" y="54"/>
                                  </a:lnTo>
                                  <a:lnTo>
                                    <a:pt x="534" y="18"/>
                                  </a:lnTo>
                                  <a:lnTo>
                                    <a:pt x="522" y="6"/>
                                  </a:lnTo>
                                  <a:lnTo>
                                    <a:pt x="510" y="18"/>
                                  </a:lnTo>
                                  <a:lnTo>
                                    <a:pt x="498" y="18"/>
                                  </a:lnTo>
                                  <a:lnTo>
                                    <a:pt x="462" y="0"/>
                                  </a:lnTo>
                                  <a:lnTo>
                                    <a:pt x="444" y="0"/>
                                  </a:lnTo>
                                  <a:lnTo>
                                    <a:pt x="426" y="18"/>
                                  </a:lnTo>
                                  <a:lnTo>
                                    <a:pt x="396" y="18"/>
                                  </a:lnTo>
                                  <a:lnTo>
                                    <a:pt x="378" y="48"/>
                                  </a:lnTo>
                                  <a:lnTo>
                                    <a:pt x="390" y="60"/>
                                  </a:lnTo>
                                  <a:lnTo>
                                    <a:pt x="390" y="84"/>
                                  </a:lnTo>
                                  <a:lnTo>
                                    <a:pt x="384" y="96"/>
                                  </a:lnTo>
                                  <a:lnTo>
                                    <a:pt x="378" y="102"/>
                                  </a:lnTo>
                                  <a:lnTo>
                                    <a:pt x="372" y="114"/>
                                  </a:lnTo>
                                  <a:lnTo>
                                    <a:pt x="366" y="120"/>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47" name="Colombia" descr="© INSCALE GmbH, 15.06.2010"/>
                            <a:cNvSpPr>
                              <a:spLocks/>
                            </a:cNvSpPr>
                          </a:nvSpPr>
                          <a:spPr bwMode="gray">
                            <a:xfrm>
                              <a:off x="1148" y="1351"/>
                              <a:ext cx="222" cy="344"/>
                            </a:xfrm>
                            <a:custGeom>
                              <a:avLst/>
                              <a:gdLst>
                                <a:gd name="T0" fmla="*/ 2147483647 w 870"/>
                                <a:gd name="T1" fmla="*/ 2147483647 h 1344"/>
                                <a:gd name="T2" fmla="*/ 2147483647 w 870"/>
                                <a:gd name="T3" fmla="*/ 2147483647 h 1344"/>
                                <a:gd name="T4" fmla="*/ 2147483647 w 870"/>
                                <a:gd name="T5" fmla="*/ 2147483647 h 1344"/>
                                <a:gd name="T6" fmla="*/ 2147483647 w 870"/>
                                <a:gd name="T7" fmla="*/ 2147483647 h 1344"/>
                                <a:gd name="T8" fmla="*/ 2147483647 w 870"/>
                                <a:gd name="T9" fmla="*/ 2147483647 h 1344"/>
                                <a:gd name="T10" fmla="*/ 2147483647 w 870"/>
                                <a:gd name="T11" fmla="*/ 2147483647 h 1344"/>
                                <a:gd name="T12" fmla="*/ 2147483647 w 870"/>
                                <a:gd name="T13" fmla="*/ 2147483647 h 1344"/>
                                <a:gd name="T14" fmla="*/ 2147483647 w 870"/>
                                <a:gd name="T15" fmla="*/ 2147483647 h 1344"/>
                                <a:gd name="T16" fmla="*/ 2147483647 w 870"/>
                                <a:gd name="T17" fmla="*/ 2147483647 h 1344"/>
                                <a:gd name="T18" fmla="*/ 2147483647 w 870"/>
                                <a:gd name="T19" fmla="*/ 2147483647 h 1344"/>
                                <a:gd name="T20" fmla="*/ 2147483647 w 870"/>
                                <a:gd name="T21" fmla="*/ 2147483647 h 1344"/>
                                <a:gd name="T22" fmla="*/ 2147483647 w 870"/>
                                <a:gd name="T23" fmla="*/ 2147483647 h 1344"/>
                                <a:gd name="T24" fmla="*/ 2147483647 w 870"/>
                                <a:gd name="T25" fmla="*/ 2147483647 h 1344"/>
                                <a:gd name="T26" fmla="*/ 2147483647 w 870"/>
                                <a:gd name="T27" fmla="*/ 2147483647 h 1344"/>
                                <a:gd name="T28" fmla="*/ 2147483647 w 870"/>
                                <a:gd name="T29" fmla="*/ 2147483647 h 1344"/>
                                <a:gd name="T30" fmla="*/ 2147483647 w 870"/>
                                <a:gd name="T31" fmla="*/ 2147483647 h 1344"/>
                                <a:gd name="T32" fmla="*/ 2147483647 w 870"/>
                                <a:gd name="T33" fmla="*/ 2147483647 h 1344"/>
                                <a:gd name="T34" fmla="*/ 2147483647 w 870"/>
                                <a:gd name="T35" fmla="*/ 2147483647 h 1344"/>
                                <a:gd name="T36" fmla="*/ 2147483647 w 870"/>
                                <a:gd name="T37" fmla="*/ 2147483647 h 1344"/>
                                <a:gd name="T38" fmla="*/ 2147483647 w 870"/>
                                <a:gd name="T39" fmla="*/ 2147483647 h 1344"/>
                                <a:gd name="T40" fmla="*/ 2147483647 w 870"/>
                                <a:gd name="T41" fmla="*/ 2147483647 h 1344"/>
                                <a:gd name="T42" fmla="*/ 2147483647 w 870"/>
                                <a:gd name="T43" fmla="*/ 2147483647 h 1344"/>
                                <a:gd name="T44" fmla="*/ 2147483647 w 870"/>
                                <a:gd name="T45" fmla="*/ 2147483647 h 1344"/>
                                <a:gd name="T46" fmla="*/ 2147483647 w 870"/>
                                <a:gd name="T47" fmla="*/ 2147483647 h 1344"/>
                                <a:gd name="T48" fmla="*/ 2147483647 w 870"/>
                                <a:gd name="T49" fmla="*/ 2147483647 h 1344"/>
                                <a:gd name="T50" fmla="*/ 2147483647 w 870"/>
                                <a:gd name="T51" fmla="*/ 2147483647 h 1344"/>
                                <a:gd name="T52" fmla="*/ 2147483647 w 870"/>
                                <a:gd name="T53" fmla="*/ 2147483647 h 1344"/>
                                <a:gd name="T54" fmla="*/ 2147483647 w 870"/>
                                <a:gd name="T55" fmla="*/ 2147483647 h 1344"/>
                                <a:gd name="T56" fmla="*/ 2147483647 w 870"/>
                                <a:gd name="T57" fmla="*/ 2147483647 h 1344"/>
                                <a:gd name="T58" fmla="*/ 2147483647 w 870"/>
                                <a:gd name="T59" fmla="*/ 2147483647 h 1344"/>
                                <a:gd name="T60" fmla="*/ 2147483647 w 870"/>
                                <a:gd name="T61" fmla="*/ 2147483647 h 1344"/>
                                <a:gd name="T62" fmla="*/ 2147483647 w 870"/>
                                <a:gd name="T63" fmla="*/ 2147483647 h 1344"/>
                                <a:gd name="T64" fmla="*/ 2147483647 w 870"/>
                                <a:gd name="T65" fmla="*/ 2147483647 h 1344"/>
                                <a:gd name="T66" fmla="*/ 2147483647 w 870"/>
                                <a:gd name="T67" fmla="*/ 2147483647 h 1344"/>
                                <a:gd name="T68" fmla="*/ 2147483647 w 870"/>
                                <a:gd name="T69" fmla="*/ 2147483647 h 1344"/>
                                <a:gd name="T70" fmla="*/ 2147483647 w 870"/>
                                <a:gd name="T71" fmla="*/ 2147483647 h 1344"/>
                                <a:gd name="T72" fmla="*/ 2147483647 w 870"/>
                                <a:gd name="T73" fmla="*/ 0 h 1344"/>
                                <a:gd name="T74" fmla="*/ 2147483647 w 870"/>
                                <a:gd name="T75" fmla="*/ 2147483647 h 1344"/>
                                <a:gd name="T76" fmla="*/ 2147483647 w 870"/>
                                <a:gd name="T77" fmla="*/ 2147483647 h 1344"/>
                                <a:gd name="T78" fmla="*/ 2147483647 w 870"/>
                                <a:gd name="T79" fmla="*/ 2147483647 h 1344"/>
                                <a:gd name="T80" fmla="*/ 2147483647 w 870"/>
                                <a:gd name="T81" fmla="*/ 2147483647 h 1344"/>
                                <a:gd name="T82" fmla="*/ 2147483647 w 870"/>
                                <a:gd name="T83" fmla="*/ 2147483647 h 1344"/>
                                <a:gd name="T84" fmla="*/ 2147483647 w 870"/>
                                <a:gd name="T85" fmla="*/ 2147483647 h 1344"/>
                                <a:gd name="T86" fmla="*/ 2147483647 w 870"/>
                                <a:gd name="T87" fmla="*/ 2147483647 h 1344"/>
                                <a:gd name="T88" fmla="*/ 2147483647 w 870"/>
                                <a:gd name="T89" fmla="*/ 2147483647 h 1344"/>
                                <a:gd name="T90" fmla="*/ 2147483647 w 870"/>
                                <a:gd name="T91" fmla="*/ 2147483647 h 1344"/>
                                <a:gd name="T92" fmla="*/ 2147483647 w 870"/>
                                <a:gd name="T93" fmla="*/ 2147483647 h 1344"/>
                                <a:gd name="T94" fmla="*/ 2147483647 w 870"/>
                                <a:gd name="T95" fmla="*/ 2147483647 h 1344"/>
                                <a:gd name="T96" fmla="*/ 2147483647 w 870"/>
                                <a:gd name="T97" fmla="*/ 2147483647 h 1344"/>
                                <a:gd name="T98" fmla="*/ 2147483647 w 870"/>
                                <a:gd name="T99" fmla="*/ 2147483647 h 1344"/>
                                <a:gd name="T100" fmla="*/ 2147483647 w 870"/>
                                <a:gd name="T101" fmla="*/ 2147483647 h 1344"/>
                                <a:gd name="T102" fmla="*/ 2147483647 w 870"/>
                                <a:gd name="T103" fmla="*/ 2147483647 h 1344"/>
                                <a:gd name="T104" fmla="*/ 2147483647 w 870"/>
                                <a:gd name="T105" fmla="*/ 2147483647 h 1344"/>
                                <a:gd name="T106" fmla="*/ 2147483647 w 870"/>
                                <a:gd name="T107" fmla="*/ 2147483647 h 1344"/>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w 870"/>
                                <a:gd name="T163" fmla="*/ 0 h 1344"/>
                                <a:gd name="T164" fmla="*/ 870 w 870"/>
                                <a:gd name="T165" fmla="*/ 1344 h 1344"/>
                              </a:gdLst>
                              <a:ahLst/>
                              <a:cxnLst>
                                <a:cxn ang="T108">
                                  <a:pos x="T0" y="T1"/>
                                </a:cxn>
                                <a:cxn ang="T109">
                                  <a:pos x="T2" y="T3"/>
                                </a:cxn>
                                <a:cxn ang="T110">
                                  <a:pos x="T4" y="T5"/>
                                </a:cxn>
                                <a:cxn ang="T111">
                                  <a:pos x="T6" y="T7"/>
                                </a:cxn>
                                <a:cxn ang="T112">
                                  <a:pos x="T8" y="T9"/>
                                </a:cxn>
                                <a:cxn ang="T113">
                                  <a:pos x="T10" y="T11"/>
                                </a:cxn>
                                <a:cxn ang="T114">
                                  <a:pos x="T12" y="T13"/>
                                </a:cxn>
                                <a:cxn ang="T115">
                                  <a:pos x="T14" y="T15"/>
                                </a:cxn>
                                <a:cxn ang="T116">
                                  <a:pos x="T16" y="T17"/>
                                </a:cxn>
                                <a:cxn ang="T117">
                                  <a:pos x="T18" y="T19"/>
                                </a:cxn>
                                <a:cxn ang="T118">
                                  <a:pos x="T20" y="T21"/>
                                </a:cxn>
                                <a:cxn ang="T119">
                                  <a:pos x="T22" y="T23"/>
                                </a:cxn>
                                <a:cxn ang="T120">
                                  <a:pos x="T24" y="T25"/>
                                </a:cxn>
                                <a:cxn ang="T121">
                                  <a:pos x="T26" y="T27"/>
                                </a:cxn>
                                <a:cxn ang="T122">
                                  <a:pos x="T28" y="T29"/>
                                </a:cxn>
                                <a:cxn ang="T123">
                                  <a:pos x="T30" y="T31"/>
                                </a:cxn>
                                <a:cxn ang="T124">
                                  <a:pos x="T32" y="T33"/>
                                </a:cxn>
                                <a:cxn ang="T125">
                                  <a:pos x="T34" y="T35"/>
                                </a:cxn>
                                <a:cxn ang="T126">
                                  <a:pos x="T36" y="T37"/>
                                </a:cxn>
                                <a:cxn ang="T127">
                                  <a:pos x="T38" y="T39"/>
                                </a:cxn>
                                <a:cxn ang="T128">
                                  <a:pos x="T40" y="T41"/>
                                </a:cxn>
                                <a:cxn ang="T129">
                                  <a:pos x="T42" y="T43"/>
                                </a:cxn>
                                <a:cxn ang="T130">
                                  <a:pos x="T44" y="T45"/>
                                </a:cxn>
                                <a:cxn ang="T131">
                                  <a:pos x="T46" y="T47"/>
                                </a:cxn>
                                <a:cxn ang="T132">
                                  <a:pos x="T48" y="T49"/>
                                </a:cxn>
                                <a:cxn ang="T133">
                                  <a:pos x="T50" y="T51"/>
                                </a:cxn>
                                <a:cxn ang="T134">
                                  <a:pos x="T52" y="T53"/>
                                </a:cxn>
                                <a:cxn ang="T135">
                                  <a:pos x="T54" y="T55"/>
                                </a:cxn>
                                <a:cxn ang="T136">
                                  <a:pos x="T56" y="T57"/>
                                </a:cxn>
                                <a:cxn ang="T137">
                                  <a:pos x="T58" y="T59"/>
                                </a:cxn>
                                <a:cxn ang="T138">
                                  <a:pos x="T60" y="T61"/>
                                </a:cxn>
                                <a:cxn ang="T139">
                                  <a:pos x="T62" y="T63"/>
                                </a:cxn>
                                <a:cxn ang="T140">
                                  <a:pos x="T64" y="T65"/>
                                </a:cxn>
                                <a:cxn ang="T141">
                                  <a:pos x="T66" y="T67"/>
                                </a:cxn>
                                <a:cxn ang="T142">
                                  <a:pos x="T68" y="T69"/>
                                </a:cxn>
                                <a:cxn ang="T143">
                                  <a:pos x="T70" y="T71"/>
                                </a:cxn>
                                <a:cxn ang="T144">
                                  <a:pos x="T72" y="T73"/>
                                </a:cxn>
                                <a:cxn ang="T145">
                                  <a:pos x="T74" y="T75"/>
                                </a:cxn>
                                <a:cxn ang="T146">
                                  <a:pos x="T76" y="T77"/>
                                </a:cxn>
                                <a:cxn ang="T147">
                                  <a:pos x="T78" y="T79"/>
                                </a:cxn>
                                <a:cxn ang="T148">
                                  <a:pos x="T80" y="T81"/>
                                </a:cxn>
                                <a:cxn ang="T149">
                                  <a:pos x="T82" y="T83"/>
                                </a:cxn>
                                <a:cxn ang="T150">
                                  <a:pos x="T84" y="T85"/>
                                </a:cxn>
                                <a:cxn ang="T151">
                                  <a:pos x="T86" y="T87"/>
                                </a:cxn>
                                <a:cxn ang="T152">
                                  <a:pos x="T88" y="T89"/>
                                </a:cxn>
                                <a:cxn ang="T153">
                                  <a:pos x="T90" y="T91"/>
                                </a:cxn>
                                <a:cxn ang="T154">
                                  <a:pos x="T92" y="T93"/>
                                </a:cxn>
                                <a:cxn ang="T155">
                                  <a:pos x="T94" y="T95"/>
                                </a:cxn>
                                <a:cxn ang="T156">
                                  <a:pos x="T96" y="T97"/>
                                </a:cxn>
                                <a:cxn ang="T157">
                                  <a:pos x="T98" y="T99"/>
                                </a:cxn>
                                <a:cxn ang="T158">
                                  <a:pos x="T100" y="T101"/>
                                </a:cxn>
                                <a:cxn ang="T159">
                                  <a:pos x="T102" y="T103"/>
                                </a:cxn>
                                <a:cxn ang="T160">
                                  <a:pos x="T104" y="T105"/>
                                </a:cxn>
                                <a:cxn ang="T161">
                                  <a:pos x="T106" y="T107"/>
                                </a:cxn>
                              </a:cxnLst>
                              <a:rect l="T162" t="T163" r="T164" b="T165"/>
                              <a:pathLst>
                                <a:path w="870" h="1344">
                                  <a:moveTo>
                                    <a:pt x="36" y="912"/>
                                  </a:moveTo>
                                  <a:lnTo>
                                    <a:pt x="60" y="924"/>
                                  </a:lnTo>
                                  <a:lnTo>
                                    <a:pt x="66" y="936"/>
                                  </a:lnTo>
                                  <a:lnTo>
                                    <a:pt x="84" y="936"/>
                                  </a:lnTo>
                                  <a:lnTo>
                                    <a:pt x="96" y="942"/>
                                  </a:lnTo>
                                  <a:lnTo>
                                    <a:pt x="102" y="948"/>
                                  </a:lnTo>
                                  <a:lnTo>
                                    <a:pt x="108" y="960"/>
                                  </a:lnTo>
                                  <a:lnTo>
                                    <a:pt x="108" y="966"/>
                                  </a:lnTo>
                                  <a:lnTo>
                                    <a:pt x="114" y="972"/>
                                  </a:lnTo>
                                  <a:lnTo>
                                    <a:pt x="126" y="978"/>
                                  </a:lnTo>
                                  <a:lnTo>
                                    <a:pt x="138" y="978"/>
                                  </a:lnTo>
                                  <a:lnTo>
                                    <a:pt x="144" y="972"/>
                                  </a:lnTo>
                                  <a:lnTo>
                                    <a:pt x="156" y="978"/>
                                  </a:lnTo>
                                  <a:lnTo>
                                    <a:pt x="162" y="984"/>
                                  </a:lnTo>
                                  <a:lnTo>
                                    <a:pt x="186" y="984"/>
                                  </a:lnTo>
                                  <a:lnTo>
                                    <a:pt x="186" y="972"/>
                                  </a:lnTo>
                                  <a:lnTo>
                                    <a:pt x="192" y="966"/>
                                  </a:lnTo>
                                  <a:lnTo>
                                    <a:pt x="198" y="966"/>
                                  </a:lnTo>
                                  <a:lnTo>
                                    <a:pt x="210" y="972"/>
                                  </a:lnTo>
                                  <a:lnTo>
                                    <a:pt x="210" y="978"/>
                                  </a:lnTo>
                                  <a:lnTo>
                                    <a:pt x="216" y="984"/>
                                  </a:lnTo>
                                  <a:lnTo>
                                    <a:pt x="216" y="990"/>
                                  </a:lnTo>
                                  <a:lnTo>
                                    <a:pt x="228" y="1002"/>
                                  </a:lnTo>
                                  <a:lnTo>
                                    <a:pt x="264" y="1002"/>
                                  </a:lnTo>
                                  <a:lnTo>
                                    <a:pt x="276" y="1008"/>
                                  </a:lnTo>
                                  <a:lnTo>
                                    <a:pt x="282" y="1014"/>
                                  </a:lnTo>
                                  <a:lnTo>
                                    <a:pt x="294" y="1020"/>
                                  </a:lnTo>
                                  <a:lnTo>
                                    <a:pt x="312" y="1038"/>
                                  </a:lnTo>
                                  <a:lnTo>
                                    <a:pt x="324" y="1044"/>
                                  </a:lnTo>
                                  <a:lnTo>
                                    <a:pt x="330" y="1050"/>
                                  </a:lnTo>
                                  <a:lnTo>
                                    <a:pt x="342" y="1086"/>
                                  </a:lnTo>
                                  <a:lnTo>
                                    <a:pt x="360" y="1086"/>
                                  </a:lnTo>
                                  <a:lnTo>
                                    <a:pt x="372" y="1104"/>
                                  </a:lnTo>
                                  <a:lnTo>
                                    <a:pt x="384" y="1104"/>
                                  </a:lnTo>
                                  <a:lnTo>
                                    <a:pt x="390" y="1110"/>
                                  </a:lnTo>
                                  <a:lnTo>
                                    <a:pt x="390" y="1134"/>
                                  </a:lnTo>
                                  <a:lnTo>
                                    <a:pt x="396" y="1140"/>
                                  </a:lnTo>
                                  <a:lnTo>
                                    <a:pt x="396" y="1146"/>
                                  </a:lnTo>
                                  <a:lnTo>
                                    <a:pt x="408" y="1146"/>
                                  </a:lnTo>
                                  <a:lnTo>
                                    <a:pt x="420" y="1152"/>
                                  </a:lnTo>
                                  <a:lnTo>
                                    <a:pt x="426" y="1158"/>
                                  </a:lnTo>
                                  <a:lnTo>
                                    <a:pt x="426" y="1164"/>
                                  </a:lnTo>
                                  <a:lnTo>
                                    <a:pt x="420" y="1170"/>
                                  </a:lnTo>
                                  <a:lnTo>
                                    <a:pt x="420" y="1194"/>
                                  </a:lnTo>
                                  <a:lnTo>
                                    <a:pt x="432" y="1200"/>
                                  </a:lnTo>
                                  <a:lnTo>
                                    <a:pt x="456" y="1206"/>
                                  </a:lnTo>
                                  <a:lnTo>
                                    <a:pt x="492" y="1206"/>
                                  </a:lnTo>
                                  <a:lnTo>
                                    <a:pt x="492" y="1194"/>
                                  </a:lnTo>
                                  <a:lnTo>
                                    <a:pt x="504" y="1182"/>
                                  </a:lnTo>
                                  <a:lnTo>
                                    <a:pt x="528" y="1182"/>
                                  </a:lnTo>
                                  <a:lnTo>
                                    <a:pt x="534" y="1188"/>
                                  </a:lnTo>
                                  <a:lnTo>
                                    <a:pt x="540" y="1188"/>
                                  </a:lnTo>
                                  <a:lnTo>
                                    <a:pt x="546" y="1194"/>
                                  </a:lnTo>
                                  <a:lnTo>
                                    <a:pt x="558" y="1194"/>
                                  </a:lnTo>
                                  <a:lnTo>
                                    <a:pt x="570" y="1188"/>
                                  </a:lnTo>
                                  <a:lnTo>
                                    <a:pt x="576" y="1182"/>
                                  </a:lnTo>
                                  <a:lnTo>
                                    <a:pt x="588" y="1182"/>
                                  </a:lnTo>
                                  <a:lnTo>
                                    <a:pt x="588" y="1188"/>
                                  </a:lnTo>
                                  <a:lnTo>
                                    <a:pt x="594" y="1200"/>
                                  </a:lnTo>
                                  <a:lnTo>
                                    <a:pt x="600" y="1206"/>
                                  </a:lnTo>
                                  <a:lnTo>
                                    <a:pt x="624" y="1206"/>
                                  </a:lnTo>
                                  <a:lnTo>
                                    <a:pt x="636" y="1212"/>
                                  </a:lnTo>
                                  <a:lnTo>
                                    <a:pt x="642" y="1218"/>
                                  </a:lnTo>
                                  <a:lnTo>
                                    <a:pt x="642" y="1236"/>
                                  </a:lnTo>
                                  <a:lnTo>
                                    <a:pt x="636" y="1248"/>
                                  </a:lnTo>
                                  <a:lnTo>
                                    <a:pt x="630" y="1254"/>
                                  </a:lnTo>
                                  <a:lnTo>
                                    <a:pt x="624" y="1254"/>
                                  </a:lnTo>
                                  <a:lnTo>
                                    <a:pt x="618" y="1260"/>
                                  </a:lnTo>
                                  <a:lnTo>
                                    <a:pt x="618" y="1266"/>
                                  </a:lnTo>
                                  <a:lnTo>
                                    <a:pt x="606" y="1290"/>
                                  </a:lnTo>
                                  <a:lnTo>
                                    <a:pt x="606" y="1308"/>
                                  </a:lnTo>
                                  <a:lnTo>
                                    <a:pt x="612" y="1314"/>
                                  </a:lnTo>
                                  <a:lnTo>
                                    <a:pt x="630" y="1314"/>
                                  </a:lnTo>
                                  <a:lnTo>
                                    <a:pt x="642" y="1332"/>
                                  </a:lnTo>
                                  <a:lnTo>
                                    <a:pt x="660" y="1344"/>
                                  </a:lnTo>
                                  <a:lnTo>
                                    <a:pt x="660" y="1308"/>
                                  </a:lnTo>
                                  <a:lnTo>
                                    <a:pt x="666" y="1236"/>
                                  </a:lnTo>
                                  <a:lnTo>
                                    <a:pt x="684" y="1188"/>
                                  </a:lnTo>
                                  <a:lnTo>
                                    <a:pt x="678" y="1140"/>
                                  </a:lnTo>
                                  <a:lnTo>
                                    <a:pt x="690" y="1128"/>
                                  </a:lnTo>
                                  <a:lnTo>
                                    <a:pt x="696" y="1116"/>
                                  </a:lnTo>
                                  <a:lnTo>
                                    <a:pt x="696" y="1104"/>
                                  </a:lnTo>
                                  <a:lnTo>
                                    <a:pt x="690" y="1092"/>
                                  </a:lnTo>
                                  <a:lnTo>
                                    <a:pt x="678" y="1080"/>
                                  </a:lnTo>
                                  <a:lnTo>
                                    <a:pt x="678" y="1074"/>
                                  </a:lnTo>
                                  <a:lnTo>
                                    <a:pt x="672" y="1068"/>
                                  </a:lnTo>
                                  <a:lnTo>
                                    <a:pt x="672" y="1044"/>
                                  </a:lnTo>
                                  <a:lnTo>
                                    <a:pt x="666" y="1038"/>
                                  </a:lnTo>
                                  <a:lnTo>
                                    <a:pt x="654" y="1032"/>
                                  </a:lnTo>
                                  <a:lnTo>
                                    <a:pt x="642" y="1020"/>
                                  </a:lnTo>
                                  <a:lnTo>
                                    <a:pt x="636" y="1020"/>
                                  </a:lnTo>
                                  <a:lnTo>
                                    <a:pt x="642" y="954"/>
                                  </a:lnTo>
                                  <a:lnTo>
                                    <a:pt x="672" y="948"/>
                                  </a:lnTo>
                                  <a:lnTo>
                                    <a:pt x="678" y="954"/>
                                  </a:lnTo>
                                  <a:lnTo>
                                    <a:pt x="708" y="954"/>
                                  </a:lnTo>
                                  <a:lnTo>
                                    <a:pt x="714" y="948"/>
                                  </a:lnTo>
                                  <a:lnTo>
                                    <a:pt x="714" y="942"/>
                                  </a:lnTo>
                                  <a:lnTo>
                                    <a:pt x="708" y="936"/>
                                  </a:lnTo>
                                  <a:lnTo>
                                    <a:pt x="708" y="930"/>
                                  </a:lnTo>
                                  <a:lnTo>
                                    <a:pt x="696" y="918"/>
                                  </a:lnTo>
                                  <a:lnTo>
                                    <a:pt x="684" y="924"/>
                                  </a:lnTo>
                                  <a:lnTo>
                                    <a:pt x="660" y="912"/>
                                  </a:lnTo>
                                  <a:lnTo>
                                    <a:pt x="660" y="900"/>
                                  </a:lnTo>
                                  <a:lnTo>
                                    <a:pt x="654" y="888"/>
                                  </a:lnTo>
                                  <a:lnTo>
                                    <a:pt x="654" y="876"/>
                                  </a:lnTo>
                                  <a:lnTo>
                                    <a:pt x="660" y="864"/>
                                  </a:lnTo>
                                  <a:lnTo>
                                    <a:pt x="666" y="858"/>
                                  </a:lnTo>
                                  <a:lnTo>
                                    <a:pt x="684" y="858"/>
                                  </a:lnTo>
                                  <a:lnTo>
                                    <a:pt x="696" y="870"/>
                                  </a:lnTo>
                                  <a:lnTo>
                                    <a:pt x="762" y="864"/>
                                  </a:lnTo>
                                  <a:lnTo>
                                    <a:pt x="762" y="846"/>
                                  </a:lnTo>
                                  <a:lnTo>
                                    <a:pt x="768" y="840"/>
                                  </a:lnTo>
                                  <a:lnTo>
                                    <a:pt x="774" y="840"/>
                                  </a:lnTo>
                                  <a:lnTo>
                                    <a:pt x="798" y="864"/>
                                  </a:lnTo>
                                  <a:lnTo>
                                    <a:pt x="828" y="834"/>
                                  </a:lnTo>
                                  <a:lnTo>
                                    <a:pt x="834" y="834"/>
                                  </a:lnTo>
                                  <a:lnTo>
                                    <a:pt x="834" y="846"/>
                                  </a:lnTo>
                                  <a:lnTo>
                                    <a:pt x="840" y="852"/>
                                  </a:lnTo>
                                  <a:lnTo>
                                    <a:pt x="840" y="864"/>
                                  </a:lnTo>
                                  <a:lnTo>
                                    <a:pt x="846" y="876"/>
                                  </a:lnTo>
                                  <a:lnTo>
                                    <a:pt x="846" y="906"/>
                                  </a:lnTo>
                                  <a:lnTo>
                                    <a:pt x="870" y="906"/>
                                  </a:lnTo>
                                  <a:lnTo>
                                    <a:pt x="864" y="900"/>
                                  </a:lnTo>
                                  <a:lnTo>
                                    <a:pt x="864" y="882"/>
                                  </a:lnTo>
                                  <a:lnTo>
                                    <a:pt x="858" y="870"/>
                                  </a:lnTo>
                                  <a:lnTo>
                                    <a:pt x="858" y="852"/>
                                  </a:lnTo>
                                  <a:lnTo>
                                    <a:pt x="852" y="846"/>
                                  </a:lnTo>
                                  <a:lnTo>
                                    <a:pt x="852" y="828"/>
                                  </a:lnTo>
                                  <a:lnTo>
                                    <a:pt x="846" y="822"/>
                                  </a:lnTo>
                                  <a:lnTo>
                                    <a:pt x="846" y="798"/>
                                  </a:lnTo>
                                  <a:lnTo>
                                    <a:pt x="834" y="798"/>
                                  </a:lnTo>
                                  <a:lnTo>
                                    <a:pt x="822" y="786"/>
                                  </a:lnTo>
                                  <a:lnTo>
                                    <a:pt x="798" y="774"/>
                                  </a:lnTo>
                                  <a:lnTo>
                                    <a:pt x="804" y="774"/>
                                  </a:lnTo>
                                  <a:lnTo>
                                    <a:pt x="834" y="744"/>
                                  </a:lnTo>
                                  <a:lnTo>
                                    <a:pt x="840" y="732"/>
                                  </a:lnTo>
                                  <a:lnTo>
                                    <a:pt x="840" y="726"/>
                                  </a:lnTo>
                                  <a:lnTo>
                                    <a:pt x="834" y="714"/>
                                  </a:lnTo>
                                  <a:lnTo>
                                    <a:pt x="822" y="708"/>
                                  </a:lnTo>
                                  <a:lnTo>
                                    <a:pt x="816" y="696"/>
                                  </a:lnTo>
                                  <a:lnTo>
                                    <a:pt x="816" y="672"/>
                                  </a:lnTo>
                                  <a:lnTo>
                                    <a:pt x="804" y="672"/>
                                  </a:lnTo>
                                  <a:lnTo>
                                    <a:pt x="798" y="666"/>
                                  </a:lnTo>
                                  <a:lnTo>
                                    <a:pt x="798" y="654"/>
                                  </a:lnTo>
                                  <a:lnTo>
                                    <a:pt x="804" y="642"/>
                                  </a:lnTo>
                                  <a:lnTo>
                                    <a:pt x="804" y="612"/>
                                  </a:lnTo>
                                  <a:lnTo>
                                    <a:pt x="798" y="600"/>
                                  </a:lnTo>
                                  <a:lnTo>
                                    <a:pt x="798" y="576"/>
                                  </a:lnTo>
                                  <a:lnTo>
                                    <a:pt x="810" y="564"/>
                                  </a:lnTo>
                                  <a:lnTo>
                                    <a:pt x="816" y="564"/>
                                  </a:lnTo>
                                  <a:lnTo>
                                    <a:pt x="822" y="558"/>
                                  </a:lnTo>
                                  <a:lnTo>
                                    <a:pt x="822" y="534"/>
                                  </a:lnTo>
                                  <a:lnTo>
                                    <a:pt x="840" y="516"/>
                                  </a:lnTo>
                                  <a:lnTo>
                                    <a:pt x="840" y="504"/>
                                  </a:lnTo>
                                  <a:lnTo>
                                    <a:pt x="834" y="498"/>
                                  </a:lnTo>
                                  <a:lnTo>
                                    <a:pt x="816" y="498"/>
                                  </a:lnTo>
                                  <a:lnTo>
                                    <a:pt x="804" y="504"/>
                                  </a:lnTo>
                                  <a:lnTo>
                                    <a:pt x="798" y="510"/>
                                  </a:lnTo>
                                  <a:lnTo>
                                    <a:pt x="774" y="504"/>
                                  </a:lnTo>
                                  <a:lnTo>
                                    <a:pt x="768" y="510"/>
                                  </a:lnTo>
                                  <a:lnTo>
                                    <a:pt x="744" y="510"/>
                                  </a:lnTo>
                                  <a:lnTo>
                                    <a:pt x="738" y="504"/>
                                  </a:lnTo>
                                  <a:lnTo>
                                    <a:pt x="720" y="504"/>
                                  </a:lnTo>
                                  <a:lnTo>
                                    <a:pt x="720" y="510"/>
                                  </a:lnTo>
                                  <a:lnTo>
                                    <a:pt x="696" y="510"/>
                                  </a:lnTo>
                                  <a:lnTo>
                                    <a:pt x="672" y="486"/>
                                  </a:lnTo>
                                  <a:lnTo>
                                    <a:pt x="666" y="468"/>
                                  </a:lnTo>
                                  <a:lnTo>
                                    <a:pt x="660" y="456"/>
                                  </a:lnTo>
                                  <a:lnTo>
                                    <a:pt x="654" y="450"/>
                                  </a:lnTo>
                                  <a:lnTo>
                                    <a:pt x="654" y="444"/>
                                  </a:lnTo>
                                  <a:lnTo>
                                    <a:pt x="630" y="444"/>
                                  </a:lnTo>
                                  <a:lnTo>
                                    <a:pt x="618" y="438"/>
                                  </a:lnTo>
                                  <a:lnTo>
                                    <a:pt x="612" y="432"/>
                                  </a:lnTo>
                                  <a:lnTo>
                                    <a:pt x="600" y="432"/>
                                  </a:lnTo>
                                  <a:lnTo>
                                    <a:pt x="600" y="438"/>
                                  </a:lnTo>
                                  <a:lnTo>
                                    <a:pt x="594" y="444"/>
                                  </a:lnTo>
                                  <a:lnTo>
                                    <a:pt x="582" y="444"/>
                                  </a:lnTo>
                                  <a:lnTo>
                                    <a:pt x="570" y="438"/>
                                  </a:lnTo>
                                  <a:lnTo>
                                    <a:pt x="564" y="438"/>
                                  </a:lnTo>
                                  <a:lnTo>
                                    <a:pt x="552" y="432"/>
                                  </a:lnTo>
                                  <a:lnTo>
                                    <a:pt x="540" y="432"/>
                                  </a:lnTo>
                                  <a:lnTo>
                                    <a:pt x="534" y="438"/>
                                  </a:lnTo>
                                  <a:lnTo>
                                    <a:pt x="510" y="438"/>
                                  </a:lnTo>
                                  <a:lnTo>
                                    <a:pt x="504" y="432"/>
                                  </a:lnTo>
                                  <a:lnTo>
                                    <a:pt x="498" y="420"/>
                                  </a:lnTo>
                                  <a:lnTo>
                                    <a:pt x="498" y="408"/>
                                  </a:lnTo>
                                  <a:lnTo>
                                    <a:pt x="486" y="408"/>
                                  </a:lnTo>
                                  <a:lnTo>
                                    <a:pt x="486" y="366"/>
                                  </a:lnTo>
                                  <a:lnTo>
                                    <a:pt x="498" y="342"/>
                                  </a:lnTo>
                                  <a:lnTo>
                                    <a:pt x="498" y="330"/>
                                  </a:lnTo>
                                  <a:lnTo>
                                    <a:pt x="492" y="324"/>
                                  </a:lnTo>
                                  <a:lnTo>
                                    <a:pt x="480" y="318"/>
                                  </a:lnTo>
                                  <a:lnTo>
                                    <a:pt x="474" y="312"/>
                                  </a:lnTo>
                                  <a:lnTo>
                                    <a:pt x="474" y="276"/>
                                  </a:lnTo>
                                  <a:lnTo>
                                    <a:pt x="468" y="264"/>
                                  </a:lnTo>
                                  <a:lnTo>
                                    <a:pt x="456" y="252"/>
                                  </a:lnTo>
                                  <a:lnTo>
                                    <a:pt x="450" y="252"/>
                                  </a:lnTo>
                                  <a:lnTo>
                                    <a:pt x="438" y="264"/>
                                  </a:lnTo>
                                  <a:lnTo>
                                    <a:pt x="438" y="270"/>
                                  </a:lnTo>
                                  <a:lnTo>
                                    <a:pt x="432" y="264"/>
                                  </a:lnTo>
                                  <a:lnTo>
                                    <a:pt x="432" y="252"/>
                                  </a:lnTo>
                                  <a:lnTo>
                                    <a:pt x="438" y="240"/>
                                  </a:lnTo>
                                  <a:lnTo>
                                    <a:pt x="462" y="216"/>
                                  </a:lnTo>
                                  <a:lnTo>
                                    <a:pt x="462" y="192"/>
                                  </a:lnTo>
                                  <a:lnTo>
                                    <a:pt x="468" y="186"/>
                                  </a:lnTo>
                                  <a:lnTo>
                                    <a:pt x="468" y="168"/>
                                  </a:lnTo>
                                  <a:lnTo>
                                    <a:pt x="480" y="132"/>
                                  </a:lnTo>
                                  <a:lnTo>
                                    <a:pt x="504" y="108"/>
                                  </a:lnTo>
                                  <a:lnTo>
                                    <a:pt x="522" y="102"/>
                                  </a:lnTo>
                                  <a:lnTo>
                                    <a:pt x="534" y="90"/>
                                  </a:lnTo>
                                  <a:lnTo>
                                    <a:pt x="540" y="78"/>
                                  </a:lnTo>
                                  <a:lnTo>
                                    <a:pt x="540" y="72"/>
                                  </a:lnTo>
                                  <a:lnTo>
                                    <a:pt x="546" y="66"/>
                                  </a:lnTo>
                                  <a:lnTo>
                                    <a:pt x="558" y="66"/>
                                  </a:lnTo>
                                  <a:lnTo>
                                    <a:pt x="564" y="60"/>
                                  </a:lnTo>
                                  <a:lnTo>
                                    <a:pt x="570" y="60"/>
                                  </a:lnTo>
                                  <a:lnTo>
                                    <a:pt x="576" y="54"/>
                                  </a:lnTo>
                                  <a:lnTo>
                                    <a:pt x="582" y="54"/>
                                  </a:lnTo>
                                  <a:lnTo>
                                    <a:pt x="600" y="36"/>
                                  </a:lnTo>
                                  <a:lnTo>
                                    <a:pt x="600" y="12"/>
                                  </a:lnTo>
                                  <a:lnTo>
                                    <a:pt x="594" y="6"/>
                                  </a:lnTo>
                                  <a:lnTo>
                                    <a:pt x="582" y="0"/>
                                  </a:lnTo>
                                  <a:lnTo>
                                    <a:pt x="570" y="6"/>
                                  </a:lnTo>
                                  <a:lnTo>
                                    <a:pt x="546" y="6"/>
                                  </a:lnTo>
                                  <a:lnTo>
                                    <a:pt x="540" y="12"/>
                                  </a:lnTo>
                                  <a:lnTo>
                                    <a:pt x="534" y="12"/>
                                  </a:lnTo>
                                  <a:lnTo>
                                    <a:pt x="522" y="24"/>
                                  </a:lnTo>
                                  <a:lnTo>
                                    <a:pt x="522" y="36"/>
                                  </a:lnTo>
                                  <a:lnTo>
                                    <a:pt x="516" y="48"/>
                                  </a:lnTo>
                                  <a:lnTo>
                                    <a:pt x="504" y="60"/>
                                  </a:lnTo>
                                  <a:lnTo>
                                    <a:pt x="492" y="60"/>
                                  </a:lnTo>
                                  <a:lnTo>
                                    <a:pt x="480" y="54"/>
                                  </a:lnTo>
                                  <a:lnTo>
                                    <a:pt x="474" y="54"/>
                                  </a:lnTo>
                                  <a:lnTo>
                                    <a:pt x="444" y="84"/>
                                  </a:lnTo>
                                  <a:lnTo>
                                    <a:pt x="444" y="90"/>
                                  </a:lnTo>
                                  <a:lnTo>
                                    <a:pt x="408" y="102"/>
                                  </a:lnTo>
                                  <a:lnTo>
                                    <a:pt x="402" y="96"/>
                                  </a:lnTo>
                                  <a:lnTo>
                                    <a:pt x="390" y="90"/>
                                  </a:lnTo>
                                  <a:lnTo>
                                    <a:pt x="384" y="90"/>
                                  </a:lnTo>
                                  <a:lnTo>
                                    <a:pt x="378" y="102"/>
                                  </a:lnTo>
                                  <a:lnTo>
                                    <a:pt x="378" y="120"/>
                                  </a:lnTo>
                                  <a:lnTo>
                                    <a:pt x="372" y="132"/>
                                  </a:lnTo>
                                  <a:lnTo>
                                    <a:pt x="366" y="138"/>
                                  </a:lnTo>
                                  <a:lnTo>
                                    <a:pt x="354" y="138"/>
                                  </a:lnTo>
                                  <a:lnTo>
                                    <a:pt x="354" y="132"/>
                                  </a:lnTo>
                                  <a:lnTo>
                                    <a:pt x="360" y="126"/>
                                  </a:lnTo>
                                  <a:lnTo>
                                    <a:pt x="354" y="120"/>
                                  </a:lnTo>
                                  <a:lnTo>
                                    <a:pt x="342" y="120"/>
                                  </a:lnTo>
                                  <a:lnTo>
                                    <a:pt x="330" y="126"/>
                                  </a:lnTo>
                                  <a:lnTo>
                                    <a:pt x="318" y="126"/>
                                  </a:lnTo>
                                  <a:lnTo>
                                    <a:pt x="312" y="132"/>
                                  </a:lnTo>
                                  <a:lnTo>
                                    <a:pt x="306" y="132"/>
                                  </a:lnTo>
                                  <a:lnTo>
                                    <a:pt x="300" y="144"/>
                                  </a:lnTo>
                                  <a:lnTo>
                                    <a:pt x="288" y="150"/>
                                  </a:lnTo>
                                  <a:lnTo>
                                    <a:pt x="282" y="162"/>
                                  </a:lnTo>
                                  <a:lnTo>
                                    <a:pt x="276" y="168"/>
                                  </a:lnTo>
                                  <a:lnTo>
                                    <a:pt x="276" y="186"/>
                                  </a:lnTo>
                                  <a:lnTo>
                                    <a:pt x="282" y="192"/>
                                  </a:lnTo>
                                  <a:lnTo>
                                    <a:pt x="264" y="222"/>
                                  </a:lnTo>
                                  <a:lnTo>
                                    <a:pt x="276" y="246"/>
                                  </a:lnTo>
                                  <a:lnTo>
                                    <a:pt x="252" y="246"/>
                                  </a:lnTo>
                                  <a:lnTo>
                                    <a:pt x="240" y="252"/>
                                  </a:lnTo>
                                  <a:lnTo>
                                    <a:pt x="228" y="264"/>
                                  </a:lnTo>
                                  <a:lnTo>
                                    <a:pt x="228" y="276"/>
                                  </a:lnTo>
                                  <a:lnTo>
                                    <a:pt x="222" y="288"/>
                                  </a:lnTo>
                                  <a:lnTo>
                                    <a:pt x="216" y="294"/>
                                  </a:lnTo>
                                  <a:lnTo>
                                    <a:pt x="204" y="294"/>
                                  </a:lnTo>
                                  <a:lnTo>
                                    <a:pt x="198" y="300"/>
                                  </a:lnTo>
                                  <a:lnTo>
                                    <a:pt x="192" y="300"/>
                                  </a:lnTo>
                                  <a:lnTo>
                                    <a:pt x="174" y="306"/>
                                  </a:lnTo>
                                  <a:lnTo>
                                    <a:pt x="186" y="330"/>
                                  </a:lnTo>
                                  <a:lnTo>
                                    <a:pt x="186" y="366"/>
                                  </a:lnTo>
                                  <a:lnTo>
                                    <a:pt x="168" y="366"/>
                                  </a:lnTo>
                                  <a:lnTo>
                                    <a:pt x="168" y="360"/>
                                  </a:lnTo>
                                  <a:lnTo>
                                    <a:pt x="174" y="354"/>
                                  </a:lnTo>
                                  <a:lnTo>
                                    <a:pt x="174" y="342"/>
                                  </a:lnTo>
                                  <a:lnTo>
                                    <a:pt x="144" y="312"/>
                                  </a:lnTo>
                                  <a:lnTo>
                                    <a:pt x="138" y="312"/>
                                  </a:lnTo>
                                  <a:lnTo>
                                    <a:pt x="132" y="318"/>
                                  </a:lnTo>
                                  <a:lnTo>
                                    <a:pt x="132" y="336"/>
                                  </a:lnTo>
                                  <a:lnTo>
                                    <a:pt x="138" y="348"/>
                                  </a:lnTo>
                                  <a:lnTo>
                                    <a:pt x="150" y="354"/>
                                  </a:lnTo>
                                  <a:lnTo>
                                    <a:pt x="150" y="366"/>
                                  </a:lnTo>
                                  <a:lnTo>
                                    <a:pt x="138" y="390"/>
                                  </a:lnTo>
                                  <a:lnTo>
                                    <a:pt x="132" y="396"/>
                                  </a:lnTo>
                                  <a:lnTo>
                                    <a:pt x="120" y="390"/>
                                  </a:lnTo>
                                  <a:lnTo>
                                    <a:pt x="114" y="384"/>
                                  </a:lnTo>
                                  <a:lnTo>
                                    <a:pt x="102" y="414"/>
                                  </a:lnTo>
                                  <a:lnTo>
                                    <a:pt x="114" y="438"/>
                                  </a:lnTo>
                                  <a:lnTo>
                                    <a:pt x="114" y="450"/>
                                  </a:lnTo>
                                  <a:lnTo>
                                    <a:pt x="126" y="462"/>
                                  </a:lnTo>
                                  <a:lnTo>
                                    <a:pt x="132" y="474"/>
                                  </a:lnTo>
                                  <a:lnTo>
                                    <a:pt x="132" y="480"/>
                                  </a:lnTo>
                                  <a:lnTo>
                                    <a:pt x="120" y="492"/>
                                  </a:lnTo>
                                  <a:lnTo>
                                    <a:pt x="114" y="492"/>
                                  </a:lnTo>
                                  <a:lnTo>
                                    <a:pt x="132" y="516"/>
                                  </a:lnTo>
                                  <a:lnTo>
                                    <a:pt x="138" y="552"/>
                                  </a:lnTo>
                                  <a:lnTo>
                                    <a:pt x="114" y="558"/>
                                  </a:lnTo>
                                  <a:lnTo>
                                    <a:pt x="132" y="576"/>
                                  </a:lnTo>
                                  <a:lnTo>
                                    <a:pt x="132" y="636"/>
                                  </a:lnTo>
                                  <a:lnTo>
                                    <a:pt x="120" y="642"/>
                                  </a:lnTo>
                                  <a:lnTo>
                                    <a:pt x="114" y="654"/>
                                  </a:lnTo>
                                  <a:lnTo>
                                    <a:pt x="114" y="678"/>
                                  </a:lnTo>
                                  <a:lnTo>
                                    <a:pt x="138" y="702"/>
                                  </a:lnTo>
                                  <a:lnTo>
                                    <a:pt x="138" y="720"/>
                                  </a:lnTo>
                                  <a:lnTo>
                                    <a:pt x="132" y="732"/>
                                  </a:lnTo>
                                  <a:lnTo>
                                    <a:pt x="120" y="738"/>
                                  </a:lnTo>
                                  <a:lnTo>
                                    <a:pt x="114" y="750"/>
                                  </a:lnTo>
                                  <a:lnTo>
                                    <a:pt x="102" y="756"/>
                                  </a:lnTo>
                                  <a:lnTo>
                                    <a:pt x="96" y="762"/>
                                  </a:lnTo>
                                  <a:lnTo>
                                    <a:pt x="114" y="774"/>
                                  </a:lnTo>
                                  <a:lnTo>
                                    <a:pt x="84" y="798"/>
                                  </a:lnTo>
                                  <a:lnTo>
                                    <a:pt x="66" y="798"/>
                                  </a:lnTo>
                                  <a:lnTo>
                                    <a:pt x="54" y="804"/>
                                  </a:lnTo>
                                  <a:lnTo>
                                    <a:pt x="36" y="810"/>
                                  </a:lnTo>
                                  <a:lnTo>
                                    <a:pt x="30" y="822"/>
                                  </a:lnTo>
                                  <a:lnTo>
                                    <a:pt x="30" y="846"/>
                                  </a:lnTo>
                                  <a:lnTo>
                                    <a:pt x="36" y="852"/>
                                  </a:lnTo>
                                  <a:lnTo>
                                    <a:pt x="36" y="858"/>
                                  </a:lnTo>
                                  <a:lnTo>
                                    <a:pt x="6" y="858"/>
                                  </a:lnTo>
                                  <a:lnTo>
                                    <a:pt x="0" y="864"/>
                                  </a:lnTo>
                                  <a:lnTo>
                                    <a:pt x="0" y="876"/>
                                  </a:lnTo>
                                  <a:lnTo>
                                    <a:pt x="6" y="888"/>
                                  </a:lnTo>
                                  <a:lnTo>
                                    <a:pt x="18" y="894"/>
                                  </a:lnTo>
                                  <a:lnTo>
                                    <a:pt x="24" y="906"/>
                                  </a:lnTo>
                                  <a:lnTo>
                                    <a:pt x="36" y="912"/>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48" name="Chile" descr="© INSCALE GmbH, 15.06.2010"/>
                            <a:cNvSpPr>
                              <a:spLocks noEditPoints="1"/>
                            </a:cNvSpPr>
                          </a:nvSpPr>
                          <a:spPr bwMode="gray">
                            <a:xfrm>
                              <a:off x="1327" y="1971"/>
                              <a:ext cx="296" cy="775"/>
                            </a:xfrm>
                            <a:custGeom>
                              <a:avLst/>
                              <a:gdLst>
                                <a:gd name="T0" fmla="*/ 2147483647 w 1158"/>
                                <a:gd name="T1" fmla="*/ 2147483647 h 3030"/>
                                <a:gd name="T2" fmla="*/ 2147483647 w 1158"/>
                                <a:gd name="T3" fmla="*/ 2147483647 h 3030"/>
                                <a:gd name="T4" fmla="*/ 2147483647 w 1158"/>
                                <a:gd name="T5" fmla="*/ 2147483647 h 3030"/>
                                <a:gd name="T6" fmla="*/ 2147483647 w 1158"/>
                                <a:gd name="T7" fmla="*/ 2147483647 h 3030"/>
                                <a:gd name="T8" fmla="*/ 2147483647 w 1158"/>
                                <a:gd name="T9" fmla="*/ 2147483647 h 3030"/>
                                <a:gd name="T10" fmla="*/ 2147483647 w 1158"/>
                                <a:gd name="T11" fmla="*/ 2147483647 h 3030"/>
                                <a:gd name="T12" fmla="*/ 2147483647 w 1158"/>
                                <a:gd name="T13" fmla="*/ 2147483647 h 3030"/>
                                <a:gd name="T14" fmla="*/ 2147483647 w 1158"/>
                                <a:gd name="T15" fmla="*/ 2147483647 h 3030"/>
                                <a:gd name="T16" fmla="*/ 2147483647 w 1158"/>
                                <a:gd name="T17" fmla="*/ 2147483647 h 3030"/>
                                <a:gd name="T18" fmla="*/ 2147483647 w 1158"/>
                                <a:gd name="T19" fmla="*/ 2147483647 h 3030"/>
                                <a:gd name="T20" fmla="*/ 2147483647 w 1158"/>
                                <a:gd name="T21" fmla="*/ 2147483647 h 3030"/>
                                <a:gd name="T22" fmla="*/ 2147483647 w 1158"/>
                                <a:gd name="T23" fmla="*/ 2147483647 h 3030"/>
                                <a:gd name="T24" fmla="*/ 2147483647 w 1158"/>
                                <a:gd name="T25" fmla="*/ 2147483647 h 3030"/>
                                <a:gd name="T26" fmla="*/ 2147483647 w 1158"/>
                                <a:gd name="T27" fmla="*/ 2147483647 h 3030"/>
                                <a:gd name="T28" fmla="*/ 2147483647 w 1158"/>
                                <a:gd name="T29" fmla="*/ 2147483647 h 3030"/>
                                <a:gd name="T30" fmla="*/ 2147483647 w 1158"/>
                                <a:gd name="T31" fmla="*/ 2147483647 h 3030"/>
                                <a:gd name="T32" fmla="*/ 2147483647 w 1158"/>
                                <a:gd name="T33" fmla="*/ 2147483647 h 3030"/>
                                <a:gd name="T34" fmla="*/ 2147483647 w 1158"/>
                                <a:gd name="T35" fmla="*/ 2147483647 h 3030"/>
                                <a:gd name="T36" fmla="*/ 2147483647 w 1158"/>
                                <a:gd name="T37" fmla="*/ 2147483647 h 3030"/>
                                <a:gd name="T38" fmla="*/ 2147483647 w 1158"/>
                                <a:gd name="T39" fmla="*/ 2147483647 h 3030"/>
                                <a:gd name="T40" fmla="*/ 2147483647 w 1158"/>
                                <a:gd name="T41" fmla="*/ 2147483647 h 3030"/>
                                <a:gd name="T42" fmla="*/ 2147483647 w 1158"/>
                                <a:gd name="T43" fmla="*/ 2147483647 h 3030"/>
                                <a:gd name="T44" fmla="*/ 2147483647 w 1158"/>
                                <a:gd name="T45" fmla="*/ 2147483647 h 3030"/>
                                <a:gd name="T46" fmla="*/ 2147483647 w 1158"/>
                                <a:gd name="T47" fmla="*/ 2147483647 h 3030"/>
                                <a:gd name="T48" fmla="*/ 2147483647 w 1158"/>
                                <a:gd name="T49" fmla="*/ 2147483647 h 3030"/>
                                <a:gd name="T50" fmla="*/ 2147483647 w 1158"/>
                                <a:gd name="T51" fmla="*/ 2147483647 h 3030"/>
                                <a:gd name="T52" fmla="*/ 2147483647 w 1158"/>
                                <a:gd name="T53" fmla="*/ 2147483647 h 3030"/>
                                <a:gd name="T54" fmla="*/ 2147483647 w 1158"/>
                                <a:gd name="T55" fmla="*/ 2147483647 h 3030"/>
                                <a:gd name="T56" fmla="*/ 2147483647 w 1158"/>
                                <a:gd name="T57" fmla="*/ 2147483647 h 3030"/>
                                <a:gd name="T58" fmla="*/ 2147483647 w 1158"/>
                                <a:gd name="T59" fmla="*/ 2147483647 h 3030"/>
                                <a:gd name="T60" fmla="*/ 2147483647 w 1158"/>
                                <a:gd name="T61" fmla="*/ 2147483647 h 3030"/>
                                <a:gd name="T62" fmla="*/ 2147483647 w 1158"/>
                                <a:gd name="T63" fmla="*/ 2147483647 h 3030"/>
                                <a:gd name="T64" fmla="*/ 2147483647 w 1158"/>
                                <a:gd name="T65" fmla="*/ 2147483647 h 3030"/>
                                <a:gd name="T66" fmla="*/ 2147483647 w 1158"/>
                                <a:gd name="T67" fmla="*/ 2147483647 h 3030"/>
                                <a:gd name="T68" fmla="*/ 2147483647 w 1158"/>
                                <a:gd name="T69" fmla="*/ 2147483647 h 3030"/>
                                <a:gd name="T70" fmla="*/ 2147483647 w 1158"/>
                                <a:gd name="T71" fmla="*/ 2147483647 h 3030"/>
                                <a:gd name="T72" fmla="*/ 2147483647 w 1158"/>
                                <a:gd name="T73" fmla="*/ 2147483647 h 3030"/>
                                <a:gd name="T74" fmla="*/ 2147483647 w 1158"/>
                                <a:gd name="T75" fmla="*/ 2147483647 h 3030"/>
                                <a:gd name="T76" fmla="*/ 2147483647 w 1158"/>
                                <a:gd name="T77" fmla="*/ 2147483647 h 3030"/>
                                <a:gd name="T78" fmla="*/ 0 w 1158"/>
                                <a:gd name="T79" fmla="*/ 2147483647 h 3030"/>
                                <a:gd name="T80" fmla="*/ 2147483647 w 1158"/>
                                <a:gd name="T81" fmla="*/ 2147483647 h 3030"/>
                                <a:gd name="T82" fmla="*/ 2147483647 w 1158"/>
                                <a:gd name="T83" fmla="*/ 2147483647 h 3030"/>
                                <a:gd name="T84" fmla="*/ 2147483647 w 1158"/>
                                <a:gd name="T85" fmla="*/ 2147483647 h 3030"/>
                                <a:gd name="T86" fmla="*/ 2147483647 w 1158"/>
                                <a:gd name="T87" fmla="*/ 2147483647 h 3030"/>
                                <a:gd name="T88" fmla="*/ 2147483647 w 1158"/>
                                <a:gd name="T89" fmla="*/ 2147483647 h 3030"/>
                                <a:gd name="T90" fmla="*/ 2147483647 w 1158"/>
                                <a:gd name="T91" fmla="*/ 2147483647 h 3030"/>
                                <a:gd name="T92" fmla="*/ 2147483647 w 1158"/>
                                <a:gd name="T93" fmla="*/ 2147483647 h 3030"/>
                                <a:gd name="T94" fmla="*/ 2147483647 w 1158"/>
                                <a:gd name="T95" fmla="*/ 2147483647 h 3030"/>
                                <a:gd name="T96" fmla="*/ 2147483647 w 1158"/>
                                <a:gd name="T97" fmla="*/ 2147483647 h 3030"/>
                                <a:gd name="T98" fmla="*/ 2147483647 w 1158"/>
                                <a:gd name="T99" fmla="*/ 2147483647 h 3030"/>
                                <a:gd name="T100" fmla="*/ 2147483647 w 1158"/>
                                <a:gd name="T101" fmla="*/ 2147483647 h 3030"/>
                                <a:gd name="T102" fmla="*/ 2147483647 w 1158"/>
                                <a:gd name="T103" fmla="*/ 2147483647 h 3030"/>
                                <a:gd name="T104" fmla="*/ 2147483647 w 1158"/>
                                <a:gd name="T105" fmla="*/ 2147483647 h 3030"/>
                                <a:gd name="T106" fmla="*/ 2147483647 w 1158"/>
                                <a:gd name="T107" fmla="*/ 2147483647 h 3030"/>
                                <a:gd name="T108" fmla="*/ 2147483647 w 1158"/>
                                <a:gd name="T109" fmla="*/ 2147483647 h 3030"/>
                                <a:gd name="T110" fmla="*/ 2147483647 w 1158"/>
                                <a:gd name="T111" fmla="*/ 2147483647 h 3030"/>
                                <a:gd name="T112" fmla="*/ 2147483647 w 1158"/>
                                <a:gd name="T113" fmla="*/ 2147483647 h 3030"/>
                                <a:gd name="T114" fmla="*/ 2147483647 w 1158"/>
                                <a:gd name="T115" fmla="*/ 2147483647 h 3030"/>
                                <a:gd name="T116" fmla="*/ 2147483647 w 1158"/>
                                <a:gd name="T117" fmla="*/ 2147483647 h 3030"/>
                                <a:gd name="T118" fmla="*/ 2147483647 w 1158"/>
                                <a:gd name="T119" fmla="*/ 2147483647 h 3030"/>
                                <a:gd name="T120" fmla="*/ 2147483647 w 1158"/>
                                <a:gd name="T121" fmla="*/ 2147483647 h 3030"/>
                                <a:gd name="T122" fmla="*/ 2147483647 w 1158"/>
                                <a:gd name="T123" fmla="*/ 2147483647 h 3030"/>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 name="T186" fmla="*/ 0 w 1158"/>
                                <a:gd name="T187" fmla="*/ 0 h 3030"/>
                                <a:gd name="T188" fmla="*/ 1158 w 1158"/>
                                <a:gd name="T189" fmla="*/ 3030 h 3030"/>
                              </a:gdLst>
                              <a:ahLst/>
                              <a:cxnLst>
                                <a:cxn ang="T124">
                                  <a:pos x="T0" y="T1"/>
                                </a:cxn>
                                <a:cxn ang="T125">
                                  <a:pos x="T2" y="T3"/>
                                </a:cxn>
                                <a:cxn ang="T126">
                                  <a:pos x="T4" y="T5"/>
                                </a:cxn>
                                <a:cxn ang="T127">
                                  <a:pos x="T6" y="T7"/>
                                </a:cxn>
                                <a:cxn ang="T128">
                                  <a:pos x="T8" y="T9"/>
                                </a:cxn>
                                <a:cxn ang="T129">
                                  <a:pos x="T10" y="T11"/>
                                </a:cxn>
                                <a:cxn ang="T130">
                                  <a:pos x="T12" y="T13"/>
                                </a:cxn>
                                <a:cxn ang="T131">
                                  <a:pos x="T14" y="T15"/>
                                </a:cxn>
                                <a:cxn ang="T132">
                                  <a:pos x="T16" y="T17"/>
                                </a:cxn>
                                <a:cxn ang="T133">
                                  <a:pos x="T18" y="T19"/>
                                </a:cxn>
                                <a:cxn ang="T134">
                                  <a:pos x="T20" y="T21"/>
                                </a:cxn>
                                <a:cxn ang="T135">
                                  <a:pos x="T22" y="T23"/>
                                </a:cxn>
                                <a:cxn ang="T136">
                                  <a:pos x="T24" y="T25"/>
                                </a:cxn>
                                <a:cxn ang="T137">
                                  <a:pos x="T26" y="T27"/>
                                </a:cxn>
                                <a:cxn ang="T138">
                                  <a:pos x="T28" y="T29"/>
                                </a:cxn>
                                <a:cxn ang="T139">
                                  <a:pos x="T30" y="T31"/>
                                </a:cxn>
                                <a:cxn ang="T140">
                                  <a:pos x="T32" y="T33"/>
                                </a:cxn>
                                <a:cxn ang="T141">
                                  <a:pos x="T34" y="T35"/>
                                </a:cxn>
                                <a:cxn ang="T142">
                                  <a:pos x="T36" y="T37"/>
                                </a:cxn>
                                <a:cxn ang="T143">
                                  <a:pos x="T38" y="T39"/>
                                </a:cxn>
                                <a:cxn ang="T144">
                                  <a:pos x="T40" y="T41"/>
                                </a:cxn>
                                <a:cxn ang="T145">
                                  <a:pos x="T42" y="T43"/>
                                </a:cxn>
                                <a:cxn ang="T146">
                                  <a:pos x="T44" y="T45"/>
                                </a:cxn>
                                <a:cxn ang="T147">
                                  <a:pos x="T46" y="T47"/>
                                </a:cxn>
                                <a:cxn ang="T148">
                                  <a:pos x="T48" y="T49"/>
                                </a:cxn>
                                <a:cxn ang="T149">
                                  <a:pos x="T50" y="T51"/>
                                </a:cxn>
                                <a:cxn ang="T150">
                                  <a:pos x="T52" y="T53"/>
                                </a:cxn>
                                <a:cxn ang="T151">
                                  <a:pos x="T54" y="T55"/>
                                </a:cxn>
                                <a:cxn ang="T152">
                                  <a:pos x="T56" y="T57"/>
                                </a:cxn>
                                <a:cxn ang="T153">
                                  <a:pos x="T58" y="T59"/>
                                </a:cxn>
                                <a:cxn ang="T154">
                                  <a:pos x="T60" y="T61"/>
                                </a:cxn>
                                <a:cxn ang="T155">
                                  <a:pos x="T62" y="T63"/>
                                </a:cxn>
                                <a:cxn ang="T156">
                                  <a:pos x="T64" y="T65"/>
                                </a:cxn>
                                <a:cxn ang="T157">
                                  <a:pos x="T66" y="T67"/>
                                </a:cxn>
                                <a:cxn ang="T158">
                                  <a:pos x="T68" y="T69"/>
                                </a:cxn>
                                <a:cxn ang="T159">
                                  <a:pos x="T70" y="T71"/>
                                </a:cxn>
                                <a:cxn ang="T160">
                                  <a:pos x="T72" y="T73"/>
                                </a:cxn>
                                <a:cxn ang="T161">
                                  <a:pos x="T74" y="T75"/>
                                </a:cxn>
                                <a:cxn ang="T162">
                                  <a:pos x="T76" y="T77"/>
                                </a:cxn>
                                <a:cxn ang="T163">
                                  <a:pos x="T78" y="T79"/>
                                </a:cxn>
                                <a:cxn ang="T164">
                                  <a:pos x="T80" y="T81"/>
                                </a:cxn>
                                <a:cxn ang="T165">
                                  <a:pos x="T82" y="T83"/>
                                </a:cxn>
                                <a:cxn ang="T166">
                                  <a:pos x="T84" y="T85"/>
                                </a:cxn>
                                <a:cxn ang="T167">
                                  <a:pos x="T86" y="T87"/>
                                </a:cxn>
                                <a:cxn ang="T168">
                                  <a:pos x="T88" y="T89"/>
                                </a:cxn>
                                <a:cxn ang="T169">
                                  <a:pos x="T90" y="T91"/>
                                </a:cxn>
                                <a:cxn ang="T170">
                                  <a:pos x="T92" y="T93"/>
                                </a:cxn>
                                <a:cxn ang="T171">
                                  <a:pos x="T94" y="T95"/>
                                </a:cxn>
                                <a:cxn ang="T172">
                                  <a:pos x="T96" y="T97"/>
                                </a:cxn>
                                <a:cxn ang="T173">
                                  <a:pos x="T98" y="T99"/>
                                </a:cxn>
                                <a:cxn ang="T174">
                                  <a:pos x="T100" y="T101"/>
                                </a:cxn>
                                <a:cxn ang="T175">
                                  <a:pos x="T102" y="T103"/>
                                </a:cxn>
                                <a:cxn ang="T176">
                                  <a:pos x="T104" y="T105"/>
                                </a:cxn>
                                <a:cxn ang="T177">
                                  <a:pos x="T106" y="T107"/>
                                </a:cxn>
                                <a:cxn ang="T178">
                                  <a:pos x="T108" y="T109"/>
                                </a:cxn>
                                <a:cxn ang="T179">
                                  <a:pos x="T110" y="T111"/>
                                </a:cxn>
                                <a:cxn ang="T180">
                                  <a:pos x="T112" y="T113"/>
                                </a:cxn>
                                <a:cxn ang="T181">
                                  <a:pos x="T114" y="T115"/>
                                </a:cxn>
                                <a:cxn ang="T182">
                                  <a:pos x="T116" y="T117"/>
                                </a:cxn>
                                <a:cxn ang="T183">
                                  <a:pos x="T118" y="T119"/>
                                </a:cxn>
                                <a:cxn ang="T184">
                                  <a:pos x="T120" y="T121"/>
                                </a:cxn>
                                <a:cxn ang="T185">
                                  <a:pos x="T122" y="T123"/>
                                </a:cxn>
                              </a:cxnLst>
                              <a:rect l="T186" t="T187" r="T188" b="T189"/>
                              <a:pathLst>
                                <a:path w="1158" h="3030">
                                  <a:moveTo>
                                    <a:pt x="1014" y="2910"/>
                                  </a:moveTo>
                                  <a:lnTo>
                                    <a:pt x="984" y="2898"/>
                                  </a:lnTo>
                                  <a:lnTo>
                                    <a:pt x="966" y="2880"/>
                                  </a:lnTo>
                                  <a:lnTo>
                                    <a:pt x="948" y="2874"/>
                                  </a:lnTo>
                                  <a:lnTo>
                                    <a:pt x="942" y="2862"/>
                                  </a:lnTo>
                                  <a:lnTo>
                                    <a:pt x="936" y="2856"/>
                                  </a:lnTo>
                                  <a:lnTo>
                                    <a:pt x="936" y="2850"/>
                                  </a:lnTo>
                                  <a:lnTo>
                                    <a:pt x="906" y="2850"/>
                                  </a:lnTo>
                                  <a:lnTo>
                                    <a:pt x="912" y="2832"/>
                                  </a:lnTo>
                                  <a:lnTo>
                                    <a:pt x="870" y="2796"/>
                                  </a:lnTo>
                                  <a:lnTo>
                                    <a:pt x="840" y="2802"/>
                                  </a:lnTo>
                                  <a:lnTo>
                                    <a:pt x="828" y="2796"/>
                                  </a:lnTo>
                                  <a:lnTo>
                                    <a:pt x="816" y="2808"/>
                                  </a:lnTo>
                                  <a:lnTo>
                                    <a:pt x="792" y="2814"/>
                                  </a:lnTo>
                                  <a:lnTo>
                                    <a:pt x="798" y="2832"/>
                                  </a:lnTo>
                                  <a:lnTo>
                                    <a:pt x="780" y="2832"/>
                                  </a:lnTo>
                                  <a:lnTo>
                                    <a:pt x="780" y="2862"/>
                                  </a:lnTo>
                                  <a:lnTo>
                                    <a:pt x="786" y="2868"/>
                                  </a:lnTo>
                                  <a:lnTo>
                                    <a:pt x="798" y="2868"/>
                                  </a:lnTo>
                                  <a:lnTo>
                                    <a:pt x="810" y="2862"/>
                                  </a:lnTo>
                                  <a:lnTo>
                                    <a:pt x="816" y="2856"/>
                                  </a:lnTo>
                                  <a:lnTo>
                                    <a:pt x="828" y="2850"/>
                                  </a:lnTo>
                                  <a:lnTo>
                                    <a:pt x="834" y="2844"/>
                                  </a:lnTo>
                                  <a:lnTo>
                                    <a:pt x="858" y="2856"/>
                                  </a:lnTo>
                                  <a:lnTo>
                                    <a:pt x="858" y="2874"/>
                                  </a:lnTo>
                                  <a:lnTo>
                                    <a:pt x="846" y="2880"/>
                                  </a:lnTo>
                                  <a:lnTo>
                                    <a:pt x="828" y="2898"/>
                                  </a:lnTo>
                                  <a:lnTo>
                                    <a:pt x="822" y="2898"/>
                                  </a:lnTo>
                                  <a:lnTo>
                                    <a:pt x="828" y="2904"/>
                                  </a:lnTo>
                                  <a:lnTo>
                                    <a:pt x="882" y="2922"/>
                                  </a:lnTo>
                                  <a:lnTo>
                                    <a:pt x="912" y="2928"/>
                                  </a:lnTo>
                                  <a:lnTo>
                                    <a:pt x="924" y="2934"/>
                                  </a:lnTo>
                                  <a:lnTo>
                                    <a:pt x="906" y="2958"/>
                                  </a:lnTo>
                                  <a:lnTo>
                                    <a:pt x="906" y="2952"/>
                                  </a:lnTo>
                                  <a:lnTo>
                                    <a:pt x="894" y="2940"/>
                                  </a:lnTo>
                                  <a:lnTo>
                                    <a:pt x="876" y="2940"/>
                                  </a:lnTo>
                                  <a:lnTo>
                                    <a:pt x="870" y="2946"/>
                                  </a:lnTo>
                                  <a:lnTo>
                                    <a:pt x="870" y="2952"/>
                                  </a:lnTo>
                                  <a:lnTo>
                                    <a:pt x="852" y="2928"/>
                                  </a:lnTo>
                                  <a:lnTo>
                                    <a:pt x="834" y="2934"/>
                                  </a:lnTo>
                                  <a:lnTo>
                                    <a:pt x="846" y="2946"/>
                                  </a:lnTo>
                                  <a:lnTo>
                                    <a:pt x="816" y="2940"/>
                                  </a:lnTo>
                                  <a:lnTo>
                                    <a:pt x="822" y="2946"/>
                                  </a:lnTo>
                                  <a:lnTo>
                                    <a:pt x="828" y="2958"/>
                                  </a:lnTo>
                                  <a:lnTo>
                                    <a:pt x="834" y="2964"/>
                                  </a:lnTo>
                                  <a:lnTo>
                                    <a:pt x="894" y="2964"/>
                                  </a:lnTo>
                                  <a:lnTo>
                                    <a:pt x="906" y="2970"/>
                                  </a:lnTo>
                                  <a:lnTo>
                                    <a:pt x="1050" y="2970"/>
                                  </a:lnTo>
                                  <a:lnTo>
                                    <a:pt x="1074" y="2982"/>
                                  </a:lnTo>
                                  <a:lnTo>
                                    <a:pt x="1080" y="2988"/>
                                  </a:lnTo>
                                  <a:lnTo>
                                    <a:pt x="1086" y="2988"/>
                                  </a:lnTo>
                                  <a:lnTo>
                                    <a:pt x="1122" y="2970"/>
                                  </a:lnTo>
                                  <a:lnTo>
                                    <a:pt x="1140" y="2976"/>
                                  </a:lnTo>
                                  <a:lnTo>
                                    <a:pt x="1152" y="2976"/>
                                  </a:lnTo>
                                  <a:lnTo>
                                    <a:pt x="1158" y="2952"/>
                                  </a:lnTo>
                                  <a:lnTo>
                                    <a:pt x="1140" y="2952"/>
                                  </a:lnTo>
                                  <a:lnTo>
                                    <a:pt x="1086" y="2940"/>
                                  </a:lnTo>
                                  <a:lnTo>
                                    <a:pt x="1014" y="2910"/>
                                  </a:lnTo>
                                  <a:close/>
                                  <a:moveTo>
                                    <a:pt x="990" y="2988"/>
                                  </a:moveTo>
                                  <a:lnTo>
                                    <a:pt x="1014" y="3000"/>
                                  </a:lnTo>
                                  <a:lnTo>
                                    <a:pt x="1068" y="3006"/>
                                  </a:lnTo>
                                  <a:lnTo>
                                    <a:pt x="1038" y="2982"/>
                                  </a:lnTo>
                                  <a:lnTo>
                                    <a:pt x="990" y="2988"/>
                                  </a:lnTo>
                                  <a:close/>
                                  <a:moveTo>
                                    <a:pt x="960" y="2994"/>
                                  </a:moveTo>
                                  <a:lnTo>
                                    <a:pt x="966" y="2982"/>
                                  </a:lnTo>
                                  <a:lnTo>
                                    <a:pt x="888" y="2982"/>
                                  </a:lnTo>
                                  <a:lnTo>
                                    <a:pt x="906" y="3012"/>
                                  </a:lnTo>
                                  <a:lnTo>
                                    <a:pt x="936" y="3018"/>
                                  </a:lnTo>
                                  <a:lnTo>
                                    <a:pt x="930" y="3006"/>
                                  </a:lnTo>
                                  <a:lnTo>
                                    <a:pt x="936" y="3000"/>
                                  </a:lnTo>
                                  <a:lnTo>
                                    <a:pt x="948" y="3012"/>
                                  </a:lnTo>
                                  <a:lnTo>
                                    <a:pt x="996" y="3012"/>
                                  </a:lnTo>
                                  <a:lnTo>
                                    <a:pt x="1008" y="3030"/>
                                  </a:lnTo>
                                  <a:lnTo>
                                    <a:pt x="1026" y="3030"/>
                                  </a:lnTo>
                                  <a:lnTo>
                                    <a:pt x="996" y="3000"/>
                                  </a:lnTo>
                                  <a:lnTo>
                                    <a:pt x="960" y="2994"/>
                                  </a:lnTo>
                                  <a:close/>
                                  <a:moveTo>
                                    <a:pt x="804" y="2946"/>
                                  </a:moveTo>
                                  <a:lnTo>
                                    <a:pt x="744" y="2940"/>
                                  </a:lnTo>
                                  <a:lnTo>
                                    <a:pt x="750" y="2958"/>
                                  </a:lnTo>
                                  <a:lnTo>
                                    <a:pt x="792" y="2958"/>
                                  </a:lnTo>
                                  <a:lnTo>
                                    <a:pt x="804" y="2976"/>
                                  </a:lnTo>
                                  <a:lnTo>
                                    <a:pt x="864" y="3000"/>
                                  </a:lnTo>
                                  <a:lnTo>
                                    <a:pt x="828" y="2970"/>
                                  </a:lnTo>
                                  <a:lnTo>
                                    <a:pt x="804" y="2946"/>
                                  </a:lnTo>
                                  <a:close/>
                                  <a:moveTo>
                                    <a:pt x="804" y="2880"/>
                                  </a:moveTo>
                                  <a:lnTo>
                                    <a:pt x="786" y="2898"/>
                                  </a:lnTo>
                                  <a:lnTo>
                                    <a:pt x="792" y="2928"/>
                                  </a:lnTo>
                                  <a:lnTo>
                                    <a:pt x="816" y="2922"/>
                                  </a:lnTo>
                                  <a:lnTo>
                                    <a:pt x="804" y="2880"/>
                                  </a:lnTo>
                                  <a:close/>
                                  <a:moveTo>
                                    <a:pt x="774" y="2928"/>
                                  </a:moveTo>
                                  <a:lnTo>
                                    <a:pt x="768" y="2910"/>
                                  </a:lnTo>
                                  <a:lnTo>
                                    <a:pt x="720" y="2898"/>
                                  </a:lnTo>
                                  <a:lnTo>
                                    <a:pt x="708" y="2916"/>
                                  </a:lnTo>
                                  <a:lnTo>
                                    <a:pt x="708" y="2934"/>
                                  </a:lnTo>
                                  <a:lnTo>
                                    <a:pt x="744" y="2922"/>
                                  </a:lnTo>
                                  <a:lnTo>
                                    <a:pt x="774" y="2928"/>
                                  </a:lnTo>
                                  <a:close/>
                                  <a:moveTo>
                                    <a:pt x="612" y="2772"/>
                                  </a:moveTo>
                                  <a:lnTo>
                                    <a:pt x="606" y="2766"/>
                                  </a:lnTo>
                                  <a:lnTo>
                                    <a:pt x="594" y="2766"/>
                                  </a:lnTo>
                                  <a:lnTo>
                                    <a:pt x="588" y="2760"/>
                                  </a:lnTo>
                                  <a:lnTo>
                                    <a:pt x="570" y="2760"/>
                                  </a:lnTo>
                                  <a:lnTo>
                                    <a:pt x="570" y="2766"/>
                                  </a:lnTo>
                                  <a:lnTo>
                                    <a:pt x="564" y="2778"/>
                                  </a:lnTo>
                                  <a:lnTo>
                                    <a:pt x="564" y="2808"/>
                                  </a:lnTo>
                                  <a:lnTo>
                                    <a:pt x="570" y="2808"/>
                                  </a:lnTo>
                                  <a:lnTo>
                                    <a:pt x="576" y="2802"/>
                                  </a:lnTo>
                                  <a:lnTo>
                                    <a:pt x="588" y="2802"/>
                                  </a:lnTo>
                                  <a:lnTo>
                                    <a:pt x="594" y="2796"/>
                                  </a:lnTo>
                                  <a:lnTo>
                                    <a:pt x="600" y="2820"/>
                                  </a:lnTo>
                                  <a:lnTo>
                                    <a:pt x="630" y="2808"/>
                                  </a:lnTo>
                                  <a:lnTo>
                                    <a:pt x="612" y="2790"/>
                                  </a:lnTo>
                                  <a:lnTo>
                                    <a:pt x="618" y="2772"/>
                                  </a:lnTo>
                                  <a:lnTo>
                                    <a:pt x="612" y="2772"/>
                                  </a:lnTo>
                                  <a:close/>
                                  <a:moveTo>
                                    <a:pt x="552" y="2826"/>
                                  </a:moveTo>
                                  <a:lnTo>
                                    <a:pt x="516" y="2808"/>
                                  </a:lnTo>
                                  <a:lnTo>
                                    <a:pt x="546" y="2832"/>
                                  </a:lnTo>
                                  <a:lnTo>
                                    <a:pt x="588" y="2844"/>
                                  </a:lnTo>
                                  <a:lnTo>
                                    <a:pt x="606" y="2850"/>
                                  </a:lnTo>
                                  <a:lnTo>
                                    <a:pt x="588" y="2832"/>
                                  </a:lnTo>
                                  <a:lnTo>
                                    <a:pt x="552" y="2826"/>
                                  </a:lnTo>
                                  <a:close/>
                                  <a:moveTo>
                                    <a:pt x="552" y="2748"/>
                                  </a:moveTo>
                                  <a:lnTo>
                                    <a:pt x="534" y="2730"/>
                                  </a:lnTo>
                                  <a:lnTo>
                                    <a:pt x="528" y="2766"/>
                                  </a:lnTo>
                                  <a:lnTo>
                                    <a:pt x="504" y="2772"/>
                                  </a:lnTo>
                                  <a:lnTo>
                                    <a:pt x="546" y="2784"/>
                                  </a:lnTo>
                                  <a:lnTo>
                                    <a:pt x="552" y="2748"/>
                                  </a:lnTo>
                                  <a:close/>
                                  <a:moveTo>
                                    <a:pt x="444" y="2736"/>
                                  </a:moveTo>
                                  <a:lnTo>
                                    <a:pt x="480" y="2772"/>
                                  </a:lnTo>
                                  <a:lnTo>
                                    <a:pt x="492" y="2760"/>
                                  </a:lnTo>
                                  <a:lnTo>
                                    <a:pt x="462" y="2724"/>
                                  </a:lnTo>
                                  <a:lnTo>
                                    <a:pt x="444" y="2736"/>
                                  </a:lnTo>
                                  <a:close/>
                                  <a:moveTo>
                                    <a:pt x="516" y="2724"/>
                                  </a:moveTo>
                                  <a:lnTo>
                                    <a:pt x="504" y="2718"/>
                                  </a:lnTo>
                                  <a:lnTo>
                                    <a:pt x="492" y="2730"/>
                                  </a:lnTo>
                                  <a:lnTo>
                                    <a:pt x="504" y="2748"/>
                                  </a:lnTo>
                                  <a:lnTo>
                                    <a:pt x="516" y="2724"/>
                                  </a:lnTo>
                                  <a:close/>
                                  <a:moveTo>
                                    <a:pt x="456" y="2706"/>
                                  </a:moveTo>
                                  <a:lnTo>
                                    <a:pt x="462" y="2676"/>
                                  </a:lnTo>
                                  <a:lnTo>
                                    <a:pt x="456" y="2640"/>
                                  </a:lnTo>
                                  <a:lnTo>
                                    <a:pt x="438" y="2634"/>
                                  </a:lnTo>
                                  <a:lnTo>
                                    <a:pt x="438" y="2652"/>
                                  </a:lnTo>
                                  <a:lnTo>
                                    <a:pt x="408" y="2646"/>
                                  </a:lnTo>
                                  <a:lnTo>
                                    <a:pt x="432" y="2682"/>
                                  </a:lnTo>
                                  <a:lnTo>
                                    <a:pt x="426" y="2724"/>
                                  </a:lnTo>
                                  <a:lnTo>
                                    <a:pt x="456" y="2706"/>
                                  </a:lnTo>
                                  <a:close/>
                                  <a:moveTo>
                                    <a:pt x="366" y="2622"/>
                                  </a:moveTo>
                                  <a:lnTo>
                                    <a:pt x="384" y="2628"/>
                                  </a:lnTo>
                                  <a:lnTo>
                                    <a:pt x="390" y="2658"/>
                                  </a:lnTo>
                                  <a:lnTo>
                                    <a:pt x="396" y="2628"/>
                                  </a:lnTo>
                                  <a:lnTo>
                                    <a:pt x="402" y="2604"/>
                                  </a:lnTo>
                                  <a:lnTo>
                                    <a:pt x="372" y="2598"/>
                                  </a:lnTo>
                                  <a:lnTo>
                                    <a:pt x="366" y="2622"/>
                                  </a:lnTo>
                                  <a:close/>
                                  <a:moveTo>
                                    <a:pt x="372" y="2586"/>
                                  </a:moveTo>
                                  <a:lnTo>
                                    <a:pt x="378" y="2586"/>
                                  </a:lnTo>
                                  <a:lnTo>
                                    <a:pt x="378" y="2580"/>
                                  </a:lnTo>
                                  <a:lnTo>
                                    <a:pt x="384" y="2574"/>
                                  </a:lnTo>
                                  <a:lnTo>
                                    <a:pt x="414" y="2598"/>
                                  </a:lnTo>
                                  <a:lnTo>
                                    <a:pt x="414" y="2574"/>
                                  </a:lnTo>
                                  <a:lnTo>
                                    <a:pt x="384" y="2544"/>
                                  </a:lnTo>
                                  <a:lnTo>
                                    <a:pt x="378" y="2532"/>
                                  </a:lnTo>
                                  <a:lnTo>
                                    <a:pt x="372" y="2526"/>
                                  </a:lnTo>
                                  <a:lnTo>
                                    <a:pt x="360" y="2502"/>
                                  </a:lnTo>
                                  <a:lnTo>
                                    <a:pt x="360" y="2490"/>
                                  </a:lnTo>
                                  <a:lnTo>
                                    <a:pt x="342" y="2454"/>
                                  </a:lnTo>
                                  <a:lnTo>
                                    <a:pt x="330" y="2448"/>
                                  </a:lnTo>
                                  <a:lnTo>
                                    <a:pt x="324" y="2442"/>
                                  </a:lnTo>
                                  <a:lnTo>
                                    <a:pt x="318" y="2442"/>
                                  </a:lnTo>
                                  <a:lnTo>
                                    <a:pt x="312" y="2448"/>
                                  </a:lnTo>
                                  <a:lnTo>
                                    <a:pt x="312" y="2454"/>
                                  </a:lnTo>
                                  <a:lnTo>
                                    <a:pt x="294" y="2448"/>
                                  </a:lnTo>
                                  <a:lnTo>
                                    <a:pt x="288" y="2454"/>
                                  </a:lnTo>
                                  <a:lnTo>
                                    <a:pt x="288" y="2466"/>
                                  </a:lnTo>
                                  <a:lnTo>
                                    <a:pt x="282" y="2472"/>
                                  </a:lnTo>
                                  <a:lnTo>
                                    <a:pt x="282" y="2490"/>
                                  </a:lnTo>
                                  <a:lnTo>
                                    <a:pt x="330" y="2490"/>
                                  </a:lnTo>
                                  <a:lnTo>
                                    <a:pt x="312" y="2532"/>
                                  </a:lnTo>
                                  <a:lnTo>
                                    <a:pt x="324" y="2532"/>
                                  </a:lnTo>
                                  <a:lnTo>
                                    <a:pt x="348" y="2508"/>
                                  </a:lnTo>
                                  <a:lnTo>
                                    <a:pt x="342" y="2532"/>
                                  </a:lnTo>
                                  <a:lnTo>
                                    <a:pt x="342" y="2538"/>
                                  </a:lnTo>
                                  <a:lnTo>
                                    <a:pt x="348" y="2544"/>
                                  </a:lnTo>
                                  <a:lnTo>
                                    <a:pt x="366" y="2580"/>
                                  </a:lnTo>
                                  <a:lnTo>
                                    <a:pt x="366" y="2586"/>
                                  </a:lnTo>
                                  <a:lnTo>
                                    <a:pt x="372" y="2586"/>
                                  </a:lnTo>
                                  <a:close/>
                                  <a:moveTo>
                                    <a:pt x="246" y="2082"/>
                                  </a:moveTo>
                                  <a:lnTo>
                                    <a:pt x="246" y="2034"/>
                                  </a:lnTo>
                                  <a:lnTo>
                                    <a:pt x="216" y="2004"/>
                                  </a:lnTo>
                                  <a:lnTo>
                                    <a:pt x="234" y="1992"/>
                                  </a:lnTo>
                                  <a:lnTo>
                                    <a:pt x="210" y="1968"/>
                                  </a:lnTo>
                                  <a:lnTo>
                                    <a:pt x="174" y="1956"/>
                                  </a:lnTo>
                                  <a:lnTo>
                                    <a:pt x="174" y="1986"/>
                                  </a:lnTo>
                                  <a:lnTo>
                                    <a:pt x="180" y="1998"/>
                                  </a:lnTo>
                                  <a:lnTo>
                                    <a:pt x="180" y="2004"/>
                                  </a:lnTo>
                                  <a:lnTo>
                                    <a:pt x="192" y="2016"/>
                                  </a:lnTo>
                                  <a:lnTo>
                                    <a:pt x="198" y="2028"/>
                                  </a:lnTo>
                                  <a:lnTo>
                                    <a:pt x="204" y="2034"/>
                                  </a:lnTo>
                                  <a:lnTo>
                                    <a:pt x="204" y="2046"/>
                                  </a:lnTo>
                                  <a:lnTo>
                                    <a:pt x="198" y="2064"/>
                                  </a:lnTo>
                                  <a:lnTo>
                                    <a:pt x="246" y="2082"/>
                                  </a:lnTo>
                                  <a:close/>
                                  <a:moveTo>
                                    <a:pt x="246" y="2178"/>
                                  </a:moveTo>
                                  <a:lnTo>
                                    <a:pt x="258" y="2190"/>
                                  </a:lnTo>
                                  <a:lnTo>
                                    <a:pt x="282" y="2190"/>
                                  </a:lnTo>
                                  <a:lnTo>
                                    <a:pt x="294" y="2172"/>
                                  </a:lnTo>
                                  <a:lnTo>
                                    <a:pt x="264" y="2178"/>
                                  </a:lnTo>
                                  <a:lnTo>
                                    <a:pt x="246" y="2178"/>
                                  </a:lnTo>
                                  <a:close/>
                                  <a:moveTo>
                                    <a:pt x="282" y="2220"/>
                                  </a:moveTo>
                                  <a:lnTo>
                                    <a:pt x="282" y="2238"/>
                                  </a:lnTo>
                                  <a:lnTo>
                                    <a:pt x="306" y="2256"/>
                                  </a:lnTo>
                                  <a:lnTo>
                                    <a:pt x="306" y="2232"/>
                                  </a:lnTo>
                                  <a:lnTo>
                                    <a:pt x="294" y="2208"/>
                                  </a:lnTo>
                                  <a:lnTo>
                                    <a:pt x="258" y="2208"/>
                                  </a:lnTo>
                                  <a:lnTo>
                                    <a:pt x="282" y="2220"/>
                                  </a:lnTo>
                                  <a:close/>
                                  <a:moveTo>
                                    <a:pt x="318" y="2190"/>
                                  </a:moveTo>
                                  <a:lnTo>
                                    <a:pt x="324" y="2184"/>
                                  </a:lnTo>
                                  <a:lnTo>
                                    <a:pt x="336" y="2178"/>
                                  </a:lnTo>
                                  <a:lnTo>
                                    <a:pt x="348" y="2166"/>
                                  </a:lnTo>
                                  <a:lnTo>
                                    <a:pt x="336" y="2154"/>
                                  </a:lnTo>
                                  <a:lnTo>
                                    <a:pt x="324" y="2154"/>
                                  </a:lnTo>
                                  <a:lnTo>
                                    <a:pt x="312" y="2160"/>
                                  </a:lnTo>
                                  <a:lnTo>
                                    <a:pt x="306" y="2166"/>
                                  </a:lnTo>
                                  <a:lnTo>
                                    <a:pt x="306" y="2184"/>
                                  </a:lnTo>
                                  <a:lnTo>
                                    <a:pt x="312" y="2190"/>
                                  </a:lnTo>
                                  <a:lnTo>
                                    <a:pt x="318" y="2190"/>
                                  </a:lnTo>
                                  <a:close/>
                                  <a:moveTo>
                                    <a:pt x="252" y="2112"/>
                                  </a:moveTo>
                                  <a:lnTo>
                                    <a:pt x="240" y="2118"/>
                                  </a:lnTo>
                                  <a:lnTo>
                                    <a:pt x="240" y="2136"/>
                                  </a:lnTo>
                                  <a:lnTo>
                                    <a:pt x="252" y="2136"/>
                                  </a:lnTo>
                                  <a:lnTo>
                                    <a:pt x="264" y="2124"/>
                                  </a:lnTo>
                                  <a:lnTo>
                                    <a:pt x="264" y="2106"/>
                                  </a:lnTo>
                                  <a:lnTo>
                                    <a:pt x="258" y="2106"/>
                                  </a:lnTo>
                                  <a:lnTo>
                                    <a:pt x="252" y="2112"/>
                                  </a:lnTo>
                                  <a:close/>
                                  <a:moveTo>
                                    <a:pt x="234" y="2154"/>
                                  </a:moveTo>
                                  <a:lnTo>
                                    <a:pt x="216" y="2154"/>
                                  </a:lnTo>
                                  <a:lnTo>
                                    <a:pt x="228" y="2178"/>
                                  </a:lnTo>
                                  <a:lnTo>
                                    <a:pt x="234" y="2154"/>
                                  </a:lnTo>
                                  <a:close/>
                                  <a:moveTo>
                                    <a:pt x="714" y="2874"/>
                                  </a:moveTo>
                                  <a:lnTo>
                                    <a:pt x="726" y="2874"/>
                                  </a:lnTo>
                                  <a:lnTo>
                                    <a:pt x="726" y="2886"/>
                                  </a:lnTo>
                                  <a:lnTo>
                                    <a:pt x="768" y="2886"/>
                                  </a:lnTo>
                                  <a:lnTo>
                                    <a:pt x="774" y="2880"/>
                                  </a:lnTo>
                                  <a:lnTo>
                                    <a:pt x="774" y="2874"/>
                                  </a:lnTo>
                                  <a:lnTo>
                                    <a:pt x="744" y="2844"/>
                                  </a:lnTo>
                                  <a:lnTo>
                                    <a:pt x="744" y="2808"/>
                                  </a:lnTo>
                                  <a:lnTo>
                                    <a:pt x="786" y="2802"/>
                                  </a:lnTo>
                                  <a:lnTo>
                                    <a:pt x="780" y="2790"/>
                                  </a:lnTo>
                                  <a:lnTo>
                                    <a:pt x="804" y="2790"/>
                                  </a:lnTo>
                                  <a:lnTo>
                                    <a:pt x="816" y="2772"/>
                                  </a:lnTo>
                                  <a:lnTo>
                                    <a:pt x="792" y="2754"/>
                                  </a:lnTo>
                                  <a:lnTo>
                                    <a:pt x="696" y="2754"/>
                                  </a:lnTo>
                                  <a:lnTo>
                                    <a:pt x="684" y="2760"/>
                                  </a:lnTo>
                                  <a:lnTo>
                                    <a:pt x="672" y="2760"/>
                                  </a:lnTo>
                                  <a:lnTo>
                                    <a:pt x="654" y="2742"/>
                                  </a:lnTo>
                                  <a:lnTo>
                                    <a:pt x="618" y="2724"/>
                                  </a:lnTo>
                                  <a:lnTo>
                                    <a:pt x="606" y="2706"/>
                                  </a:lnTo>
                                  <a:lnTo>
                                    <a:pt x="588" y="2682"/>
                                  </a:lnTo>
                                  <a:lnTo>
                                    <a:pt x="588" y="2658"/>
                                  </a:lnTo>
                                  <a:lnTo>
                                    <a:pt x="576" y="2646"/>
                                  </a:lnTo>
                                  <a:lnTo>
                                    <a:pt x="564" y="2640"/>
                                  </a:lnTo>
                                  <a:lnTo>
                                    <a:pt x="546" y="2640"/>
                                  </a:lnTo>
                                  <a:lnTo>
                                    <a:pt x="534" y="2652"/>
                                  </a:lnTo>
                                  <a:lnTo>
                                    <a:pt x="528" y="2652"/>
                                  </a:lnTo>
                                  <a:lnTo>
                                    <a:pt x="516" y="2646"/>
                                  </a:lnTo>
                                  <a:lnTo>
                                    <a:pt x="510" y="2640"/>
                                  </a:lnTo>
                                  <a:lnTo>
                                    <a:pt x="510" y="2628"/>
                                  </a:lnTo>
                                  <a:lnTo>
                                    <a:pt x="504" y="2622"/>
                                  </a:lnTo>
                                  <a:lnTo>
                                    <a:pt x="504" y="2616"/>
                                  </a:lnTo>
                                  <a:lnTo>
                                    <a:pt x="474" y="2610"/>
                                  </a:lnTo>
                                  <a:lnTo>
                                    <a:pt x="474" y="2574"/>
                                  </a:lnTo>
                                  <a:lnTo>
                                    <a:pt x="468" y="2568"/>
                                  </a:lnTo>
                                  <a:lnTo>
                                    <a:pt x="462" y="2556"/>
                                  </a:lnTo>
                                  <a:lnTo>
                                    <a:pt x="462" y="2544"/>
                                  </a:lnTo>
                                  <a:lnTo>
                                    <a:pt x="474" y="2538"/>
                                  </a:lnTo>
                                  <a:lnTo>
                                    <a:pt x="474" y="2514"/>
                                  </a:lnTo>
                                  <a:lnTo>
                                    <a:pt x="480" y="2514"/>
                                  </a:lnTo>
                                  <a:lnTo>
                                    <a:pt x="486" y="2508"/>
                                  </a:lnTo>
                                  <a:lnTo>
                                    <a:pt x="492" y="2508"/>
                                  </a:lnTo>
                                  <a:lnTo>
                                    <a:pt x="498" y="2502"/>
                                  </a:lnTo>
                                  <a:lnTo>
                                    <a:pt x="498" y="2496"/>
                                  </a:lnTo>
                                  <a:lnTo>
                                    <a:pt x="474" y="2472"/>
                                  </a:lnTo>
                                  <a:lnTo>
                                    <a:pt x="480" y="2466"/>
                                  </a:lnTo>
                                  <a:lnTo>
                                    <a:pt x="492" y="2460"/>
                                  </a:lnTo>
                                  <a:lnTo>
                                    <a:pt x="498" y="2460"/>
                                  </a:lnTo>
                                  <a:lnTo>
                                    <a:pt x="498" y="2454"/>
                                  </a:lnTo>
                                  <a:lnTo>
                                    <a:pt x="474" y="2430"/>
                                  </a:lnTo>
                                  <a:lnTo>
                                    <a:pt x="468" y="2430"/>
                                  </a:lnTo>
                                  <a:lnTo>
                                    <a:pt x="474" y="2388"/>
                                  </a:lnTo>
                                  <a:lnTo>
                                    <a:pt x="486" y="2382"/>
                                  </a:lnTo>
                                  <a:lnTo>
                                    <a:pt x="474" y="2358"/>
                                  </a:lnTo>
                                  <a:lnTo>
                                    <a:pt x="480" y="2322"/>
                                  </a:lnTo>
                                  <a:lnTo>
                                    <a:pt x="456" y="2298"/>
                                  </a:lnTo>
                                  <a:lnTo>
                                    <a:pt x="462" y="2274"/>
                                  </a:lnTo>
                                  <a:lnTo>
                                    <a:pt x="438" y="2256"/>
                                  </a:lnTo>
                                  <a:lnTo>
                                    <a:pt x="450" y="2244"/>
                                  </a:lnTo>
                                  <a:lnTo>
                                    <a:pt x="456" y="2232"/>
                                  </a:lnTo>
                                  <a:lnTo>
                                    <a:pt x="462" y="2226"/>
                                  </a:lnTo>
                                  <a:lnTo>
                                    <a:pt x="438" y="2202"/>
                                  </a:lnTo>
                                  <a:lnTo>
                                    <a:pt x="426" y="2202"/>
                                  </a:lnTo>
                                  <a:lnTo>
                                    <a:pt x="420" y="2196"/>
                                  </a:lnTo>
                                  <a:lnTo>
                                    <a:pt x="408" y="2190"/>
                                  </a:lnTo>
                                  <a:lnTo>
                                    <a:pt x="402" y="2190"/>
                                  </a:lnTo>
                                  <a:lnTo>
                                    <a:pt x="396" y="2184"/>
                                  </a:lnTo>
                                  <a:lnTo>
                                    <a:pt x="414" y="2184"/>
                                  </a:lnTo>
                                  <a:lnTo>
                                    <a:pt x="426" y="2178"/>
                                  </a:lnTo>
                                  <a:lnTo>
                                    <a:pt x="438" y="2178"/>
                                  </a:lnTo>
                                  <a:lnTo>
                                    <a:pt x="444" y="2172"/>
                                  </a:lnTo>
                                  <a:lnTo>
                                    <a:pt x="444" y="2166"/>
                                  </a:lnTo>
                                  <a:lnTo>
                                    <a:pt x="432" y="2160"/>
                                  </a:lnTo>
                                  <a:lnTo>
                                    <a:pt x="402" y="2160"/>
                                  </a:lnTo>
                                  <a:lnTo>
                                    <a:pt x="390" y="2148"/>
                                  </a:lnTo>
                                  <a:lnTo>
                                    <a:pt x="390" y="2118"/>
                                  </a:lnTo>
                                  <a:lnTo>
                                    <a:pt x="384" y="2106"/>
                                  </a:lnTo>
                                  <a:lnTo>
                                    <a:pt x="384" y="2100"/>
                                  </a:lnTo>
                                  <a:lnTo>
                                    <a:pt x="378" y="2094"/>
                                  </a:lnTo>
                                  <a:lnTo>
                                    <a:pt x="366" y="2088"/>
                                  </a:lnTo>
                                  <a:lnTo>
                                    <a:pt x="360" y="2088"/>
                                  </a:lnTo>
                                  <a:lnTo>
                                    <a:pt x="366" y="2058"/>
                                  </a:lnTo>
                                  <a:lnTo>
                                    <a:pt x="342" y="2046"/>
                                  </a:lnTo>
                                  <a:lnTo>
                                    <a:pt x="336" y="2040"/>
                                  </a:lnTo>
                                  <a:lnTo>
                                    <a:pt x="336" y="2028"/>
                                  </a:lnTo>
                                  <a:lnTo>
                                    <a:pt x="330" y="2016"/>
                                  </a:lnTo>
                                  <a:lnTo>
                                    <a:pt x="330" y="1998"/>
                                  </a:lnTo>
                                  <a:lnTo>
                                    <a:pt x="324" y="1986"/>
                                  </a:lnTo>
                                  <a:lnTo>
                                    <a:pt x="324" y="1974"/>
                                  </a:lnTo>
                                  <a:lnTo>
                                    <a:pt x="330" y="1968"/>
                                  </a:lnTo>
                                  <a:lnTo>
                                    <a:pt x="342" y="1962"/>
                                  </a:lnTo>
                                  <a:lnTo>
                                    <a:pt x="348" y="1962"/>
                                  </a:lnTo>
                                  <a:lnTo>
                                    <a:pt x="336" y="1950"/>
                                  </a:lnTo>
                                  <a:lnTo>
                                    <a:pt x="324" y="1944"/>
                                  </a:lnTo>
                                  <a:lnTo>
                                    <a:pt x="306" y="1926"/>
                                  </a:lnTo>
                                  <a:lnTo>
                                    <a:pt x="300" y="1914"/>
                                  </a:lnTo>
                                  <a:lnTo>
                                    <a:pt x="300" y="1890"/>
                                  </a:lnTo>
                                  <a:lnTo>
                                    <a:pt x="294" y="1878"/>
                                  </a:lnTo>
                                  <a:lnTo>
                                    <a:pt x="288" y="1872"/>
                                  </a:lnTo>
                                  <a:lnTo>
                                    <a:pt x="288" y="1842"/>
                                  </a:lnTo>
                                  <a:lnTo>
                                    <a:pt x="294" y="1836"/>
                                  </a:lnTo>
                                  <a:lnTo>
                                    <a:pt x="294" y="1824"/>
                                  </a:lnTo>
                                  <a:lnTo>
                                    <a:pt x="276" y="1812"/>
                                  </a:lnTo>
                                  <a:lnTo>
                                    <a:pt x="276" y="1806"/>
                                  </a:lnTo>
                                  <a:lnTo>
                                    <a:pt x="282" y="1794"/>
                                  </a:lnTo>
                                  <a:lnTo>
                                    <a:pt x="282" y="1788"/>
                                  </a:lnTo>
                                  <a:lnTo>
                                    <a:pt x="264" y="1770"/>
                                  </a:lnTo>
                                  <a:lnTo>
                                    <a:pt x="282" y="1758"/>
                                  </a:lnTo>
                                  <a:lnTo>
                                    <a:pt x="270" y="1716"/>
                                  </a:lnTo>
                                  <a:lnTo>
                                    <a:pt x="276" y="1716"/>
                                  </a:lnTo>
                                  <a:lnTo>
                                    <a:pt x="282" y="1710"/>
                                  </a:lnTo>
                                  <a:lnTo>
                                    <a:pt x="294" y="1704"/>
                                  </a:lnTo>
                                  <a:lnTo>
                                    <a:pt x="300" y="1692"/>
                                  </a:lnTo>
                                  <a:lnTo>
                                    <a:pt x="300" y="1686"/>
                                  </a:lnTo>
                                  <a:lnTo>
                                    <a:pt x="282" y="1668"/>
                                  </a:lnTo>
                                  <a:lnTo>
                                    <a:pt x="276" y="1668"/>
                                  </a:lnTo>
                                  <a:lnTo>
                                    <a:pt x="276" y="1650"/>
                                  </a:lnTo>
                                  <a:lnTo>
                                    <a:pt x="246" y="1626"/>
                                  </a:lnTo>
                                  <a:lnTo>
                                    <a:pt x="246" y="1578"/>
                                  </a:lnTo>
                                  <a:lnTo>
                                    <a:pt x="240" y="1566"/>
                                  </a:lnTo>
                                  <a:lnTo>
                                    <a:pt x="234" y="1548"/>
                                  </a:lnTo>
                                  <a:lnTo>
                                    <a:pt x="234" y="1536"/>
                                  </a:lnTo>
                                  <a:lnTo>
                                    <a:pt x="228" y="1530"/>
                                  </a:lnTo>
                                  <a:lnTo>
                                    <a:pt x="228" y="1524"/>
                                  </a:lnTo>
                                  <a:lnTo>
                                    <a:pt x="252" y="1518"/>
                                  </a:lnTo>
                                  <a:lnTo>
                                    <a:pt x="258" y="1500"/>
                                  </a:lnTo>
                                  <a:lnTo>
                                    <a:pt x="258" y="1494"/>
                                  </a:lnTo>
                                  <a:lnTo>
                                    <a:pt x="264" y="1482"/>
                                  </a:lnTo>
                                  <a:lnTo>
                                    <a:pt x="264" y="1470"/>
                                  </a:lnTo>
                                  <a:lnTo>
                                    <a:pt x="258" y="1464"/>
                                  </a:lnTo>
                                  <a:lnTo>
                                    <a:pt x="252" y="1452"/>
                                  </a:lnTo>
                                  <a:lnTo>
                                    <a:pt x="246" y="1446"/>
                                  </a:lnTo>
                                  <a:lnTo>
                                    <a:pt x="240" y="1434"/>
                                  </a:lnTo>
                                  <a:lnTo>
                                    <a:pt x="234" y="1428"/>
                                  </a:lnTo>
                                  <a:lnTo>
                                    <a:pt x="246" y="1428"/>
                                  </a:lnTo>
                                  <a:lnTo>
                                    <a:pt x="246" y="1398"/>
                                  </a:lnTo>
                                  <a:lnTo>
                                    <a:pt x="252" y="1380"/>
                                  </a:lnTo>
                                  <a:lnTo>
                                    <a:pt x="252" y="1356"/>
                                  </a:lnTo>
                                  <a:lnTo>
                                    <a:pt x="270" y="1338"/>
                                  </a:lnTo>
                                  <a:lnTo>
                                    <a:pt x="270" y="1332"/>
                                  </a:lnTo>
                                  <a:lnTo>
                                    <a:pt x="264" y="1320"/>
                                  </a:lnTo>
                                  <a:lnTo>
                                    <a:pt x="258" y="1314"/>
                                  </a:lnTo>
                                  <a:lnTo>
                                    <a:pt x="252" y="1302"/>
                                  </a:lnTo>
                                  <a:lnTo>
                                    <a:pt x="246" y="1260"/>
                                  </a:lnTo>
                                  <a:lnTo>
                                    <a:pt x="222" y="1260"/>
                                  </a:lnTo>
                                  <a:lnTo>
                                    <a:pt x="210" y="1248"/>
                                  </a:lnTo>
                                  <a:lnTo>
                                    <a:pt x="210" y="1236"/>
                                  </a:lnTo>
                                  <a:lnTo>
                                    <a:pt x="216" y="1230"/>
                                  </a:lnTo>
                                  <a:lnTo>
                                    <a:pt x="210" y="1218"/>
                                  </a:lnTo>
                                  <a:lnTo>
                                    <a:pt x="198" y="1188"/>
                                  </a:lnTo>
                                  <a:lnTo>
                                    <a:pt x="180" y="1170"/>
                                  </a:lnTo>
                                  <a:lnTo>
                                    <a:pt x="180" y="1164"/>
                                  </a:lnTo>
                                  <a:lnTo>
                                    <a:pt x="186" y="1158"/>
                                  </a:lnTo>
                                  <a:lnTo>
                                    <a:pt x="186" y="1146"/>
                                  </a:lnTo>
                                  <a:lnTo>
                                    <a:pt x="168" y="1128"/>
                                  </a:lnTo>
                                  <a:lnTo>
                                    <a:pt x="156" y="1122"/>
                                  </a:lnTo>
                                  <a:lnTo>
                                    <a:pt x="156" y="1116"/>
                                  </a:lnTo>
                                  <a:lnTo>
                                    <a:pt x="150" y="1110"/>
                                  </a:lnTo>
                                  <a:lnTo>
                                    <a:pt x="150" y="1086"/>
                                  </a:lnTo>
                                  <a:lnTo>
                                    <a:pt x="156" y="1086"/>
                                  </a:lnTo>
                                  <a:lnTo>
                                    <a:pt x="168" y="1080"/>
                                  </a:lnTo>
                                  <a:lnTo>
                                    <a:pt x="162" y="1026"/>
                                  </a:lnTo>
                                  <a:lnTo>
                                    <a:pt x="186" y="1026"/>
                                  </a:lnTo>
                                  <a:lnTo>
                                    <a:pt x="186" y="1020"/>
                                  </a:lnTo>
                                  <a:lnTo>
                                    <a:pt x="180" y="1008"/>
                                  </a:lnTo>
                                  <a:lnTo>
                                    <a:pt x="168" y="972"/>
                                  </a:lnTo>
                                  <a:lnTo>
                                    <a:pt x="156" y="948"/>
                                  </a:lnTo>
                                  <a:lnTo>
                                    <a:pt x="156" y="936"/>
                                  </a:lnTo>
                                  <a:lnTo>
                                    <a:pt x="168" y="924"/>
                                  </a:lnTo>
                                  <a:lnTo>
                                    <a:pt x="168" y="858"/>
                                  </a:lnTo>
                                  <a:lnTo>
                                    <a:pt x="174" y="852"/>
                                  </a:lnTo>
                                  <a:lnTo>
                                    <a:pt x="180" y="840"/>
                                  </a:lnTo>
                                  <a:lnTo>
                                    <a:pt x="192" y="828"/>
                                  </a:lnTo>
                                  <a:lnTo>
                                    <a:pt x="192" y="816"/>
                                  </a:lnTo>
                                  <a:lnTo>
                                    <a:pt x="198" y="804"/>
                                  </a:lnTo>
                                  <a:lnTo>
                                    <a:pt x="198" y="792"/>
                                  </a:lnTo>
                                  <a:lnTo>
                                    <a:pt x="204" y="774"/>
                                  </a:lnTo>
                                  <a:lnTo>
                                    <a:pt x="204" y="762"/>
                                  </a:lnTo>
                                  <a:lnTo>
                                    <a:pt x="222" y="762"/>
                                  </a:lnTo>
                                  <a:lnTo>
                                    <a:pt x="228" y="756"/>
                                  </a:lnTo>
                                  <a:lnTo>
                                    <a:pt x="240" y="750"/>
                                  </a:lnTo>
                                  <a:lnTo>
                                    <a:pt x="240" y="738"/>
                                  </a:lnTo>
                                  <a:lnTo>
                                    <a:pt x="234" y="726"/>
                                  </a:lnTo>
                                  <a:lnTo>
                                    <a:pt x="210" y="714"/>
                                  </a:lnTo>
                                  <a:lnTo>
                                    <a:pt x="204" y="708"/>
                                  </a:lnTo>
                                  <a:lnTo>
                                    <a:pt x="198" y="708"/>
                                  </a:lnTo>
                                  <a:lnTo>
                                    <a:pt x="204" y="708"/>
                                  </a:lnTo>
                                  <a:lnTo>
                                    <a:pt x="216" y="696"/>
                                  </a:lnTo>
                                  <a:lnTo>
                                    <a:pt x="222" y="684"/>
                                  </a:lnTo>
                                  <a:lnTo>
                                    <a:pt x="228" y="678"/>
                                  </a:lnTo>
                                  <a:lnTo>
                                    <a:pt x="222" y="666"/>
                                  </a:lnTo>
                                  <a:lnTo>
                                    <a:pt x="210" y="654"/>
                                  </a:lnTo>
                                  <a:lnTo>
                                    <a:pt x="198" y="648"/>
                                  </a:lnTo>
                                  <a:lnTo>
                                    <a:pt x="192" y="642"/>
                                  </a:lnTo>
                                  <a:lnTo>
                                    <a:pt x="192" y="624"/>
                                  </a:lnTo>
                                  <a:lnTo>
                                    <a:pt x="216" y="600"/>
                                  </a:lnTo>
                                  <a:lnTo>
                                    <a:pt x="216" y="594"/>
                                  </a:lnTo>
                                  <a:lnTo>
                                    <a:pt x="204" y="594"/>
                                  </a:lnTo>
                                  <a:lnTo>
                                    <a:pt x="192" y="588"/>
                                  </a:lnTo>
                                  <a:lnTo>
                                    <a:pt x="186" y="582"/>
                                  </a:lnTo>
                                  <a:lnTo>
                                    <a:pt x="186" y="576"/>
                                  </a:lnTo>
                                  <a:lnTo>
                                    <a:pt x="192" y="570"/>
                                  </a:lnTo>
                                  <a:lnTo>
                                    <a:pt x="198" y="558"/>
                                  </a:lnTo>
                                  <a:lnTo>
                                    <a:pt x="210" y="552"/>
                                  </a:lnTo>
                                  <a:lnTo>
                                    <a:pt x="222" y="540"/>
                                  </a:lnTo>
                                  <a:lnTo>
                                    <a:pt x="240" y="534"/>
                                  </a:lnTo>
                                  <a:lnTo>
                                    <a:pt x="252" y="528"/>
                                  </a:lnTo>
                                  <a:lnTo>
                                    <a:pt x="258" y="522"/>
                                  </a:lnTo>
                                  <a:lnTo>
                                    <a:pt x="264" y="522"/>
                                  </a:lnTo>
                                  <a:lnTo>
                                    <a:pt x="276" y="438"/>
                                  </a:lnTo>
                                  <a:lnTo>
                                    <a:pt x="264" y="420"/>
                                  </a:lnTo>
                                  <a:lnTo>
                                    <a:pt x="222" y="420"/>
                                  </a:lnTo>
                                  <a:lnTo>
                                    <a:pt x="216" y="408"/>
                                  </a:lnTo>
                                  <a:lnTo>
                                    <a:pt x="216" y="384"/>
                                  </a:lnTo>
                                  <a:lnTo>
                                    <a:pt x="192" y="360"/>
                                  </a:lnTo>
                                  <a:lnTo>
                                    <a:pt x="192" y="294"/>
                                  </a:lnTo>
                                  <a:lnTo>
                                    <a:pt x="186" y="288"/>
                                  </a:lnTo>
                                  <a:lnTo>
                                    <a:pt x="174" y="282"/>
                                  </a:lnTo>
                                  <a:lnTo>
                                    <a:pt x="168" y="276"/>
                                  </a:lnTo>
                                  <a:lnTo>
                                    <a:pt x="156" y="270"/>
                                  </a:lnTo>
                                  <a:lnTo>
                                    <a:pt x="150" y="264"/>
                                  </a:lnTo>
                                  <a:lnTo>
                                    <a:pt x="144" y="264"/>
                                  </a:lnTo>
                                  <a:lnTo>
                                    <a:pt x="144" y="240"/>
                                  </a:lnTo>
                                  <a:lnTo>
                                    <a:pt x="138" y="234"/>
                                  </a:lnTo>
                                  <a:lnTo>
                                    <a:pt x="132" y="222"/>
                                  </a:lnTo>
                                  <a:lnTo>
                                    <a:pt x="132" y="210"/>
                                  </a:lnTo>
                                  <a:lnTo>
                                    <a:pt x="138" y="204"/>
                                  </a:lnTo>
                                  <a:lnTo>
                                    <a:pt x="144" y="192"/>
                                  </a:lnTo>
                                  <a:lnTo>
                                    <a:pt x="150" y="186"/>
                                  </a:lnTo>
                                  <a:lnTo>
                                    <a:pt x="132" y="168"/>
                                  </a:lnTo>
                                  <a:lnTo>
                                    <a:pt x="144" y="156"/>
                                  </a:lnTo>
                                  <a:lnTo>
                                    <a:pt x="150" y="144"/>
                                  </a:lnTo>
                                  <a:lnTo>
                                    <a:pt x="150" y="138"/>
                                  </a:lnTo>
                                  <a:lnTo>
                                    <a:pt x="144" y="126"/>
                                  </a:lnTo>
                                  <a:lnTo>
                                    <a:pt x="120" y="114"/>
                                  </a:lnTo>
                                  <a:lnTo>
                                    <a:pt x="114" y="114"/>
                                  </a:lnTo>
                                  <a:lnTo>
                                    <a:pt x="102" y="108"/>
                                  </a:lnTo>
                                  <a:lnTo>
                                    <a:pt x="90" y="30"/>
                                  </a:lnTo>
                                  <a:lnTo>
                                    <a:pt x="66" y="30"/>
                                  </a:lnTo>
                                  <a:lnTo>
                                    <a:pt x="48" y="0"/>
                                  </a:lnTo>
                                  <a:lnTo>
                                    <a:pt x="36" y="6"/>
                                  </a:lnTo>
                                  <a:lnTo>
                                    <a:pt x="42" y="18"/>
                                  </a:lnTo>
                                  <a:lnTo>
                                    <a:pt x="42" y="36"/>
                                  </a:lnTo>
                                  <a:lnTo>
                                    <a:pt x="36" y="42"/>
                                  </a:lnTo>
                                  <a:lnTo>
                                    <a:pt x="0" y="66"/>
                                  </a:lnTo>
                                  <a:lnTo>
                                    <a:pt x="0" y="108"/>
                                  </a:lnTo>
                                  <a:lnTo>
                                    <a:pt x="24" y="156"/>
                                  </a:lnTo>
                                  <a:lnTo>
                                    <a:pt x="30" y="174"/>
                                  </a:lnTo>
                                  <a:lnTo>
                                    <a:pt x="36" y="228"/>
                                  </a:lnTo>
                                  <a:lnTo>
                                    <a:pt x="36" y="282"/>
                                  </a:lnTo>
                                  <a:lnTo>
                                    <a:pt x="48" y="318"/>
                                  </a:lnTo>
                                  <a:lnTo>
                                    <a:pt x="48" y="360"/>
                                  </a:lnTo>
                                  <a:lnTo>
                                    <a:pt x="54" y="384"/>
                                  </a:lnTo>
                                  <a:lnTo>
                                    <a:pt x="54" y="432"/>
                                  </a:lnTo>
                                  <a:lnTo>
                                    <a:pt x="30" y="444"/>
                                  </a:lnTo>
                                  <a:lnTo>
                                    <a:pt x="36" y="474"/>
                                  </a:lnTo>
                                  <a:lnTo>
                                    <a:pt x="54" y="486"/>
                                  </a:lnTo>
                                  <a:lnTo>
                                    <a:pt x="48" y="582"/>
                                  </a:lnTo>
                                  <a:lnTo>
                                    <a:pt x="72" y="624"/>
                                  </a:lnTo>
                                  <a:lnTo>
                                    <a:pt x="54" y="642"/>
                                  </a:lnTo>
                                  <a:lnTo>
                                    <a:pt x="60" y="702"/>
                                  </a:lnTo>
                                  <a:lnTo>
                                    <a:pt x="66" y="708"/>
                                  </a:lnTo>
                                  <a:lnTo>
                                    <a:pt x="78" y="732"/>
                                  </a:lnTo>
                                  <a:lnTo>
                                    <a:pt x="78" y="744"/>
                                  </a:lnTo>
                                  <a:lnTo>
                                    <a:pt x="72" y="756"/>
                                  </a:lnTo>
                                  <a:lnTo>
                                    <a:pt x="66" y="762"/>
                                  </a:lnTo>
                                  <a:lnTo>
                                    <a:pt x="60" y="762"/>
                                  </a:lnTo>
                                  <a:lnTo>
                                    <a:pt x="60" y="792"/>
                                  </a:lnTo>
                                  <a:lnTo>
                                    <a:pt x="72" y="810"/>
                                  </a:lnTo>
                                  <a:lnTo>
                                    <a:pt x="60" y="822"/>
                                  </a:lnTo>
                                  <a:lnTo>
                                    <a:pt x="48" y="846"/>
                                  </a:lnTo>
                                  <a:lnTo>
                                    <a:pt x="48" y="852"/>
                                  </a:lnTo>
                                  <a:lnTo>
                                    <a:pt x="60" y="852"/>
                                  </a:lnTo>
                                  <a:lnTo>
                                    <a:pt x="60" y="864"/>
                                  </a:lnTo>
                                  <a:lnTo>
                                    <a:pt x="66" y="870"/>
                                  </a:lnTo>
                                  <a:lnTo>
                                    <a:pt x="66" y="888"/>
                                  </a:lnTo>
                                  <a:lnTo>
                                    <a:pt x="54" y="900"/>
                                  </a:lnTo>
                                  <a:lnTo>
                                    <a:pt x="54" y="906"/>
                                  </a:lnTo>
                                  <a:lnTo>
                                    <a:pt x="48" y="912"/>
                                  </a:lnTo>
                                  <a:lnTo>
                                    <a:pt x="48" y="936"/>
                                  </a:lnTo>
                                  <a:lnTo>
                                    <a:pt x="54" y="948"/>
                                  </a:lnTo>
                                  <a:lnTo>
                                    <a:pt x="60" y="954"/>
                                  </a:lnTo>
                                  <a:lnTo>
                                    <a:pt x="66" y="954"/>
                                  </a:lnTo>
                                  <a:lnTo>
                                    <a:pt x="78" y="966"/>
                                  </a:lnTo>
                                  <a:lnTo>
                                    <a:pt x="78" y="1020"/>
                                  </a:lnTo>
                                  <a:lnTo>
                                    <a:pt x="60" y="1020"/>
                                  </a:lnTo>
                                  <a:lnTo>
                                    <a:pt x="60" y="1044"/>
                                  </a:lnTo>
                                  <a:lnTo>
                                    <a:pt x="66" y="1056"/>
                                  </a:lnTo>
                                  <a:lnTo>
                                    <a:pt x="90" y="1128"/>
                                  </a:lnTo>
                                  <a:lnTo>
                                    <a:pt x="96" y="1140"/>
                                  </a:lnTo>
                                  <a:lnTo>
                                    <a:pt x="102" y="1146"/>
                                  </a:lnTo>
                                  <a:lnTo>
                                    <a:pt x="102" y="1164"/>
                                  </a:lnTo>
                                  <a:lnTo>
                                    <a:pt x="108" y="1170"/>
                                  </a:lnTo>
                                  <a:lnTo>
                                    <a:pt x="114" y="1182"/>
                                  </a:lnTo>
                                  <a:lnTo>
                                    <a:pt x="120" y="1188"/>
                                  </a:lnTo>
                                  <a:lnTo>
                                    <a:pt x="120" y="1236"/>
                                  </a:lnTo>
                                  <a:lnTo>
                                    <a:pt x="114" y="1266"/>
                                  </a:lnTo>
                                  <a:lnTo>
                                    <a:pt x="138" y="1290"/>
                                  </a:lnTo>
                                  <a:lnTo>
                                    <a:pt x="138" y="1296"/>
                                  </a:lnTo>
                                  <a:lnTo>
                                    <a:pt x="132" y="1302"/>
                                  </a:lnTo>
                                  <a:lnTo>
                                    <a:pt x="126" y="1314"/>
                                  </a:lnTo>
                                  <a:lnTo>
                                    <a:pt x="126" y="1326"/>
                                  </a:lnTo>
                                  <a:lnTo>
                                    <a:pt x="120" y="1338"/>
                                  </a:lnTo>
                                  <a:lnTo>
                                    <a:pt x="120" y="1416"/>
                                  </a:lnTo>
                                  <a:lnTo>
                                    <a:pt x="102" y="1452"/>
                                  </a:lnTo>
                                  <a:lnTo>
                                    <a:pt x="114" y="1464"/>
                                  </a:lnTo>
                                  <a:lnTo>
                                    <a:pt x="114" y="1470"/>
                                  </a:lnTo>
                                  <a:lnTo>
                                    <a:pt x="108" y="1476"/>
                                  </a:lnTo>
                                  <a:lnTo>
                                    <a:pt x="108" y="1536"/>
                                  </a:lnTo>
                                  <a:lnTo>
                                    <a:pt x="102" y="1554"/>
                                  </a:lnTo>
                                  <a:lnTo>
                                    <a:pt x="102" y="1578"/>
                                  </a:lnTo>
                                  <a:lnTo>
                                    <a:pt x="84" y="1584"/>
                                  </a:lnTo>
                                  <a:lnTo>
                                    <a:pt x="84" y="1608"/>
                                  </a:lnTo>
                                  <a:lnTo>
                                    <a:pt x="108" y="1650"/>
                                  </a:lnTo>
                                  <a:lnTo>
                                    <a:pt x="108" y="1692"/>
                                  </a:lnTo>
                                  <a:lnTo>
                                    <a:pt x="114" y="1704"/>
                                  </a:lnTo>
                                  <a:lnTo>
                                    <a:pt x="144" y="1734"/>
                                  </a:lnTo>
                                  <a:lnTo>
                                    <a:pt x="156" y="1758"/>
                                  </a:lnTo>
                                  <a:lnTo>
                                    <a:pt x="156" y="1800"/>
                                  </a:lnTo>
                                  <a:lnTo>
                                    <a:pt x="150" y="1812"/>
                                  </a:lnTo>
                                  <a:lnTo>
                                    <a:pt x="150" y="1824"/>
                                  </a:lnTo>
                                  <a:lnTo>
                                    <a:pt x="162" y="1836"/>
                                  </a:lnTo>
                                  <a:lnTo>
                                    <a:pt x="162" y="1896"/>
                                  </a:lnTo>
                                  <a:lnTo>
                                    <a:pt x="168" y="1908"/>
                                  </a:lnTo>
                                  <a:lnTo>
                                    <a:pt x="174" y="1914"/>
                                  </a:lnTo>
                                  <a:lnTo>
                                    <a:pt x="186" y="1920"/>
                                  </a:lnTo>
                                  <a:lnTo>
                                    <a:pt x="192" y="1926"/>
                                  </a:lnTo>
                                  <a:lnTo>
                                    <a:pt x="198" y="1926"/>
                                  </a:lnTo>
                                  <a:lnTo>
                                    <a:pt x="192" y="1944"/>
                                  </a:lnTo>
                                  <a:lnTo>
                                    <a:pt x="234" y="1944"/>
                                  </a:lnTo>
                                  <a:lnTo>
                                    <a:pt x="234" y="1914"/>
                                  </a:lnTo>
                                  <a:lnTo>
                                    <a:pt x="246" y="1926"/>
                                  </a:lnTo>
                                  <a:lnTo>
                                    <a:pt x="258" y="1932"/>
                                  </a:lnTo>
                                  <a:lnTo>
                                    <a:pt x="270" y="1932"/>
                                  </a:lnTo>
                                  <a:lnTo>
                                    <a:pt x="276" y="1926"/>
                                  </a:lnTo>
                                  <a:lnTo>
                                    <a:pt x="276" y="1914"/>
                                  </a:lnTo>
                                  <a:lnTo>
                                    <a:pt x="288" y="1932"/>
                                  </a:lnTo>
                                  <a:lnTo>
                                    <a:pt x="282" y="1938"/>
                                  </a:lnTo>
                                  <a:lnTo>
                                    <a:pt x="270" y="1944"/>
                                  </a:lnTo>
                                  <a:lnTo>
                                    <a:pt x="264" y="1956"/>
                                  </a:lnTo>
                                  <a:lnTo>
                                    <a:pt x="258" y="1962"/>
                                  </a:lnTo>
                                  <a:lnTo>
                                    <a:pt x="258" y="1968"/>
                                  </a:lnTo>
                                  <a:lnTo>
                                    <a:pt x="288" y="1968"/>
                                  </a:lnTo>
                                  <a:lnTo>
                                    <a:pt x="294" y="1974"/>
                                  </a:lnTo>
                                  <a:lnTo>
                                    <a:pt x="294" y="1992"/>
                                  </a:lnTo>
                                  <a:lnTo>
                                    <a:pt x="270" y="1986"/>
                                  </a:lnTo>
                                  <a:lnTo>
                                    <a:pt x="288" y="2010"/>
                                  </a:lnTo>
                                  <a:lnTo>
                                    <a:pt x="276" y="2022"/>
                                  </a:lnTo>
                                  <a:lnTo>
                                    <a:pt x="294" y="2046"/>
                                  </a:lnTo>
                                  <a:lnTo>
                                    <a:pt x="276" y="2064"/>
                                  </a:lnTo>
                                  <a:lnTo>
                                    <a:pt x="270" y="2076"/>
                                  </a:lnTo>
                                  <a:lnTo>
                                    <a:pt x="270" y="2082"/>
                                  </a:lnTo>
                                  <a:lnTo>
                                    <a:pt x="276" y="2088"/>
                                  </a:lnTo>
                                  <a:lnTo>
                                    <a:pt x="282" y="2088"/>
                                  </a:lnTo>
                                  <a:lnTo>
                                    <a:pt x="306" y="2100"/>
                                  </a:lnTo>
                                  <a:lnTo>
                                    <a:pt x="318" y="2100"/>
                                  </a:lnTo>
                                  <a:lnTo>
                                    <a:pt x="300" y="2118"/>
                                  </a:lnTo>
                                  <a:lnTo>
                                    <a:pt x="300" y="2130"/>
                                  </a:lnTo>
                                  <a:lnTo>
                                    <a:pt x="312" y="2136"/>
                                  </a:lnTo>
                                  <a:lnTo>
                                    <a:pt x="318" y="2142"/>
                                  </a:lnTo>
                                  <a:lnTo>
                                    <a:pt x="330" y="2148"/>
                                  </a:lnTo>
                                  <a:lnTo>
                                    <a:pt x="354" y="2148"/>
                                  </a:lnTo>
                                  <a:lnTo>
                                    <a:pt x="360" y="2184"/>
                                  </a:lnTo>
                                  <a:lnTo>
                                    <a:pt x="354" y="2184"/>
                                  </a:lnTo>
                                  <a:lnTo>
                                    <a:pt x="324" y="2214"/>
                                  </a:lnTo>
                                  <a:lnTo>
                                    <a:pt x="324" y="2220"/>
                                  </a:lnTo>
                                  <a:lnTo>
                                    <a:pt x="330" y="2226"/>
                                  </a:lnTo>
                                  <a:lnTo>
                                    <a:pt x="354" y="2226"/>
                                  </a:lnTo>
                                  <a:lnTo>
                                    <a:pt x="366" y="2232"/>
                                  </a:lnTo>
                                  <a:lnTo>
                                    <a:pt x="378" y="2244"/>
                                  </a:lnTo>
                                  <a:lnTo>
                                    <a:pt x="348" y="2244"/>
                                  </a:lnTo>
                                  <a:lnTo>
                                    <a:pt x="342" y="2238"/>
                                  </a:lnTo>
                                  <a:lnTo>
                                    <a:pt x="330" y="2238"/>
                                  </a:lnTo>
                                  <a:lnTo>
                                    <a:pt x="324" y="2244"/>
                                  </a:lnTo>
                                  <a:lnTo>
                                    <a:pt x="324" y="2250"/>
                                  </a:lnTo>
                                  <a:lnTo>
                                    <a:pt x="354" y="2256"/>
                                  </a:lnTo>
                                  <a:lnTo>
                                    <a:pt x="330" y="2268"/>
                                  </a:lnTo>
                                  <a:lnTo>
                                    <a:pt x="336" y="2292"/>
                                  </a:lnTo>
                                  <a:lnTo>
                                    <a:pt x="348" y="2292"/>
                                  </a:lnTo>
                                  <a:lnTo>
                                    <a:pt x="348" y="2316"/>
                                  </a:lnTo>
                                  <a:lnTo>
                                    <a:pt x="336" y="2328"/>
                                  </a:lnTo>
                                  <a:lnTo>
                                    <a:pt x="336" y="2322"/>
                                  </a:lnTo>
                                  <a:lnTo>
                                    <a:pt x="330" y="2316"/>
                                  </a:lnTo>
                                  <a:lnTo>
                                    <a:pt x="324" y="2304"/>
                                  </a:lnTo>
                                  <a:lnTo>
                                    <a:pt x="324" y="2298"/>
                                  </a:lnTo>
                                  <a:lnTo>
                                    <a:pt x="288" y="2298"/>
                                  </a:lnTo>
                                  <a:lnTo>
                                    <a:pt x="306" y="2292"/>
                                  </a:lnTo>
                                  <a:lnTo>
                                    <a:pt x="282" y="2268"/>
                                  </a:lnTo>
                                  <a:lnTo>
                                    <a:pt x="276" y="2268"/>
                                  </a:lnTo>
                                  <a:lnTo>
                                    <a:pt x="276" y="2280"/>
                                  </a:lnTo>
                                  <a:lnTo>
                                    <a:pt x="270" y="2268"/>
                                  </a:lnTo>
                                  <a:lnTo>
                                    <a:pt x="228" y="2280"/>
                                  </a:lnTo>
                                  <a:lnTo>
                                    <a:pt x="264" y="2286"/>
                                  </a:lnTo>
                                  <a:lnTo>
                                    <a:pt x="258" y="2292"/>
                                  </a:lnTo>
                                  <a:lnTo>
                                    <a:pt x="252" y="2304"/>
                                  </a:lnTo>
                                  <a:lnTo>
                                    <a:pt x="246" y="2310"/>
                                  </a:lnTo>
                                  <a:lnTo>
                                    <a:pt x="234" y="2316"/>
                                  </a:lnTo>
                                  <a:lnTo>
                                    <a:pt x="228" y="2328"/>
                                  </a:lnTo>
                                  <a:lnTo>
                                    <a:pt x="222" y="2334"/>
                                  </a:lnTo>
                                  <a:lnTo>
                                    <a:pt x="222" y="2340"/>
                                  </a:lnTo>
                                  <a:lnTo>
                                    <a:pt x="228" y="2346"/>
                                  </a:lnTo>
                                  <a:lnTo>
                                    <a:pt x="240" y="2352"/>
                                  </a:lnTo>
                                  <a:lnTo>
                                    <a:pt x="252" y="2352"/>
                                  </a:lnTo>
                                  <a:lnTo>
                                    <a:pt x="252" y="2346"/>
                                  </a:lnTo>
                                  <a:lnTo>
                                    <a:pt x="240" y="2334"/>
                                  </a:lnTo>
                                  <a:lnTo>
                                    <a:pt x="264" y="2328"/>
                                  </a:lnTo>
                                  <a:lnTo>
                                    <a:pt x="282" y="2346"/>
                                  </a:lnTo>
                                  <a:lnTo>
                                    <a:pt x="324" y="2346"/>
                                  </a:lnTo>
                                  <a:lnTo>
                                    <a:pt x="336" y="2352"/>
                                  </a:lnTo>
                                  <a:lnTo>
                                    <a:pt x="342" y="2364"/>
                                  </a:lnTo>
                                  <a:lnTo>
                                    <a:pt x="354" y="2370"/>
                                  </a:lnTo>
                                  <a:lnTo>
                                    <a:pt x="354" y="2376"/>
                                  </a:lnTo>
                                  <a:lnTo>
                                    <a:pt x="336" y="2394"/>
                                  </a:lnTo>
                                  <a:lnTo>
                                    <a:pt x="342" y="2406"/>
                                  </a:lnTo>
                                  <a:lnTo>
                                    <a:pt x="360" y="2406"/>
                                  </a:lnTo>
                                  <a:lnTo>
                                    <a:pt x="360" y="2418"/>
                                  </a:lnTo>
                                  <a:lnTo>
                                    <a:pt x="378" y="2424"/>
                                  </a:lnTo>
                                  <a:lnTo>
                                    <a:pt x="384" y="2406"/>
                                  </a:lnTo>
                                  <a:lnTo>
                                    <a:pt x="402" y="2424"/>
                                  </a:lnTo>
                                  <a:lnTo>
                                    <a:pt x="408" y="2424"/>
                                  </a:lnTo>
                                  <a:lnTo>
                                    <a:pt x="420" y="2430"/>
                                  </a:lnTo>
                                  <a:lnTo>
                                    <a:pt x="426" y="2436"/>
                                  </a:lnTo>
                                  <a:lnTo>
                                    <a:pt x="426" y="2448"/>
                                  </a:lnTo>
                                  <a:lnTo>
                                    <a:pt x="414" y="2460"/>
                                  </a:lnTo>
                                  <a:lnTo>
                                    <a:pt x="408" y="2454"/>
                                  </a:lnTo>
                                  <a:lnTo>
                                    <a:pt x="396" y="2454"/>
                                  </a:lnTo>
                                  <a:lnTo>
                                    <a:pt x="384" y="2448"/>
                                  </a:lnTo>
                                  <a:lnTo>
                                    <a:pt x="378" y="2442"/>
                                  </a:lnTo>
                                  <a:lnTo>
                                    <a:pt x="366" y="2442"/>
                                  </a:lnTo>
                                  <a:lnTo>
                                    <a:pt x="366" y="2454"/>
                                  </a:lnTo>
                                  <a:lnTo>
                                    <a:pt x="372" y="2460"/>
                                  </a:lnTo>
                                  <a:lnTo>
                                    <a:pt x="378" y="2460"/>
                                  </a:lnTo>
                                  <a:lnTo>
                                    <a:pt x="390" y="2472"/>
                                  </a:lnTo>
                                  <a:lnTo>
                                    <a:pt x="402" y="2496"/>
                                  </a:lnTo>
                                  <a:lnTo>
                                    <a:pt x="402" y="2508"/>
                                  </a:lnTo>
                                  <a:lnTo>
                                    <a:pt x="384" y="2508"/>
                                  </a:lnTo>
                                  <a:lnTo>
                                    <a:pt x="396" y="2526"/>
                                  </a:lnTo>
                                  <a:lnTo>
                                    <a:pt x="414" y="2562"/>
                                  </a:lnTo>
                                  <a:lnTo>
                                    <a:pt x="426" y="2520"/>
                                  </a:lnTo>
                                  <a:lnTo>
                                    <a:pt x="426" y="2550"/>
                                  </a:lnTo>
                                  <a:lnTo>
                                    <a:pt x="444" y="2574"/>
                                  </a:lnTo>
                                  <a:lnTo>
                                    <a:pt x="420" y="2574"/>
                                  </a:lnTo>
                                  <a:lnTo>
                                    <a:pt x="426" y="2592"/>
                                  </a:lnTo>
                                  <a:lnTo>
                                    <a:pt x="450" y="2592"/>
                                  </a:lnTo>
                                  <a:lnTo>
                                    <a:pt x="432" y="2604"/>
                                  </a:lnTo>
                                  <a:lnTo>
                                    <a:pt x="462" y="2616"/>
                                  </a:lnTo>
                                  <a:lnTo>
                                    <a:pt x="444" y="2628"/>
                                  </a:lnTo>
                                  <a:lnTo>
                                    <a:pt x="474" y="2640"/>
                                  </a:lnTo>
                                  <a:lnTo>
                                    <a:pt x="462" y="2652"/>
                                  </a:lnTo>
                                  <a:lnTo>
                                    <a:pt x="480" y="2658"/>
                                  </a:lnTo>
                                  <a:lnTo>
                                    <a:pt x="480" y="2652"/>
                                  </a:lnTo>
                                  <a:lnTo>
                                    <a:pt x="486" y="2640"/>
                                  </a:lnTo>
                                  <a:lnTo>
                                    <a:pt x="486" y="2634"/>
                                  </a:lnTo>
                                  <a:lnTo>
                                    <a:pt x="492" y="2634"/>
                                  </a:lnTo>
                                  <a:lnTo>
                                    <a:pt x="498" y="2640"/>
                                  </a:lnTo>
                                  <a:lnTo>
                                    <a:pt x="504" y="2652"/>
                                  </a:lnTo>
                                  <a:lnTo>
                                    <a:pt x="498" y="2658"/>
                                  </a:lnTo>
                                  <a:lnTo>
                                    <a:pt x="498" y="2664"/>
                                  </a:lnTo>
                                  <a:lnTo>
                                    <a:pt x="492" y="2664"/>
                                  </a:lnTo>
                                  <a:lnTo>
                                    <a:pt x="480" y="2676"/>
                                  </a:lnTo>
                                  <a:lnTo>
                                    <a:pt x="480" y="2682"/>
                                  </a:lnTo>
                                  <a:lnTo>
                                    <a:pt x="486" y="2688"/>
                                  </a:lnTo>
                                  <a:lnTo>
                                    <a:pt x="516" y="2688"/>
                                  </a:lnTo>
                                  <a:lnTo>
                                    <a:pt x="516" y="2700"/>
                                  </a:lnTo>
                                  <a:lnTo>
                                    <a:pt x="540" y="2724"/>
                                  </a:lnTo>
                                  <a:lnTo>
                                    <a:pt x="552" y="2730"/>
                                  </a:lnTo>
                                  <a:lnTo>
                                    <a:pt x="558" y="2736"/>
                                  </a:lnTo>
                                  <a:lnTo>
                                    <a:pt x="558" y="2700"/>
                                  </a:lnTo>
                                  <a:lnTo>
                                    <a:pt x="564" y="2700"/>
                                  </a:lnTo>
                                  <a:lnTo>
                                    <a:pt x="570" y="2706"/>
                                  </a:lnTo>
                                  <a:lnTo>
                                    <a:pt x="582" y="2712"/>
                                  </a:lnTo>
                                  <a:lnTo>
                                    <a:pt x="600" y="2718"/>
                                  </a:lnTo>
                                  <a:lnTo>
                                    <a:pt x="624" y="2742"/>
                                  </a:lnTo>
                                  <a:lnTo>
                                    <a:pt x="618" y="2748"/>
                                  </a:lnTo>
                                  <a:lnTo>
                                    <a:pt x="618" y="2754"/>
                                  </a:lnTo>
                                  <a:lnTo>
                                    <a:pt x="612" y="2760"/>
                                  </a:lnTo>
                                  <a:lnTo>
                                    <a:pt x="630" y="2766"/>
                                  </a:lnTo>
                                  <a:lnTo>
                                    <a:pt x="630" y="2790"/>
                                  </a:lnTo>
                                  <a:lnTo>
                                    <a:pt x="684" y="2790"/>
                                  </a:lnTo>
                                  <a:lnTo>
                                    <a:pt x="696" y="2802"/>
                                  </a:lnTo>
                                  <a:lnTo>
                                    <a:pt x="666" y="2802"/>
                                  </a:lnTo>
                                  <a:lnTo>
                                    <a:pt x="654" y="2814"/>
                                  </a:lnTo>
                                  <a:lnTo>
                                    <a:pt x="630" y="2814"/>
                                  </a:lnTo>
                                  <a:lnTo>
                                    <a:pt x="618" y="2832"/>
                                  </a:lnTo>
                                  <a:lnTo>
                                    <a:pt x="648" y="2832"/>
                                  </a:lnTo>
                                  <a:lnTo>
                                    <a:pt x="636" y="2850"/>
                                  </a:lnTo>
                                  <a:lnTo>
                                    <a:pt x="666" y="2844"/>
                                  </a:lnTo>
                                  <a:lnTo>
                                    <a:pt x="666" y="2826"/>
                                  </a:lnTo>
                                  <a:lnTo>
                                    <a:pt x="690" y="2838"/>
                                  </a:lnTo>
                                  <a:lnTo>
                                    <a:pt x="696" y="2826"/>
                                  </a:lnTo>
                                  <a:lnTo>
                                    <a:pt x="702" y="2820"/>
                                  </a:lnTo>
                                  <a:lnTo>
                                    <a:pt x="714" y="2814"/>
                                  </a:lnTo>
                                  <a:lnTo>
                                    <a:pt x="720" y="2808"/>
                                  </a:lnTo>
                                  <a:lnTo>
                                    <a:pt x="732" y="2808"/>
                                  </a:lnTo>
                                  <a:lnTo>
                                    <a:pt x="732" y="2820"/>
                                  </a:lnTo>
                                  <a:lnTo>
                                    <a:pt x="726" y="2832"/>
                                  </a:lnTo>
                                  <a:lnTo>
                                    <a:pt x="702" y="2856"/>
                                  </a:lnTo>
                                  <a:lnTo>
                                    <a:pt x="696" y="2850"/>
                                  </a:lnTo>
                                  <a:lnTo>
                                    <a:pt x="678" y="2850"/>
                                  </a:lnTo>
                                  <a:lnTo>
                                    <a:pt x="678" y="2868"/>
                                  </a:lnTo>
                                  <a:lnTo>
                                    <a:pt x="642" y="2868"/>
                                  </a:lnTo>
                                  <a:lnTo>
                                    <a:pt x="630" y="2880"/>
                                  </a:lnTo>
                                  <a:lnTo>
                                    <a:pt x="642" y="2886"/>
                                  </a:lnTo>
                                  <a:lnTo>
                                    <a:pt x="648" y="2916"/>
                                  </a:lnTo>
                                  <a:lnTo>
                                    <a:pt x="678" y="2898"/>
                                  </a:lnTo>
                                  <a:lnTo>
                                    <a:pt x="684" y="2910"/>
                                  </a:lnTo>
                                  <a:lnTo>
                                    <a:pt x="684" y="2916"/>
                                  </a:lnTo>
                                  <a:lnTo>
                                    <a:pt x="690" y="2916"/>
                                  </a:lnTo>
                                  <a:lnTo>
                                    <a:pt x="696" y="2910"/>
                                  </a:lnTo>
                                  <a:lnTo>
                                    <a:pt x="702" y="2898"/>
                                  </a:lnTo>
                                  <a:lnTo>
                                    <a:pt x="702" y="2892"/>
                                  </a:lnTo>
                                  <a:lnTo>
                                    <a:pt x="708" y="2880"/>
                                  </a:lnTo>
                                  <a:lnTo>
                                    <a:pt x="714" y="2874"/>
                                  </a:lnTo>
                                  <a:close/>
                                </a:path>
                              </a:pathLst>
                            </a:custGeom>
                            <a:solidFill>
                              <a:srgbClr val="5F5F8C"/>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49" name="China" descr="© INSCALE GmbH, 15.06.2010"/>
                            <a:cNvSpPr>
                              <a:spLocks noEditPoints="1"/>
                            </a:cNvSpPr>
                          </a:nvSpPr>
                          <a:spPr bwMode="gray">
                            <a:xfrm>
                              <a:off x="3842" y="509"/>
                              <a:ext cx="936" cy="723"/>
                            </a:xfrm>
                            <a:custGeom>
                              <a:avLst/>
                              <a:gdLst>
                                <a:gd name="T0" fmla="*/ 2147483647 w 3660"/>
                                <a:gd name="T1" fmla="*/ 2147483647 h 2826"/>
                                <a:gd name="T2" fmla="*/ 2147483647 w 3660"/>
                                <a:gd name="T3" fmla="*/ 2147483647 h 2826"/>
                                <a:gd name="T4" fmla="*/ 2147483647 w 3660"/>
                                <a:gd name="T5" fmla="*/ 2147483647 h 2826"/>
                                <a:gd name="T6" fmla="*/ 2147483647 w 3660"/>
                                <a:gd name="T7" fmla="*/ 2147483647 h 2826"/>
                                <a:gd name="T8" fmla="*/ 2147483647 w 3660"/>
                                <a:gd name="T9" fmla="*/ 2147483647 h 2826"/>
                                <a:gd name="T10" fmla="*/ 2147483647 w 3660"/>
                                <a:gd name="T11" fmla="*/ 2147483647 h 2826"/>
                                <a:gd name="T12" fmla="*/ 2147483647 w 3660"/>
                                <a:gd name="T13" fmla="*/ 2147483647 h 2826"/>
                                <a:gd name="T14" fmla="*/ 2147483647 w 3660"/>
                                <a:gd name="T15" fmla="*/ 2147483647 h 2826"/>
                                <a:gd name="T16" fmla="*/ 2147483647 w 3660"/>
                                <a:gd name="T17" fmla="*/ 2147483647 h 2826"/>
                                <a:gd name="T18" fmla="*/ 2147483647 w 3660"/>
                                <a:gd name="T19" fmla="*/ 2147483647 h 2826"/>
                                <a:gd name="T20" fmla="*/ 2147483647 w 3660"/>
                                <a:gd name="T21" fmla="*/ 2147483647 h 2826"/>
                                <a:gd name="T22" fmla="*/ 2147483647 w 3660"/>
                                <a:gd name="T23" fmla="*/ 2147483647 h 2826"/>
                                <a:gd name="T24" fmla="*/ 2147483647 w 3660"/>
                                <a:gd name="T25" fmla="*/ 2147483647 h 2826"/>
                                <a:gd name="T26" fmla="*/ 2147483647 w 3660"/>
                                <a:gd name="T27" fmla="*/ 2147483647 h 2826"/>
                                <a:gd name="T28" fmla="*/ 2147483647 w 3660"/>
                                <a:gd name="T29" fmla="*/ 2147483647 h 2826"/>
                                <a:gd name="T30" fmla="*/ 2147483647 w 3660"/>
                                <a:gd name="T31" fmla="*/ 2147483647 h 2826"/>
                                <a:gd name="T32" fmla="*/ 2147483647 w 3660"/>
                                <a:gd name="T33" fmla="*/ 2147483647 h 2826"/>
                                <a:gd name="T34" fmla="*/ 2147483647 w 3660"/>
                                <a:gd name="T35" fmla="*/ 2147483647 h 2826"/>
                                <a:gd name="T36" fmla="*/ 2147483647 w 3660"/>
                                <a:gd name="T37" fmla="*/ 2147483647 h 2826"/>
                                <a:gd name="T38" fmla="*/ 2147483647 w 3660"/>
                                <a:gd name="T39" fmla="*/ 2147483647 h 2826"/>
                                <a:gd name="T40" fmla="*/ 2147483647 w 3660"/>
                                <a:gd name="T41" fmla="*/ 2147483647 h 2826"/>
                                <a:gd name="T42" fmla="*/ 2147483647 w 3660"/>
                                <a:gd name="T43" fmla="*/ 2147483647 h 2826"/>
                                <a:gd name="T44" fmla="*/ 2147483647 w 3660"/>
                                <a:gd name="T45" fmla="*/ 2147483647 h 2826"/>
                                <a:gd name="T46" fmla="*/ 0 w 3660"/>
                                <a:gd name="T47" fmla="*/ 2147483647 h 2826"/>
                                <a:gd name="T48" fmla="*/ 2147483647 w 3660"/>
                                <a:gd name="T49" fmla="*/ 2147483647 h 2826"/>
                                <a:gd name="T50" fmla="*/ 2147483647 w 3660"/>
                                <a:gd name="T51" fmla="*/ 2147483647 h 2826"/>
                                <a:gd name="T52" fmla="*/ 2147483647 w 3660"/>
                                <a:gd name="T53" fmla="*/ 2147483647 h 2826"/>
                                <a:gd name="T54" fmla="*/ 2147483647 w 3660"/>
                                <a:gd name="T55" fmla="*/ 2147483647 h 2826"/>
                                <a:gd name="T56" fmla="*/ 2147483647 w 3660"/>
                                <a:gd name="T57" fmla="*/ 2147483647 h 2826"/>
                                <a:gd name="T58" fmla="*/ 2147483647 w 3660"/>
                                <a:gd name="T59" fmla="*/ 2147483647 h 2826"/>
                                <a:gd name="T60" fmla="*/ 2147483647 w 3660"/>
                                <a:gd name="T61" fmla="*/ 2147483647 h 2826"/>
                                <a:gd name="T62" fmla="*/ 2147483647 w 3660"/>
                                <a:gd name="T63" fmla="*/ 2147483647 h 2826"/>
                                <a:gd name="T64" fmla="*/ 2147483647 w 3660"/>
                                <a:gd name="T65" fmla="*/ 2147483647 h 2826"/>
                                <a:gd name="T66" fmla="*/ 2147483647 w 3660"/>
                                <a:gd name="T67" fmla="*/ 2147483647 h 2826"/>
                                <a:gd name="T68" fmla="*/ 2147483647 w 3660"/>
                                <a:gd name="T69" fmla="*/ 2147483647 h 2826"/>
                                <a:gd name="T70" fmla="*/ 2147483647 w 3660"/>
                                <a:gd name="T71" fmla="*/ 2147483647 h 2826"/>
                                <a:gd name="T72" fmla="*/ 2147483647 w 3660"/>
                                <a:gd name="T73" fmla="*/ 2147483647 h 2826"/>
                                <a:gd name="T74" fmla="*/ 2147483647 w 3660"/>
                                <a:gd name="T75" fmla="*/ 2147483647 h 2826"/>
                                <a:gd name="T76" fmla="*/ 2147483647 w 3660"/>
                                <a:gd name="T77" fmla="*/ 2147483647 h 2826"/>
                                <a:gd name="T78" fmla="*/ 2147483647 w 3660"/>
                                <a:gd name="T79" fmla="*/ 2147483647 h 2826"/>
                                <a:gd name="T80" fmla="*/ 2147483647 w 3660"/>
                                <a:gd name="T81" fmla="*/ 2147483647 h 2826"/>
                                <a:gd name="T82" fmla="*/ 2147483647 w 3660"/>
                                <a:gd name="T83" fmla="*/ 2147483647 h 2826"/>
                                <a:gd name="T84" fmla="*/ 2147483647 w 3660"/>
                                <a:gd name="T85" fmla="*/ 2147483647 h 2826"/>
                                <a:gd name="T86" fmla="*/ 2147483647 w 3660"/>
                                <a:gd name="T87" fmla="*/ 2147483647 h 2826"/>
                                <a:gd name="T88" fmla="*/ 2147483647 w 3660"/>
                                <a:gd name="T89" fmla="*/ 2147483647 h 2826"/>
                                <a:gd name="T90" fmla="*/ 2147483647 w 3660"/>
                                <a:gd name="T91" fmla="*/ 2147483647 h 2826"/>
                                <a:gd name="T92" fmla="*/ 2147483647 w 3660"/>
                                <a:gd name="T93" fmla="*/ 2147483647 h 2826"/>
                                <a:gd name="T94" fmla="*/ 2147483647 w 3660"/>
                                <a:gd name="T95" fmla="*/ 2147483647 h 2826"/>
                                <a:gd name="T96" fmla="*/ 2147483647 w 3660"/>
                                <a:gd name="T97" fmla="*/ 2147483647 h 2826"/>
                                <a:gd name="T98" fmla="*/ 2147483647 w 3660"/>
                                <a:gd name="T99" fmla="*/ 2147483647 h 2826"/>
                                <a:gd name="T100" fmla="*/ 2147483647 w 3660"/>
                                <a:gd name="T101" fmla="*/ 2147483647 h 2826"/>
                                <a:gd name="T102" fmla="*/ 2147483647 w 3660"/>
                                <a:gd name="T103" fmla="*/ 2147483647 h 2826"/>
                                <a:gd name="T104" fmla="*/ 2147483647 w 3660"/>
                                <a:gd name="T105" fmla="*/ 2147483647 h 2826"/>
                                <a:gd name="T106" fmla="*/ 2147483647 w 3660"/>
                                <a:gd name="T107" fmla="*/ 2147483647 h 2826"/>
                                <a:gd name="T108" fmla="*/ 2147483647 w 3660"/>
                                <a:gd name="T109" fmla="*/ 2147483647 h 2826"/>
                                <a:gd name="T110" fmla="*/ 2147483647 w 3660"/>
                                <a:gd name="T111" fmla="*/ 2147483647 h 2826"/>
                                <a:gd name="T112" fmla="*/ 2147483647 w 3660"/>
                                <a:gd name="T113" fmla="*/ 2147483647 h 2826"/>
                                <a:gd name="T114" fmla="*/ 2147483647 w 3660"/>
                                <a:gd name="T115" fmla="*/ 2147483647 h 2826"/>
                                <a:gd name="T116" fmla="*/ 2147483647 w 3660"/>
                                <a:gd name="T117" fmla="*/ 2147483647 h 2826"/>
                                <a:gd name="T118" fmla="*/ 2147483647 w 3660"/>
                                <a:gd name="T119" fmla="*/ 2147483647 h 2826"/>
                                <a:gd name="T120" fmla="*/ 2147483647 w 3660"/>
                                <a:gd name="T121" fmla="*/ 2147483647 h 2826"/>
                                <a:gd name="T122" fmla="*/ 2147483647 w 3660"/>
                                <a:gd name="T123" fmla="*/ 2147483647 h 282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 name="T186" fmla="*/ 0 w 3660"/>
                                <a:gd name="T187" fmla="*/ 0 h 2826"/>
                                <a:gd name="T188" fmla="*/ 3660 w 3660"/>
                                <a:gd name="T189" fmla="*/ 2826 h 2826"/>
                              </a:gdLst>
                              <a:ahLst/>
                              <a:cxnLst>
                                <a:cxn ang="T124">
                                  <a:pos x="T0" y="T1"/>
                                </a:cxn>
                                <a:cxn ang="T125">
                                  <a:pos x="T2" y="T3"/>
                                </a:cxn>
                                <a:cxn ang="T126">
                                  <a:pos x="T4" y="T5"/>
                                </a:cxn>
                                <a:cxn ang="T127">
                                  <a:pos x="T6" y="T7"/>
                                </a:cxn>
                                <a:cxn ang="T128">
                                  <a:pos x="T8" y="T9"/>
                                </a:cxn>
                                <a:cxn ang="T129">
                                  <a:pos x="T10" y="T11"/>
                                </a:cxn>
                                <a:cxn ang="T130">
                                  <a:pos x="T12" y="T13"/>
                                </a:cxn>
                                <a:cxn ang="T131">
                                  <a:pos x="T14" y="T15"/>
                                </a:cxn>
                                <a:cxn ang="T132">
                                  <a:pos x="T16" y="T17"/>
                                </a:cxn>
                                <a:cxn ang="T133">
                                  <a:pos x="T18" y="T19"/>
                                </a:cxn>
                                <a:cxn ang="T134">
                                  <a:pos x="T20" y="T21"/>
                                </a:cxn>
                                <a:cxn ang="T135">
                                  <a:pos x="T22" y="T23"/>
                                </a:cxn>
                                <a:cxn ang="T136">
                                  <a:pos x="T24" y="T25"/>
                                </a:cxn>
                                <a:cxn ang="T137">
                                  <a:pos x="T26" y="T27"/>
                                </a:cxn>
                                <a:cxn ang="T138">
                                  <a:pos x="T28" y="T29"/>
                                </a:cxn>
                                <a:cxn ang="T139">
                                  <a:pos x="T30" y="T31"/>
                                </a:cxn>
                                <a:cxn ang="T140">
                                  <a:pos x="T32" y="T33"/>
                                </a:cxn>
                                <a:cxn ang="T141">
                                  <a:pos x="T34" y="T35"/>
                                </a:cxn>
                                <a:cxn ang="T142">
                                  <a:pos x="T36" y="T37"/>
                                </a:cxn>
                                <a:cxn ang="T143">
                                  <a:pos x="T38" y="T39"/>
                                </a:cxn>
                                <a:cxn ang="T144">
                                  <a:pos x="T40" y="T41"/>
                                </a:cxn>
                                <a:cxn ang="T145">
                                  <a:pos x="T42" y="T43"/>
                                </a:cxn>
                                <a:cxn ang="T146">
                                  <a:pos x="T44" y="T45"/>
                                </a:cxn>
                                <a:cxn ang="T147">
                                  <a:pos x="T46" y="T47"/>
                                </a:cxn>
                                <a:cxn ang="T148">
                                  <a:pos x="T48" y="T49"/>
                                </a:cxn>
                                <a:cxn ang="T149">
                                  <a:pos x="T50" y="T51"/>
                                </a:cxn>
                                <a:cxn ang="T150">
                                  <a:pos x="T52" y="T53"/>
                                </a:cxn>
                                <a:cxn ang="T151">
                                  <a:pos x="T54" y="T55"/>
                                </a:cxn>
                                <a:cxn ang="T152">
                                  <a:pos x="T56" y="T57"/>
                                </a:cxn>
                                <a:cxn ang="T153">
                                  <a:pos x="T58" y="T59"/>
                                </a:cxn>
                                <a:cxn ang="T154">
                                  <a:pos x="T60" y="T61"/>
                                </a:cxn>
                                <a:cxn ang="T155">
                                  <a:pos x="T62" y="T63"/>
                                </a:cxn>
                                <a:cxn ang="T156">
                                  <a:pos x="T64" y="T65"/>
                                </a:cxn>
                                <a:cxn ang="T157">
                                  <a:pos x="T66" y="T67"/>
                                </a:cxn>
                                <a:cxn ang="T158">
                                  <a:pos x="T68" y="T69"/>
                                </a:cxn>
                                <a:cxn ang="T159">
                                  <a:pos x="T70" y="T71"/>
                                </a:cxn>
                                <a:cxn ang="T160">
                                  <a:pos x="T72" y="T73"/>
                                </a:cxn>
                                <a:cxn ang="T161">
                                  <a:pos x="T74" y="T75"/>
                                </a:cxn>
                                <a:cxn ang="T162">
                                  <a:pos x="T76" y="T77"/>
                                </a:cxn>
                                <a:cxn ang="T163">
                                  <a:pos x="T78" y="T79"/>
                                </a:cxn>
                                <a:cxn ang="T164">
                                  <a:pos x="T80" y="T81"/>
                                </a:cxn>
                                <a:cxn ang="T165">
                                  <a:pos x="T82" y="T83"/>
                                </a:cxn>
                                <a:cxn ang="T166">
                                  <a:pos x="T84" y="T85"/>
                                </a:cxn>
                                <a:cxn ang="T167">
                                  <a:pos x="T86" y="T87"/>
                                </a:cxn>
                                <a:cxn ang="T168">
                                  <a:pos x="T88" y="T89"/>
                                </a:cxn>
                                <a:cxn ang="T169">
                                  <a:pos x="T90" y="T91"/>
                                </a:cxn>
                                <a:cxn ang="T170">
                                  <a:pos x="T92" y="T93"/>
                                </a:cxn>
                                <a:cxn ang="T171">
                                  <a:pos x="T94" y="T95"/>
                                </a:cxn>
                                <a:cxn ang="T172">
                                  <a:pos x="T96" y="T97"/>
                                </a:cxn>
                                <a:cxn ang="T173">
                                  <a:pos x="T98" y="T99"/>
                                </a:cxn>
                                <a:cxn ang="T174">
                                  <a:pos x="T100" y="T101"/>
                                </a:cxn>
                                <a:cxn ang="T175">
                                  <a:pos x="T102" y="T103"/>
                                </a:cxn>
                                <a:cxn ang="T176">
                                  <a:pos x="T104" y="T105"/>
                                </a:cxn>
                                <a:cxn ang="T177">
                                  <a:pos x="T106" y="T107"/>
                                </a:cxn>
                                <a:cxn ang="T178">
                                  <a:pos x="T108" y="T109"/>
                                </a:cxn>
                                <a:cxn ang="T179">
                                  <a:pos x="T110" y="T111"/>
                                </a:cxn>
                                <a:cxn ang="T180">
                                  <a:pos x="T112" y="T113"/>
                                </a:cxn>
                                <a:cxn ang="T181">
                                  <a:pos x="T114" y="T115"/>
                                </a:cxn>
                                <a:cxn ang="T182">
                                  <a:pos x="T116" y="T117"/>
                                </a:cxn>
                                <a:cxn ang="T183">
                                  <a:pos x="T118" y="T119"/>
                                </a:cxn>
                                <a:cxn ang="T184">
                                  <a:pos x="T120" y="T121"/>
                                </a:cxn>
                                <a:cxn ang="T185">
                                  <a:pos x="T122" y="T123"/>
                                </a:cxn>
                              </a:cxnLst>
                              <a:rect l="T186" t="T187" r="T188" b="T189"/>
                              <a:pathLst>
                                <a:path w="3660" h="2826">
                                  <a:moveTo>
                                    <a:pt x="2862" y="2688"/>
                                  </a:moveTo>
                                  <a:lnTo>
                                    <a:pt x="2850" y="2682"/>
                                  </a:lnTo>
                                  <a:lnTo>
                                    <a:pt x="2772" y="2682"/>
                                  </a:lnTo>
                                  <a:lnTo>
                                    <a:pt x="2766" y="2700"/>
                                  </a:lnTo>
                                  <a:lnTo>
                                    <a:pt x="2748" y="2694"/>
                                  </a:lnTo>
                                  <a:lnTo>
                                    <a:pt x="2736" y="2718"/>
                                  </a:lnTo>
                                  <a:lnTo>
                                    <a:pt x="2730" y="2724"/>
                                  </a:lnTo>
                                  <a:lnTo>
                                    <a:pt x="2712" y="2760"/>
                                  </a:lnTo>
                                  <a:lnTo>
                                    <a:pt x="2718" y="2772"/>
                                  </a:lnTo>
                                  <a:lnTo>
                                    <a:pt x="2724" y="2790"/>
                                  </a:lnTo>
                                  <a:lnTo>
                                    <a:pt x="2754" y="2820"/>
                                  </a:lnTo>
                                  <a:lnTo>
                                    <a:pt x="2766" y="2826"/>
                                  </a:lnTo>
                                  <a:lnTo>
                                    <a:pt x="2772" y="2826"/>
                                  </a:lnTo>
                                  <a:lnTo>
                                    <a:pt x="2802" y="2820"/>
                                  </a:lnTo>
                                  <a:lnTo>
                                    <a:pt x="2820" y="2820"/>
                                  </a:lnTo>
                                  <a:lnTo>
                                    <a:pt x="2844" y="2808"/>
                                  </a:lnTo>
                                  <a:lnTo>
                                    <a:pt x="2850" y="2802"/>
                                  </a:lnTo>
                                  <a:lnTo>
                                    <a:pt x="2850" y="2754"/>
                                  </a:lnTo>
                                  <a:lnTo>
                                    <a:pt x="2856" y="2742"/>
                                  </a:lnTo>
                                  <a:lnTo>
                                    <a:pt x="2862" y="2736"/>
                                  </a:lnTo>
                                  <a:lnTo>
                                    <a:pt x="2868" y="2724"/>
                                  </a:lnTo>
                                  <a:lnTo>
                                    <a:pt x="2868" y="2700"/>
                                  </a:lnTo>
                                  <a:lnTo>
                                    <a:pt x="2862" y="2688"/>
                                  </a:lnTo>
                                  <a:close/>
                                  <a:moveTo>
                                    <a:pt x="3660" y="624"/>
                                  </a:moveTo>
                                  <a:lnTo>
                                    <a:pt x="3654" y="600"/>
                                  </a:lnTo>
                                  <a:lnTo>
                                    <a:pt x="3660" y="570"/>
                                  </a:lnTo>
                                  <a:lnTo>
                                    <a:pt x="3642" y="564"/>
                                  </a:lnTo>
                                  <a:lnTo>
                                    <a:pt x="3642" y="540"/>
                                  </a:lnTo>
                                  <a:lnTo>
                                    <a:pt x="3630" y="528"/>
                                  </a:lnTo>
                                  <a:lnTo>
                                    <a:pt x="3630" y="510"/>
                                  </a:lnTo>
                                  <a:lnTo>
                                    <a:pt x="3618" y="492"/>
                                  </a:lnTo>
                                  <a:lnTo>
                                    <a:pt x="3636" y="486"/>
                                  </a:lnTo>
                                  <a:lnTo>
                                    <a:pt x="3636" y="456"/>
                                  </a:lnTo>
                                  <a:lnTo>
                                    <a:pt x="3612" y="444"/>
                                  </a:lnTo>
                                  <a:lnTo>
                                    <a:pt x="3612" y="426"/>
                                  </a:lnTo>
                                  <a:lnTo>
                                    <a:pt x="3606" y="414"/>
                                  </a:lnTo>
                                  <a:lnTo>
                                    <a:pt x="3594" y="408"/>
                                  </a:lnTo>
                                  <a:lnTo>
                                    <a:pt x="3552" y="408"/>
                                  </a:lnTo>
                                  <a:lnTo>
                                    <a:pt x="3546" y="432"/>
                                  </a:lnTo>
                                  <a:lnTo>
                                    <a:pt x="3516" y="432"/>
                                  </a:lnTo>
                                  <a:lnTo>
                                    <a:pt x="3504" y="438"/>
                                  </a:lnTo>
                                  <a:lnTo>
                                    <a:pt x="3498" y="438"/>
                                  </a:lnTo>
                                  <a:lnTo>
                                    <a:pt x="3492" y="444"/>
                                  </a:lnTo>
                                  <a:lnTo>
                                    <a:pt x="3492" y="462"/>
                                  </a:lnTo>
                                  <a:lnTo>
                                    <a:pt x="3462" y="456"/>
                                  </a:lnTo>
                                  <a:lnTo>
                                    <a:pt x="3462" y="468"/>
                                  </a:lnTo>
                                  <a:lnTo>
                                    <a:pt x="3444" y="468"/>
                                  </a:lnTo>
                                  <a:lnTo>
                                    <a:pt x="3432" y="456"/>
                                  </a:lnTo>
                                  <a:lnTo>
                                    <a:pt x="3408" y="462"/>
                                  </a:lnTo>
                                  <a:lnTo>
                                    <a:pt x="3366" y="432"/>
                                  </a:lnTo>
                                  <a:lnTo>
                                    <a:pt x="3366" y="420"/>
                                  </a:lnTo>
                                  <a:lnTo>
                                    <a:pt x="3360" y="408"/>
                                  </a:lnTo>
                                  <a:lnTo>
                                    <a:pt x="3360" y="402"/>
                                  </a:lnTo>
                                  <a:lnTo>
                                    <a:pt x="3354" y="396"/>
                                  </a:lnTo>
                                  <a:lnTo>
                                    <a:pt x="3336" y="396"/>
                                  </a:lnTo>
                                  <a:lnTo>
                                    <a:pt x="3318" y="366"/>
                                  </a:lnTo>
                                  <a:lnTo>
                                    <a:pt x="3276" y="366"/>
                                  </a:lnTo>
                                  <a:lnTo>
                                    <a:pt x="3258" y="348"/>
                                  </a:lnTo>
                                  <a:lnTo>
                                    <a:pt x="3246" y="342"/>
                                  </a:lnTo>
                                  <a:lnTo>
                                    <a:pt x="3228" y="324"/>
                                  </a:lnTo>
                                  <a:lnTo>
                                    <a:pt x="3216" y="324"/>
                                  </a:lnTo>
                                  <a:lnTo>
                                    <a:pt x="3204" y="336"/>
                                  </a:lnTo>
                                  <a:lnTo>
                                    <a:pt x="3192" y="330"/>
                                  </a:lnTo>
                                  <a:lnTo>
                                    <a:pt x="3186" y="324"/>
                                  </a:lnTo>
                                  <a:lnTo>
                                    <a:pt x="3174" y="318"/>
                                  </a:lnTo>
                                  <a:lnTo>
                                    <a:pt x="3126" y="318"/>
                                  </a:lnTo>
                                  <a:lnTo>
                                    <a:pt x="3114" y="312"/>
                                  </a:lnTo>
                                  <a:lnTo>
                                    <a:pt x="3108" y="306"/>
                                  </a:lnTo>
                                  <a:lnTo>
                                    <a:pt x="3084" y="294"/>
                                  </a:lnTo>
                                  <a:lnTo>
                                    <a:pt x="3078" y="288"/>
                                  </a:lnTo>
                                  <a:lnTo>
                                    <a:pt x="3072" y="288"/>
                                  </a:lnTo>
                                  <a:lnTo>
                                    <a:pt x="3066" y="264"/>
                                  </a:lnTo>
                                  <a:lnTo>
                                    <a:pt x="3054" y="264"/>
                                  </a:lnTo>
                                  <a:lnTo>
                                    <a:pt x="3048" y="252"/>
                                  </a:lnTo>
                                  <a:lnTo>
                                    <a:pt x="3030" y="234"/>
                                  </a:lnTo>
                                  <a:lnTo>
                                    <a:pt x="3024" y="222"/>
                                  </a:lnTo>
                                  <a:lnTo>
                                    <a:pt x="2976" y="198"/>
                                  </a:lnTo>
                                  <a:lnTo>
                                    <a:pt x="2964" y="198"/>
                                  </a:lnTo>
                                  <a:lnTo>
                                    <a:pt x="2952" y="168"/>
                                  </a:lnTo>
                                  <a:lnTo>
                                    <a:pt x="2904" y="144"/>
                                  </a:lnTo>
                                  <a:lnTo>
                                    <a:pt x="2898" y="114"/>
                                  </a:lnTo>
                                  <a:lnTo>
                                    <a:pt x="2892" y="114"/>
                                  </a:lnTo>
                                  <a:lnTo>
                                    <a:pt x="2886" y="108"/>
                                  </a:lnTo>
                                  <a:lnTo>
                                    <a:pt x="2874" y="108"/>
                                  </a:lnTo>
                                  <a:lnTo>
                                    <a:pt x="2862" y="96"/>
                                  </a:lnTo>
                                  <a:lnTo>
                                    <a:pt x="2850" y="90"/>
                                  </a:lnTo>
                                  <a:lnTo>
                                    <a:pt x="2838" y="78"/>
                                  </a:lnTo>
                                  <a:lnTo>
                                    <a:pt x="2832" y="78"/>
                                  </a:lnTo>
                                  <a:lnTo>
                                    <a:pt x="2832" y="66"/>
                                  </a:lnTo>
                                  <a:lnTo>
                                    <a:pt x="2820" y="60"/>
                                  </a:lnTo>
                                  <a:lnTo>
                                    <a:pt x="2814" y="54"/>
                                  </a:lnTo>
                                  <a:lnTo>
                                    <a:pt x="2802" y="48"/>
                                  </a:lnTo>
                                  <a:lnTo>
                                    <a:pt x="2796" y="42"/>
                                  </a:lnTo>
                                  <a:lnTo>
                                    <a:pt x="2724" y="42"/>
                                  </a:lnTo>
                                  <a:lnTo>
                                    <a:pt x="2688" y="18"/>
                                  </a:lnTo>
                                  <a:lnTo>
                                    <a:pt x="2652" y="0"/>
                                  </a:lnTo>
                                  <a:lnTo>
                                    <a:pt x="2598" y="12"/>
                                  </a:lnTo>
                                  <a:lnTo>
                                    <a:pt x="2556" y="6"/>
                                  </a:lnTo>
                                  <a:lnTo>
                                    <a:pt x="2550" y="18"/>
                                  </a:lnTo>
                                  <a:lnTo>
                                    <a:pt x="2514" y="24"/>
                                  </a:lnTo>
                                  <a:lnTo>
                                    <a:pt x="2472" y="66"/>
                                  </a:lnTo>
                                  <a:lnTo>
                                    <a:pt x="2466" y="66"/>
                                  </a:lnTo>
                                  <a:lnTo>
                                    <a:pt x="2466" y="78"/>
                                  </a:lnTo>
                                  <a:lnTo>
                                    <a:pt x="2472" y="78"/>
                                  </a:lnTo>
                                  <a:lnTo>
                                    <a:pt x="2490" y="84"/>
                                  </a:lnTo>
                                  <a:lnTo>
                                    <a:pt x="2502" y="84"/>
                                  </a:lnTo>
                                  <a:lnTo>
                                    <a:pt x="2508" y="90"/>
                                  </a:lnTo>
                                  <a:lnTo>
                                    <a:pt x="2520" y="90"/>
                                  </a:lnTo>
                                  <a:lnTo>
                                    <a:pt x="2532" y="102"/>
                                  </a:lnTo>
                                  <a:lnTo>
                                    <a:pt x="2544" y="108"/>
                                  </a:lnTo>
                                  <a:lnTo>
                                    <a:pt x="2550" y="114"/>
                                  </a:lnTo>
                                  <a:lnTo>
                                    <a:pt x="2550" y="126"/>
                                  </a:lnTo>
                                  <a:lnTo>
                                    <a:pt x="2532" y="144"/>
                                  </a:lnTo>
                                  <a:lnTo>
                                    <a:pt x="2532" y="216"/>
                                  </a:lnTo>
                                  <a:lnTo>
                                    <a:pt x="2538" y="258"/>
                                  </a:lnTo>
                                  <a:lnTo>
                                    <a:pt x="2544" y="264"/>
                                  </a:lnTo>
                                  <a:lnTo>
                                    <a:pt x="2556" y="264"/>
                                  </a:lnTo>
                                  <a:lnTo>
                                    <a:pt x="2556" y="276"/>
                                  </a:lnTo>
                                  <a:lnTo>
                                    <a:pt x="2550" y="282"/>
                                  </a:lnTo>
                                  <a:lnTo>
                                    <a:pt x="2538" y="288"/>
                                  </a:lnTo>
                                  <a:lnTo>
                                    <a:pt x="2514" y="288"/>
                                  </a:lnTo>
                                  <a:lnTo>
                                    <a:pt x="2514" y="300"/>
                                  </a:lnTo>
                                  <a:lnTo>
                                    <a:pt x="2496" y="318"/>
                                  </a:lnTo>
                                  <a:lnTo>
                                    <a:pt x="2484" y="318"/>
                                  </a:lnTo>
                                  <a:lnTo>
                                    <a:pt x="2478" y="312"/>
                                  </a:lnTo>
                                  <a:lnTo>
                                    <a:pt x="2442" y="312"/>
                                  </a:lnTo>
                                  <a:lnTo>
                                    <a:pt x="2406" y="288"/>
                                  </a:lnTo>
                                  <a:lnTo>
                                    <a:pt x="2406" y="372"/>
                                  </a:lnTo>
                                  <a:lnTo>
                                    <a:pt x="2412" y="384"/>
                                  </a:lnTo>
                                  <a:lnTo>
                                    <a:pt x="2418" y="408"/>
                                  </a:lnTo>
                                  <a:lnTo>
                                    <a:pt x="2424" y="420"/>
                                  </a:lnTo>
                                  <a:lnTo>
                                    <a:pt x="2418" y="420"/>
                                  </a:lnTo>
                                  <a:lnTo>
                                    <a:pt x="2418" y="438"/>
                                  </a:lnTo>
                                  <a:lnTo>
                                    <a:pt x="2424" y="450"/>
                                  </a:lnTo>
                                  <a:lnTo>
                                    <a:pt x="2436" y="456"/>
                                  </a:lnTo>
                                  <a:lnTo>
                                    <a:pt x="2442" y="462"/>
                                  </a:lnTo>
                                  <a:lnTo>
                                    <a:pt x="2460" y="462"/>
                                  </a:lnTo>
                                  <a:lnTo>
                                    <a:pt x="2460" y="456"/>
                                  </a:lnTo>
                                  <a:lnTo>
                                    <a:pt x="2454" y="456"/>
                                  </a:lnTo>
                                  <a:lnTo>
                                    <a:pt x="2460" y="450"/>
                                  </a:lnTo>
                                  <a:lnTo>
                                    <a:pt x="2514" y="450"/>
                                  </a:lnTo>
                                  <a:lnTo>
                                    <a:pt x="2526" y="462"/>
                                  </a:lnTo>
                                  <a:lnTo>
                                    <a:pt x="2538" y="468"/>
                                  </a:lnTo>
                                  <a:lnTo>
                                    <a:pt x="2544" y="468"/>
                                  </a:lnTo>
                                  <a:lnTo>
                                    <a:pt x="2550" y="462"/>
                                  </a:lnTo>
                                  <a:lnTo>
                                    <a:pt x="2550" y="438"/>
                                  </a:lnTo>
                                  <a:lnTo>
                                    <a:pt x="2616" y="438"/>
                                  </a:lnTo>
                                  <a:lnTo>
                                    <a:pt x="2616" y="450"/>
                                  </a:lnTo>
                                  <a:lnTo>
                                    <a:pt x="2622" y="456"/>
                                  </a:lnTo>
                                  <a:lnTo>
                                    <a:pt x="2634" y="462"/>
                                  </a:lnTo>
                                  <a:lnTo>
                                    <a:pt x="2652" y="462"/>
                                  </a:lnTo>
                                  <a:lnTo>
                                    <a:pt x="2658" y="468"/>
                                  </a:lnTo>
                                  <a:lnTo>
                                    <a:pt x="2670" y="474"/>
                                  </a:lnTo>
                                  <a:lnTo>
                                    <a:pt x="2682" y="486"/>
                                  </a:lnTo>
                                  <a:lnTo>
                                    <a:pt x="2706" y="498"/>
                                  </a:lnTo>
                                  <a:lnTo>
                                    <a:pt x="2718" y="498"/>
                                  </a:lnTo>
                                  <a:lnTo>
                                    <a:pt x="2724" y="510"/>
                                  </a:lnTo>
                                  <a:lnTo>
                                    <a:pt x="2748" y="534"/>
                                  </a:lnTo>
                                  <a:lnTo>
                                    <a:pt x="2748" y="540"/>
                                  </a:lnTo>
                                  <a:lnTo>
                                    <a:pt x="2742" y="546"/>
                                  </a:lnTo>
                                  <a:lnTo>
                                    <a:pt x="2706" y="546"/>
                                  </a:lnTo>
                                  <a:lnTo>
                                    <a:pt x="2700" y="540"/>
                                  </a:lnTo>
                                  <a:lnTo>
                                    <a:pt x="2688" y="534"/>
                                  </a:lnTo>
                                  <a:lnTo>
                                    <a:pt x="2658" y="534"/>
                                  </a:lnTo>
                                  <a:lnTo>
                                    <a:pt x="2652" y="540"/>
                                  </a:lnTo>
                                  <a:lnTo>
                                    <a:pt x="2646" y="540"/>
                                  </a:lnTo>
                                  <a:lnTo>
                                    <a:pt x="2628" y="558"/>
                                  </a:lnTo>
                                  <a:lnTo>
                                    <a:pt x="2598" y="552"/>
                                  </a:lnTo>
                                  <a:lnTo>
                                    <a:pt x="2598" y="570"/>
                                  </a:lnTo>
                                  <a:lnTo>
                                    <a:pt x="2586" y="570"/>
                                  </a:lnTo>
                                  <a:lnTo>
                                    <a:pt x="2550" y="588"/>
                                  </a:lnTo>
                                  <a:lnTo>
                                    <a:pt x="2544" y="594"/>
                                  </a:lnTo>
                                  <a:lnTo>
                                    <a:pt x="2550" y="606"/>
                                  </a:lnTo>
                                  <a:lnTo>
                                    <a:pt x="2562" y="618"/>
                                  </a:lnTo>
                                  <a:lnTo>
                                    <a:pt x="2538" y="642"/>
                                  </a:lnTo>
                                  <a:lnTo>
                                    <a:pt x="2466" y="642"/>
                                  </a:lnTo>
                                  <a:lnTo>
                                    <a:pt x="2466" y="666"/>
                                  </a:lnTo>
                                  <a:lnTo>
                                    <a:pt x="2460" y="672"/>
                                  </a:lnTo>
                                  <a:lnTo>
                                    <a:pt x="2454" y="684"/>
                                  </a:lnTo>
                                  <a:lnTo>
                                    <a:pt x="2442" y="690"/>
                                  </a:lnTo>
                                  <a:lnTo>
                                    <a:pt x="2424" y="690"/>
                                  </a:lnTo>
                                  <a:lnTo>
                                    <a:pt x="2412" y="696"/>
                                  </a:lnTo>
                                  <a:lnTo>
                                    <a:pt x="2388" y="696"/>
                                  </a:lnTo>
                                  <a:lnTo>
                                    <a:pt x="2376" y="690"/>
                                  </a:lnTo>
                                  <a:lnTo>
                                    <a:pt x="2370" y="684"/>
                                  </a:lnTo>
                                  <a:lnTo>
                                    <a:pt x="2358" y="678"/>
                                  </a:lnTo>
                                  <a:lnTo>
                                    <a:pt x="2352" y="672"/>
                                  </a:lnTo>
                                  <a:lnTo>
                                    <a:pt x="2346" y="672"/>
                                  </a:lnTo>
                                  <a:lnTo>
                                    <a:pt x="2340" y="666"/>
                                  </a:lnTo>
                                  <a:lnTo>
                                    <a:pt x="2316" y="666"/>
                                  </a:lnTo>
                                  <a:lnTo>
                                    <a:pt x="2304" y="672"/>
                                  </a:lnTo>
                                  <a:lnTo>
                                    <a:pt x="2304" y="684"/>
                                  </a:lnTo>
                                  <a:lnTo>
                                    <a:pt x="2298" y="696"/>
                                  </a:lnTo>
                                  <a:lnTo>
                                    <a:pt x="2298" y="708"/>
                                  </a:lnTo>
                                  <a:lnTo>
                                    <a:pt x="2304" y="720"/>
                                  </a:lnTo>
                                  <a:lnTo>
                                    <a:pt x="2322" y="738"/>
                                  </a:lnTo>
                                  <a:lnTo>
                                    <a:pt x="2334" y="744"/>
                                  </a:lnTo>
                                  <a:lnTo>
                                    <a:pt x="2352" y="762"/>
                                  </a:lnTo>
                                  <a:lnTo>
                                    <a:pt x="2364" y="768"/>
                                  </a:lnTo>
                                  <a:lnTo>
                                    <a:pt x="2364" y="774"/>
                                  </a:lnTo>
                                  <a:lnTo>
                                    <a:pt x="2358" y="780"/>
                                  </a:lnTo>
                                  <a:lnTo>
                                    <a:pt x="2352" y="792"/>
                                  </a:lnTo>
                                  <a:lnTo>
                                    <a:pt x="2340" y="804"/>
                                  </a:lnTo>
                                  <a:lnTo>
                                    <a:pt x="2316" y="804"/>
                                  </a:lnTo>
                                  <a:lnTo>
                                    <a:pt x="2316" y="810"/>
                                  </a:lnTo>
                                  <a:lnTo>
                                    <a:pt x="2310" y="822"/>
                                  </a:lnTo>
                                  <a:lnTo>
                                    <a:pt x="2310" y="828"/>
                                  </a:lnTo>
                                  <a:lnTo>
                                    <a:pt x="2298" y="852"/>
                                  </a:lnTo>
                                  <a:lnTo>
                                    <a:pt x="2286" y="858"/>
                                  </a:lnTo>
                                  <a:lnTo>
                                    <a:pt x="2262" y="858"/>
                                  </a:lnTo>
                                  <a:lnTo>
                                    <a:pt x="2244" y="882"/>
                                  </a:lnTo>
                                  <a:lnTo>
                                    <a:pt x="2088" y="882"/>
                                  </a:lnTo>
                                  <a:lnTo>
                                    <a:pt x="2070" y="894"/>
                                  </a:lnTo>
                                  <a:lnTo>
                                    <a:pt x="2010" y="930"/>
                                  </a:lnTo>
                                  <a:lnTo>
                                    <a:pt x="1992" y="942"/>
                                  </a:lnTo>
                                  <a:lnTo>
                                    <a:pt x="1986" y="948"/>
                                  </a:lnTo>
                                  <a:lnTo>
                                    <a:pt x="1968" y="948"/>
                                  </a:lnTo>
                                  <a:lnTo>
                                    <a:pt x="1962" y="942"/>
                                  </a:lnTo>
                                  <a:lnTo>
                                    <a:pt x="1956" y="942"/>
                                  </a:lnTo>
                                  <a:lnTo>
                                    <a:pt x="1950" y="930"/>
                                  </a:lnTo>
                                  <a:lnTo>
                                    <a:pt x="1950" y="924"/>
                                  </a:lnTo>
                                  <a:lnTo>
                                    <a:pt x="1938" y="924"/>
                                  </a:lnTo>
                                  <a:lnTo>
                                    <a:pt x="1926" y="930"/>
                                  </a:lnTo>
                                  <a:lnTo>
                                    <a:pt x="1914" y="930"/>
                                  </a:lnTo>
                                  <a:lnTo>
                                    <a:pt x="1908" y="936"/>
                                  </a:lnTo>
                                  <a:lnTo>
                                    <a:pt x="1896" y="936"/>
                                  </a:lnTo>
                                  <a:lnTo>
                                    <a:pt x="1890" y="930"/>
                                  </a:lnTo>
                                  <a:lnTo>
                                    <a:pt x="1866" y="918"/>
                                  </a:lnTo>
                                  <a:lnTo>
                                    <a:pt x="1848" y="912"/>
                                  </a:lnTo>
                                  <a:lnTo>
                                    <a:pt x="1800" y="912"/>
                                  </a:lnTo>
                                  <a:lnTo>
                                    <a:pt x="1776" y="906"/>
                                  </a:lnTo>
                                  <a:lnTo>
                                    <a:pt x="1764" y="900"/>
                                  </a:lnTo>
                                  <a:lnTo>
                                    <a:pt x="1758" y="888"/>
                                  </a:lnTo>
                                  <a:lnTo>
                                    <a:pt x="1740" y="870"/>
                                  </a:lnTo>
                                  <a:lnTo>
                                    <a:pt x="1728" y="870"/>
                                  </a:lnTo>
                                  <a:lnTo>
                                    <a:pt x="1710" y="864"/>
                                  </a:lnTo>
                                  <a:lnTo>
                                    <a:pt x="1656" y="864"/>
                                  </a:lnTo>
                                  <a:lnTo>
                                    <a:pt x="1650" y="858"/>
                                  </a:lnTo>
                                  <a:lnTo>
                                    <a:pt x="1644" y="858"/>
                                  </a:lnTo>
                                  <a:lnTo>
                                    <a:pt x="1632" y="852"/>
                                  </a:lnTo>
                                  <a:lnTo>
                                    <a:pt x="1620" y="852"/>
                                  </a:lnTo>
                                  <a:lnTo>
                                    <a:pt x="1614" y="858"/>
                                  </a:lnTo>
                                  <a:lnTo>
                                    <a:pt x="1602" y="864"/>
                                  </a:lnTo>
                                  <a:lnTo>
                                    <a:pt x="1596" y="870"/>
                                  </a:lnTo>
                                  <a:lnTo>
                                    <a:pt x="1560" y="864"/>
                                  </a:lnTo>
                                  <a:lnTo>
                                    <a:pt x="1512" y="864"/>
                                  </a:lnTo>
                                  <a:lnTo>
                                    <a:pt x="1458" y="858"/>
                                  </a:lnTo>
                                  <a:lnTo>
                                    <a:pt x="1398" y="864"/>
                                  </a:lnTo>
                                  <a:lnTo>
                                    <a:pt x="1386" y="858"/>
                                  </a:lnTo>
                                  <a:lnTo>
                                    <a:pt x="1380" y="846"/>
                                  </a:lnTo>
                                  <a:lnTo>
                                    <a:pt x="1368" y="840"/>
                                  </a:lnTo>
                                  <a:lnTo>
                                    <a:pt x="1338" y="810"/>
                                  </a:lnTo>
                                  <a:lnTo>
                                    <a:pt x="1332" y="798"/>
                                  </a:lnTo>
                                  <a:lnTo>
                                    <a:pt x="1290" y="756"/>
                                  </a:lnTo>
                                  <a:lnTo>
                                    <a:pt x="1278" y="732"/>
                                  </a:lnTo>
                                  <a:lnTo>
                                    <a:pt x="1242" y="732"/>
                                  </a:lnTo>
                                  <a:lnTo>
                                    <a:pt x="1236" y="726"/>
                                  </a:lnTo>
                                  <a:lnTo>
                                    <a:pt x="1224" y="726"/>
                                  </a:lnTo>
                                  <a:lnTo>
                                    <a:pt x="1200" y="714"/>
                                  </a:lnTo>
                                  <a:lnTo>
                                    <a:pt x="1194" y="714"/>
                                  </a:lnTo>
                                  <a:lnTo>
                                    <a:pt x="1188" y="708"/>
                                  </a:lnTo>
                                  <a:lnTo>
                                    <a:pt x="1182" y="708"/>
                                  </a:lnTo>
                                  <a:lnTo>
                                    <a:pt x="1176" y="696"/>
                                  </a:lnTo>
                                  <a:lnTo>
                                    <a:pt x="1164" y="690"/>
                                  </a:lnTo>
                                  <a:lnTo>
                                    <a:pt x="1158" y="690"/>
                                  </a:lnTo>
                                  <a:lnTo>
                                    <a:pt x="1146" y="684"/>
                                  </a:lnTo>
                                  <a:lnTo>
                                    <a:pt x="1140" y="684"/>
                                  </a:lnTo>
                                  <a:lnTo>
                                    <a:pt x="1134" y="678"/>
                                  </a:lnTo>
                                  <a:lnTo>
                                    <a:pt x="1038" y="678"/>
                                  </a:lnTo>
                                  <a:lnTo>
                                    <a:pt x="1014" y="672"/>
                                  </a:lnTo>
                                  <a:lnTo>
                                    <a:pt x="996" y="666"/>
                                  </a:lnTo>
                                  <a:lnTo>
                                    <a:pt x="990" y="666"/>
                                  </a:lnTo>
                                  <a:lnTo>
                                    <a:pt x="978" y="660"/>
                                  </a:lnTo>
                                  <a:lnTo>
                                    <a:pt x="966" y="660"/>
                                  </a:lnTo>
                                  <a:lnTo>
                                    <a:pt x="954" y="654"/>
                                  </a:lnTo>
                                  <a:lnTo>
                                    <a:pt x="948" y="648"/>
                                  </a:lnTo>
                                  <a:lnTo>
                                    <a:pt x="942" y="636"/>
                                  </a:lnTo>
                                  <a:lnTo>
                                    <a:pt x="936" y="618"/>
                                  </a:lnTo>
                                  <a:lnTo>
                                    <a:pt x="936" y="606"/>
                                  </a:lnTo>
                                  <a:lnTo>
                                    <a:pt x="948" y="594"/>
                                  </a:lnTo>
                                  <a:lnTo>
                                    <a:pt x="948" y="588"/>
                                  </a:lnTo>
                                  <a:lnTo>
                                    <a:pt x="942" y="582"/>
                                  </a:lnTo>
                                  <a:lnTo>
                                    <a:pt x="936" y="570"/>
                                  </a:lnTo>
                                  <a:lnTo>
                                    <a:pt x="930" y="564"/>
                                  </a:lnTo>
                                  <a:lnTo>
                                    <a:pt x="930" y="552"/>
                                  </a:lnTo>
                                  <a:lnTo>
                                    <a:pt x="924" y="540"/>
                                  </a:lnTo>
                                  <a:lnTo>
                                    <a:pt x="912" y="528"/>
                                  </a:lnTo>
                                  <a:lnTo>
                                    <a:pt x="888" y="510"/>
                                  </a:lnTo>
                                  <a:lnTo>
                                    <a:pt x="876" y="492"/>
                                  </a:lnTo>
                                  <a:lnTo>
                                    <a:pt x="870" y="480"/>
                                  </a:lnTo>
                                  <a:lnTo>
                                    <a:pt x="852" y="462"/>
                                  </a:lnTo>
                                  <a:lnTo>
                                    <a:pt x="834" y="456"/>
                                  </a:lnTo>
                                  <a:lnTo>
                                    <a:pt x="822" y="450"/>
                                  </a:lnTo>
                                  <a:lnTo>
                                    <a:pt x="810" y="450"/>
                                  </a:lnTo>
                                  <a:lnTo>
                                    <a:pt x="804" y="444"/>
                                  </a:lnTo>
                                  <a:lnTo>
                                    <a:pt x="786" y="432"/>
                                  </a:lnTo>
                                  <a:lnTo>
                                    <a:pt x="750" y="444"/>
                                  </a:lnTo>
                                  <a:lnTo>
                                    <a:pt x="726" y="420"/>
                                  </a:lnTo>
                                  <a:lnTo>
                                    <a:pt x="720" y="408"/>
                                  </a:lnTo>
                                  <a:lnTo>
                                    <a:pt x="708" y="408"/>
                                  </a:lnTo>
                                  <a:lnTo>
                                    <a:pt x="696" y="402"/>
                                  </a:lnTo>
                                  <a:lnTo>
                                    <a:pt x="684" y="402"/>
                                  </a:lnTo>
                                  <a:lnTo>
                                    <a:pt x="672" y="396"/>
                                  </a:lnTo>
                                  <a:lnTo>
                                    <a:pt x="672" y="378"/>
                                  </a:lnTo>
                                  <a:lnTo>
                                    <a:pt x="648" y="378"/>
                                  </a:lnTo>
                                  <a:lnTo>
                                    <a:pt x="654" y="372"/>
                                  </a:lnTo>
                                  <a:lnTo>
                                    <a:pt x="654" y="360"/>
                                  </a:lnTo>
                                  <a:lnTo>
                                    <a:pt x="648" y="354"/>
                                  </a:lnTo>
                                  <a:lnTo>
                                    <a:pt x="612" y="354"/>
                                  </a:lnTo>
                                  <a:lnTo>
                                    <a:pt x="600" y="348"/>
                                  </a:lnTo>
                                  <a:lnTo>
                                    <a:pt x="582" y="348"/>
                                  </a:lnTo>
                                  <a:lnTo>
                                    <a:pt x="576" y="354"/>
                                  </a:lnTo>
                                  <a:lnTo>
                                    <a:pt x="576" y="360"/>
                                  </a:lnTo>
                                  <a:lnTo>
                                    <a:pt x="594" y="378"/>
                                  </a:lnTo>
                                  <a:lnTo>
                                    <a:pt x="594" y="390"/>
                                  </a:lnTo>
                                  <a:lnTo>
                                    <a:pt x="588" y="396"/>
                                  </a:lnTo>
                                  <a:lnTo>
                                    <a:pt x="546" y="396"/>
                                  </a:lnTo>
                                  <a:lnTo>
                                    <a:pt x="534" y="408"/>
                                  </a:lnTo>
                                  <a:lnTo>
                                    <a:pt x="534" y="426"/>
                                  </a:lnTo>
                                  <a:lnTo>
                                    <a:pt x="546" y="450"/>
                                  </a:lnTo>
                                  <a:lnTo>
                                    <a:pt x="558" y="462"/>
                                  </a:lnTo>
                                  <a:lnTo>
                                    <a:pt x="570" y="486"/>
                                  </a:lnTo>
                                  <a:lnTo>
                                    <a:pt x="570" y="504"/>
                                  </a:lnTo>
                                  <a:lnTo>
                                    <a:pt x="564" y="510"/>
                                  </a:lnTo>
                                  <a:lnTo>
                                    <a:pt x="546" y="510"/>
                                  </a:lnTo>
                                  <a:lnTo>
                                    <a:pt x="528" y="528"/>
                                  </a:lnTo>
                                  <a:lnTo>
                                    <a:pt x="516" y="516"/>
                                  </a:lnTo>
                                  <a:lnTo>
                                    <a:pt x="468" y="516"/>
                                  </a:lnTo>
                                  <a:lnTo>
                                    <a:pt x="444" y="504"/>
                                  </a:lnTo>
                                  <a:lnTo>
                                    <a:pt x="432" y="504"/>
                                  </a:lnTo>
                                  <a:lnTo>
                                    <a:pt x="420" y="498"/>
                                  </a:lnTo>
                                  <a:lnTo>
                                    <a:pt x="408" y="498"/>
                                  </a:lnTo>
                                  <a:lnTo>
                                    <a:pt x="408" y="636"/>
                                  </a:lnTo>
                                  <a:lnTo>
                                    <a:pt x="414" y="636"/>
                                  </a:lnTo>
                                  <a:lnTo>
                                    <a:pt x="420" y="642"/>
                                  </a:lnTo>
                                  <a:lnTo>
                                    <a:pt x="426" y="642"/>
                                  </a:lnTo>
                                  <a:lnTo>
                                    <a:pt x="432" y="648"/>
                                  </a:lnTo>
                                  <a:lnTo>
                                    <a:pt x="432" y="660"/>
                                  </a:lnTo>
                                  <a:lnTo>
                                    <a:pt x="426" y="666"/>
                                  </a:lnTo>
                                  <a:lnTo>
                                    <a:pt x="420" y="666"/>
                                  </a:lnTo>
                                  <a:lnTo>
                                    <a:pt x="408" y="654"/>
                                  </a:lnTo>
                                  <a:lnTo>
                                    <a:pt x="390" y="666"/>
                                  </a:lnTo>
                                  <a:lnTo>
                                    <a:pt x="384" y="660"/>
                                  </a:lnTo>
                                  <a:lnTo>
                                    <a:pt x="378" y="648"/>
                                  </a:lnTo>
                                  <a:lnTo>
                                    <a:pt x="372" y="642"/>
                                  </a:lnTo>
                                  <a:lnTo>
                                    <a:pt x="360" y="642"/>
                                  </a:lnTo>
                                  <a:lnTo>
                                    <a:pt x="324" y="660"/>
                                  </a:lnTo>
                                  <a:lnTo>
                                    <a:pt x="312" y="660"/>
                                  </a:lnTo>
                                  <a:lnTo>
                                    <a:pt x="300" y="666"/>
                                  </a:lnTo>
                                  <a:lnTo>
                                    <a:pt x="288" y="666"/>
                                  </a:lnTo>
                                  <a:lnTo>
                                    <a:pt x="276" y="672"/>
                                  </a:lnTo>
                                  <a:lnTo>
                                    <a:pt x="270" y="678"/>
                                  </a:lnTo>
                                  <a:lnTo>
                                    <a:pt x="270" y="684"/>
                                  </a:lnTo>
                                  <a:lnTo>
                                    <a:pt x="276" y="690"/>
                                  </a:lnTo>
                                  <a:lnTo>
                                    <a:pt x="288" y="696"/>
                                  </a:lnTo>
                                  <a:lnTo>
                                    <a:pt x="306" y="696"/>
                                  </a:lnTo>
                                  <a:lnTo>
                                    <a:pt x="306" y="726"/>
                                  </a:lnTo>
                                  <a:lnTo>
                                    <a:pt x="318" y="750"/>
                                  </a:lnTo>
                                  <a:lnTo>
                                    <a:pt x="360" y="792"/>
                                  </a:lnTo>
                                  <a:lnTo>
                                    <a:pt x="366" y="804"/>
                                  </a:lnTo>
                                  <a:lnTo>
                                    <a:pt x="378" y="810"/>
                                  </a:lnTo>
                                  <a:lnTo>
                                    <a:pt x="378" y="822"/>
                                  </a:lnTo>
                                  <a:lnTo>
                                    <a:pt x="360" y="822"/>
                                  </a:lnTo>
                                  <a:lnTo>
                                    <a:pt x="354" y="828"/>
                                  </a:lnTo>
                                  <a:lnTo>
                                    <a:pt x="354" y="834"/>
                                  </a:lnTo>
                                  <a:lnTo>
                                    <a:pt x="372" y="852"/>
                                  </a:lnTo>
                                  <a:lnTo>
                                    <a:pt x="348" y="852"/>
                                  </a:lnTo>
                                  <a:lnTo>
                                    <a:pt x="348" y="864"/>
                                  </a:lnTo>
                                  <a:lnTo>
                                    <a:pt x="354" y="870"/>
                                  </a:lnTo>
                                  <a:lnTo>
                                    <a:pt x="354" y="882"/>
                                  </a:lnTo>
                                  <a:lnTo>
                                    <a:pt x="372" y="900"/>
                                  </a:lnTo>
                                  <a:lnTo>
                                    <a:pt x="372" y="912"/>
                                  </a:lnTo>
                                  <a:lnTo>
                                    <a:pt x="366" y="918"/>
                                  </a:lnTo>
                                  <a:lnTo>
                                    <a:pt x="342" y="918"/>
                                  </a:lnTo>
                                  <a:lnTo>
                                    <a:pt x="294" y="936"/>
                                  </a:lnTo>
                                  <a:lnTo>
                                    <a:pt x="282" y="948"/>
                                  </a:lnTo>
                                  <a:lnTo>
                                    <a:pt x="270" y="954"/>
                                  </a:lnTo>
                                  <a:lnTo>
                                    <a:pt x="264" y="960"/>
                                  </a:lnTo>
                                  <a:lnTo>
                                    <a:pt x="264" y="978"/>
                                  </a:lnTo>
                                  <a:lnTo>
                                    <a:pt x="258" y="990"/>
                                  </a:lnTo>
                                  <a:lnTo>
                                    <a:pt x="252" y="996"/>
                                  </a:lnTo>
                                  <a:lnTo>
                                    <a:pt x="234" y="996"/>
                                  </a:lnTo>
                                  <a:lnTo>
                                    <a:pt x="216" y="990"/>
                                  </a:lnTo>
                                  <a:lnTo>
                                    <a:pt x="186" y="990"/>
                                  </a:lnTo>
                                  <a:lnTo>
                                    <a:pt x="168" y="1008"/>
                                  </a:lnTo>
                                  <a:lnTo>
                                    <a:pt x="162" y="1020"/>
                                  </a:lnTo>
                                  <a:lnTo>
                                    <a:pt x="162" y="1044"/>
                                  </a:lnTo>
                                  <a:lnTo>
                                    <a:pt x="156" y="1050"/>
                                  </a:lnTo>
                                  <a:lnTo>
                                    <a:pt x="126" y="1044"/>
                                  </a:lnTo>
                                  <a:lnTo>
                                    <a:pt x="114" y="1050"/>
                                  </a:lnTo>
                                  <a:lnTo>
                                    <a:pt x="108" y="1044"/>
                                  </a:lnTo>
                                  <a:lnTo>
                                    <a:pt x="102" y="1032"/>
                                  </a:lnTo>
                                  <a:lnTo>
                                    <a:pt x="96" y="1026"/>
                                  </a:lnTo>
                                  <a:lnTo>
                                    <a:pt x="84" y="1026"/>
                                  </a:lnTo>
                                  <a:lnTo>
                                    <a:pt x="72" y="1038"/>
                                  </a:lnTo>
                                  <a:lnTo>
                                    <a:pt x="48" y="1038"/>
                                  </a:lnTo>
                                  <a:lnTo>
                                    <a:pt x="48" y="1056"/>
                                  </a:lnTo>
                                  <a:lnTo>
                                    <a:pt x="36" y="1062"/>
                                  </a:lnTo>
                                  <a:lnTo>
                                    <a:pt x="30" y="1068"/>
                                  </a:lnTo>
                                  <a:lnTo>
                                    <a:pt x="18" y="1068"/>
                                  </a:lnTo>
                                  <a:lnTo>
                                    <a:pt x="6" y="1074"/>
                                  </a:lnTo>
                                  <a:lnTo>
                                    <a:pt x="0" y="1080"/>
                                  </a:lnTo>
                                  <a:lnTo>
                                    <a:pt x="0" y="1086"/>
                                  </a:lnTo>
                                  <a:lnTo>
                                    <a:pt x="12" y="1092"/>
                                  </a:lnTo>
                                  <a:lnTo>
                                    <a:pt x="18" y="1104"/>
                                  </a:lnTo>
                                  <a:lnTo>
                                    <a:pt x="18" y="1116"/>
                                  </a:lnTo>
                                  <a:lnTo>
                                    <a:pt x="0" y="1116"/>
                                  </a:lnTo>
                                  <a:lnTo>
                                    <a:pt x="0" y="1140"/>
                                  </a:lnTo>
                                  <a:lnTo>
                                    <a:pt x="18" y="1140"/>
                                  </a:lnTo>
                                  <a:lnTo>
                                    <a:pt x="18" y="1152"/>
                                  </a:lnTo>
                                  <a:lnTo>
                                    <a:pt x="12" y="1164"/>
                                  </a:lnTo>
                                  <a:lnTo>
                                    <a:pt x="12" y="1176"/>
                                  </a:lnTo>
                                  <a:lnTo>
                                    <a:pt x="24" y="1188"/>
                                  </a:lnTo>
                                  <a:lnTo>
                                    <a:pt x="36" y="1188"/>
                                  </a:lnTo>
                                  <a:lnTo>
                                    <a:pt x="42" y="1182"/>
                                  </a:lnTo>
                                  <a:lnTo>
                                    <a:pt x="66" y="1182"/>
                                  </a:lnTo>
                                  <a:lnTo>
                                    <a:pt x="78" y="1188"/>
                                  </a:lnTo>
                                  <a:lnTo>
                                    <a:pt x="84" y="1188"/>
                                  </a:lnTo>
                                  <a:lnTo>
                                    <a:pt x="96" y="1194"/>
                                  </a:lnTo>
                                  <a:lnTo>
                                    <a:pt x="102" y="1200"/>
                                  </a:lnTo>
                                  <a:lnTo>
                                    <a:pt x="102" y="1242"/>
                                  </a:lnTo>
                                  <a:lnTo>
                                    <a:pt x="114" y="1266"/>
                                  </a:lnTo>
                                  <a:lnTo>
                                    <a:pt x="120" y="1272"/>
                                  </a:lnTo>
                                  <a:lnTo>
                                    <a:pt x="126" y="1272"/>
                                  </a:lnTo>
                                  <a:lnTo>
                                    <a:pt x="138" y="1284"/>
                                  </a:lnTo>
                                  <a:lnTo>
                                    <a:pt x="132" y="1290"/>
                                  </a:lnTo>
                                  <a:lnTo>
                                    <a:pt x="102" y="1290"/>
                                  </a:lnTo>
                                  <a:lnTo>
                                    <a:pt x="96" y="1296"/>
                                  </a:lnTo>
                                  <a:lnTo>
                                    <a:pt x="96" y="1308"/>
                                  </a:lnTo>
                                  <a:lnTo>
                                    <a:pt x="108" y="1314"/>
                                  </a:lnTo>
                                  <a:lnTo>
                                    <a:pt x="114" y="1320"/>
                                  </a:lnTo>
                                  <a:lnTo>
                                    <a:pt x="162" y="1320"/>
                                  </a:lnTo>
                                  <a:lnTo>
                                    <a:pt x="168" y="1332"/>
                                  </a:lnTo>
                                  <a:lnTo>
                                    <a:pt x="180" y="1332"/>
                                  </a:lnTo>
                                  <a:lnTo>
                                    <a:pt x="192" y="1338"/>
                                  </a:lnTo>
                                  <a:lnTo>
                                    <a:pt x="204" y="1350"/>
                                  </a:lnTo>
                                  <a:lnTo>
                                    <a:pt x="216" y="1374"/>
                                  </a:lnTo>
                                  <a:lnTo>
                                    <a:pt x="216" y="1398"/>
                                  </a:lnTo>
                                  <a:lnTo>
                                    <a:pt x="252" y="1410"/>
                                  </a:lnTo>
                                  <a:lnTo>
                                    <a:pt x="264" y="1404"/>
                                  </a:lnTo>
                                  <a:lnTo>
                                    <a:pt x="264" y="1410"/>
                                  </a:lnTo>
                                  <a:lnTo>
                                    <a:pt x="270" y="1416"/>
                                  </a:lnTo>
                                  <a:lnTo>
                                    <a:pt x="276" y="1428"/>
                                  </a:lnTo>
                                  <a:lnTo>
                                    <a:pt x="288" y="1434"/>
                                  </a:lnTo>
                                  <a:lnTo>
                                    <a:pt x="366" y="1434"/>
                                  </a:lnTo>
                                  <a:lnTo>
                                    <a:pt x="378" y="1428"/>
                                  </a:lnTo>
                                  <a:lnTo>
                                    <a:pt x="384" y="1416"/>
                                  </a:lnTo>
                                  <a:lnTo>
                                    <a:pt x="402" y="1410"/>
                                  </a:lnTo>
                                  <a:lnTo>
                                    <a:pt x="426" y="1398"/>
                                  </a:lnTo>
                                  <a:lnTo>
                                    <a:pt x="438" y="1398"/>
                                  </a:lnTo>
                                  <a:lnTo>
                                    <a:pt x="456" y="1410"/>
                                  </a:lnTo>
                                  <a:lnTo>
                                    <a:pt x="480" y="1434"/>
                                  </a:lnTo>
                                  <a:lnTo>
                                    <a:pt x="522" y="1434"/>
                                  </a:lnTo>
                                  <a:lnTo>
                                    <a:pt x="522" y="1494"/>
                                  </a:lnTo>
                                  <a:lnTo>
                                    <a:pt x="516" y="1500"/>
                                  </a:lnTo>
                                  <a:lnTo>
                                    <a:pt x="498" y="1500"/>
                                  </a:lnTo>
                                  <a:lnTo>
                                    <a:pt x="498" y="1506"/>
                                  </a:lnTo>
                                  <a:lnTo>
                                    <a:pt x="504" y="1512"/>
                                  </a:lnTo>
                                  <a:lnTo>
                                    <a:pt x="504" y="1536"/>
                                  </a:lnTo>
                                  <a:lnTo>
                                    <a:pt x="498" y="1548"/>
                                  </a:lnTo>
                                  <a:lnTo>
                                    <a:pt x="486" y="1554"/>
                                  </a:lnTo>
                                  <a:lnTo>
                                    <a:pt x="456" y="1554"/>
                                  </a:lnTo>
                                  <a:lnTo>
                                    <a:pt x="474" y="1578"/>
                                  </a:lnTo>
                                  <a:lnTo>
                                    <a:pt x="456" y="1584"/>
                                  </a:lnTo>
                                  <a:lnTo>
                                    <a:pt x="456" y="1608"/>
                                  </a:lnTo>
                                  <a:lnTo>
                                    <a:pt x="480" y="1620"/>
                                  </a:lnTo>
                                  <a:lnTo>
                                    <a:pt x="492" y="1620"/>
                                  </a:lnTo>
                                  <a:lnTo>
                                    <a:pt x="498" y="1626"/>
                                  </a:lnTo>
                                  <a:lnTo>
                                    <a:pt x="504" y="1638"/>
                                  </a:lnTo>
                                  <a:lnTo>
                                    <a:pt x="522" y="1656"/>
                                  </a:lnTo>
                                  <a:lnTo>
                                    <a:pt x="522" y="1668"/>
                                  </a:lnTo>
                                  <a:lnTo>
                                    <a:pt x="510" y="1674"/>
                                  </a:lnTo>
                                  <a:lnTo>
                                    <a:pt x="504" y="1680"/>
                                  </a:lnTo>
                                  <a:lnTo>
                                    <a:pt x="498" y="1680"/>
                                  </a:lnTo>
                                  <a:lnTo>
                                    <a:pt x="486" y="1698"/>
                                  </a:lnTo>
                                  <a:lnTo>
                                    <a:pt x="474" y="1686"/>
                                  </a:lnTo>
                                  <a:lnTo>
                                    <a:pt x="474" y="1668"/>
                                  </a:lnTo>
                                  <a:lnTo>
                                    <a:pt x="462" y="1668"/>
                                  </a:lnTo>
                                  <a:lnTo>
                                    <a:pt x="456" y="1674"/>
                                  </a:lnTo>
                                  <a:lnTo>
                                    <a:pt x="450" y="1674"/>
                                  </a:lnTo>
                                  <a:lnTo>
                                    <a:pt x="450" y="1692"/>
                                  </a:lnTo>
                                  <a:lnTo>
                                    <a:pt x="456" y="1698"/>
                                  </a:lnTo>
                                  <a:lnTo>
                                    <a:pt x="462" y="1710"/>
                                  </a:lnTo>
                                  <a:lnTo>
                                    <a:pt x="474" y="1722"/>
                                  </a:lnTo>
                                  <a:lnTo>
                                    <a:pt x="480" y="1722"/>
                                  </a:lnTo>
                                  <a:lnTo>
                                    <a:pt x="480" y="1734"/>
                                  </a:lnTo>
                                  <a:lnTo>
                                    <a:pt x="474" y="1740"/>
                                  </a:lnTo>
                                  <a:lnTo>
                                    <a:pt x="474" y="1758"/>
                                  </a:lnTo>
                                  <a:lnTo>
                                    <a:pt x="480" y="1764"/>
                                  </a:lnTo>
                                  <a:lnTo>
                                    <a:pt x="510" y="1764"/>
                                  </a:lnTo>
                                  <a:lnTo>
                                    <a:pt x="516" y="1776"/>
                                  </a:lnTo>
                                  <a:lnTo>
                                    <a:pt x="528" y="1788"/>
                                  </a:lnTo>
                                  <a:lnTo>
                                    <a:pt x="540" y="1794"/>
                                  </a:lnTo>
                                  <a:lnTo>
                                    <a:pt x="552" y="1794"/>
                                  </a:lnTo>
                                  <a:lnTo>
                                    <a:pt x="558" y="1800"/>
                                  </a:lnTo>
                                  <a:lnTo>
                                    <a:pt x="564" y="1800"/>
                                  </a:lnTo>
                                  <a:lnTo>
                                    <a:pt x="582" y="1818"/>
                                  </a:lnTo>
                                  <a:lnTo>
                                    <a:pt x="600" y="1812"/>
                                  </a:lnTo>
                                  <a:lnTo>
                                    <a:pt x="600" y="1830"/>
                                  </a:lnTo>
                                  <a:lnTo>
                                    <a:pt x="612" y="1836"/>
                                  </a:lnTo>
                                  <a:lnTo>
                                    <a:pt x="624" y="1836"/>
                                  </a:lnTo>
                                  <a:lnTo>
                                    <a:pt x="666" y="1872"/>
                                  </a:lnTo>
                                  <a:lnTo>
                                    <a:pt x="690" y="1854"/>
                                  </a:lnTo>
                                  <a:lnTo>
                                    <a:pt x="696" y="1848"/>
                                  </a:lnTo>
                                  <a:lnTo>
                                    <a:pt x="708" y="1842"/>
                                  </a:lnTo>
                                  <a:lnTo>
                                    <a:pt x="720" y="1842"/>
                                  </a:lnTo>
                                  <a:lnTo>
                                    <a:pt x="732" y="1848"/>
                                  </a:lnTo>
                                  <a:lnTo>
                                    <a:pt x="744" y="1860"/>
                                  </a:lnTo>
                                  <a:lnTo>
                                    <a:pt x="750" y="1872"/>
                                  </a:lnTo>
                                  <a:lnTo>
                                    <a:pt x="762" y="1878"/>
                                  </a:lnTo>
                                  <a:lnTo>
                                    <a:pt x="780" y="1896"/>
                                  </a:lnTo>
                                  <a:lnTo>
                                    <a:pt x="822" y="1902"/>
                                  </a:lnTo>
                                  <a:lnTo>
                                    <a:pt x="828" y="1914"/>
                                  </a:lnTo>
                                  <a:lnTo>
                                    <a:pt x="834" y="1920"/>
                                  </a:lnTo>
                                  <a:lnTo>
                                    <a:pt x="840" y="1932"/>
                                  </a:lnTo>
                                  <a:lnTo>
                                    <a:pt x="846" y="1938"/>
                                  </a:lnTo>
                                  <a:lnTo>
                                    <a:pt x="846" y="1950"/>
                                  </a:lnTo>
                                  <a:lnTo>
                                    <a:pt x="858" y="1950"/>
                                  </a:lnTo>
                                  <a:lnTo>
                                    <a:pt x="858" y="1944"/>
                                  </a:lnTo>
                                  <a:lnTo>
                                    <a:pt x="864" y="1938"/>
                                  </a:lnTo>
                                  <a:lnTo>
                                    <a:pt x="870" y="1926"/>
                                  </a:lnTo>
                                  <a:lnTo>
                                    <a:pt x="882" y="1926"/>
                                  </a:lnTo>
                                  <a:lnTo>
                                    <a:pt x="888" y="1932"/>
                                  </a:lnTo>
                                  <a:lnTo>
                                    <a:pt x="894" y="1944"/>
                                  </a:lnTo>
                                  <a:lnTo>
                                    <a:pt x="894" y="1962"/>
                                  </a:lnTo>
                                  <a:lnTo>
                                    <a:pt x="924" y="1992"/>
                                  </a:lnTo>
                                  <a:lnTo>
                                    <a:pt x="936" y="1998"/>
                                  </a:lnTo>
                                  <a:lnTo>
                                    <a:pt x="942" y="1992"/>
                                  </a:lnTo>
                                  <a:lnTo>
                                    <a:pt x="954" y="1986"/>
                                  </a:lnTo>
                                  <a:lnTo>
                                    <a:pt x="960" y="1986"/>
                                  </a:lnTo>
                                  <a:lnTo>
                                    <a:pt x="966" y="1992"/>
                                  </a:lnTo>
                                  <a:lnTo>
                                    <a:pt x="966" y="1998"/>
                                  </a:lnTo>
                                  <a:lnTo>
                                    <a:pt x="960" y="2004"/>
                                  </a:lnTo>
                                  <a:lnTo>
                                    <a:pt x="960" y="2010"/>
                                  </a:lnTo>
                                  <a:lnTo>
                                    <a:pt x="966" y="2010"/>
                                  </a:lnTo>
                                  <a:lnTo>
                                    <a:pt x="972" y="2016"/>
                                  </a:lnTo>
                                  <a:lnTo>
                                    <a:pt x="990" y="2022"/>
                                  </a:lnTo>
                                  <a:lnTo>
                                    <a:pt x="1002" y="2022"/>
                                  </a:lnTo>
                                  <a:lnTo>
                                    <a:pt x="1008" y="2016"/>
                                  </a:lnTo>
                                  <a:lnTo>
                                    <a:pt x="1014" y="2016"/>
                                  </a:lnTo>
                                  <a:lnTo>
                                    <a:pt x="1014" y="2034"/>
                                  </a:lnTo>
                                  <a:lnTo>
                                    <a:pt x="1020" y="2040"/>
                                  </a:lnTo>
                                  <a:lnTo>
                                    <a:pt x="1032" y="2040"/>
                                  </a:lnTo>
                                  <a:lnTo>
                                    <a:pt x="1044" y="2028"/>
                                  </a:lnTo>
                                  <a:lnTo>
                                    <a:pt x="1044" y="2022"/>
                                  </a:lnTo>
                                  <a:lnTo>
                                    <a:pt x="1044" y="2034"/>
                                  </a:lnTo>
                                  <a:lnTo>
                                    <a:pt x="1050" y="2040"/>
                                  </a:lnTo>
                                  <a:lnTo>
                                    <a:pt x="1068" y="2040"/>
                                  </a:lnTo>
                                  <a:lnTo>
                                    <a:pt x="1074" y="2034"/>
                                  </a:lnTo>
                                  <a:lnTo>
                                    <a:pt x="1074" y="2028"/>
                                  </a:lnTo>
                                  <a:lnTo>
                                    <a:pt x="1086" y="2034"/>
                                  </a:lnTo>
                                  <a:lnTo>
                                    <a:pt x="1092" y="2040"/>
                                  </a:lnTo>
                                  <a:lnTo>
                                    <a:pt x="1110" y="2046"/>
                                  </a:lnTo>
                                  <a:lnTo>
                                    <a:pt x="1134" y="2058"/>
                                  </a:lnTo>
                                  <a:lnTo>
                                    <a:pt x="1158" y="2058"/>
                                  </a:lnTo>
                                  <a:lnTo>
                                    <a:pt x="1176" y="2040"/>
                                  </a:lnTo>
                                  <a:lnTo>
                                    <a:pt x="1194" y="2034"/>
                                  </a:lnTo>
                                  <a:lnTo>
                                    <a:pt x="1206" y="2028"/>
                                  </a:lnTo>
                                  <a:lnTo>
                                    <a:pt x="1212" y="2028"/>
                                  </a:lnTo>
                                  <a:lnTo>
                                    <a:pt x="1224" y="2034"/>
                                  </a:lnTo>
                                  <a:lnTo>
                                    <a:pt x="1230" y="2040"/>
                                  </a:lnTo>
                                  <a:lnTo>
                                    <a:pt x="1230" y="2088"/>
                                  </a:lnTo>
                                  <a:lnTo>
                                    <a:pt x="1236" y="2094"/>
                                  </a:lnTo>
                                  <a:lnTo>
                                    <a:pt x="1242" y="2094"/>
                                  </a:lnTo>
                                  <a:lnTo>
                                    <a:pt x="1242" y="2088"/>
                                  </a:lnTo>
                                  <a:lnTo>
                                    <a:pt x="1248" y="2082"/>
                                  </a:lnTo>
                                  <a:lnTo>
                                    <a:pt x="1254" y="2070"/>
                                  </a:lnTo>
                                  <a:lnTo>
                                    <a:pt x="1266" y="2052"/>
                                  </a:lnTo>
                                  <a:lnTo>
                                    <a:pt x="1272" y="2040"/>
                                  </a:lnTo>
                                  <a:lnTo>
                                    <a:pt x="1284" y="2028"/>
                                  </a:lnTo>
                                  <a:lnTo>
                                    <a:pt x="1290" y="2016"/>
                                  </a:lnTo>
                                  <a:lnTo>
                                    <a:pt x="1302" y="2016"/>
                                  </a:lnTo>
                                  <a:lnTo>
                                    <a:pt x="1314" y="2022"/>
                                  </a:lnTo>
                                  <a:lnTo>
                                    <a:pt x="1338" y="2022"/>
                                  </a:lnTo>
                                  <a:lnTo>
                                    <a:pt x="1338" y="2046"/>
                                  </a:lnTo>
                                  <a:lnTo>
                                    <a:pt x="1344" y="2046"/>
                                  </a:lnTo>
                                  <a:lnTo>
                                    <a:pt x="1350" y="2040"/>
                                  </a:lnTo>
                                  <a:lnTo>
                                    <a:pt x="1362" y="2034"/>
                                  </a:lnTo>
                                  <a:lnTo>
                                    <a:pt x="1374" y="2034"/>
                                  </a:lnTo>
                                  <a:lnTo>
                                    <a:pt x="1386" y="2028"/>
                                  </a:lnTo>
                                  <a:lnTo>
                                    <a:pt x="1398" y="2028"/>
                                  </a:lnTo>
                                  <a:lnTo>
                                    <a:pt x="1410" y="2034"/>
                                  </a:lnTo>
                                  <a:lnTo>
                                    <a:pt x="1422" y="2046"/>
                                  </a:lnTo>
                                  <a:lnTo>
                                    <a:pt x="1428" y="2058"/>
                                  </a:lnTo>
                                  <a:lnTo>
                                    <a:pt x="1428" y="2064"/>
                                  </a:lnTo>
                                  <a:lnTo>
                                    <a:pt x="1482" y="2064"/>
                                  </a:lnTo>
                                  <a:lnTo>
                                    <a:pt x="1494" y="2052"/>
                                  </a:lnTo>
                                  <a:lnTo>
                                    <a:pt x="1494" y="2034"/>
                                  </a:lnTo>
                                  <a:lnTo>
                                    <a:pt x="1488" y="2022"/>
                                  </a:lnTo>
                                  <a:lnTo>
                                    <a:pt x="1518" y="2022"/>
                                  </a:lnTo>
                                  <a:lnTo>
                                    <a:pt x="1524" y="2016"/>
                                  </a:lnTo>
                                  <a:lnTo>
                                    <a:pt x="1524" y="1992"/>
                                  </a:lnTo>
                                  <a:lnTo>
                                    <a:pt x="1518" y="1986"/>
                                  </a:lnTo>
                                  <a:lnTo>
                                    <a:pt x="1518" y="1980"/>
                                  </a:lnTo>
                                  <a:lnTo>
                                    <a:pt x="1554" y="1980"/>
                                  </a:lnTo>
                                  <a:lnTo>
                                    <a:pt x="1578" y="1956"/>
                                  </a:lnTo>
                                  <a:lnTo>
                                    <a:pt x="1590" y="1950"/>
                                  </a:lnTo>
                                  <a:lnTo>
                                    <a:pt x="1602" y="1938"/>
                                  </a:lnTo>
                                  <a:lnTo>
                                    <a:pt x="1620" y="1938"/>
                                  </a:lnTo>
                                  <a:lnTo>
                                    <a:pt x="1632" y="1944"/>
                                  </a:lnTo>
                                  <a:lnTo>
                                    <a:pt x="1650" y="1956"/>
                                  </a:lnTo>
                                  <a:lnTo>
                                    <a:pt x="1668" y="1956"/>
                                  </a:lnTo>
                                  <a:lnTo>
                                    <a:pt x="1668" y="1932"/>
                                  </a:lnTo>
                                  <a:lnTo>
                                    <a:pt x="1680" y="1920"/>
                                  </a:lnTo>
                                  <a:lnTo>
                                    <a:pt x="1716" y="1938"/>
                                  </a:lnTo>
                                  <a:lnTo>
                                    <a:pt x="1722" y="1944"/>
                                  </a:lnTo>
                                  <a:lnTo>
                                    <a:pt x="1710" y="1956"/>
                                  </a:lnTo>
                                  <a:lnTo>
                                    <a:pt x="1704" y="1956"/>
                                  </a:lnTo>
                                  <a:lnTo>
                                    <a:pt x="1710" y="1962"/>
                                  </a:lnTo>
                                  <a:lnTo>
                                    <a:pt x="1740" y="1962"/>
                                  </a:lnTo>
                                  <a:lnTo>
                                    <a:pt x="1758" y="1992"/>
                                  </a:lnTo>
                                  <a:lnTo>
                                    <a:pt x="1752" y="1992"/>
                                  </a:lnTo>
                                  <a:lnTo>
                                    <a:pt x="1740" y="2004"/>
                                  </a:lnTo>
                                  <a:lnTo>
                                    <a:pt x="1740" y="2010"/>
                                  </a:lnTo>
                                  <a:lnTo>
                                    <a:pt x="1806" y="2010"/>
                                  </a:lnTo>
                                  <a:lnTo>
                                    <a:pt x="1812" y="2016"/>
                                  </a:lnTo>
                                  <a:lnTo>
                                    <a:pt x="1818" y="2016"/>
                                  </a:lnTo>
                                  <a:lnTo>
                                    <a:pt x="1824" y="1998"/>
                                  </a:lnTo>
                                  <a:lnTo>
                                    <a:pt x="1830" y="1998"/>
                                  </a:lnTo>
                                  <a:lnTo>
                                    <a:pt x="1836" y="2004"/>
                                  </a:lnTo>
                                  <a:lnTo>
                                    <a:pt x="1842" y="2016"/>
                                  </a:lnTo>
                                  <a:lnTo>
                                    <a:pt x="1854" y="2022"/>
                                  </a:lnTo>
                                  <a:lnTo>
                                    <a:pt x="1872" y="2058"/>
                                  </a:lnTo>
                                  <a:lnTo>
                                    <a:pt x="1878" y="2064"/>
                                  </a:lnTo>
                                  <a:lnTo>
                                    <a:pt x="1878" y="2070"/>
                                  </a:lnTo>
                                  <a:lnTo>
                                    <a:pt x="1914" y="2070"/>
                                  </a:lnTo>
                                  <a:lnTo>
                                    <a:pt x="1920" y="2076"/>
                                  </a:lnTo>
                                  <a:lnTo>
                                    <a:pt x="1920" y="2106"/>
                                  </a:lnTo>
                                  <a:lnTo>
                                    <a:pt x="1932" y="2130"/>
                                  </a:lnTo>
                                  <a:lnTo>
                                    <a:pt x="1944" y="2190"/>
                                  </a:lnTo>
                                  <a:lnTo>
                                    <a:pt x="1932" y="2190"/>
                                  </a:lnTo>
                                  <a:lnTo>
                                    <a:pt x="1926" y="2196"/>
                                  </a:lnTo>
                                  <a:lnTo>
                                    <a:pt x="1914" y="2196"/>
                                  </a:lnTo>
                                  <a:lnTo>
                                    <a:pt x="1932" y="2214"/>
                                  </a:lnTo>
                                  <a:lnTo>
                                    <a:pt x="1932" y="2220"/>
                                  </a:lnTo>
                                  <a:lnTo>
                                    <a:pt x="1926" y="2232"/>
                                  </a:lnTo>
                                  <a:lnTo>
                                    <a:pt x="1920" y="2238"/>
                                  </a:lnTo>
                                  <a:lnTo>
                                    <a:pt x="1908" y="2238"/>
                                  </a:lnTo>
                                  <a:lnTo>
                                    <a:pt x="1902" y="2232"/>
                                  </a:lnTo>
                                  <a:lnTo>
                                    <a:pt x="1902" y="2268"/>
                                  </a:lnTo>
                                  <a:lnTo>
                                    <a:pt x="1896" y="2274"/>
                                  </a:lnTo>
                                  <a:lnTo>
                                    <a:pt x="1884" y="2274"/>
                                  </a:lnTo>
                                  <a:lnTo>
                                    <a:pt x="1890" y="2304"/>
                                  </a:lnTo>
                                  <a:lnTo>
                                    <a:pt x="1878" y="2304"/>
                                  </a:lnTo>
                                  <a:lnTo>
                                    <a:pt x="1878" y="2322"/>
                                  </a:lnTo>
                                  <a:lnTo>
                                    <a:pt x="1896" y="2340"/>
                                  </a:lnTo>
                                  <a:lnTo>
                                    <a:pt x="1902" y="2352"/>
                                  </a:lnTo>
                                  <a:lnTo>
                                    <a:pt x="1890" y="2370"/>
                                  </a:lnTo>
                                  <a:lnTo>
                                    <a:pt x="1902" y="2364"/>
                                  </a:lnTo>
                                  <a:lnTo>
                                    <a:pt x="1908" y="2358"/>
                                  </a:lnTo>
                                  <a:lnTo>
                                    <a:pt x="1920" y="2358"/>
                                  </a:lnTo>
                                  <a:lnTo>
                                    <a:pt x="1926" y="2352"/>
                                  </a:lnTo>
                                  <a:lnTo>
                                    <a:pt x="1986" y="2352"/>
                                  </a:lnTo>
                                  <a:lnTo>
                                    <a:pt x="1956" y="2376"/>
                                  </a:lnTo>
                                  <a:lnTo>
                                    <a:pt x="1980" y="2394"/>
                                  </a:lnTo>
                                  <a:lnTo>
                                    <a:pt x="1992" y="2436"/>
                                  </a:lnTo>
                                  <a:lnTo>
                                    <a:pt x="2022" y="2436"/>
                                  </a:lnTo>
                                  <a:lnTo>
                                    <a:pt x="2034" y="2442"/>
                                  </a:lnTo>
                                  <a:lnTo>
                                    <a:pt x="2040" y="2448"/>
                                  </a:lnTo>
                                  <a:lnTo>
                                    <a:pt x="2040" y="2454"/>
                                  </a:lnTo>
                                  <a:lnTo>
                                    <a:pt x="2034" y="2460"/>
                                  </a:lnTo>
                                  <a:lnTo>
                                    <a:pt x="2022" y="2460"/>
                                  </a:lnTo>
                                  <a:lnTo>
                                    <a:pt x="2016" y="2466"/>
                                  </a:lnTo>
                                  <a:lnTo>
                                    <a:pt x="2028" y="2478"/>
                                  </a:lnTo>
                                  <a:lnTo>
                                    <a:pt x="2028" y="2490"/>
                                  </a:lnTo>
                                  <a:lnTo>
                                    <a:pt x="2022" y="2496"/>
                                  </a:lnTo>
                                  <a:lnTo>
                                    <a:pt x="2022" y="2502"/>
                                  </a:lnTo>
                                  <a:lnTo>
                                    <a:pt x="2016" y="2514"/>
                                  </a:lnTo>
                                  <a:lnTo>
                                    <a:pt x="2070" y="2520"/>
                                  </a:lnTo>
                                  <a:lnTo>
                                    <a:pt x="2082" y="2550"/>
                                  </a:lnTo>
                                  <a:lnTo>
                                    <a:pt x="2094" y="2550"/>
                                  </a:lnTo>
                                  <a:lnTo>
                                    <a:pt x="2094" y="2568"/>
                                  </a:lnTo>
                                  <a:lnTo>
                                    <a:pt x="2136" y="2568"/>
                                  </a:lnTo>
                                  <a:lnTo>
                                    <a:pt x="2136" y="2562"/>
                                  </a:lnTo>
                                  <a:lnTo>
                                    <a:pt x="2154" y="2544"/>
                                  </a:lnTo>
                                  <a:lnTo>
                                    <a:pt x="2166" y="2544"/>
                                  </a:lnTo>
                                  <a:lnTo>
                                    <a:pt x="2172" y="2550"/>
                                  </a:lnTo>
                                  <a:lnTo>
                                    <a:pt x="2172" y="2592"/>
                                  </a:lnTo>
                                  <a:lnTo>
                                    <a:pt x="2214" y="2592"/>
                                  </a:lnTo>
                                  <a:lnTo>
                                    <a:pt x="2214" y="2556"/>
                                  </a:lnTo>
                                  <a:lnTo>
                                    <a:pt x="2190" y="2532"/>
                                  </a:lnTo>
                                  <a:lnTo>
                                    <a:pt x="2190" y="2490"/>
                                  </a:lnTo>
                                  <a:lnTo>
                                    <a:pt x="2196" y="2484"/>
                                  </a:lnTo>
                                  <a:lnTo>
                                    <a:pt x="2232" y="2490"/>
                                  </a:lnTo>
                                  <a:lnTo>
                                    <a:pt x="2232" y="2472"/>
                                  </a:lnTo>
                                  <a:lnTo>
                                    <a:pt x="2238" y="2460"/>
                                  </a:lnTo>
                                  <a:lnTo>
                                    <a:pt x="2250" y="2460"/>
                                  </a:lnTo>
                                  <a:lnTo>
                                    <a:pt x="2274" y="2484"/>
                                  </a:lnTo>
                                  <a:lnTo>
                                    <a:pt x="2286" y="2484"/>
                                  </a:lnTo>
                                  <a:lnTo>
                                    <a:pt x="2292" y="2478"/>
                                  </a:lnTo>
                                  <a:lnTo>
                                    <a:pt x="2298" y="2466"/>
                                  </a:lnTo>
                                  <a:lnTo>
                                    <a:pt x="2304" y="2460"/>
                                  </a:lnTo>
                                  <a:lnTo>
                                    <a:pt x="2322" y="2478"/>
                                  </a:lnTo>
                                  <a:lnTo>
                                    <a:pt x="2322" y="2460"/>
                                  </a:lnTo>
                                  <a:lnTo>
                                    <a:pt x="2328" y="2460"/>
                                  </a:lnTo>
                                  <a:lnTo>
                                    <a:pt x="2340" y="2478"/>
                                  </a:lnTo>
                                  <a:lnTo>
                                    <a:pt x="2346" y="2484"/>
                                  </a:lnTo>
                                  <a:lnTo>
                                    <a:pt x="2364" y="2484"/>
                                  </a:lnTo>
                                  <a:lnTo>
                                    <a:pt x="2364" y="2472"/>
                                  </a:lnTo>
                                  <a:lnTo>
                                    <a:pt x="2352" y="2460"/>
                                  </a:lnTo>
                                  <a:lnTo>
                                    <a:pt x="2370" y="2460"/>
                                  </a:lnTo>
                                  <a:lnTo>
                                    <a:pt x="2376" y="2466"/>
                                  </a:lnTo>
                                  <a:lnTo>
                                    <a:pt x="2382" y="2460"/>
                                  </a:lnTo>
                                  <a:lnTo>
                                    <a:pt x="2400" y="2460"/>
                                  </a:lnTo>
                                  <a:lnTo>
                                    <a:pt x="2400" y="2454"/>
                                  </a:lnTo>
                                  <a:lnTo>
                                    <a:pt x="2406" y="2442"/>
                                  </a:lnTo>
                                  <a:lnTo>
                                    <a:pt x="2406" y="2430"/>
                                  </a:lnTo>
                                  <a:lnTo>
                                    <a:pt x="2412" y="2424"/>
                                  </a:lnTo>
                                  <a:lnTo>
                                    <a:pt x="2424" y="2418"/>
                                  </a:lnTo>
                                  <a:lnTo>
                                    <a:pt x="2430" y="2412"/>
                                  </a:lnTo>
                                  <a:lnTo>
                                    <a:pt x="2436" y="2412"/>
                                  </a:lnTo>
                                  <a:lnTo>
                                    <a:pt x="2466" y="2448"/>
                                  </a:lnTo>
                                  <a:lnTo>
                                    <a:pt x="2496" y="2442"/>
                                  </a:lnTo>
                                  <a:lnTo>
                                    <a:pt x="2508" y="2454"/>
                                  </a:lnTo>
                                  <a:lnTo>
                                    <a:pt x="2538" y="2454"/>
                                  </a:lnTo>
                                  <a:lnTo>
                                    <a:pt x="2544" y="2460"/>
                                  </a:lnTo>
                                  <a:lnTo>
                                    <a:pt x="2544" y="2466"/>
                                  </a:lnTo>
                                  <a:lnTo>
                                    <a:pt x="2526" y="2484"/>
                                  </a:lnTo>
                                  <a:lnTo>
                                    <a:pt x="2532" y="2502"/>
                                  </a:lnTo>
                                  <a:lnTo>
                                    <a:pt x="2544" y="2508"/>
                                  </a:lnTo>
                                  <a:lnTo>
                                    <a:pt x="2544" y="2526"/>
                                  </a:lnTo>
                                  <a:lnTo>
                                    <a:pt x="2562" y="2526"/>
                                  </a:lnTo>
                                  <a:lnTo>
                                    <a:pt x="2568" y="2532"/>
                                  </a:lnTo>
                                  <a:lnTo>
                                    <a:pt x="2574" y="2544"/>
                                  </a:lnTo>
                                  <a:lnTo>
                                    <a:pt x="2586" y="2550"/>
                                  </a:lnTo>
                                  <a:lnTo>
                                    <a:pt x="2616" y="2550"/>
                                  </a:lnTo>
                                  <a:lnTo>
                                    <a:pt x="2622" y="2556"/>
                                  </a:lnTo>
                                  <a:lnTo>
                                    <a:pt x="2628" y="2556"/>
                                  </a:lnTo>
                                  <a:lnTo>
                                    <a:pt x="2676" y="2526"/>
                                  </a:lnTo>
                                  <a:lnTo>
                                    <a:pt x="2694" y="2538"/>
                                  </a:lnTo>
                                  <a:lnTo>
                                    <a:pt x="2718" y="2538"/>
                                  </a:lnTo>
                                  <a:lnTo>
                                    <a:pt x="2736" y="2544"/>
                                  </a:lnTo>
                                  <a:lnTo>
                                    <a:pt x="2748" y="2544"/>
                                  </a:lnTo>
                                  <a:lnTo>
                                    <a:pt x="2760" y="2550"/>
                                  </a:lnTo>
                                  <a:lnTo>
                                    <a:pt x="2766" y="2556"/>
                                  </a:lnTo>
                                  <a:lnTo>
                                    <a:pt x="2772" y="2568"/>
                                  </a:lnTo>
                                  <a:lnTo>
                                    <a:pt x="2766" y="2580"/>
                                  </a:lnTo>
                                  <a:lnTo>
                                    <a:pt x="2766" y="2604"/>
                                  </a:lnTo>
                                  <a:lnTo>
                                    <a:pt x="2760" y="2616"/>
                                  </a:lnTo>
                                  <a:lnTo>
                                    <a:pt x="2766" y="2628"/>
                                  </a:lnTo>
                                  <a:lnTo>
                                    <a:pt x="2772" y="2634"/>
                                  </a:lnTo>
                                  <a:lnTo>
                                    <a:pt x="2784" y="2640"/>
                                  </a:lnTo>
                                  <a:lnTo>
                                    <a:pt x="2790" y="2652"/>
                                  </a:lnTo>
                                  <a:lnTo>
                                    <a:pt x="2802" y="2658"/>
                                  </a:lnTo>
                                  <a:lnTo>
                                    <a:pt x="2808" y="2664"/>
                                  </a:lnTo>
                                  <a:lnTo>
                                    <a:pt x="2826" y="2664"/>
                                  </a:lnTo>
                                  <a:lnTo>
                                    <a:pt x="2832" y="2640"/>
                                  </a:lnTo>
                                  <a:lnTo>
                                    <a:pt x="2832" y="2634"/>
                                  </a:lnTo>
                                  <a:lnTo>
                                    <a:pt x="2826" y="2628"/>
                                  </a:lnTo>
                                  <a:lnTo>
                                    <a:pt x="2826" y="2586"/>
                                  </a:lnTo>
                                  <a:lnTo>
                                    <a:pt x="2832" y="2568"/>
                                  </a:lnTo>
                                  <a:lnTo>
                                    <a:pt x="2844" y="2556"/>
                                  </a:lnTo>
                                  <a:lnTo>
                                    <a:pt x="2856" y="2550"/>
                                  </a:lnTo>
                                  <a:lnTo>
                                    <a:pt x="2886" y="2550"/>
                                  </a:lnTo>
                                  <a:lnTo>
                                    <a:pt x="2898" y="2544"/>
                                  </a:lnTo>
                                  <a:lnTo>
                                    <a:pt x="2910" y="2544"/>
                                  </a:lnTo>
                                  <a:lnTo>
                                    <a:pt x="2922" y="2538"/>
                                  </a:lnTo>
                                  <a:lnTo>
                                    <a:pt x="2940" y="2538"/>
                                  </a:lnTo>
                                  <a:lnTo>
                                    <a:pt x="2964" y="2532"/>
                                  </a:lnTo>
                                  <a:lnTo>
                                    <a:pt x="2982" y="2526"/>
                                  </a:lnTo>
                                  <a:lnTo>
                                    <a:pt x="3000" y="2508"/>
                                  </a:lnTo>
                                  <a:lnTo>
                                    <a:pt x="3000" y="2466"/>
                                  </a:lnTo>
                                  <a:lnTo>
                                    <a:pt x="3006" y="2454"/>
                                  </a:lnTo>
                                  <a:lnTo>
                                    <a:pt x="3012" y="2448"/>
                                  </a:lnTo>
                                  <a:lnTo>
                                    <a:pt x="3024" y="2460"/>
                                  </a:lnTo>
                                  <a:lnTo>
                                    <a:pt x="3036" y="2484"/>
                                  </a:lnTo>
                                  <a:lnTo>
                                    <a:pt x="3042" y="2490"/>
                                  </a:lnTo>
                                  <a:lnTo>
                                    <a:pt x="3048" y="2490"/>
                                  </a:lnTo>
                                  <a:lnTo>
                                    <a:pt x="3054" y="2484"/>
                                  </a:lnTo>
                                  <a:lnTo>
                                    <a:pt x="3066" y="2478"/>
                                  </a:lnTo>
                                  <a:lnTo>
                                    <a:pt x="3072" y="2466"/>
                                  </a:lnTo>
                                  <a:lnTo>
                                    <a:pt x="3090" y="2448"/>
                                  </a:lnTo>
                                  <a:lnTo>
                                    <a:pt x="3096" y="2436"/>
                                  </a:lnTo>
                                  <a:lnTo>
                                    <a:pt x="3114" y="2454"/>
                                  </a:lnTo>
                                  <a:lnTo>
                                    <a:pt x="3144" y="2442"/>
                                  </a:lnTo>
                                  <a:lnTo>
                                    <a:pt x="3150" y="2442"/>
                                  </a:lnTo>
                                  <a:lnTo>
                                    <a:pt x="3156" y="2448"/>
                                  </a:lnTo>
                                  <a:lnTo>
                                    <a:pt x="3186" y="2448"/>
                                  </a:lnTo>
                                  <a:lnTo>
                                    <a:pt x="3234" y="2424"/>
                                  </a:lnTo>
                                  <a:lnTo>
                                    <a:pt x="3288" y="2370"/>
                                  </a:lnTo>
                                  <a:lnTo>
                                    <a:pt x="3294" y="2358"/>
                                  </a:lnTo>
                                  <a:lnTo>
                                    <a:pt x="3300" y="2352"/>
                                  </a:lnTo>
                                  <a:lnTo>
                                    <a:pt x="3294" y="2340"/>
                                  </a:lnTo>
                                  <a:lnTo>
                                    <a:pt x="3294" y="2334"/>
                                  </a:lnTo>
                                  <a:lnTo>
                                    <a:pt x="3288" y="2322"/>
                                  </a:lnTo>
                                  <a:lnTo>
                                    <a:pt x="3282" y="2316"/>
                                  </a:lnTo>
                                  <a:lnTo>
                                    <a:pt x="3300" y="2316"/>
                                  </a:lnTo>
                                  <a:lnTo>
                                    <a:pt x="3312" y="2286"/>
                                  </a:lnTo>
                                  <a:lnTo>
                                    <a:pt x="3336" y="2286"/>
                                  </a:lnTo>
                                  <a:lnTo>
                                    <a:pt x="3348" y="2250"/>
                                  </a:lnTo>
                                  <a:lnTo>
                                    <a:pt x="3360" y="2250"/>
                                  </a:lnTo>
                                  <a:lnTo>
                                    <a:pt x="3360" y="2208"/>
                                  </a:lnTo>
                                  <a:lnTo>
                                    <a:pt x="3372" y="2208"/>
                                  </a:lnTo>
                                  <a:lnTo>
                                    <a:pt x="3384" y="2196"/>
                                  </a:lnTo>
                                  <a:lnTo>
                                    <a:pt x="3384" y="2172"/>
                                  </a:lnTo>
                                  <a:lnTo>
                                    <a:pt x="3378" y="2160"/>
                                  </a:lnTo>
                                  <a:lnTo>
                                    <a:pt x="3372" y="2154"/>
                                  </a:lnTo>
                                  <a:lnTo>
                                    <a:pt x="3372" y="2142"/>
                                  </a:lnTo>
                                  <a:lnTo>
                                    <a:pt x="3378" y="2136"/>
                                  </a:lnTo>
                                  <a:lnTo>
                                    <a:pt x="3384" y="2136"/>
                                  </a:lnTo>
                                  <a:lnTo>
                                    <a:pt x="3390" y="2130"/>
                                  </a:lnTo>
                                  <a:lnTo>
                                    <a:pt x="3402" y="2124"/>
                                  </a:lnTo>
                                  <a:lnTo>
                                    <a:pt x="3408" y="2118"/>
                                  </a:lnTo>
                                  <a:lnTo>
                                    <a:pt x="3408" y="2094"/>
                                  </a:lnTo>
                                  <a:lnTo>
                                    <a:pt x="3390" y="2076"/>
                                  </a:lnTo>
                                  <a:lnTo>
                                    <a:pt x="3390" y="2064"/>
                                  </a:lnTo>
                                  <a:lnTo>
                                    <a:pt x="3402" y="2058"/>
                                  </a:lnTo>
                                  <a:lnTo>
                                    <a:pt x="3408" y="2052"/>
                                  </a:lnTo>
                                  <a:lnTo>
                                    <a:pt x="3408" y="2016"/>
                                  </a:lnTo>
                                  <a:lnTo>
                                    <a:pt x="3414" y="2016"/>
                                  </a:lnTo>
                                  <a:lnTo>
                                    <a:pt x="3420" y="2010"/>
                                  </a:lnTo>
                                  <a:lnTo>
                                    <a:pt x="3456" y="1992"/>
                                  </a:lnTo>
                                  <a:lnTo>
                                    <a:pt x="3462" y="1980"/>
                                  </a:lnTo>
                                  <a:lnTo>
                                    <a:pt x="3462" y="1962"/>
                                  </a:lnTo>
                                  <a:lnTo>
                                    <a:pt x="3456" y="1956"/>
                                  </a:lnTo>
                                  <a:lnTo>
                                    <a:pt x="3444" y="1956"/>
                                  </a:lnTo>
                                  <a:lnTo>
                                    <a:pt x="3450" y="1956"/>
                                  </a:lnTo>
                                  <a:lnTo>
                                    <a:pt x="3456" y="1950"/>
                                  </a:lnTo>
                                  <a:lnTo>
                                    <a:pt x="3468" y="1950"/>
                                  </a:lnTo>
                                  <a:lnTo>
                                    <a:pt x="3480" y="1944"/>
                                  </a:lnTo>
                                  <a:lnTo>
                                    <a:pt x="3492" y="1932"/>
                                  </a:lnTo>
                                  <a:lnTo>
                                    <a:pt x="3474" y="1914"/>
                                  </a:lnTo>
                                  <a:lnTo>
                                    <a:pt x="3468" y="1914"/>
                                  </a:lnTo>
                                  <a:lnTo>
                                    <a:pt x="3486" y="1896"/>
                                  </a:lnTo>
                                  <a:lnTo>
                                    <a:pt x="3498" y="1872"/>
                                  </a:lnTo>
                                  <a:lnTo>
                                    <a:pt x="3504" y="1866"/>
                                  </a:lnTo>
                                  <a:lnTo>
                                    <a:pt x="3504" y="1854"/>
                                  </a:lnTo>
                                  <a:lnTo>
                                    <a:pt x="3498" y="1848"/>
                                  </a:lnTo>
                                  <a:lnTo>
                                    <a:pt x="3474" y="1842"/>
                                  </a:lnTo>
                                  <a:lnTo>
                                    <a:pt x="3438" y="1848"/>
                                  </a:lnTo>
                                  <a:lnTo>
                                    <a:pt x="3396" y="1854"/>
                                  </a:lnTo>
                                  <a:lnTo>
                                    <a:pt x="3366" y="1860"/>
                                  </a:lnTo>
                                  <a:lnTo>
                                    <a:pt x="3354" y="1866"/>
                                  </a:lnTo>
                                  <a:lnTo>
                                    <a:pt x="3336" y="1848"/>
                                  </a:lnTo>
                                  <a:lnTo>
                                    <a:pt x="3378" y="1848"/>
                                  </a:lnTo>
                                  <a:lnTo>
                                    <a:pt x="3378" y="1836"/>
                                  </a:lnTo>
                                  <a:lnTo>
                                    <a:pt x="3384" y="1824"/>
                                  </a:lnTo>
                                  <a:lnTo>
                                    <a:pt x="3390" y="1818"/>
                                  </a:lnTo>
                                  <a:lnTo>
                                    <a:pt x="3402" y="1812"/>
                                  </a:lnTo>
                                  <a:lnTo>
                                    <a:pt x="3432" y="1812"/>
                                  </a:lnTo>
                                  <a:lnTo>
                                    <a:pt x="3426" y="1800"/>
                                  </a:lnTo>
                                  <a:lnTo>
                                    <a:pt x="3420" y="1794"/>
                                  </a:lnTo>
                                  <a:lnTo>
                                    <a:pt x="3414" y="1782"/>
                                  </a:lnTo>
                                  <a:lnTo>
                                    <a:pt x="3414" y="1776"/>
                                  </a:lnTo>
                                  <a:lnTo>
                                    <a:pt x="3408" y="1770"/>
                                  </a:lnTo>
                                  <a:lnTo>
                                    <a:pt x="3390" y="1770"/>
                                  </a:lnTo>
                                  <a:lnTo>
                                    <a:pt x="3378" y="1764"/>
                                  </a:lnTo>
                                  <a:lnTo>
                                    <a:pt x="3366" y="1764"/>
                                  </a:lnTo>
                                  <a:lnTo>
                                    <a:pt x="3354" y="1746"/>
                                  </a:lnTo>
                                  <a:lnTo>
                                    <a:pt x="3342" y="1746"/>
                                  </a:lnTo>
                                  <a:lnTo>
                                    <a:pt x="3336" y="1734"/>
                                  </a:lnTo>
                                  <a:lnTo>
                                    <a:pt x="3324" y="1728"/>
                                  </a:lnTo>
                                  <a:lnTo>
                                    <a:pt x="3294" y="1728"/>
                                  </a:lnTo>
                                  <a:lnTo>
                                    <a:pt x="3288" y="1734"/>
                                  </a:lnTo>
                                  <a:lnTo>
                                    <a:pt x="3282" y="1734"/>
                                  </a:lnTo>
                                  <a:lnTo>
                                    <a:pt x="3246" y="1686"/>
                                  </a:lnTo>
                                  <a:lnTo>
                                    <a:pt x="3252" y="1698"/>
                                  </a:lnTo>
                                  <a:lnTo>
                                    <a:pt x="3264" y="1704"/>
                                  </a:lnTo>
                                  <a:lnTo>
                                    <a:pt x="3270" y="1710"/>
                                  </a:lnTo>
                                  <a:lnTo>
                                    <a:pt x="3282" y="1716"/>
                                  </a:lnTo>
                                  <a:lnTo>
                                    <a:pt x="3294" y="1716"/>
                                  </a:lnTo>
                                  <a:lnTo>
                                    <a:pt x="3300" y="1710"/>
                                  </a:lnTo>
                                  <a:lnTo>
                                    <a:pt x="3306" y="1710"/>
                                  </a:lnTo>
                                  <a:lnTo>
                                    <a:pt x="3336" y="1716"/>
                                  </a:lnTo>
                                  <a:lnTo>
                                    <a:pt x="3348" y="1734"/>
                                  </a:lnTo>
                                  <a:lnTo>
                                    <a:pt x="3366" y="1728"/>
                                  </a:lnTo>
                                  <a:lnTo>
                                    <a:pt x="3408" y="1740"/>
                                  </a:lnTo>
                                  <a:lnTo>
                                    <a:pt x="3390" y="1716"/>
                                  </a:lnTo>
                                  <a:lnTo>
                                    <a:pt x="3372" y="1710"/>
                                  </a:lnTo>
                                  <a:lnTo>
                                    <a:pt x="3372" y="1692"/>
                                  </a:lnTo>
                                  <a:lnTo>
                                    <a:pt x="3360" y="1680"/>
                                  </a:lnTo>
                                  <a:lnTo>
                                    <a:pt x="3348" y="1674"/>
                                  </a:lnTo>
                                  <a:lnTo>
                                    <a:pt x="3330" y="1674"/>
                                  </a:lnTo>
                                  <a:lnTo>
                                    <a:pt x="3318" y="1662"/>
                                  </a:lnTo>
                                  <a:lnTo>
                                    <a:pt x="3318" y="1650"/>
                                  </a:lnTo>
                                  <a:lnTo>
                                    <a:pt x="3312" y="1644"/>
                                  </a:lnTo>
                                  <a:lnTo>
                                    <a:pt x="3312" y="1632"/>
                                  </a:lnTo>
                                  <a:lnTo>
                                    <a:pt x="3234" y="1530"/>
                                  </a:lnTo>
                                  <a:lnTo>
                                    <a:pt x="3198" y="1524"/>
                                  </a:lnTo>
                                  <a:lnTo>
                                    <a:pt x="3162" y="1494"/>
                                  </a:lnTo>
                                  <a:lnTo>
                                    <a:pt x="3144" y="1500"/>
                                  </a:lnTo>
                                  <a:lnTo>
                                    <a:pt x="3138" y="1488"/>
                                  </a:lnTo>
                                  <a:lnTo>
                                    <a:pt x="3132" y="1482"/>
                                  </a:lnTo>
                                  <a:lnTo>
                                    <a:pt x="3132" y="1470"/>
                                  </a:lnTo>
                                  <a:lnTo>
                                    <a:pt x="3126" y="1464"/>
                                  </a:lnTo>
                                  <a:lnTo>
                                    <a:pt x="3138" y="1452"/>
                                  </a:lnTo>
                                  <a:lnTo>
                                    <a:pt x="3150" y="1446"/>
                                  </a:lnTo>
                                  <a:lnTo>
                                    <a:pt x="3156" y="1434"/>
                                  </a:lnTo>
                                  <a:lnTo>
                                    <a:pt x="3162" y="1428"/>
                                  </a:lnTo>
                                  <a:lnTo>
                                    <a:pt x="3168" y="1416"/>
                                  </a:lnTo>
                                  <a:lnTo>
                                    <a:pt x="3168" y="1410"/>
                                  </a:lnTo>
                                  <a:lnTo>
                                    <a:pt x="3162" y="1398"/>
                                  </a:lnTo>
                                  <a:lnTo>
                                    <a:pt x="3162" y="1392"/>
                                  </a:lnTo>
                                  <a:lnTo>
                                    <a:pt x="3156" y="1380"/>
                                  </a:lnTo>
                                  <a:lnTo>
                                    <a:pt x="3168" y="1386"/>
                                  </a:lnTo>
                                  <a:lnTo>
                                    <a:pt x="3174" y="1392"/>
                                  </a:lnTo>
                                  <a:lnTo>
                                    <a:pt x="3186" y="1398"/>
                                  </a:lnTo>
                                  <a:lnTo>
                                    <a:pt x="3198" y="1386"/>
                                  </a:lnTo>
                                  <a:lnTo>
                                    <a:pt x="3198" y="1368"/>
                                  </a:lnTo>
                                  <a:lnTo>
                                    <a:pt x="3192" y="1356"/>
                                  </a:lnTo>
                                  <a:lnTo>
                                    <a:pt x="3192" y="1344"/>
                                  </a:lnTo>
                                  <a:lnTo>
                                    <a:pt x="3216" y="1344"/>
                                  </a:lnTo>
                                  <a:lnTo>
                                    <a:pt x="3252" y="1320"/>
                                  </a:lnTo>
                                  <a:lnTo>
                                    <a:pt x="3264" y="1320"/>
                                  </a:lnTo>
                                  <a:lnTo>
                                    <a:pt x="3270" y="1326"/>
                                  </a:lnTo>
                                  <a:lnTo>
                                    <a:pt x="3294" y="1326"/>
                                  </a:lnTo>
                                  <a:lnTo>
                                    <a:pt x="3294" y="1320"/>
                                  </a:lnTo>
                                  <a:lnTo>
                                    <a:pt x="3288" y="1314"/>
                                  </a:lnTo>
                                  <a:lnTo>
                                    <a:pt x="3288" y="1308"/>
                                  </a:lnTo>
                                  <a:lnTo>
                                    <a:pt x="3282" y="1302"/>
                                  </a:lnTo>
                                  <a:lnTo>
                                    <a:pt x="3288" y="1278"/>
                                  </a:lnTo>
                                  <a:lnTo>
                                    <a:pt x="3258" y="1278"/>
                                  </a:lnTo>
                                  <a:lnTo>
                                    <a:pt x="3246" y="1266"/>
                                  </a:lnTo>
                                  <a:lnTo>
                                    <a:pt x="3240" y="1278"/>
                                  </a:lnTo>
                                  <a:lnTo>
                                    <a:pt x="3204" y="1278"/>
                                  </a:lnTo>
                                  <a:lnTo>
                                    <a:pt x="3198" y="1272"/>
                                  </a:lnTo>
                                  <a:lnTo>
                                    <a:pt x="3192" y="1260"/>
                                  </a:lnTo>
                                  <a:lnTo>
                                    <a:pt x="3180" y="1254"/>
                                  </a:lnTo>
                                  <a:lnTo>
                                    <a:pt x="3174" y="1248"/>
                                  </a:lnTo>
                                  <a:lnTo>
                                    <a:pt x="3150" y="1248"/>
                                  </a:lnTo>
                                  <a:lnTo>
                                    <a:pt x="3144" y="1260"/>
                                  </a:lnTo>
                                  <a:lnTo>
                                    <a:pt x="3132" y="1266"/>
                                  </a:lnTo>
                                  <a:lnTo>
                                    <a:pt x="3114" y="1284"/>
                                  </a:lnTo>
                                  <a:lnTo>
                                    <a:pt x="3114" y="1296"/>
                                  </a:lnTo>
                                  <a:lnTo>
                                    <a:pt x="3108" y="1302"/>
                                  </a:lnTo>
                                  <a:lnTo>
                                    <a:pt x="3108" y="1308"/>
                                  </a:lnTo>
                                  <a:lnTo>
                                    <a:pt x="3078" y="1308"/>
                                  </a:lnTo>
                                  <a:lnTo>
                                    <a:pt x="3054" y="1296"/>
                                  </a:lnTo>
                                  <a:lnTo>
                                    <a:pt x="3048" y="1290"/>
                                  </a:lnTo>
                                  <a:lnTo>
                                    <a:pt x="3042" y="1278"/>
                                  </a:lnTo>
                                  <a:lnTo>
                                    <a:pt x="3030" y="1242"/>
                                  </a:lnTo>
                                  <a:lnTo>
                                    <a:pt x="3024" y="1230"/>
                                  </a:lnTo>
                                  <a:lnTo>
                                    <a:pt x="3018" y="1224"/>
                                  </a:lnTo>
                                  <a:lnTo>
                                    <a:pt x="3006" y="1224"/>
                                  </a:lnTo>
                                  <a:lnTo>
                                    <a:pt x="3000" y="1230"/>
                                  </a:lnTo>
                                  <a:lnTo>
                                    <a:pt x="3000" y="1242"/>
                                  </a:lnTo>
                                  <a:lnTo>
                                    <a:pt x="2988" y="1224"/>
                                  </a:lnTo>
                                  <a:lnTo>
                                    <a:pt x="2952" y="1224"/>
                                  </a:lnTo>
                                  <a:lnTo>
                                    <a:pt x="2940" y="1218"/>
                                  </a:lnTo>
                                  <a:lnTo>
                                    <a:pt x="2934" y="1212"/>
                                  </a:lnTo>
                                  <a:lnTo>
                                    <a:pt x="2928" y="1200"/>
                                  </a:lnTo>
                                  <a:lnTo>
                                    <a:pt x="2916" y="1194"/>
                                  </a:lnTo>
                                  <a:lnTo>
                                    <a:pt x="2910" y="1182"/>
                                  </a:lnTo>
                                  <a:lnTo>
                                    <a:pt x="2910" y="1140"/>
                                  </a:lnTo>
                                  <a:lnTo>
                                    <a:pt x="2928" y="1140"/>
                                  </a:lnTo>
                                  <a:lnTo>
                                    <a:pt x="2940" y="1152"/>
                                  </a:lnTo>
                                  <a:lnTo>
                                    <a:pt x="2946" y="1152"/>
                                  </a:lnTo>
                                  <a:lnTo>
                                    <a:pt x="2952" y="1146"/>
                                  </a:lnTo>
                                  <a:lnTo>
                                    <a:pt x="2952" y="1140"/>
                                  </a:lnTo>
                                  <a:lnTo>
                                    <a:pt x="2958" y="1134"/>
                                  </a:lnTo>
                                  <a:lnTo>
                                    <a:pt x="2964" y="1134"/>
                                  </a:lnTo>
                                  <a:lnTo>
                                    <a:pt x="2970" y="1140"/>
                                  </a:lnTo>
                                  <a:lnTo>
                                    <a:pt x="2982" y="1140"/>
                                  </a:lnTo>
                                  <a:lnTo>
                                    <a:pt x="2994" y="1134"/>
                                  </a:lnTo>
                                  <a:lnTo>
                                    <a:pt x="3000" y="1128"/>
                                  </a:lnTo>
                                  <a:lnTo>
                                    <a:pt x="3000" y="1116"/>
                                  </a:lnTo>
                                  <a:lnTo>
                                    <a:pt x="2994" y="1110"/>
                                  </a:lnTo>
                                  <a:lnTo>
                                    <a:pt x="2994" y="1086"/>
                                  </a:lnTo>
                                  <a:lnTo>
                                    <a:pt x="3000" y="1074"/>
                                  </a:lnTo>
                                  <a:lnTo>
                                    <a:pt x="3000" y="1068"/>
                                  </a:lnTo>
                                  <a:lnTo>
                                    <a:pt x="3036" y="1068"/>
                                  </a:lnTo>
                                  <a:lnTo>
                                    <a:pt x="3042" y="1062"/>
                                  </a:lnTo>
                                  <a:lnTo>
                                    <a:pt x="3048" y="1050"/>
                                  </a:lnTo>
                                  <a:lnTo>
                                    <a:pt x="3048" y="1038"/>
                                  </a:lnTo>
                                  <a:lnTo>
                                    <a:pt x="3054" y="1032"/>
                                  </a:lnTo>
                                  <a:lnTo>
                                    <a:pt x="3054" y="1026"/>
                                  </a:lnTo>
                                  <a:lnTo>
                                    <a:pt x="3072" y="1014"/>
                                  </a:lnTo>
                                  <a:lnTo>
                                    <a:pt x="3060" y="1002"/>
                                  </a:lnTo>
                                  <a:lnTo>
                                    <a:pt x="3096" y="1014"/>
                                  </a:lnTo>
                                  <a:lnTo>
                                    <a:pt x="3114" y="996"/>
                                  </a:lnTo>
                                  <a:lnTo>
                                    <a:pt x="3126" y="1002"/>
                                  </a:lnTo>
                                  <a:lnTo>
                                    <a:pt x="3132" y="1014"/>
                                  </a:lnTo>
                                  <a:lnTo>
                                    <a:pt x="3144" y="1020"/>
                                  </a:lnTo>
                                  <a:lnTo>
                                    <a:pt x="3156" y="1044"/>
                                  </a:lnTo>
                                  <a:lnTo>
                                    <a:pt x="3156" y="1050"/>
                                  </a:lnTo>
                                  <a:lnTo>
                                    <a:pt x="3144" y="1074"/>
                                  </a:lnTo>
                                  <a:lnTo>
                                    <a:pt x="3126" y="1092"/>
                                  </a:lnTo>
                                  <a:lnTo>
                                    <a:pt x="3126" y="1104"/>
                                  </a:lnTo>
                                  <a:lnTo>
                                    <a:pt x="3132" y="1116"/>
                                  </a:lnTo>
                                  <a:lnTo>
                                    <a:pt x="3144" y="1128"/>
                                  </a:lnTo>
                                  <a:lnTo>
                                    <a:pt x="3150" y="1128"/>
                                  </a:lnTo>
                                  <a:lnTo>
                                    <a:pt x="3162" y="1122"/>
                                  </a:lnTo>
                                  <a:lnTo>
                                    <a:pt x="3168" y="1122"/>
                                  </a:lnTo>
                                  <a:lnTo>
                                    <a:pt x="3162" y="1152"/>
                                  </a:lnTo>
                                  <a:lnTo>
                                    <a:pt x="3144" y="1170"/>
                                  </a:lnTo>
                                  <a:lnTo>
                                    <a:pt x="3144" y="1176"/>
                                  </a:lnTo>
                                  <a:lnTo>
                                    <a:pt x="3150" y="1176"/>
                                  </a:lnTo>
                                  <a:lnTo>
                                    <a:pt x="3162" y="1170"/>
                                  </a:lnTo>
                                  <a:lnTo>
                                    <a:pt x="3168" y="1164"/>
                                  </a:lnTo>
                                  <a:lnTo>
                                    <a:pt x="3180" y="1158"/>
                                  </a:lnTo>
                                  <a:lnTo>
                                    <a:pt x="3186" y="1158"/>
                                  </a:lnTo>
                                  <a:lnTo>
                                    <a:pt x="3198" y="1146"/>
                                  </a:lnTo>
                                  <a:lnTo>
                                    <a:pt x="3198" y="1122"/>
                                  </a:lnTo>
                                  <a:lnTo>
                                    <a:pt x="3204" y="1122"/>
                                  </a:lnTo>
                                  <a:lnTo>
                                    <a:pt x="3210" y="1116"/>
                                  </a:lnTo>
                                  <a:lnTo>
                                    <a:pt x="3258" y="1092"/>
                                  </a:lnTo>
                                  <a:lnTo>
                                    <a:pt x="3264" y="1086"/>
                                  </a:lnTo>
                                  <a:lnTo>
                                    <a:pt x="3306" y="1086"/>
                                  </a:lnTo>
                                  <a:lnTo>
                                    <a:pt x="3312" y="1074"/>
                                  </a:lnTo>
                                  <a:lnTo>
                                    <a:pt x="3312" y="1062"/>
                                  </a:lnTo>
                                  <a:lnTo>
                                    <a:pt x="3318" y="1056"/>
                                  </a:lnTo>
                                  <a:lnTo>
                                    <a:pt x="3324" y="1044"/>
                                  </a:lnTo>
                                  <a:lnTo>
                                    <a:pt x="3360" y="1026"/>
                                  </a:lnTo>
                                  <a:lnTo>
                                    <a:pt x="3372" y="1014"/>
                                  </a:lnTo>
                                  <a:lnTo>
                                    <a:pt x="3390" y="978"/>
                                  </a:lnTo>
                                  <a:lnTo>
                                    <a:pt x="3390" y="948"/>
                                  </a:lnTo>
                                  <a:lnTo>
                                    <a:pt x="3396" y="942"/>
                                  </a:lnTo>
                                  <a:lnTo>
                                    <a:pt x="3396" y="936"/>
                                  </a:lnTo>
                                  <a:lnTo>
                                    <a:pt x="3408" y="936"/>
                                  </a:lnTo>
                                  <a:lnTo>
                                    <a:pt x="3420" y="942"/>
                                  </a:lnTo>
                                  <a:lnTo>
                                    <a:pt x="3432" y="954"/>
                                  </a:lnTo>
                                  <a:lnTo>
                                    <a:pt x="3444" y="954"/>
                                  </a:lnTo>
                                  <a:lnTo>
                                    <a:pt x="3456" y="960"/>
                                  </a:lnTo>
                                  <a:lnTo>
                                    <a:pt x="3504" y="960"/>
                                  </a:lnTo>
                                  <a:lnTo>
                                    <a:pt x="3504" y="948"/>
                                  </a:lnTo>
                                  <a:lnTo>
                                    <a:pt x="3498" y="948"/>
                                  </a:lnTo>
                                  <a:lnTo>
                                    <a:pt x="3474" y="924"/>
                                  </a:lnTo>
                                  <a:lnTo>
                                    <a:pt x="3474" y="912"/>
                                  </a:lnTo>
                                  <a:lnTo>
                                    <a:pt x="3480" y="906"/>
                                  </a:lnTo>
                                  <a:lnTo>
                                    <a:pt x="3486" y="912"/>
                                  </a:lnTo>
                                  <a:lnTo>
                                    <a:pt x="3510" y="912"/>
                                  </a:lnTo>
                                  <a:lnTo>
                                    <a:pt x="3522" y="918"/>
                                  </a:lnTo>
                                  <a:lnTo>
                                    <a:pt x="3534" y="912"/>
                                  </a:lnTo>
                                  <a:lnTo>
                                    <a:pt x="3540" y="900"/>
                                  </a:lnTo>
                                  <a:lnTo>
                                    <a:pt x="3540" y="894"/>
                                  </a:lnTo>
                                  <a:lnTo>
                                    <a:pt x="3534" y="882"/>
                                  </a:lnTo>
                                  <a:lnTo>
                                    <a:pt x="3558" y="882"/>
                                  </a:lnTo>
                                  <a:lnTo>
                                    <a:pt x="3558" y="864"/>
                                  </a:lnTo>
                                  <a:lnTo>
                                    <a:pt x="3552" y="852"/>
                                  </a:lnTo>
                                  <a:lnTo>
                                    <a:pt x="3546" y="846"/>
                                  </a:lnTo>
                                  <a:lnTo>
                                    <a:pt x="3546" y="840"/>
                                  </a:lnTo>
                                  <a:lnTo>
                                    <a:pt x="3576" y="840"/>
                                  </a:lnTo>
                                  <a:lnTo>
                                    <a:pt x="3594" y="864"/>
                                  </a:lnTo>
                                  <a:lnTo>
                                    <a:pt x="3600" y="840"/>
                                  </a:lnTo>
                                  <a:lnTo>
                                    <a:pt x="3630" y="846"/>
                                  </a:lnTo>
                                  <a:lnTo>
                                    <a:pt x="3624" y="810"/>
                                  </a:lnTo>
                                  <a:lnTo>
                                    <a:pt x="3618" y="798"/>
                                  </a:lnTo>
                                  <a:lnTo>
                                    <a:pt x="3606" y="786"/>
                                  </a:lnTo>
                                  <a:lnTo>
                                    <a:pt x="3606" y="774"/>
                                  </a:lnTo>
                                  <a:lnTo>
                                    <a:pt x="3600" y="756"/>
                                  </a:lnTo>
                                  <a:lnTo>
                                    <a:pt x="3588" y="744"/>
                                  </a:lnTo>
                                  <a:lnTo>
                                    <a:pt x="3576" y="726"/>
                                  </a:lnTo>
                                  <a:lnTo>
                                    <a:pt x="3564" y="720"/>
                                  </a:lnTo>
                                  <a:lnTo>
                                    <a:pt x="3552" y="708"/>
                                  </a:lnTo>
                                  <a:lnTo>
                                    <a:pt x="3546" y="708"/>
                                  </a:lnTo>
                                  <a:lnTo>
                                    <a:pt x="3540" y="696"/>
                                  </a:lnTo>
                                  <a:lnTo>
                                    <a:pt x="3540" y="684"/>
                                  </a:lnTo>
                                  <a:lnTo>
                                    <a:pt x="3564" y="684"/>
                                  </a:lnTo>
                                  <a:lnTo>
                                    <a:pt x="3564" y="672"/>
                                  </a:lnTo>
                                  <a:lnTo>
                                    <a:pt x="3558" y="666"/>
                                  </a:lnTo>
                                  <a:lnTo>
                                    <a:pt x="3564" y="660"/>
                                  </a:lnTo>
                                  <a:lnTo>
                                    <a:pt x="3588" y="660"/>
                                  </a:lnTo>
                                  <a:lnTo>
                                    <a:pt x="3600" y="666"/>
                                  </a:lnTo>
                                  <a:lnTo>
                                    <a:pt x="3618" y="672"/>
                                  </a:lnTo>
                                  <a:lnTo>
                                    <a:pt x="3630" y="672"/>
                                  </a:lnTo>
                                  <a:lnTo>
                                    <a:pt x="3642" y="678"/>
                                  </a:lnTo>
                                  <a:lnTo>
                                    <a:pt x="3648" y="678"/>
                                  </a:lnTo>
                                  <a:lnTo>
                                    <a:pt x="3654" y="672"/>
                                  </a:lnTo>
                                  <a:lnTo>
                                    <a:pt x="3654" y="660"/>
                                  </a:lnTo>
                                  <a:lnTo>
                                    <a:pt x="3648" y="648"/>
                                  </a:lnTo>
                                  <a:lnTo>
                                    <a:pt x="3648" y="630"/>
                                  </a:lnTo>
                                  <a:lnTo>
                                    <a:pt x="3654" y="630"/>
                                  </a:lnTo>
                                  <a:lnTo>
                                    <a:pt x="3660" y="624"/>
                                  </a:lnTo>
                                  <a:close/>
                                </a:path>
                              </a:pathLst>
                            </a:custGeom>
                            <a:solidFill>
                              <a:srgbClr val="12121B"/>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50" name="Chad" descr="© INSCALE GmbH, 15.06.2010"/>
                            <a:cNvSpPr>
                              <a:spLocks/>
                            </a:cNvSpPr>
                          </a:nvSpPr>
                          <a:spPr bwMode="gray">
                            <a:xfrm>
                              <a:off x="2831" y="1124"/>
                              <a:ext cx="190" cy="330"/>
                            </a:xfrm>
                            <a:custGeom>
                              <a:avLst/>
                              <a:gdLst>
                                <a:gd name="T0" fmla="*/ 2147483647 w 744"/>
                                <a:gd name="T1" fmla="*/ 2147483647 h 1290"/>
                                <a:gd name="T2" fmla="*/ 2147483647 w 744"/>
                                <a:gd name="T3" fmla="*/ 0 h 1290"/>
                                <a:gd name="T4" fmla="*/ 2147483647 w 744"/>
                                <a:gd name="T5" fmla="*/ 2147483647 h 1290"/>
                                <a:gd name="T6" fmla="*/ 2147483647 w 744"/>
                                <a:gd name="T7" fmla="*/ 2147483647 h 1290"/>
                                <a:gd name="T8" fmla="*/ 2147483647 w 744"/>
                                <a:gd name="T9" fmla="*/ 2147483647 h 1290"/>
                                <a:gd name="T10" fmla="*/ 2147483647 w 744"/>
                                <a:gd name="T11" fmla="*/ 2147483647 h 1290"/>
                                <a:gd name="T12" fmla="*/ 2147483647 w 744"/>
                                <a:gd name="T13" fmla="*/ 2147483647 h 1290"/>
                                <a:gd name="T14" fmla="*/ 2147483647 w 744"/>
                                <a:gd name="T15" fmla="*/ 2147483647 h 1290"/>
                                <a:gd name="T16" fmla="*/ 2147483647 w 744"/>
                                <a:gd name="T17" fmla="*/ 2147483647 h 1290"/>
                                <a:gd name="T18" fmla="*/ 0 w 744"/>
                                <a:gd name="T19" fmla="*/ 2147483647 h 1290"/>
                                <a:gd name="T20" fmla="*/ 2147483647 w 744"/>
                                <a:gd name="T21" fmla="*/ 2147483647 h 1290"/>
                                <a:gd name="T22" fmla="*/ 2147483647 w 744"/>
                                <a:gd name="T23" fmla="*/ 2147483647 h 1290"/>
                                <a:gd name="T24" fmla="*/ 2147483647 w 744"/>
                                <a:gd name="T25" fmla="*/ 2147483647 h 1290"/>
                                <a:gd name="T26" fmla="*/ 2147483647 w 744"/>
                                <a:gd name="T27" fmla="*/ 2147483647 h 1290"/>
                                <a:gd name="T28" fmla="*/ 2147483647 w 744"/>
                                <a:gd name="T29" fmla="*/ 2147483647 h 1290"/>
                                <a:gd name="T30" fmla="*/ 2147483647 w 744"/>
                                <a:gd name="T31" fmla="*/ 2147483647 h 1290"/>
                                <a:gd name="T32" fmla="*/ 2147483647 w 744"/>
                                <a:gd name="T33" fmla="*/ 2147483647 h 1290"/>
                                <a:gd name="T34" fmla="*/ 2147483647 w 744"/>
                                <a:gd name="T35" fmla="*/ 2147483647 h 1290"/>
                                <a:gd name="T36" fmla="*/ 2147483647 w 744"/>
                                <a:gd name="T37" fmla="*/ 2147483647 h 1290"/>
                                <a:gd name="T38" fmla="*/ 2147483647 w 744"/>
                                <a:gd name="T39" fmla="*/ 2147483647 h 1290"/>
                                <a:gd name="T40" fmla="*/ 2147483647 w 744"/>
                                <a:gd name="T41" fmla="*/ 2147483647 h 1290"/>
                                <a:gd name="T42" fmla="*/ 2147483647 w 744"/>
                                <a:gd name="T43" fmla="*/ 2147483647 h 1290"/>
                                <a:gd name="T44" fmla="*/ 2147483647 w 744"/>
                                <a:gd name="T45" fmla="*/ 2147483647 h 1290"/>
                                <a:gd name="T46" fmla="*/ 2147483647 w 744"/>
                                <a:gd name="T47" fmla="*/ 2147483647 h 1290"/>
                                <a:gd name="T48" fmla="*/ 2147483647 w 744"/>
                                <a:gd name="T49" fmla="*/ 2147483647 h 1290"/>
                                <a:gd name="T50" fmla="*/ 2147483647 w 744"/>
                                <a:gd name="T51" fmla="*/ 2147483647 h 1290"/>
                                <a:gd name="T52" fmla="*/ 2147483647 w 744"/>
                                <a:gd name="T53" fmla="*/ 2147483647 h 1290"/>
                                <a:gd name="T54" fmla="*/ 2147483647 w 744"/>
                                <a:gd name="T55" fmla="*/ 2147483647 h 1290"/>
                                <a:gd name="T56" fmla="*/ 2147483647 w 744"/>
                                <a:gd name="T57" fmla="*/ 2147483647 h 1290"/>
                                <a:gd name="T58" fmla="*/ 2147483647 w 744"/>
                                <a:gd name="T59" fmla="*/ 2147483647 h 1290"/>
                                <a:gd name="T60" fmla="*/ 2147483647 w 744"/>
                                <a:gd name="T61" fmla="*/ 2147483647 h 1290"/>
                                <a:gd name="T62" fmla="*/ 2147483647 w 744"/>
                                <a:gd name="T63" fmla="*/ 2147483647 h 1290"/>
                                <a:gd name="T64" fmla="*/ 2147483647 w 744"/>
                                <a:gd name="T65" fmla="*/ 2147483647 h 1290"/>
                                <a:gd name="T66" fmla="*/ 2147483647 w 744"/>
                                <a:gd name="T67" fmla="*/ 2147483647 h 1290"/>
                                <a:gd name="T68" fmla="*/ 2147483647 w 744"/>
                                <a:gd name="T69" fmla="*/ 2147483647 h 1290"/>
                                <a:gd name="T70" fmla="*/ 2147483647 w 744"/>
                                <a:gd name="T71" fmla="*/ 2147483647 h 1290"/>
                                <a:gd name="T72" fmla="*/ 2147483647 w 744"/>
                                <a:gd name="T73" fmla="*/ 2147483647 h 1290"/>
                                <a:gd name="T74" fmla="*/ 2147483647 w 744"/>
                                <a:gd name="T75" fmla="*/ 2147483647 h 1290"/>
                                <a:gd name="T76" fmla="*/ 2147483647 w 744"/>
                                <a:gd name="T77" fmla="*/ 2147483647 h 1290"/>
                                <a:gd name="T78" fmla="*/ 2147483647 w 744"/>
                                <a:gd name="T79" fmla="*/ 2147483647 h 1290"/>
                                <a:gd name="T80" fmla="*/ 2147483647 w 744"/>
                                <a:gd name="T81" fmla="*/ 2147483647 h 1290"/>
                                <a:gd name="T82" fmla="*/ 2147483647 w 744"/>
                                <a:gd name="T83" fmla="*/ 2147483647 h 1290"/>
                                <a:gd name="T84" fmla="*/ 2147483647 w 744"/>
                                <a:gd name="T85" fmla="*/ 2147483647 h 1290"/>
                                <a:gd name="T86" fmla="*/ 2147483647 w 744"/>
                                <a:gd name="T87" fmla="*/ 2147483647 h 1290"/>
                                <a:gd name="T88" fmla="*/ 2147483647 w 744"/>
                                <a:gd name="T89" fmla="*/ 2147483647 h 1290"/>
                                <a:gd name="T90" fmla="*/ 2147483647 w 744"/>
                                <a:gd name="T91" fmla="*/ 2147483647 h 1290"/>
                                <a:gd name="T92" fmla="*/ 2147483647 w 744"/>
                                <a:gd name="T93" fmla="*/ 2147483647 h 1290"/>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w 744"/>
                                <a:gd name="T142" fmla="*/ 0 h 1290"/>
                                <a:gd name="T143" fmla="*/ 744 w 744"/>
                                <a:gd name="T144" fmla="*/ 1290 h 1290"/>
                              </a:gdLst>
                              <a:ahLst/>
                              <a:cxnLst>
                                <a:cxn ang="T94">
                                  <a:pos x="T0" y="T1"/>
                                </a:cxn>
                                <a:cxn ang="T95">
                                  <a:pos x="T2" y="T3"/>
                                </a:cxn>
                                <a:cxn ang="T96">
                                  <a:pos x="T4" y="T5"/>
                                </a:cxn>
                                <a:cxn ang="T97">
                                  <a:pos x="T6" y="T7"/>
                                </a:cxn>
                                <a:cxn ang="T98">
                                  <a:pos x="T8" y="T9"/>
                                </a:cxn>
                                <a:cxn ang="T99">
                                  <a:pos x="T10" y="T11"/>
                                </a:cxn>
                                <a:cxn ang="T100">
                                  <a:pos x="T12" y="T13"/>
                                </a:cxn>
                                <a:cxn ang="T101">
                                  <a:pos x="T14" y="T15"/>
                                </a:cxn>
                                <a:cxn ang="T102">
                                  <a:pos x="T16" y="T17"/>
                                </a:cxn>
                                <a:cxn ang="T103">
                                  <a:pos x="T18" y="T19"/>
                                </a:cxn>
                                <a:cxn ang="T104">
                                  <a:pos x="T20" y="T21"/>
                                </a:cxn>
                                <a:cxn ang="T105">
                                  <a:pos x="T22" y="T23"/>
                                </a:cxn>
                                <a:cxn ang="T106">
                                  <a:pos x="T24" y="T25"/>
                                </a:cxn>
                                <a:cxn ang="T107">
                                  <a:pos x="T26" y="T27"/>
                                </a:cxn>
                                <a:cxn ang="T108">
                                  <a:pos x="T28" y="T29"/>
                                </a:cxn>
                                <a:cxn ang="T109">
                                  <a:pos x="T30" y="T31"/>
                                </a:cxn>
                                <a:cxn ang="T110">
                                  <a:pos x="T32" y="T33"/>
                                </a:cxn>
                                <a:cxn ang="T111">
                                  <a:pos x="T34" y="T35"/>
                                </a:cxn>
                                <a:cxn ang="T112">
                                  <a:pos x="T36" y="T37"/>
                                </a:cxn>
                                <a:cxn ang="T113">
                                  <a:pos x="T38" y="T39"/>
                                </a:cxn>
                                <a:cxn ang="T114">
                                  <a:pos x="T40" y="T41"/>
                                </a:cxn>
                                <a:cxn ang="T115">
                                  <a:pos x="T42" y="T43"/>
                                </a:cxn>
                                <a:cxn ang="T116">
                                  <a:pos x="T44" y="T45"/>
                                </a:cxn>
                                <a:cxn ang="T117">
                                  <a:pos x="T46" y="T47"/>
                                </a:cxn>
                                <a:cxn ang="T118">
                                  <a:pos x="T48" y="T49"/>
                                </a:cxn>
                                <a:cxn ang="T119">
                                  <a:pos x="T50" y="T51"/>
                                </a:cxn>
                                <a:cxn ang="T120">
                                  <a:pos x="T52" y="T53"/>
                                </a:cxn>
                                <a:cxn ang="T121">
                                  <a:pos x="T54" y="T55"/>
                                </a:cxn>
                                <a:cxn ang="T122">
                                  <a:pos x="T56" y="T57"/>
                                </a:cxn>
                                <a:cxn ang="T123">
                                  <a:pos x="T58" y="T59"/>
                                </a:cxn>
                                <a:cxn ang="T124">
                                  <a:pos x="T60" y="T61"/>
                                </a:cxn>
                                <a:cxn ang="T125">
                                  <a:pos x="T62" y="T63"/>
                                </a:cxn>
                                <a:cxn ang="T126">
                                  <a:pos x="T64" y="T65"/>
                                </a:cxn>
                                <a:cxn ang="T127">
                                  <a:pos x="T66" y="T67"/>
                                </a:cxn>
                                <a:cxn ang="T128">
                                  <a:pos x="T68" y="T69"/>
                                </a:cxn>
                                <a:cxn ang="T129">
                                  <a:pos x="T70" y="T71"/>
                                </a:cxn>
                                <a:cxn ang="T130">
                                  <a:pos x="T72" y="T73"/>
                                </a:cxn>
                                <a:cxn ang="T131">
                                  <a:pos x="T74" y="T75"/>
                                </a:cxn>
                                <a:cxn ang="T132">
                                  <a:pos x="T76" y="T77"/>
                                </a:cxn>
                                <a:cxn ang="T133">
                                  <a:pos x="T78" y="T79"/>
                                </a:cxn>
                                <a:cxn ang="T134">
                                  <a:pos x="T80" y="T81"/>
                                </a:cxn>
                                <a:cxn ang="T135">
                                  <a:pos x="T82" y="T83"/>
                                </a:cxn>
                                <a:cxn ang="T136">
                                  <a:pos x="T84" y="T85"/>
                                </a:cxn>
                                <a:cxn ang="T137">
                                  <a:pos x="T86" y="T87"/>
                                </a:cxn>
                                <a:cxn ang="T138">
                                  <a:pos x="T88" y="T89"/>
                                </a:cxn>
                                <a:cxn ang="T139">
                                  <a:pos x="T90" y="T91"/>
                                </a:cxn>
                                <a:cxn ang="T140">
                                  <a:pos x="T92" y="T93"/>
                                </a:cxn>
                              </a:cxnLst>
                              <a:rect l="T141" t="T142" r="T143" b="T144"/>
                              <a:pathLst>
                                <a:path w="744" h="1290">
                                  <a:moveTo>
                                    <a:pt x="678" y="624"/>
                                  </a:moveTo>
                                  <a:lnTo>
                                    <a:pt x="720" y="624"/>
                                  </a:lnTo>
                                  <a:lnTo>
                                    <a:pt x="732" y="630"/>
                                  </a:lnTo>
                                  <a:lnTo>
                                    <a:pt x="744" y="630"/>
                                  </a:lnTo>
                                  <a:lnTo>
                                    <a:pt x="738" y="324"/>
                                  </a:lnTo>
                                  <a:lnTo>
                                    <a:pt x="180" y="0"/>
                                  </a:lnTo>
                                  <a:lnTo>
                                    <a:pt x="156" y="12"/>
                                  </a:lnTo>
                                  <a:lnTo>
                                    <a:pt x="144" y="24"/>
                                  </a:lnTo>
                                  <a:lnTo>
                                    <a:pt x="126" y="30"/>
                                  </a:lnTo>
                                  <a:lnTo>
                                    <a:pt x="108" y="42"/>
                                  </a:lnTo>
                                  <a:lnTo>
                                    <a:pt x="126" y="108"/>
                                  </a:lnTo>
                                  <a:lnTo>
                                    <a:pt x="114" y="156"/>
                                  </a:lnTo>
                                  <a:lnTo>
                                    <a:pt x="144" y="192"/>
                                  </a:lnTo>
                                  <a:lnTo>
                                    <a:pt x="150" y="216"/>
                                  </a:lnTo>
                                  <a:lnTo>
                                    <a:pt x="180" y="252"/>
                                  </a:lnTo>
                                  <a:lnTo>
                                    <a:pt x="162" y="288"/>
                                  </a:lnTo>
                                  <a:lnTo>
                                    <a:pt x="144" y="534"/>
                                  </a:lnTo>
                                  <a:lnTo>
                                    <a:pt x="138" y="540"/>
                                  </a:lnTo>
                                  <a:lnTo>
                                    <a:pt x="120" y="564"/>
                                  </a:lnTo>
                                  <a:lnTo>
                                    <a:pt x="96" y="588"/>
                                  </a:lnTo>
                                  <a:lnTo>
                                    <a:pt x="72" y="618"/>
                                  </a:lnTo>
                                  <a:lnTo>
                                    <a:pt x="54" y="636"/>
                                  </a:lnTo>
                                  <a:lnTo>
                                    <a:pt x="48" y="648"/>
                                  </a:lnTo>
                                  <a:lnTo>
                                    <a:pt x="36" y="666"/>
                                  </a:lnTo>
                                  <a:lnTo>
                                    <a:pt x="30" y="678"/>
                                  </a:lnTo>
                                  <a:lnTo>
                                    <a:pt x="24" y="696"/>
                                  </a:lnTo>
                                  <a:lnTo>
                                    <a:pt x="24" y="708"/>
                                  </a:lnTo>
                                  <a:lnTo>
                                    <a:pt x="18" y="714"/>
                                  </a:lnTo>
                                  <a:lnTo>
                                    <a:pt x="18" y="720"/>
                                  </a:lnTo>
                                  <a:lnTo>
                                    <a:pt x="0" y="726"/>
                                  </a:lnTo>
                                  <a:lnTo>
                                    <a:pt x="6" y="786"/>
                                  </a:lnTo>
                                  <a:lnTo>
                                    <a:pt x="18" y="786"/>
                                  </a:lnTo>
                                  <a:lnTo>
                                    <a:pt x="48" y="834"/>
                                  </a:lnTo>
                                  <a:lnTo>
                                    <a:pt x="48" y="846"/>
                                  </a:lnTo>
                                  <a:lnTo>
                                    <a:pt x="48" y="840"/>
                                  </a:lnTo>
                                  <a:lnTo>
                                    <a:pt x="72" y="834"/>
                                  </a:lnTo>
                                  <a:lnTo>
                                    <a:pt x="72" y="852"/>
                                  </a:lnTo>
                                  <a:lnTo>
                                    <a:pt x="78" y="864"/>
                                  </a:lnTo>
                                  <a:lnTo>
                                    <a:pt x="84" y="870"/>
                                  </a:lnTo>
                                  <a:lnTo>
                                    <a:pt x="96" y="870"/>
                                  </a:lnTo>
                                  <a:lnTo>
                                    <a:pt x="102" y="876"/>
                                  </a:lnTo>
                                  <a:lnTo>
                                    <a:pt x="108" y="876"/>
                                  </a:lnTo>
                                  <a:lnTo>
                                    <a:pt x="102" y="912"/>
                                  </a:lnTo>
                                  <a:lnTo>
                                    <a:pt x="114" y="918"/>
                                  </a:lnTo>
                                  <a:lnTo>
                                    <a:pt x="120" y="930"/>
                                  </a:lnTo>
                                  <a:lnTo>
                                    <a:pt x="120" y="966"/>
                                  </a:lnTo>
                                  <a:lnTo>
                                    <a:pt x="114" y="966"/>
                                  </a:lnTo>
                                  <a:lnTo>
                                    <a:pt x="114" y="1002"/>
                                  </a:lnTo>
                                  <a:lnTo>
                                    <a:pt x="120" y="1020"/>
                                  </a:lnTo>
                                  <a:lnTo>
                                    <a:pt x="120" y="1038"/>
                                  </a:lnTo>
                                  <a:lnTo>
                                    <a:pt x="126" y="1050"/>
                                  </a:lnTo>
                                  <a:lnTo>
                                    <a:pt x="138" y="1056"/>
                                  </a:lnTo>
                                  <a:lnTo>
                                    <a:pt x="144" y="1068"/>
                                  </a:lnTo>
                                  <a:lnTo>
                                    <a:pt x="162" y="1086"/>
                                  </a:lnTo>
                                  <a:lnTo>
                                    <a:pt x="66" y="1086"/>
                                  </a:lnTo>
                                  <a:lnTo>
                                    <a:pt x="54" y="1092"/>
                                  </a:lnTo>
                                  <a:lnTo>
                                    <a:pt x="48" y="1098"/>
                                  </a:lnTo>
                                  <a:lnTo>
                                    <a:pt x="48" y="1110"/>
                                  </a:lnTo>
                                  <a:lnTo>
                                    <a:pt x="60" y="1134"/>
                                  </a:lnTo>
                                  <a:lnTo>
                                    <a:pt x="72" y="1146"/>
                                  </a:lnTo>
                                  <a:lnTo>
                                    <a:pt x="78" y="1158"/>
                                  </a:lnTo>
                                  <a:lnTo>
                                    <a:pt x="90" y="1170"/>
                                  </a:lnTo>
                                  <a:lnTo>
                                    <a:pt x="108" y="1182"/>
                                  </a:lnTo>
                                  <a:lnTo>
                                    <a:pt x="120" y="1188"/>
                                  </a:lnTo>
                                  <a:lnTo>
                                    <a:pt x="132" y="1200"/>
                                  </a:lnTo>
                                  <a:lnTo>
                                    <a:pt x="144" y="1224"/>
                                  </a:lnTo>
                                  <a:lnTo>
                                    <a:pt x="144" y="1242"/>
                                  </a:lnTo>
                                  <a:lnTo>
                                    <a:pt x="150" y="1254"/>
                                  </a:lnTo>
                                  <a:lnTo>
                                    <a:pt x="156" y="1272"/>
                                  </a:lnTo>
                                  <a:lnTo>
                                    <a:pt x="156" y="1284"/>
                                  </a:lnTo>
                                  <a:lnTo>
                                    <a:pt x="162" y="1284"/>
                                  </a:lnTo>
                                  <a:lnTo>
                                    <a:pt x="168" y="1290"/>
                                  </a:lnTo>
                                  <a:lnTo>
                                    <a:pt x="186" y="1290"/>
                                  </a:lnTo>
                                  <a:lnTo>
                                    <a:pt x="198" y="1284"/>
                                  </a:lnTo>
                                  <a:lnTo>
                                    <a:pt x="216" y="1266"/>
                                  </a:lnTo>
                                  <a:lnTo>
                                    <a:pt x="228" y="1260"/>
                                  </a:lnTo>
                                  <a:lnTo>
                                    <a:pt x="234" y="1254"/>
                                  </a:lnTo>
                                  <a:lnTo>
                                    <a:pt x="234" y="1278"/>
                                  </a:lnTo>
                                  <a:lnTo>
                                    <a:pt x="240" y="1284"/>
                                  </a:lnTo>
                                  <a:lnTo>
                                    <a:pt x="246" y="1284"/>
                                  </a:lnTo>
                                  <a:lnTo>
                                    <a:pt x="258" y="1278"/>
                                  </a:lnTo>
                                  <a:lnTo>
                                    <a:pt x="270" y="1266"/>
                                  </a:lnTo>
                                  <a:lnTo>
                                    <a:pt x="276" y="1254"/>
                                  </a:lnTo>
                                  <a:lnTo>
                                    <a:pt x="282" y="1248"/>
                                  </a:lnTo>
                                  <a:lnTo>
                                    <a:pt x="372" y="1248"/>
                                  </a:lnTo>
                                  <a:lnTo>
                                    <a:pt x="378" y="1242"/>
                                  </a:lnTo>
                                  <a:lnTo>
                                    <a:pt x="384" y="1230"/>
                                  </a:lnTo>
                                  <a:lnTo>
                                    <a:pt x="390" y="1224"/>
                                  </a:lnTo>
                                  <a:lnTo>
                                    <a:pt x="396" y="1212"/>
                                  </a:lnTo>
                                  <a:lnTo>
                                    <a:pt x="402" y="1206"/>
                                  </a:lnTo>
                                  <a:lnTo>
                                    <a:pt x="402" y="1194"/>
                                  </a:lnTo>
                                  <a:lnTo>
                                    <a:pt x="390" y="1182"/>
                                  </a:lnTo>
                                  <a:lnTo>
                                    <a:pt x="384" y="1182"/>
                                  </a:lnTo>
                                  <a:lnTo>
                                    <a:pt x="402" y="1170"/>
                                  </a:lnTo>
                                  <a:lnTo>
                                    <a:pt x="420" y="1170"/>
                                  </a:lnTo>
                                  <a:lnTo>
                                    <a:pt x="462" y="1164"/>
                                  </a:lnTo>
                                  <a:lnTo>
                                    <a:pt x="510" y="1146"/>
                                  </a:lnTo>
                                  <a:lnTo>
                                    <a:pt x="528" y="1134"/>
                                  </a:lnTo>
                                  <a:lnTo>
                                    <a:pt x="552" y="1110"/>
                                  </a:lnTo>
                                  <a:lnTo>
                                    <a:pt x="552" y="1092"/>
                                  </a:lnTo>
                                  <a:lnTo>
                                    <a:pt x="588" y="1068"/>
                                  </a:lnTo>
                                  <a:lnTo>
                                    <a:pt x="594" y="1038"/>
                                  </a:lnTo>
                                  <a:lnTo>
                                    <a:pt x="648" y="1008"/>
                                  </a:lnTo>
                                  <a:lnTo>
                                    <a:pt x="672" y="1008"/>
                                  </a:lnTo>
                                  <a:lnTo>
                                    <a:pt x="672" y="996"/>
                                  </a:lnTo>
                                  <a:lnTo>
                                    <a:pt x="684" y="996"/>
                                  </a:lnTo>
                                  <a:lnTo>
                                    <a:pt x="684" y="990"/>
                                  </a:lnTo>
                                  <a:lnTo>
                                    <a:pt x="678" y="984"/>
                                  </a:lnTo>
                                  <a:lnTo>
                                    <a:pt x="666" y="966"/>
                                  </a:lnTo>
                                  <a:lnTo>
                                    <a:pt x="654" y="960"/>
                                  </a:lnTo>
                                  <a:lnTo>
                                    <a:pt x="648" y="960"/>
                                  </a:lnTo>
                                  <a:lnTo>
                                    <a:pt x="642" y="936"/>
                                  </a:lnTo>
                                  <a:lnTo>
                                    <a:pt x="660" y="930"/>
                                  </a:lnTo>
                                  <a:lnTo>
                                    <a:pt x="642" y="918"/>
                                  </a:lnTo>
                                  <a:lnTo>
                                    <a:pt x="642" y="876"/>
                                  </a:lnTo>
                                  <a:lnTo>
                                    <a:pt x="636" y="870"/>
                                  </a:lnTo>
                                  <a:lnTo>
                                    <a:pt x="624" y="870"/>
                                  </a:lnTo>
                                  <a:lnTo>
                                    <a:pt x="618" y="876"/>
                                  </a:lnTo>
                                  <a:lnTo>
                                    <a:pt x="606" y="876"/>
                                  </a:lnTo>
                                  <a:lnTo>
                                    <a:pt x="600" y="870"/>
                                  </a:lnTo>
                                  <a:lnTo>
                                    <a:pt x="600" y="852"/>
                                  </a:lnTo>
                                  <a:lnTo>
                                    <a:pt x="606" y="840"/>
                                  </a:lnTo>
                                  <a:lnTo>
                                    <a:pt x="618" y="834"/>
                                  </a:lnTo>
                                  <a:lnTo>
                                    <a:pt x="630" y="822"/>
                                  </a:lnTo>
                                  <a:lnTo>
                                    <a:pt x="630" y="810"/>
                                  </a:lnTo>
                                  <a:lnTo>
                                    <a:pt x="618" y="786"/>
                                  </a:lnTo>
                                  <a:lnTo>
                                    <a:pt x="612" y="780"/>
                                  </a:lnTo>
                                  <a:lnTo>
                                    <a:pt x="630" y="762"/>
                                  </a:lnTo>
                                  <a:lnTo>
                                    <a:pt x="648" y="750"/>
                                  </a:lnTo>
                                  <a:lnTo>
                                    <a:pt x="642" y="732"/>
                                  </a:lnTo>
                                  <a:lnTo>
                                    <a:pt x="636" y="708"/>
                                  </a:lnTo>
                                  <a:lnTo>
                                    <a:pt x="648" y="708"/>
                                  </a:lnTo>
                                  <a:lnTo>
                                    <a:pt x="648" y="690"/>
                                  </a:lnTo>
                                  <a:lnTo>
                                    <a:pt x="660" y="678"/>
                                  </a:lnTo>
                                  <a:lnTo>
                                    <a:pt x="672" y="672"/>
                                  </a:lnTo>
                                  <a:lnTo>
                                    <a:pt x="678" y="666"/>
                                  </a:lnTo>
                                  <a:lnTo>
                                    <a:pt x="678" y="660"/>
                                  </a:lnTo>
                                  <a:lnTo>
                                    <a:pt x="672" y="654"/>
                                  </a:lnTo>
                                  <a:lnTo>
                                    <a:pt x="672" y="642"/>
                                  </a:lnTo>
                                  <a:lnTo>
                                    <a:pt x="666" y="636"/>
                                  </a:lnTo>
                                  <a:lnTo>
                                    <a:pt x="678" y="624"/>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51" name="Central African Republic" descr="© INSCALE GmbH, 15.06.2010"/>
                            <a:cNvSpPr>
                              <a:spLocks/>
                            </a:cNvSpPr>
                          </a:nvSpPr>
                          <a:spPr bwMode="gray">
                            <a:xfrm>
                              <a:off x="2849" y="1382"/>
                              <a:ext cx="234" cy="179"/>
                            </a:xfrm>
                            <a:custGeom>
                              <a:avLst/>
                              <a:gdLst>
                                <a:gd name="T0" fmla="*/ 2147483647 w 912"/>
                                <a:gd name="T1" fmla="*/ 2147483647 h 702"/>
                                <a:gd name="T2" fmla="*/ 2147483647 w 912"/>
                                <a:gd name="T3" fmla="*/ 2147483647 h 702"/>
                                <a:gd name="T4" fmla="*/ 2147483647 w 912"/>
                                <a:gd name="T5" fmla="*/ 2147483647 h 702"/>
                                <a:gd name="T6" fmla="*/ 2147483647 w 912"/>
                                <a:gd name="T7" fmla="*/ 2147483647 h 702"/>
                                <a:gd name="T8" fmla="*/ 2147483647 w 912"/>
                                <a:gd name="T9" fmla="*/ 2147483647 h 702"/>
                                <a:gd name="T10" fmla="*/ 2147483647 w 912"/>
                                <a:gd name="T11" fmla="*/ 2147483647 h 702"/>
                                <a:gd name="T12" fmla="*/ 2147483647 w 912"/>
                                <a:gd name="T13" fmla="*/ 2147483647 h 702"/>
                                <a:gd name="T14" fmla="*/ 2147483647 w 912"/>
                                <a:gd name="T15" fmla="*/ 2147483647 h 702"/>
                                <a:gd name="T16" fmla="*/ 2147483647 w 912"/>
                                <a:gd name="T17" fmla="*/ 2147483647 h 702"/>
                                <a:gd name="T18" fmla="*/ 2147483647 w 912"/>
                                <a:gd name="T19" fmla="*/ 2147483647 h 702"/>
                                <a:gd name="T20" fmla="*/ 2147483647 w 912"/>
                                <a:gd name="T21" fmla="*/ 2147483647 h 702"/>
                                <a:gd name="T22" fmla="*/ 2147483647 w 912"/>
                                <a:gd name="T23" fmla="*/ 2147483647 h 702"/>
                                <a:gd name="T24" fmla="*/ 2147483647 w 912"/>
                                <a:gd name="T25" fmla="*/ 2147483647 h 702"/>
                                <a:gd name="T26" fmla="*/ 2147483647 w 912"/>
                                <a:gd name="T27" fmla="*/ 2147483647 h 702"/>
                                <a:gd name="T28" fmla="*/ 2147483647 w 912"/>
                                <a:gd name="T29" fmla="*/ 2147483647 h 702"/>
                                <a:gd name="T30" fmla="*/ 2147483647 w 912"/>
                                <a:gd name="T31" fmla="*/ 0 h 702"/>
                                <a:gd name="T32" fmla="*/ 2147483647 w 912"/>
                                <a:gd name="T33" fmla="*/ 2147483647 h 702"/>
                                <a:gd name="T34" fmla="*/ 2147483647 w 912"/>
                                <a:gd name="T35" fmla="*/ 2147483647 h 702"/>
                                <a:gd name="T36" fmla="*/ 2147483647 w 912"/>
                                <a:gd name="T37" fmla="*/ 2147483647 h 702"/>
                                <a:gd name="T38" fmla="*/ 2147483647 w 912"/>
                                <a:gd name="T39" fmla="*/ 2147483647 h 702"/>
                                <a:gd name="T40" fmla="*/ 2147483647 w 912"/>
                                <a:gd name="T41" fmla="*/ 2147483647 h 702"/>
                                <a:gd name="T42" fmla="*/ 2147483647 w 912"/>
                                <a:gd name="T43" fmla="*/ 2147483647 h 702"/>
                                <a:gd name="T44" fmla="*/ 2147483647 w 912"/>
                                <a:gd name="T45" fmla="*/ 2147483647 h 702"/>
                                <a:gd name="T46" fmla="*/ 2147483647 w 912"/>
                                <a:gd name="T47" fmla="*/ 2147483647 h 702"/>
                                <a:gd name="T48" fmla="*/ 2147483647 w 912"/>
                                <a:gd name="T49" fmla="*/ 2147483647 h 702"/>
                                <a:gd name="T50" fmla="*/ 2147483647 w 912"/>
                                <a:gd name="T51" fmla="*/ 2147483647 h 702"/>
                                <a:gd name="T52" fmla="*/ 2147483647 w 912"/>
                                <a:gd name="T53" fmla="*/ 2147483647 h 702"/>
                                <a:gd name="T54" fmla="*/ 2147483647 w 912"/>
                                <a:gd name="T55" fmla="*/ 2147483647 h 702"/>
                                <a:gd name="T56" fmla="*/ 2147483647 w 912"/>
                                <a:gd name="T57" fmla="*/ 2147483647 h 702"/>
                                <a:gd name="T58" fmla="*/ 2147483647 w 912"/>
                                <a:gd name="T59" fmla="*/ 2147483647 h 702"/>
                                <a:gd name="T60" fmla="*/ 0 w 912"/>
                                <a:gd name="T61" fmla="*/ 2147483647 h 702"/>
                                <a:gd name="T62" fmla="*/ 2147483647 w 912"/>
                                <a:gd name="T63" fmla="*/ 2147483647 h 702"/>
                                <a:gd name="T64" fmla="*/ 2147483647 w 912"/>
                                <a:gd name="T65" fmla="*/ 2147483647 h 702"/>
                                <a:gd name="T66" fmla="*/ 2147483647 w 912"/>
                                <a:gd name="T67" fmla="*/ 2147483647 h 702"/>
                                <a:gd name="T68" fmla="*/ 2147483647 w 912"/>
                                <a:gd name="T69" fmla="*/ 2147483647 h 702"/>
                                <a:gd name="T70" fmla="*/ 2147483647 w 912"/>
                                <a:gd name="T71" fmla="*/ 2147483647 h 702"/>
                                <a:gd name="T72" fmla="*/ 2147483647 w 912"/>
                                <a:gd name="T73" fmla="*/ 2147483647 h 702"/>
                                <a:gd name="T74" fmla="*/ 2147483647 w 912"/>
                                <a:gd name="T75" fmla="*/ 2147483647 h 702"/>
                                <a:gd name="T76" fmla="*/ 2147483647 w 912"/>
                                <a:gd name="T77" fmla="*/ 2147483647 h 702"/>
                                <a:gd name="T78" fmla="*/ 2147483647 w 912"/>
                                <a:gd name="T79" fmla="*/ 2147483647 h 702"/>
                                <a:gd name="T80" fmla="*/ 2147483647 w 912"/>
                                <a:gd name="T81" fmla="*/ 2147483647 h 702"/>
                                <a:gd name="T82" fmla="*/ 2147483647 w 912"/>
                                <a:gd name="T83" fmla="*/ 2147483647 h 702"/>
                                <a:gd name="T84" fmla="*/ 2147483647 w 912"/>
                                <a:gd name="T85" fmla="*/ 2147483647 h 702"/>
                                <a:gd name="T86" fmla="*/ 2147483647 w 912"/>
                                <a:gd name="T87" fmla="*/ 2147483647 h 702"/>
                                <a:gd name="T88" fmla="*/ 2147483647 w 912"/>
                                <a:gd name="T89" fmla="*/ 2147483647 h 702"/>
                                <a:gd name="T90" fmla="*/ 2147483647 w 912"/>
                                <a:gd name="T91" fmla="*/ 2147483647 h 702"/>
                                <a:gd name="T92" fmla="*/ 2147483647 w 912"/>
                                <a:gd name="T93" fmla="*/ 2147483647 h 702"/>
                                <a:gd name="T94" fmla="*/ 2147483647 w 912"/>
                                <a:gd name="T95" fmla="*/ 2147483647 h 702"/>
                                <a:gd name="T96" fmla="*/ 2147483647 w 912"/>
                                <a:gd name="T97" fmla="*/ 2147483647 h 702"/>
                                <a:gd name="T98" fmla="*/ 2147483647 w 912"/>
                                <a:gd name="T99" fmla="*/ 2147483647 h 702"/>
                                <a:gd name="T100" fmla="*/ 2147483647 w 912"/>
                                <a:gd name="T101" fmla="*/ 2147483647 h 702"/>
                                <a:gd name="T102" fmla="*/ 2147483647 w 912"/>
                                <a:gd name="T103" fmla="*/ 2147483647 h 702"/>
                                <a:gd name="T104" fmla="*/ 2147483647 w 912"/>
                                <a:gd name="T105" fmla="*/ 2147483647 h 702"/>
                                <a:gd name="T106" fmla="*/ 2147483647 w 912"/>
                                <a:gd name="T107" fmla="*/ 2147483647 h 702"/>
                                <a:gd name="T108" fmla="*/ 2147483647 w 912"/>
                                <a:gd name="T109" fmla="*/ 2147483647 h 702"/>
                                <a:gd name="T110" fmla="*/ 2147483647 w 912"/>
                                <a:gd name="T111" fmla="*/ 2147483647 h 702"/>
                                <a:gd name="T112" fmla="*/ 2147483647 w 912"/>
                                <a:gd name="T113" fmla="*/ 2147483647 h 702"/>
                                <a:gd name="T114" fmla="*/ 2147483647 w 912"/>
                                <a:gd name="T115" fmla="*/ 2147483647 h 702"/>
                                <a:gd name="T116" fmla="*/ 2147483647 w 912"/>
                                <a:gd name="T117" fmla="*/ 2147483647 h 702"/>
                                <a:gd name="T118" fmla="*/ 2147483647 w 912"/>
                                <a:gd name="T119" fmla="*/ 2147483647 h 702"/>
                                <a:gd name="T120" fmla="*/ 2147483647 w 912"/>
                                <a:gd name="T121" fmla="*/ 2147483647 h 702"/>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w 912"/>
                                <a:gd name="T184" fmla="*/ 0 h 702"/>
                                <a:gd name="T185" fmla="*/ 912 w 912"/>
                                <a:gd name="T186" fmla="*/ 702 h 702"/>
                              </a:gdLst>
                              <a:ahLst/>
                              <a:cxnLst>
                                <a:cxn ang="T122">
                                  <a:pos x="T0" y="T1"/>
                                </a:cxn>
                                <a:cxn ang="T123">
                                  <a:pos x="T2" y="T3"/>
                                </a:cxn>
                                <a:cxn ang="T124">
                                  <a:pos x="T4" y="T5"/>
                                </a:cxn>
                                <a:cxn ang="T125">
                                  <a:pos x="T6" y="T7"/>
                                </a:cxn>
                                <a:cxn ang="T126">
                                  <a:pos x="T8" y="T9"/>
                                </a:cxn>
                                <a:cxn ang="T127">
                                  <a:pos x="T10" y="T11"/>
                                </a:cxn>
                                <a:cxn ang="T128">
                                  <a:pos x="T12" y="T13"/>
                                </a:cxn>
                                <a:cxn ang="T129">
                                  <a:pos x="T14" y="T15"/>
                                </a:cxn>
                                <a:cxn ang="T130">
                                  <a:pos x="T16" y="T17"/>
                                </a:cxn>
                                <a:cxn ang="T131">
                                  <a:pos x="T18" y="T19"/>
                                </a:cxn>
                                <a:cxn ang="T132">
                                  <a:pos x="T20" y="T21"/>
                                </a:cxn>
                                <a:cxn ang="T133">
                                  <a:pos x="T22" y="T23"/>
                                </a:cxn>
                                <a:cxn ang="T134">
                                  <a:pos x="T24" y="T25"/>
                                </a:cxn>
                                <a:cxn ang="T135">
                                  <a:pos x="T26" y="T27"/>
                                </a:cxn>
                                <a:cxn ang="T136">
                                  <a:pos x="T28" y="T29"/>
                                </a:cxn>
                                <a:cxn ang="T137">
                                  <a:pos x="T30" y="T31"/>
                                </a:cxn>
                                <a:cxn ang="T138">
                                  <a:pos x="T32" y="T33"/>
                                </a:cxn>
                                <a:cxn ang="T139">
                                  <a:pos x="T34" y="T35"/>
                                </a:cxn>
                                <a:cxn ang="T140">
                                  <a:pos x="T36" y="T37"/>
                                </a:cxn>
                                <a:cxn ang="T141">
                                  <a:pos x="T38" y="T39"/>
                                </a:cxn>
                                <a:cxn ang="T142">
                                  <a:pos x="T40" y="T41"/>
                                </a:cxn>
                                <a:cxn ang="T143">
                                  <a:pos x="T42" y="T43"/>
                                </a:cxn>
                                <a:cxn ang="T144">
                                  <a:pos x="T44" y="T45"/>
                                </a:cxn>
                                <a:cxn ang="T145">
                                  <a:pos x="T46" y="T47"/>
                                </a:cxn>
                                <a:cxn ang="T146">
                                  <a:pos x="T48" y="T49"/>
                                </a:cxn>
                                <a:cxn ang="T147">
                                  <a:pos x="T50" y="T51"/>
                                </a:cxn>
                                <a:cxn ang="T148">
                                  <a:pos x="T52" y="T53"/>
                                </a:cxn>
                                <a:cxn ang="T149">
                                  <a:pos x="T54" y="T55"/>
                                </a:cxn>
                                <a:cxn ang="T150">
                                  <a:pos x="T56" y="T57"/>
                                </a:cxn>
                                <a:cxn ang="T151">
                                  <a:pos x="T58" y="T59"/>
                                </a:cxn>
                                <a:cxn ang="T152">
                                  <a:pos x="T60" y="T61"/>
                                </a:cxn>
                                <a:cxn ang="T153">
                                  <a:pos x="T62" y="T63"/>
                                </a:cxn>
                                <a:cxn ang="T154">
                                  <a:pos x="T64" y="T65"/>
                                </a:cxn>
                                <a:cxn ang="T155">
                                  <a:pos x="T66" y="T67"/>
                                </a:cxn>
                                <a:cxn ang="T156">
                                  <a:pos x="T68" y="T69"/>
                                </a:cxn>
                                <a:cxn ang="T157">
                                  <a:pos x="T70" y="T71"/>
                                </a:cxn>
                                <a:cxn ang="T158">
                                  <a:pos x="T72" y="T73"/>
                                </a:cxn>
                                <a:cxn ang="T159">
                                  <a:pos x="T74" y="T75"/>
                                </a:cxn>
                                <a:cxn ang="T160">
                                  <a:pos x="T76" y="T77"/>
                                </a:cxn>
                                <a:cxn ang="T161">
                                  <a:pos x="T78" y="T79"/>
                                </a:cxn>
                                <a:cxn ang="T162">
                                  <a:pos x="T80" y="T81"/>
                                </a:cxn>
                                <a:cxn ang="T163">
                                  <a:pos x="T82" y="T83"/>
                                </a:cxn>
                                <a:cxn ang="T164">
                                  <a:pos x="T84" y="T85"/>
                                </a:cxn>
                                <a:cxn ang="T165">
                                  <a:pos x="T86" y="T87"/>
                                </a:cxn>
                                <a:cxn ang="T166">
                                  <a:pos x="T88" y="T89"/>
                                </a:cxn>
                                <a:cxn ang="T167">
                                  <a:pos x="T90" y="T91"/>
                                </a:cxn>
                                <a:cxn ang="T168">
                                  <a:pos x="T92" y="T93"/>
                                </a:cxn>
                                <a:cxn ang="T169">
                                  <a:pos x="T94" y="T95"/>
                                </a:cxn>
                                <a:cxn ang="T170">
                                  <a:pos x="T96" y="T97"/>
                                </a:cxn>
                                <a:cxn ang="T171">
                                  <a:pos x="T98" y="T99"/>
                                </a:cxn>
                                <a:cxn ang="T172">
                                  <a:pos x="T100" y="T101"/>
                                </a:cxn>
                                <a:cxn ang="T173">
                                  <a:pos x="T102" y="T103"/>
                                </a:cxn>
                                <a:cxn ang="T174">
                                  <a:pos x="T104" y="T105"/>
                                </a:cxn>
                                <a:cxn ang="T175">
                                  <a:pos x="T106" y="T107"/>
                                </a:cxn>
                                <a:cxn ang="T176">
                                  <a:pos x="T108" y="T109"/>
                                </a:cxn>
                                <a:cxn ang="T177">
                                  <a:pos x="T110" y="T111"/>
                                </a:cxn>
                                <a:cxn ang="T178">
                                  <a:pos x="T112" y="T113"/>
                                </a:cxn>
                                <a:cxn ang="T179">
                                  <a:pos x="T114" y="T115"/>
                                </a:cxn>
                                <a:cxn ang="T180">
                                  <a:pos x="T116" y="T117"/>
                                </a:cxn>
                                <a:cxn ang="T181">
                                  <a:pos x="T118" y="T119"/>
                                </a:cxn>
                                <a:cxn ang="T182">
                                  <a:pos x="T120" y="T121"/>
                                </a:cxn>
                              </a:cxnLst>
                              <a:rect l="T183" t="T184" r="T185" b="T186"/>
                              <a:pathLst>
                                <a:path w="912" h="702">
                                  <a:moveTo>
                                    <a:pt x="906" y="420"/>
                                  </a:moveTo>
                                  <a:lnTo>
                                    <a:pt x="900" y="414"/>
                                  </a:lnTo>
                                  <a:lnTo>
                                    <a:pt x="888" y="408"/>
                                  </a:lnTo>
                                  <a:lnTo>
                                    <a:pt x="882" y="402"/>
                                  </a:lnTo>
                                  <a:lnTo>
                                    <a:pt x="858" y="396"/>
                                  </a:lnTo>
                                  <a:lnTo>
                                    <a:pt x="858" y="378"/>
                                  </a:lnTo>
                                  <a:lnTo>
                                    <a:pt x="846" y="366"/>
                                  </a:lnTo>
                                  <a:lnTo>
                                    <a:pt x="846" y="360"/>
                                  </a:lnTo>
                                  <a:lnTo>
                                    <a:pt x="858" y="360"/>
                                  </a:lnTo>
                                  <a:lnTo>
                                    <a:pt x="858" y="348"/>
                                  </a:lnTo>
                                  <a:lnTo>
                                    <a:pt x="852" y="342"/>
                                  </a:lnTo>
                                  <a:lnTo>
                                    <a:pt x="834" y="342"/>
                                  </a:lnTo>
                                  <a:lnTo>
                                    <a:pt x="834" y="336"/>
                                  </a:lnTo>
                                  <a:lnTo>
                                    <a:pt x="828" y="330"/>
                                  </a:lnTo>
                                  <a:lnTo>
                                    <a:pt x="822" y="318"/>
                                  </a:lnTo>
                                  <a:lnTo>
                                    <a:pt x="810" y="306"/>
                                  </a:lnTo>
                                  <a:lnTo>
                                    <a:pt x="798" y="300"/>
                                  </a:lnTo>
                                  <a:lnTo>
                                    <a:pt x="792" y="300"/>
                                  </a:lnTo>
                                  <a:lnTo>
                                    <a:pt x="780" y="294"/>
                                  </a:lnTo>
                                  <a:lnTo>
                                    <a:pt x="768" y="282"/>
                                  </a:lnTo>
                                  <a:lnTo>
                                    <a:pt x="768" y="276"/>
                                  </a:lnTo>
                                  <a:lnTo>
                                    <a:pt x="774" y="276"/>
                                  </a:lnTo>
                                  <a:lnTo>
                                    <a:pt x="774" y="270"/>
                                  </a:lnTo>
                                  <a:lnTo>
                                    <a:pt x="780" y="270"/>
                                  </a:lnTo>
                                  <a:lnTo>
                                    <a:pt x="780" y="264"/>
                                  </a:lnTo>
                                  <a:lnTo>
                                    <a:pt x="768" y="252"/>
                                  </a:lnTo>
                                  <a:lnTo>
                                    <a:pt x="756" y="246"/>
                                  </a:lnTo>
                                  <a:lnTo>
                                    <a:pt x="750" y="246"/>
                                  </a:lnTo>
                                  <a:lnTo>
                                    <a:pt x="750" y="228"/>
                                  </a:lnTo>
                                  <a:lnTo>
                                    <a:pt x="720" y="228"/>
                                  </a:lnTo>
                                  <a:lnTo>
                                    <a:pt x="696" y="216"/>
                                  </a:lnTo>
                                  <a:lnTo>
                                    <a:pt x="696" y="186"/>
                                  </a:lnTo>
                                  <a:lnTo>
                                    <a:pt x="648" y="180"/>
                                  </a:lnTo>
                                  <a:lnTo>
                                    <a:pt x="654" y="162"/>
                                  </a:lnTo>
                                  <a:lnTo>
                                    <a:pt x="648" y="162"/>
                                  </a:lnTo>
                                  <a:lnTo>
                                    <a:pt x="642" y="156"/>
                                  </a:lnTo>
                                  <a:lnTo>
                                    <a:pt x="642" y="150"/>
                                  </a:lnTo>
                                  <a:lnTo>
                                    <a:pt x="648" y="144"/>
                                  </a:lnTo>
                                  <a:lnTo>
                                    <a:pt x="654" y="132"/>
                                  </a:lnTo>
                                  <a:lnTo>
                                    <a:pt x="660" y="126"/>
                                  </a:lnTo>
                                  <a:lnTo>
                                    <a:pt x="660" y="96"/>
                                  </a:lnTo>
                                  <a:lnTo>
                                    <a:pt x="654" y="84"/>
                                  </a:lnTo>
                                  <a:lnTo>
                                    <a:pt x="648" y="66"/>
                                  </a:lnTo>
                                  <a:lnTo>
                                    <a:pt x="636" y="54"/>
                                  </a:lnTo>
                                  <a:lnTo>
                                    <a:pt x="630" y="42"/>
                                  </a:lnTo>
                                  <a:lnTo>
                                    <a:pt x="600" y="12"/>
                                  </a:lnTo>
                                  <a:lnTo>
                                    <a:pt x="600" y="0"/>
                                  </a:lnTo>
                                  <a:lnTo>
                                    <a:pt x="576" y="0"/>
                                  </a:lnTo>
                                  <a:lnTo>
                                    <a:pt x="522" y="30"/>
                                  </a:lnTo>
                                  <a:lnTo>
                                    <a:pt x="516" y="60"/>
                                  </a:lnTo>
                                  <a:lnTo>
                                    <a:pt x="480" y="84"/>
                                  </a:lnTo>
                                  <a:lnTo>
                                    <a:pt x="480" y="102"/>
                                  </a:lnTo>
                                  <a:lnTo>
                                    <a:pt x="456" y="126"/>
                                  </a:lnTo>
                                  <a:lnTo>
                                    <a:pt x="438" y="138"/>
                                  </a:lnTo>
                                  <a:lnTo>
                                    <a:pt x="390" y="156"/>
                                  </a:lnTo>
                                  <a:lnTo>
                                    <a:pt x="348" y="162"/>
                                  </a:lnTo>
                                  <a:lnTo>
                                    <a:pt x="330" y="162"/>
                                  </a:lnTo>
                                  <a:lnTo>
                                    <a:pt x="312" y="174"/>
                                  </a:lnTo>
                                  <a:lnTo>
                                    <a:pt x="318" y="174"/>
                                  </a:lnTo>
                                  <a:lnTo>
                                    <a:pt x="330" y="186"/>
                                  </a:lnTo>
                                  <a:lnTo>
                                    <a:pt x="330" y="198"/>
                                  </a:lnTo>
                                  <a:lnTo>
                                    <a:pt x="324" y="204"/>
                                  </a:lnTo>
                                  <a:lnTo>
                                    <a:pt x="318" y="216"/>
                                  </a:lnTo>
                                  <a:lnTo>
                                    <a:pt x="312" y="222"/>
                                  </a:lnTo>
                                  <a:lnTo>
                                    <a:pt x="306" y="234"/>
                                  </a:lnTo>
                                  <a:lnTo>
                                    <a:pt x="300" y="240"/>
                                  </a:lnTo>
                                  <a:lnTo>
                                    <a:pt x="210" y="240"/>
                                  </a:lnTo>
                                  <a:lnTo>
                                    <a:pt x="204" y="246"/>
                                  </a:lnTo>
                                  <a:lnTo>
                                    <a:pt x="198" y="258"/>
                                  </a:lnTo>
                                  <a:lnTo>
                                    <a:pt x="186" y="270"/>
                                  </a:lnTo>
                                  <a:lnTo>
                                    <a:pt x="174" y="276"/>
                                  </a:lnTo>
                                  <a:lnTo>
                                    <a:pt x="168" y="276"/>
                                  </a:lnTo>
                                  <a:lnTo>
                                    <a:pt x="162" y="270"/>
                                  </a:lnTo>
                                  <a:lnTo>
                                    <a:pt x="162" y="246"/>
                                  </a:lnTo>
                                  <a:lnTo>
                                    <a:pt x="156" y="252"/>
                                  </a:lnTo>
                                  <a:lnTo>
                                    <a:pt x="144" y="258"/>
                                  </a:lnTo>
                                  <a:lnTo>
                                    <a:pt x="126" y="276"/>
                                  </a:lnTo>
                                  <a:lnTo>
                                    <a:pt x="114" y="282"/>
                                  </a:lnTo>
                                  <a:lnTo>
                                    <a:pt x="96" y="282"/>
                                  </a:lnTo>
                                  <a:lnTo>
                                    <a:pt x="90" y="276"/>
                                  </a:lnTo>
                                  <a:lnTo>
                                    <a:pt x="78" y="276"/>
                                  </a:lnTo>
                                  <a:lnTo>
                                    <a:pt x="66" y="288"/>
                                  </a:lnTo>
                                  <a:lnTo>
                                    <a:pt x="60" y="300"/>
                                  </a:lnTo>
                                  <a:lnTo>
                                    <a:pt x="54" y="306"/>
                                  </a:lnTo>
                                  <a:lnTo>
                                    <a:pt x="54" y="324"/>
                                  </a:lnTo>
                                  <a:lnTo>
                                    <a:pt x="48" y="336"/>
                                  </a:lnTo>
                                  <a:lnTo>
                                    <a:pt x="42" y="336"/>
                                  </a:lnTo>
                                  <a:lnTo>
                                    <a:pt x="36" y="372"/>
                                  </a:lnTo>
                                  <a:lnTo>
                                    <a:pt x="30" y="372"/>
                                  </a:lnTo>
                                  <a:lnTo>
                                    <a:pt x="24" y="378"/>
                                  </a:lnTo>
                                  <a:lnTo>
                                    <a:pt x="12" y="384"/>
                                  </a:lnTo>
                                  <a:lnTo>
                                    <a:pt x="0" y="396"/>
                                  </a:lnTo>
                                  <a:lnTo>
                                    <a:pt x="0" y="402"/>
                                  </a:lnTo>
                                  <a:lnTo>
                                    <a:pt x="12" y="408"/>
                                  </a:lnTo>
                                  <a:lnTo>
                                    <a:pt x="18" y="408"/>
                                  </a:lnTo>
                                  <a:lnTo>
                                    <a:pt x="18" y="444"/>
                                  </a:lnTo>
                                  <a:lnTo>
                                    <a:pt x="6" y="456"/>
                                  </a:lnTo>
                                  <a:lnTo>
                                    <a:pt x="24" y="468"/>
                                  </a:lnTo>
                                  <a:lnTo>
                                    <a:pt x="24" y="516"/>
                                  </a:lnTo>
                                  <a:lnTo>
                                    <a:pt x="30" y="516"/>
                                  </a:lnTo>
                                  <a:lnTo>
                                    <a:pt x="48" y="534"/>
                                  </a:lnTo>
                                  <a:lnTo>
                                    <a:pt x="54" y="534"/>
                                  </a:lnTo>
                                  <a:lnTo>
                                    <a:pt x="54" y="576"/>
                                  </a:lnTo>
                                  <a:lnTo>
                                    <a:pt x="60" y="582"/>
                                  </a:lnTo>
                                  <a:lnTo>
                                    <a:pt x="72" y="606"/>
                                  </a:lnTo>
                                  <a:lnTo>
                                    <a:pt x="84" y="618"/>
                                  </a:lnTo>
                                  <a:lnTo>
                                    <a:pt x="96" y="624"/>
                                  </a:lnTo>
                                  <a:lnTo>
                                    <a:pt x="102" y="636"/>
                                  </a:lnTo>
                                  <a:lnTo>
                                    <a:pt x="114" y="642"/>
                                  </a:lnTo>
                                  <a:lnTo>
                                    <a:pt x="120" y="660"/>
                                  </a:lnTo>
                                  <a:lnTo>
                                    <a:pt x="120" y="690"/>
                                  </a:lnTo>
                                  <a:lnTo>
                                    <a:pt x="132" y="702"/>
                                  </a:lnTo>
                                  <a:lnTo>
                                    <a:pt x="138" y="696"/>
                                  </a:lnTo>
                                  <a:lnTo>
                                    <a:pt x="144" y="684"/>
                                  </a:lnTo>
                                  <a:lnTo>
                                    <a:pt x="150" y="678"/>
                                  </a:lnTo>
                                  <a:lnTo>
                                    <a:pt x="156" y="666"/>
                                  </a:lnTo>
                                  <a:lnTo>
                                    <a:pt x="156" y="642"/>
                                  </a:lnTo>
                                  <a:lnTo>
                                    <a:pt x="144" y="630"/>
                                  </a:lnTo>
                                  <a:lnTo>
                                    <a:pt x="162" y="600"/>
                                  </a:lnTo>
                                  <a:lnTo>
                                    <a:pt x="192" y="600"/>
                                  </a:lnTo>
                                  <a:lnTo>
                                    <a:pt x="210" y="582"/>
                                  </a:lnTo>
                                  <a:lnTo>
                                    <a:pt x="228" y="582"/>
                                  </a:lnTo>
                                  <a:lnTo>
                                    <a:pt x="264" y="600"/>
                                  </a:lnTo>
                                  <a:lnTo>
                                    <a:pt x="276" y="600"/>
                                  </a:lnTo>
                                  <a:lnTo>
                                    <a:pt x="288" y="588"/>
                                  </a:lnTo>
                                  <a:lnTo>
                                    <a:pt x="300" y="570"/>
                                  </a:lnTo>
                                  <a:lnTo>
                                    <a:pt x="300" y="552"/>
                                  </a:lnTo>
                                  <a:lnTo>
                                    <a:pt x="294" y="552"/>
                                  </a:lnTo>
                                  <a:lnTo>
                                    <a:pt x="294" y="540"/>
                                  </a:lnTo>
                                  <a:lnTo>
                                    <a:pt x="306" y="528"/>
                                  </a:lnTo>
                                  <a:lnTo>
                                    <a:pt x="312" y="528"/>
                                  </a:lnTo>
                                  <a:lnTo>
                                    <a:pt x="324" y="516"/>
                                  </a:lnTo>
                                  <a:lnTo>
                                    <a:pt x="330" y="504"/>
                                  </a:lnTo>
                                  <a:lnTo>
                                    <a:pt x="330" y="498"/>
                                  </a:lnTo>
                                  <a:lnTo>
                                    <a:pt x="336" y="486"/>
                                  </a:lnTo>
                                  <a:lnTo>
                                    <a:pt x="336" y="480"/>
                                  </a:lnTo>
                                  <a:lnTo>
                                    <a:pt x="342" y="474"/>
                                  </a:lnTo>
                                  <a:lnTo>
                                    <a:pt x="354" y="468"/>
                                  </a:lnTo>
                                  <a:lnTo>
                                    <a:pt x="366" y="468"/>
                                  </a:lnTo>
                                  <a:lnTo>
                                    <a:pt x="384" y="474"/>
                                  </a:lnTo>
                                  <a:lnTo>
                                    <a:pt x="396" y="474"/>
                                  </a:lnTo>
                                  <a:lnTo>
                                    <a:pt x="408" y="480"/>
                                  </a:lnTo>
                                  <a:lnTo>
                                    <a:pt x="408" y="492"/>
                                  </a:lnTo>
                                  <a:lnTo>
                                    <a:pt x="426" y="492"/>
                                  </a:lnTo>
                                  <a:lnTo>
                                    <a:pt x="432" y="498"/>
                                  </a:lnTo>
                                  <a:lnTo>
                                    <a:pt x="432" y="528"/>
                                  </a:lnTo>
                                  <a:lnTo>
                                    <a:pt x="474" y="528"/>
                                  </a:lnTo>
                                  <a:lnTo>
                                    <a:pt x="480" y="534"/>
                                  </a:lnTo>
                                  <a:lnTo>
                                    <a:pt x="492" y="540"/>
                                  </a:lnTo>
                                  <a:lnTo>
                                    <a:pt x="540" y="540"/>
                                  </a:lnTo>
                                  <a:lnTo>
                                    <a:pt x="552" y="546"/>
                                  </a:lnTo>
                                  <a:lnTo>
                                    <a:pt x="558" y="552"/>
                                  </a:lnTo>
                                  <a:lnTo>
                                    <a:pt x="570" y="558"/>
                                  </a:lnTo>
                                  <a:lnTo>
                                    <a:pt x="576" y="552"/>
                                  </a:lnTo>
                                  <a:lnTo>
                                    <a:pt x="582" y="540"/>
                                  </a:lnTo>
                                  <a:lnTo>
                                    <a:pt x="588" y="534"/>
                                  </a:lnTo>
                                  <a:lnTo>
                                    <a:pt x="588" y="522"/>
                                  </a:lnTo>
                                  <a:lnTo>
                                    <a:pt x="606" y="504"/>
                                  </a:lnTo>
                                  <a:lnTo>
                                    <a:pt x="612" y="492"/>
                                  </a:lnTo>
                                  <a:lnTo>
                                    <a:pt x="636" y="516"/>
                                  </a:lnTo>
                                  <a:lnTo>
                                    <a:pt x="642" y="516"/>
                                  </a:lnTo>
                                  <a:lnTo>
                                    <a:pt x="648" y="510"/>
                                  </a:lnTo>
                                  <a:lnTo>
                                    <a:pt x="660" y="504"/>
                                  </a:lnTo>
                                  <a:lnTo>
                                    <a:pt x="672" y="492"/>
                                  </a:lnTo>
                                  <a:lnTo>
                                    <a:pt x="690" y="492"/>
                                  </a:lnTo>
                                  <a:lnTo>
                                    <a:pt x="714" y="474"/>
                                  </a:lnTo>
                                  <a:lnTo>
                                    <a:pt x="726" y="486"/>
                                  </a:lnTo>
                                  <a:lnTo>
                                    <a:pt x="750" y="486"/>
                                  </a:lnTo>
                                  <a:lnTo>
                                    <a:pt x="756" y="480"/>
                                  </a:lnTo>
                                  <a:lnTo>
                                    <a:pt x="768" y="480"/>
                                  </a:lnTo>
                                  <a:lnTo>
                                    <a:pt x="768" y="468"/>
                                  </a:lnTo>
                                  <a:lnTo>
                                    <a:pt x="786" y="450"/>
                                  </a:lnTo>
                                  <a:lnTo>
                                    <a:pt x="792" y="450"/>
                                  </a:lnTo>
                                  <a:lnTo>
                                    <a:pt x="792" y="456"/>
                                  </a:lnTo>
                                  <a:lnTo>
                                    <a:pt x="804" y="468"/>
                                  </a:lnTo>
                                  <a:lnTo>
                                    <a:pt x="840" y="462"/>
                                  </a:lnTo>
                                  <a:lnTo>
                                    <a:pt x="840" y="468"/>
                                  </a:lnTo>
                                  <a:lnTo>
                                    <a:pt x="852" y="480"/>
                                  </a:lnTo>
                                  <a:lnTo>
                                    <a:pt x="876" y="480"/>
                                  </a:lnTo>
                                  <a:lnTo>
                                    <a:pt x="894" y="474"/>
                                  </a:lnTo>
                                  <a:lnTo>
                                    <a:pt x="912" y="456"/>
                                  </a:lnTo>
                                  <a:lnTo>
                                    <a:pt x="912" y="432"/>
                                  </a:lnTo>
                                  <a:lnTo>
                                    <a:pt x="906" y="420"/>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52" name="Canada" descr="© INSCALE GmbH, 15.06.2010"/>
                            <a:cNvSpPr>
                              <a:spLocks noEditPoints="1"/>
                            </a:cNvSpPr>
                          </a:nvSpPr>
                          <a:spPr bwMode="gray">
                            <a:xfrm>
                              <a:off x="568" y="6"/>
                              <a:ext cx="1425" cy="738"/>
                            </a:xfrm>
                            <a:custGeom>
                              <a:avLst/>
                              <a:gdLst>
                                <a:gd name="T0" fmla="*/ 2147483647 w 5574"/>
                                <a:gd name="T1" fmla="*/ 2147483647 h 2886"/>
                                <a:gd name="T2" fmla="*/ 2147483647 w 5574"/>
                                <a:gd name="T3" fmla="*/ 2147483647 h 2886"/>
                                <a:gd name="T4" fmla="*/ 2147483647 w 5574"/>
                                <a:gd name="T5" fmla="*/ 2147483647 h 2886"/>
                                <a:gd name="T6" fmla="*/ 2147483647 w 5574"/>
                                <a:gd name="T7" fmla="*/ 2147483647 h 2886"/>
                                <a:gd name="T8" fmla="*/ 2147483647 w 5574"/>
                                <a:gd name="T9" fmla="*/ 2147483647 h 2886"/>
                                <a:gd name="T10" fmla="*/ 2147483647 w 5574"/>
                                <a:gd name="T11" fmla="*/ 2147483647 h 2886"/>
                                <a:gd name="T12" fmla="*/ 2147483647 w 5574"/>
                                <a:gd name="T13" fmla="*/ 2147483647 h 2886"/>
                                <a:gd name="T14" fmla="*/ 2147483647 w 5574"/>
                                <a:gd name="T15" fmla="*/ 2147483647 h 2886"/>
                                <a:gd name="T16" fmla="*/ 2147483647 w 5574"/>
                                <a:gd name="T17" fmla="*/ 2147483647 h 2886"/>
                                <a:gd name="T18" fmla="*/ 2147483647 w 5574"/>
                                <a:gd name="T19" fmla="*/ 2147483647 h 2886"/>
                                <a:gd name="T20" fmla="*/ 2147483647 w 5574"/>
                                <a:gd name="T21" fmla="*/ 2147483647 h 2886"/>
                                <a:gd name="T22" fmla="*/ 2147483647 w 5574"/>
                                <a:gd name="T23" fmla="*/ 2147483647 h 2886"/>
                                <a:gd name="T24" fmla="*/ 2147483647 w 5574"/>
                                <a:gd name="T25" fmla="*/ 2147483647 h 2886"/>
                                <a:gd name="T26" fmla="*/ 2147483647 w 5574"/>
                                <a:gd name="T27" fmla="*/ 2147483647 h 2886"/>
                                <a:gd name="T28" fmla="*/ 2147483647 w 5574"/>
                                <a:gd name="T29" fmla="*/ 2147483647 h 2886"/>
                                <a:gd name="T30" fmla="*/ 2147483647 w 5574"/>
                                <a:gd name="T31" fmla="*/ 2147483647 h 2886"/>
                                <a:gd name="T32" fmla="*/ 2147483647 w 5574"/>
                                <a:gd name="T33" fmla="*/ 2147483647 h 2886"/>
                                <a:gd name="T34" fmla="*/ 2147483647 w 5574"/>
                                <a:gd name="T35" fmla="*/ 2147483647 h 2886"/>
                                <a:gd name="T36" fmla="*/ 2147483647 w 5574"/>
                                <a:gd name="T37" fmla="*/ 2147483647 h 2886"/>
                                <a:gd name="T38" fmla="*/ 2147483647 w 5574"/>
                                <a:gd name="T39" fmla="*/ 2147483647 h 2886"/>
                                <a:gd name="T40" fmla="*/ 2147483647 w 5574"/>
                                <a:gd name="T41" fmla="*/ 2147483647 h 2886"/>
                                <a:gd name="T42" fmla="*/ 2147483647 w 5574"/>
                                <a:gd name="T43" fmla="*/ 2147483647 h 2886"/>
                                <a:gd name="T44" fmla="*/ 2147483647 w 5574"/>
                                <a:gd name="T45" fmla="*/ 2147483647 h 2886"/>
                                <a:gd name="T46" fmla="*/ 2147483647 w 5574"/>
                                <a:gd name="T47" fmla="*/ 2147483647 h 2886"/>
                                <a:gd name="T48" fmla="*/ 2147483647 w 5574"/>
                                <a:gd name="T49" fmla="*/ 2147483647 h 2886"/>
                                <a:gd name="T50" fmla="*/ 2147483647 w 5574"/>
                                <a:gd name="T51" fmla="*/ 2147483647 h 2886"/>
                                <a:gd name="T52" fmla="*/ 2147483647 w 5574"/>
                                <a:gd name="T53" fmla="*/ 2147483647 h 2886"/>
                                <a:gd name="T54" fmla="*/ 2147483647 w 5574"/>
                                <a:gd name="T55" fmla="*/ 2147483647 h 2886"/>
                                <a:gd name="T56" fmla="*/ 2147483647 w 5574"/>
                                <a:gd name="T57" fmla="*/ 2147483647 h 2886"/>
                                <a:gd name="T58" fmla="*/ 2147483647 w 5574"/>
                                <a:gd name="T59" fmla="*/ 2147483647 h 2886"/>
                                <a:gd name="T60" fmla="*/ 2147483647 w 5574"/>
                                <a:gd name="T61" fmla="*/ 2147483647 h 2886"/>
                                <a:gd name="T62" fmla="*/ 2147483647 w 5574"/>
                                <a:gd name="T63" fmla="*/ 2147483647 h 2886"/>
                                <a:gd name="T64" fmla="*/ 2147483647 w 5574"/>
                                <a:gd name="T65" fmla="*/ 2147483647 h 2886"/>
                                <a:gd name="T66" fmla="*/ 2147483647 w 5574"/>
                                <a:gd name="T67" fmla="*/ 2147483647 h 2886"/>
                                <a:gd name="T68" fmla="*/ 2147483647 w 5574"/>
                                <a:gd name="T69" fmla="*/ 2147483647 h 2886"/>
                                <a:gd name="T70" fmla="*/ 2147483647 w 5574"/>
                                <a:gd name="T71" fmla="*/ 2147483647 h 2886"/>
                                <a:gd name="T72" fmla="*/ 2147483647 w 5574"/>
                                <a:gd name="T73" fmla="*/ 2147483647 h 2886"/>
                                <a:gd name="T74" fmla="*/ 2147483647 w 5574"/>
                                <a:gd name="T75" fmla="*/ 2147483647 h 2886"/>
                                <a:gd name="T76" fmla="*/ 2147483647 w 5574"/>
                                <a:gd name="T77" fmla="*/ 2147483647 h 2886"/>
                                <a:gd name="T78" fmla="*/ 2147483647 w 5574"/>
                                <a:gd name="T79" fmla="*/ 2147483647 h 2886"/>
                                <a:gd name="T80" fmla="*/ 2147483647 w 5574"/>
                                <a:gd name="T81" fmla="*/ 2147483647 h 2886"/>
                                <a:gd name="T82" fmla="*/ 2147483647 w 5574"/>
                                <a:gd name="T83" fmla="*/ 2147483647 h 2886"/>
                                <a:gd name="T84" fmla="*/ 2147483647 w 5574"/>
                                <a:gd name="T85" fmla="*/ 2147483647 h 2886"/>
                                <a:gd name="T86" fmla="*/ 2147483647 w 5574"/>
                                <a:gd name="T87" fmla="*/ 2147483647 h 2886"/>
                                <a:gd name="T88" fmla="*/ 2147483647 w 5574"/>
                                <a:gd name="T89" fmla="*/ 2147483647 h 2886"/>
                                <a:gd name="T90" fmla="*/ 2147483647 w 5574"/>
                                <a:gd name="T91" fmla="*/ 2147483647 h 2886"/>
                                <a:gd name="T92" fmla="*/ 2147483647 w 5574"/>
                                <a:gd name="T93" fmla="*/ 2147483647 h 2886"/>
                                <a:gd name="T94" fmla="*/ 2147483647 w 5574"/>
                                <a:gd name="T95" fmla="*/ 2147483647 h 2886"/>
                                <a:gd name="T96" fmla="*/ 2147483647 w 5574"/>
                                <a:gd name="T97" fmla="*/ 2147483647 h 2886"/>
                                <a:gd name="T98" fmla="*/ 2147483647 w 5574"/>
                                <a:gd name="T99" fmla="*/ 2147483647 h 2886"/>
                                <a:gd name="T100" fmla="*/ 2147483647 w 5574"/>
                                <a:gd name="T101" fmla="*/ 2147483647 h 2886"/>
                                <a:gd name="T102" fmla="*/ 2147483647 w 5574"/>
                                <a:gd name="T103" fmla="*/ 2147483647 h 2886"/>
                                <a:gd name="T104" fmla="*/ 2147483647 w 5574"/>
                                <a:gd name="T105" fmla="*/ 2147483647 h 2886"/>
                                <a:gd name="T106" fmla="*/ 2147483647 w 5574"/>
                                <a:gd name="T107" fmla="*/ 2147483647 h 2886"/>
                                <a:gd name="T108" fmla="*/ 2147483647 w 5574"/>
                                <a:gd name="T109" fmla="*/ 2147483647 h 2886"/>
                                <a:gd name="T110" fmla="*/ 2147483647 w 5574"/>
                                <a:gd name="T111" fmla="*/ 2147483647 h 2886"/>
                                <a:gd name="T112" fmla="*/ 2147483647 w 5574"/>
                                <a:gd name="T113" fmla="*/ 2147483647 h 2886"/>
                                <a:gd name="T114" fmla="*/ 2147483647 w 5574"/>
                                <a:gd name="T115" fmla="*/ 2147483647 h 2886"/>
                                <a:gd name="T116" fmla="*/ 2147483647 w 5574"/>
                                <a:gd name="T117" fmla="*/ 2147483647 h 2886"/>
                                <a:gd name="T118" fmla="*/ 2147483647 w 5574"/>
                                <a:gd name="T119" fmla="*/ 2147483647 h 2886"/>
                                <a:gd name="T120" fmla="*/ 2147483647 w 5574"/>
                                <a:gd name="T121" fmla="*/ 2147483647 h 2886"/>
                                <a:gd name="T122" fmla="*/ 2147483647 w 5574"/>
                                <a:gd name="T123" fmla="*/ 2147483647 h 2886"/>
                                <a:gd name="T124" fmla="*/ 2147483647 w 5574"/>
                                <a:gd name="T125" fmla="*/ 2147483647 h 288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 name="T186" fmla="*/ 0 60000 65536"/>
                                <a:gd name="T187" fmla="*/ 0 60000 65536"/>
                                <a:gd name="T188" fmla="*/ 0 60000 65536"/>
                                <a:gd name="T189" fmla="*/ 0 w 5574"/>
                                <a:gd name="T190" fmla="*/ 0 h 2886"/>
                                <a:gd name="T191" fmla="*/ 5574 w 5574"/>
                                <a:gd name="T192" fmla="*/ 2886 h 2886"/>
                              </a:gdLst>
                              <a:ahLst/>
                              <a:cxnLst>
                                <a:cxn ang="T126">
                                  <a:pos x="T0" y="T1"/>
                                </a:cxn>
                                <a:cxn ang="T127">
                                  <a:pos x="T2" y="T3"/>
                                </a:cxn>
                                <a:cxn ang="T128">
                                  <a:pos x="T4" y="T5"/>
                                </a:cxn>
                                <a:cxn ang="T129">
                                  <a:pos x="T6" y="T7"/>
                                </a:cxn>
                                <a:cxn ang="T130">
                                  <a:pos x="T8" y="T9"/>
                                </a:cxn>
                                <a:cxn ang="T131">
                                  <a:pos x="T10" y="T11"/>
                                </a:cxn>
                                <a:cxn ang="T132">
                                  <a:pos x="T12" y="T13"/>
                                </a:cxn>
                                <a:cxn ang="T133">
                                  <a:pos x="T14" y="T15"/>
                                </a:cxn>
                                <a:cxn ang="T134">
                                  <a:pos x="T16" y="T17"/>
                                </a:cxn>
                                <a:cxn ang="T135">
                                  <a:pos x="T18" y="T19"/>
                                </a:cxn>
                                <a:cxn ang="T136">
                                  <a:pos x="T20" y="T21"/>
                                </a:cxn>
                                <a:cxn ang="T137">
                                  <a:pos x="T22" y="T23"/>
                                </a:cxn>
                                <a:cxn ang="T138">
                                  <a:pos x="T24" y="T25"/>
                                </a:cxn>
                                <a:cxn ang="T139">
                                  <a:pos x="T26" y="T27"/>
                                </a:cxn>
                                <a:cxn ang="T140">
                                  <a:pos x="T28" y="T29"/>
                                </a:cxn>
                                <a:cxn ang="T141">
                                  <a:pos x="T30" y="T31"/>
                                </a:cxn>
                                <a:cxn ang="T142">
                                  <a:pos x="T32" y="T33"/>
                                </a:cxn>
                                <a:cxn ang="T143">
                                  <a:pos x="T34" y="T35"/>
                                </a:cxn>
                                <a:cxn ang="T144">
                                  <a:pos x="T36" y="T37"/>
                                </a:cxn>
                                <a:cxn ang="T145">
                                  <a:pos x="T38" y="T39"/>
                                </a:cxn>
                                <a:cxn ang="T146">
                                  <a:pos x="T40" y="T41"/>
                                </a:cxn>
                                <a:cxn ang="T147">
                                  <a:pos x="T42" y="T43"/>
                                </a:cxn>
                                <a:cxn ang="T148">
                                  <a:pos x="T44" y="T45"/>
                                </a:cxn>
                                <a:cxn ang="T149">
                                  <a:pos x="T46" y="T47"/>
                                </a:cxn>
                                <a:cxn ang="T150">
                                  <a:pos x="T48" y="T49"/>
                                </a:cxn>
                                <a:cxn ang="T151">
                                  <a:pos x="T50" y="T51"/>
                                </a:cxn>
                                <a:cxn ang="T152">
                                  <a:pos x="T52" y="T53"/>
                                </a:cxn>
                                <a:cxn ang="T153">
                                  <a:pos x="T54" y="T55"/>
                                </a:cxn>
                                <a:cxn ang="T154">
                                  <a:pos x="T56" y="T57"/>
                                </a:cxn>
                                <a:cxn ang="T155">
                                  <a:pos x="T58" y="T59"/>
                                </a:cxn>
                                <a:cxn ang="T156">
                                  <a:pos x="T60" y="T61"/>
                                </a:cxn>
                                <a:cxn ang="T157">
                                  <a:pos x="T62" y="T63"/>
                                </a:cxn>
                                <a:cxn ang="T158">
                                  <a:pos x="T64" y="T65"/>
                                </a:cxn>
                                <a:cxn ang="T159">
                                  <a:pos x="T66" y="T67"/>
                                </a:cxn>
                                <a:cxn ang="T160">
                                  <a:pos x="T68" y="T69"/>
                                </a:cxn>
                                <a:cxn ang="T161">
                                  <a:pos x="T70" y="T71"/>
                                </a:cxn>
                                <a:cxn ang="T162">
                                  <a:pos x="T72" y="T73"/>
                                </a:cxn>
                                <a:cxn ang="T163">
                                  <a:pos x="T74" y="T75"/>
                                </a:cxn>
                                <a:cxn ang="T164">
                                  <a:pos x="T76" y="T77"/>
                                </a:cxn>
                                <a:cxn ang="T165">
                                  <a:pos x="T78" y="T79"/>
                                </a:cxn>
                                <a:cxn ang="T166">
                                  <a:pos x="T80" y="T81"/>
                                </a:cxn>
                                <a:cxn ang="T167">
                                  <a:pos x="T82" y="T83"/>
                                </a:cxn>
                                <a:cxn ang="T168">
                                  <a:pos x="T84" y="T85"/>
                                </a:cxn>
                                <a:cxn ang="T169">
                                  <a:pos x="T86" y="T87"/>
                                </a:cxn>
                                <a:cxn ang="T170">
                                  <a:pos x="T88" y="T89"/>
                                </a:cxn>
                                <a:cxn ang="T171">
                                  <a:pos x="T90" y="T91"/>
                                </a:cxn>
                                <a:cxn ang="T172">
                                  <a:pos x="T92" y="T93"/>
                                </a:cxn>
                                <a:cxn ang="T173">
                                  <a:pos x="T94" y="T95"/>
                                </a:cxn>
                                <a:cxn ang="T174">
                                  <a:pos x="T96" y="T97"/>
                                </a:cxn>
                                <a:cxn ang="T175">
                                  <a:pos x="T98" y="T99"/>
                                </a:cxn>
                                <a:cxn ang="T176">
                                  <a:pos x="T100" y="T101"/>
                                </a:cxn>
                                <a:cxn ang="T177">
                                  <a:pos x="T102" y="T103"/>
                                </a:cxn>
                                <a:cxn ang="T178">
                                  <a:pos x="T104" y="T105"/>
                                </a:cxn>
                                <a:cxn ang="T179">
                                  <a:pos x="T106" y="T107"/>
                                </a:cxn>
                                <a:cxn ang="T180">
                                  <a:pos x="T108" y="T109"/>
                                </a:cxn>
                                <a:cxn ang="T181">
                                  <a:pos x="T110" y="T111"/>
                                </a:cxn>
                                <a:cxn ang="T182">
                                  <a:pos x="T112" y="T113"/>
                                </a:cxn>
                                <a:cxn ang="T183">
                                  <a:pos x="T114" y="T115"/>
                                </a:cxn>
                                <a:cxn ang="T184">
                                  <a:pos x="T116" y="T117"/>
                                </a:cxn>
                                <a:cxn ang="T185">
                                  <a:pos x="T118" y="T119"/>
                                </a:cxn>
                                <a:cxn ang="T186">
                                  <a:pos x="T120" y="T121"/>
                                </a:cxn>
                                <a:cxn ang="T187">
                                  <a:pos x="T122" y="T123"/>
                                </a:cxn>
                                <a:cxn ang="T188">
                                  <a:pos x="T124" y="T125"/>
                                </a:cxn>
                              </a:cxnLst>
                              <a:rect l="T189" t="T190" r="T191" b="T192"/>
                              <a:pathLst>
                                <a:path w="5574" h="2886">
                                  <a:moveTo>
                                    <a:pt x="3114" y="252"/>
                                  </a:moveTo>
                                  <a:lnTo>
                                    <a:pt x="3138" y="252"/>
                                  </a:lnTo>
                                  <a:lnTo>
                                    <a:pt x="3150" y="258"/>
                                  </a:lnTo>
                                  <a:lnTo>
                                    <a:pt x="3168" y="258"/>
                                  </a:lnTo>
                                  <a:lnTo>
                                    <a:pt x="3174" y="252"/>
                                  </a:lnTo>
                                  <a:lnTo>
                                    <a:pt x="3174" y="246"/>
                                  </a:lnTo>
                                  <a:lnTo>
                                    <a:pt x="3168" y="234"/>
                                  </a:lnTo>
                                  <a:lnTo>
                                    <a:pt x="3156" y="228"/>
                                  </a:lnTo>
                                  <a:lnTo>
                                    <a:pt x="3108" y="228"/>
                                  </a:lnTo>
                                  <a:lnTo>
                                    <a:pt x="3066" y="234"/>
                                  </a:lnTo>
                                  <a:lnTo>
                                    <a:pt x="3036" y="246"/>
                                  </a:lnTo>
                                  <a:lnTo>
                                    <a:pt x="3018" y="246"/>
                                  </a:lnTo>
                                  <a:lnTo>
                                    <a:pt x="3060" y="246"/>
                                  </a:lnTo>
                                  <a:lnTo>
                                    <a:pt x="3096" y="252"/>
                                  </a:lnTo>
                                  <a:lnTo>
                                    <a:pt x="3114" y="252"/>
                                  </a:lnTo>
                                  <a:close/>
                                  <a:moveTo>
                                    <a:pt x="2988" y="318"/>
                                  </a:moveTo>
                                  <a:lnTo>
                                    <a:pt x="3036" y="318"/>
                                  </a:lnTo>
                                  <a:lnTo>
                                    <a:pt x="3048" y="312"/>
                                  </a:lnTo>
                                  <a:lnTo>
                                    <a:pt x="3060" y="312"/>
                                  </a:lnTo>
                                  <a:lnTo>
                                    <a:pt x="3072" y="300"/>
                                  </a:lnTo>
                                  <a:lnTo>
                                    <a:pt x="3072" y="294"/>
                                  </a:lnTo>
                                  <a:lnTo>
                                    <a:pt x="3066" y="282"/>
                                  </a:lnTo>
                                  <a:lnTo>
                                    <a:pt x="3138" y="270"/>
                                  </a:lnTo>
                                  <a:lnTo>
                                    <a:pt x="3120" y="264"/>
                                  </a:lnTo>
                                  <a:lnTo>
                                    <a:pt x="3054" y="264"/>
                                  </a:lnTo>
                                  <a:lnTo>
                                    <a:pt x="3042" y="276"/>
                                  </a:lnTo>
                                  <a:lnTo>
                                    <a:pt x="3030" y="276"/>
                                  </a:lnTo>
                                  <a:lnTo>
                                    <a:pt x="2994" y="270"/>
                                  </a:lnTo>
                                  <a:lnTo>
                                    <a:pt x="2958" y="270"/>
                                  </a:lnTo>
                                  <a:lnTo>
                                    <a:pt x="2940" y="282"/>
                                  </a:lnTo>
                                  <a:lnTo>
                                    <a:pt x="2940" y="294"/>
                                  </a:lnTo>
                                  <a:lnTo>
                                    <a:pt x="2946" y="300"/>
                                  </a:lnTo>
                                  <a:lnTo>
                                    <a:pt x="2970" y="312"/>
                                  </a:lnTo>
                                  <a:lnTo>
                                    <a:pt x="2976" y="318"/>
                                  </a:lnTo>
                                  <a:lnTo>
                                    <a:pt x="2988" y="318"/>
                                  </a:lnTo>
                                  <a:close/>
                                  <a:moveTo>
                                    <a:pt x="2682" y="384"/>
                                  </a:moveTo>
                                  <a:lnTo>
                                    <a:pt x="2628" y="408"/>
                                  </a:lnTo>
                                  <a:lnTo>
                                    <a:pt x="2634" y="408"/>
                                  </a:lnTo>
                                  <a:lnTo>
                                    <a:pt x="2646" y="414"/>
                                  </a:lnTo>
                                  <a:lnTo>
                                    <a:pt x="2652" y="414"/>
                                  </a:lnTo>
                                  <a:lnTo>
                                    <a:pt x="2658" y="420"/>
                                  </a:lnTo>
                                  <a:lnTo>
                                    <a:pt x="2658" y="426"/>
                                  </a:lnTo>
                                  <a:lnTo>
                                    <a:pt x="2622" y="426"/>
                                  </a:lnTo>
                                  <a:lnTo>
                                    <a:pt x="2586" y="432"/>
                                  </a:lnTo>
                                  <a:lnTo>
                                    <a:pt x="2556" y="438"/>
                                  </a:lnTo>
                                  <a:lnTo>
                                    <a:pt x="2544" y="438"/>
                                  </a:lnTo>
                                  <a:lnTo>
                                    <a:pt x="2520" y="456"/>
                                  </a:lnTo>
                                  <a:lnTo>
                                    <a:pt x="2580" y="450"/>
                                  </a:lnTo>
                                  <a:lnTo>
                                    <a:pt x="2586" y="450"/>
                                  </a:lnTo>
                                  <a:lnTo>
                                    <a:pt x="2592" y="456"/>
                                  </a:lnTo>
                                  <a:lnTo>
                                    <a:pt x="2610" y="456"/>
                                  </a:lnTo>
                                  <a:lnTo>
                                    <a:pt x="2628" y="462"/>
                                  </a:lnTo>
                                  <a:lnTo>
                                    <a:pt x="2658" y="462"/>
                                  </a:lnTo>
                                  <a:lnTo>
                                    <a:pt x="2694" y="450"/>
                                  </a:lnTo>
                                  <a:lnTo>
                                    <a:pt x="2730" y="444"/>
                                  </a:lnTo>
                                  <a:lnTo>
                                    <a:pt x="2742" y="438"/>
                                  </a:lnTo>
                                  <a:lnTo>
                                    <a:pt x="2742" y="450"/>
                                  </a:lnTo>
                                  <a:lnTo>
                                    <a:pt x="2760" y="450"/>
                                  </a:lnTo>
                                  <a:lnTo>
                                    <a:pt x="2796" y="444"/>
                                  </a:lnTo>
                                  <a:lnTo>
                                    <a:pt x="2856" y="444"/>
                                  </a:lnTo>
                                  <a:lnTo>
                                    <a:pt x="2850" y="444"/>
                                  </a:lnTo>
                                  <a:lnTo>
                                    <a:pt x="2844" y="450"/>
                                  </a:lnTo>
                                  <a:lnTo>
                                    <a:pt x="2832" y="450"/>
                                  </a:lnTo>
                                  <a:lnTo>
                                    <a:pt x="2790" y="456"/>
                                  </a:lnTo>
                                  <a:lnTo>
                                    <a:pt x="2730" y="468"/>
                                  </a:lnTo>
                                  <a:lnTo>
                                    <a:pt x="2706" y="468"/>
                                  </a:lnTo>
                                  <a:lnTo>
                                    <a:pt x="2688" y="474"/>
                                  </a:lnTo>
                                  <a:lnTo>
                                    <a:pt x="2670" y="474"/>
                                  </a:lnTo>
                                  <a:lnTo>
                                    <a:pt x="2652" y="480"/>
                                  </a:lnTo>
                                  <a:lnTo>
                                    <a:pt x="2646" y="486"/>
                                  </a:lnTo>
                                  <a:lnTo>
                                    <a:pt x="2640" y="486"/>
                                  </a:lnTo>
                                  <a:lnTo>
                                    <a:pt x="2658" y="486"/>
                                  </a:lnTo>
                                  <a:lnTo>
                                    <a:pt x="2694" y="492"/>
                                  </a:lnTo>
                                  <a:lnTo>
                                    <a:pt x="2760" y="498"/>
                                  </a:lnTo>
                                  <a:lnTo>
                                    <a:pt x="2808" y="492"/>
                                  </a:lnTo>
                                  <a:lnTo>
                                    <a:pt x="2850" y="480"/>
                                  </a:lnTo>
                                  <a:lnTo>
                                    <a:pt x="2874" y="474"/>
                                  </a:lnTo>
                                  <a:lnTo>
                                    <a:pt x="2886" y="468"/>
                                  </a:lnTo>
                                  <a:lnTo>
                                    <a:pt x="2958" y="450"/>
                                  </a:lnTo>
                                  <a:lnTo>
                                    <a:pt x="3000" y="450"/>
                                  </a:lnTo>
                                  <a:lnTo>
                                    <a:pt x="3054" y="444"/>
                                  </a:lnTo>
                                  <a:lnTo>
                                    <a:pt x="3096" y="438"/>
                                  </a:lnTo>
                                  <a:lnTo>
                                    <a:pt x="3120" y="432"/>
                                  </a:lnTo>
                                  <a:lnTo>
                                    <a:pt x="3138" y="420"/>
                                  </a:lnTo>
                                  <a:lnTo>
                                    <a:pt x="3156" y="414"/>
                                  </a:lnTo>
                                  <a:lnTo>
                                    <a:pt x="3168" y="408"/>
                                  </a:lnTo>
                                  <a:lnTo>
                                    <a:pt x="3168" y="396"/>
                                  </a:lnTo>
                                  <a:lnTo>
                                    <a:pt x="3156" y="384"/>
                                  </a:lnTo>
                                  <a:lnTo>
                                    <a:pt x="3144" y="378"/>
                                  </a:lnTo>
                                  <a:lnTo>
                                    <a:pt x="3120" y="378"/>
                                  </a:lnTo>
                                  <a:lnTo>
                                    <a:pt x="3114" y="384"/>
                                  </a:lnTo>
                                  <a:lnTo>
                                    <a:pt x="3108" y="384"/>
                                  </a:lnTo>
                                  <a:lnTo>
                                    <a:pt x="3108" y="396"/>
                                  </a:lnTo>
                                  <a:lnTo>
                                    <a:pt x="3072" y="396"/>
                                  </a:lnTo>
                                  <a:lnTo>
                                    <a:pt x="3078" y="390"/>
                                  </a:lnTo>
                                  <a:lnTo>
                                    <a:pt x="3078" y="378"/>
                                  </a:lnTo>
                                  <a:lnTo>
                                    <a:pt x="3102" y="354"/>
                                  </a:lnTo>
                                  <a:lnTo>
                                    <a:pt x="3102" y="342"/>
                                  </a:lnTo>
                                  <a:lnTo>
                                    <a:pt x="3096" y="342"/>
                                  </a:lnTo>
                                  <a:lnTo>
                                    <a:pt x="3054" y="348"/>
                                  </a:lnTo>
                                  <a:lnTo>
                                    <a:pt x="2988" y="372"/>
                                  </a:lnTo>
                                  <a:lnTo>
                                    <a:pt x="2976" y="378"/>
                                  </a:lnTo>
                                  <a:lnTo>
                                    <a:pt x="3024" y="378"/>
                                  </a:lnTo>
                                  <a:lnTo>
                                    <a:pt x="3018" y="408"/>
                                  </a:lnTo>
                                  <a:lnTo>
                                    <a:pt x="2898" y="420"/>
                                  </a:lnTo>
                                  <a:lnTo>
                                    <a:pt x="2898" y="414"/>
                                  </a:lnTo>
                                  <a:lnTo>
                                    <a:pt x="2892" y="408"/>
                                  </a:lnTo>
                                  <a:lnTo>
                                    <a:pt x="2892" y="372"/>
                                  </a:lnTo>
                                  <a:lnTo>
                                    <a:pt x="2886" y="366"/>
                                  </a:lnTo>
                                  <a:lnTo>
                                    <a:pt x="2874" y="366"/>
                                  </a:lnTo>
                                  <a:lnTo>
                                    <a:pt x="2856" y="360"/>
                                  </a:lnTo>
                                  <a:lnTo>
                                    <a:pt x="2814" y="360"/>
                                  </a:lnTo>
                                  <a:lnTo>
                                    <a:pt x="2682" y="384"/>
                                  </a:lnTo>
                                  <a:close/>
                                  <a:moveTo>
                                    <a:pt x="2832" y="342"/>
                                  </a:moveTo>
                                  <a:lnTo>
                                    <a:pt x="2844" y="330"/>
                                  </a:lnTo>
                                  <a:lnTo>
                                    <a:pt x="2844" y="318"/>
                                  </a:lnTo>
                                  <a:lnTo>
                                    <a:pt x="2838" y="312"/>
                                  </a:lnTo>
                                  <a:lnTo>
                                    <a:pt x="2814" y="312"/>
                                  </a:lnTo>
                                  <a:lnTo>
                                    <a:pt x="2802" y="318"/>
                                  </a:lnTo>
                                  <a:lnTo>
                                    <a:pt x="2796" y="324"/>
                                  </a:lnTo>
                                  <a:lnTo>
                                    <a:pt x="2796" y="330"/>
                                  </a:lnTo>
                                  <a:lnTo>
                                    <a:pt x="2802" y="336"/>
                                  </a:lnTo>
                                  <a:lnTo>
                                    <a:pt x="2814" y="336"/>
                                  </a:lnTo>
                                  <a:lnTo>
                                    <a:pt x="2820" y="342"/>
                                  </a:lnTo>
                                  <a:lnTo>
                                    <a:pt x="2832" y="342"/>
                                  </a:lnTo>
                                  <a:close/>
                                  <a:moveTo>
                                    <a:pt x="3012" y="564"/>
                                  </a:moveTo>
                                  <a:lnTo>
                                    <a:pt x="2988" y="540"/>
                                  </a:lnTo>
                                  <a:lnTo>
                                    <a:pt x="2958" y="540"/>
                                  </a:lnTo>
                                  <a:lnTo>
                                    <a:pt x="2952" y="534"/>
                                  </a:lnTo>
                                  <a:lnTo>
                                    <a:pt x="2946" y="534"/>
                                  </a:lnTo>
                                  <a:lnTo>
                                    <a:pt x="2934" y="528"/>
                                  </a:lnTo>
                                  <a:lnTo>
                                    <a:pt x="2916" y="528"/>
                                  </a:lnTo>
                                  <a:lnTo>
                                    <a:pt x="2898" y="534"/>
                                  </a:lnTo>
                                  <a:lnTo>
                                    <a:pt x="2892" y="540"/>
                                  </a:lnTo>
                                  <a:lnTo>
                                    <a:pt x="2892" y="552"/>
                                  </a:lnTo>
                                  <a:lnTo>
                                    <a:pt x="2928" y="570"/>
                                  </a:lnTo>
                                  <a:lnTo>
                                    <a:pt x="2934" y="576"/>
                                  </a:lnTo>
                                  <a:lnTo>
                                    <a:pt x="2946" y="582"/>
                                  </a:lnTo>
                                  <a:lnTo>
                                    <a:pt x="3012" y="564"/>
                                  </a:lnTo>
                                  <a:close/>
                                  <a:moveTo>
                                    <a:pt x="2460" y="414"/>
                                  </a:moveTo>
                                  <a:lnTo>
                                    <a:pt x="2442" y="420"/>
                                  </a:lnTo>
                                  <a:lnTo>
                                    <a:pt x="2430" y="426"/>
                                  </a:lnTo>
                                  <a:lnTo>
                                    <a:pt x="2430" y="438"/>
                                  </a:lnTo>
                                  <a:lnTo>
                                    <a:pt x="2442" y="438"/>
                                  </a:lnTo>
                                  <a:lnTo>
                                    <a:pt x="2472" y="432"/>
                                  </a:lnTo>
                                  <a:lnTo>
                                    <a:pt x="2490" y="426"/>
                                  </a:lnTo>
                                  <a:lnTo>
                                    <a:pt x="2502" y="420"/>
                                  </a:lnTo>
                                  <a:lnTo>
                                    <a:pt x="2502" y="414"/>
                                  </a:lnTo>
                                  <a:lnTo>
                                    <a:pt x="2496" y="408"/>
                                  </a:lnTo>
                                  <a:lnTo>
                                    <a:pt x="2484" y="408"/>
                                  </a:lnTo>
                                  <a:lnTo>
                                    <a:pt x="2460" y="414"/>
                                  </a:lnTo>
                                  <a:close/>
                                  <a:moveTo>
                                    <a:pt x="2970" y="858"/>
                                  </a:moveTo>
                                  <a:lnTo>
                                    <a:pt x="2988" y="858"/>
                                  </a:lnTo>
                                  <a:lnTo>
                                    <a:pt x="3006" y="864"/>
                                  </a:lnTo>
                                  <a:lnTo>
                                    <a:pt x="3018" y="870"/>
                                  </a:lnTo>
                                  <a:lnTo>
                                    <a:pt x="3036" y="876"/>
                                  </a:lnTo>
                                  <a:lnTo>
                                    <a:pt x="3060" y="882"/>
                                  </a:lnTo>
                                  <a:lnTo>
                                    <a:pt x="3096" y="882"/>
                                  </a:lnTo>
                                  <a:lnTo>
                                    <a:pt x="3126" y="876"/>
                                  </a:lnTo>
                                  <a:lnTo>
                                    <a:pt x="3138" y="876"/>
                                  </a:lnTo>
                                  <a:lnTo>
                                    <a:pt x="3120" y="810"/>
                                  </a:lnTo>
                                  <a:lnTo>
                                    <a:pt x="3018" y="792"/>
                                  </a:lnTo>
                                  <a:lnTo>
                                    <a:pt x="2988" y="828"/>
                                  </a:lnTo>
                                  <a:lnTo>
                                    <a:pt x="2958" y="828"/>
                                  </a:lnTo>
                                  <a:lnTo>
                                    <a:pt x="2952" y="834"/>
                                  </a:lnTo>
                                  <a:lnTo>
                                    <a:pt x="2952" y="846"/>
                                  </a:lnTo>
                                  <a:lnTo>
                                    <a:pt x="2958" y="852"/>
                                  </a:lnTo>
                                  <a:lnTo>
                                    <a:pt x="2970" y="858"/>
                                  </a:lnTo>
                                  <a:close/>
                                  <a:moveTo>
                                    <a:pt x="168" y="2034"/>
                                  </a:moveTo>
                                  <a:lnTo>
                                    <a:pt x="168" y="2040"/>
                                  </a:lnTo>
                                  <a:lnTo>
                                    <a:pt x="174" y="2046"/>
                                  </a:lnTo>
                                  <a:lnTo>
                                    <a:pt x="192" y="2046"/>
                                  </a:lnTo>
                                  <a:lnTo>
                                    <a:pt x="186" y="2070"/>
                                  </a:lnTo>
                                  <a:lnTo>
                                    <a:pt x="216" y="2052"/>
                                  </a:lnTo>
                                  <a:lnTo>
                                    <a:pt x="216" y="2028"/>
                                  </a:lnTo>
                                  <a:lnTo>
                                    <a:pt x="174" y="2028"/>
                                  </a:lnTo>
                                  <a:lnTo>
                                    <a:pt x="168" y="2034"/>
                                  </a:lnTo>
                                  <a:close/>
                                  <a:moveTo>
                                    <a:pt x="252" y="2298"/>
                                  </a:moveTo>
                                  <a:lnTo>
                                    <a:pt x="252" y="2292"/>
                                  </a:lnTo>
                                  <a:lnTo>
                                    <a:pt x="246" y="2286"/>
                                  </a:lnTo>
                                  <a:lnTo>
                                    <a:pt x="246" y="2268"/>
                                  </a:lnTo>
                                  <a:lnTo>
                                    <a:pt x="252" y="2256"/>
                                  </a:lnTo>
                                  <a:lnTo>
                                    <a:pt x="252" y="2238"/>
                                  </a:lnTo>
                                  <a:lnTo>
                                    <a:pt x="246" y="2226"/>
                                  </a:lnTo>
                                  <a:lnTo>
                                    <a:pt x="228" y="2226"/>
                                  </a:lnTo>
                                  <a:lnTo>
                                    <a:pt x="216" y="2220"/>
                                  </a:lnTo>
                                  <a:lnTo>
                                    <a:pt x="204" y="2220"/>
                                  </a:lnTo>
                                  <a:lnTo>
                                    <a:pt x="192" y="2214"/>
                                  </a:lnTo>
                                  <a:lnTo>
                                    <a:pt x="186" y="2208"/>
                                  </a:lnTo>
                                  <a:lnTo>
                                    <a:pt x="174" y="2202"/>
                                  </a:lnTo>
                                  <a:lnTo>
                                    <a:pt x="150" y="2178"/>
                                  </a:lnTo>
                                  <a:lnTo>
                                    <a:pt x="138" y="2172"/>
                                  </a:lnTo>
                                  <a:lnTo>
                                    <a:pt x="126" y="2172"/>
                                  </a:lnTo>
                                  <a:lnTo>
                                    <a:pt x="102" y="2184"/>
                                  </a:lnTo>
                                  <a:lnTo>
                                    <a:pt x="96" y="2196"/>
                                  </a:lnTo>
                                  <a:lnTo>
                                    <a:pt x="96" y="2202"/>
                                  </a:lnTo>
                                  <a:lnTo>
                                    <a:pt x="108" y="2208"/>
                                  </a:lnTo>
                                  <a:lnTo>
                                    <a:pt x="114" y="2214"/>
                                  </a:lnTo>
                                  <a:lnTo>
                                    <a:pt x="120" y="2214"/>
                                  </a:lnTo>
                                  <a:lnTo>
                                    <a:pt x="132" y="2202"/>
                                  </a:lnTo>
                                  <a:lnTo>
                                    <a:pt x="144" y="2208"/>
                                  </a:lnTo>
                                  <a:lnTo>
                                    <a:pt x="132" y="2220"/>
                                  </a:lnTo>
                                  <a:lnTo>
                                    <a:pt x="120" y="2220"/>
                                  </a:lnTo>
                                  <a:lnTo>
                                    <a:pt x="114" y="2226"/>
                                  </a:lnTo>
                                  <a:lnTo>
                                    <a:pt x="102" y="2232"/>
                                  </a:lnTo>
                                  <a:lnTo>
                                    <a:pt x="102" y="2244"/>
                                  </a:lnTo>
                                  <a:lnTo>
                                    <a:pt x="108" y="2250"/>
                                  </a:lnTo>
                                  <a:lnTo>
                                    <a:pt x="126" y="2250"/>
                                  </a:lnTo>
                                  <a:lnTo>
                                    <a:pt x="138" y="2244"/>
                                  </a:lnTo>
                                  <a:lnTo>
                                    <a:pt x="132" y="2262"/>
                                  </a:lnTo>
                                  <a:lnTo>
                                    <a:pt x="150" y="2262"/>
                                  </a:lnTo>
                                  <a:lnTo>
                                    <a:pt x="132" y="2280"/>
                                  </a:lnTo>
                                  <a:lnTo>
                                    <a:pt x="168" y="2274"/>
                                  </a:lnTo>
                                  <a:lnTo>
                                    <a:pt x="156" y="2280"/>
                                  </a:lnTo>
                                  <a:lnTo>
                                    <a:pt x="144" y="2292"/>
                                  </a:lnTo>
                                  <a:lnTo>
                                    <a:pt x="138" y="2292"/>
                                  </a:lnTo>
                                  <a:lnTo>
                                    <a:pt x="138" y="2298"/>
                                  </a:lnTo>
                                  <a:lnTo>
                                    <a:pt x="150" y="2298"/>
                                  </a:lnTo>
                                  <a:lnTo>
                                    <a:pt x="162" y="2286"/>
                                  </a:lnTo>
                                  <a:lnTo>
                                    <a:pt x="168" y="2286"/>
                                  </a:lnTo>
                                  <a:lnTo>
                                    <a:pt x="174" y="2292"/>
                                  </a:lnTo>
                                  <a:lnTo>
                                    <a:pt x="174" y="2304"/>
                                  </a:lnTo>
                                  <a:lnTo>
                                    <a:pt x="162" y="2316"/>
                                  </a:lnTo>
                                  <a:lnTo>
                                    <a:pt x="162" y="2328"/>
                                  </a:lnTo>
                                  <a:lnTo>
                                    <a:pt x="210" y="2328"/>
                                  </a:lnTo>
                                  <a:lnTo>
                                    <a:pt x="228" y="2316"/>
                                  </a:lnTo>
                                  <a:lnTo>
                                    <a:pt x="210" y="2340"/>
                                  </a:lnTo>
                                  <a:lnTo>
                                    <a:pt x="192" y="2340"/>
                                  </a:lnTo>
                                  <a:lnTo>
                                    <a:pt x="186" y="2346"/>
                                  </a:lnTo>
                                  <a:lnTo>
                                    <a:pt x="186" y="2352"/>
                                  </a:lnTo>
                                  <a:lnTo>
                                    <a:pt x="210" y="2364"/>
                                  </a:lnTo>
                                  <a:lnTo>
                                    <a:pt x="216" y="2364"/>
                                  </a:lnTo>
                                  <a:lnTo>
                                    <a:pt x="228" y="2370"/>
                                  </a:lnTo>
                                  <a:lnTo>
                                    <a:pt x="234" y="2376"/>
                                  </a:lnTo>
                                  <a:lnTo>
                                    <a:pt x="246" y="2376"/>
                                  </a:lnTo>
                                  <a:lnTo>
                                    <a:pt x="258" y="2382"/>
                                  </a:lnTo>
                                  <a:lnTo>
                                    <a:pt x="270" y="2376"/>
                                  </a:lnTo>
                                  <a:lnTo>
                                    <a:pt x="288" y="2358"/>
                                  </a:lnTo>
                                  <a:lnTo>
                                    <a:pt x="294" y="2346"/>
                                  </a:lnTo>
                                  <a:lnTo>
                                    <a:pt x="294" y="2340"/>
                                  </a:lnTo>
                                  <a:lnTo>
                                    <a:pt x="288" y="2334"/>
                                  </a:lnTo>
                                  <a:lnTo>
                                    <a:pt x="282" y="2322"/>
                                  </a:lnTo>
                                  <a:lnTo>
                                    <a:pt x="270" y="2316"/>
                                  </a:lnTo>
                                  <a:lnTo>
                                    <a:pt x="264" y="2304"/>
                                  </a:lnTo>
                                  <a:lnTo>
                                    <a:pt x="252" y="2298"/>
                                  </a:lnTo>
                                  <a:close/>
                                  <a:moveTo>
                                    <a:pt x="2304" y="372"/>
                                  </a:moveTo>
                                  <a:lnTo>
                                    <a:pt x="2316" y="372"/>
                                  </a:lnTo>
                                  <a:lnTo>
                                    <a:pt x="2328" y="366"/>
                                  </a:lnTo>
                                  <a:lnTo>
                                    <a:pt x="2376" y="366"/>
                                  </a:lnTo>
                                  <a:lnTo>
                                    <a:pt x="2388" y="378"/>
                                  </a:lnTo>
                                  <a:lnTo>
                                    <a:pt x="2388" y="390"/>
                                  </a:lnTo>
                                  <a:lnTo>
                                    <a:pt x="2424" y="390"/>
                                  </a:lnTo>
                                  <a:lnTo>
                                    <a:pt x="2442" y="384"/>
                                  </a:lnTo>
                                  <a:lnTo>
                                    <a:pt x="2454" y="384"/>
                                  </a:lnTo>
                                  <a:lnTo>
                                    <a:pt x="2466" y="390"/>
                                  </a:lnTo>
                                  <a:lnTo>
                                    <a:pt x="2472" y="396"/>
                                  </a:lnTo>
                                  <a:lnTo>
                                    <a:pt x="2490" y="396"/>
                                  </a:lnTo>
                                  <a:lnTo>
                                    <a:pt x="2514" y="384"/>
                                  </a:lnTo>
                                  <a:lnTo>
                                    <a:pt x="2520" y="372"/>
                                  </a:lnTo>
                                  <a:lnTo>
                                    <a:pt x="2520" y="354"/>
                                  </a:lnTo>
                                  <a:lnTo>
                                    <a:pt x="2550" y="354"/>
                                  </a:lnTo>
                                  <a:lnTo>
                                    <a:pt x="2616" y="336"/>
                                  </a:lnTo>
                                  <a:lnTo>
                                    <a:pt x="2580" y="366"/>
                                  </a:lnTo>
                                  <a:lnTo>
                                    <a:pt x="2634" y="378"/>
                                  </a:lnTo>
                                  <a:lnTo>
                                    <a:pt x="2688" y="354"/>
                                  </a:lnTo>
                                  <a:lnTo>
                                    <a:pt x="2784" y="312"/>
                                  </a:lnTo>
                                  <a:lnTo>
                                    <a:pt x="2778" y="312"/>
                                  </a:lnTo>
                                  <a:lnTo>
                                    <a:pt x="2772" y="306"/>
                                  </a:lnTo>
                                  <a:lnTo>
                                    <a:pt x="2754" y="300"/>
                                  </a:lnTo>
                                  <a:lnTo>
                                    <a:pt x="2736" y="300"/>
                                  </a:lnTo>
                                  <a:lnTo>
                                    <a:pt x="2724" y="294"/>
                                  </a:lnTo>
                                  <a:lnTo>
                                    <a:pt x="2706" y="288"/>
                                  </a:lnTo>
                                  <a:lnTo>
                                    <a:pt x="2676" y="288"/>
                                  </a:lnTo>
                                  <a:lnTo>
                                    <a:pt x="2646" y="282"/>
                                  </a:lnTo>
                                  <a:lnTo>
                                    <a:pt x="2604" y="282"/>
                                  </a:lnTo>
                                  <a:lnTo>
                                    <a:pt x="2526" y="294"/>
                                  </a:lnTo>
                                  <a:lnTo>
                                    <a:pt x="2526" y="318"/>
                                  </a:lnTo>
                                  <a:lnTo>
                                    <a:pt x="2406" y="324"/>
                                  </a:lnTo>
                                  <a:lnTo>
                                    <a:pt x="2400" y="324"/>
                                  </a:lnTo>
                                  <a:lnTo>
                                    <a:pt x="2394" y="318"/>
                                  </a:lnTo>
                                  <a:lnTo>
                                    <a:pt x="2334" y="318"/>
                                  </a:lnTo>
                                  <a:lnTo>
                                    <a:pt x="2322" y="324"/>
                                  </a:lnTo>
                                  <a:lnTo>
                                    <a:pt x="2310" y="324"/>
                                  </a:lnTo>
                                  <a:lnTo>
                                    <a:pt x="2304" y="330"/>
                                  </a:lnTo>
                                  <a:lnTo>
                                    <a:pt x="2304" y="372"/>
                                  </a:lnTo>
                                  <a:close/>
                                  <a:moveTo>
                                    <a:pt x="150" y="1980"/>
                                  </a:moveTo>
                                  <a:lnTo>
                                    <a:pt x="162" y="2004"/>
                                  </a:lnTo>
                                  <a:lnTo>
                                    <a:pt x="174" y="2010"/>
                                  </a:lnTo>
                                  <a:lnTo>
                                    <a:pt x="186" y="1980"/>
                                  </a:lnTo>
                                  <a:lnTo>
                                    <a:pt x="180" y="1974"/>
                                  </a:lnTo>
                                  <a:lnTo>
                                    <a:pt x="174" y="1974"/>
                                  </a:lnTo>
                                  <a:lnTo>
                                    <a:pt x="162" y="1968"/>
                                  </a:lnTo>
                                  <a:lnTo>
                                    <a:pt x="156" y="1968"/>
                                  </a:lnTo>
                                  <a:lnTo>
                                    <a:pt x="150" y="1974"/>
                                  </a:lnTo>
                                  <a:lnTo>
                                    <a:pt x="150" y="1980"/>
                                  </a:lnTo>
                                  <a:close/>
                                  <a:moveTo>
                                    <a:pt x="126" y="1932"/>
                                  </a:moveTo>
                                  <a:lnTo>
                                    <a:pt x="120" y="1932"/>
                                  </a:lnTo>
                                  <a:lnTo>
                                    <a:pt x="108" y="1938"/>
                                  </a:lnTo>
                                  <a:lnTo>
                                    <a:pt x="96" y="1938"/>
                                  </a:lnTo>
                                  <a:lnTo>
                                    <a:pt x="84" y="1944"/>
                                  </a:lnTo>
                                  <a:lnTo>
                                    <a:pt x="78" y="1944"/>
                                  </a:lnTo>
                                  <a:lnTo>
                                    <a:pt x="78" y="1950"/>
                                  </a:lnTo>
                                  <a:lnTo>
                                    <a:pt x="72" y="1962"/>
                                  </a:lnTo>
                                  <a:lnTo>
                                    <a:pt x="66" y="1968"/>
                                  </a:lnTo>
                                  <a:lnTo>
                                    <a:pt x="48" y="1968"/>
                                  </a:lnTo>
                                  <a:lnTo>
                                    <a:pt x="42" y="1962"/>
                                  </a:lnTo>
                                  <a:lnTo>
                                    <a:pt x="48" y="1956"/>
                                  </a:lnTo>
                                  <a:lnTo>
                                    <a:pt x="60" y="1956"/>
                                  </a:lnTo>
                                  <a:lnTo>
                                    <a:pt x="66" y="1950"/>
                                  </a:lnTo>
                                  <a:lnTo>
                                    <a:pt x="72" y="1950"/>
                                  </a:lnTo>
                                  <a:lnTo>
                                    <a:pt x="78" y="1944"/>
                                  </a:lnTo>
                                  <a:lnTo>
                                    <a:pt x="84" y="1944"/>
                                  </a:lnTo>
                                  <a:lnTo>
                                    <a:pt x="78" y="1938"/>
                                  </a:lnTo>
                                  <a:lnTo>
                                    <a:pt x="54" y="1938"/>
                                  </a:lnTo>
                                  <a:lnTo>
                                    <a:pt x="48" y="1944"/>
                                  </a:lnTo>
                                  <a:lnTo>
                                    <a:pt x="48" y="1932"/>
                                  </a:lnTo>
                                  <a:lnTo>
                                    <a:pt x="36" y="1932"/>
                                  </a:lnTo>
                                  <a:lnTo>
                                    <a:pt x="24" y="1944"/>
                                  </a:lnTo>
                                  <a:lnTo>
                                    <a:pt x="6" y="1980"/>
                                  </a:lnTo>
                                  <a:lnTo>
                                    <a:pt x="6" y="2004"/>
                                  </a:lnTo>
                                  <a:lnTo>
                                    <a:pt x="12" y="2004"/>
                                  </a:lnTo>
                                  <a:lnTo>
                                    <a:pt x="12" y="2010"/>
                                  </a:lnTo>
                                  <a:lnTo>
                                    <a:pt x="18" y="2016"/>
                                  </a:lnTo>
                                  <a:lnTo>
                                    <a:pt x="0" y="2022"/>
                                  </a:lnTo>
                                  <a:lnTo>
                                    <a:pt x="12" y="2076"/>
                                  </a:lnTo>
                                  <a:lnTo>
                                    <a:pt x="12" y="2082"/>
                                  </a:lnTo>
                                  <a:lnTo>
                                    <a:pt x="6" y="2082"/>
                                  </a:lnTo>
                                  <a:lnTo>
                                    <a:pt x="12" y="2088"/>
                                  </a:lnTo>
                                  <a:lnTo>
                                    <a:pt x="12" y="2094"/>
                                  </a:lnTo>
                                  <a:lnTo>
                                    <a:pt x="30" y="2094"/>
                                  </a:lnTo>
                                  <a:lnTo>
                                    <a:pt x="30" y="2070"/>
                                  </a:lnTo>
                                  <a:lnTo>
                                    <a:pt x="24" y="2058"/>
                                  </a:lnTo>
                                  <a:lnTo>
                                    <a:pt x="24" y="2040"/>
                                  </a:lnTo>
                                  <a:lnTo>
                                    <a:pt x="36" y="2028"/>
                                  </a:lnTo>
                                  <a:lnTo>
                                    <a:pt x="42" y="2028"/>
                                  </a:lnTo>
                                  <a:lnTo>
                                    <a:pt x="48" y="2016"/>
                                  </a:lnTo>
                                  <a:lnTo>
                                    <a:pt x="54" y="2010"/>
                                  </a:lnTo>
                                  <a:lnTo>
                                    <a:pt x="54" y="1986"/>
                                  </a:lnTo>
                                  <a:lnTo>
                                    <a:pt x="84" y="1956"/>
                                  </a:lnTo>
                                  <a:lnTo>
                                    <a:pt x="108" y="1944"/>
                                  </a:lnTo>
                                  <a:lnTo>
                                    <a:pt x="114" y="1944"/>
                                  </a:lnTo>
                                  <a:lnTo>
                                    <a:pt x="126" y="1938"/>
                                  </a:lnTo>
                                  <a:lnTo>
                                    <a:pt x="126" y="1932"/>
                                  </a:lnTo>
                                  <a:close/>
                                  <a:moveTo>
                                    <a:pt x="1896" y="678"/>
                                  </a:moveTo>
                                  <a:lnTo>
                                    <a:pt x="1896" y="690"/>
                                  </a:lnTo>
                                  <a:lnTo>
                                    <a:pt x="1884" y="702"/>
                                  </a:lnTo>
                                  <a:lnTo>
                                    <a:pt x="1884" y="714"/>
                                  </a:lnTo>
                                  <a:lnTo>
                                    <a:pt x="1902" y="714"/>
                                  </a:lnTo>
                                  <a:lnTo>
                                    <a:pt x="1926" y="708"/>
                                  </a:lnTo>
                                  <a:lnTo>
                                    <a:pt x="1944" y="708"/>
                                  </a:lnTo>
                                  <a:lnTo>
                                    <a:pt x="1980" y="696"/>
                                  </a:lnTo>
                                  <a:lnTo>
                                    <a:pt x="1986" y="690"/>
                                  </a:lnTo>
                                  <a:lnTo>
                                    <a:pt x="1992" y="690"/>
                                  </a:lnTo>
                                  <a:lnTo>
                                    <a:pt x="2034" y="702"/>
                                  </a:lnTo>
                                  <a:lnTo>
                                    <a:pt x="2112" y="642"/>
                                  </a:lnTo>
                                  <a:lnTo>
                                    <a:pt x="2244" y="600"/>
                                  </a:lnTo>
                                  <a:lnTo>
                                    <a:pt x="2370" y="564"/>
                                  </a:lnTo>
                                  <a:lnTo>
                                    <a:pt x="2466" y="546"/>
                                  </a:lnTo>
                                  <a:lnTo>
                                    <a:pt x="2454" y="540"/>
                                  </a:lnTo>
                                  <a:lnTo>
                                    <a:pt x="2448" y="528"/>
                                  </a:lnTo>
                                  <a:lnTo>
                                    <a:pt x="2436" y="522"/>
                                  </a:lnTo>
                                  <a:lnTo>
                                    <a:pt x="2424" y="510"/>
                                  </a:lnTo>
                                  <a:lnTo>
                                    <a:pt x="2412" y="504"/>
                                  </a:lnTo>
                                  <a:lnTo>
                                    <a:pt x="2400" y="492"/>
                                  </a:lnTo>
                                  <a:lnTo>
                                    <a:pt x="2352" y="492"/>
                                  </a:lnTo>
                                  <a:lnTo>
                                    <a:pt x="2340" y="498"/>
                                  </a:lnTo>
                                  <a:lnTo>
                                    <a:pt x="2328" y="498"/>
                                  </a:lnTo>
                                  <a:lnTo>
                                    <a:pt x="2262" y="504"/>
                                  </a:lnTo>
                                  <a:lnTo>
                                    <a:pt x="2226" y="480"/>
                                  </a:lnTo>
                                  <a:lnTo>
                                    <a:pt x="2142" y="486"/>
                                  </a:lnTo>
                                  <a:lnTo>
                                    <a:pt x="2094" y="504"/>
                                  </a:lnTo>
                                  <a:lnTo>
                                    <a:pt x="2076" y="522"/>
                                  </a:lnTo>
                                  <a:lnTo>
                                    <a:pt x="2064" y="552"/>
                                  </a:lnTo>
                                  <a:lnTo>
                                    <a:pt x="2010" y="564"/>
                                  </a:lnTo>
                                  <a:lnTo>
                                    <a:pt x="1944" y="588"/>
                                  </a:lnTo>
                                  <a:lnTo>
                                    <a:pt x="1962" y="600"/>
                                  </a:lnTo>
                                  <a:lnTo>
                                    <a:pt x="1842" y="654"/>
                                  </a:lnTo>
                                  <a:lnTo>
                                    <a:pt x="1854" y="654"/>
                                  </a:lnTo>
                                  <a:lnTo>
                                    <a:pt x="1890" y="672"/>
                                  </a:lnTo>
                                  <a:lnTo>
                                    <a:pt x="1896" y="678"/>
                                  </a:lnTo>
                                  <a:close/>
                                  <a:moveTo>
                                    <a:pt x="198" y="1968"/>
                                  </a:moveTo>
                                  <a:lnTo>
                                    <a:pt x="192" y="1992"/>
                                  </a:lnTo>
                                  <a:lnTo>
                                    <a:pt x="192" y="2010"/>
                                  </a:lnTo>
                                  <a:lnTo>
                                    <a:pt x="216" y="1998"/>
                                  </a:lnTo>
                                  <a:lnTo>
                                    <a:pt x="198" y="1968"/>
                                  </a:lnTo>
                                  <a:close/>
                                  <a:moveTo>
                                    <a:pt x="4182" y="600"/>
                                  </a:moveTo>
                                  <a:lnTo>
                                    <a:pt x="4194" y="606"/>
                                  </a:lnTo>
                                  <a:lnTo>
                                    <a:pt x="4206" y="600"/>
                                  </a:lnTo>
                                  <a:lnTo>
                                    <a:pt x="4218" y="600"/>
                                  </a:lnTo>
                                  <a:lnTo>
                                    <a:pt x="4242" y="588"/>
                                  </a:lnTo>
                                  <a:lnTo>
                                    <a:pt x="4308" y="588"/>
                                  </a:lnTo>
                                  <a:lnTo>
                                    <a:pt x="4314" y="594"/>
                                  </a:lnTo>
                                  <a:lnTo>
                                    <a:pt x="4350" y="594"/>
                                  </a:lnTo>
                                  <a:lnTo>
                                    <a:pt x="4356" y="588"/>
                                  </a:lnTo>
                                  <a:lnTo>
                                    <a:pt x="4356" y="582"/>
                                  </a:lnTo>
                                  <a:lnTo>
                                    <a:pt x="4344" y="558"/>
                                  </a:lnTo>
                                  <a:lnTo>
                                    <a:pt x="4338" y="552"/>
                                  </a:lnTo>
                                  <a:lnTo>
                                    <a:pt x="4326" y="546"/>
                                  </a:lnTo>
                                  <a:lnTo>
                                    <a:pt x="4230" y="546"/>
                                  </a:lnTo>
                                  <a:lnTo>
                                    <a:pt x="4224" y="540"/>
                                  </a:lnTo>
                                  <a:lnTo>
                                    <a:pt x="4212" y="540"/>
                                  </a:lnTo>
                                  <a:lnTo>
                                    <a:pt x="4200" y="534"/>
                                  </a:lnTo>
                                  <a:lnTo>
                                    <a:pt x="4188" y="534"/>
                                  </a:lnTo>
                                  <a:lnTo>
                                    <a:pt x="4176" y="540"/>
                                  </a:lnTo>
                                  <a:lnTo>
                                    <a:pt x="4158" y="558"/>
                                  </a:lnTo>
                                  <a:lnTo>
                                    <a:pt x="4158" y="564"/>
                                  </a:lnTo>
                                  <a:lnTo>
                                    <a:pt x="4176" y="576"/>
                                  </a:lnTo>
                                  <a:lnTo>
                                    <a:pt x="4170" y="582"/>
                                  </a:lnTo>
                                  <a:lnTo>
                                    <a:pt x="4170" y="594"/>
                                  </a:lnTo>
                                  <a:lnTo>
                                    <a:pt x="4176" y="594"/>
                                  </a:lnTo>
                                  <a:lnTo>
                                    <a:pt x="4182" y="600"/>
                                  </a:lnTo>
                                  <a:close/>
                                  <a:moveTo>
                                    <a:pt x="3708" y="516"/>
                                  </a:moveTo>
                                  <a:lnTo>
                                    <a:pt x="3678" y="516"/>
                                  </a:lnTo>
                                  <a:lnTo>
                                    <a:pt x="3624" y="510"/>
                                  </a:lnTo>
                                  <a:lnTo>
                                    <a:pt x="3564" y="504"/>
                                  </a:lnTo>
                                  <a:lnTo>
                                    <a:pt x="3468" y="504"/>
                                  </a:lnTo>
                                  <a:lnTo>
                                    <a:pt x="3468" y="516"/>
                                  </a:lnTo>
                                  <a:lnTo>
                                    <a:pt x="3462" y="522"/>
                                  </a:lnTo>
                                  <a:lnTo>
                                    <a:pt x="3426" y="540"/>
                                  </a:lnTo>
                                  <a:lnTo>
                                    <a:pt x="3396" y="546"/>
                                  </a:lnTo>
                                  <a:lnTo>
                                    <a:pt x="3378" y="552"/>
                                  </a:lnTo>
                                  <a:lnTo>
                                    <a:pt x="3372" y="552"/>
                                  </a:lnTo>
                                  <a:lnTo>
                                    <a:pt x="3372" y="558"/>
                                  </a:lnTo>
                                  <a:lnTo>
                                    <a:pt x="3384" y="570"/>
                                  </a:lnTo>
                                  <a:lnTo>
                                    <a:pt x="3390" y="582"/>
                                  </a:lnTo>
                                  <a:lnTo>
                                    <a:pt x="3390" y="594"/>
                                  </a:lnTo>
                                  <a:lnTo>
                                    <a:pt x="3372" y="618"/>
                                  </a:lnTo>
                                  <a:lnTo>
                                    <a:pt x="3402" y="636"/>
                                  </a:lnTo>
                                  <a:lnTo>
                                    <a:pt x="3480" y="606"/>
                                  </a:lnTo>
                                  <a:lnTo>
                                    <a:pt x="3474" y="600"/>
                                  </a:lnTo>
                                  <a:lnTo>
                                    <a:pt x="3468" y="600"/>
                                  </a:lnTo>
                                  <a:lnTo>
                                    <a:pt x="3468" y="594"/>
                                  </a:lnTo>
                                  <a:lnTo>
                                    <a:pt x="3474" y="588"/>
                                  </a:lnTo>
                                  <a:lnTo>
                                    <a:pt x="3486" y="582"/>
                                  </a:lnTo>
                                  <a:lnTo>
                                    <a:pt x="3522" y="582"/>
                                  </a:lnTo>
                                  <a:lnTo>
                                    <a:pt x="3546" y="594"/>
                                  </a:lnTo>
                                  <a:lnTo>
                                    <a:pt x="3552" y="600"/>
                                  </a:lnTo>
                                  <a:lnTo>
                                    <a:pt x="3606" y="594"/>
                                  </a:lnTo>
                                  <a:lnTo>
                                    <a:pt x="3600" y="570"/>
                                  </a:lnTo>
                                  <a:lnTo>
                                    <a:pt x="3630" y="570"/>
                                  </a:lnTo>
                                  <a:lnTo>
                                    <a:pt x="3648" y="564"/>
                                  </a:lnTo>
                                  <a:lnTo>
                                    <a:pt x="3666" y="564"/>
                                  </a:lnTo>
                                  <a:lnTo>
                                    <a:pt x="3690" y="552"/>
                                  </a:lnTo>
                                  <a:lnTo>
                                    <a:pt x="3696" y="546"/>
                                  </a:lnTo>
                                  <a:lnTo>
                                    <a:pt x="3702" y="534"/>
                                  </a:lnTo>
                                  <a:lnTo>
                                    <a:pt x="3714" y="522"/>
                                  </a:lnTo>
                                  <a:lnTo>
                                    <a:pt x="3720" y="522"/>
                                  </a:lnTo>
                                  <a:lnTo>
                                    <a:pt x="3714" y="516"/>
                                  </a:lnTo>
                                  <a:lnTo>
                                    <a:pt x="3708" y="516"/>
                                  </a:lnTo>
                                  <a:close/>
                                  <a:moveTo>
                                    <a:pt x="3792" y="150"/>
                                  </a:moveTo>
                                  <a:lnTo>
                                    <a:pt x="3738" y="156"/>
                                  </a:lnTo>
                                  <a:lnTo>
                                    <a:pt x="3756" y="180"/>
                                  </a:lnTo>
                                  <a:lnTo>
                                    <a:pt x="3792" y="150"/>
                                  </a:lnTo>
                                  <a:close/>
                                  <a:moveTo>
                                    <a:pt x="3612" y="480"/>
                                  </a:moveTo>
                                  <a:lnTo>
                                    <a:pt x="3636" y="468"/>
                                  </a:lnTo>
                                  <a:lnTo>
                                    <a:pt x="3642" y="456"/>
                                  </a:lnTo>
                                  <a:lnTo>
                                    <a:pt x="3654" y="450"/>
                                  </a:lnTo>
                                  <a:lnTo>
                                    <a:pt x="3660" y="438"/>
                                  </a:lnTo>
                                  <a:lnTo>
                                    <a:pt x="3660" y="432"/>
                                  </a:lnTo>
                                  <a:lnTo>
                                    <a:pt x="3654" y="426"/>
                                  </a:lnTo>
                                  <a:lnTo>
                                    <a:pt x="3642" y="426"/>
                                  </a:lnTo>
                                  <a:lnTo>
                                    <a:pt x="3630" y="420"/>
                                  </a:lnTo>
                                  <a:lnTo>
                                    <a:pt x="3588" y="420"/>
                                  </a:lnTo>
                                  <a:lnTo>
                                    <a:pt x="3570" y="426"/>
                                  </a:lnTo>
                                  <a:lnTo>
                                    <a:pt x="3552" y="426"/>
                                  </a:lnTo>
                                  <a:lnTo>
                                    <a:pt x="3534" y="438"/>
                                  </a:lnTo>
                                  <a:lnTo>
                                    <a:pt x="3516" y="444"/>
                                  </a:lnTo>
                                  <a:lnTo>
                                    <a:pt x="3504" y="450"/>
                                  </a:lnTo>
                                  <a:lnTo>
                                    <a:pt x="3504" y="462"/>
                                  </a:lnTo>
                                  <a:lnTo>
                                    <a:pt x="3528" y="468"/>
                                  </a:lnTo>
                                  <a:lnTo>
                                    <a:pt x="3600" y="480"/>
                                  </a:lnTo>
                                  <a:lnTo>
                                    <a:pt x="3612" y="480"/>
                                  </a:lnTo>
                                  <a:close/>
                                  <a:moveTo>
                                    <a:pt x="3954" y="180"/>
                                  </a:moveTo>
                                  <a:lnTo>
                                    <a:pt x="3900" y="192"/>
                                  </a:lnTo>
                                  <a:lnTo>
                                    <a:pt x="3936" y="210"/>
                                  </a:lnTo>
                                  <a:lnTo>
                                    <a:pt x="3924" y="216"/>
                                  </a:lnTo>
                                  <a:lnTo>
                                    <a:pt x="3918" y="222"/>
                                  </a:lnTo>
                                  <a:lnTo>
                                    <a:pt x="3918" y="228"/>
                                  </a:lnTo>
                                  <a:lnTo>
                                    <a:pt x="3924" y="234"/>
                                  </a:lnTo>
                                  <a:lnTo>
                                    <a:pt x="3936" y="240"/>
                                  </a:lnTo>
                                  <a:lnTo>
                                    <a:pt x="3966" y="240"/>
                                  </a:lnTo>
                                  <a:lnTo>
                                    <a:pt x="3942" y="252"/>
                                  </a:lnTo>
                                  <a:lnTo>
                                    <a:pt x="3954" y="252"/>
                                  </a:lnTo>
                                  <a:lnTo>
                                    <a:pt x="4002" y="276"/>
                                  </a:lnTo>
                                  <a:lnTo>
                                    <a:pt x="4014" y="276"/>
                                  </a:lnTo>
                                  <a:lnTo>
                                    <a:pt x="4026" y="270"/>
                                  </a:lnTo>
                                  <a:lnTo>
                                    <a:pt x="4032" y="264"/>
                                  </a:lnTo>
                                  <a:lnTo>
                                    <a:pt x="4044" y="258"/>
                                  </a:lnTo>
                                  <a:lnTo>
                                    <a:pt x="4050" y="252"/>
                                  </a:lnTo>
                                  <a:lnTo>
                                    <a:pt x="4074" y="246"/>
                                  </a:lnTo>
                                  <a:lnTo>
                                    <a:pt x="4086" y="258"/>
                                  </a:lnTo>
                                  <a:lnTo>
                                    <a:pt x="4092" y="270"/>
                                  </a:lnTo>
                                  <a:lnTo>
                                    <a:pt x="4098" y="276"/>
                                  </a:lnTo>
                                  <a:lnTo>
                                    <a:pt x="4104" y="270"/>
                                  </a:lnTo>
                                  <a:lnTo>
                                    <a:pt x="4116" y="270"/>
                                  </a:lnTo>
                                  <a:lnTo>
                                    <a:pt x="4128" y="264"/>
                                  </a:lnTo>
                                  <a:lnTo>
                                    <a:pt x="4134" y="258"/>
                                  </a:lnTo>
                                  <a:lnTo>
                                    <a:pt x="4146" y="258"/>
                                  </a:lnTo>
                                  <a:lnTo>
                                    <a:pt x="4152" y="252"/>
                                  </a:lnTo>
                                  <a:lnTo>
                                    <a:pt x="4158" y="252"/>
                                  </a:lnTo>
                                  <a:lnTo>
                                    <a:pt x="4170" y="246"/>
                                  </a:lnTo>
                                  <a:lnTo>
                                    <a:pt x="4176" y="234"/>
                                  </a:lnTo>
                                  <a:lnTo>
                                    <a:pt x="4182" y="228"/>
                                  </a:lnTo>
                                  <a:lnTo>
                                    <a:pt x="4194" y="246"/>
                                  </a:lnTo>
                                  <a:lnTo>
                                    <a:pt x="4218" y="222"/>
                                  </a:lnTo>
                                  <a:lnTo>
                                    <a:pt x="4218" y="216"/>
                                  </a:lnTo>
                                  <a:lnTo>
                                    <a:pt x="4236" y="210"/>
                                  </a:lnTo>
                                  <a:lnTo>
                                    <a:pt x="4326" y="210"/>
                                  </a:lnTo>
                                  <a:lnTo>
                                    <a:pt x="4332" y="204"/>
                                  </a:lnTo>
                                  <a:lnTo>
                                    <a:pt x="4332" y="192"/>
                                  </a:lnTo>
                                  <a:lnTo>
                                    <a:pt x="4266" y="186"/>
                                  </a:lnTo>
                                  <a:lnTo>
                                    <a:pt x="4302" y="174"/>
                                  </a:lnTo>
                                  <a:lnTo>
                                    <a:pt x="4302" y="132"/>
                                  </a:lnTo>
                                  <a:lnTo>
                                    <a:pt x="4278" y="132"/>
                                  </a:lnTo>
                                  <a:lnTo>
                                    <a:pt x="4266" y="138"/>
                                  </a:lnTo>
                                  <a:lnTo>
                                    <a:pt x="4260" y="144"/>
                                  </a:lnTo>
                                  <a:lnTo>
                                    <a:pt x="4248" y="150"/>
                                  </a:lnTo>
                                  <a:lnTo>
                                    <a:pt x="4242" y="126"/>
                                  </a:lnTo>
                                  <a:lnTo>
                                    <a:pt x="4194" y="132"/>
                                  </a:lnTo>
                                  <a:lnTo>
                                    <a:pt x="4194" y="120"/>
                                  </a:lnTo>
                                  <a:lnTo>
                                    <a:pt x="4176" y="84"/>
                                  </a:lnTo>
                                  <a:lnTo>
                                    <a:pt x="4140" y="84"/>
                                  </a:lnTo>
                                  <a:lnTo>
                                    <a:pt x="4122" y="90"/>
                                  </a:lnTo>
                                  <a:lnTo>
                                    <a:pt x="4110" y="96"/>
                                  </a:lnTo>
                                  <a:lnTo>
                                    <a:pt x="4104" y="102"/>
                                  </a:lnTo>
                                  <a:lnTo>
                                    <a:pt x="4098" y="102"/>
                                  </a:lnTo>
                                  <a:lnTo>
                                    <a:pt x="4020" y="108"/>
                                  </a:lnTo>
                                  <a:lnTo>
                                    <a:pt x="4044" y="126"/>
                                  </a:lnTo>
                                  <a:lnTo>
                                    <a:pt x="3996" y="126"/>
                                  </a:lnTo>
                                  <a:lnTo>
                                    <a:pt x="3984" y="132"/>
                                  </a:lnTo>
                                  <a:lnTo>
                                    <a:pt x="3972" y="132"/>
                                  </a:lnTo>
                                  <a:lnTo>
                                    <a:pt x="3966" y="138"/>
                                  </a:lnTo>
                                  <a:lnTo>
                                    <a:pt x="3984" y="156"/>
                                  </a:lnTo>
                                  <a:lnTo>
                                    <a:pt x="3972" y="156"/>
                                  </a:lnTo>
                                  <a:lnTo>
                                    <a:pt x="3936" y="150"/>
                                  </a:lnTo>
                                  <a:lnTo>
                                    <a:pt x="3906" y="156"/>
                                  </a:lnTo>
                                  <a:lnTo>
                                    <a:pt x="3888" y="168"/>
                                  </a:lnTo>
                                  <a:lnTo>
                                    <a:pt x="3888" y="174"/>
                                  </a:lnTo>
                                  <a:lnTo>
                                    <a:pt x="3894" y="180"/>
                                  </a:lnTo>
                                  <a:lnTo>
                                    <a:pt x="3954" y="180"/>
                                  </a:lnTo>
                                  <a:close/>
                                  <a:moveTo>
                                    <a:pt x="3972" y="294"/>
                                  </a:moveTo>
                                  <a:lnTo>
                                    <a:pt x="3954" y="300"/>
                                  </a:lnTo>
                                  <a:lnTo>
                                    <a:pt x="3942" y="306"/>
                                  </a:lnTo>
                                  <a:lnTo>
                                    <a:pt x="3936" y="312"/>
                                  </a:lnTo>
                                  <a:lnTo>
                                    <a:pt x="3936" y="318"/>
                                  </a:lnTo>
                                  <a:lnTo>
                                    <a:pt x="3966" y="324"/>
                                  </a:lnTo>
                                  <a:lnTo>
                                    <a:pt x="3972" y="324"/>
                                  </a:lnTo>
                                  <a:lnTo>
                                    <a:pt x="3990" y="306"/>
                                  </a:lnTo>
                                  <a:lnTo>
                                    <a:pt x="3990" y="300"/>
                                  </a:lnTo>
                                  <a:lnTo>
                                    <a:pt x="3984" y="294"/>
                                  </a:lnTo>
                                  <a:lnTo>
                                    <a:pt x="3972" y="294"/>
                                  </a:lnTo>
                                  <a:close/>
                                  <a:moveTo>
                                    <a:pt x="3738" y="336"/>
                                  </a:moveTo>
                                  <a:lnTo>
                                    <a:pt x="3726" y="336"/>
                                  </a:lnTo>
                                  <a:lnTo>
                                    <a:pt x="3720" y="330"/>
                                  </a:lnTo>
                                  <a:lnTo>
                                    <a:pt x="3672" y="330"/>
                                  </a:lnTo>
                                  <a:lnTo>
                                    <a:pt x="3636" y="336"/>
                                  </a:lnTo>
                                  <a:lnTo>
                                    <a:pt x="3624" y="342"/>
                                  </a:lnTo>
                                  <a:lnTo>
                                    <a:pt x="3642" y="360"/>
                                  </a:lnTo>
                                  <a:lnTo>
                                    <a:pt x="3654" y="360"/>
                                  </a:lnTo>
                                  <a:lnTo>
                                    <a:pt x="3660" y="378"/>
                                  </a:lnTo>
                                  <a:lnTo>
                                    <a:pt x="3768" y="378"/>
                                  </a:lnTo>
                                  <a:lnTo>
                                    <a:pt x="3768" y="390"/>
                                  </a:lnTo>
                                  <a:lnTo>
                                    <a:pt x="3762" y="396"/>
                                  </a:lnTo>
                                  <a:lnTo>
                                    <a:pt x="3762" y="408"/>
                                  </a:lnTo>
                                  <a:lnTo>
                                    <a:pt x="3708" y="450"/>
                                  </a:lnTo>
                                  <a:lnTo>
                                    <a:pt x="3732" y="456"/>
                                  </a:lnTo>
                                  <a:lnTo>
                                    <a:pt x="3720" y="468"/>
                                  </a:lnTo>
                                  <a:lnTo>
                                    <a:pt x="3714" y="468"/>
                                  </a:lnTo>
                                  <a:lnTo>
                                    <a:pt x="3708" y="474"/>
                                  </a:lnTo>
                                  <a:lnTo>
                                    <a:pt x="3708" y="480"/>
                                  </a:lnTo>
                                  <a:lnTo>
                                    <a:pt x="3726" y="480"/>
                                  </a:lnTo>
                                  <a:lnTo>
                                    <a:pt x="3738" y="474"/>
                                  </a:lnTo>
                                  <a:lnTo>
                                    <a:pt x="3744" y="474"/>
                                  </a:lnTo>
                                  <a:lnTo>
                                    <a:pt x="3756" y="468"/>
                                  </a:lnTo>
                                  <a:lnTo>
                                    <a:pt x="3756" y="480"/>
                                  </a:lnTo>
                                  <a:lnTo>
                                    <a:pt x="3792" y="480"/>
                                  </a:lnTo>
                                  <a:lnTo>
                                    <a:pt x="3810" y="474"/>
                                  </a:lnTo>
                                  <a:lnTo>
                                    <a:pt x="3822" y="468"/>
                                  </a:lnTo>
                                  <a:lnTo>
                                    <a:pt x="3840" y="468"/>
                                  </a:lnTo>
                                  <a:lnTo>
                                    <a:pt x="3846" y="462"/>
                                  </a:lnTo>
                                  <a:lnTo>
                                    <a:pt x="3852" y="462"/>
                                  </a:lnTo>
                                  <a:lnTo>
                                    <a:pt x="3858" y="486"/>
                                  </a:lnTo>
                                  <a:lnTo>
                                    <a:pt x="3924" y="480"/>
                                  </a:lnTo>
                                  <a:lnTo>
                                    <a:pt x="4002" y="498"/>
                                  </a:lnTo>
                                  <a:lnTo>
                                    <a:pt x="4098" y="486"/>
                                  </a:lnTo>
                                  <a:lnTo>
                                    <a:pt x="4128" y="468"/>
                                  </a:lnTo>
                                  <a:lnTo>
                                    <a:pt x="4122" y="474"/>
                                  </a:lnTo>
                                  <a:lnTo>
                                    <a:pt x="4122" y="486"/>
                                  </a:lnTo>
                                  <a:lnTo>
                                    <a:pt x="4260" y="486"/>
                                  </a:lnTo>
                                  <a:lnTo>
                                    <a:pt x="4272" y="468"/>
                                  </a:lnTo>
                                  <a:lnTo>
                                    <a:pt x="4338" y="438"/>
                                  </a:lnTo>
                                  <a:lnTo>
                                    <a:pt x="4320" y="432"/>
                                  </a:lnTo>
                                  <a:lnTo>
                                    <a:pt x="4320" y="420"/>
                                  </a:lnTo>
                                  <a:lnTo>
                                    <a:pt x="4314" y="420"/>
                                  </a:lnTo>
                                  <a:lnTo>
                                    <a:pt x="4308" y="414"/>
                                  </a:lnTo>
                                  <a:lnTo>
                                    <a:pt x="4290" y="414"/>
                                  </a:lnTo>
                                  <a:lnTo>
                                    <a:pt x="4278" y="408"/>
                                  </a:lnTo>
                                  <a:lnTo>
                                    <a:pt x="4260" y="408"/>
                                  </a:lnTo>
                                  <a:lnTo>
                                    <a:pt x="4242" y="402"/>
                                  </a:lnTo>
                                  <a:lnTo>
                                    <a:pt x="4206" y="402"/>
                                  </a:lnTo>
                                  <a:lnTo>
                                    <a:pt x="4164" y="414"/>
                                  </a:lnTo>
                                  <a:lnTo>
                                    <a:pt x="4116" y="420"/>
                                  </a:lnTo>
                                  <a:lnTo>
                                    <a:pt x="4074" y="426"/>
                                  </a:lnTo>
                                  <a:lnTo>
                                    <a:pt x="4038" y="438"/>
                                  </a:lnTo>
                                  <a:lnTo>
                                    <a:pt x="4026" y="438"/>
                                  </a:lnTo>
                                  <a:lnTo>
                                    <a:pt x="4014" y="432"/>
                                  </a:lnTo>
                                  <a:lnTo>
                                    <a:pt x="4008" y="426"/>
                                  </a:lnTo>
                                  <a:lnTo>
                                    <a:pt x="3996" y="420"/>
                                  </a:lnTo>
                                  <a:lnTo>
                                    <a:pt x="3984" y="420"/>
                                  </a:lnTo>
                                  <a:lnTo>
                                    <a:pt x="3972" y="426"/>
                                  </a:lnTo>
                                  <a:lnTo>
                                    <a:pt x="3960" y="426"/>
                                  </a:lnTo>
                                  <a:lnTo>
                                    <a:pt x="3948" y="432"/>
                                  </a:lnTo>
                                  <a:lnTo>
                                    <a:pt x="3942" y="438"/>
                                  </a:lnTo>
                                  <a:lnTo>
                                    <a:pt x="3936" y="438"/>
                                  </a:lnTo>
                                  <a:lnTo>
                                    <a:pt x="3912" y="414"/>
                                  </a:lnTo>
                                  <a:lnTo>
                                    <a:pt x="3894" y="426"/>
                                  </a:lnTo>
                                  <a:lnTo>
                                    <a:pt x="3864" y="420"/>
                                  </a:lnTo>
                                  <a:lnTo>
                                    <a:pt x="3894" y="408"/>
                                  </a:lnTo>
                                  <a:lnTo>
                                    <a:pt x="3876" y="396"/>
                                  </a:lnTo>
                                  <a:lnTo>
                                    <a:pt x="3822" y="408"/>
                                  </a:lnTo>
                                  <a:lnTo>
                                    <a:pt x="3858" y="396"/>
                                  </a:lnTo>
                                  <a:lnTo>
                                    <a:pt x="3858" y="390"/>
                                  </a:lnTo>
                                  <a:lnTo>
                                    <a:pt x="3924" y="384"/>
                                  </a:lnTo>
                                  <a:lnTo>
                                    <a:pt x="3888" y="372"/>
                                  </a:lnTo>
                                  <a:lnTo>
                                    <a:pt x="3870" y="372"/>
                                  </a:lnTo>
                                  <a:lnTo>
                                    <a:pt x="3876" y="366"/>
                                  </a:lnTo>
                                  <a:lnTo>
                                    <a:pt x="3876" y="360"/>
                                  </a:lnTo>
                                  <a:lnTo>
                                    <a:pt x="3870" y="354"/>
                                  </a:lnTo>
                                  <a:lnTo>
                                    <a:pt x="3840" y="354"/>
                                  </a:lnTo>
                                  <a:lnTo>
                                    <a:pt x="3822" y="360"/>
                                  </a:lnTo>
                                  <a:lnTo>
                                    <a:pt x="3804" y="360"/>
                                  </a:lnTo>
                                  <a:lnTo>
                                    <a:pt x="3786" y="366"/>
                                  </a:lnTo>
                                  <a:lnTo>
                                    <a:pt x="3774" y="354"/>
                                  </a:lnTo>
                                  <a:lnTo>
                                    <a:pt x="3762" y="348"/>
                                  </a:lnTo>
                                  <a:lnTo>
                                    <a:pt x="3756" y="342"/>
                                  </a:lnTo>
                                  <a:lnTo>
                                    <a:pt x="3744" y="336"/>
                                  </a:lnTo>
                                  <a:lnTo>
                                    <a:pt x="3738" y="336"/>
                                  </a:lnTo>
                                  <a:close/>
                                  <a:moveTo>
                                    <a:pt x="3264" y="420"/>
                                  </a:moveTo>
                                  <a:lnTo>
                                    <a:pt x="3282" y="420"/>
                                  </a:lnTo>
                                  <a:lnTo>
                                    <a:pt x="3300" y="426"/>
                                  </a:lnTo>
                                  <a:lnTo>
                                    <a:pt x="3318" y="426"/>
                                  </a:lnTo>
                                  <a:lnTo>
                                    <a:pt x="3330" y="432"/>
                                  </a:lnTo>
                                  <a:lnTo>
                                    <a:pt x="3342" y="432"/>
                                  </a:lnTo>
                                  <a:lnTo>
                                    <a:pt x="3330" y="444"/>
                                  </a:lnTo>
                                  <a:lnTo>
                                    <a:pt x="3324" y="444"/>
                                  </a:lnTo>
                                  <a:lnTo>
                                    <a:pt x="3324" y="456"/>
                                  </a:lnTo>
                                  <a:lnTo>
                                    <a:pt x="3438" y="456"/>
                                  </a:lnTo>
                                  <a:lnTo>
                                    <a:pt x="3462" y="444"/>
                                  </a:lnTo>
                                  <a:lnTo>
                                    <a:pt x="3462" y="432"/>
                                  </a:lnTo>
                                  <a:lnTo>
                                    <a:pt x="3468" y="426"/>
                                  </a:lnTo>
                                  <a:lnTo>
                                    <a:pt x="3480" y="426"/>
                                  </a:lnTo>
                                  <a:lnTo>
                                    <a:pt x="3492" y="420"/>
                                  </a:lnTo>
                                  <a:lnTo>
                                    <a:pt x="3504" y="420"/>
                                  </a:lnTo>
                                  <a:lnTo>
                                    <a:pt x="3510" y="414"/>
                                  </a:lnTo>
                                  <a:lnTo>
                                    <a:pt x="3510" y="408"/>
                                  </a:lnTo>
                                  <a:lnTo>
                                    <a:pt x="3522" y="396"/>
                                  </a:lnTo>
                                  <a:lnTo>
                                    <a:pt x="3534" y="390"/>
                                  </a:lnTo>
                                  <a:lnTo>
                                    <a:pt x="3540" y="384"/>
                                  </a:lnTo>
                                  <a:lnTo>
                                    <a:pt x="3552" y="378"/>
                                  </a:lnTo>
                                  <a:lnTo>
                                    <a:pt x="3552" y="372"/>
                                  </a:lnTo>
                                  <a:lnTo>
                                    <a:pt x="3546" y="366"/>
                                  </a:lnTo>
                                  <a:lnTo>
                                    <a:pt x="3534" y="360"/>
                                  </a:lnTo>
                                  <a:lnTo>
                                    <a:pt x="3510" y="360"/>
                                  </a:lnTo>
                                  <a:lnTo>
                                    <a:pt x="3504" y="366"/>
                                  </a:lnTo>
                                  <a:lnTo>
                                    <a:pt x="3492" y="366"/>
                                  </a:lnTo>
                                  <a:lnTo>
                                    <a:pt x="3486" y="360"/>
                                  </a:lnTo>
                                  <a:lnTo>
                                    <a:pt x="3474" y="360"/>
                                  </a:lnTo>
                                  <a:lnTo>
                                    <a:pt x="3462" y="354"/>
                                  </a:lnTo>
                                  <a:lnTo>
                                    <a:pt x="3450" y="354"/>
                                  </a:lnTo>
                                  <a:lnTo>
                                    <a:pt x="3432" y="348"/>
                                  </a:lnTo>
                                  <a:lnTo>
                                    <a:pt x="3426" y="354"/>
                                  </a:lnTo>
                                  <a:lnTo>
                                    <a:pt x="3420" y="354"/>
                                  </a:lnTo>
                                  <a:lnTo>
                                    <a:pt x="3414" y="366"/>
                                  </a:lnTo>
                                  <a:lnTo>
                                    <a:pt x="3414" y="396"/>
                                  </a:lnTo>
                                  <a:lnTo>
                                    <a:pt x="3396" y="378"/>
                                  </a:lnTo>
                                  <a:lnTo>
                                    <a:pt x="3384" y="372"/>
                                  </a:lnTo>
                                  <a:lnTo>
                                    <a:pt x="3366" y="372"/>
                                  </a:lnTo>
                                  <a:lnTo>
                                    <a:pt x="3354" y="384"/>
                                  </a:lnTo>
                                  <a:lnTo>
                                    <a:pt x="3348" y="396"/>
                                  </a:lnTo>
                                  <a:lnTo>
                                    <a:pt x="3330" y="414"/>
                                  </a:lnTo>
                                  <a:lnTo>
                                    <a:pt x="3324" y="414"/>
                                  </a:lnTo>
                                  <a:lnTo>
                                    <a:pt x="3300" y="366"/>
                                  </a:lnTo>
                                  <a:lnTo>
                                    <a:pt x="3288" y="360"/>
                                  </a:lnTo>
                                  <a:lnTo>
                                    <a:pt x="3258" y="360"/>
                                  </a:lnTo>
                                  <a:lnTo>
                                    <a:pt x="3246" y="366"/>
                                  </a:lnTo>
                                  <a:lnTo>
                                    <a:pt x="3240" y="372"/>
                                  </a:lnTo>
                                  <a:lnTo>
                                    <a:pt x="3240" y="396"/>
                                  </a:lnTo>
                                  <a:lnTo>
                                    <a:pt x="3246" y="408"/>
                                  </a:lnTo>
                                  <a:lnTo>
                                    <a:pt x="3258" y="414"/>
                                  </a:lnTo>
                                  <a:lnTo>
                                    <a:pt x="3264" y="420"/>
                                  </a:lnTo>
                                  <a:close/>
                                  <a:moveTo>
                                    <a:pt x="3720" y="288"/>
                                  </a:moveTo>
                                  <a:lnTo>
                                    <a:pt x="3726" y="288"/>
                                  </a:lnTo>
                                  <a:lnTo>
                                    <a:pt x="3732" y="294"/>
                                  </a:lnTo>
                                  <a:lnTo>
                                    <a:pt x="3738" y="306"/>
                                  </a:lnTo>
                                  <a:lnTo>
                                    <a:pt x="3768" y="306"/>
                                  </a:lnTo>
                                  <a:lnTo>
                                    <a:pt x="3780" y="300"/>
                                  </a:lnTo>
                                  <a:lnTo>
                                    <a:pt x="3834" y="300"/>
                                  </a:lnTo>
                                  <a:lnTo>
                                    <a:pt x="3834" y="294"/>
                                  </a:lnTo>
                                  <a:lnTo>
                                    <a:pt x="3828" y="294"/>
                                  </a:lnTo>
                                  <a:lnTo>
                                    <a:pt x="3822" y="288"/>
                                  </a:lnTo>
                                  <a:lnTo>
                                    <a:pt x="3810" y="288"/>
                                  </a:lnTo>
                                  <a:lnTo>
                                    <a:pt x="3804" y="282"/>
                                  </a:lnTo>
                                  <a:lnTo>
                                    <a:pt x="3792" y="282"/>
                                  </a:lnTo>
                                  <a:lnTo>
                                    <a:pt x="3804" y="270"/>
                                  </a:lnTo>
                                  <a:lnTo>
                                    <a:pt x="3816" y="264"/>
                                  </a:lnTo>
                                  <a:lnTo>
                                    <a:pt x="3822" y="264"/>
                                  </a:lnTo>
                                  <a:lnTo>
                                    <a:pt x="3828" y="258"/>
                                  </a:lnTo>
                                  <a:lnTo>
                                    <a:pt x="3822" y="258"/>
                                  </a:lnTo>
                                  <a:lnTo>
                                    <a:pt x="3810" y="252"/>
                                  </a:lnTo>
                                  <a:lnTo>
                                    <a:pt x="3738" y="228"/>
                                  </a:lnTo>
                                  <a:lnTo>
                                    <a:pt x="3732" y="228"/>
                                  </a:lnTo>
                                  <a:lnTo>
                                    <a:pt x="3726" y="234"/>
                                  </a:lnTo>
                                  <a:lnTo>
                                    <a:pt x="3714" y="240"/>
                                  </a:lnTo>
                                  <a:lnTo>
                                    <a:pt x="3702" y="240"/>
                                  </a:lnTo>
                                  <a:lnTo>
                                    <a:pt x="3690" y="252"/>
                                  </a:lnTo>
                                  <a:lnTo>
                                    <a:pt x="3690" y="258"/>
                                  </a:lnTo>
                                  <a:lnTo>
                                    <a:pt x="3696" y="264"/>
                                  </a:lnTo>
                                  <a:lnTo>
                                    <a:pt x="3702" y="276"/>
                                  </a:lnTo>
                                  <a:lnTo>
                                    <a:pt x="3714" y="282"/>
                                  </a:lnTo>
                                  <a:lnTo>
                                    <a:pt x="3720" y="288"/>
                                  </a:lnTo>
                                  <a:close/>
                                  <a:moveTo>
                                    <a:pt x="3288" y="504"/>
                                  </a:moveTo>
                                  <a:lnTo>
                                    <a:pt x="3270" y="504"/>
                                  </a:lnTo>
                                  <a:lnTo>
                                    <a:pt x="3234" y="510"/>
                                  </a:lnTo>
                                  <a:lnTo>
                                    <a:pt x="3186" y="516"/>
                                  </a:lnTo>
                                  <a:lnTo>
                                    <a:pt x="3144" y="528"/>
                                  </a:lnTo>
                                  <a:lnTo>
                                    <a:pt x="3132" y="534"/>
                                  </a:lnTo>
                                  <a:lnTo>
                                    <a:pt x="3126" y="540"/>
                                  </a:lnTo>
                                  <a:lnTo>
                                    <a:pt x="3132" y="540"/>
                                  </a:lnTo>
                                  <a:lnTo>
                                    <a:pt x="3150" y="558"/>
                                  </a:lnTo>
                                  <a:lnTo>
                                    <a:pt x="3156" y="570"/>
                                  </a:lnTo>
                                  <a:lnTo>
                                    <a:pt x="3156" y="576"/>
                                  </a:lnTo>
                                  <a:lnTo>
                                    <a:pt x="3138" y="582"/>
                                  </a:lnTo>
                                  <a:lnTo>
                                    <a:pt x="3120" y="570"/>
                                  </a:lnTo>
                                  <a:lnTo>
                                    <a:pt x="3090" y="564"/>
                                  </a:lnTo>
                                  <a:lnTo>
                                    <a:pt x="3048" y="570"/>
                                  </a:lnTo>
                                  <a:lnTo>
                                    <a:pt x="3066" y="606"/>
                                  </a:lnTo>
                                  <a:lnTo>
                                    <a:pt x="3072" y="612"/>
                                  </a:lnTo>
                                  <a:lnTo>
                                    <a:pt x="3084" y="618"/>
                                  </a:lnTo>
                                  <a:lnTo>
                                    <a:pt x="3102" y="624"/>
                                  </a:lnTo>
                                  <a:lnTo>
                                    <a:pt x="3114" y="630"/>
                                  </a:lnTo>
                                  <a:lnTo>
                                    <a:pt x="3120" y="642"/>
                                  </a:lnTo>
                                  <a:lnTo>
                                    <a:pt x="3120" y="654"/>
                                  </a:lnTo>
                                  <a:lnTo>
                                    <a:pt x="3126" y="666"/>
                                  </a:lnTo>
                                  <a:lnTo>
                                    <a:pt x="3126" y="678"/>
                                  </a:lnTo>
                                  <a:lnTo>
                                    <a:pt x="3144" y="678"/>
                                  </a:lnTo>
                                  <a:lnTo>
                                    <a:pt x="3228" y="666"/>
                                  </a:lnTo>
                                  <a:lnTo>
                                    <a:pt x="3264" y="660"/>
                                  </a:lnTo>
                                  <a:lnTo>
                                    <a:pt x="3276" y="654"/>
                                  </a:lnTo>
                                  <a:lnTo>
                                    <a:pt x="3282" y="642"/>
                                  </a:lnTo>
                                  <a:lnTo>
                                    <a:pt x="3288" y="624"/>
                                  </a:lnTo>
                                  <a:lnTo>
                                    <a:pt x="3300" y="600"/>
                                  </a:lnTo>
                                  <a:lnTo>
                                    <a:pt x="3300" y="588"/>
                                  </a:lnTo>
                                  <a:lnTo>
                                    <a:pt x="3228" y="576"/>
                                  </a:lnTo>
                                  <a:lnTo>
                                    <a:pt x="3240" y="570"/>
                                  </a:lnTo>
                                  <a:lnTo>
                                    <a:pt x="3348" y="534"/>
                                  </a:lnTo>
                                  <a:lnTo>
                                    <a:pt x="3360" y="528"/>
                                  </a:lnTo>
                                  <a:lnTo>
                                    <a:pt x="3354" y="522"/>
                                  </a:lnTo>
                                  <a:lnTo>
                                    <a:pt x="3342" y="516"/>
                                  </a:lnTo>
                                  <a:lnTo>
                                    <a:pt x="3324" y="510"/>
                                  </a:lnTo>
                                  <a:lnTo>
                                    <a:pt x="3312" y="510"/>
                                  </a:lnTo>
                                  <a:lnTo>
                                    <a:pt x="3300" y="504"/>
                                  </a:lnTo>
                                  <a:lnTo>
                                    <a:pt x="3288" y="504"/>
                                  </a:lnTo>
                                  <a:close/>
                                  <a:moveTo>
                                    <a:pt x="2898" y="744"/>
                                  </a:moveTo>
                                  <a:lnTo>
                                    <a:pt x="2880" y="738"/>
                                  </a:lnTo>
                                  <a:lnTo>
                                    <a:pt x="2796" y="738"/>
                                  </a:lnTo>
                                  <a:lnTo>
                                    <a:pt x="2874" y="696"/>
                                  </a:lnTo>
                                  <a:lnTo>
                                    <a:pt x="2880" y="684"/>
                                  </a:lnTo>
                                  <a:lnTo>
                                    <a:pt x="2886" y="654"/>
                                  </a:lnTo>
                                  <a:lnTo>
                                    <a:pt x="2898" y="624"/>
                                  </a:lnTo>
                                  <a:lnTo>
                                    <a:pt x="2898" y="588"/>
                                  </a:lnTo>
                                  <a:lnTo>
                                    <a:pt x="2880" y="570"/>
                                  </a:lnTo>
                                  <a:lnTo>
                                    <a:pt x="2850" y="570"/>
                                  </a:lnTo>
                                  <a:lnTo>
                                    <a:pt x="2814" y="576"/>
                                  </a:lnTo>
                                  <a:lnTo>
                                    <a:pt x="2796" y="582"/>
                                  </a:lnTo>
                                  <a:lnTo>
                                    <a:pt x="2784" y="588"/>
                                  </a:lnTo>
                                  <a:lnTo>
                                    <a:pt x="2784" y="594"/>
                                  </a:lnTo>
                                  <a:lnTo>
                                    <a:pt x="2766" y="612"/>
                                  </a:lnTo>
                                  <a:lnTo>
                                    <a:pt x="2760" y="630"/>
                                  </a:lnTo>
                                  <a:lnTo>
                                    <a:pt x="2736" y="654"/>
                                  </a:lnTo>
                                  <a:lnTo>
                                    <a:pt x="2718" y="666"/>
                                  </a:lnTo>
                                  <a:lnTo>
                                    <a:pt x="2706" y="672"/>
                                  </a:lnTo>
                                  <a:lnTo>
                                    <a:pt x="2700" y="672"/>
                                  </a:lnTo>
                                  <a:lnTo>
                                    <a:pt x="2694" y="666"/>
                                  </a:lnTo>
                                  <a:lnTo>
                                    <a:pt x="2694" y="660"/>
                                  </a:lnTo>
                                  <a:lnTo>
                                    <a:pt x="2700" y="654"/>
                                  </a:lnTo>
                                  <a:lnTo>
                                    <a:pt x="2706" y="642"/>
                                  </a:lnTo>
                                  <a:lnTo>
                                    <a:pt x="2712" y="636"/>
                                  </a:lnTo>
                                  <a:lnTo>
                                    <a:pt x="2718" y="624"/>
                                  </a:lnTo>
                                  <a:lnTo>
                                    <a:pt x="2718" y="612"/>
                                  </a:lnTo>
                                  <a:lnTo>
                                    <a:pt x="2724" y="606"/>
                                  </a:lnTo>
                                  <a:lnTo>
                                    <a:pt x="2724" y="600"/>
                                  </a:lnTo>
                                  <a:lnTo>
                                    <a:pt x="2706" y="594"/>
                                  </a:lnTo>
                                  <a:lnTo>
                                    <a:pt x="2676" y="588"/>
                                  </a:lnTo>
                                  <a:lnTo>
                                    <a:pt x="2628" y="588"/>
                                  </a:lnTo>
                                  <a:lnTo>
                                    <a:pt x="2622" y="606"/>
                                  </a:lnTo>
                                  <a:lnTo>
                                    <a:pt x="2610" y="612"/>
                                  </a:lnTo>
                                  <a:lnTo>
                                    <a:pt x="2586" y="618"/>
                                  </a:lnTo>
                                  <a:lnTo>
                                    <a:pt x="2550" y="624"/>
                                  </a:lnTo>
                                  <a:lnTo>
                                    <a:pt x="2508" y="630"/>
                                  </a:lnTo>
                                  <a:lnTo>
                                    <a:pt x="2490" y="630"/>
                                  </a:lnTo>
                                  <a:lnTo>
                                    <a:pt x="2496" y="624"/>
                                  </a:lnTo>
                                  <a:lnTo>
                                    <a:pt x="2508" y="618"/>
                                  </a:lnTo>
                                  <a:lnTo>
                                    <a:pt x="2520" y="618"/>
                                  </a:lnTo>
                                  <a:lnTo>
                                    <a:pt x="2538" y="612"/>
                                  </a:lnTo>
                                  <a:lnTo>
                                    <a:pt x="2550" y="606"/>
                                  </a:lnTo>
                                  <a:lnTo>
                                    <a:pt x="2586" y="594"/>
                                  </a:lnTo>
                                  <a:lnTo>
                                    <a:pt x="2598" y="588"/>
                                  </a:lnTo>
                                  <a:lnTo>
                                    <a:pt x="2604" y="588"/>
                                  </a:lnTo>
                                  <a:lnTo>
                                    <a:pt x="2604" y="582"/>
                                  </a:lnTo>
                                  <a:lnTo>
                                    <a:pt x="2592" y="576"/>
                                  </a:lnTo>
                                  <a:lnTo>
                                    <a:pt x="2556" y="576"/>
                                  </a:lnTo>
                                  <a:lnTo>
                                    <a:pt x="2496" y="594"/>
                                  </a:lnTo>
                                  <a:lnTo>
                                    <a:pt x="2460" y="600"/>
                                  </a:lnTo>
                                  <a:lnTo>
                                    <a:pt x="2466" y="594"/>
                                  </a:lnTo>
                                  <a:lnTo>
                                    <a:pt x="2478" y="588"/>
                                  </a:lnTo>
                                  <a:lnTo>
                                    <a:pt x="2490" y="576"/>
                                  </a:lnTo>
                                  <a:lnTo>
                                    <a:pt x="2502" y="570"/>
                                  </a:lnTo>
                                  <a:lnTo>
                                    <a:pt x="2514" y="558"/>
                                  </a:lnTo>
                                  <a:lnTo>
                                    <a:pt x="2508" y="558"/>
                                  </a:lnTo>
                                  <a:lnTo>
                                    <a:pt x="2508" y="552"/>
                                  </a:lnTo>
                                  <a:lnTo>
                                    <a:pt x="2496" y="552"/>
                                  </a:lnTo>
                                  <a:lnTo>
                                    <a:pt x="2346" y="600"/>
                                  </a:lnTo>
                                  <a:lnTo>
                                    <a:pt x="2328" y="600"/>
                                  </a:lnTo>
                                  <a:lnTo>
                                    <a:pt x="2244" y="624"/>
                                  </a:lnTo>
                                  <a:lnTo>
                                    <a:pt x="2250" y="642"/>
                                  </a:lnTo>
                                  <a:lnTo>
                                    <a:pt x="2190" y="660"/>
                                  </a:lnTo>
                                  <a:lnTo>
                                    <a:pt x="2172" y="678"/>
                                  </a:lnTo>
                                  <a:lnTo>
                                    <a:pt x="2202" y="690"/>
                                  </a:lnTo>
                                  <a:lnTo>
                                    <a:pt x="2208" y="684"/>
                                  </a:lnTo>
                                  <a:lnTo>
                                    <a:pt x="2220" y="678"/>
                                  </a:lnTo>
                                  <a:lnTo>
                                    <a:pt x="2238" y="678"/>
                                  </a:lnTo>
                                  <a:lnTo>
                                    <a:pt x="2244" y="684"/>
                                  </a:lnTo>
                                  <a:lnTo>
                                    <a:pt x="2244" y="690"/>
                                  </a:lnTo>
                                  <a:lnTo>
                                    <a:pt x="2238" y="696"/>
                                  </a:lnTo>
                                  <a:lnTo>
                                    <a:pt x="2226" y="696"/>
                                  </a:lnTo>
                                  <a:lnTo>
                                    <a:pt x="2208" y="702"/>
                                  </a:lnTo>
                                  <a:lnTo>
                                    <a:pt x="2196" y="702"/>
                                  </a:lnTo>
                                  <a:lnTo>
                                    <a:pt x="2160" y="720"/>
                                  </a:lnTo>
                                  <a:lnTo>
                                    <a:pt x="2166" y="732"/>
                                  </a:lnTo>
                                  <a:lnTo>
                                    <a:pt x="2196" y="732"/>
                                  </a:lnTo>
                                  <a:lnTo>
                                    <a:pt x="2238" y="738"/>
                                  </a:lnTo>
                                  <a:lnTo>
                                    <a:pt x="2322" y="738"/>
                                  </a:lnTo>
                                  <a:lnTo>
                                    <a:pt x="2352" y="744"/>
                                  </a:lnTo>
                                  <a:lnTo>
                                    <a:pt x="2352" y="750"/>
                                  </a:lnTo>
                                  <a:lnTo>
                                    <a:pt x="2322" y="762"/>
                                  </a:lnTo>
                                  <a:lnTo>
                                    <a:pt x="2280" y="762"/>
                                  </a:lnTo>
                                  <a:lnTo>
                                    <a:pt x="2172" y="774"/>
                                  </a:lnTo>
                                  <a:lnTo>
                                    <a:pt x="2136" y="774"/>
                                  </a:lnTo>
                                  <a:lnTo>
                                    <a:pt x="2112" y="786"/>
                                  </a:lnTo>
                                  <a:lnTo>
                                    <a:pt x="2106" y="792"/>
                                  </a:lnTo>
                                  <a:lnTo>
                                    <a:pt x="2118" y="804"/>
                                  </a:lnTo>
                                  <a:lnTo>
                                    <a:pt x="2130" y="810"/>
                                  </a:lnTo>
                                  <a:lnTo>
                                    <a:pt x="2148" y="810"/>
                                  </a:lnTo>
                                  <a:lnTo>
                                    <a:pt x="2160" y="816"/>
                                  </a:lnTo>
                                  <a:lnTo>
                                    <a:pt x="2178" y="822"/>
                                  </a:lnTo>
                                  <a:lnTo>
                                    <a:pt x="2190" y="828"/>
                                  </a:lnTo>
                                  <a:lnTo>
                                    <a:pt x="2190" y="834"/>
                                  </a:lnTo>
                                  <a:lnTo>
                                    <a:pt x="2184" y="840"/>
                                  </a:lnTo>
                                  <a:lnTo>
                                    <a:pt x="2172" y="840"/>
                                  </a:lnTo>
                                  <a:lnTo>
                                    <a:pt x="2154" y="858"/>
                                  </a:lnTo>
                                  <a:lnTo>
                                    <a:pt x="2166" y="870"/>
                                  </a:lnTo>
                                  <a:lnTo>
                                    <a:pt x="2322" y="870"/>
                                  </a:lnTo>
                                  <a:lnTo>
                                    <a:pt x="2370" y="864"/>
                                  </a:lnTo>
                                  <a:lnTo>
                                    <a:pt x="2436" y="858"/>
                                  </a:lnTo>
                                  <a:lnTo>
                                    <a:pt x="2508" y="846"/>
                                  </a:lnTo>
                                  <a:lnTo>
                                    <a:pt x="2574" y="840"/>
                                  </a:lnTo>
                                  <a:lnTo>
                                    <a:pt x="2616" y="828"/>
                                  </a:lnTo>
                                  <a:lnTo>
                                    <a:pt x="2652" y="828"/>
                                  </a:lnTo>
                                  <a:lnTo>
                                    <a:pt x="2736" y="864"/>
                                  </a:lnTo>
                                  <a:lnTo>
                                    <a:pt x="2778" y="876"/>
                                  </a:lnTo>
                                  <a:lnTo>
                                    <a:pt x="2796" y="876"/>
                                  </a:lnTo>
                                  <a:lnTo>
                                    <a:pt x="2814" y="870"/>
                                  </a:lnTo>
                                  <a:lnTo>
                                    <a:pt x="2832" y="852"/>
                                  </a:lnTo>
                                  <a:lnTo>
                                    <a:pt x="2838" y="840"/>
                                  </a:lnTo>
                                  <a:lnTo>
                                    <a:pt x="2844" y="834"/>
                                  </a:lnTo>
                                  <a:lnTo>
                                    <a:pt x="2844" y="822"/>
                                  </a:lnTo>
                                  <a:lnTo>
                                    <a:pt x="2766" y="822"/>
                                  </a:lnTo>
                                  <a:lnTo>
                                    <a:pt x="2802" y="798"/>
                                  </a:lnTo>
                                  <a:lnTo>
                                    <a:pt x="2850" y="798"/>
                                  </a:lnTo>
                                  <a:lnTo>
                                    <a:pt x="2898" y="792"/>
                                  </a:lnTo>
                                  <a:lnTo>
                                    <a:pt x="2910" y="786"/>
                                  </a:lnTo>
                                  <a:lnTo>
                                    <a:pt x="2916" y="786"/>
                                  </a:lnTo>
                                  <a:lnTo>
                                    <a:pt x="2922" y="780"/>
                                  </a:lnTo>
                                  <a:lnTo>
                                    <a:pt x="2916" y="768"/>
                                  </a:lnTo>
                                  <a:lnTo>
                                    <a:pt x="2898" y="750"/>
                                  </a:lnTo>
                                  <a:lnTo>
                                    <a:pt x="2898" y="744"/>
                                  </a:lnTo>
                                  <a:close/>
                                  <a:moveTo>
                                    <a:pt x="2868" y="882"/>
                                  </a:moveTo>
                                  <a:lnTo>
                                    <a:pt x="2886" y="882"/>
                                  </a:lnTo>
                                  <a:lnTo>
                                    <a:pt x="2904" y="876"/>
                                  </a:lnTo>
                                  <a:lnTo>
                                    <a:pt x="2910" y="870"/>
                                  </a:lnTo>
                                  <a:lnTo>
                                    <a:pt x="2910" y="864"/>
                                  </a:lnTo>
                                  <a:lnTo>
                                    <a:pt x="2904" y="858"/>
                                  </a:lnTo>
                                  <a:lnTo>
                                    <a:pt x="2880" y="858"/>
                                  </a:lnTo>
                                  <a:lnTo>
                                    <a:pt x="2868" y="870"/>
                                  </a:lnTo>
                                  <a:lnTo>
                                    <a:pt x="2868" y="882"/>
                                  </a:lnTo>
                                  <a:close/>
                                  <a:moveTo>
                                    <a:pt x="3276" y="330"/>
                                  </a:moveTo>
                                  <a:lnTo>
                                    <a:pt x="3288" y="330"/>
                                  </a:lnTo>
                                  <a:lnTo>
                                    <a:pt x="3294" y="324"/>
                                  </a:lnTo>
                                  <a:lnTo>
                                    <a:pt x="3300" y="312"/>
                                  </a:lnTo>
                                  <a:lnTo>
                                    <a:pt x="3300" y="306"/>
                                  </a:lnTo>
                                  <a:lnTo>
                                    <a:pt x="3294" y="294"/>
                                  </a:lnTo>
                                  <a:lnTo>
                                    <a:pt x="3288" y="288"/>
                                  </a:lnTo>
                                  <a:lnTo>
                                    <a:pt x="3276" y="288"/>
                                  </a:lnTo>
                                  <a:lnTo>
                                    <a:pt x="3270" y="300"/>
                                  </a:lnTo>
                                  <a:lnTo>
                                    <a:pt x="3264" y="306"/>
                                  </a:lnTo>
                                  <a:lnTo>
                                    <a:pt x="3264" y="324"/>
                                  </a:lnTo>
                                  <a:lnTo>
                                    <a:pt x="3270" y="330"/>
                                  </a:lnTo>
                                  <a:lnTo>
                                    <a:pt x="3276" y="330"/>
                                  </a:lnTo>
                                  <a:close/>
                                  <a:moveTo>
                                    <a:pt x="3462" y="228"/>
                                  </a:moveTo>
                                  <a:lnTo>
                                    <a:pt x="3450" y="240"/>
                                  </a:lnTo>
                                  <a:lnTo>
                                    <a:pt x="3450" y="252"/>
                                  </a:lnTo>
                                  <a:lnTo>
                                    <a:pt x="3456" y="258"/>
                                  </a:lnTo>
                                  <a:lnTo>
                                    <a:pt x="3528" y="258"/>
                                  </a:lnTo>
                                  <a:lnTo>
                                    <a:pt x="3546" y="276"/>
                                  </a:lnTo>
                                  <a:lnTo>
                                    <a:pt x="3558" y="282"/>
                                  </a:lnTo>
                                  <a:lnTo>
                                    <a:pt x="3588" y="282"/>
                                  </a:lnTo>
                                  <a:lnTo>
                                    <a:pt x="3612" y="270"/>
                                  </a:lnTo>
                                  <a:lnTo>
                                    <a:pt x="3618" y="264"/>
                                  </a:lnTo>
                                  <a:lnTo>
                                    <a:pt x="3606" y="252"/>
                                  </a:lnTo>
                                  <a:lnTo>
                                    <a:pt x="3636" y="246"/>
                                  </a:lnTo>
                                  <a:lnTo>
                                    <a:pt x="3594" y="210"/>
                                  </a:lnTo>
                                  <a:lnTo>
                                    <a:pt x="3552" y="216"/>
                                  </a:lnTo>
                                  <a:lnTo>
                                    <a:pt x="3534" y="198"/>
                                  </a:lnTo>
                                  <a:lnTo>
                                    <a:pt x="3450" y="198"/>
                                  </a:lnTo>
                                  <a:lnTo>
                                    <a:pt x="3438" y="204"/>
                                  </a:lnTo>
                                  <a:lnTo>
                                    <a:pt x="3426" y="204"/>
                                  </a:lnTo>
                                  <a:lnTo>
                                    <a:pt x="3420" y="210"/>
                                  </a:lnTo>
                                  <a:lnTo>
                                    <a:pt x="3438" y="228"/>
                                  </a:lnTo>
                                  <a:lnTo>
                                    <a:pt x="3462" y="228"/>
                                  </a:lnTo>
                                  <a:close/>
                                  <a:moveTo>
                                    <a:pt x="3432" y="1302"/>
                                  </a:moveTo>
                                  <a:lnTo>
                                    <a:pt x="3408" y="1326"/>
                                  </a:lnTo>
                                  <a:lnTo>
                                    <a:pt x="3408" y="1344"/>
                                  </a:lnTo>
                                  <a:lnTo>
                                    <a:pt x="3438" y="1344"/>
                                  </a:lnTo>
                                  <a:lnTo>
                                    <a:pt x="3462" y="1332"/>
                                  </a:lnTo>
                                  <a:lnTo>
                                    <a:pt x="3468" y="1332"/>
                                  </a:lnTo>
                                  <a:lnTo>
                                    <a:pt x="3480" y="1326"/>
                                  </a:lnTo>
                                  <a:lnTo>
                                    <a:pt x="3486" y="1326"/>
                                  </a:lnTo>
                                  <a:lnTo>
                                    <a:pt x="3504" y="1308"/>
                                  </a:lnTo>
                                  <a:lnTo>
                                    <a:pt x="3516" y="1290"/>
                                  </a:lnTo>
                                  <a:lnTo>
                                    <a:pt x="3516" y="1266"/>
                                  </a:lnTo>
                                  <a:lnTo>
                                    <a:pt x="3510" y="1260"/>
                                  </a:lnTo>
                                  <a:lnTo>
                                    <a:pt x="3498" y="1260"/>
                                  </a:lnTo>
                                  <a:lnTo>
                                    <a:pt x="3480" y="1266"/>
                                  </a:lnTo>
                                  <a:lnTo>
                                    <a:pt x="3432" y="1302"/>
                                  </a:lnTo>
                                  <a:close/>
                                  <a:moveTo>
                                    <a:pt x="4416" y="1392"/>
                                  </a:moveTo>
                                  <a:lnTo>
                                    <a:pt x="4428" y="1380"/>
                                  </a:lnTo>
                                  <a:lnTo>
                                    <a:pt x="4428" y="1374"/>
                                  </a:lnTo>
                                  <a:lnTo>
                                    <a:pt x="4386" y="1374"/>
                                  </a:lnTo>
                                  <a:lnTo>
                                    <a:pt x="4386" y="1380"/>
                                  </a:lnTo>
                                  <a:lnTo>
                                    <a:pt x="4404" y="1398"/>
                                  </a:lnTo>
                                  <a:lnTo>
                                    <a:pt x="4416" y="1392"/>
                                  </a:lnTo>
                                  <a:close/>
                                  <a:moveTo>
                                    <a:pt x="3120" y="2034"/>
                                  </a:moveTo>
                                  <a:lnTo>
                                    <a:pt x="3132" y="2034"/>
                                  </a:lnTo>
                                  <a:lnTo>
                                    <a:pt x="3138" y="2028"/>
                                  </a:lnTo>
                                  <a:lnTo>
                                    <a:pt x="3132" y="2022"/>
                                  </a:lnTo>
                                  <a:lnTo>
                                    <a:pt x="3120" y="2016"/>
                                  </a:lnTo>
                                  <a:lnTo>
                                    <a:pt x="3114" y="2010"/>
                                  </a:lnTo>
                                  <a:lnTo>
                                    <a:pt x="3108" y="2010"/>
                                  </a:lnTo>
                                  <a:lnTo>
                                    <a:pt x="3090" y="2016"/>
                                  </a:lnTo>
                                  <a:lnTo>
                                    <a:pt x="3078" y="2022"/>
                                  </a:lnTo>
                                  <a:lnTo>
                                    <a:pt x="3072" y="2022"/>
                                  </a:lnTo>
                                  <a:lnTo>
                                    <a:pt x="3072" y="2028"/>
                                  </a:lnTo>
                                  <a:lnTo>
                                    <a:pt x="3078" y="2034"/>
                                  </a:lnTo>
                                  <a:lnTo>
                                    <a:pt x="3120" y="2034"/>
                                  </a:lnTo>
                                  <a:close/>
                                  <a:moveTo>
                                    <a:pt x="4758" y="996"/>
                                  </a:moveTo>
                                  <a:lnTo>
                                    <a:pt x="4746" y="996"/>
                                  </a:lnTo>
                                  <a:lnTo>
                                    <a:pt x="4734" y="984"/>
                                  </a:lnTo>
                                  <a:lnTo>
                                    <a:pt x="4704" y="1008"/>
                                  </a:lnTo>
                                  <a:lnTo>
                                    <a:pt x="4704" y="978"/>
                                  </a:lnTo>
                                  <a:lnTo>
                                    <a:pt x="4662" y="978"/>
                                  </a:lnTo>
                                  <a:lnTo>
                                    <a:pt x="4668" y="978"/>
                                  </a:lnTo>
                                  <a:lnTo>
                                    <a:pt x="4674" y="972"/>
                                  </a:lnTo>
                                  <a:lnTo>
                                    <a:pt x="4686" y="972"/>
                                  </a:lnTo>
                                  <a:lnTo>
                                    <a:pt x="4698" y="966"/>
                                  </a:lnTo>
                                  <a:lnTo>
                                    <a:pt x="4704" y="954"/>
                                  </a:lnTo>
                                  <a:lnTo>
                                    <a:pt x="4704" y="948"/>
                                  </a:lnTo>
                                  <a:lnTo>
                                    <a:pt x="4698" y="942"/>
                                  </a:lnTo>
                                  <a:lnTo>
                                    <a:pt x="4680" y="942"/>
                                  </a:lnTo>
                                  <a:lnTo>
                                    <a:pt x="4668" y="936"/>
                                  </a:lnTo>
                                  <a:lnTo>
                                    <a:pt x="4650" y="936"/>
                                  </a:lnTo>
                                  <a:lnTo>
                                    <a:pt x="4632" y="930"/>
                                  </a:lnTo>
                                  <a:lnTo>
                                    <a:pt x="4620" y="930"/>
                                  </a:lnTo>
                                  <a:lnTo>
                                    <a:pt x="4614" y="918"/>
                                  </a:lnTo>
                                  <a:lnTo>
                                    <a:pt x="4566" y="912"/>
                                  </a:lnTo>
                                  <a:lnTo>
                                    <a:pt x="4500" y="870"/>
                                  </a:lnTo>
                                  <a:lnTo>
                                    <a:pt x="4566" y="864"/>
                                  </a:lnTo>
                                  <a:lnTo>
                                    <a:pt x="4536" y="840"/>
                                  </a:lnTo>
                                  <a:lnTo>
                                    <a:pt x="4542" y="840"/>
                                  </a:lnTo>
                                  <a:lnTo>
                                    <a:pt x="4548" y="834"/>
                                  </a:lnTo>
                                  <a:lnTo>
                                    <a:pt x="4584" y="834"/>
                                  </a:lnTo>
                                  <a:lnTo>
                                    <a:pt x="4596" y="840"/>
                                  </a:lnTo>
                                  <a:lnTo>
                                    <a:pt x="4638" y="840"/>
                                  </a:lnTo>
                                  <a:lnTo>
                                    <a:pt x="4638" y="834"/>
                                  </a:lnTo>
                                  <a:lnTo>
                                    <a:pt x="4632" y="828"/>
                                  </a:lnTo>
                                  <a:lnTo>
                                    <a:pt x="4614" y="822"/>
                                  </a:lnTo>
                                  <a:lnTo>
                                    <a:pt x="4596" y="822"/>
                                  </a:lnTo>
                                  <a:lnTo>
                                    <a:pt x="4578" y="816"/>
                                  </a:lnTo>
                                  <a:lnTo>
                                    <a:pt x="4518" y="816"/>
                                  </a:lnTo>
                                  <a:lnTo>
                                    <a:pt x="4536" y="816"/>
                                  </a:lnTo>
                                  <a:lnTo>
                                    <a:pt x="4620" y="804"/>
                                  </a:lnTo>
                                  <a:lnTo>
                                    <a:pt x="4638" y="798"/>
                                  </a:lnTo>
                                  <a:lnTo>
                                    <a:pt x="4638" y="792"/>
                                  </a:lnTo>
                                  <a:lnTo>
                                    <a:pt x="4632" y="792"/>
                                  </a:lnTo>
                                  <a:lnTo>
                                    <a:pt x="4626" y="786"/>
                                  </a:lnTo>
                                  <a:lnTo>
                                    <a:pt x="4608" y="786"/>
                                  </a:lnTo>
                                  <a:lnTo>
                                    <a:pt x="4500" y="798"/>
                                  </a:lnTo>
                                  <a:lnTo>
                                    <a:pt x="4560" y="762"/>
                                  </a:lnTo>
                                  <a:lnTo>
                                    <a:pt x="4620" y="762"/>
                                  </a:lnTo>
                                  <a:lnTo>
                                    <a:pt x="4626" y="756"/>
                                  </a:lnTo>
                                  <a:lnTo>
                                    <a:pt x="4620" y="750"/>
                                  </a:lnTo>
                                  <a:lnTo>
                                    <a:pt x="4584" y="738"/>
                                  </a:lnTo>
                                  <a:lnTo>
                                    <a:pt x="4572" y="732"/>
                                  </a:lnTo>
                                  <a:lnTo>
                                    <a:pt x="4554" y="732"/>
                                  </a:lnTo>
                                  <a:lnTo>
                                    <a:pt x="4518" y="750"/>
                                  </a:lnTo>
                                  <a:lnTo>
                                    <a:pt x="4500" y="744"/>
                                  </a:lnTo>
                                  <a:lnTo>
                                    <a:pt x="4458" y="774"/>
                                  </a:lnTo>
                                  <a:lnTo>
                                    <a:pt x="4464" y="756"/>
                                  </a:lnTo>
                                  <a:lnTo>
                                    <a:pt x="4440" y="774"/>
                                  </a:lnTo>
                                  <a:lnTo>
                                    <a:pt x="4464" y="744"/>
                                  </a:lnTo>
                                  <a:lnTo>
                                    <a:pt x="4500" y="744"/>
                                  </a:lnTo>
                                  <a:lnTo>
                                    <a:pt x="4506" y="738"/>
                                  </a:lnTo>
                                  <a:lnTo>
                                    <a:pt x="4518" y="714"/>
                                  </a:lnTo>
                                  <a:lnTo>
                                    <a:pt x="4518" y="708"/>
                                  </a:lnTo>
                                  <a:lnTo>
                                    <a:pt x="4512" y="702"/>
                                  </a:lnTo>
                                  <a:lnTo>
                                    <a:pt x="4506" y="708"/>
                                  </a:lnTo>
                                  <a:lnTo>
                                    <a:pt x="4494" y="714"/>
                                  </a:lnTo>
                                  <a:lnTo>
                                    <a:pt x="4488" y="726"/>
                                  </a:lnTo>
                                  <a:lnTo>
                                    <a:pt x="4452" y="726"/>
                                  </a:lnTo>
                                  <a:lnTo>
                                    <a:pt x="4428" y="738"/>
                                  </a:lnTo>
                                  <a:lnTo>
                                    <a:pt x="4452" y="708"/>
                                  </a:lnTo>
                                  <a:lnTo>
                                    <a:pt x="4482" y="708"/>
                                  </a:lnTo>
                                  <a:lnTo>
                                    <a:pt x="4494" y="702"/>
                                  </a:lnTo>
                                  <a:lnTo>
                                    <a:pt x="4500" y="702"/>
                                  </a:lnTo>
                                  <a:lnTo>
                                    <a:pt x="4506" y="696"/>
                                  </a:lnTo>
                                  <a:lnTo>
                                    <a:pt x="4506" y="690"/>
                                  </a:lnTo>
                                  <a:lnTo>
                                    <a:pt x="4500" y="684"/>
                                  </a:lnTo>
                                  <a:lnTo>
                                    <a:pt x="4458" y="684"/>
                                  </a:lnTo>
                                  <a:lnTo>
                                    <a:pt x="4446" y="690"/>
                                  </a:lnTo>
                                  <a:lnTo>
                                    <a:pt x="4428" y="696"/>
                                  </a:lnTo>
                                  <a:lnTo>
                                    <a:pt x="4422" y="702"/>
                                  </a:lnTo>
                                  <a:lnTo>
                                    <a:pt x="4416" y="702"/>
                                  </a:lnTo>
                                  <a:lnTo>
                                    <a:pt x="4404" y="684"/>
                                  </a:lnTo>
                                  <a:lnTo>
                                    <a:pt x="4380" y="702"/>
                                  </a:lnTo>
                                  <a:lnTo>
                                    <a:pt x="4398" y="672"/>
                                  </a:lnTo>
                                  <a:lnTo>
                                    <a:pt x="4344" y="696"/>
                                  </a:lnTo>
                                  <a:lnTo>
                                    <a:pt x="4344" y="672"/>
                                  </a:lnTo>
                                  <a:lnTo>
                                    <a:pt x="4350" y="672"/>
                                  </a:lnTo>
                                  <a:lnTo>
                                    <a:pt x="4356" y="666"/>
                                  </a:lnTo>
                                  <a:lnTo>
                                    <a:pt x="4368" y="666"/>
                                  </a:lnTo>
                                  <a:lnTo>
                                    <a:pt x="4386" y="660"/>
                                  </a:lnTo>
                                  <a:lnTo>
                                    <a:pt x="4392" y="660"/>
                                  </a:lnTo>
                                  <a:lnTo>
                                    <a:pt x="4398" y="654"/>
                                  </a:lnTo>
                                  <a:lnTo>
                                    <a:pt x="4356" y="654"/>
                                  </a:lnTo>
                                  <a:lnTo>
                                    <a:pt x="4338" y="660"/>
                                  </a:lnTo>
                                  <a:lnTo>
                                    <a:pt x="4326" y="660"/>
                                  </a:lnTo>
                                  <a:lnTo>
                                    <a:pt x="4320" y="648"/>
                                  </a:lnTo>
                                  <a:lnTo>
                                    <a:pt x="4332" y="648"/>
                                  </a:lnTo>
                                  <a:lnTo>
                                    <a:pt x="4356" y="636"/>
                                  </a:lnTo>
                                  <a:lnTo>
                                    <a:pt x="4368" y="636"/>
                                  </a:lnTo>
                                  <a:lnTo>
                                    <a:pt x="4380" y="630"/>
                                  </a:lnTo>
                                  <a:lnTo>
                                    <a:pt x="4386" y="624"/>
                                  </a:lnTo>
                                  <a:lnTo>
                                    <a:pt x="4368" y="618"/>
                                  </a:lnTo>
                                  <a:lnTo>
                                    <a:pt x="4326" y="612"/>
                                  </a:lnTo>
                                  <a:lnTo>
                                    <a:pt x="4290" y="612"/>
                                  </a:lnTo>
                                  <a:lnTo>
                                    <a:pt x="4266" y="606"/>
                                  </a:lnTo>
                                  <a:lnTo>
                                    <a:pt x="4236" y="606"/>
                                  </a:lnTo>
                                  <a:lnTo>
                                    <a:pt x="4230" y="612"/>
                                  </a:lnTo>
                                  <a:lnTo>
                                    <a:pt x="4230" y="618"/>
                                  </a:lnTo>
                                  <a:lnTo>
                                    <a:pt x="4236" y="624"/>
                                  </a:lnTo>
                                  <a:lnTo>
                                    <a:pt x="4242" y="636"/>
                                  </a:lnTo>
                                  <a:lnTo>
                                    <a:pt x="4206" y="630"/>
                                  </a:lnTo>
                                  <a:lnTo>
                                    <a:pt x="4212" y="660"/>
                                  </a:lnTo>
                                  <a:lnTo>
                                    <a:pt x="4194" y="636"/>
                                  </a:lnTo>
                                  <a:lnTo>
                                    <a:pt x="4152" y="660"/>
                                  </a:lnTo>
                                  <a:lnTo>
                                    <a:pt x="4158" y="654"/>
                                  </a:lnTo>
                                  <a:lnTo>
                                    <a:pt x="4158" y="636"/>
                                  </a:lnTo>
                                  <a:lnTo>
                                    <a:pt x="4152" y="630"/>
                                  </a:lnTo>
                                  <a:lnTo>
                                    <a:pt x="4140" y="630"/>
                                  </a:lnTo>
                                  <a:lnTo>
                                    <a:pt x="4122" y="636"/>
                                  </a:lnTo>
                                  <a:lnTo>
                                    <a:pt x="4110" y="642"/>
                                  </a:lnTo>
                                  <a:lnTo>
                                    <a:pt x="4098" y="642"/>
                                  </a:lnTo>
                                  <a:lnTo>
                                    <a:pt x="4086" y="648"/>
                                  </a:lnTo>
                                  <a:lnTo>
                                    <a:pt x="4080" y="654"/>
                                  </a:lnTo>
                                  <a:lnTo>
                                    <a:pt x="4074" y="654"/>
                                  </a:lnTo>
                                  <a:lnTo>
                                    <a:pt x="4092" y="618"/>
                                  </a:lnTo>
                                  <a:lnTo>
                                    <a:pt x="4110" y="618"/>
                                  </a:lnTo>
                                  <a:lnTo>
                                    <a:pt x="4122" y="612"/>
                                  </a:lnTo>
                                  <a:lnTo>
                                    <a:pt x="4134" y="612"/>
                                  </a:lnTo>
                                  <a:lnTo>
                                    <a:pt x="4146" y="606"/>
                                  </a:lnTo>
                                  <a:lnTo>
                                    <a:pt x="4152" y="600"/>
                                  </a:lnTo>
                                  <a:lnTo>
                                    <a:pt x="4152" y="594"/>
                                  </a:lnTo>
                                  <a:lnTo>
                                    <a:pt x="4146" y="582"/>
                                  </a:lnTo>
                                  <a:lnTo>
                                    <a:pt x="4134" y="570"/>
                                  </a:lnTo>
                                  <a:lnTo>
                                    <a:pt x="4152" y="552"/>
                                  </a:lnTo>
                                  <a:lnTo>
                                    <a:pt x="4152" y="540"/>
                                  </a:lnTo>
                                  <a:lnTo>
                                    <a:pt x="4050" y="540"/>
                                  </a:lnTo>
                                  <a:lnTo>
                                    <a:pt x="4026" y="558"/>
                                  </a:lnTo>
                                  <a:lnTo>
                                    <a:pt x="3942" y="558"/>
                                  </a:lnTo>
                                  <a:lnTo>
                                    <a:pt x="3948" y="576"/>
                                  </a:lnTo>
                                  <a:lnTo>
                                    <a:pt x="3978" y="588"/>
                                  </a:lnTo>
                                  <a:lnTo>
                                    <a:pt x="3936" y="576"/>
                                  </a:lnTo>
                                  <a:lnTo>
                                    <a:pt x="3948" y="600"/>
                                  </a:lnTo>
                                  <a:lnTo>
                                    <a:pt x="3936" y="594"/>
                                  </a:lnTo>
                                  <a:lnTo>
                                    <a:pt x="3930" y="594"/>
                                  </a:lnTo>
                                  <a:lnTo>
                                    <a:pt x="3918" y="588"/>
                                  </a:lnTo>
                                  <a:lnTo>
                                    <a:pt x="3894" y="588"/>
                                  </a:lnTo>
                                  <a:lnTo>
                                    <a:pt x="3882" y="594"/>
                                  </a:lnTo>
                                  <a:lnTo>
                                    <a:pt x="3876" y="606"/>
                                  </a:lnTo>
                                  <a:lnTo>
                                    <a:pt x="3882" y="612"/>
                                  </a:lnTo>
                                  <a:lnTo>
                                    <a:pt x="3888" y="624"/>
                                  </a:lnTo>
                                  <a:lnTo>
                                    <a:pt x="3894" y="630"/>
                                  </a:lnTo>
                                  <a:lnTo>
                                    <a:pt x="3900" y="660"/>
                                  </a:lnTo>
                                  <a:lnTo>
                                    <a:pt x="3894" y="660"/>
                                  </a:lnTo>
                                  <a:lnTo>
                                    <a:pt x="3888" y="654"/>
                                  </a:lnTo>
                                  <a:lnTo>
                                    <a:pt x="3864" y="642"/>
                                  </a:lnTo>
                                  <a:lnTo>
                                    <a:pt x="3852" y="642"/>
                                  </a:lnTo>
                                  <a:lnTo>
                                    <a:pt x="3828" y="666"/>
                                  </a:lnTo>
                                  <a:lnTo>
                                    <a:pt x="3828" y="678"/>
                                  </a:lnTo>
                                  <a:lnTo>
                                    <a:pt x="3846" y="678"/>
                                  </a:lnTo>
                                  <a:lnTo>
                                    <a:pt x="3858" y="690"/>
                                  </a:lnTo>
                                  <a:lnTo>
                                    <a:pt x="3810" y="714"/>
                                  </a:lnTo>
                                  <a:lnTo>
                                    <a:pt x="3750" y="720"/>
                                  </a:lnTo>
                                  <a:lnTo>
                                    <a:pt x="3762" y="720"/>
                                  </a:lnTo>
                                  <a:lnTo>
                                    <a:pt x="3798" y="702"/>
                                  </a:lnTo>
                                  <a:lnTo>
                                    <a:pt x="3810" y="690"/>
                                  </a:lnTo>
                                  <a:lnTo>
                                    <a:pt x="3810" y="684"/>
                                  </a:lnTo>
                                  <a:lnTo>
                                    <a:pt x="3804" y="684"/>
                                  </a:lnTo>
                                  <a:lnTo>
                                    <a:pt x="3792" y="672"/>
                                  </a:lnTo>
                                  <a:lnTo>
                                    <a:pt x="3786" y="672"/>
                                  </a:lnTo>
                                  <a:lnTo>
                                    <a:pt x="3786" y="660"/>
                                  </a:lnTo>
                                  <a:lnTo>
                                    <a:pt x="3804" y="642"/>
                                  </a:lnTo>
                                  <a:lnTo>
                                    <a:pt x="3816" y="636"/>
                                  </a:lnTo>
                                  <a:lnTo>
                                    <a:pt x="3828" y="636"/>
                                  </a:lnTo>
                                  <a:lnTo>
                                    <a:pt x="3828" y="606"/>
                                  </a:lnTo>
                                  <a:lnTo>
                                    <a:pt x="3840" y="600"/>
                                  </a:lnTo>
                                  <a:lnTo>
                                    <a:pt x="3858" y="582"/>
                                  </a:lnTo>
                                  <a:lnTo>
                                    <a:pt x="3876" y="576"/>
                                  </a:lnTo>
                                  <a:lnTo>
                                    <a:pt x="3882" y="570"/>
                                  </a:lnTo>
                                  <a:lnTo>
                                    <a:pt x="3894" y="564"/>
                                  </a:lnTo>
                                  <a:lnTo>
                                    <a:pt x="3906" y="564"/>
                                  </a:lnTo>
                                  <a:lnTo>
                                    <a:pt x="3918" y="558"/>
                                  </a:lnTo>
                                  <a:lnTo>
                                    <a:pt x="3936" y="552"/>
                                  </a:lnTo>
                                  <a:lnTo>
                                    <a:pt x="3954" y="552"/>
                                  </a:lnTo>
                                  <a:lnTo>
                                    <a:pt x="3966" y="546"/>
                                  </a:lnTo>
                                  <a:lnTo>
                                    <a:pt x="3972" y="540"/>
                                  </a:lnTo>
                                  <a:lnTo>
                                    <a:pt x="3942" y="534"/>
                                  </a:lnTo>
                                  <a:lnTo>
                                    <a:pt x="3852" y="534"/>
                                  </a:lnTo>
                                  <a:lnTo>
                                    <a:pt x="3822" y="540"/>
                                  </a:lnTo>
                                  <a:lnTo>
                                    <a:pt x="3786" y="558"/>
                                  </a:lnTo>
                                  <a:lnTo>
                                    <a:pt x="3744" y="576"/>
                                  </a:lnTo>
                                  <a:lnTo>
                                    <a:pt x="3720" y="594"/>
                                  </a:lnTo>
                                  <a:lnTo>
                                    <a:pt x="3708" y="600"/>
                                  </a:lnTo>
                                  <a:lnTo>
                                    <a:pt x="3702" y="600"/>
                                  </a:lnTo>
                                  <a:lnTo>
                                    <a:pt x="3696" y="606"/>
                                  </a:lnTo>
                                  <a:lnTo>
                                    <a:pt x="3684" y="606"/>
                                  </a:lnTo>
                                  <a:lnTo>
                                    <a:pt x="3660" y="618"/>
                                  </a:lnTo>
                                  <a:lnTo>
                                    <a:pt x="3654" y="618"/>
                                  </a:lnTo>
                                  <a:lnTo>
                                    <a:pt x="3642" y="624"/>
                                  </a:lnTo>
                                  <a:lnTo>
                                    <a:pt x="3630" y="636"/>
                                  </a:lnTo>
                                  <a:lnTo>
                                    <a:pt x="3618" y="642"/>
                                  </a:lnTo>
                                  <a:lnTo>
                                    <a:pt x="3600" y="660"/>
                                  </a:lnTo>
                                  <a:lnTo>
                                    <a:pt x="3588" y="666"/>
                                  </a:lnTo>
                                  <a:lnTo>
                                    <a:pt x="3582" y="678"/>
                                  </a:lnTo>
                                  <a:lnTo>
                                    <a:pt x="3582" y="684"/>
                                  </a:lnTo>
                                  <a:lnTo>
                                    <a:pt x="3588" y="690"/>
                                  </a:lnTo>
                                  <a:lnTo>
                                    <a:pt x="3612" y="690"/>
                                  </a:lnTo>
                                  <a:lnTo>
                                    <a:pt x="3648" y="696"/>
                                  </a:lnTo>
                                  <a:lnTo>
                                    <a:pt x="3672" y="696"/>
                                  </a:lnTo>
                                  <a:lnTo>
                                    <a:pt x="3684" y="708"/>
                                  </a:lnTo>
                                  <a:lnTo>
                                    <a:pt x="3666" y="714"/>
                                  </a:lnTo>
                                  <a:lnTo>
                                    <a:pt x="3594" y="726"/>
                                  </a:lnTo>
                                  <a:lnTo>
                                    <a:pt x="3570" y="732"/>
                                  </a:lnTo>
                                  <a:lnTo>
                                    <a:pt x="3576" y="738"/>
                                  </a:lnTo>
                                  <a:lnTo>
                                    <a:pt x="3594" y="750"/>
                                  </a:lnTo>
                                  <a:lnTo>
                                    <a:pt x="3630" y="762"/>
                                  </a:lnTo>
                                  <a:lnTo>
                                    <a:pt x="3642" y="768"/>
                                  </a:lnTo>
                                  <a:lnTo>
                                    <a:pt x="3648" y="768"/>
                                  </a:lnTo>
                                  <a:lnTo>
                                    <a:pt x="3690" y="750"/>
                                  </a:lnTo>
                                  <a:lnTo>
                                    <a:pt x="3690" y="762"/>
                                  </a:lnTo>
                                  <a:lnTo>
                                    <a:pt x="3702" y="774"/>
                                  </a:lnTo>
                                  <a:lnTo>
                                    <a:pt x="3744" y="774"/>
                                  </a:lnTo>
                                  <a:lnTo>
                                    <a:pt x="3786" y="780"/>
                                  </a:lnTo>
                                  <a:lnTo>
                                    <a:pt x="3834" y="786"/>
                                  </a:lnTo>
                                  <a:lnTo>
                                    <a:pt x="3876" y="792"/>
                                  </a:lnTo>
                                  <a:lnTo>
                                    <a:pt x="3894" y="792"/>
                                  </a:lnTo>
                                  <a:lnTo>
                                    <a:pt x="3900" y="786"/>
                                  </a:lnTo>
                                  <a:lnTo>
                                    <a:pt x="3894" y="780"/>
                                  </a:lnTo>
                                  <a:lnTo>
                                    <a:pt x="3882" y="774"/>
                                  </a:lnTo>
                                  <a:lnTo>
                                    <a:pt x="3876" y="768"/>
                                  </a:lnTo>
                                  <a:lnTo>
                                    <a:pt x="3894" y="768"/>
                                  </a:lnTo>
                                  <a:lnTo>
                                    <a:pt x="3930" y="774"/>
                                  </a:lnTo>
                                  <a:lnTo>
                                    <a:pt x="3966" y="774"/>
                                  </a:lnTo>
                                  <a:lnTo>
                                    <a:pt x="3990" y="780"/>
                                  </a:lnTo>
                                  <a:lnTo>
                                    <a:pt x="4002" y="780"/>
                                  </a:lnTo>
                                  <a:lnTo>
                                    <a:pt x="4020" y="786"/>
                                  </a:lnTo>
                                  <a:lnTo>
                                    <a:pt x="4032" y="792"/>
                                  </a:lnTo>
                                  <a:lnTo>
                                    <a:pt x="4050" y="792"/>
                                  </a:lnTo>
                                  <a:lnTo>
                                    <a:pt x="4062" y="786"/>
                                  </a:lnTo>
                                  <a:lnTo>
                                    <a:pt x="4062" y="774"/>
                                  </a:lnTo>
                                  <a:lnTo>
                                    <a:pt x="4056" y="768"/>
                                  </a:lnTo>
                                  <a:lnTo>
                                    <a:pt x="4050" y="756"/>
                                  </a:lnTo>
                                  <a:lnTo>
                                    <a:pt x="4044" y="750"/>
                                  </a:lnTo>
                                  <a:lnTo>
                                    <a:pt x="4092" y="738"/>
                                  </a:lnTo>
                                  <a:lnTo>
                                    <a:pt x="4092" y="744"/>
                                  </a:lnTo>
                                  <a:lnTo>
                                    <a:pt x="4098" y="750"/>
                                  </a:lnTo>
                                  <a:lnTo>
                                    <a:pt x="4104" y="762"/>
                                  </a:lnTo>
                                  <a:lnTo>
                                    <a:pt x="4104" y="768"/>
                                  </a:lnTo>
                                  <a:lnTo>
                                    <a:pt x="4110" y="774"/>
                                  </a:lnTo>
                                  <a:lnTo>
                                    <a:pt x="4116" y="774"/>
                                  </a:lnTo>
                                  <a:lnTo>
                                    <a:pt x="4122" y="780"/>
                                  </a:lnTo>
                                  <a:lnTo>
                                    <a:pt x="4134" y="786"/>
                                  </a:lnTo>
                                  <a:lnTo>
                                    <a:pt x="4140" y="792"/>
                                  </a:lnTo>
                                  <a:lnTo>
                                    <a:pt x="4170" y="786"/>
                                  </a:lnTo>
                                  <a:lnTo>
                                    <a:pt x="4170" y="792"/>
                                  </a:lnTo>
                                  <a:lnTo>
                                    <a:pt x="4164" y="798"/>
                                  </a:lnTo>
                                  <a:lnTo>
                                    <a:pt x="4164" y="816"/>
                                  </a:lnTo>
                                  <a:lnTo>
                                    <a:pt x="4170" y="816"/>
                                  </a:lnTo>
                                  <a:lnTo>
                                    <a:pt x="4182" y="822"/>
                                  </a:lnTo>
                                  <a:lnTo>
                                    <a:pt x="4200" y="822"/>
                                  </a:lnTo>
                                  <a:lnTo>
                                    <a:pt x="4206" y="828"/>
                                  </a:lnTo>
                                  <a:lnTo>
                                    <a:pt x="4212" y="828"/>
                                  </a:lnTo>
                                  <a:lnTo>
                                    <a:pt x="4194" y="846"/>
                                  </a:lnTo>
                                  <a:lnTo>
                                    <a:pt x="4194" y="858"/>
                                  </a:lnTo>
                                  <a:lnTo>
                                    <a:pt x="4230" y="858"/>
                                  </a:lnTo>
                                  <a:lnTo>
                                    <a:pt x="4224" y="882"/>
                                  </a:lnTo>
                                  <a:lnTo>
                                    <a:pt x="4236" y="882"/>
                                  </a:lnTo>
                                  <a:lnTo>
                                    <a:pt x="4248" y="888"/>
                                  </a:lnTo>
                                  <a:lnTo>
                                    <a:pt x="4254" y="888"/>
                                  </a:lnTo>
                                  <a:lnTo>
                                    <a:pt x="4278" y="900"/>
                                  </a:lnTo>
                                  <a:lnTo>
                                    <a:pt x="4278" y="924"/>
                                  </a:lnTo>
                                  <a:lnTo>
                                    <a:pt x="4266" y="948"/>
                                  </a:lnTo>
                                  <a:lnTo>
                                    <a:pt x="4254" y="966"/>
                                  </a:lnTo>
                                  <a:lnTo>
                                    <a:pt x="4248" y="978"/>
                                  </a:lnTo>
                                  <a:lnTo>
                                    <a:pt x="4236" y="990"/>
                                  </a:lnTo>
                                  <a:lnTo>
                                    <a:pt x="4218" y="996"/>
                                  </a:lnTo>
                                  <a:lnTo>
                                    <a:pt x="4182" y="1014"/>
                                  </a:lnTo>
                                  <a:lnTo>
                                    <a:pt x="4140" y="1026"/>
                                  </a:lnTo>
                                  <a:lnTo>
                                    <a:pt x="4092" y="1050"/>
                                  </a:lnTo>
                                  <a:lnTo>
                                    <a:pt x="4098" y="1056"/>
                                  </a:lnTo>
                                  <a:lnTo>
                                    <a:pt x="4110" y="1062"/>
                                  </a:lnTo>
                                  <a:lnTo>
                                    <a:pt x="4122" y="1074"/>
                                  </a:lnTo>
                                  <a:lnTo>
                                    <a:pt x="4122" y="1080"/>
                                  </a:lnTo>
                                  <a:lnTo>
                                    <a:pt x="4116" y="1086"/>
                                  </a:lnTo>
                                  <a:lnTo>
                                    <a:pt x="4080" y="1098"/>
                                  </a:lnTo>
                                  <a:lnTo>
                                    <a:pt x="4062" y="1098"/>
                                  </a:lnTo>
                                  <a:lnTo>
                                    <a:pt x="3984" y="1110"/>
                                  </a:lnTo>
                                  <a:lnTo>
                                    <a:pt x="3978" y="1128"/>
                                  </a:lnTo>
                                  <a:lnTo>
                                    <a:pt x="3960" y="1110"/>
                                  </a:lnTo>
                                  <a:lnTo>
                                    <a:pt x="3954" y="1110"/>
                                  </a:lnTo>
                                  <a:lnTo>
                                    <a:pt x="3948" y="1104"/>
                                  </a:lnTo>
                                  <a:lnTo>
                                    <a:pt x="3930" y="1104"/>
                                  </a:lnTo>
                                  <a:lnTo>
                                    <a:pt x="3918" y="1098"/>
                                  </a:lnTo>
                                  <a:lnTo>
                                    <a:pt x="3900" y="1098"/>
                                  </a:lnTo>
                                  <a:lnTo>
                                    <a:pt x="3888" y="1104"/>
                                  </a:lnTo>
                                  <a:lnTo>
                                    <a:pt x="3882" y="1110"/>
                                  </a:lnTo>
                                  <a:lnTo>
                                    <a:pt x="3882" y="1122"/>
                                  </a:lnTo>
                                  <a:lnTo>
                                    <a:pt x="3870" y="1122"/>
                                  </a:lnTo>
                                  <a:lnTo>
                                    <a:pt x="3858" y="1128"/>
                                  </a:lnTo>
                                  <a:lnTo>
                                    <a:pt x="3840" y="1134"/>
                                  </a:lnTo>
                                  <a:lnTo>
                                    <a:pt x="3828" y="1140"/>
                                  </a:lnTo>
                                  <a:lnTo>
                                    <a:pt x="3822" y="1146"/>
                                  </a:lnTo>
                                  <a:lnTo>
                                    <a:pt x="3816" y="1158"/>
                                  </a:lnTo>
                                  <a:lnTo>
                                    <a:pt x="3816" y="1170"/>
                                  </a:lnTo>
                                  <a:lnTo>
                                    <a:pt x="3822" y="1182"/>
                                  </a:lnTo>
                                  <a:lnTo>
                                    <a:pt x="3834" y="1188"/>
                                  </a:lnTo>
                                  <a:lnTo>
                                    <a:pt x="3864" y="1188"/>
                                  </a:lnTo>
                                  <a:lnTo>
                                    <a:pt x="3876" y="1182"/>
                                  </a:lnTo>
                                  <a:lnTo>
                                    <a:pt x="3894" y="1182"/>
                                  </a:lnTo>
                                  <a:lnTo>
                                    <a:pt x="3906" y="1176"/>
                                  </a:lnTo>
                                  <a:lnTo>
                                    <a:pt x="3924" y="1170"/>
                                  </a:lnTo>
                                  <a:lnTo>
                                    <a:pt x="3936" y="1164"/>
                                  </a:lnTo>
                                  <a:lnTo>
                                    <a:pt x="3966" y="1164"/>
                                  </a:lnTo>
                                  <a:lnTo>
                                    <a:pt x="3978" y="1176"/>
                                  </a:lnTo>
                                  <a:lnTo>
                                    <a:pt x="3996" y="1176"/>
                                  </a:lnTo>
                                  <a:lnTo>
                                    <a:pt x="4002" y="1170"/>
                                  </a:lnTo>
                                  <a:lnTo>
                                    <a:pt x="4002" y="1152"/>
                                  </a:lnTo>
                                  <a:lnTo>
                                    <a:pt x="4026" y="1128"/>
                                  </a:lnTo>
                                  <a:lnTo>
                                    <a:pt x="4014" y="1140"/>
                                  </a:lnTo>
                                  <a:lnTo>
                                    <a:pt x="4014" y="1146"/>
                                  </a:lnTo>
                                  <a:lnTo>
                                    <a:pt x="4020" y="1152"/>
                                  </a:lnTo>
                                  <a:lnTo>
                                    <a:pt x="4086" y="1152"/>
                                  </a:lnTo>
                                  <a:lnTo>
                                    <a:pt x="4080" y="1158"/>
                                  </a:lnTo>
                                  <a:lnTo>
                                    <a:pt x="4068" y="1164"/>
                                  </a:lnTo>
                                  <a:lnTo>
                                    <a:pt x="4062" y="1170"/>
                                  </a:lnTo>
                                  <a:lnTo>
                                    <a:pt x="4062" y="1176"/>
                                  </a:lnTo>
                                  <a:lnTo>
                                    <a:pt x="4068" y="1182"/>
                                  </a:lnTo>
                                  <a:lnTo>
                                    <a:pt x="4080" y="1182"/>
                                  </a:lnTo>
                                  <a:lnTo>
                                    <a:pt x="4086" y="1188"/>
                                  </a:lnTo>
                                  <a:lnTo>
                                    <a:pt x="4098" y="1188"/>
                                  </a:lnTo>
                                  <a:lnTo>
                                    <a:pt x="4086" y="1200"/>
                                  </a:lnTo>
                                  <a:lnTo>
                                    <a:pt x="4086" y="1206"/>
                                  </a:lnTo>
                                  <a:lnTo>
                                    <a:pt x="4092" y="1212"/>
                                  </a:lnTo>
                                  <a:lnTo>
                                    <a:pt x="4116" y="1224"/>
                                  </a:lnTo>
                                  <a:lnTo>
                                    <a:pt x="4146" y="1224"/>
                                  </a:lnTo>
                                  <a:lnTo>
                                    <a:pt x="4098" y="1242"/>
                                  </a:lnTo>
                                  <a:lnTo>
                                    <a:pt x="4098" y="1248"/>
                                  </a:lnTo>
                                  <a:lnTo>
                                    <a:pt x="4110" y="1260"/>
                                  </a:lnTo>
                                  <a:lnTo>
                                    <a:pt x="4110" y="1266"/>
                                  </a:lnTo>
                                  <a:lnTo>
                                    <a:pt x="4116" y="1272"/>
                                  </a:lnTo>
                                  <a:lnTo>
                                    <a:pt x="4122" y="1266"/>
                                  </a:lnTo>
                                  <a:lnTo>
                                    <a:pt x="4128" y="1266"/>
                                  </a:lnTo>
                                  <a:lnTo>
                                    <a:pt x="4140" y="1260"/>
                                  </a:lnTo>
                                  <a:lnTo>
                                    <a:pt x="4146" y="1272"/>
                                  </a:lnTo>
                                  <a:lnTo>
                                    <a:pt x="4158" y="1284"/>
                                  </a:lnTo>
                                  <a:lnTo>
                                    <a:pt x="4182" y="1284"/>
                                  </a:lnTo>
                                  <a:lnTo>
                                    <a:pt x="4194" y="1290"/>
                                  </a:lnTo>
                                  <a:lnTo>
                                    <a:pt x="4206" y="1290"/>
                                  </a:lnTo>
                                  <a:lnTo>
                                    <a:pt x="4206" y="1308"/>
                                  </a:lnTo>
                                  <a:lnTo>
                                    <a:pt x="4212" y="1314"/>
                                  </a:lnTo>
                                  <a:lnTo>
                                    <a:pt x="4224" y="1320"/>
                                  </a:lnTo>
                                  <a:lnTo>
                                    <a:pt x="4272" y="1320"/>
                                  </a:lnTo>
                                  <a:lnTo>
                                    <a:pt x="4290" y="1326"/>
                                  </a:lnTo>
                                  <a:lnTo>
                                    <a:pt x="4350" y="1356"/>
                                  </a:lnTo>
                                  <a:lnTo>
                                    <a:pt x="4356" y="1362"/>
                                  </a:lnTo>
                                  <a:lnTo>
                                    <a:pt x="4362" y="1362"/>
                                  </a:lnTo>
                                  <a:lnTo>
                                    <a:pt x="4362" y="1356"/>
                                  </a:lnTo>
                                  <a:lnTo>
                                    <a:pt x="4368" y="1350"/>
                                  </a:lnTo>
                                  <a:lnTo>
                                    <a:pt x="4368" y="1320"/>
                                  </a:lnTo>
                                  <a:lnTo>
                                    <a:pt x="4362" y="1308"/>
                                  </a:lnTo>
                                  <a:lnTo>
                                    <a:pt x="4350" y="1296"/>
                                  </a:lnTo>
                                  <a:lnTo>
                                    <a:pt x="4338" y="1290"/>
                                  </a:lnTo>
                                  <a:lnTo>
                                    <a:pt x="4320" y="1272"/>
                                  </a:lnTo>
                                  <a:lnTo>
                                    <a:pt x="4314" y="1272"/>
                                  </a:lnTo>
                                  <a:lnTo>
                                    <a:pt x="4308" y="1260"/>
                                  </a:lnTo>
                                  <a:lnTo>
                                    <a:pt x="4302" y="1254"/>
                                  </a:lnTo>
                                  <a:lnTo>
                                    <a:pt x="4290" y="1230"/>
                                  </a:lnTo>
                                  <a:lnTo>
                                    <a:pt x="4290" y="1224"/>
                                  </a:lnTo>
                                  <a:lnTo>
                                    <a:pt x="4308" y="1224"/>
                                  </a:lnTo>
                                  <a:lnTo>
                                    <a:pt x="4314" y="1230"/>
                                  </a:lnTo>
                                  <a:lnTo>
                                    <a:pt x="4326" y="1236"/>
                                  </a:lnTo>
                                  <a:lnTo>
                                    <a:pt x="4332" y="1242"/>
                                  </a:lnTo>
                                  <a:lnTo>
                                    <a:pt x="4332" y="1212"/>
                                  </a:lnTo>
                                  <a:lnTo>
                                    <a:pt x="4332" y="1218"/>
                                  </a:lnTo>
                                  <a:lnTo>
                                    <a:pt x="4344" y="1230"/>
                                  </a:lnTo>
                                  <a:lnTo>
                                    <a:pt x="4350" y="1242"/>
                                  </a:lnTo>
                                  <a:lnTo>
                                    <a:pt x="4362" y="1254"/>
                                  </a:lnTo>
                                  <a:lnTo>
                                    <a:pt x="4374" y="1254"/>
                                  </a:lnTo>
                                  <a:lnTo>
                                    <a:pt x="4386" y="1248"/>
                                  </a:lnTo>
                                  <a:lnTo>
                                    <a:pt x="4398" y="1248"/>
                                  </a:lnTo>
                                  <a:lnTo>
                                    <a:pt x="4398" y="1272"/>
                                  </a:lnTo>
                                  <a:lnTo>
                                    <a:pt x="4404" y="1278"/>
                                  </a:lnTo>
                                  <a:lnTo>
                                    <a:pt x="4416" y="1278"/>
                                  </a:lnTo>
                                  <a:lnTo>
                                    <a:pt x="4428" y="1290"/>
                                  </a:lnTo>
                                  <a:lnTo>
                                    <a:pt x="4452" y="1272"/>
                                  </a:lnTo>
                                  <a:lnTo>
                                    <a:pt x="4464" y="1284"/>
                                  </a:lnTo>
                                  <a:lnTo>
                                    <a:pt x="4470" y="1284"/>
                                  </a:lnTo>
                                  <a:lnTo>
                                    <a:pt x="4476" y="1278"/>
                                  </a:lnTo>
                                  <a:lnTo>
                                    <a:pt x="4476" y="1260"/>
                                  </a:lnTo>
                                  <a:lnTo>
                                    <a:pt x="4470" y="1254"/>
                                  </a:lnTo>
                                  <a:lnTo>
                                    <a:pt x="4488" y="1212"/>
                                  </a:lnTo>
                                  <a:lnTo>
                                    <a:pt x="4488" y="1236"/>
                                  </a:lnTo>
                                  <a:lnTo>
                                    <a:pt x="4500" y="1248"/>
                                  </a:lnTo>
                                  <a:lnTo>
                                    <a:pt x="4512" y="1236"/>
                                  </a:lnTo>
                                  <a:lnTo>
                                    <a:pt x="4518" y="1218"/>
                                  </a:lnTo>
                                  <a:lnTo>
                                    <a:pt x="4518" y="1206"/>
                                  </a:lnTo>
                                  <a:lnTo>
                                    <a:pt x="4494" y="1182"/>
                                  </a:lnTo>
                                  <a:lnTo>
                                    <a:pt x="4518" y="1176"/>
                                  </a:lnTo>
                                  <a:lnTo>
                                    <a:pt x="4500" y="1164"/>
                                  </a:lnTo>
                                  <a:lnTo>
                                    <a:pt x="4500" y="1146"/>
                                  </a:lnTo>
                                  <a:lnTo>
                                    <a:pt x="4470" y="1146"/>
                                  </a:lnTo>
                                  <a:lnTo>
                                    <a:pt x="4470" y="1134"/>
                                  </a:lnTo>
                                  <a:lnTo>
                                    <a:pt x="4446" y="1134"/>
                                  </a:lnTo>
                                  <a:lnTo>
                                    <a:pt x="4446" y="1080"/>
                                  </a:lnTo>
                                  <a:lnTo>
                                    <a:pt x="4416" y="1086"/>
                                  </a:lnTo>
                                  <a:lnTo>
                                    <a:pt x="4410" y="1080"/>
                                  </a:lnTo>
                                  <a:lnTo>
                                    <a:pt x="4410" y="1056"/>
                                  </a:lnTo>
                                  <a:lnTo>
                                    <a:pt x="4416" y="1050"/>
                                  </a:lnTo>
                                  <a:lnTo>
                                    <a:pt x="4428" y="1050"/>
                                  </a:lnTo>
                                  <a:lnTo>
                                    <a:pt x="4434" y="1056"/>
                                  </a:lnTo>
                                  <a:lnTo>
                                    <a:pt x="4446" y="1062"/>
                                  </a:lnTo>
                                  <a:lnTo>
                                    <a:pt x="4452" y="1068"/>
                                  </a:lnTo>
                                  <a:lnTo>
                                    <a:pt x="4458" y="1068"/>
                                  </a:lnTo>
                                  <a:lnTo>
                                    <a:pt x="4464" y="1062"/>
                                  </a:lnTo>
                                  <a:lnTo>
                                    <a:pt x="4464" y="1026"/>
                                  </a:lnTo>
                                  <a:lnTo>
                                    <a:pt x="4488" y="1032"/>
                                  </a:lnTo>
                                  <a:lnTo>
                                    <a:pt x="4524" y="1014"/>
                                  </a:lnTo>
                                  <a:lnTo>
                                    <a:pt x="4524" y="1026"/>
                                  </a:lnTo>
                                  <a:lnTo>
                                    <a:pt x="4530" y="1038"/>
                                  </a:lnTo>
                                  <a:lnTo>
                                    <a:pt x="4530" y="1044"/>
                                  </a:lnTo>
                                  <a:lnTo>
                                    <a:pt x="4536" y="1050"/>
                                  </a:lnTo>
                                  <a:lnTo>
                                    <a:pt x="4548" y="1044"/>
                                  </a:lnTo>
                                  <a:lnTo>
                                    <a:pt x="4566" y="1044"/>
                                  </a:lnTo>
                                  <a:lnTo>
                                    <a:pt x="4554" y="1062"/>
                                  </a:lnTo>
                                  <a:lnTo>
                                    <a:pt x="4578" y="1062"/>
                                  </a:lnTo>
                                  <a:lnTo>
                                    <a:pt x="4566" y="1092"/>
                                  </a:lnTo>
                                  <a:lnTo>
                                    <a:pt x="4566" y="1098"/>
                                  </a:lnTo>
                                  <a:lnTo>
                                    <a:pt x="4584" y="1116"/>
                                  </a:lnTo>
                                  <a:lnTo>
                                    <a:pt x="4590" y="1128"/>
                                  </a:lnTo>
                                  <a:lnTo>
                                    <a:pt x="4614" y="1140"/>
                                  </a:lnTo>
                                  <a:lnTo>
                                    <a:pt x="4626" y="1134"/>
                                  </a:lnTo>
                                  <a:lnTo>
                                    <a:pt x="4638" y="1122"/>
                                  </a:lnTo>
                                  <a:lnTo>
                                    <a:pt x="4656" y="1086"/>
                                  </a:lnTo>
                                  <a:lnTo>
                                    <a:pt x="4656" y="1080"/>
                                  </a:lnTo>
                                  <a:lnTo>
                                    <a:pt x="4662" y="1068"/>
                                  </a:lnTo>
                                  <a:lnTo>
                                    <a:pt x="4668" y="1074"/>
                                  </a:lnTo>
                                  <a:lnTo>
                                    <a:pt x="4680" y="1080"/>
                                  </a:lnTo>
                                  <a:lnTo>
                                    <a:pt x="4692" y="1080"/>
                                  </a:lnTo>
                                  <a:lnTo>
                                    <a:pt x="4698" y="1086"/>
                                  </a:lnTo>
                                  <a:lnTo>
                                    <a:pt x="4710" y="1080"/>
                                  </a:lnTo>
                                  <a:lnTo>
                                    <a:pt x="4722" y="1068"/>
                                  </a:lnTo>
                                  <a:lnTo>
                                    <a:pt x="4728" y="1056"/>
                                  </a:lnTo>
                                  <a:lnTo>
                                    <a:pt x="4728" y="1038"/>
                                  </a:lnTo>
                                  <a:lnTo>
                                    <a:pt x="4794" y="1038"/>
                                  </a:lnTo>
                                  <a:lnTo>
                                    <a:pt x="4806" y="1026"/>
                                  </a:lnTo>
                                  <a:lnTo>
                                    <a:pt x="4812" y="1014"/>
                                  </a:lnTo>
                                  <a:lnTo>
                                    <a:pt x="4800" y="1002"/>
                                  </a:lnTo>
                                  <a:lnTo>
                                    <a:pt x="4788" y="996"/>
                                  </a:lnTo>
                                  <a:lnTo>
                                    <a:pt x="4758" y="996"/>
                                  </a:lnTo>
                                  <a:close/>
                                  <a:moveTo>
                                    <a:pt x="4476" y="1308"/>
                                  </a:moveTo>
                                  <a:lnTo>
                                    <a:pt x="4446" y="1308"/>
                                  </a:lnTo>
                                  <a:lnTo>
                                    <a:pt x="4440" y="1326"/>
                                  </a:lnTo>
                                  <a:lnTo>
                                    <a:pt x="4476" y="1320"/>
                                  </a:lnTo>
                                  <a:lnTo>
                                    <a:pt x="4476" y="1308"/>
                                  </a:lnTo>
                                  <a:close/>
                                  <a:moveTo>
                                    <a:pt x="4140" y="1290"/>
                                  </a:moveTo>
                                  <a:lnTo>
                                    <a:pt x="4134" y="1290"/>
                                  </a:lnTo>
                                  <a:lnTo>
                                    <a:pt x="4128" y="1296"/>
                                  </a:lnTo>
                                  <a:lnTo>
                                    <a:pt x="4128" y="1308"/>
                                  </a:lnTo>
                                  <a:lnTo>
                                    <a:pt x="4134" y="1314"/>
                                  </a:lnTo>
                                  <a:lnTo>
                                    <a:pt x="4158" y="1314"/>
                                  </a:lnTo>
                                  <a:lnTo>
                                    <a:pt x="4164" y="1308"/>
                                  </a:lnTo>
                                  <a:lnTo>
                                    <a:pt x="4164" y="1296"/>
                                  </a:lnTo>
                                  <a:lnTo>
                                    <a:pt x="4158" y="1290"/>
                                  </a:lnTo>
                                  <a:lnTo>
                                    <a:pt x="4140" y="1290"/>
                                  </a:lnTo>
                                  <a:close/>
                                  <a:moveTo>
                                    <a:pt x="3834" y="1242"/>
                                  </a:moveTo>
                                  <a:lnTo>
                                    <a:pt x="3840" y="1236"/>
                                  </a:lnTo>
                                  <a:lnTo>
                                    <a:pt x="3834" y="1230"/>
                                  </a:lnTo>
                                  <a:lnTo>
                                    <a:pt x="3828" y="1230"/>
                                  </a:lnTo>
                                  <a:lnTo>
                                    <a:pt x="3822" y="1224"/>
                                  </a:lnTo>
                                  <a:lnTo>
                                    <a:pt x="3810" y="1224"/>
                                  </a:lnTo>
                                  <a:lnTo>
                                    <a:pt x="3810" y="1236"/>
                                  </a:lnTo>
                                  <a:lnTo>
                                    <a:pt x="3816" y="1242"/>
                                  </a:lnTo>
                                  <a:lnTo>
                                    <a:pt x="3816" y="1248"/>
                                  </a:lnTo>
                                  <a:lnTo>
                                    <a:pt x="3828" y="1248"/>
                                  </a:lnTo>
                                  <a:lnTo>
                                    <a:pt x="3834" y="1242"/>
                                  </a:lnTo>
                                  <a:close/>
                                  <a:moveTo>
                                    <a:pt x="4206" y="1452"/>
                                  </a:moveTo>
                                  <a:lnTo>
                                    <a:pt x="4170" y="1452"/>
                                  </a:lnTo>
                                  <a:lnTo>
                                    <a:pt x="4206" y="1476"/>
                                  </a:lnTo>
                                  <a:lnTo>
                                    <a:pt x="4218" y="1470"/>
                                  </a:lnTo>
                                  <a:lnTo>
                                    <a:pt x="4218" y="1458"/>
                                  </a:lnTo>
                                  <a:lnTo>
                                    <a:pt x="4212" y="1458"/>
                                  </a:lnTo>
                                  <a:lnTo>
                                    <a:pt x="4206" y="1452"/>
                                  </a:lnTo>
                                  <a:close/>
                                  <a:moveTo>
                                    <a:pt x="4170" y="870"/>
                                  </a:moveTo>
                                  <a:lnTo>
                                    <a:pt x="4152" y="870"/>
                                  </a:lnTo>
                                  <a:lnTo>
                                    <a:pt x="4152" y="876"/>
                                  </a:lnTo>
                                  <a:lnTo>
                                    <a:pt x="4158" y="882"/>
                                  </a:lnTo>
                                  <a:lnTo>
                                    <a:pt x="4164" y="882"/>
                                  </a:lnTo>
                                  <a:lnTo>
                                    <a:pt x="4170" y="888"/>
                                  </a:lnTo>
                                  <a:lnTo>
                                    <a:pt x="4182" y="882"/>
                                  </a:lnTo>
                                  <a:lnTo>
                                    <a:pt x="4188" y="882"/>
                                  </a:lnTo>
                                  <a:lnTo>
                                    <a:pt x="4194" y="876"/>
                                  </a:lnTo>
                                  <a:lnTo>
                                    <a:pt x="4188" y="870"/>
                                  </a:lnTo>
                                  <a:lnTo>
                                    <a:pt x="4170" y="870"/>
                                  </a:lnTo>
                                  <a:close/>
                                  <a:moveTo>
                                    <a:pt x="4170" y="936"/>
                                  </a:moveTo>
                                  <a:lnTo>
                                    <a:pt x="4236" y="936"/>
                                  </a:lnTo>
                                  <a:lnTo>
                                    <a:pt x="4236" y="918"/>
                                  </a:lnTo>
                                  <a:lnTo>
                                    <a:pt x="4188" y="918"/>
                                  </a:lnTo>
                                  <a:lnTo>
                                    <a:pt x="4170" y="936"/>
                                  </a:lnTo>
                                  <a:close/>
                                  <a:moveTo>
                                    <a:pt x="5574" y="36"/>
                                  </a:moveTo>
                                  <a:lnTo>
                                    <a:pt x="5490" y="36"/>
                                  </a:lnTo>
                                  <a:lnTo>
                                    <a:pt x="5496" y="24"/>
                                  </a:lnTo>
                                  <a:lnTo>
                                    <a:pt x="5490" y="24"/>
                                  </a:lnTo>
                                  <a:lnTo>
                                    <a:pt x="5484" y="18"/>
                                  </a:lnTo>
                                  <a:lnTo>
                                    <a:pt x="5448" y="18"/>
                                  </a:lnTo>
                                  <a:lnTo>
                                    <a:pt x="5430" y="12"/>
                                  </a:lnTo>
                                  <a:lnTo>
                                    <a:pt x="5400" y="12"/>
                                  </a:lnTo>
                                  <a:lnTo>
                                    <a:pt x="5364" y="18"/>
                                  </a:lnTo>
                                  <a:lnTo>
                                    <a:pt x="5334" y="30"/>
                                  </a:lnTo>
                                  <a:lnTo>
                                    <a:pt x="5304" y="36"/>
                                  </a:lnTo>
                                  <a:lnTo>
                                    <a:pt x="5292" y="36"/>
                                  </a:lnTo>
                                  <a:lnTo>
                                    <a:pt x="5346" y="12"/>
                                  </a:lnTo>
                                  <a:lnTo>
                                    <a:pt x="5274" y="18"/>
                                  </a:lnTo>
                                  <a:lnTo>
                                    <a:pt x="5268" y="18"/>
                                  </a:lnTo>
                                  <a:lnTo>
                                    <a:pt x="5262" y="12"/>
                                  </a:lnTo>
                                  <a:lnTo>
                                    <a:pt x="5250" y="12"/>
                                  </a:lnTo>
                                  <a:lnTo>
                                    <a:pt x="5226" y="0"/>
                                  </a:lnTo>
                                  <a:lnTo>
                                    <a:pt x="5196" y="0"/>
                                  </a:lnTo>
                                  <a:lnTo>
                                    <a:pt x="5190" y="6"/>
                                  </a:lnTo>
                                  <a:lnTo>
                                    <a:pt x="5184" y="18"/>
                                  </a:lnTo>
                                  <a:lnTo>
                                    <a:pt x="5178" y="18"/>
                                  </a:lnTo>
                                  <a:lnTo>
                                    <a:pt x="5172" y="12"/>
                                  </a:lnTo>
                                  <a:lnTo>
                                    <a:pt x="5160" y="6"/>
                                  </a:lnTo>
                                  <a:lnTo>
                                    <a:pt x="5148" y="6"/>
                                  </a:lnTo>
                                  <a:lnTo>
                                    <a:pt x="5136" y="0"/>
                                  </a:lnTo>
                                  <a:lnTo>
                                    <a:pt x="5124" y="0"/>
                                  </a:lnTo>
                                  <a:lnTo>
                                    <a:pt x="5112" y="6"/>
                                  </a:lnTo>
                                  <a:lnTo>
                                    <a:pt x="5106" y="12"/>
                                  </a:lnTo>
                                  <a:lnTo>
                                    <a:pt x="5094" y="18"/>
                                  </a:lnTo>
                                  <a:lnTo>
                                    <a:pt x="5088" y="24"/>
                                  </a:lnTo>
                                  <a:lnTo>
                                    <a:pt x="5046" y="12"/>
                                  </a:lnTo>
                                  <a:lnTo>
                                    <a:pt x="4938" y="6"/>
                                  </a:lnTo>
                                  <a:lnTo>
                                    <a:pt x="4968" y="36"/>
                                  </a:lnTo>
                                  <a:lnTo>
                                    <a:pt x="4902" y="12"/>
                                  </a:lnTo>
                                  <a:lnTo>
                                    <a:pt x="4842" y="24"/>
                                  </a:lnTo>
                                  <a:lnTo>
                                    <a:pt x="4830" y="24"/>
                                  </a:lnTo>
                                  <a:lnTo>
                                    <a:pt x="4812" y="18"/>
                                  </a:lnTo>
                                  <a:lnTo>
                                    <a:pt x="4746" y="18"/>
                                  </a:lnTo>
                                  <a:lnTo>
                                    <a:pt x="4710" y="24"/>
                                  </a:lnTo>
                                  <a:lnTo>
                                    <a:pt x="4686" y="36"/>
                                  </a:lnTo>
                                  <a:lnTo>
                                    <a:pt x="4674" y="36"/>
                                  </a:lnTo>
                                  <a:lnTo>
                                    <a:pt x="4764" y="60"/>
                                  </a:lnTo>
                                  <a:lnTo>
                                    <a:pt x="4674" y="48"/>
                                  </a:lnTo>
                                  <a:lnTo>
                                    <a:pt x="4662" y="48"/>
                                  </a:lnTo>
                                  <a:lnTo>
                                    <a:pt x="4590" y="36"/>
                                  </a:lnTo>
                                  <a:lnTo>
                                    <a:pt x="4542" y="36"/>
                                  </a:lnTo>
                                  <a:lnTo>
                                    <a:pt x="4530" y="48"/>
                                  </a:lnTo>
                                  <a:lnTo>
                                    <a:pt x="4530" y="60"/>
                                  </a:lnTo>
                                  <a:lnTo>
                                    <a:pt x="4512" y="60"/>
                                  </a:lnTo>
                                  <a:lnTo>
                                    <a:pt x="4482" y="54"/>
                                  </a:lnTo>
                                  <a:lnTo>
                                    <a:pt x="4392" y="54"/>
                                  </a:lnTo>
                                  <a:lnTo>
                                    <a:pt x="4350" y="60"/>
                                  </a:lnTo>
                                  <a:lnTo>
                                    <a:pt x="4302" y="66"/>
                                  </a:lnTo>
                                  <a:lnTo>
                                    <a:pt x="4260" y="66"/>
                                  </a:lnTo>
                                  <a:lnTo>
                                    <a:pt x="4242" y="72"/>
                                  </a:lnTo>
                                  <a:lnTo>
                                    <a:pt x="4260" y="72"/>
                                  </a:lnTo>
                                  <a:lnTo>
                                    <a:pt x="4266" y="78"/>
                                  </a:lnTo>
                                  <a:lnTo>
                                    <a:pt x="4278" y="78"/>
                                  </a:lnTo>
                                  <a:lnTo>
                                    <a:pt x="4362" y="84"/>
                                  </a:lnTo>
                                  <a:lnTo>
                                    <a:pt x="4278" y="96"/>
                                  </a:lnTo>
                                  <a:lnTo>
                                    <a:pt x="4284" y="96"/>
                                  </a:lnTo>
                                  <a:lnTo>
                                    <a:pt x="4290" y="102"/>
                                  </a:lnTo>
                                  <a:lnTo>
                                    <a:pt x="4314" y="114"/>
                                  </a:lnTo>
                                  <a:lnTo>
                                    <a:pt x="4338" y="114"/>
                                  </a:lnTo>
                                  <a:lnTo>
                                    <a:pt x="4356" y="108"/>
                                  </a:lnTo>
                                  <a:lnTo>
                                    <a:pt x="4392" y="108"/>
                                  </a:lnTo>
                                  <a:lnTo>
                                    <a:pt x="4398" y="102"/>
                                  </a:lnTo>
                                  <a:lnTo>
                                    <a:pt x="4410" y="102"/>
                                  </a:lnTo>
                                  <a:lnTo>
                                    <a:pt x="4416" y="96"/>
                                  </a:lnTo>
                                  <a:lnTo>
                                    <a:pt x="4440" y="96"/>
                                  </a:lnTo>
                                  <a:lnTo>
                                    <a:pt x="4458" y="90"/>
                                  </a:lnTo>
                                  <a:lnTo>
                                    <a:pt x="4500" y="90"/>
                                  </a:lnTo>
                                  <a:lnTo>
                                    <a:pt x="4518" y="96"/>
                                  </a:lnTo>
                                  <a:lnTo>
                                    <a:pt x="4536" y="96"/>
                                  </a:lnTo>
                                  <a:lnTo>
                                    <a:pt x="4548" y="102"/>
                                  </a:lnTo>
                                  <a:lnTo>
                                    <a:pt x="4560" y="102"/>
                                  </a:lnTo>
                                  <a:lnTo>
                                    <a:pt x="4494" y="102"/>
                                  </a:lnTo>
                                  <a:lnTo>
                                    <a:pt x="4482" y="108"/>
                                  </a:lnTo>
                                  <a:lnTo>
                                    <a:pt x="4458" y="108"/>
                                  </a:lnTo>
                                  <a:lnTo>
                                    <a:pt x="4446" y="114"/>
                                  </a:lnTo>
                                  <a:lnTo>
                                    <a:pt x="4434" y="114"/>
                                  </a:lnTo>
                                  <a:lnTo>
                                    <a:pt x="4422" y="120"/>
                                  </a:lnTo>
                                  <a:lnTo>
                                    <a:pt x="4410" y="120"/>
                                  </a:lnTo>
                                  <a:lnTo>
                                    <a:pt x="4404" y="126"/>
                                  </a:lnTo>
                                  <a:lnTo>
                                    <a:pt x="4398" y="126"/>
                                  </a:lnTo>
                                  <a:lnTo>
                                    <a:pt x="4434" y="126"/>
                                  </a:lnTo>
                                  <a:lnTo>
                                    <a:pt x="4452" y="132"/>
                                  </a:lnTo>
                                  <a:lnTo>
                                    <a:pt x="4488" y="132"/>
                                  </a:lnTo>
                                  <a:lnTo>
                                    <a:pt x="4500" y="126"/>
                                  </a:lnTo>
                                  <a:lnTo>
                                    <a:pt x="4506" y="126"/>
                                  </a:lnTo>
                                  <a:lnTo>
                                    <a:pt x="4512" y="120"/>
                                  </a:lnTo>
                                  <a:lnTo>
                                    <a:pt x="4638" y="120"/>
                                  </a:lnTo>
                                  <a:lnTo>
                                    <a:pt x="4656" y="114"/>
                                  </a:lnTo>
                                  <a:lnTo>
                                    <a:pt x="4680" y="114"/>
                                  </a:lnTo>
                                  <a:lnTo>
                                    <a:pt x="4698" y="108"/>
                                  </a:lnTo>
                                  <a:lnTo>
                                    <a:pt x="4710" y="108"/>
                                  </a:lnTo>
                                  <a:lnTo>
                                    <a:pt x="4722" y="96"/>
                                  </a:lnTo>
                                  <a:lnTo>
                                    <a:pt x="4734" y="96"/>
                                  </a:lnTo>
                                  <a:lnTo>
                                    <a:pt x="4752" y="90"/>
                                  </a:lnTo>
                                  <a:lnTo>
                                    <a:pt x="4770" y="90"/>
                                  </a:lnTo>
                                  <a:lnTo>
                                    <a:pt x="4782" y="84"/>
                                  </a:lnTo>
                                  <a:lnTo>
                                    <a:pt x="4830" y="84"/>
                                  </a:lnTo>
                                  <a:lnTo>
                                    <a:pt x="4746" y="114"/>
                                  </a:lnTo>
                                  <a:lnTo>
                                    <a:pt x="4782" y="114"/>
                                  </a:lnTo>
                                  <a:lnTo>
                                    <a:pt x="4734" y="126"/>
                                  </a:lnTo>
                                  <a:lnTo>
                                    <a:pt x="4716" y="126"/>
                                  </a:lnTo>
                                  <a:lnTo>
                                    <a:pt x="4674" y="132"/>
                                  </a:lnTo>
                                  <a:lnTo>
                                    <a:pt x="4620" y="132"/>
                                  </a:lnTo>
                                  <a:lnTo>
                                    <a:pt x="4566" y="138"/>
                                  </a:lnTo>
                                  <a:lnTo>
                                    <a:pt x="4536" y="138"/>
                                  </a:lnTo>
                                  <a:lnTo>
                                    <a:pt x="4524" y="150"/>
                                  </a:lnTo>
                                  <a:lnTo>
                                    <a:pt x="4524" y="156"/>
                                  </a:lnTo>
                                  <a:lnTo>
                                    <a:pt x="4602" y="174"/>
                                  </a:lnTo>
                                  <a:lnTo>
                                    <a:pt x="4596" y="174"/>
                                  </a:lnTo>
                                  <a:lnTo>
                                    <a:pt x="4590" y="180"/>
                                  </a:lnTo>
                                  <a:lnTo>
                                    <a:pt x="4578" y="180"/>
                                  </a:lnTo>
                                  <a:lnTo>
                                    <a:pt x="4566" y="186"/>
                                  </a:lnTo>
                                  <a:lnTo>
                                    <a:pt x="4542" y="186"/>
                                  </a:lnTo>
                                  <a:lnTo>
                                    <a:pt x="4518" y="174"/>
                                  </a:lnTo>
                                  <a:lnTo>
                                    <a:pt x="4500" y="162"/>
                                  </a:lnTo>
                                  <a:lnTo>
                                    <a:pt x="4476" y="150"/>
                                  </a:lnTo>
                                  <a:lnTo>
                                    <a:pt x="4470" y="144"/>
                                  </a:lnTo>
                                  <a:lnTo>
                                    <a:pt x="4356" y="144"/>
                                  </a:lnTo>
                                  <a:lnTo>
                                    <a:pt x="4350" y="150"/>
                                  </a:lnTo>
                                  <a:lnTo>
                                    <a:pt x="4344" y="162"/>
                                  </a:lnTo>
                                  <a:lnTo>
                                    <a:pt x="4338" y="168"/>
                                  </a:lnTo>
                                  <a:lnTo>
                                    <a:pt x="4368" y="186"/>
                                  </a:lnTo>
                                  <a:lnTo>
                                    <a:pt x="4386" y="204"/>
                                  </a:lnTo>
                                  <a:lnTo>
                                    <a:pt x="4410" y="216"/>
                                  </a:lnTo>
                                  <a:lnTo>
                                    <a:pt x="4458" y="216"/>
                                  </a:lnTo>
                                  <a:lnTo>
                                    <a:pt x="4476" y="210"/>
                                  </a:lnTo>
                                  <a:lnTo>
                                    <a:pt x="4488" y="210"/>
                                  </a:lnTo>
                                  <a:lnTo>
                                    <a:pt x="4476" y="216"/>
                                  </a:lnTo>
                                  <a:lnTo>
                                    <a:pt x="4470" y="228"/>
                                  </a:lnTo>
                                  <a:lnTo>
                                    <a:pt x="4398" y="228"/>
                                  </a:lnTo>
                                  <a:lnTo>
                                    <a:pt x="4380" y="222"/>
                                  </a:lnTo>
                                  <a:lnTo>
                                    <a:pt x="4350" y="222"/>
                                  </a:lnTo>
                                  <a:lnTo>
                                    <a:pt x="4314" y="228"/>
                                  </a:lnTo>
                                  <a:lnTo>
                                    <a:pt x="4272" y="234"/>
                                  </a:lnTo>
                                  <a:lnTo>
                                    <a:pt x="4230" y="234"/>
                                  </a:lnTo>
                                  <a:lnTo>
                                    <a:pt x="4218" y="240"/>
                                  </a:lnTo>
                                  <a:lnTo>
                                    <a:pt x="4200" y="246"/>
                                  </a:lnTo>
                                  <a:lnTo>
                                    <a:pt x="4188" y="258"/>
                                  </a:lnTo>
                                  <a:lnTo>
                                    <a:pt x="4176" y="264"/>
                                  </a:lnTo>
                                  <a:lnTo>
                                    <a:pt x="4170" y="270"/>
                                  </a:lnTo>
                                  <a:lnTo>
                                    <a:pt x="4164" y="270"/>
                                  </a:lnTo>
                                  <a:lnTo>
                                    <a:pt x="4236" y="258"/>
                                  </a:lnTo>
                                  <a:lnTo>
                                    <a:pt x="4236" y="276"/>
                                  </a:lnTo>
                                  <a:lnTo>
                                    <a:pt x="4296" y="258"/>
                                  </a:lnTo>
                                  <a:lnTo>
                                    <a:pt x="4224" y="288"/>
                                  </a:lnTo>
                                  <a:lnTo>
                                    <a:pt x="4230" y="288"/>
                                  </a:lnTo>
                                  <a:lnTo>
                                    <a:pt x="4236" y="294"/>
                                  </a:lnTo>
                                  <a:lnTo>
                                    <a:pt x="4248" y="300"/>
                                  </a:lnTo>
                                  <a:lnTo>
                                    <a:pt x="4278" y="300"/>
                                  </a:lnTo>
                                  <a:lnTo>
                                    <a:pt x="4314" y="288"/>
                                  </a:lnTo>
                                  <a:lnTo>
                                    <a:pt x="4326" y="288"/>
                                  </a:lnTo>
                                  <a:lnTo>
                                    <a:pt x="4344" y="282"/>
                                  </a:lnTo>
                                  <a:lnTo>
                                    <a:pt x="4350" y="276"/>
                                  </a:lnTo>
                                  <a:lnTo>
                                    <a:pt x="4356" y="276"/>
                                  </a:lnTo>
                                  <a:lnTo>
                                    <a:pt x="4254" y="312"/>
                                  </a:lnTo>
                                  <a:lnTo>
                                    <a:pt x="4188" y="312"/>
                                  </a:lnTo>
                                  <a:lnTo>
                                    <a:pt x="4176" y="288"/>
                                  </a:lnTo>
                                  <a:lnTo>
                                    <a:pt x="4164" y="288"/>
                                  </a:lnTo>
                                  <a:lnTo>
                                    <a:pt x="4146" y="282"/>
                                  </a:lnTo>
                                  <a:lnTo>
                                    <a:pt x="4110" y="282"/>
                                  </a:lnTo>
                                  <a:lnTo>
                                    <a:pt x="4104" y="288"/>
                                  </a:lnTo>
                                  <a:lnTo>
                                    <a:pt x="4104" y="300"/>
                                  </a:lnTo>
                                  <a:lnTo>
                                    <a:pt x="4110" y="312"/>
                                  </a:lnTo>
                                  <a:lnTo>
                                    <a:pt x="4110" y="318"/>
                                  </a:lnTo>
                                  <a:lnTo>
                                    <a:pt x="4116" y="324"/>
                                  </a:lnTo>
                                  <a:lnTo>
                                    <a:pt x="4092" y="324"/>
                                  </a:lnTo>
                                  <a:lnTo>
                                    <a:pt x="4074" y="330"/>
                                  </a:lnTo>
                                  <a:lnTo>
                                    <a:pt x="4032" y="330"/>
                                  </a:lnTo>
                                  <a:lnTo>
                                    <a:pt x="4020" y="336"/>
                                  </a:lnTo>
                                  <a:lnTo>
                                    <a:pt x="4002" y="342"/>
                                  </a:lnTo>
                                  <a:lnTo>
                                    <a:pt x="3990" y="348"/>
                                  </a:lnTo>
                                  <a:lnTo>
                                    <a:pt x="3972" y="354"/>
                                  </a:lnTo>
                                  <a:lnTo>
                                    <a:pt x="3936" y="354"/>
                                  </a:lnTo>
                                  <a:lnTo>
                                    <a:pt x="3924" y="360"/>
                                  </a:lnTo>
                                  <a:lnTo>
                                    <a:pt x="3918" y="360"/>
                                  </a:lnTo>
                                  <a:lnTo>
                                    <a:pt x="3924" y="360"/>
                                  </a:lnTo>
                                  <a:lnTo>
                                    <a:pt x="3936" y="366"/>
                                  </a:lnTo>
                                  <a:lnTo>
                                    <a:pt x="3978" y="366"/>
                                  </a:lnTo>
                                  <a:lnTo>
                                    <a:pt x="3990" y="360"/>
                                  </a:lnTo>
                                  <a:lnTo>
                                    <a:pt x="3996" y="354"/>
                                  </a:lnTo>
                                  <a:lnTo>
                                    <a:pt x="3984" y="372"/>
                                  </a:lnTo>
                                  <a:lnTo>
                                    <a:pt x="4020" y="366"/>
                                  </a:lnTo>
                                  <a:lnTo>
                                    <a:pt x="4044" y="354"/>
                                  </a:lnTo>
                                  <a:lnTo>
                                    <a:pt x="4044" y="372"/>
                                  </a:lnTo>
                                  <a:lnTo>
                                    <a:pt x="4074" y="366"/>
                                  </a:lnTo>
                                  <a:lnTo>
                                    <a:pt x="4098" y="366"/>
                                  </a:lnTo>
                                  <a:lnTo>
                                    <a:pt x="4098" y="372"/>
                                  </a:lnTo>
                                  <a:lnTo>
                                    <a:pt x="4104" y="378"/>
                                  </a:lnTo>
                                  <a:lnTo>
                                    <a:pt x="4122" y="378"/>
                                  </a:lnTo>
                                  <a:lnTo>
                                    <a:pt x="4146" y="366"/>
                                  </a:lnTo>
                                  <a:lnTo>
                                    <a:pt x="4152" y="366"/>
                                  </a:lnTo>
                                  <a:lnTo>
                                    <a:pt x="4164" y="360"/>
                                  </a:lnTo>
                                  <a:lnTo>
                                    <a:pt x="4170" y="372"/>
                                  </a:lnTo>
                                  <a:lnTo>
                                    <a:pt x="4200" y="354"/>
                                  </a:lnTo>
                                  <a:lnTo>
                                    <a:pt x="4206" y="360"/>
                                  </a:lnTo>
                                  <a:lnTo>
                                    <a:pt x="4212" y="372"/>
                                  </a:lnTo>
                                  <a:lnTo>
                                    <a:pt x="4224" y="372"/>
                                  </a:lnTo>
                                  <a:lnTo>
                                    <a:pt x="4236" y="366"/>
                                  </a:lnTo>
                                  <a:lnTo>
                                    <a:pt x="4242" y="360"/>
                                  </a:lnTo>
                                  <a:lnTo>
                                    <a:pt x="4248" y="360"/>
                                  </a:lnTo>
                                  <a:lnTo>
                                    <a:pt x="4254" y="366"/>
                                  </a:lnTo>
                                  <a:lnTo>
                                    <a:pt x="4266" y="372"/>
                                  </a:lnTo>
                                  <a:lnTo>
                                    <a:pt x="4284" y="372"/>
                                  </a:lnTo>
                                  <a:lnTo>
                                    <a:pt x="4290" y="366"/>
                                  </a:lnTo>
                                  <a:lnTo>
                                    <a:pt x="4290" y="360"/>
                                  </a:lnTo>
                                  <a:lnTo>
                                    <a:pt x="4284" y="354"/>
                                  </a:lnTo>
                                  <a:lnTo>
                                    <a:pt x="4338" y="372"/>
                                  </a:lnTo>
                                  <a:lnTo>
                                    <a:pt x="4344" y="378"/>
                                  </a:lnTo>
                                  <a:lnTo>
                                    <a:pt x="4350" y="390"/>
                                  </a:lnTo>
                                  <a:lnTo>
                                    <a:pt x="4374" y="390"/>
                                  </a:lnTo>
                                  <a:lnTo>
                                    <a:pt x="4410" y="378"/>
                                  </a:lnTo>
                                  <a:lnTo>
                                    <a:pt x="4440" y="372"/>
                                  </a:lnTo>
                                  <a:lnTo>
                                    <a:pt x="4476" y="372"/>
                                  </a:lnTo>
                                  <a:lnTo>
                                    <a:pt x="4494" y="366"/>
                                  </a:lnTo>
                                  <a:lnTo>
                                    <a:pt x="4506" y="360"/>
                                  </a:lnTo>
                                  <a:lnTo>
                                    <a:pt x="4524" y="342"/>
                                  </a:lnTo>
                                  <a:lnTo>
                                    <a:pt x="4464" y="342"/>
                                  </a:lnTo>
                                  <a:lnTo>
                                    <a:pt x="4470" y="336"/>
                                  </a:lnTo>
                                  <a:lnTo>
                                    <a:pt x="4470" y="330"/>
                                  </a:lnTo>
                                  <a:lnTo>
                                    <a:pt x="4416" y="330"/>
                                  </a:lnTo>
                                  <a:lnTo>
                                    <a:pt x="4362" y="318"/>
                                  </a:lnTo>
                                  <a:lnTo>
                                    <a:pt x="4380" y="300"/>
                                  </a:lnTo>
                                  <a:lnTo>
                                    <a:pt x="4440" y="318"/>
                                  </a:lnTo>
                                  <a:lnTo>
                                    <a:pt x="4452" y="318"/>
                                  </a:lnTo>
                                  <a:lnTo>
                                    <a:pt x="4488" y="312"/>
                                  </a:lnTo>
                                  <a:lnTo>
                                    <a:pt x="4566" y="312"/>
                                  </a:lnTo>
                                  <a:lnTo>
                                    <a:pt x="4578" y="300"/>
                                  </a:lnTo>
                                  <a:lnTo>
                                    <a:pt x="4578" y="288"/>
                                  </a:lnTo>
                                  <a:lnTo>
                                    <a:pt x="4584" y="288"/>
                                  </a:lnTo>
                                  <a:lnTo>
                                    <a:pt x="4590" y="282"/>
                                  </a:lnTo>
                                  <a:lnTo>
                                    <a:pt x="4608" y="282"/>
                                  </a:lnTo>
                                  <a:lnTo>
                                    <a:pt x="4626" y="276"/>
                                  </a:lnTo>
                                  <a:lnTo>
                                    <a:pt x="4662" y="276"/>
                                  </a:lnTo>
                                  <a:lnTo>
                                    <a:pt x="4680" y="270"/>
                                  </a:lnTo>
                                  <a:lnTo>
                                    <a:pt x="4710" y="270"/>
                                  </a:lnTo>
                                  <a:lnTo>
                                    <a:pt x="4722" y="264"/>
                                  </a:lnTo>
                                  <a:lnTo>
                                    <a:pt x="4728" y="264"/>
                                  </a:lnTo>
                                  <a:lnTo>
                                    <a:pt x="4704" y="246"/>
                                  </a:lnTo>
                                  <a:lnTo>
                                    <a:pt x="4746" y="246"/>
                                  </a:lnTo>
                                  <a:lnTo>
                                    <a:pt x="4770" y="240"/>
                                  </a:lnTo>
                                  <a:lnTo>
                                    <a:pt x="4782" y="234"/>
                                  </a:lnTo>
                                  <a:lnTo>
                                    <a:pt x="4776" y="228"/>
                                  </a:lnTo>
                                  <a:lnTo>
                                    <a:pt x="4770" y="228"/>
                                  </a:lnTo>
                                  <a:lnTo>
                                    <a:pt x="4758" y="222"/>
                                  </a:lnTo>
                                  <a:lnTo>
                                    <a:pt x="4746" y="222"/>
                                  </a:lnTo>
                                  <a:lnTo>
                                    <a:pt x="4734" y="216"/>
                                  </a:lnTo>
                                  <a:lnTo>
                                    <a:pt x="4686" y="216"/>
                                  </a:lnTo>
                                  <a:lnTo>
                                    <a:pt x="4674" y="210"/>
                                  </a:lnTo>
                                  <a:lnTo>
                                    <a:pt x="4662" y="210"/>
                                  </a:lnTo>
                                  <a:lnTo>
                                    <a:pt x="4662" y="204"/>
                                  </a:lnTo>
                                  <a:lnTo>
                                    <a:pt x="4674" y="198"/>
                                  </a:lnTo>
                                  <a:lnTo>
                                    <a:pt x="4686" y="198"/>
                                  </a:lnTo>
                                  <a:lnTo>
                                    <a:pt x="4704" y="192"/>
                                  </a:lnTo>
                                  <a:lnTo>
                                    <a:pt x="4716" y="186"/>
                                  </a:lnTo>
                                  <a:lnTo>
                                    <a:pt x="4764" y="186"/>
                                  </a:lnTo>
                                  <a:lnTo>
                                    <a:pt x="4782" y="192"/>
                                  </a:lnTo>
                                  <a:lnTo>
                                    <a:pt x="4860" y="192"/>
                                  </a:lnTo>
                                  <a:lnTo>
                                    <a:pt x="4878" y="186"/>
                                  </a:lnTo>
                                  <a:lnTo>
                                    <a:pt x="4902" y="186"/>
                                  </a:lnTo>
                                  <a:lnTo>
                                    <a:pt x="4896" y="180"/>
                                  </a:lnTo>
                                  <a:lnTo>
                                    <a:pt x="4878" y="180"/>
                                  </a:lnTo>
                                  <a:lnTo>
                                    <a:pt x="4866" y="174"/>
                                  </a:lnTo>
                                  <a:lnTo>
                                    <a:pt x="4872" y="168"/>
                                  </a:lnTo>
                                  <a:lnTo>
                                    <a:pt x="4902" y="162"/>
                                  </a:lnTo>
                                  <a:lnTo>
                                    <a:pt x="4944" y="168"/>
                                  </a:lnTo>
                                  <a:lnTo>
                                    <a:pt x="4974" y="174"/>
                                  </a:lnTo>
                                  <a:lnTo>
                                    <a:pt x="4986" y="174"/>
                                  </a:lnTo>
                                  <a:lnTo>
                                    <a:pt x="4992" y="168"/>
                                  </a:lnTo>
                                  <a:lnTo>
                                    <a:pt x="4992" y="150"/>
                                  </a:lnTo>
                                  <a:lnTo>
                                    <a:pt x="5070" y="156"/>
                                  </a:lnTo>
                                  <a:lnTo>
                                    <a:pt x="5070" y="132"/>
                                  </a:lnTo>
                                  <a:lnTo>
                                    <a:pt x="5082" y="132"/>
                                  </a:lnTo>
                                  <a:lnTo>
                                    <a:pt x="5094" y="138"/>
                                  </a:lnTo>
                                  <a:lnTo>
                                    <a:pt x="5112" y="138"/>
                                  </a:lnTo>
                                  <a:lnTo>
                                    <a:pt x="5136" y="126"/>
                                  </a:lnTo>
                                  <a:lnTo>
                                    <a:pt x="5148" y="126"/>
                                  </a:lnTo>
                                  <a:lnTo>
                                    <a:pt x="5154" y="120"/>
                                  </a:lnTo>
                                  <a:lnTo>
                                    <a:pt x="5172" y="120"/>
                                  </a:lnTo>
                                  <a:lnTo>
                                    <a:pt x="5208" y="114"/>
                                  </a:lnTo>
                                  <a:lnTo>
                                    <a:pt x="5256" y="102"/>
                                  </a:lnTo>
                                  <a:lnTo>
                                    <a:pt x="5298" y="96"/>
                                  </a:lnTo>
                                  <a:lnTo>
                                    <a:pt x="5322" y="90"/>
                                  </a:lnTo>
                                  <a:lnTo>
                                    <a:pt x="5340" y="90"/>
                                  </a:lnTo>
                                  <a:lnTo>
                                    <a:pt x="5346" y="84"/>
                                  </a:lnTo>
                                  <a:lnTo>
                                    <a:pt x="5238" y="84"/>
                                  </a:lnTo>
                                  <a:lnTo>
                                    <a:pt x="5214" y="96"/>
                                  </a:lnTo>
                                  <a:lnTo>
                                    <a:pt x="5142" y="96"/>
                                  </a:lnTo>
                                  <a:lnTo>
                                    <a:pt x="5226" y="90"/>
                                  </a:lnTo>
                                  <a:lnTo>
                                    <a:pt x="5220" y="78"/>
                                  </a:lnTo>
                                  <a:lnTo>
                                    <a:pt x="5268" y="84"/>
                                  </a:lnTo>
                                  <a:lnTo>
                                    <a:pt x="5274" y="78"/>
                                  </a:lnTo>
                                  <a:lnTo>
                                    <a:pt x="5286" y="72"/>
                                  </a:lnTo>
                                  <a:lnTo>
                                    <a:pt x="5358" y="72"/>
                                  </a:lnTo>
                                  <a:lnTo>
                                    <a:pt x="5406" y="66"/>
                                  </a:lnTo>
                                  <a:lnTo>
                                    <a:pt x="5454" y="66"/>
                                  </a:lnTo>
                                  <a:lnTo>
                                    <a:pt x="5484" y="60"/>
                                  </a:lnTo>
                                  <a:lnTo>
                                    <a:pt x="5496" y="60"/>
                                  </a:lnTo>
                                  <a:lnTo>
                                    <a:pt x="5514" y="54"/>
                                  </a:lnTo>
                                  <a:lnTo>
                                    <a:pt x="5532" y="54"/>
                                  </a:lnTo>
                                  <a:lnTo>
                                    <a:pt x="5550" y="48"/>
                                  </a:lnTo>
                                  <a:lnTo>
                                    <a:pt x="5562" y="42"/>
                                  </a:lnTo>
                                  <a:lnTo>
                                    <a:pt x="5574" y="42"/>
                                  </a:lnTo>
                                  <a:lnTo>
                                    <a:pt x="5574" y="36"/>
                                  </a:lnTo>
                                  <a:close/>
                                  <a:moveTo>
                                    <a:pt x="4032" y="966"/>
                                  </a:moveTo>
                                  <a:lnTo>
                                    <a:pt x="4086" y="966"/>
                                  </a:lnTo>
                                  <a:lnTo>
                                    <a:pt x="4134" y="942"/>
                                  </a:lnTo>
                                  <a:lnTo>
                                    <a:pt x="4140" y="930"/>
                                  </a:lnTo>
                                  <a:lnTo>
                                    <a:pt x="4134" y="918"/>
                                  </a:lnTo>
                                  <a:lnTo>
                                    <a:pt x="4134" y="912"/>
                                  </a:lnTo>
                                  <a:lnTo>
                                    <a:pt x="4122" y="906"/>
                                  </a:lnTo>
                                  <a:lnTo>
                                    <a:pt x="4074" y="906"/>
                                  </a:lnTo>
                                  <a:lnTo>
                                    <a:pt x="4062" y="912"/>
                                  </a:lnTo>
                                  <a:lnTo>
                                    <a:pt x="4050" y="912"/>
                                  </a:lnTo>
                                  <a:lnTo>
                                    <a:pt x="4026" y="924"/>
                                  </a:lnTo>
                                  <a:lnTo>
                                    <a:pt x="4014" y="936"/>
                                  </a:lnTo>
                                  <a:lnTo>
                                    <a:pt x="4002" y="942"/>
                                  </a:lnTo>
                                  <a:lnTo>
                                    <a:pt x="4002" y="954"/>
                                  </a:lnTo>
                                  <a:lnTo>
                                    <a:pt x="4014" y="960"/>
                                  </a:lnTo>
                                  <a:lnTo>
                                    <a:pt x="4032" y="966"/>
                                  </a:lnTo>
                                  <a:close/>
                                  <a:moveTo>
                                    <a:pt x="4014" y="840"/>
                                  </a:moveTo>
                                  <a:lnTo>
                                    <a:pt x="4002" y="840"/>
                                  </a:lnTo>
                                  <a:lnTo>
                                    <a:pt x="3990" y="846"/>
                                  </a:lnTo>
                                  <a:lnTo>
                                    <a:pt x="3984" y="852"/>
                                  </a:lnTo>
                                  <a:lnTo>
                                    <a:pt x="3972" y="852"/>
                                  </a:lnTo>
                                  <a:lnTo>
                                    <a:pt x="3990" y="852"/>
                                  </a:lnTo>
                                  <a:lnTo>
                                    <a:pt x="4008" y="846"/>
                                  </a:lnTo>
                                  <a:lnTo>
                                    <a:pt x="4026" y="846"/>
                                  </a:lnTo>
                                  <a:lnTo>
                                    <a:pt x="4044" y="840"/>
                                  </a:lnTo>
                                  <a:lnTo>
                                    <a:pt x="4050" y="834"/>
                                  </a:lnTo>
                                  <a:lnTo>
                                    <a:pt x="4056" y="834"/>
                                  </a:lnTo>
                                  <a:lnTo>
                                    <a:pt x="4068" y="822"/>
                                  </a:lnTo>
                                  <a:lnTo>
                                    <a:pt x="4050" y="822"/>
                                  </a:lnTo>
                                  <a:lnTo>
                                    <a:pt x="4044" y="828"/>
                                  </a:lnTo>
                                  <a:lnTo>
                                    <a:pt x="4032" y="828"/>
                                  </a:lnTo>
                                  <a:lnTo>
                                    <a:pt x="4020" y="834"/>
                                  </a:lnTo>
                                  <a:lnTo>
                                    <a:pt x="4014" y="840"/>
                                  </a:lnTo>
                                  <a:close/>
                                  <a:moveTo>
                                    <a:pt x="4122" y="822"/>
                                  </a:moveTo>
                                  <a:lnTo>
                                    <a:pt x="4104" y="822"/>
                                  </a:lnTo>
                                  <a:lnTo>
                                    <a:pt x="4098" y="828"/>
                                  </a:lnTo>
                                  <a:lnTo>
                                    <a:pt x="4098" y="840"/>
                                  </a:lnTo>
                                  <a:lnTo>
                                    <a:pt x="4104" y="846"/>
                                  </a:lnTo>
                                  <a:lnTo>
                                    <a:pt x="4110" y="840"/>
                                  </a:lnTo>
                                  <a:lnTo>
                                    <a:pt x="4116" y="840"/>
                                  </a:lnTo>
                                  <a:lnTo>
                                    <a:pt x="4128" y="828"/>
                                  </a:lnTo>
                                  <a:lnTo>
                                    <a:pt x="4122" y="822"/>
                                  </a:lnTo>
                                  <a:close/>
                                  <a:moveTo>
                                    <a:pt x="3528" y="1062"/>
                                  </a:moveTo>
                                  <a:lnTo>
                                    <a:pt x="3522" y="1062"/>
                                  </a:lnTo>
                                  <a:lnTo>
                                    <a:pt x="3504" y="1080"/>
                                  </a:lnTo>
                                  <a:lnTo>
                                    <a:pt x="3504" y="1086"/>
                                  </a:lnTo>
                                  <a:lnTo>
                                    <a:pt x="3510" y="1092"/>
                                  </a:lnTo>
                                  <a:lnTo>
                                    <a:pt x="3528" y="1092"/>
                                  </a:lnTo>
                                  <a:lnTo>
                                    <a:pt x="3534" y="1086"/>
                                  </a:lnTo>
                                  <a:lnTo>
                                    <a:pt x="3540" y="1074"/>
                                  </a:lnTo>
                                  <a:lnTo>
                                    <a:pt x="3540" y="1068"/>
                                  </a:lnTo>
                                  <a:lnTo>
                                    <a:pt x="3534" y="1062"/>
                                  </a:lnTo>
                                  <a:lnTo>
                                    <a:pt x="3528" y="1062"/>
                                  </a:lnTo>
                                  <a:close/>
                                  <a:moveTo>
                                    <a:pt x="3588" y="1062"/>
                                  </a:moveTo>
                                  <a:lnTo>
                                    <a:pt x="3582" y="1062"/>
                                  </a:lnTo>
                                  <a:lnTo>
                                    <a:pt x="3576" y="1068"/>
                                  </a:lnTo>
                                  <a:lnTo>
                                    <a:pt x="3576" y="1080"/>
                                  </a:lnTo>
                                  <a:lnTo>
                                    <a:pt x="3582" y="1086"/>
                                  </a:lnTo>
                                  <a:lnTo>
                                    <a:pt x="3594" y="1086"/>
                                  </a:lnTo>
                                  <a:lnTo>
                                    <a:pt x="3600" y="1080"/>
                                  </a:lnTo>
                                  <a:lnTo>
                                    <a:pt x="3600" y="1068"/>
                                  </a:lnTo>
                                  <a:lnTo>
                                    <a:pt x="3588" y="1062"/>
                                  </a:lnTo>
                                  <a:close/>
                                  <a:moveTo>
                                    <a:pt x="3756" y="1242"/>
                                  </a:moveTo>
                                  <a:lnTo>
                                    <a:pt x="3744" y="1248"/>
                                  </a:lnTo>
                                  <a:lnTo>
                                    <a:pt x="3744" y="1260"/>
                                  </a:lnTo>
                                  <a:lnTo>
                                    <a:pt x="3750" y="1266"/>
                                  </a:lnTo>
                                  <a:lnTo>
                                    <a:pt x="3762" y="1272"/>
                                  </a:lnTo>
                                  <a:lnTo>
                                    <a:pt x="3768" y="1272"/>
                                  </a:lnTo>
                                  <a:lnTo>
                                    <a:pt x="3786" y="1254"/>
                                  </a:lnTo>
                                  <a:lnTo>
                                    <a:pt x="3786" y="1242"/>
                                  </a:lnTo>
                                  <a:lnTo>
                                    <a:pt x="3780" y="1236"/>
                                  </a:lnTo>
                                  <a:lnTo>
                                    <a:pt x="3768" y="1236"/>
                                  </a:lnTo>
                                  <a:lnTo>
                                    <a:pt x="3756" y="1242"/>
                                  </a:lnTo>
                                  <a:close/>
                                  <a:moveTo>
                                    <a:pt x="3984" y="2532"/>
                                  </a:moveTo>
                                  <a:lnTo>
                                    <a:pt x="3948" y="2520"/>
                                  </a:lnTo>
                                  <a:lnTo>
                                    <a:pt x="3942" y="2514"/>
                                  </a:lnTo>
                                  <a:lnTo>
                                    <a:pt x="3936" y="2514"/>
                                  </a:lnTo>
                                  <a:lnTo>
                                    <a:pt x="3924" y="2526"/>
                                  </a:lnTo>
                                  <a:lnTo>
                                    <a:pt x="3930" y="2532"/>
                                  </a:lnTo>
                                  <a:lnTo>
                                    <a:pt x="3942" y="2538"/>
                                  </a:lnTo>
                                  <a:lnTo>
                                    <a:pt x="3948" y="2544"/>
                                  </a:lnTo>
                                  <a:lnTo>
                                    <a:pt x="3954" y="2544"/>
                                  </a:lnTo>
                                  <a:lnTo>
                                    <a:pt x="3960" y="2550"/>
                                  </a:lnTo>
                                  <a:lnTo>
                                    <a:pt x="3996" y="2550"/>
                                  </a:lnTo>
                                  <a:lnTo>
                                    <a:pt x="4008" y="2556"/>
                                  </a:lnTo>
                                  <a:lnTo>
                                    <a:pt x="4020" y="2556"/>
                                  </a:lnTo>
                                  <a:lnTo>
                                    <a:pt x="4038" y="2538"/>
                                  </a:lnTo>
                                  <a:lnTo>
                                    <a:pt x="4008" y="2538"/>
                                  </a:lnTo>
                                  <a:lnTo>
                                    <a:pt x="3984" y="2532"/>
                                  </a:lnTo>
                                  <a:close/>
                                  <a:moveTo>
                                    <a:pt x="4098" y="2280"/>
                                  </a:moveTo>
                                  <a:lnTo>
                                    <a:pt x="4092" y="2280"/>
                                  </a:lnTo>
                                  <a:lnTo>
                                    <a:pt x="4086" y="2274"/>
                                  </a:lnTo>
                                  <a:lnTo>
                                    <a:pt x="4050" y="2274"/>
                                  </a:lnTo>
                                  <a:lnTo>
                                    <a:pt x="4032" y="2268"/>
                                  </a:lnTo>
                                  <a:lnTo>
                                    <a:pt x="3996" y="2268"/>
                                  </a:lnTo>
                                  <a:lnTo>
                                    <a:pt x="4002" y="2274"/>
                                  </a:lnTo>
                                  <a:lnTo>
                                    <a:pt x="4008" y="2274"/>
                                  </a:lnTo>
                                  <a:lnTo>
                                    <a:pt x="4014" y="2280"/>
                                  </a:lnTo>
                                  <a:lnTo>
                                    <a:pt x="4026" y="2286"/>
                                  </a:lnTo>
                                  <a:lnTo>
                                    <a:pt x="4032" y="2286"/>
                                  </a:lnTo>
                                  <a:lnTo>
                                    <a:pt x="4032" y="2304"/>
                                  </a:lnTo>
                                  <a:lnTo>
                                    <a:pt x="4044" y="2304"/>
                                  </a:lnTo>
                                  <a:lnTo>
                                    <a:pt x="4080" y="2310"/>
                                  </a:lnTo>
                                  <a:lnTo>
                                    <a:pt x="4128" y="2316"/>
                                  </a:lnTo>
                                  <a:lnTo>
                                    <a:pt x="4164" y="2316"/>
                                  </a:lnTo>
                                  <a:lnTo>
                                    <a:pt x="4170" y="2310"/>
                                  </a:lnTo>
                                  <a:lnTo>
                                    <a:pt x="4170" y="2304"/>
                                  </a:lnTo>
                                  <a:lnTo>
                                    <a:pt x="4164" y="2304"/>
                                  </a:lnTo>
                                  <a:lnTo>
                                    <a:pt x="4152" y="2292"/>
                                  </a:lnTo>
                                  <a:lnTo>
                                    <a:pt x="4128" y="2286"/>
                                  </a:lnTo>
                                  <a:lnTo>
                                    <a:pt x="4098" y="2280"/>
                                  </a:lnTo>
                                  <a:close/>
                                  <a:moveTo>
                                    <a:pt x="4194" y="2550"/>
                                  </a:moveTo>
                                  <a:lnTo>
                                    <a:pt x="4164" y="2550"/>
                                  </a:lnTo>
                                  <a:lnTo>
                                    <a:pt x="4152" y="2556"/>
                                  </a:lnTo>
                                  <a:lnTo>
                                    <a:pt x="4146" y="2562"/>
                                  </a:lnTo>
                                  <a:lnTo>
                                    <a:pt x="4182" y="2526"/>
                                  </a:lnTo>
                                  <a:lnTo>
                                    <a:pt x="4176" y="2520"/>
                                  </a:lnTo>
                                  <a:lnTo>
                                    <a:pt x="4152" y="2520"/>
                                  </a:lnTo>
                                  <a:lnTo>
                                    <a:pt x="4140" y="2526"/>
                                  </a:lnTo>
                                  <a:lnTo>
                                    <a:pt x="4128" y="2538"/>
                                  </a:lnTo>
                                  <a:lnTo>
                                    <a:pt x="4104" y="2574"/>
                                  </a:lnTo>
                                  <a:lnTo>
                                    <a:pt x="4164" y="2568"/>
                                  </a:lnTo>
                                  <a:lnTo>
                                    <a:pt x="4176" y="2568"/>
                                  </a:lnTo>
                                  <a:lnTo>
                                    <a:pt x="4182" y="2562"/>
                                  </a:lnTo>
                                  <a:lnTo>
                                    <a:pt x="4194" y="2562"/>
                                  </a:lnTo>
                                  <a:lnTo>
                                    <a:pt x="4200" y="2556"/>
                                  </a:lnTo>
                                  <a:lnTo>
                                    <a:pt x="4200" y="2550"/>
                                  </a:lnTo>
                                  <a:lnTo>
                                    <a:pt x="4194" y="2550"/>
                                  </a:lnTo>
                                  <a:close/>
                                  <a:moveTo>
                                    <a:pt x="4590" y="1962"/>
                                  </a:moveTo>
                                  <a:lnTo>
                                    <a:pt x="4578" y="1974"/>
                                  </a:lnTo>
                                  <a:lnTo>
                                    <a:pt x="4578" y="1980"/>
                                  </a:lnTo>
                                  <a:lnTo>
                                    <a:pt x="4572" y="1986"/>
                                  </a:lnTo>
                                  <a:lnTo>
                                    <a:pt x="4566" y="1986"/>
                                  </a:lnTo>
                                  <a:lnTo>
                                    <a:pt x="4554" y="1974"/>
                                  </a:lnTo>
                                  <a:lnTo>
                                    <a:pt x="4554" y="1962"/>
                                  </a:lnTo>
                                  <a:lnTo>
                                    <a:pt x="4566" y="1962"/>
                                  </a:lnTo>
                                  <a:lnTo>
                                    <a:pt x="4572" y="1956"/>
                                  </a:lnTo>
                                  <a:lnTo>
                                    <a:pt x="4566" y="1932"/>
                                  </a:lnTo>
                                  <a:lnTo>
                                    <a:pt x="4536" y="1926"/>
                                  </a:lnTo>
                                  <a:lnTo>
                                    <a:pt x="4530" y="1926"/>
                                  </a:lnTo>
                                  <a:lnTo>
                                    <a:pt x="4524" y="1932"/>
                                  </a:lnTo>
                                  <a:lnTo>
                                    <a:pt x="4512" y="1938"/>
                                  </a:lnTo>
                                  <a:lnTo>
                                    <a:pt x="4494" y="1944"/>
                                  </a:lnTo>
                                  <a:lnTo>
                                    <a:pt x="4470" y="1956"/>
                                  </a:lnTo>
                                  <a:lnTo>
                                    <a:pt x="4464" y="1962"/>
                                  </a:lnTo>
                                  <a:lnTo>
                                    <a:pt x="4458" y="1962"/>
                                  </a:lnTo>
                                  <a:lnTo>
                                    <a:pt x="4446" y="1968"/>
                                  </a:lnTo>
                                  <a:lnTo>
                                    <a:pt x="4434" y="1968"/>
                                  </a:lnTo>
                                  <a:lnTo>
                                    <a:pt x="4416" y="1974"/>
                                  </a:lnTo>
                                  <a:lnTo>
                                    <a:pt x="4404" y="1974"/>
                                  </a:lnTo>
                                  <a:lnTo>
                                    <a:pt x="4374" y="1998"/>
                                  </a:lnTo>
                                  <a:lnTo>
                                    <a:pt x="4386" y="1974"/>
                                  </a:lnTo>
                                  <a:lnTo>
                                    <a:pt x="4362" y="1956"/>
                                  </a:lnTo>
                                  <a:lnTo>
                                    <a:pt x="4398" y="1968"/>
                                  </a:lnTo>
                                  <a:lnTo>
                                    <a:pt x="4410" y="1956"/>
                                  </a:lnTo>
                                  <a:lnTo>
                                    <a:pt x="4440" y="1950"/>
                                  </a:lnTo>
                                  <a:lnTo>
                                    <a:pt x="4440" y="1932"/>
                                  </a:lnTo>
                                  <a:lnTo>
                                    <a:pt x="4494" y="1932"/>
                                  </a:lnTo>
                                  <a:lnTo>
                                    <a:pt x="4518" y="1920"/>
                                  </a:lnTo>
                                  <a:lnTo>
                                    <a:pt x="4524" y="1914"/>
                                  </a:lnTo>
                                  <a:lnTo>
                                    <a:pt x="4536" y="1908"/>
                                  </a:lnTo>
                                  <a:lnTo>
                                    <a:pt x="4608" y="1908"/>
                                  </a:lnTo>
                                  <a:lnTo>
                                    <a:pt x="4602" y="1902"/>
                                  </a:lnTo>
                                  <a:lnTo>
                                    <a:pt x="4596" y="1902"/>
                                  </a:lnTo>
                                  <a:lnTo>
                                    <a:pt x="4584" y="1896"/>
                                  </a:lnTo>
                                  <a:lnTo>
                                    <a:pt x="4578" y="1890"/>
                                  </a:lnTo>
                                  <a:lnTo>
                                    <a:pt x="4578" y="1866"/>
                                  </a:lnTo>
                                  <a:lnTo>
                                    <a:pt x="4572" y="1866"/>
                                  </a:lnTo>
                                  <a:lnTo>
                                    <a:pt x="4566" y="1872"/>
                                  </a:lnTo>
                                  <a:lnTo>
                                    <a:pt x="4542" y="1872"/>
                                  </a:lnTo>
                                  <a:lnTo>
                                    <a:pt x="4530" y="1878"/>
                                  </a:lnTo>
                                  <a:lnTo>
                                    <a:pt x="4518" y="1878"/>
                                  </a:lnTo>
                                  <a:lnTo>
                                    <a:pt x="4518" y="1866"/>
                                  </a:lnTo>
                                  <a:lnTo>
                                    <a:pt x="4512" y="1860"/>
                                  </a:lnTo>
                                  <a:lnTo>
                                    <a:pt x="4452" y="1878"/>
                                  </a:lnTo>
                                  <a:lnTo>
                                    <a:pt x="4458" y="1848"/>
                                  </a:lnTo>
                                  <a:lnTo>
                                    <a:pt x="4410" y="1860"/>
                                  </a:lnTo>
                                  <a:lnTo>
                                    <a:pt x="4416" y="1854"/>
                                  </a:lnTo>
                                  <a:lnTo>
                                    <a:pt x="4422" y="1842"/>
                                  </a:lnTo>
                                  <a:lnTo>
                                    <a:pt x="4440" y="1824"/>
                                  </a:lnTo>
                                  <a:lnTo>
                                    <a:pt x="4446" y="1812"/>
                                  </a:lnTo>
                                  <a:lnTo>
                                    <a:pt x="4446" y="1800"/>
                                  </a:lnTo>
                                  <a:lnTo>
                                    <a:pt x="4434" y="1800"/>
                                  </a:lnTo>
                                  <a:lnTo>
                                    <a:pt x="4422" y="1794"/>
                                  </a:lnTo>
                                  <a:lnTo>
                                    <a:pt x="4398" y="1794"/>
                                  </a:lnTo>
                                  <a:lnTo>
                                    <a:pt x="4404" y="1770"/>
                                  </a:lnTo>
                                  <a:lnTo>
                                    <a:pt x="4368" y="1770"/>
                                  </a:lnTo>
                                  <a:lnTo>
                                    <a:pt x="4380" y="1752"/>
                                  </a:lnTo>
                                  <a:lnTo>
                                    <a:pt x="4356" y="1728"/>
                                  </a:lnTo>
                                  <a:lnTo>
                                    <a:pt x="4368" y="1728"/>
                                  </a:lnTo>
                                  <a:lnTo>
                                    <a:pt x="4380" y="1734"/>
                                  </a:lnTo>
                                  <a:lnTo>
                                    <a:pt x="4404" y="1734"/>
                                  </a:lnTo>
                                  <a:lnTo>
                                    <a:pt x="4410" y="1728"/>
                                  </a:lnTo>
                                  <a:lnTo>
                                    <a:pt x="4422" y="1722"/>
                                  </a:lnTo>
                                  <a:lnTo>
                                    <a:pt x="4434" y="1710"/>
                                  </a:lnTo>
                                  <a:lnTo>
                                    <a:pt x="4440" y="1710"/>
                                  </a:lnTo>
                                  <a:lnTo>
                                    <a:pt x="4398" y="1686"/>
                                  </a:lnTo>
                                  <a:lnTo>
                                    <a:pt x="4446" y="1656"/>
                                  </a:lnTo>
                                  <a:lnTo>
                                    <a:pt x="4398" y="1632"/>
                                  </a:lnTo>
                                  <a:lnTo>
                                    <a:pt x="4350" y="1638"/>
                                  </a:lnTo>
                                  <a:lnTo>
                                    <a:pt x="4404" y="1614"/>
                                  </a:lnTo>
                                  <a:lnTo>
                                    <a:pt x="4368" y="1608"/>
                                  </a:lnTo>
                                  <a:lnTo>
                                    <a:pt x="4410" y="1584"/>
                                  </a:lnTo>
                                  <a:lnTo>
                                    <a:pt x="4404" y="1560"/>
                                  </a:lnTo>
                                  <a:lnTo>
                                    <a:pt x="4374" y="1560"/>
                                  </a:lnTo>
                                  <a:lnTo>
                                    <a:pt x="4380" y="1554"/>
                                  </a:lnTo>
                                  <a:lnTo>
                                    <a:pt x="4392" y="1530"/>
                                  </a:lnTo>
                                  <a:lnTo>
                                    <a:pt x="4374" y="1494"/>
                                  </a:lnTo>
                                  <a:lnTo>
                                    <a:pt x="4362" y="1494"/>
                                  </a:lnTo>
                                  <a:lnTo>
                                    <a:pt x="4374" y="1470"/>
                                  </a:lnTo>
                                  <a:lnTo>
                                    <a:pt x="4362" y="1476"/>
                                  </a:lnTo>
                                  <a:lnTo>
                                    <a:pt x="4356" y="1482"/>
                                  </a:lnTo>
                                  <a:lnTo>
                                    <a:pt x="4344" y="1488"/>
                                  </a:lnTo>
                                  <a:lnTo>
                                    <a:pt x="4332" y="1500"/>
                                  </a:lnTo>
                                  <a:lnTo>
                                    <a:pt x="4332" y="1518"/>
                                  </a:lnTo>
                                  <a:lnTo>
                                    <a:pt x="4302" y="1506"/>
                                  </a:lnTo>
                                  <a:lnTo>
                                    <a:pt x="4308" y="1542"/>
                                  </a:lnTo>
                                  <a:lnTo>
                                    <a:pt x="4284" y="1542"/>
                                  </a:lnTo>
                                  <a:lnTo>
                                    <a:pt x="4272" y="1560"/>
                                  </a:lnTo>
                                  <a:lnTo>
                                    <a:pt x="4278" y="1572"/>
                                  </a:lnTo>
                                  <a:lnTo>
                                    <a:pt x="4254" y="1572"/>
                                  </a:lnTo>
                                  <a:lnTo>
                                    <a:pt x="4230" y="1614"/>
                                  </a:lnTo>
                                  <a:lnTo>
                                    <a:pt x="4218" y="1614"/>
                                  </a:lnTo>
                                  <a:lnTo>
                                    <a:pt x="4236" y="1578"/>
                                  </a:lnTo>
                                  <a:lnTo>
                                    <a:pt x="4224" y="1566"/>
                                  </a:lnTo>
                                  <a:lnTo>
                                    <a:pt x="4212" y="1566"/>
                                  </a:lnTo>
                                  <a:lnTo>
                                    <a:pt x="4194" y="1584"/>
                                  </a:lnTo>
                                  <a:lnTo>
                                    <a:pt x="4182" y="1590"/>
                                  </a:lnTo>
                                  <a:lnTo>
                                    <a:pt x="4176" y="1596"/>
                                  </a:lnTo>
                                  <a:lnTo>
                                    <a:pt x="4164" y="1602"/>
                                  </a:lnTo>
                                  <a:lnTo>
                                    <a:pt x="4158" y="1608"/>
                                  </a:lnTo>
                                  <a:lnTo>
                                    <a:pt x="4146" y="1614"/>
                                  </a:lnTo>
                                  <a:lnTo>
                                    <a:pt x="4140" y="1620"/>
                                  </a:lnTo>
                                  <a:lnTo>
                                    <a:pt x="4116" y="1632"/>
                                  </a:lnTo>
                                  <a:lnTo>
                                    <a:pt x="4110" y="1638"/>
                                  </a:lnTo>
                                  <a:lnTo>
                                    <a:pt x="4116" y="1614"/>
                                  </a:lnTo>
                                  <a:lnTo>
                                    <a:pt x="4116" y="1596"/>
                                  </a:lnTo>
                                  <a:lnTo>
                                    <a:pt x="4080" y="1632"/>
                                  </a:lnTo>
                                  <a:lnTo>
                                    <a:pt x="4014" y="1644"/>
                                  </a:lnTo>
                                  <a:lnTo>
                                    <a:pt x="4074" y="1626"/>
                                  </a:lnTo>
                                  <a:lnTo>
                                    <a:pt x="4080" y="1620"/>
                                  </a:lnTo>
                                  <a:lnTo>
                                    <a:pt x="4092" y="1596"/>
                                  </a:lnTo>
                                  <a:lnTo>
                                    <a:pt x="4098" y="1590"/>
                                  </a:lnTo>
                                  <a:lnTo>
                                    <a:pt x="4098" y="1578"/>
                                  </a:lnTo>
                                  <a:lnTo>
                                    <a:pt x="4092" y="1572"/>
                                  </a:lnTo>
                                  <a:lnTo>
                                    <a:pt x="4050" y="1572"/>
                                  </a:lnTo>
                                  <a:lnTo>
                                    <a:pt x="4038" y="1578"/>
                                  </a:lnTo>
                                  <a:lnTo>
                                    <a:pt x="4032" y="1578"/>
                                  </a:lnTo>
                                  <a:lnTo>
                                    <a:pt x="4020" y="1584"/>
                                  </a:lnTo>
                                  <a:lnTo>
                                    <a:pt x="4002" y="1584"/>
                                  </a:lnTo>
                                  <a:lnTo>
                                    <a:pt x="4002" y="1578"/>
                                  </a:lnTo>
                                  <a:lnTo>
                                    <a:pt x="4008" y="1572"/>
                                  </a:lnTo>
                                  <a:lnTo>
                                    <a:pt x="4020" y="1566"/>
                                  </a:lnTo>
                                  <a:lnTo>
                                    <a:pt x="4026" y="1560"/>
                                  </a:lnTo>
                                  <a:lnTo>
                                    <a:pt x="4032" y="1560"/>
                                  </a:lnTo>
                                  <a:lnTo>
                                    <a:pt x="4032" y="1572"/>
                                  </a:lnTo>
                                  <a:lnTo>
                                    <a:pt x="4050" y="1560"/>
                                  </a:lnTo>
                                  <a:lnTo>
                                    <a:pt x="4044" y="1536"/>
                                  </a:lnTo>
                                  <a:lnTo>
                                    <a:pt x="4050" y="1530"/>
                                  </a:lnTo>
                                  <a:lnTo>
                                    <a:pt x="4062" y="1524"/>
                                  </a:lnTo>
                                  <a:lnTo>
                                    <a:pt x="4074" y="1512"/>
                                  </a:lnTo>
                                  <a:lnTo>
                                    <a:pt x="4074" y="1506"/>
                                  </a:lnTo>
                                  <a:lnTo>
                                    <a:pt x="4068" y="1500"/>
                                  </a:lnTo>
                                  <a:lnTo>
                                    <a:pt x="4056" y="1494"/>
                                  </a:lnTo>
                                  <a:lnTo>
                                    <a:pt x="4044" y="1494"/>
                                  </a:lnTo>
                                  <a:lnTo>
                                    <a:pt x="4032" y="1488"/>
                                  </a:lnTo>
                                  <a:lnTo>
                                    <a:pt x="4014" y="1488"/>
                                  </a:lnTo>
                                  <a:lnTo>
                                    <a:pt x="4044" y="1488"/>
                                  </a:lnTo>
                                  <a:lnTo>
                                    <a:pt x="4056" y="1482"/>
                                  </a:lnTo>
                                  <a:lnTo>
                                    <a:pt x="4074" y="1482"/>
                                  </a:lnTo>
                                  <a:lnTo>
                                    <a:pt x="4086" y="1470"/>
                                  </a:lnTo>
                                  <a:lnTo>
                                    <a:pt x="4098" y="1446"/>
                                  </a:lnTo>
                                  <a:lnTo>
                                    <a:pt x="4104" y="1440"/>
                                  </a:lnTo>
                                  <a:lnTo>
                                    <a:pt x="4110" y="1440"/>
                                  </a:lnTo>
                                  <a:lnTo>
                                    <a:pt x="4122" y="1434"/>
                                  </a:lnTo>
                                  <a:lnTo>
                                    <a:pt x="4128" y="1434"/>
                                  </a:lnTo>
                                  <a:lnTo>
                                    <a:pt x="4134" y="1428"/>
                                  </a:lnTo>
                                  <a:lnTo>
                                    <a:pt x="4122" y="1416"/>
                                  </a:lnTo>
                                  <a:lnTo>
                                    <a:pt x="4110" y="1422"/>
                                  </a:lnTo>
                                  <a:lnTo>
                                    <a:pt x="4098" y="1434"/>
                                  </a:lnTo>
                                  <a:lnTo>
                                    <a:pt x="4092" y="1404"/>
                                  </a:lnTo>
                                  <a:lnTo>
                                    <a:pt x="4068" y="1404"/>
                                  </a:lnTo>
                                  <a:lnTo>
                                    <a:pt x="4050" y="1410"/>
                                  </a:lnTo>
                                  <a:lnTo>
                                    <a:pt x="4026" y="1410"/>
                                  </a:lnTo>
                                  <a:lnTo>
                                    <a:pt x="4020" y="1404"/>
                                  </a:lnTo>
                                  <a:lnTo>
                                    <a:pt x="4020" y="1386"/>
                                  </a:lnTo>
                                  <a:lnTo>
                                    <a:pt x="4038" y="1368"/>
                                  </a:lnTo>
                                  <a:lnTo>
                                    <a:pt x="4032" y="1362"/>
                                  </a:lnTo>
                                  <a:lnTo>
                                    <a:pt x="4014" y="1362"/>
                                  </a:lnTo>
                                  <a:lnTo>
                                    <a:pt x="4008" y="1368"/>
                                  </a:lnTo>
                                  <a:lnTo>
                                    <a:pt x="4020" y="1344"/>
                                  </a:lnTo>
                                  <a:lnTo>
                                    <a:pt x="3984" y="1350"/>
                                  </a:lnTo>
                                  <a:lnTo>
                                    <a:pt x="3984" y="1326"/>
                                  </a:lnTo>
                                  <a:lnTo>
                                    <a:pt x="3978" y="1314"/>
                                  </a:lnTo>
                                  <a:lnTo>
                                    <a:pt x="3972" y="1308"/>
                                  </a:lnTo>
                                  <a:lnTo>
                                    <a:pt x="3948" y="1308"/>
                                  </a:lnTo>
                                  <a:lnTo>
                                    <a:pt x="3930" y="1314"/>
                                  </a:lnTo>
                                  <a:lnTo>
                                    <a:pt x="3906" y="1326"/>
                                  </a:lnTo>
                                  <a:lnTo>
                                    <a:pt x="3900" y="1332"/>
                                  </a:lnTo>
                                  <a:lnTo>
                                    <a:pt x="3894" y="1332"/>
                                  </a:lnTo>
                                  <a:lnTo>
                                    <a:pt x="3888" y="1326"/>
                                  </a:lnTo>
                                  <a:lnTo>
                                    <a:pt x="3876" y="1320"/>
                                  </a:lnTo>
                                  <a:lnTo>
                                    <a:pt x="3864" y="1320"/>
                                  </a:lnTo>
                                  <a:lnTo>
                                    <a:pt x="3852" y="1326"/>
                                  </a:lnTo>
                                  <a:lnTo>
                                    <a:pt x="3846" y="1326"/>
                                  </a:lnTo>
                                  <a:lnTo>
                                    <a:pt x="3834" y="1332"/>
                                  </a:lnTo>
                                  <a:lnTo>
                                    <a:pt x="3822" y="1326"/>
                                  </a:lnTo>
                                  <a:lnTo>
                                    <a:pt x="3762" y="1302"/>
                                  </a:lnTo>
                                  <a:lnTo>
                                    <a:pt x="3738" y="1302"/>
                                  </a:lnTo>
                                  <a:lnTo>
                                    <a:pt x="3714" y="1314"/>
                                  </a:lnTo>
                                  <a:lnTo>
                                    <a:pt x="3708" y="1326"/>
                                  </a:lnTo>
                                  <a:lnTo>
                                    <a:pt x="3702" y="1326"/>
                                  </a:lnTo>
                                  <a:lnTo>
                                    <a:pt x="3684" y="1344"/>
                                  </a:lnTo>
                                  <a:lnTo>
                                    <a:pt x="3684" y="1350"/>
                                  </a:lnTo>
                                  <a:lnTo>
                                    <a:pt x="3696" y="1356"/>
                                  </a:lnTo>
                                  <a:lnTo>
                                    <a:pt x="3702" y="1362"/>
                                  </a:lnTo>
                                  <a:lnTo>
                                    <a:pt x="3708" y="1374"/>
                                  </a:lnTo>
                                  <a:lnTo>
                                    <a:pt x="3708" y="1380"/>
                                  </a:lnTo>
                                  <a:lnTo>
                                    <a:pt x="3702" y="1386"/>
                                  </a:lnTo>
                                  <a:lnTo>
                                    <a:pt x="3690" y="1392"/>
                                  </a:lnTo>
                                  <a:lnTo>
                                    <a:pt x="3672" y="1410"/>
                                  </a:lnTo>
                                  <a:lnTo>
                                    <a:pt x="3660" y="1416"/>
                                  </a:lnTo>
                                  <a:lnTo>
                                    <a:pt x="3636" y="1422"/>
                                  </a:lnTo>
                                  <a:lnTo>
                                    <a:pt x="3660" y="1440"/>
                                  </a:lnTo>
                                  <a:lnTo>
                                    <a:pt x="3654" y="1446"/>
                                  </a:lnTo>
                                  <a:lnTo>
                                    <a:pt x="3642" y="1446"/>
                                  </a:lnTo>
                                  <a:lnTo>
                                    <a:pt x="3636" y="1452"/>
                                  </a:lnTo>
                                  <a:lnTo>
                                    <a:pt x="3636" y="1470"/>
                                  </a:lnTo>
                                  <a:lnTo>
                                    <a:pt x="3642" y="1482"/>
                                  </a:lnTo>
                                  <a:lnTo>
                                    <a:pt x="3642" y="1488"/>
                                  </a:lnTo>
                                  <a:lnTo>
                                    <a:pt x="3636" y="1500"/>
                                  </a:lnTo>
                                  <a:lnTo>
                                    <a:pt x="3624" y="1506"/>
                                  </a:lnTo>
                                  <a:lnTo>
                                    <a:pt x="3618" y="1512"/>
                                  </a:lnTo>
                                  <a:lnTo>
                                    <a:pt x="3606" y="1512"/>
                                  </a:lnTo>
                                  <a:lnTo>
                                    <a:pt x="3582" y="1524"/>
                                  </a:lnTo>
                                  <a:lnTo>
                                    <a:pt x="3576" y="1536"/>
                                  </a:lnTo>
                                  <a:lnTo>
                                    <a:pt x="3576" y="1548"/>
                                  </a:lnTo>
                                  <a:lnTo>
                                    <a:pt x="3570" y="1548"/>
                                  </a:lnTo>
                                  <a:lnTo>
                                    <a:pt x="3564" y="1554"/>
                                  </a:lnTo>
                                  <a:lnTo>
                                    <a:pt x="3552" y="1554"/>
                                  </a:lnTo>
                                  <a:lnTo>
                                    <a:pt x="3540" y="1560"/>
                                  </a:lnTo>
                                  <a:lnTo>
                                    <a:pt x="3534" y="1566"/>
                                  </a:lnTo>
                                  <a:lnTo>
                                    <a:pt x="3522" y="1572"/>
                                  </a:lnTo>
                                  <a:lnTo>
                                    <a:pt x="3504" y="1590"/>
                                  </a:lnTo>
                                  <a:lnTo>
                                    <a:pt x="3510" y="1596"/>
                                  </a:lnTo>
                                  <a:lnTo>
                                    <a:pt x="3522" y="1602"/>
                                  </a:lnTo>
                                  <a:lnTo>
                                    <a:pt x="3534" y="1614"/>
                                  </a:lnTo>
                                  <a:lnTo>
                                    <a:pt x="3552" y="1620"/>
                                  </a:lnTo>
                                  <a:lnTo>
                                    <a:pt x="3558" y="1632"/>
                                  </a:lnTo>
                                  <a:lnTo>
                                    <a:pt x="3564" y="1638"/>
                                  </a:lnTo>
                                  <a:lnTo>
                                    <a:pt x="3564" y="1662"/>
                                  </a:lnTo>
                                  <a:lnTo>
                                    <a:pt x="3558" y="1698"/>
                                  </a:lnTo>
                                  <a:lnTo>
                                    <a:pt x="3540" y="1746"/>
                                  </a:lnTo>
                                  <a:lnTo>
                                    <a:pt x="3510" y="1776"/>
                                  </a:lnTo>
                                  <a:lnTo>
                                    <a:pt x="3468" y="1800"/>
                                  </a:lnTo>
                                  <a:lnTo>
                                    <a:pt x="3426" y="1830"/>
                                  </a:lnTo>
                                  <a:lnTo>
                                    <a:pt x="3390" y="1854"/>
                                  </a:lnTo>
                                  <a:lnTo>
                                    <a:pt x="3366" y="1860"/>
                                  </a:lnTo>
                                  <a:lnTo>
                                    <a:pt x="3336" y="1860"/>
                                  </a:lnTo>
                                  <a:lnTo>
                                    <a:pt x="3300" y="1866"/>
                                  </a:lnTo>
                                  <a:lnTo>
                                    <a:pt x="3276" y="1872"/>
                                  </a:lnTo>
                                  <a:lnTo>
                                    <a:pt x="3258" y="1878"/>
                                  </a:lnTo>
                                  <a:lnTo>
                                    <a:pt x="3258" y="1902"/>
                                  </a:lnTo>
                                  <a:lnTo>
                                    <a:pt x="3264" y="1914"/>
                                  </a:lnTo>
                                  <a:lnTo>
                                    <a:pt x="3264" y="1926"/>
                                  </a:lnTo>
                                  <a:lnTo>
                                    <a:pt x="3270" y="1938"/>
                                  </a:lnTo>
                                  <a:lnTo>
                                    <a:pt x="3270" y="1950"/>
                                  </a:lnTo>
                                  <a:lnTo>
                                    <a:pt x="3252" y="1968"/>
                                  </a:lnTo>
                                  <a:lnTo>
                                    <a:pt x="3234" y="2004"/>
                                  </a:lnTo>
                                  <a:lnTo>
                                    <a:pt x="3234" y="2076"/>
                                  </a:lnTo>
                                  <a:lnTo>
                                    <a:pt x="3210" y="2088"/>
                                  </a:lnTo>
                                  <a:lnTo>
                                    <a:pt x="3204" y="2094"/>
                                  </a:lnTo>
                                  <a:lnTo>
                                    <a:pt x="3180" y="2106"/>
                                  </a:lnTo>
                                  <a:lnTo>
                                    <a:pt x="3180" y="2142"/>
                                  </a:lnTo>
                                  <a:lnTo>
                                    <a:pt x="3156" y="2166"/>
                                  </a:lnTo>
                                  <a:lnTo>
                                    <a:pt x="3156" y="2154"/>
                                  </a:lnTo>
                                  <a:lnTo>
                                    <a:pt x="3162" y="2148"/>
                                  </a:lnTo>
                                  <a:lnTo>
                                    <a:pt x="3162" y="2142"/>
                                  </a:lnTo>
                                  <a:lnTo>
                                    <a:pt x="3156" y="2130"/>
                                  </a:lnTo>
                                  <a:lnTo>
                                    <a:pt x="3138" y="2130"/>
                                  </a:lnTo>
                                  <a:lnTo>
                                    <a:pt x="3126" y="2136"/>
                                  </a:lnTo>
                                  <a:lnTo>
                                    <a:pt x="3108" y="2154"/>
                                  </a:lnTo>
                                  <a:lnTo>
                                    <a:pt x="3108" y="2166"/>
                                  </a:lnTo>
                                  <a:lnTo>
                                    <a:pt x="3114" y="2178"/>
                                  </a:lnTo>
                                  <a:lnTo>
                                    <a:pt x="3114" y="2190"/>
                                  </a:lnTo>
                                  <a:lnTo>
                                    <a:pt x="3108" y="2196"/>
                                  </a:lnTo>
                                  <a:lnTo>
                                    <a:pt x="3108" y="2178"/>
                                  </a:lnTo>
                                  <a:lnTo>
                                    <a:pt x="3102" y="2166"/>
                                  </a:lnTo>
                                  <a:lnTo>
                                    <a:pt x="3090" y="2154"/>
                                  </a:lnTo>
                                  <a:lnTo>
                                    <a:pt x="3078" y="2154"/>
                                  </a:lnTo>
                                  <a:lnTo>
                                    <a:pt x="3066" y="2160"/>
                                  </a:lnTo>
                                  <a:lnTo>
                                    <a:pt x="3042" y="2160"/>
                                  </a:lnTo>
                                  <a:lnTo>
                                    <a:pt x="3036" y="2166"/>
                                  </a:lnTo>
                                  <a:lnTo>
                                    <a:pt x="3030" y="2166"/>
                                  </a:lnTo>
                                  <a:lnTo>
                                    <a:pt x="3042" y="2160"/>
                                  </a:lnTo>
                                  <a:lnTo>
                                    <a:pt x="3060" y="2142"/>
                                  </a:lnTo>
                                  <a:lnTo>
                                    <a:pt x="3072" y="2136"/>
                                  </a:lnTo>
                                  <a:lnTo>
                                    <a:pt x="3078" y="2124"/>
                                  </a:lnTo>
                                  <a:lnTo>
                                    <a:pt x="3078" y="2118"/>
                                  </a:lnTo>
                                  <a:lnTo>
                                    <a:pt x="3072" y="2106"/>
                                  </a:lnTo>
                                  <a:lnTo>
                                    <a:pt x="3060" y="2100"/>
                                  </a:lnTo>
                                  <a:lnTo>
                                    <a:pt x="3048" y="2088"/>
                                  </a:lnTo>
                                  <a:lnTo>
                                    <a:pt x="3030" y="2088"/>
                                  </a:lnTo>
                                  <a:lnTo>
                                    <a:pt x="3024" y="2082"/>
                                  </a:lnTo>
                                  <a:lnTo>
                                    <a:pt x="3018" y="2082"/>
                                  </a:lnTo>
                                  <a:lnTo>
                                    <a:pt x="3024" y="2082"/>
                                  </a:lnTo>
                                  <a:lnTo>
                                    <a:pt x="3042" y="2064"/>
                                  </a:lnTo>
                                  <a:lnTo>
                                    <a:pt x="3042" y="2058"/>
                                  </a:lnTo>
                                  <a:lnTo>
                                    <a:pt x="3030" y="2034"/>
                                  </a:lnTo>
                                  <a:lnTo>
                                    <a:pt x="3030" y="2028"/>
                                  </a:lnTo>
                                  <a:lnTo>
                                    <a:pt x="3024" y="2016"/>
                                  </a:lnTo>
                                  <a:lnTo>
                                    <a:pt x="3060" y="1992"/>
                                  </a:lnTo>
                                  <a:lnTo>
                                    <a:pt x="3060" y="1968"/>
                                  </a:lnTo>
                                  <a:lnTo>
                                    <a:pt x="3084" y="1956"/>
                                  </a:lnTo>
                                  <a:lnTo>
                                    <a:pt x="3084" y="1914"/>
                                  </a:lnTo>
                                  <a:lnTo>
                                    <a:pt x="3090" y="1914"/>
                                  </a:lnTo>
                                  <a:lnTo>
                                    <a:pt x="3102" y="1902"/>
                                  </a:lnTo>
                                  <a:lnTo>
                                    <a:pt x="3114" y="1896"/>
                                  </a:lnTo>
                                  <a:lnTo>
                                    <a:pt x="3132" y="1878"/>
                                  </a:lnTo>
                                  <a:lnTo>
                                    <a:pt x="3126" y="1866"/>
                                  </a:lnTo>
                                  <a:lnTo>
                                    <a:pt x="3120" y="1860"/>
                                  </a:lnTo>
                                  <a:lnTo>
                                    <a:pt x="3084" y="1848"/>
                                  </a:lnTo>
                                  <a:lnTo>
                                    <a:pt x="2976" y="1848"/>
                                  </a:lnTo>
                                  <a:lnTo>
                                    <a:pt x="2940" y="1860"/>
                                  </a:lnTo>
                                  <a:lnTo>
                                    <a:pt x="2946" y="1848"/>
                                  </a:lnTo>
                                  <a:lnTo>
                                    <a:pt x="2952" y="1842"/>
                                  </a:lnTo>
                                  <a:lnTo>
                                    <a:pt x="2952" y="1830"/>
                                  </a:lnTo>
                                  <a:lnTo>
                                    <a:pt x="2958" y="1824"/>
                                  </a:lnTo>
                                  <a:lnTo>
                                    <a:pt x="2952" y="1818"/>
                                  </a:lnTo>
                                  <a:lnTo>
                                    <a:pt x="2940" y="1812"/>
                                  </a:lnTo>
                                  <a:lnTo>
                                    <a:pt x="2928" y="1812"/>
                                  </a:lnTo>
                                  <a:lnTo>
                                    <a:pt x="2892" y="1800"/>
                                  </a:lnTo>
                                  <a:lnTo>
                                    <a:pt x="2874" y="1800"/>
                                  </a:lnTo>
                                  <a:lnTo>
                                    <a:pt x="2868" y="1794"/>
                                  </a:lnTo>
                                  <a:lnTo>
                                    <a:pt x="2862" y="1794"/>
                                  </a:lnTo>
                                  <a:lnTo>
                                    <a:pt x="2862" y="1770"/>
                                  </a:lnTo>
                                  <a:lnTo>
                                    <a:pt x="2856" y="1752"/>
                                  </a:lnTo>
                                  <a:lnTo>
                                    <a:pt x="2844" y="1740"/>
                                  </a:lnTo>
                                  <a:lnTo>
                                    <a:pt x="2790" y="1722"/>
                                  </a:lnTo>
                                  <a:lnTo>
                                    <a:pt x="2778" y="1722"/>
                                  </a:lnTo>
                                  <a:lnTo>
                                    <a:pt x="2778" y="1716"/>
                                  </a:lnTo>
                                  <a:lnTo>
                                    <a:pt x="2766" y="1704"/>
                                  </a:lnTo>
                                  <a:lnTo>
                                    <a:pt x="2754" y="1704"/>
                                  </a:lnTo>
                                  <a:lnTo>
                                    <a:pt x="2736" y="1698"/>
                                  </a:lnTo>
                                  <a:lnTo>
                                    <a:pt x="2694" y="1698"/>
                                  </a:lnTo>
                                  <a:lnTo>
                                    <a:pt x="2646" y="1704"/>
                                  </a:lnTo>
                                  <a:lnTo>
                                    <a:pt x="2610" y="1716"/>
                                  </a:lnTo>
                                  <a:lnTo>
                                    <a:pt x="2592" y="1716"/>
                                  </a:lnTo>
                                  <a:lnTo>
                                    <a:pt x="2598" y="1716"/>
                                  </a:lnTo>
                                  <a:lnTo>
                                    <a:pt x="2604" y="1710"/>
                                  </a:lnTo>
                                  <a:lnTo>
                                    <a:pt x="2616" y="1710"/>
                                  </a:lnTo>
                                  <a:lnTo>
                                    <a:pt x="2628" y="1704"/>
                                  </a:lnTo>
                                  <a:lnTo>
                                    <a:pt x="2634" y="1692"/>
                                  </a:lnTo>
                                  <a:lnTo>
                                    <a:pt x="2640" y="1686"/>
                                  </a:lnTo>
                                  <a:lnTo>
                                    <a:pt x="2646" y="1662"/>
                                  </a:lnTo>
                                  <a:lnTo>
                                    <a:pt x="2658" y="1632"/>
                                  </a:lnTo>
                                  <a:lnTo>
                                    <a:pt x="2664" y="1602"/>
                                  </a:lnTo>
                                  <a:lnTo>
                                    <a:pt x="2670" y="1590"/>
                                  </a:lnTo>
                                  <a:lnTo>
                                    <a:pt x="2658" y="1590"/>
                                  </a:lnTo>
                                  <a:lnTo>
                                    <a:pt x="2646" y="1584"/>
                                  </a:lnTo>
                                  <a:lnTo>
                                    <a:pt x="2616" y="1584"/>
                                  </a:lnTo>
                                  <a:lnTo>
                                    <a:pt x="2610" y="1590"/>
                                  </a:lnTo>
                                  <a:lnTo>
                                    <a:pt x="2598" y="1596"/>
                                  </a:lnTo>
                                  <a:lnTo>
                                    <a:pt x="2592" y="1602"/>
                                  </a:lnTo>
                                  <a:lnTo>
                                    <a:pt x="2580" y="1608"/>
                                  </a:lnTo>
                                  <a:lnTo>
                                    <a:pt x="2598" y="1578"/>
                                  </a:lnTo>
                                  <a:lnTo>
                                    <a:pt x="2592" y="1560"/>
                                  </a:lnTo>
                                  <a:lnTo>
                                    <a:pt x="2610" y="1542"/>
                                  </a:lnTo>
                                  <a:lnTo>
                                    <a:pt x="2616" y="1530"/>
                                  </a:lnTo>
                                  <a:lnTo>
                                    <a:pt x="2640" y="1506"/>
                                  </a:lnTo>
                                  <a:lnTo>
                                    <a:pt x="2646" y="1494"/>
                                  </a:lnTo>
                                  <a:lnTo>
                                    <a:pt x="2664" y="1476"/>
                                  </a:lnTo>
                                  <a:lnTo>
                                    <a:pt x="2694" y="1452"/>
                                  </a:lnTo>
                                  <a:lnTo>
                                    <a:pt x="2730" y="1428"/>
                                  </a:lnTo>
                                  <a:lnTo>
                                    <a:pt x="2754" y="1410"/>
                                  </a:lnTo>
                                  <a:lnTo>
                                    <a:pt x="2766" y="1404"/>
                                  </a:lnTo>
                                  <a:lnTo>
                                    <a:pt x="2760" y="1392"/>
                                  </a:lnTo>
                                  <a:lnTo>
                                    <a:pt x="2826" y="1368"/>
                                  </a:lnTo>
                                  <a:lnTo>
                                    <a:pt x="2826" y="1350"/>
                                  </a:lnTo>
                                  <a:lnTo>
                                    <a:pt x="2868" y="1344"/>
                                  </a:lnTo>
                                  <a:lnTo>
                                    <a:pt x="2868" y="1326"/>
                                  </a:lnTo>
                                  <a:lnTo>
                                    <a:pt x="2898" y="1320"/>
                                  </a:lnTo>
                                  <a:lnTo>
                                    <a:pt x="2952" y="1284"/>
                                  </a:lnTo>
                                  <a:lnTo>
                                    <a:pt x="3006" y="1284"/>
                                  </a:lnTo>
                                  <a:lnTo>
                                    <a:pt x="3042" y="1278"/>
                                  </a:lnTo>
                                  <a:lnTo>
                                    <a:pt x="3060" y="1266"/>
                                  </a:lnTo>
                                  <a:lnTo>
                                    <a:pt x="3060" y="1254"/>
                                  </a:lnTo>
                                  <a:lnTo>
                                    <a:pt x="3030" y="1224"/>
                                  </a:lnTo>
                                  <a:lnTo>
                                    <a:pt x="2970" y="1230"/>
                                  </a:lnTo>
                                  <a:lnTo>
                                    <a:pt x="2982" y="1218"/>
                                  </a:lnTo>
                                  <a:lnTo>
                                    <a:pt x="2928" y="1194"/>
                                  </a:lnTo>
                                  <a:lnTo>
                                    <a:pt x="2952" y="1188"/>
                                  </a:lnTo>
                                  <a:lnTo>
                                    <a:pt x="3036" y="1212"/>
                                  </a:lnTo>
                                  <a:lnTo>
                                    <a:pt x="3054" y="1230"/>
                                  </a:lnTo>
                                  <a:lnTo>
                                    <a:pt x="3066" y="1236"/>
                                  </a:lnTo>
                                  <a:lnTo>
                                    <a:pt x="3096" y="1236"/>
                                  </a:lnTo>
                                  <a:lnTo>
                                    <a:pt x="3108" y="1230"/>
                                  </a:lnTo>
                                  <a:lnTo>
                                    <a:pt x="3114" y="1218"/>
                                  </a:lnTo>
                                  <a:lnTo>
                                    <a:pt x="3126" y="1206"/>
                                  </a:lnTo>
                                  <a:lnTo>
                                    <a:pt x="3132" y="1194"/>
                                  </a:lnTo>
                                  <a:lnTo>
                                    <a:pt x="3144" y="1188"/>
                                  </a:lnTo>
                                  <a:lnTo>
                                    <a:pt x="3150" y="1182"/>
                                  </a:lnTo>
                                  <a:lnTo>
                                    <a:pt x="3156" y="1182"/>
                                  </a:lnTo>
                                  <a:lnTo>
                                    <a:pt x="3180" y="1194"/>
                                  </a:lnTo>
                                  <a:lnTo>
                                    <a:pt x="3198" y="1200"/>
                                  </a:lnTo>
                                  <a:lnTo>
                                    <a:pt x="3210" y="1200"/>
                                  </a:lnTo>
                                  <a:lnTo>
                                    <a:pt x="3246" y="1182"/>
                                  </a:lnTo>
                                  <a:lnTo>
                                    <a:pt x="3282" y="1170"/>
                                  </a:lnTo>
                                  <a:lnTo>
                                    <a:pt x="3318" y="1152"/>
                                  </a:lnTo>
                                  <a:lnTo>
                                    <a:pt x="3336" y="1146"/>
                                  </a:lnTo>
                                  <a:lnTo>
                                    <a:pt x="3360" y="1134"/>
                                  </a:lnTo>
                                  <a:lnTo>
                                    <a:pt x="3372" y="1122"/>
                                  </a:lnTo>
                                  <a:lnTo>
                                    <a:pt x="3366" y="1116"/>
                                  </a:lnTo>
                                  <a:lnTo>
                                    <a:pt x="3342" y="1110"/>
                                  </a:lnTo>
                                  <a:lnTo>
                                    <a:pt x="3264" y="1110"/>
                                  </a:lnTo>
                                  <a:lnTo>
                                    <a:pt x="3258" y="1086"/>
                                  </a:lnTo>
                                  <a:lnTo>
                                    <a:pt x="3174" y="1056"/>
                                  </a:lnTo>
                                  <a:lnTo>
                                    <a:pt x="3186" y="1056"/>
                                  </a:lnTo>
                                  <a:lnTo>
                                    <a:pt x="3216" y="1050"/>
                                  </a:lnTo>
                                  <a:lnTo>
                                    <a:pt x="3252" y="1050"/>
                                  </a:lnTo>
                                  <a:lnTo>
                                    <a:pt x="3282" y="1056"/>
                                  </a:lnTo>
                                  <a:lnTo>
                                    <a:pt x="3294" y="1062"/>
                                  </a:lnTo>
                                  <a:lnTo>
                                    <a:pt x="3306" y="1074"/>
                                  </a:lnTo>
                                  <a:lnTo>
                                    <a:pt x="3324" y="1086"/>
                                  </a:lnTo>
                                  <a:lnTo>
                                    <a:pt x="3336" y="1098"/>
                                  </a:lnTo>
                                  <a:lnTo>
                                    <a:pt x="3348" y="1104"/>
                                  </a:lnTo>
                                  <a:lnTo>
                                    <a:pt x="3372" y="1098"/>
                                  </a:lnTo>
                                  <a:lnTo>
                                    <a:pt x="3408" y="1080"/>
                                  </a:lnTo>
                                  <a:lnTo>
                                    <a:pt x="3444" y="1068"/>
                                  </a:lnTo>
                                  <a:lnTo>
                                    <a:pt x="3474" y="1050"/>
                                  </a:lnTo>
                                  <a:lnTo>
                                    <a:pt x="3486" y="1044"/>
                                  </a:lnTo>
                                  <a:lnTo>
                                    <a:pt x="3462" y="1032"/>
                                  </a:lnTo>
                                  <a:lnTo>
                                    <a:pt x="3468" y="1026"/>
                                  </a:lnTo>
                                  <a:lnTo>
                                    <a:pt x="3492" y="1014"/>
                                  </a:lnTo>
                                  <a:lnTo>
                                    <a:pt x="3522" y="1014"/>
                                  </a:lnTo>
                                  <a:lnTo>
                                    <a:pt x="3528" y="1020"/>
                                  </a:lnTo>
                                  <a:lnTo>
                                    <a:pt x="3534" y="1032"/>
                                  </a:lnTo>
                                  <a:lnTo>
                                    <a:pt x="3540" y="1038"/>
                                  </a:lnTo>
                                  <a:lnTo>
                                    <a:pt x="3570" y="1050"/>
                                  </a:lnTo>
                                  <a:lnTo>
                                    <a:pt x="3576" y="1026"/>
                                  </a:lnTo>
                                  <a:lnTo>
                                    <a:pt x="3594" y="1044"/>
                                  </a:lnTo>
                                  <a:lnTo>
                                    <a:pt x="3600" y="1038"/>
                                  </a:lnTo>
                                  <a:lnTo>
                                    <a:pt x="3600" y="1026"/>
                                  </a:lnTo>
                                  <a:lnTo>
                                    <a:pt x="3594" y="1014"/>
                                  </a:lnTo>
                                  <a:lnTo>
                                    <a:pt x="3582" y="1002"/>
                                  </a:lnTo>
                                  <a:lnTo>
                                    <a:pt x="3564" y="990"/>
                                  </a:lnTo>
                                  <a:lnTo>
                                    <a:pt x="3606" y="984"/>
                                  </a:lnTo>
                                  <a:lnTo>
                                    <a:pt x="3606" y="990"/>
                                  </a:lnTo>
                                  <a:lnTo>
                                    <a:pt x="3612" y="996"/>
                                  </a:lnTo>
                                  <a:lnTo>
                                    <a:pt x="3612" y="1008"/>
                                  </a:lnTo>
                                  <a:lnTo>
                                    <a:pt x="3624" y="1032"/>
                                  </a:lnTo>
                                  <a:lnTo>
                                    <a:pt x="3630" y="1038"/>
                                  </a:lnTo>
                                  <a:lnTo>
                                    <a:pt x="3636" y="1038"/>
                                  </a:lnTo>
                                  <a:lnTo>
                                    <a:pt x="3654" y="1032"/>
                                  </a:lnTo>
                                  <a:lnTo>
                                    <a:pt x="3690" y="1026"/>
                                  </a:lnTo>
                                  <a:lnTo>
                                    <a:pt x="3732" y="1008"/>
                                  </a:lnTo>
                                  <a:lnTo>
                                    <a:pt x="3768" y="990"/>
                                  </a:lnTo>
                                  <a:lnTo>
                                    <a:pt x="3798" y="972"/>
                                  </a:lnTo>
                                  <a:lnTo>
                                    <a:pt x="3798" y="960"/>
                                  </a:lnTo>
                                  <a:lnTo>
                                    <a:pt x="3786" y="942"/>
                                  </a:lnTo>
                                  <a:lnTo>
                                    <a:pt x="3780" y="930"/>
                                  </a:lnTo>
                                  <a:lnTo>
                                    <a:pt x="3774" y="912"/>
                                  </a:lnTo>
                                  <a:lnTo>
                                    <a:pt x="3774" y="900"/>
                                  </a:lnTo>
                                  <a:lnTo>
                                    <a:pt x="3780" y="894"/>
                                  </a:lnTo>
                                  <a:lnTo>
                                    <a:pt x="3792" y="894"/>
                                  </a:lnTo>
                                  <a:lnTo>
                                    <a:pt x="3804" y="888"/>
                                  </a:lnTo>
                                  <a:lnTo>
                                    <a:pt x="3822" y="888"/>
                                  </a:lnTo>
                                  <a:lnTo>
                                    <a:pt x="3840" y="882"/>
                                  </a:lnTo>
                                  <a:lnTo>
                                    <a:pt x="3858" y="882"/>
                                  </a:lnTo>
                                  <a:lnTo>
                                    <a:pt x="3864" y="876"/>
                                  </a:lnTo>
                                  <a:lnTo>
                                    <a:pt x="3870" y="876"/>
                                  </a:lnTo>
                                  <a:lnTo>
                                    <a:pt x="3870" y="858"/>
                                  </a:lnTo>
                                  <a:lnTo>
                                    <a:pt x="3864" y="846"/>
                                  </a:lnTo>
                                  <a:lnTo>
                                    <a:pt x="3864" y="840"/>
                                  </a:lnTo>
                                  <a:lnTo>
                                    <a:pt x="3858" y="828"/>
                                  </a:lnTo>
                                  <a:lnTo>
                                    <a:pt x="3840" y="804"/>
                                  </a:lnTo>
                                  <a:lnTo>
                                    <a:pt x="3822" y="798"/>
                                  </a:lnTo>
                                  <a:lnTo>
                                    <a:pt x="3786" y="792"/>
                                  </a:lnTo>
                                  <a:lnTo>
                                    <a:pt x="3744" y="792"/>
                                  </a:lnTo>
                                  <a:lnTo>
                                    <a:pt x="3708" y="804"/>
                                  </a:lnTo>
                                  <a:lnTo>
                                    <a:pt x="3690" y="822"/>
                                  </a:lnTo>
                                  <a:lnTo>
                                    <a:pt x="3690" y="840"/>
                                  </a:lnTo>
                                  <a:lnTo>
                                    <a:pt x="3696" y="840"/>
                                  </a:lnTo>
                                  <a:lnTo>
                                    <a:pt x="3702" y="846"/>
                                  </a:lnTo>
                                  <a:lnTo>
                                    <a:pt x="3666" y="870"/>
                                  </a:lnTo>
                                  <a:lnTo>
                                    <a:pt x="3642" y="870"/>
                                  </a:lnTo>
                                  <a:lnTo>
                                    <a:pt x="3576" y="918"/>
                                  </a:lnTo>
                                  <a:lnTo>
                                    <a:pt x="3552" y="930"/>
                                  </a:lnTo>
                                  <a:lnTo>
                                    <a:pt x="3546" y="936"/>
                                  </a:lnTo>
                                  <a:lnTo>
                                    <a:pt x="3540" y="948"/>
                                  </a:lnTo>
                                  <a:lnTo>
                                    <a:pt x="3522" y="966"/>
                                  </a:lnTo>
                                  <a:lnTo>
                                    <a:pt x="3492" y="966"/>
                                  </a:lnTo>
                                  <a:lnTo>
                                    <a:pt x="3456" y="984"/>
                                  </a:lnTo>
                                  <a:lnTo>
                                    <a:pt x="3456" y="972"/>
                                  </a:lnTo>
                                  <a:lnTo>
                                    <a:pt x="3450" y="954"/>
                                  </a:lnTo>
                                  <a:lnTo>
                                    <a:pt x="3450" y="918"/>
                                  </a:lnTo>
                                  <a:lnTo>
                                    <a:pt x="3456" y="912"/>
                                  </a:lnTo>
                                  <a:lnTo>
                                    <a:pt x="3480" y="900"/>
                                  </a:lnTo>
                                  <a:lnTo>
                                    <a:pt x="3498" y="900"/>
                                  </a:lnTo>
                                  <a:lnTo>
                                    <a:pt x="3510" y="894"/>
                                  </a:lnTo>
                                  <a:lnTo>
                                    <a:pt x="3516" y="882"/>
                                  </a:lnTo>
                                  <a:lnTo>
                                    <a:pt x="3516" y="870"/>
                                  </a:lnTo>
                                  <a:lnTo>
                                    <a:pt x="3510" y="852"/>
                                  </a:lnTo>
                                  <a:lnTo>
                                    <a:pt x="3504" y="846"/>
                                  </a:lnTo>
                                  <a:lnTo>
                                    <a:pt x="3498" y="834"/>
                                  </a:lnTo>
                                  <a:lnTo>
                                    <a:pt x="3486" y="834"/>
                                  </a:lnTo>
                                  <a:lnTo>
                                    <a:pt x="3450" y="852"/>
                                  </a:lnTo>
                                  <a:lnTo>
                                    <a:pt x="3432" y="858"/>
                                  </a:lnTo>
                                  <a:lnTo>
                                    <a:pt x="3420" y="864"/>
                                  </a:lnTo>
                                  <a:lnTo>
                                    <a:pt x="3414" y="870"/>
                                  </a:lnTo>
                                  <a:lnTo>
                                    <a:pt x="3408" y="870"/>
                                  </a:lnTo>
                                  <a:lnTo>
                                    <a:pt x="3378" y="900"/>
                                  </a:lnTo>
                                  <a:lnTo>
                                    <a:pt x="3372" y="888"/>
                                  </a:lnTo>
                                  <a:lnTo>
                                    <a:pt x="3396" y="858"/>
                                  </a:lnTo>
                                  <a:lnTo>
                                    <a:pt x="3396" y="840"/>
                                  </a:lnTo>
                                  <a:lnTo>
                                    <a:pt x="3438" y="822"/>
                                  </a:lnTo>
                                  <a:lnTo>
                                    <a:pt x="3402" y="816"/>
                                  </a:lnTo>
                                  <a:lnTo>
                                    <a:pt x="3408" y="804"/>
                                  </a:lnTo>
                                  <a:lnTo>
                                    <a:pt x="3360" y="816"/>
                                  </a:lnTo>
                                  <a:lnTo>
                                    <a:pt x="3336" y="804"/>
                                  </a:lnTo>
                                  <a:lnTo>
                                    <a:pt x="3378" y="792"/>
                                  </a:lnTo>
                                  <a:lnTo>
                                    <a:pt x="3378" y="774"/>
                                  </a:lnTo>
                                  <a:lnTo>
                                    <a:pt x="3390" y="774"/>
                                  </a:lnTo>
                                  <a:lnTo>
                                    <a:pt x="3396" y="780"/>
                                  </a:lnTo>
                                  <a:lnTo>
                                    <a:pt x="3420" y="780"/>
                                  </a:lnTo>
                                  <a:lnTo>
                                    <a:pt x="3426" y="774"/>
                                  </a:lnTo>
                                  <a:lnTo>
                                    <a:pt x="3426" y="762"/>
                                  </a:lnTo>
                                  <a:lnTo>
                                    <a:pt x="3420" y="756"/>
                                  </a:lnTo>
                                  <a:lnTo>
                                    <a:pt x="3408" y="756"/>
                                  </a:lnTo>
                                  <a:lnTo>
                                    <a:pt x="3396" y="744"/>
                                  </a:lnTo>
                                  <a:lnTo>
                                    <a:pt x="3396" y="738"/>
                                  </a:lnTo>
                                  <a:lnTo>
                                    <a:pt x="3420" y="690"/>
                                  </a:lnTo>
                                  <a:lnTo>
                                    <a:pt x="3426" y="684"/>
                                  </a:lnTo>
                                  <a:lnTo>
                                    <a:pt x="3426" y="672"/>
                                  </a:lnTo>
                                  <a:lnTo>
                                    <a:pt x="3420" y="666"/>
                                  </a:lnTo>
                                  <a:lnTo>
                                    <a:pt x="3414" y="666"/>
                                  </a:lnTo>
                                  <a:lnTo>
                                    <a:pt x="3372" y="648"/>
                                  </a:lnTo>
                                  <a:lnTo>
                                    <a:pt x="3348" y="660"/>
                                  </a:lnTo>
                                  <a:lnTo>
                                    <a:pt x="3336" y="660"/>
                                  </a:lnTo>
                                  <a:lnTo>
                                    <a:pt x="3318" y="666"/>
                                  </a:lnTo>
                                  <a:lnTo>
                                    <a:pt x="3312" y="666"/>
                                  </a:lnTo>
                                  <a:lnTo>
                                    <a:pt x="3306" y="672"/>
                                  </a:lnTo>
                                  <a:lnTo>
                                    <a:pt x="3306" y="690"/>
                                  </a:lnTo>
                                  <a:lnTo>
                                    <a:pt x="3240" y="690"/>
                                  </a:lnTo>
                                  <a:lnTo>
                                    <a:pt x="3228" y="696"/>
                                  </a:lnTo>
                                  <a:lnTo>
                                    <a:pt x="3222" y="702"/>
                                  </a:lnTo>
                                  <a:lnTo>
                                    <a:pt x="3210" y="708"/>
                                  </a:lnTo>
                                  <a:lnTo>
                                    <a:pt x="3198" y="720"/>
                                  </a:lnTo>
                                  <a:lnTo>
                                    <a:pt x="3204" y="726"/>
                                  </a:lnTo>
                                  <a:lnTo>
                                    <a:pt x="3216" y="732"/>
                                  </a:lnTo>
                                  <a:lnTo>
                                    <a:pt x="3228" y="732"/>
                                  </a:lnTo>
                                  <a:lnTo>
                                    <a:pt x="3234" y="738"/>
                                  </a:lnTo>
                                  <a:lnTo>
                                    <a:pt x="3228" y="738"/>
                                  </a:lnTo>
                                  <a:lnTo>
                                    <a:pt x="3222" y="744"/>
                                  </a:lnTo>
                                  <a:lnTo>
                                    <a:pt x="3204" y="744"/>
                                  </a:lnTo>
                                  <a:lnTo>
                                    <a:pt x="3180" y="756"/>
                                  </a:lnTo>
                                  <a:lnTo>
                                    <a:pt x="3168" y="768"/>
                                  </a:lnTo>
                                  <a:lnTo>
                                    <a:pt x="3168" y="774"/>
                                  </a:lnTo>
                                  <a:lnTo>
                                    <a:pt x="3174" y="786"/>
                                  </a:lnTo>
                                  <a:lnTo>
                                    <a:pt x="3186" y="798"/>
                                  </a:lnTo>
                                  <a:lnTo>
                                    <a:pt x="3198" y="804"/>
                                  </a:lnTo>
                                  <a:lnTo>
                                    <a:pt x="3204" y="810"/>
                                  </a:lnTo>
                                  <a:lnTo>
                                    <a:pt x="3210" y="810"/>
                                  </a:lnTo>
                                  <a:lnTo>
                                    <a:pt x="3234" y="798"/>
                                  </a:lnTo>
                                  <a:lnTo>
                                    <a:pt x="3234" y="822"/>
                                  </a:lnTo>
                                  <a:lnTo>
                                    <a:pt x="3240" y="828"/>
                                  </a:lnTo>
                                  <a:lnTo>
                                    <a:pt x="3246" y="828"/>
                                  </a:lnTo>
                                  <a:lnTo>
                                    <a:pt x="3258" y="822"/>
                                  </a:lnTo>
                                  <a:lnTo>
                                    <a:pt x="3282" y="822"/>
                                  </a:lnTo>
                                  <a:lnTo>
                                    <a:pt x="3276" y="828"/>
                                  </a:lnTo>
                                  <a:lnTo>
                                    <a:pt x="3252" y="840"/>
                                  </a:lnTo>
                                  <a:lnTo>
                                    <a:pt x="3246" y="840"/>
                                  </a:lnTo>
                                  <a:lnTo>
                                    <a:pt x="3228" y="828"/>
                                  </a:lnTo>
                                  <a:lnTo>
                                    <a:pt x="3222" y="846"/>
                                  </a:lnTo>
                                  <a:lnTo>
                                    <a:pt x="3204" y="846"/>
                                  </a:lnTo>
                                  <a:lnTo>
                                    <a:pt x="3192" y="852"/>
                                  </a:lnTo>
                                  <a:lnTo>
                                    <a:pt x="3186" y="852"/>
                                  </a:lnTo>
                                  <a:lnTo>
                                    <a:pt x="3180" y="858"/>
                                  </a:lnTo>
                                  <a:lnTo>
                                    <a:pt x="3204" y="858"/>
                                  </a:lnTo>
                                  <a:lnTo>
                                    <a:pt x="3228" y="846"/>
                                  </a:lnTo>
                                  <a:lnTo>
                                    <a:pt x="3240" y="846"/>
                                  </a:lnTo>
                                  <a:lnTo>
                                    <a:pt x="3240" y="852"/>
                                  </a:lnTo>
                                  <a:lnTo>
                                    <a:pt x="3228" y="870"/>
                                  </a:lnTo>
                                  <a:lnTo>
                                    <a:pt x="3210" y="882"/>
                                  </a:lnTo>
                                  <a:lnTo>
                                    <a:pt x="3198" y="888"/>
                                  </a:lnTo>
                                  <a:lnTo>
                                    <a:pt x="3180" y="894"/>
                                  </a:lnTo>
                                  <a:lnTo>
                                    <a:pt x="3168" y="900"/>
                                  </a:lnTo>
                                  <a:lnTo>
                                    <a:pt x="3162" y="906"/>
                                  </a:lnTo>
                                  <a:lnTo>
                                    <a:pt x="3138" y="918"/>
                                  </a:lnTo>
                                  <a:lnTo>
                                    <a:pt x="3132" y="924"/>
                                  </a:lnTo>
                                  <a:lnTo>
                                    <a:pt x="3120" y="918"/>
                                  </a:lnTo>
                                  <a:lnTo>
                                    <a:pt x="3114" y="918"/>
                                  </a:lnTo>
                                  <a:lnTo>
                                    <a:pt x="3102" y="912"/>
                                  </a:lnTo>
                                  <a:lnTo>
                                    <a:pt x="3090" y="912"/>
                                  </a:lnTo>
                                  <a:lnTo>
                                    <a:pt x="3072" y="930"/>
                                  </a:lnTo>
                                  <a:lnTo>
                                    <a:pt x="3060" y="936"/>
                                  </a:lnTo>
                                  <a:lnTo>
                                    <a:pt x="3054" y="948"/>
                                  </a:lnTo>
                                  <a:lnTo>
                                    <a:pt x="3054" y="972"/>
                                  </a:lnTo>
                                  <a:lnTo>
                                    <a:pt x="3048" y="978"/>
                                  </a:lnTo>
                                  <a:lnTo>
                                    <a:pt x="3042" y="966"/>
                                  </a:lnTo>
                                  <a:lnTo>
                                    <a:pt x="3030" y="966"/>
                                  </a:lnTo>
                                  <a:lnTo>
                                    <a:pt x="3018" y="960"/>
                                  </a:lnTo>
                                  <a:lnTo>
                                    <a:pt x="3012" y="960"/>
                                  </a:lnTo>
                                  <a:lnTo>
                                    <a:pt x="3006" y="954"/>
                                  </a:lnTo>
                                  <a:lnTo>
                                    <a:pt x="3030" y="930"/>
                                  </a:lnTo>
                                  <a:lnTo>
                                    <a:pt x="3042" y="924"/>
                                  </a:lnTo>
                                  <a:lnTo>
                                    <a:pt x="3060" y="906"/>
                                  </a:lnTo>
                                  <a:lnTo>
                                    <a:pt x="3072" y="900"/>
                                  </a:lnTo>
                                  <a:lnTo>
                                    <a:pt x="3036" y="900"/>
                                  </a:lnTo>
                                  <a:lnTo>
                                    <a:pt x="3030" y="888"/>
                                  </a:lnTo>
                                  <a:lnTo>
                                    <a:pt x="3018" y="882"/>
                                  </a:lnTo>
                                  <a:lnTo>
                                    <a:pt x="2994" y="882"/>
                                  </a:lnTo>
                                  <a:lnTo>
                                    <a:pt x="2988" y="888"/>
                                  </a:lnTo>
                                  <a:lnTo>
                                    <a:pt x="2946" y="888"/>
                                  </a:lnTo>
                                  <a:lnTo>
                                    <a:pt x="2946" y="894"/>
                                  </a:lnTo>
                                  <a:lnTo>
                                    <a:pt x="2940" y="906"/>
                                  </a:lnTo>
                                  <a:lnTo>
                                    <a:pt x="2940" y="918"/>
                                  </a:lnTo>
                                  <a:lnTo>
                                    <a:pt x="2946" y="918"/>
                                  </a:lnTo>
                                  <a:lnTo>
                                    <a:pt x="2952" y="924"/>
                                  </a:lnTo>
                                  <a:lnTo>
                                    <a:pt x="2964" y="924"/>
                                  </a:lnTo>
                                  <a:lnTo>
                                    <a:pt x="2976" y="936"/>
                                  </a:lnTo>
                                  <a:lnTo>
                                    <a:pt x="2982" y="936"/>
                                  </a:lnTo>
                                  <a:lnTo>
                                    <a:pt x="2976" y="942"/>
                                  </a:lnTo>
                                  <a:lnTo>
                                    <a:pt x="2958" y="942"/>
                                  </a:lnTo>
                                  <a:lnTo>
                                    <a:pt x="2952" y="936"/>
                                  </a:lnTo>
                                  <a:lnTo>
                                    <a:pt x="2940" y="930"/>
                                  </a:lnTo>
                                  <a:lnTo>
                                    <a:pt x="2934" y="924"/>
                                  </a:lnTo>
                                  <a:lnTo>
                                    <a:pt x="2916" y="912"/>
                                  </a:lnTo>
                                  <a:lnTo>
                                    <a:pt x="2910" y="942"/>
                                  </a:lnTo>
                                  <a:lnTo>
                                    <a:pt x="2904" y="942"/>
                                  </a:lnTo>
                                  <a:lnTo>
                                    <a:pt x="2898" y="948"/>
                                  </a:lnTo>
                                  <a:lnTo>
                                    <a:pt x="2862" y="948"/>
                                  </a:lnTo>
                                  <a:lnTo>
                                    <a:pt x="2844" y="942"/>
                                  </a:lnTo>
                                  <a:lnTo>
                                    <a:pt x="2826" y="942"/>
                                  </a:lnTo>
                                  <a:lnTo>
                                    <a:pt x="2808" y="936"/>
                                  </a:lnTo>
                                  <a:lnTo>
                                    <a:pt x="2718" y="936"/>
                                  </a:lnTo>
                                  <a:lnTo>
                                    <a:pt x="2706" y="930"/>
                                  </a:lnTo>
                                  <a:lnTo>
                                    <a:pt x="2700" y="918"/>
                                  </a:lnTo>
                                  <a:lnTo>
                                    <a:pt x="2688" y="912"/>
                                  </a:lnTo>
                                  <a:lnTo>
                                    <a:pt x="2628" y="918"/>
                                  </a:lnTo>
                                  <a:lnTo>
                                    <a:pt x="2622" y="912"/>
                                  </a:lnTo>
                                  <a:lnTo>
                                    <a:pt x="2616" y="900"/>
                                  </a:lnTo>
                                  <a:lnTo>
                                    <a:pt x="2604" y="894"/>
                                  </a:lnTo>
                                  <a:lnTo>
                                    <a:pt x="2598" y="894"/>
                                  </a:lnTo>
                                  <a:lnTo>
                                    <a:pt x="2586" y="888"/>
                                  </a:lnTo>
                                  <a:lnTo>
                                    <a:pt x="2568" y="888"/>
                                  </a:lnTo>
                                  <a:lnTo>
                                    <a:pt x="2556" y="894"/>
                                  </a:lnTo>
                                  <a:lnTo>
                                    <a:pt x="2538" y="900"/>
                                  </a:lnTo>
                                  <a:lnTo>
                                    <a:pt x="2532" y="906"/>
                                  </a:lnTo>
                                  <a:lnTo>
                                    <a:pt x="2526" y="906"/>
                                  </a:lnTo>
                                  <a:lnTo>
                                    <a:pt x="2526" y="912"/>
                                  </a:lnTo>
                                  <a:lnTo>
                                    <a:pt x="2484" y="912"/>
                                  </a:lnTo>
                                  <a:lnTo>
                                    <a:pt x="2472" y="906"/>
                                  </a:lnTo>
                                  <a:lnTo>
                                    <a:pt x="2442" y="906"/>
                                  </a:lnTo>
                                  <a:lnTo>
                                    <a:pt x="2430" y="918"/>
                                  </a:lnTo>
                                  <a:lnTo>
                                    <a:pt x="2430" y="930"/>
                                  </a:lnTo>
                                  <a:lnTo>
                                    <a:pt x="2418" y="954"/>
                                  </a:lnTo>
                                  <a:lnTo>
                                    <a:pt x="2412" y="960"/>
                                  </a:lnTo>
                                  <a:lnTo>
                                    <a:pt x="2412" y="966"/>
                                  </a:lnTo>
                                  <a:lnTo>
                                    <a:pt x="2400" y="996"/>
                                  </a:lnTo>
                                  <a:lnTo>
                                    <a:pt x="2364" y="996"/>
                                  </a:lnTo>
                                  <a:lnTo>
                                    <a:pt x="2358" y="1026"/>
                                  </a:lnTo>
                                  <a:lnTo>
                                    <a:pt x="2334" y="978"/>
                                  </a:lnTo>
                                  <a:lnTo>
                                    <a:pt x="2340" y="978"/>
                                  </a:lnTo>
                                  <a:lnTo>
                                    <a:pt x="2352" y="984"/>
                                  </a:lnTo>
                                  <a:lnTo>
                                    <a:pt x="2376" y="984"/>
                                  </a:lnTo>
                                  <a:lnTo>
                                    <a:pt x="2388" y="972"/>
                                  </a:lnTo>
                                  <a:lnTo>
                                    <a:pt x="2358" y="942"/>
                                  </a:lnTo>
                                  <a:lnTo>
                                    <a:pt x="2340" y="942"/>
                                  </a:lnTo>
                                  <a:lnTo>
                                    <a:pt x="2328" y="936"/>
                                  </a:lnTo>
                                  <a:lnTo>
                                    <a:pt x="2316" y="936"/>
                                  </a:lnTo>
                                  <a:lnTo>
                                    <a:pt x="2322" y="918"/>
                                  </a:lnTo>
                                  <a:lnTo>
                                    <a:pt x="2304" y="924"/>
                                  </a:lnTo>
                                  <a:lnTo>
                                    <a:pt x="2262" y="930"/>
                                  </a:lnTo>
                                  <a:lnTo>
                                    <a:pt x="2208" y="936"/>
                                  </a:lnTo>
                                  <a:lnTo>
                                    <a:pt x="2160" y="942"/>
                                  </a:lnTo>
                                  <a:lnTo>
                                    <a:pt x="2112" y="942"/>
                                  </a:lnTo>
                                  <a:lnTo>
                                    <a:pt x="2064" y="936"/>
                                  </a:lnTo>
                                  <a:lnTo>
                                    <a:pt x="2034" y="930"/>
                                  </a:lnTo>
                                  <a:lnTo>
                                    <a:pt x="2028" y="924"/>
                                  </a:lnTo>
                                  <a:lnTo>
                                    <a:pt x="2052" y="918"/>
                                  </a:lnTo>
                                  <a:lnTo>
                                    <a:pt x="2082" y="918"/>
                                  </a:lnTo>
                                  <a:lnTo>
                                    <a:pt x="2118" y="912"/>
                                  </a:lnTo>
                                  <a:lnTo>
                                    <a:pt x="2142" y="900"/>
                                  </a:lnTo>
                                  <a:lnTo>
                                    <a:pt x="2142" y="888"/>
                                  </a:lnTo>
                                  <a:lnTo>
                                    <a:pt x="2112" y="864"/>
                                  </a:lnTo>
                                  <a:lnTo>
                                    <a:pt x="2082" y="852"/>
                                  </a:lnTo>
                                  <a:lnTo>
                                    <a:pt x="2004" y="852"/>
                                  </a:lnTo>
                                  <a:lnTo>
                                    <a:pt x="1968" y="840"/>
                                  </a:lnTo>
                                  <a:lnTo>
                                    <a:pt x="1944" y="834"/>
                                  </a:lnTo>
                                  <a:lnTo>
                                    <a:pt x="1938" y="828"/>
                                  </a:lnTo>
                                  <a:lnTo>
                                    <a:pt x="1908" y="828"/>
                                  </a:lnTo>
                                  <a:lnTo>
                                    <a:pt x="1896" y="822"/>
                                  </a:lnTo>
                                  <a:lnTo>
                                    <a:pt x="1866" y="804"/>
                                  </a:lnTo>
                                  <a:lnTo>
                                    <a:pt x="1836" y="792"/>
                                  </a:lnTo>
                                  <a:lnTo>
                                    <a:pt x="1812" y="786"/>
                                  </a:lnTo>
                                  <a:lnTo>
                                    <a:pt x="1800" y="792"/>
                                  </a:lnTo>
                                  <a:lnTo>
                                    <a:pt x="1782" y="798"/>
                                  </a:lnTo>
                                  <a:lnTo>
                                    <a:pt x="1770" y="804"/>
                                  </a:lnTo>
                                  <a:lnTo>
                                    <a:pt x="1758" y="816"/>
                                  </a:lnTo>
                                  <a:lnTo>
                                    <a:pt x="1734" y="828"/>
                                  </a:lnTo>
                                  <a:lnTo>
                                    <a:pt x="1680" y="828"/>
                                  </a:lnTo>
                                  <a:lnTo>
                                    <a:pt x="1710" y="810"/>
                                  </a:lnTo>
                                  <a:lnTo>
                                    <a:pt x="1710" y="798"/>
                                  </a:lnTo>
                                  <a:lnTo>
                                    <a:pt x="1734" y="768"/>
                                  </a:lnTo>
                                  <a:lnTo>
                                    <a:pt x="1728" y="768"/>
                                  </a:lnTo>
                                  <a:lnTo>
                                    <a:pt x="1722" y="774"/>
                                  </a:lnTo>
                                  <a:lnTo>
                                    <a:pt x="1674" y="798"/>
                                  </a:lnTo>
                                  <a:lnTo>
                                    <a:pt x="1650" y="822"/>
                                  </a:lnTo>
                                  <a:lnTo>
                                    <a:pt x="1638" y="828"/>
                                  </a:lnTo>
                                  <a:lnTo>
                                    <a:pt x="1620" y="834"/>
                                  </a:lnTo>
                                  <a:lnTo>
                                    <a:pt x="1608" y="828"/>
                                  </a:lnTo>
                                  <a:lnTo>
                                    <a:pt x="1602" y="816"/>
                                  </a:lnTo>
                                  <a:lnTo>
                                    <a:pt x="1602" y="798"/>
                                  </a:lnTo>
                                  <a:lnTo>
                                    <a:pt x="1614" y="774"/>
                                  </a:lnTo>
                                  <a:lnTo>
                                    <a:pt x="1614" y="762"/>
                                  </a:lnTo>
                                  <a:lnTo>
                                    <a:pt x="1608" y="750"/>
                                  </a:lnTo>
                                  <a:lnTo>
                                    <a:pt x="1596" y="744"/>
                                  </a:lnTo>
                                  <a:lnTo>
                                    <a:pt x="1590" y="738"/>
                                  </a:lnTo>
                                  <a:lnTo>
                                    <a:pt x="1578" y="738"/>
                                  </a:lnTo>
                                  <a:lnTo>
                                    <a:pt x="1572" y="744"/>
                                  </a:lnTo>
                                  <a:lnTo>
                                    <a:pt x="1572" y="750"/>
                                  </a:lnTo>
                                  <a:lnTo>
                                    <a:pt x="1578" y="762"/>
                                  </a:lnTo>
                                  <a:lnTo>
                                    <a:pt x="1584" y="768"/>
                                  </a:lnTo>
                                  <a:lnTo>
                                    <a:pt x="1542" y="768"/>
                                  </a:lnTo>
                                  <a:lnTo>
                                    <a:pt x="1530" y="774"/>
                                  </a:lnTo>
                                  <a:lnTo>
                                    <a:pt x="1512" y="780"/>
                                  </a:lnTo>
                                  <a:lnTo>
                                    <a:pt x="1494" y="798"/>
                                  </a:lnTo>
                                  <a:lnTo>
                                    <a:pt x="1446" y="798"/>
                                  </a:lnTo>
                                  <a:lnTo>
                                    <a:pt x="1428" y="804"/>
                                  </a:lnTo>
                                  <a:lnTo>
                                    <a:pt x="1416" y="804"/>
                                  </a:lnTo>
                                  <a:lnTo>
                                    <a:pt x="1398" y="810"/>
                                  </a:lnTo>
                                  <a:lnTo>
                                    <a:pt x="1380" y="810"/>
                                  </a:lnTo>
                                  <a:lnTo>
                                    <a:pt x="1374" y="816"/>
                                  </a:lnTo>
                                  <a:lnTo>
                                    <a:pt x="1368" y="816"/>
                                  </a:lnTo>
                                  <a:lnTo>
                                    <a:pt x="1356" y="822"/>
                                  </a:lnTo>
                                  <a:lnTo>
                                    <a:pt x="1350" y="828"/>
                                  </a:lnTo>
                                  <a:lnTo>
                                    <a:pt x="1338" y="834"/>
                                  </a:lnTo>
                                  <a:lnTo>
                                    <a:pt x="1314" y="816"/>
                                  </a:lnTo>
                                  <a:lnTo>
                                    <a:pt x="1302" y="822"/>
                                  </a:lnTo>
                                  <a:lnTo>
                                    <a:pt x="1296" y="828"/>
                                  </a:lnTo>
                                  <a:lnTo>
                                    <a:pt x="1272" y="840"/>
                                  </a:lnTo>
                                  <a:lnTo>
                                    <a:pt x="1260" y="840"/>
                                  </a:lnTo>
                                  <a:lnTo>
                                    <a:pt x="1254" y="846"/>
                                  </a:lnTo>
                                  <a:lnTo>
                                    <a:pt x="1242" y="846"/>
                                  </a:lnTo>
                                  <a:lnTo>
                                    <a:pt x="1230" y="852"/>
                                  </a:lnTo>
                                  <a:lnTo>
                                    <a:pt x="1224" y="858"/>
                                  </a:lnTo>
                                  <a:lnTo>
                                    <a:pt x="1212" y="864"/>
                                  </a:lnTo>
                                  <a:lnTo>
                                    <a:pt x="1176" y="864"/>
                                  </a:lnTo>
                                  <a:lnTo>
                                    <a:pt x="1188" y="858"/>
                                  </a:lnTo>
                                  <a:lnTo>
                                    <a:pt x="1194" y="846"/>
                                  </a:lnTo>
                                  <a:lnTo>
                                    <a:pt x="1212" y="840"/>
                                  </a:lnTo>
                                  <a:lnTo>
                                    <a:pt x="1236" y="828"/>
                                  </a:lnTo>
                                  <a:lnTo>
                                    <a:pt x="1254" y="828"/>
                                  </a:lnTo>
                                  <a:lnTo>
                                    <a:pt x="1266" y="822"/>
                                  </a:lnTo>
                                  <a:lnTo>
                                    <a:pt x="1284" y="816"/>
                                  </a:lnTo>
                                  <a:lnTo>
                                    <a:pt x="1290" y="810"/>
                                  </a:lnTo>
                                  <a:lnTo>
                                    <a:pt x="1362" y="810"/>
                                  </a:lnTo>
                                  <a:lnTo>
                                    <a:pt x="1386" y="798"/>
                                  </a:lnTo>
                                  <a:lnTo>
                                    <a:pt x="1422" y="792"/>
                                  </a:lnTo>
                                  <a:lnTo>
                                    <a:pt x="1458" y="780"/>
                                  </a:lnTo>
                                  <a:lnTo>
                                    <a:pt x="1470" y="780"/>
                                  </a:lnTo>
                                  <a:lnTo>
                                    <a:pt x="1476" y="774"/>
                                  </a:lnTo>
                                  <a:lnTo>
                                    <a:pt x="1482" y="774"/>
                                  </a:lnTo>
                                  <a:lnTo>
                                    <a:pt x="1476" y="768"/>
                                  </a:lnTo>
                                  <a:lnTo>
                                    <a:pt x="1410" y="768"/>
                                  </a:lnTo>
                                  <a:lnTo>
                                    <a:pt x="1398" y="774"/>
                                  </a:lnTo>
                                  <a:lnTo>
                                    <a:pt x="1392" y="774"/>
                                  </a:lnTo>
                                  <a:lnTo>
                                    <a:pt x="1380" y="780"/>
                                  </a:lnTo>
                                  <a:lnTo>
                                    <a:pt x="1374" y="786"/>
                                  </a:lnTo>
                                  <a:lnTo>
                                    <a:pt x="1368" y="786"/>
                                  </a:lnTo>
                                  <a:lnTo>
                                    <a:pt x="1362" y="792"/>
                                  </a:lnTo>
                                  <a:lnTo>
                                    <a:pt x="1278" y="792"/>
                                  </a:lnTo>
                                  <a:lnTo>
                                    <a:pt x="1254" y="804"/>
                                  </a:lnTo>
                                  <a:lnTo>
                                    <a:pt x="1248" y="810"/>
                                  </a:lnTo>
                                  <a:lnTo>
                                    <a:pt x="1236" y="816"/>
                                  </a:lnTo>
                                  <a:lnTo>
                                    <a:pt x="1230" y="822"/>
                                  </a:lnTo>
                                  <a:lnTo>
                                    <a:pt x="1212" y="822"/>
                                  </a:lnTo>
                                  <a:lnTo>
                                    <a:pt x="1158" y="846"/>
                                  </a:lnTo>
                                  <a:lnTo>
                                    <a:pt x="1140" y="846"/>
                                  </a:lnTo>
                                  <a:lnTo>
                                    <a:pt x="1128" y="858"/>
                                  </a:lnTo>
                                  <a:lnTo>
                                    <a:pt x="1122" y="870"/>
                                  </a:lnTo>
                                  <a:lnTo>
                                    <a:pt x="1122" y="876"/>
                                  </a:lnTo>
                                  <a:lnTo>
                                    <a:pt x="1116" y="876"/>
                                  </a:lnTo>
                                  <a:lnTo>
                                    <a:pt x="1110" y="870"/>
                                  </a:lnTo>
                                  <a:lnTo>
                                    <a:pt x="1110" y="846"/>
                                  </a:lnTo>
                                  <a:lnTo>
                                    <a:pt x="1116" y="846"/>
                                  </a:lnTo>
                                  <a:lnTo>
                                    <a:pt x="1152" y="834"/>
                                  </a:lnTo>
                                  <a:lnTo>
                                    <a:pt x="1176" y="822"/>
                                  </a:lnTo>
                                  <a:lnTo>
                                    <a:pt x="1194" y="816"/>
                                  </a:lnTo>
                                  <a:lnTo>
                                    <a:pt x="1188" y="810"/>
                                  </a:lnTo>
                                  <a:lnTo>
                                    <a:pt x="1176" y="810"/>
                                  </a:lnTo>
                                  <a:lnTo>
                                    <a:pt x="1164" y="804"/>
                                  </a:lnTo>
                                  <a:lnTo>
                                    <a:pt x="1140" y="804"/>
                                  </a:lnTo>
                                  <a:lnTo>
                                    <a:pt x="1122" y="822"/>
                                  </a:lnTo>
                                  <a:lnTo>
                                    <a:pt x="1110" y="828"/>
                                  </a:lnTo>
                                  <a:lnTo>
                                    <a:pt x="1092" y="828"/>
                                  </a:lnTo>
                                  <a:lnTo>
                                    <a:pt x="1080" y="834"/>
                                  </a:lnTo>
                                  <a:lnTo>
                                    <a:pt x="1068" y="834"/>
                                  </a:lnTo>
                                  <a:lnTo>
                                    <a:pt x="1068" y="840"/>
                                  </a:lnTo>
                                  <a:lnTo>
                                    <a:pt x="1062" y="846"/>
                                  </a:lnTo>
                                  <a:lnTo>
                                    <a:pt x="1062" y="876"/>
                                  </a:lnTo>
                                  <a:lnTo>
                                    <a:pt x="1038" y="858"/>
                                  </a:lnTo>
                                  <a:lnTo>
                                    <a:pt x="972" y="852"/>
                                  </a:lnTo>
                                  <a:lnTo>
                                    <a:pt x="960" y="846"/>
                                  </a:lnTo>
                                  <a:lnTo>
                                    <a:pt x="948" y="834"/>
                                  </a:lnTo>
                                  <a:lnTo>
                                    <a:pt x="936" y="834"/>
                                  </a:lnTo>
                                  <a:lnTo>
                                    <a:pt x="936" y="828"/>
                                  </a:lnTo>
                                  <a:lnTo>
                                    <a:pt x="942" y="822"/>
                                  </a:lnTo>
                                  <a:lnTo>
                                    <a:pt x="942" y="810"/>
                                  </a:lnTo>
                                  <a:lnTo>
                                    <a:pt x="948" y="804"/>
                                  </a:lnTo>
                                  <a:lnTo>
                                    <a:pt x="834" y="804"/>
                                  </a:lnTo>
                                  <a:lnTo>
                                    <a:pt x="852" y="804"/>
                                  </a:lnTo>
                                  <a:lnTo>
                                    <a:pt x="78" y="1440"/>
                                  </a:lnTo>
                                  <a:lnTo>
                                    <a:pt x="72" y="1446"/>
                                  </a:lnTo>
                                  <a:lnTo>
                                    <a:pt x="60" y="1452"/>
                                  </a:lnTo>
                                  <a:lnTo>
                                    <a:pt x="54" y="1464"/>
                                  </a:lnTo>
                                  <a:lnTo>
                                    <a:pt x="54" y="1476"/>
                                  </a:lnTo>
                                  <a:lnTo>
                                    <a:pt x="108" y="1476"/>
                                  </a:lnTo>
                                  <a:lnTo>
                                    <a:pt x="120" y="1464"/>
                                  </a:lnTo>
                                  <a:lnTo>
                                    <a:pt x="156" y="1464"/>
                                  </a:lnTo>
                                  <a:lnTo>
                                    <a:pt x="132" y="1488"/>
                                  </a:lnTo>
                                  <a:lnTo>
                                    <a:pt x="132" y="1494"/>
                                  </a:lnTo>
                                  <a:lnTo>
                                    <a:pt x="138" y="1506"/>
                                  </a:lnTo>
                                  <a:lnTo>
                                    <a:pt x="138" y="1524"/>
                                  </a:lnTo>
                                  <a:lnTo>
                                    <a:pt x="144" y="1530"/>
                                  </a:lnTo>
                                  <a:lnTo>
                                    <a:pt x="156" y="1536"/>
                                  </a:lnTo>
                                  <a:lnTo>
                                    <a:pt x="162" y="1542"/>
                                  </a:lnTo>
                                  <a:lnTo>
                                    <a:pt x="144" y="1560"/>
                                  </a:lnTo>
                                  <a:lnTo>
                                    <a:pt x="144" y="1572"/>
                                  </a:lnTo>
                                  <a:lnTo>
                                    <a:pt x="150" y="1572"/>
                                  </a:lnTo>
                                  <a:lnTo>
                                    <a:pt x="156" y="1566"/>
                                  </a:lnTo>
                                  <a:lnTo>
                                    <a:pt x="168" y="1560"/>
                                  </a:lnTo>
                                  <a:lnTo>
                                    <a:pt x="174" y="1554"/>
                                  </a:lnTo>
                                  <a:lnTo>
                                    <a:pt x="180" y="1554"/>
                                  </a:lnTo>
                                  <a:lnTo>
                                    <a:pt x="186" y="1548"/>
                                  </a:lnTo>
                                  <a:lnTo>
                                    <a:pt x="198" y="1548"/>
                                  </a:lnTo>
                                  <a:lnTo>
                                    <a:pt x="210" y="1542"/>
                                  </a:lnTo>
                                  <a:lnTo>
                                    <a:pt x="222" y="1542"/>
                                  </a:lnTo>
                                  <a:lnTo>
                                    <a:pt x="234" y="1536"/>
                                  </a:lnTo>
                                  <a:lnTo>
                                    <a:pt x="240" y="1530"/>
                                  </a:lnTo>
                                  <a:lnTo>
                                    <a:pt x="258" y="1530"/>
                                  </a:lnTo>
                                  <a:lnTo>
                                    <a:pt x="258" y="1518"/>
                                  </a:lnTo>
                                  <a:lnTo>
                                    <a:pt x="264" y="1518"/>
                                  </a:lnTo>
                                  <a:lnTo>
                                    <a:pt x="270" y="1512"/>
                                  </a:lnTo>
                                  <a:lnTo>
                                    <a:pt x="282" y="1512"/>
                                  </a:lnTo>
                                  <a:lnTo>
                                    <a:pt x="300" y="1506"/>
                                  </a:lnTo>
                                  <a:lnTo>
                                    <a:pt x="312" y="1506"/>
                                  </a:lnTo>
                                  <a:lnTo>
                                    <a:pt x="330" y="1512"/>
                                  </a:lnTo>
                                  <a:lnTo>
                                    <a:pt x="336" y="1518"/>
                                  </a:lnTo>
                                  <a:lnTo>
                                    <a:pt x="330" y="1524"/>
                                  </a:lnTo>
                                  <a:lnTo>
                                    <a:pt x="324" y="1524"/>
                                  </a:lnTo>
                                  <a:lnTo>
                                    <a:pt x="318" y="1530"/>
                                  </a:lnTo>
                                  <a:lnTo>
                                    <a:pt x="318" y="1560"/>
                                  </a:lnTo>
                                  <a:lnTo>
                                    <a:pt x="306" y="1572"/>
                                  </a:lnTo>
                                  <a:lnTo>
                                    <a:pt x="324" y="1590"/>
                                  </a:lnTo>
                                  <a:lnTo>
                                    <a:pt x="330" y="1602"/>
                                  </a:lnTo>
                                  <a:lnTo>
                                    <a:pt x="330" y="1620"/>
                                  </a:lnTo>
                                  <a:lnTo>
                                    <a:pt x="312" y="1656"/>
                                  </a:lnTo>
                                  <a:lnTo>
                                    <a:pt x="312" y="1698"/>
                                  </a:lnTo>
                                  <a:lnTo>
                                    <a:pt x="306" y="1704"/>
                                  </a:lnTo>
                                  <a:lnTo>
                                    <a:pt x="300" y="1716"/>
                                  </a:lnTo>
                                  <a:lnTo>
                                    <a:pt x="300" y="1728"/>
                                  </a:lnTo>
                                  <a:lnTo>
                                    <a:pt x="294" y="1740"/>
                                  </a:lnTo>
                                  <a:lnTo>
                                    <a:pt x="294" y="1746"/>
                                  </a:lnTo>
                                  <a:lnTo>
                                    <a:pt x="300" y="1752"/>
                                  </a:lnTo>
                                  <a:lnTo>
                                    <a:pt x="312" y="1758"/>
                                  </a:lnTo>
                                  <a:lnTo>
                                    <a:pt x="318" y="1764"/>
                                  </a:lnTo>
                                  <a:lnTo>
                                    <a:pt x="324" y="1764"/>
                                  </a:lnTo>
                                  <a:lnTo>
                                    <a:pt x="330" y="1770"/>
                                  </a:lnTo>
                                  <a:lnTo>
                                    <a:pt x="330" y="1776"/>
                                  </a:lnTo>
                                  <a:lnTo>
                                    <a:pt x="348" y="1776"/>
                                  </a:lnTo>
                                  <a:lnTo>
                                    <a:pt x="354" y="1782"/>
                                  </a:lnTo>
                                  <a:lnTo>
                                    <a:pt x="354" y="1794"/>
                                  </a:lnTo>
                                  <a:lnTo>
                                    <a:pt x="342" y="1800"/>
                                  </a:lnTo>
                                  <a:lnTo>
                                    <a:pt x="330" y="1812"/>
                                  </a:lnTo>
                                  <a:lnTo>
                                    <a:pt x="318" y="1818"/>
                                  </a:lnTo>
                                  <a:lnTo>
                                    <a:pt x="318" y="1830"/>
                                  </a:lnTo>
                                  <a:lnTo>
                                    <a:pt x="312" y="1842"/>
                                  </a:lnTo>
                                  <a:lnTo>
                                    <a:pt x="294" y="1860"/>
                                  </a:lnTo>
                                  <a:lnTo>
                                    <a:pt x="282" y="1866"/>
                                  </a:lnTo>
                                  <a:lnTo>
                                    <a:pt x="270" y="1878"/>
                                  </a:lnTo>
                                  <a:lnTo>
                                    <a:pt x="252" y="1884"/>
                                  </a:lnTo>
                                  <a:lnTo>
                                    <a:pt x="234" y="1896"/>
                                  </a:lnTo>
                                  <a:lnTo>
                                    <a:pt x="228" y="1902"/>
                                  </a:lnTo>
                                  <a:lnTo>
                                    <a:pt x="222" y="1914"/>
                                  </a:lnTo>
                                  <a:lnTo>
                                    <a:pt x="222" y="1926"/>
                                  </a:lnTo>
                                  <a:lnTo>
                                    <a:pt x="216" y="1932"/>
                                  </a:lnTo>
                                  <a:lnTo>
                                    <a:pt x="216" y="1944"/>
                                  </a:lnTo>
                                  <a:lnTo>
                                    <a:pt x="204" y="1956"/>
                                  </a:lnTo>
                                  <a:lnTo>
                                    <a:pt x="210" y="1962"/>
                                  </a:lnTo>
                                  <a:lnTo>
                                    <a:pt x="216" y="1962"/>
                                  </a:lnTo>
                                  <a:lnTo>
                                    <a:pt x="216" y="1974"/>
                                  </a:lnTo>
                                  <a:lnTo>
                                    <a:pt x="228" y="1986"/>
                                  </a:lnTo>
                                  <a:lnTo>
                                    <a:pt x="240" y="1980"/>
                                  </a:lnTo>
                                  <a:lnTo>
                                    <a:pt x="246" y="1968"/>
                                  </a:lnTo>
                                  <a:lnTo>
                                    <a:pt x="258" y="1962"/>
                                  </a:lnTo>
                                  <a:lnTo>
                                    <a:pt x="276" y="1956"/>
                                  </a:lnTo>
                                  <a:lnTo>
                                    <a:pt x="294" y="1938"/>
                                  </a:lnTo>
                                  <a:lnTo>
                                    <a:pt x="306" y="1938"/>
                                  </a:lnTo>
                                  <a:lnTo>
                                    <a:pt x="306" y="1944"/>
                                  </a:lnTo>
                                  <a:lnTo>
                                    <a:pt x="300" y="1950"/>
                                  </a:lnTo>
                                  <a:lnTo>
                                    <a:pt x="288" y="1956"/>
                                  </a:lnTo>
                                  <a:lnTo>
                                    <a:pt x="282" y="1956"/>
                                  </a:lnTo>
                                  <a:lnTo>
                                    <a:pt x="276" y="1962"/>
                                  </a:lnTo>
                                  <a:lnTo>
                                    <a:pt x="276" y="1974"/>
                                  </a:lnTo>
                                  <a:lnTo>
                                    <a:pt x="282" y="1986"/>
                                  </a:lnTo>
                                  <a:lnTo>
                                    <a:pt x="294" y="1998"/>
                                  </a:lnTo>
                                  <a:lnTo>
                                    <a:pt x="252" y="1992"/>
                                  </a:lnTo>
                                  <a:lnTo>
                                    <a:pt x="246" y="1998"/>
                                  </a:lnTo>
                                  <a:lnTo>
                                    <a:pt x="240" y="2010"/>
                                  </a:lnTo>
                                  <a:lnTo>
                                    <a:pt x="234" y="2016"/>
                                  </a:lnTo>
                                  <a:lnTo>
                                    <a:pt x="228" y="2028"/>
                                  </a:lnTo>
                                  <a:lnTo>
                                    <a:pt x="228" y="2034"/>
                                  </a:lnTo>
                                  <a:lnTo>
                                    <a:pt x="234" y="2034"/>
                                  </a:lnTo>
                                  <a:lnTo>
                                    <a:pt x="240" y="2040"/>
                                  </a:lnTo>
                                  <a:lnTo>
                                    <a:pt x="252" y="2040"/>
                                  </a:lnTo>
                                  <a:lnTo>
                                    <a:pt x="258" y="2046"/>
                                  </a:lnTo>
                                  <a:lnTo>
                                    <a:pt x="252" y="2052"/>
                                  </a:lnTo>
                                  <a:lnTo>
                                    <a:pt x="252" y="2058"/>
                                  </a:lnTo>
                                  <a:lnTo>
                                    <a:pt x="246" y="2070"/>
                                  </a:lnTo>
                                  <a:lnTo>
                                    <a:pt x="246" y="2076"/>
                                  </a:lnTo>
                                  <a:lnTo>
                                    <a:pt x="252" y="2070"/>
                                  </a:lnTo>
                                  <a:lnTo>
                                    <a:pt x="288" y="2052"/>
                                  </a:lnTo>
                                  <a:lnTo>
                                    <a:pt x="306" y="2034"/>
                                  </a:lnTo>
                                  <a:lnTo>
                                    <a:pt x="318" y="2028"/>
                                  </a:lnTo>
                                  <a:lnTo>
                                    <a:pt x="318" y="2040"/>
                                  </a:lnTo>
                                  <a:lnTo>
                                    <a:pt x="288" y="2058"/>
                                  </a:lnTo>
                                  <a:lnTo>
                                    <a:pt x="312" y="2064"/>
                                  </a:lnTo>
                                  <a:lnTo>
                                    <a:pt x="312" y="2076"/>
                                  </a:lnTo>
                                  <a:lnTo>
                                    <a:pt x="294" y="2094"/>
                                  </a:lnTo>
                                  <a:lnTo>
                                    <a:pt x="276" y="2076"/>
                                  </a:lnTo>
                                  <a:lnTo>
                                    <a:pt x="270" y="2076"/>
                                  </a:lnTo>
                                  <a:lnTo>
                                    <a:pt x="264" y="2082"/>
                                  </a:lnTo>
                                  <a:lnTo>
                                    <a:pt x="240" y="2094"/>
                                  </a:lnTo>
                                  <a:lnTo>
                                    <a:pt x="228" y="2094"/>
                                  </a:lnTo>
                                  <a:lnTo>
                                    <a:pt x="216" y="2106"/>
                                  </a:lnTo>
                                  <a:lnTo>
                                    <a:pt x="210" y="2118"/>
                                  </a:lnTo>
                                  <a:lnTo>
                                    <a:pt x="204" y="2124"/>
                                  </a:lnTo>
                                  <a:lnTo>
                                    <a:pt x="210" y="2118"/>
                                  </a:lnTo>
                                  <a:lnTo>
                                    <a:pt x="222" y="2118"/>
                                  </a:lnTo>
                                  <a:lnTo>
                                    <a:pt x="228" y="2112"/>
                                  </a:lnTo>
                                  <a:lnTo>
                                    <a:pt x="276" y="2112"/>
                                  </a:lnTo>
                                  <a:lnTo>
                                    <a:pt x="270" y="2112"/>
                                  </a:lnTo>
                                  <a:lnTo>
                                    <a:pt x="264" y="2118"/>
                                  </a:lnTo>
                                  <a:lnTo>
                                    <a:pt x="252" y="2118"/>
                                  </a:lnTo>
                                  <a:lnTo>
                                    <a:pt x="240" y="2124"/>
                                  </a:lnTo>
                                  <a:lnTo>
                                    <a:pt x="228" y="2124"/>
                                  </a:lnTo>
                                  <a:lnTo>
                                    <a:pt x="216" y="2130"/>
                                  </a:lnTo>
                                  <a:lnTo>
                                    <a:pt x="210" y="2130"/>
                                  </a:lnTo>
                                  <a:lnTo>
                                    <a:pt x="210" y="2148"/>
                                  </a:lnTo>
                                  <a:lnTo>
                                    <a:pt x="204" y="2148"/>
                                  </a:lnTo>
                                  <a:lnTo>
                                    <a:pt x="198" y="2142"/>
                                  </a:lnTo>
                                  <a:lnTo>
                                    <a:pt x="174" y="2142"/>
                                  </a:lnTo>
                                  <a:lnTo>
                                    <a:pt x="174" y="2154"/>
                                  </a:lnTo>
                                  <a:lnTo>
                                    <a:pt x="180" y="2166"/>
                                  </a:lnTo>
                                  <a:lnTo>
                                    <a:pt x="192" y="2172"/>
                                  </a:lnTo>
                                  <a:lnTo>
                                    <a:pt x="198" y="2178"/>
                                  </a:lnTo>
                                  <a:lnTo>
                                    <a:pt x="246" y="2160"/>
                                  </a:lnTo>
                                  <a:lnTo>
                                    <a:pt x="264" y="2184"/>
                                  </a:lnTo>
                                  <a:lnTo>
                                    <a:pt x="300" y="2166"/>
                                  </a:lnTo>
                                  <a:lnTo>
                                    <a:pt x="294" y="2172"/>
                                  </a:lnTo>
                                  <a:lnTo>
                                    <a:pt x="288" y="2184"/>
                                  </a:lnTo>
                                  <a:lnTo>
                                    <a:pt x="276" y="2190"/>
                                  </a:lnTo>
                                  <a:lnTo>
                                    <a:pt x="270" y="2196"/>
                                  </a:lnTo>
                                  <a:lnTo>
                                    <a:pt x="264" y="2208"/>
                                  </a:lnTo>
                                  <a:lnTo>
                                    <a:pt x="264" y="2214"/>
                                  </a:lnTo>
                                  <a:lnTo>
                                    <a:pt x="276" y="2214"/>
                                  </a:lnTo>
                                  <a:lnTo>
                                    <a:pt x="282" y="2208"/>
                                  </a:lnTo>
                                  <a:lnTo>
                                    <a:pt x="300" y="2202"/>
                                  </a:lnTo>
                                  <a:lnTo>
                                    <a:pt x="318" y="2184"/>
                                  </a:lnTo>
                                  <a:lnTo>
                                    <a:pt x="330" y="2178"/>
                                  </a:lnTo>
                                  <a:lnTo>
                                    <a:pt x="306" y="2202"/>
                                  </a:lnTo>
                                  <a:lnTo>
                                    <a:pt x="300" y="2214"/>
                                  </a:lnTo>
                                  <a:lnTo>
                                    <a:pt x="294" y="2220"/>
                                  </a:lnTo>
                                  <a:lnTo>
                                    <a:pt x="300" y="2220"/>
                                  </a:lnTo>
                                  <a:lnTo>
                                    <a:pt x="312" y="2214"/>
                                  </a:lnTo>
                                  <a:lnTo>
                                    <a:pt x="324" y="2214"/>
                                  </a:lnTo>
                                  <a:lnTo>
                                    <a:pt x="318" y="2220"/>
                                  </a:lnTo>
                                  <a:lnTo>
                                    <a:pt x="306" y="2226"/>
                                  </a:lnTo>
                                  <a:lnTo>
                                    <a:pt x="300" y="2238"/>
                                  </a:lnTo>
                                  <a:lnTo>
                                    <a:pt x="282" y="2256"/>
                                  </a:lnTo>
                                  <a:lnTo>
                                    <a:pt x="288" y="2262"/>
                                  </a:lnTo>
                                  <a:lnTo>
                                    <a:pt x="294" y="2262"/>
                                  </a:lnTo>
                                  <a:lnTo>
                                    <a:pt x="342" y="2238"/>
                                  </a:lnTo>
                                  <a:lnTo>
                                    <a:pt x="348" y="2232"/>
                                  </a:lnTo>
                                  <a:lnTo>
                                    <a:pt x="324" y="2256"/>
                                  </a:lnTo>
                                  <a:lnTo>
                                    <a:pt x="318" y="2268"/>
                                  </a:lnTo>
                                  <a:lnTo>
                                    <a:pt x="318" y="2274"/>
                                  </a:lnTo>
                                  <a:lnTo>
                                    <a:pt x="330" y="2280"/>
                                  </a:lnTo>
                                  <a:lnTo>
                                    <a:pt x="342" y="2280"/>
                                  </a:lnTo>
                                  <a:lnTo>
                                    <a:pt x="354" y="2292"/>
                                  </a:lnTo>
                                  <a:lnTo>
                                    <a:pt x="354" y="2298"/>
                                  </a:lnTo>
                                  <a:lnTo>
                                    <a:pt x="348" y="2304"/>
                                  </a:lnTo>
                                  <a:lnTo>
                                    <a:pt x="348" y="2340"/>
                                  </a:lnTo>
                                  <a:lnTo>
                                    <a:pt x="2058" y="2340"/>
                                  </a:lnTo>
                                  <a:lnTo>
                                    <a:pt x="2064" y="2328"/>
                                  </a:lnTo>
                                  <a:lnTo>
                                    <a:pt x="2064" y="2322"/>
                                  </a:lnTo>
                                  <a:lnTo>
                                    <a:pt x="2070" y="2310"/>
                                  </a:lnTo>
                                  <a:lnTo>
                                    <a:pt x="2076" y="2304"/>
                                  </a:lnTo>
                                  <a:lnTo>
                                    <a:pt x="2088" y="2298"/>
                                  </a:lnTo>
                                  <a:lnTo>
                                    <a:pt x="2100" y="2310"/>
                                  </a:lnTo>
                                  <a:lnTo>
                                    <a:pt x="2088" y="2322"/>
                                  </a:lnTo>
                                  <a:lnTo>
                                    <a:pt x="2082" y="2334"/>
                                  </a:lnTo>
                                  <a:lnTo>
                                    <a:pt x="2082" y="2346"/>
                                  </a:lnTo>
                                  <a:lnTo>
                                    <a:pt x="2094" y="2352"/>
                                  </a:lnTo>
                                  <a:lnTo>
                                    <a:pt x="2112" y="2358"/>
                                  </a:lnTo>
                                  <a:lnTo>
                                    <a:pt x="2124" y="2358"/>
                                  </a:lnTo>
                                  <a:lnTo>
                                    <a:pt x="2142" y="2376"/>
                                  </a:lnTo>
                                  <a:lnTo>
                                    <a:pt x="2154" y="2376"/>
                                  </a:lnTo>
                                  <a:lnTo>
                                    <a:pt x="2154" y="2370"/>
                                  </a:lnTo>
                                  <a:lnTo>
                                    <a:pt x="2166" y="2358"/>
                                  </a:lnTo>
                                  <a:lnTo>
                                    <a:pt x="2178" y="2358"/>
                                  </a:lnTo>
                                  <a:lnTo>
                                    <a:pt x="2190" y="2364"/>
                                  </a:lnTo>
                                  <a:lnTo>
                                    <a:pt x="2202" y="2376"/>
                                  </a:lnTo>
                                  <a:lnTo>
                                    <a:pt x="2202" y="2382"/>
                                  </a:lnTo>
                                  <a:lnTo>
                                    <a:pt x="2208" y="2388"/>
                                  </a:lnTo>
                                  <a:lnTo>
                                    <a:pt x="2238" y="2388"/>
                                  </a:lnTo>
                                  <a:lnTo>
                                    <a:pt x="2256" y="2406"/>
                                  </a:lnTo>
                                  <a:lnTo>
                                    <a:pt x="2268" y="2406"/>
                                  </a:lnTo>
                                  <a:lnTo>
                                    <a:pt x="2280" y="2394"/>
                                  </a:lnTo>
                                  <a:lnTo>
                                    <a:pt x="2292" y="2388"/>
                                  </a:lnTo>
                                  <a:lnTo>
                                    <a:pt x="2298" y="2382"/>
                                  </a:lnTo>
                                  <a:lnTo>
                                    <a:pt x="2298" y="2400"/>
                                  </a:lnTo>
                                  <a:lnTo>
                                    <a:pt x="2346" y="2394"/>
                                  </a:lnTo>
                                  <a:lnTo>
                                    <a:pt x="2346" y="2400"/>
                                  </a:lnTo>
                                  <a:lnTo>
                                    <a:pt x="2352" y="2400"/>
                                  </a:lnTo>
                                  <a:lnTo>
                                    <a:pt x="2364" y="2406"/>
                                  </a:lnTo>
                                  <a:lnTo>
                                    <a:pt x="2382" y="2406"/>
                                  </a:lnTo>
                                  <a:lnTo>
                                    <a:pt x="2394" y="2394"/>
                                  </a:lnTo>
                                  <a:lnTo>
                                    <a:pt x="2406" y="2388"/>
                                  </a:lnTo>
                                  <a:lnTo>
                                    <a:pt x="2412" y="2376"/>
                                  </a:lnTo>
                                  <a:lnTo>
                                    <a:pt x="2412" y="2370"/>
                                  </a:lnTo>
                                  <a:lnTo>
                                    <a:pt x="2430" y="2370"/>
                                  </a:lnTo>
                                  <a:lnTo>
                                    <a:pt x="2436" y="2376"/>
                                  </a:lnTo>
                                  <a:lnTo>
                                    <a:pt x="2442" y="2376"/>
                                  </a:lnTo>
                                  <a:lnTo>
                                    <a:pt x="2454" y="2364"/>
                                  </a:lnTo>
                                  <a:lnTo>
                                    <a:pt x="2460" y="2352"/>
                                  </a:lnTo>
                                  <a:lnTo>
                                    <a:pt x="2466" y="2346"/>
                                  </a:lnTo>
                                  <a:lnTo>
                                    <a:pt x="2472" y="2346"/>
                                  </a:lnTo>
                                  <a:lnTo>
                                    <a:pt x="2472" y="2352"/>
                                  </a:lnTo>
                                  <a:lnTo>
                                    <a:pt x="2478" y="2358"/>
                                  </a:lnTo>
                                  <a:lnTo>
                                    <a:pt x="2502" y="2352"/>
                                  </a:lnTo>
                                  <a:lnTo>
                                    <a:pt x="2496" y="2346"/>
                                  </a:lnTo>
                                  <a:lnTo>
                                    <a:pt x="2496" y="2334"/>
                                  </a:lnTo>
                                  <a:lnTo>
                                    <a:pt x="2502" y="2328"/>
                                  </a:lnTo>
                                  <a:lnTo>
                                    <a:pt x="2514" y="2322"/>
                                  </a:lnTo>
                                  <a:lnTo>
                                    <a:pt x="2532" y="2340"/>
                                  </a:lnTo>
                                  <a:lnTo>
                                    <a:pt x="2556" y="2340"/>
                                  </a:lnTo>
                                  <a:lnTo>
                                    <a:pt x="2562" y="2346"/>
                                  </a:lnTo>
                                  <a:lnTo>
                                    <a:pt x="2580" y="2346"/>
                                  </a:lnTo>
                                  <a:lnTo>
                                    <a:pt x="2604" y="2358"/>
                                  </a:lnTo>
                                  <a:lnTo>
                                    <a:pt x="2604" y="2370"/>
                                  </a:lnTo>
                                  <a:lnTo>
                                    <a:pt x="2598" y="2382"/>
                                  </a:lnTo>
                                  <a:lnTo>
                                    <a:pt x="2598" y="2388"/>
                                  </a:lnTo>
                                  <a:lnTo>
                                    <a:pt x="2592" y="2400"/>
                                  </a:lnTo>
                                  <a:lnTo>
                                    <a:pt x="2604" y="2412"/>
                                  </a:lnTo>
                                  <a:lnTo>
                                    <a:pt x="2592" y="2436"/>
                                  </a:lnTo>
                                  <a:lnTo>
                                    <a:pt x="2598" y="2436"/>
                                  </a:lnTo>
                                  <a:lnTo>
                                    <a:pt x="2604" y="2430"/>
                                  </a:lnTo>
                                  <a:lnTo>
                                    <a:pt x="2616" y="2424"/>
                                  </a:lnTo>
                                  <a:lnTo>
                                    <a:pt x="2634" y="2418"/>
                                  </a:lnTo>
                                  <a:lnTo>
                                    <a:pt x="2646" y="2412"/>
                                  </a:lnTo>
                                  <a:lnTo>
                                    <a:pt x="2670" y="2412"/>
                                  </a:lnTo>
                                  <a:lnTo>
                                    <a:pt x="2670" y="2424"/>
                                  </a:lnTo>
                                  <a:lnTo>
                                    <a:pt x="2658" y="2430"/>
                                  </a:lnTo>
                                  <a:lnTo>
                                    <a:pt x="2652" y="2436"/>
                                  </a:lnTo>
                                  <a:lnTo>
                                    <a:pt x="2646" y="2436"/>
                                  </a:lnTo>
                                  <a:lnTo>
                                    <a:pt x="2640" y="2442"/>
                                  </a:lnTo>
                                  <a:lnTo>
                                    <a:pt x="2646" y="2448"/>
                                  </a:lnTo>
                                  <a:lnTo>
                                    <a:pt x="2652" y="2448"/>
                                  </a:lnTo>
                                  <a:lnTo>
                                    <a:pt x="2664" y="2460"/>
                                  </a:lnTo>
                                  <a:lnTo>
                                    <a:pt x="2640" y="2484"/>
                                  </a:lnTo>
                                  <a:lnTo>
                                    <a:pt x="2640" y="2490"/>
                                  </a:lnTo>
                                  <a:lnTo>
                                    <a:pt x="2652" y="2490"/>
                                  </a:lnTo>
                                  <a:lnTo>
                                    <a:pt x="2652" y="2502"/>
                                  </a:lnTo>
                                  <a:lnTo>
                                    <a:pt x="2640" y="2514"/>
                                  </a:lnTo>
                                  <a:lnTo>
                                    <a:pt x="2640" y="2526"/>
                                  </a:lnTo>
                                  <a:lnTo>
                                    <a:pt x="2658" y="2526"/>
                                  </a:lnTo>
                                  <a:lnTo>
                                    <a:pt x="2652" y="2544"/>
                                  </a:lnTo>
                                  <a:lnTo>
                                    <a:pt x="2658" y="2544"/>
                                  </a:lnTo>
                                  <a:lnTo>
                                    <a:pt x="2670" y="2550"/>
                                  </a:lnTo>
                                  <a:lnTo>
                                    <a:pt x="2754" y="2550"/>
                                  </a:lnTo>
                                  <a:lnTo>
                                    <a:pt x="2766" y="2556"/>
                                  </a:lnTo>
                                  <a:lnTo>
                                    <a:pt x="2784" y="2568"/>
                                  </a:lnTo>
                                  <a:lnTo>
                                    <a:pt x="2838" y="2568"/>
                                  </a:lnTo>
                                  <a:lnTo>
                                    <a:pt x="2850" y="2574"/>
                                  </a:lnTo>
                                  <a:lnTo>
                                    <a:pt x="2856" y="2580"/>
                                  </a:lnTo>
                                  <a:lnTo>
                                    <a:pt x="2856" y="2610"/>
                                  </a:lnTo>
                                  <a:lnTo>
                                    <a:pt x="2874" y="2610"/>
                                  </a:lnTo>
                                  <a:lnTo>
                                    <a:pt x="2874" y="2628"/>
                                  </a:lnTo>
                                  <a:lnTo>
                                    <a:pt x="2862" y="2640"/>
                                  </a:lnTo>
                                  <a:lnTo>
                                    <a:pt x="2862" y="2652"/>
                                  </a:lnTo>
                                  <a:lnTo>
                                    <a:pt x="2874" y="2664"/>
                                  </a:lnTo>
                                  <a:lnTo>
                                    <a:pt x="2880" y="2664"/>
                                  </a:lnTo>
                                  <a:lnTo>
                                    <a:pt x="2856" y="2658"/>
                                  </a:lnTo>
                                  <a:lnTo>
                                    <a:pt x="2856" y="2670"/>
                                  </a:lnTo>
                                  <a:lnTo>
                                    <a:pt x="2850" y="2676"/>
                                  </a:lnTo>
                                  <a:lnTo>
                                    <a:pt x="2844" y="2688"/>
                                  </a:lnTo>
                                  <a:lnTo>
                                    <a:pt x="2838" y="2694"/>
                                  </a:lnTo>
                                  <a:lnTo>
                                    <a:pt x="2832" y="2688"/>
                                  </a:lnTo>
                                  <a:lnTo>
                                    <a:pt x="2820" y="2682"/>
                                  </a:lnTo>
                                  <a:lnTo>
                                    <a:pt x="2802" y="2670"/>
                                  </a:lnTo>
                                  <a:lnTo>
                                    <a:pt x="2790" y="2664"/>
                                  </a:lnTo>
                                  <a:lnTo>
                                    <a:pt x="2784" y="2652"/>
                                  </a:lnTo>
                                  <a:lnTo>
                                    <a:pt x="2784" y="2628"/>
                                  </a:lnTo>
                                  <a:lnTo>
                                    <a:pt x="2766" y="2622"/>
                                  </a:lnTo>
                                  <a:lnTo>
                                    <a:pt x="2772" y="2640"/>
                                  </a:lnTo>
                                  <a:lnTo>
                                    <a:pt x="2772" y="2646"/>
                                  </a:lnTo>
                                  <a:lnTo>
                                    <a:pt x="2778" y="2652"/>
                                  </a:lnTo>
                                  <a:lnTo>
                                    <a:pt x="2778" y="2664"/>
                                  </a:lnTo>
                                  <a:lnTo>
                                    <a:pt x="2772" y="2676"/>
                                  </a:lnTo>
                                  <a:lnTo>
                                    <a:pt x="2760" y="2688"/>
                                  </a:lnTo>
                                  <a:lnTo>
                                    <a:pt x="2754" y="2700"/>
                                  </a:lnTo>
                                  <a:lnTo>
                                    <a:pt x="2736" y="2706"/>
                                  </a:lnTo>
                                  <a:lnTo>
                                    <a:pt x="2718" y="2724"/>
                                  </a:lnTo>
                                  <a:lnTo>
                                    <a:pt x="2712" y="2742"/>
                                  </a:lnTo>
                                  <a:lnTo>
                                    <a:pt x="2700" y="2760"/>
                                  </a:lnTo>
                                  <a:lnTo>
                                    <a:pt x="2694" y="2778"/>
                                  </a:lnTo>
                                  <a:lnTo>
                                    <a:pt x="2688" y="2784"/>
                                  </a:lnTo>
                                  <a:lnTo>
                                    <a:pt x="2664" y="2796"/>
                                  </a:lnTo>
                                  <a:lnTo>
                                    <a:pt x="2652" y="2796"/>
                                  </a:lnTo>
                                  <a:lnTo>
                                    <a:pt x="2646" y="2790"/>
                                  </a:lnTo>
                                  <a:lnTo>
                                    <a:pt x="2640" y="2802"/>
                                  </a:lnTo>
                                  <a:lnTo>
                                    <a:pt x="2634" y="2808"/>
                                  </a:lnTo>
                                  <a:lnTo>
                                    <a:pt x="2634" y="2832"/>
                                  </a:lnTo>
                                  <a:lnTo>
                                    <a:pt x="2628" y="2838"/>
                                  </a:lnTo>
                                  <a:lnTo>
                                    <a:pt x="2622" y="2838"/>
                                  </a:lnTo>
                                  <a:lnTo>
                                    <a:pt x="2586" y="2856"/>
                                  </a:lnTo>
                                  <a:lnTo>
                                    <a:pt x="2562" y="2880"/>
                                  </a:lnTo>
                                  <a:lnTo>
                                    <a:pt x="2562" y="2886"/>
                                  </a:lnTo>
                                  <a:lnTo>
                                    <a:pt x="2568" y="2886"/>
                                  </a:lnTo>
                                  <a:lnTo>
                                    <a:pt x="2580" y="2880"/>
                                  </a:lnTo>
                                  <a:lnTo>
                                    <a:pt x="2592" y="2880"/>
                                  </a:lnTo>
                                  <a:lnTo>
                                    <a:pt x="2598" y="2886"/>
                                  </a:lnTo>
                                  <a:lnTo>
                                    <a:pt x="2610" y="2880"/>
                                  </a:lnTo>
                                  <a:lnTo>
                                    <a:pt x="2616" y="2868"/>
                                  </a:lnTo>
                                  <a:lnTo>
                                    <a:pt x="2628" y="2862"/>
                                  </a:lnTo>
                                  <a:lnTo>
                                    <a:pt x="2658" y="2862"/>
                                  </a:lnTo>
                                  <a:lnTo>
                                    <a:pt x="2658" y="2856"/>
                                  </a:lnTo>
                                  <a:lnTo>
                                    <a:pt x="2664" y="2844"/>
                                  </a:lnTo>
                                  <a:lnTo>
                                    <a:pt x="2676" y="2838"/>
                                  </a:lnTo>
                                  <a:lnTo>
                                    <a:pt x="2682" y="2832"/>
                                  </a:lnTo>
                                  <a:lnTo>
                                    <a:pt x="2754" y="2832"/>
                                  </a:lnTo>
                                  <a:lnTo>
                                    <a:pt x="2766" y="2838"/>
                                  </a:lnTo>
                                  <a:lnTo>
                                    <a:pt x="2790" y="2820"/>
                                  </a:lnTo>
                                  <a:lnTo>
                                    <a:pt x="2856" y="2820"/>
                                  </a:lnTo>
                                  <a:lnTo>
                                    <a:pt x="2862" y="2814"/>
                                  </a:lnTo>
                                  <a:lnTo>
                                    <a:pt x="2862" y="2790"/>
                                  </a:lnTo>
                                  <a:lnTo>
                                    <a:pt x="2844" y="2796"/>
                                  </a:lnTo>
                                  <a:lnTo>
                                    <a:pt x="2832" y="2796"/>
                                  </a:lnTo>
                                  <a:lnTo>
                                    <a:pt x="2826" y="2790"/>
                                  </a:lnTo>
                                  <a:lnTo>
                                    <a:pt x="2826" y="2784"/>
                                  </a:lnTo>
                                  <a:lnTo>
                                    <a:pt x="2832" y="2772"/>
                                  </a:lnTo>
                                  <a:lnTo>
                                    <a:pt x="2850" y="2754"/>
                                  </a:lnTo>
                                  <a:lnTo>
                                    <a:pt x="2868" y="2742"/>
                                  </a:lnTo>
                                  <a:lnTo>
                                    <a:pt x="2880" y="2736"/>
                                  </a:lnTo>
                                  <a:lnTo>
                                    <a:pt x="2910" y="2736"/>
                                  </a:lnTo>
                                  <a:lnTo>
                                    <a:pt x="2928" y="2730"/>
                                  </a:lnTo>
                                  <a:lnTo>
                                    <a:pt x="2952" y="2730"/>
                                  </a:lnTo>
                                  <a:lnTo>
                                    <a:pt x="2964" y="2724"/>
                                  </a:lnTo>
                                  <a:lnTo>
                                    <a:pt x="2970" y="2724"/>
                                  </a:lnTo>
                                  <a:lnTo>
                                    <a:pt x="2976" y="2718"/>
                                  </a:lnTo>
                                  <a:lnTo>
                                    <a:pt x="2982" y="2718"/>
                                  </a:lnTo>
                                  <a:lnTo>
                                    <a:pt x="2994" y="2724"/>
                                  </a:lnTo>
                                  <a:lnTo>
                                    <a:pt x="3000" y="2724"/>
                                  </a:lnTo>
                                  <a:lnTo>
                                    <a:pt x="3012" y="2730"/>
                                  </a:lnTo>
                                  <a:lnTo>
                                    <a:pt x="3018" y="2736"/>
                                  </a:lnTo>
                                  <a:lnTo>
                                    <a:pt x="3024" y="2736"/>
                                  </a:lnTo>
                                  <a:lnTo>
                                    <a:pt x="3030" y="2730"/>
                                  </a:lnTo>
                                  <a:lnTo>
                                    <a:pt x="3030" y="2712"/>
                                  </a:lnTo>
                                  <a:lnTo>
                                    <a:pt x="3036" y="2706"/>
                                  </a:lnTo>
                                  <a:lnTo>
                                    <a:pt x="3048" y="2700"/>
                                  </a:lnTo>
                                  <a:lnTo>
                                    <a:pt x="3060" y="2700"/>
                                  </a:lnTo>
                                  <a:lnTo>
                                    <a:pt x="3066" y="2706"/>
                                  </a:lnTo>
                                  <a:lnTo>
                                    <a:pt x="3072" y="2706"/>
                                  </a:lnTo>
                                  <a:lnTo>
                                    <a:pt x="3072" y="2700"/>
                                  </a:lnTo>
                                  <a:lnTo>
                                    <a:pt x="3102" y="2700"/>
                                  </a:lnTo>
                                  <a:lnTo>
                                    <a:pt x="3114" y="2688"/>
                                  </a:lnTo>
                                  <a:lnTo>
                                    <a:pt x="3126" y="2682"/>
                                  </a:lnTo>
                                  <a:lnTo>
                                    <a:pt x="3150" y="2658"/>
                                  </a:lnTo>
                                  <a:lnTo>
                                    <a:pt x="3162" y="2652"/>
                                  </a:lnTo>
                                  <a:lnTo>
                                    <a:pt x="3174" y="2640"/>
                                  </a:lnTo>
                                  <a:lnTo>
                                    <a:pt x="3408" y="2640"/>
                                  </a:lnTo>
                                  <a:lnTo>
                                    <a:pt x="3408" y="2634"/>
                                  </a:lnTo>
                                  <a:lnTo>
                                    <a:pt x="3420" y="2622"/>
                                  </a:lnTo>
                                  <a:lnTo>
                                    <a:pt x="3438" y="2622"/>
                                  </a:lnTo>
                                  <a:lnTo>
                                    <a:pt x="3450" y="2616"/>
                                  </a:lnTo>
                                  <a:lnTo>
                                    <a:pt x="3456" y="2616"/>
                                  </a:lnTo>
                                  <a:lnTo>
                                    <a:pt x="3456" y="2610"/>
                                  </a:lnTo>
                                  <a:lnTo>
                                    <a:pt x="3468" y="2598"/>
                                  </a:lnTo>
                                  <a:lnTo>
                                    <a:pt x="3480" y="2592"/>
                                  </a:lnTo>
                                  <a:lnTo>
                                    <a:pt x="3486" y="2586"/>
                                  </a:lnTo>
                                  <a:lnTo>
                                    <a:pt x="3498" y="2586"/>
                                  </a:lnTo>
                                  <a:lnTo>
                                    <a:pt x="3504" y="2592"/>
                                  </a:lnTo>
                                  <a:lnTo>
                                    <a:pt x="3510" y="2592"/>
                                  </a:lnTo>
                                  <a:lnTo>
                                    <a:pt x="3510" y="2568"/>
                                  </a:lnTo>
                                  <a:lnTo>
                                    <a:pt x="3516" y="2556"/>
                                  </a:lnTo>
                                  <a:lnTo>
                                    <a:pt x="3528" y="2544"/>
                                  </a:lnTo>
                                  <a:lnTo>
                                    <a:pt x="3534" y="2544"/>
                                  </a:lnTo>
                                  <a:lnTo>
                                    <a:pt x="3546" y="2532"/>
                                  </a:lnTo>
                                  <a:lnTo>
                                    <a:pt x="3546" y="2508"/>
                                  </a:lnTo>
                                  <a:lnTo>
                                    <a:pt x="3588" y="2484"/>
                                  </a:lnTo>
                                  <a:lnTo>
                                    <a:pt x="3594" y="2472"/>
                                  </a:lnTo>
                                  <a:lnTo>
                                    <a:pt x="3618" y="2448"/>
                                  </a:lnTo>
                                  <a:lnTo>
                                    <a:pt x="3630" y="2448"/>
                                  </a:lnTo>
                                  <a:lnTo>
                                    <a:pt x="3636" y="2454"/>
                                  </a:lnTo>
                                  <a:lnTo>
                                    <a:pt x="3636" y="2460"/>
                                  </a:lnTo>
                                  <a:lnTo>
                                    <a:pt x="3642" y="2466"/>
                                  </a:lnTo>
                                  <a:lnTo>
                                    <a:pt x="3654" y="2466"/>
                                  </a:lnTo>
                                  <a:lnTo>
                                    <a:pt x="3666" y="2460"/>
                                  </a:lnTo>
                                  <a:lnTo>
                                    <a:pt x="3702" y="2460"/>
                                  </a:lnTo>
                                  <a:lnTo>
                                    <a:pt x="3708" y="2466"/>
                                  </a:lnTo>
                                  <a:lnTo>
                                    <a:pt x="3708" y="2472"/>
                                  </a:lnTo>
                                  <a:lnTo>
                                    <a:pt x="3702" y="2496"/>
                                  </a:lnTo>
                                  <a:lnTo>
                                    <a:pt x="3690" y="2520"/>
                                  </a:lnTo>
                                  <a:lnTo>
                                    <a:pt x="3678" y="2550"/>
                                  </a:lnTo>
                                  <a:lnTo>
                                    <a:pt x="3666" y="2574"/>
                                  </a:lnTo>
                                  <a:lnTo>
                                    <a:pt x="3666" y="2586"/>
                                  </a:lnTo>
                                  <a:lnTo>
                                    <a:pt x="3672" y="2592"/>
                                  </a:lnTo>
                                  <a:lnTo>
                                    <a:pt x="3678" y="2592"/>
                                  </a:lnTo>
                                  <a:lnTo>
                                    <a:pt x="3684" y="2598"/>
                                  </a:lnTo>
                                  <a:lnTo>
                                    <a:pt x="3672" y="2610"/>
                                  </a:lnTo>
                                  <a:lnTo>
                                    <a:pt x="3666" y="2622"/>
                                  </a:lnTo>
                                  <a:lnTo>
                                    <a:pt x="3666" y="2628"/>
                                  </a:lnTo>
                                  <a:lnTo>
                                    <a:pt x="3690" y="2628"/>
                                  </a:lnTo>
                                  <a:lnTo>
                                    <a:pt x="3690" y="2634"/>
                                  </a:lnTo>
                                  <a:lnTo>
                                    <a:pt x="3696" y="2640"/>
                                  </a:lnTo>
                                  <a:lnTo>
                                    <a:pt x="3714" y="2640"/>
                                  </a:lnTo>
                                  <a:lnTo>
                                    <a:pt x="3750" y="2622"/>
                                  </a:lnTo>
                                  <a:lnTo>
                                    <a:pt x="3768" y="2604"/>
                                  </a:lnTo>
                                  <a:lnTo>
                                    <a:pt x="3780" y="2622"/>
                                  </a:lnTo>
                                  <a:lnTo>
                                    <a:pt x="3786" y="2622"/>
                                  </a:lnTo>
                                  <a:lnTo>
                                    <a:pt x="3792" y="2616"/>
                                  </a:lnTo>
                                  <a:lnTo>
                                    <a:pt x="3816" y="2604"/>
                                  </a:lnTo>
                                  <a:lnTo>
                                    <a:pt x="3828" y="2604"/>
                                  </a:lnTo>
                                  <a:lnTo>
                                    <a:pt x="3840" y="2592"/>
                                  </a:lnTo>
                                  <a:lnTo>
                                    <a:pt x="3852" y="2592"/>
                                  </a:lnTo>
                                  <a:lnTo>
                                    <a:pt x="3864" y="2580"/>
                                  </a:lnTo>
                                  <a:lnTo>
                                    <a:pt x="3870" y="2580"/>
                                  </a:lnTo>
                                  <a:lnTo>
                                    <a:pt x="3888" y="2586"/>
                                  </a:lnTo>
                                  <a:lnTo>
                                    <a:pt x="3846" y="2616"/>
                                  </a:lnTo>
                                  <a:lnTo>
                                    <a:pt x="3936" y="2610"/>
                                  </a:lnTo>
                                  <a:lnTo>
                                    <a:pt x="3918" y="2610"/>
                                  </a:lnTo>
                                  <a:lnTo>
                                    <a:pt x="3906" y="2616"/>
                                  </a:lnTo>
                                  <a:lnTo>
                                    <a:pt x="3894" y="2616"/>
                                  </a:lnTo>
                                  <a:lnTo>
                                    <a:pt x="3888" y="2622"/>
                                  </a:lnTo>
                                  <a:lnTo>
                                    <a:pt x="3888" y="2634"/>
                                  </a:lnTo>
                                  <a:lnTo>
                                    <a:pt x="3882" y="2640"/>
                                  </a:lnTo>
                                  <a:lnTo>
                                    <a:pt x="3876" y="2640"/>
                                  </a:lnTo>
                                  <a:lnTo>
                                    <a:pt x="3870" y="2634"/>
                                  </a:lnTo>
                                  <a:lnTo>
                                    <a:pt x="3864" y="2634"/>
                                  </a:lnTo>
                                  <a:lnTo>
                                    <a:pt x="3852" y="2628"/>
                                  </a:lnTo>
                                  <a:lnTo>
                                    <a:pt x="3846" y="2628"/>
                                  </a:lnTo>
                                  <a:lnTo>
                                    <a:pt x="3828" y="2634"/>
                                  </a:lnTo>
                                  <a:lnTo>
                                    <a:pt x="3738" y="2688"/>
                                  </a:lnTo>
                                  <a:lnTo>
                                    <a:pt x="3726" y="2700"/>
                                  </a:lnTo>
                                  <a:lnTo>
                                    <a:pt x="3720" y="2712"/>
                                  </a:lnTo>
                                  <a:lnTo>
                                    <a:pt x="3720" y="2748"/>
                                  </a:lnTo>
                                  <a:lnTo>
                                    <a:pt x="3726" y="2748"/>
                                  </a:lnTo>
                                  <a:lnTo>
                                    <a:pt x="3732" y="2742"/>
                                  </a:lnTo>
                                  <a:lnTo>
                                    <a:pt x="3738" y="2742"/>
                                  </a:lnTo>
                                  <a:lnTo>
                                    <a:pt x="3738" y="2754"/>
                                  </a:lnTo>
                                  <a:lnTo>
                                    <a:pt x="3744" y="2760"/>
                                  </a:lnTo>
                                  <a:lnTo>
                                    <a:pt x="3756" y="2760"/>
                                  </a:lnTo>
                                  <a:lnTo>
                                    <a:pt x="3762" y="2754"/>
                                  </a:lnTo>
                                  <a:lnTo>
                                    <a:pt x="3768" y="2742"/>
                                  </a:lnTo>
                                  <a:lnTo>
                                    <a:pt x="3774" y="2736"/>
                                  </a:lnTo>
                                  <a:lnTo>
                                    <a:pt x="3786" y="2736"/>
                                  </a:lnTo>
                                  <a:lnTo>
                                    <a:pt x="3804" y="2730"/>
                                  </a:lnTo>
                                  <a:lnTo>
                                    <a:pt x="3816" y="2724"/>
                                  </a:lnTo>
                                  <a:lnTo>
                                    <a:pt x="3834" y="2718"/>
                                  </a:lnTo>
                                  <a:lnTo>
                                    <a:pt x="3846" y="2706"/>
                                  </a:lnTo>
                                  <a:lnTo>
                                    <a:pt x="3852" y="2694"/>
                                  </a:lnTo>
                                  <a:lnTo>
                                    <a:pt x="3870" y="2676"/>
                                  </a:lnTo>
                                  <a:lnTo>
                                    <a:pt x="3876" y="2664"/>
                                  </a:lnTo>
                                  <a:lnTo>
                                    <a:pt x="3876" y="2670"/>
                                  </a:lnTo>
                                  <a:lnTo>
                                    <a:pt x="3882" y="2682"/>
                                  </a:lnTo>
                                  <a:lnTo>
                                    <a:pt x="3888" y="2688"/>
                                  </a:lnTo>
                                  <a:lnTo>
                                    <a:pt x="3894" y="2688"/>
                                  </a:lnTo>
                                  <a:lnTo>
                                    <a:pt x="3930" y="2676"/>
                                  </a:lnTo>
                                  <a:lnTo>
                                    <a:pt x="3954" y="2664"/>
                                  </a:lnTo>
                                  <a:lnTo>
                                    <a:pt x="3972" y="2658"/>
                                  </a:lnTo>
                                  <a:lnTo>
                                    <a:pt x="3984" y="2652"/>
                                  </a:lnTo>
                                  <a:lnTo>
                                    <a:pt x="4008" y="2646"/>
                                  </a:lnTo>
                                  <a:lnTo>
                                    <a:pt x="4068" y="2634"/>
                                  </a:lnTo>
                                  <a:lnTo>
                                    <a:pt x="4080" y="2628"/>
                                  </a:lnTo>
                                  <a:lnTo>
                                    <a:pt x="4068" y="2616"/>
                                  </a:lnTo>
                                  <a:lnTo>
                                    <a:pt x="4074" y="2598"/>
                                  </a:lnTo>
                                  <a:lnTo>
                                    <a:pt x="4038" y="2604"/>
                                  </a:lnTo>
                                  <a:lnTo>
                                    <a:pt x="4038" y="2580"/>
                                  </a:lnTo>
                                  <a:lnTo>
                                    <a:pt x="4026" y="2586"/>
                                  </a:lnTo>
                                  <a:lnTo>
                                    <a:pt x="4020" y="2586"/>
                                  </a:lnTo>
                                  <a:lnTo>
                                    <a:pt x="4008" y="2592"/>
                                  </a:lnTo>
                                  <a:lnTo>
                                    <a:pt x="4002" y="2598"/>
                                  </a:lnTo>
                                  <a:lnTo>
                                    <a:pt x="3990" y="2598"/>
                                  </a:lnTo>
                                  <a:lnTo>
                                    <a:pt x="3990" y="2580"/>
                                  </a:lnTo>
                                  <a:lnTo>
                                    <a:pt x="3930" y="2580"/>
                                  </a:lnTo>
                                  <a:lnTo>
                                    <a:pt x="3924" y="2574"/>
                                  </a:lnTo>
                                  <a:lnTo>
                                    <a:pt x="3924" y="2568"/>
                                  </a:lnTo>
                                  <a:lnTo>
                                    <a:pt x="3918" y="2562"/>
                                  </a:lnTo>
                                  <a:lnTo>
                                    <a:pt x="3918" y="2556"/>
                                  </a:lnTo>
                                  <a:lnTo>
                                    <a:pt x="3930" y="2556"/>
                                  </a:lnTo>
                                  <a:lnTo>
                                    <a:pt x="3918" y="2544"/>
                                  </a:lnTo>
                                  <a:lnTo>
                                    <a:pt x="3888" y="2544"/>
                                  </a:lnTo>
                                  <a:lnTo>
                                    <a:pt x="3882" y="2532"/>
                                  </a:lnTo>
                                  <a:lnTo>
                                    <a:pt x="3882" y="2526"/>
                                  </a:lnTo>
                                  <a:lnTo>
                                    <a:pt x="3876" y="2514"/>
                                  </a:lnTo>
                                  <a:lnTo>
                                    <a:pt x="3876" y="2502"/>
                                  </a:lnTo>
                                  <a:lnTo>
                                    <a:pt x="3894" y="2484"/>
                                  </a:lnTo>
                                  <a:lnTo>
                                    <a:pt x="3870" y="2484"/>
                                  </a:lnTo>
                                  <a:lnTo>
                                    <a:pt x="3876" y="2478"/>
                                  </a:lnTo>
                                  <a:lnTo>
                                    <a:pt x="3888" y="2472"/>
                                  </a:lnTo>
                                  <a:lnTo>
                                    <a:pt x="3894" y="2460"/>
                                  </a:lnTo>
                                  <a:lnTo>
                                    <a:pt x="3906" y="2454"/>
                                  </a:lnTo>
                                  <a:lnTo>
                                    <a:pt x="3918" y="2442"/>
                                  </a:lnTo>
                                  <a:lnTo>
                                    <a:pt x="3924" y="2430"/>
                                  </a:lnTo>
                                  <a:lnTo>
                                    <a:pt x="3936" y="2424"/>
                                  </a:lnTo>
                                  <a:lnTo>
                                    <a:pt x="3942" y="2412"/>
                                  </a:lnTo>
                                  <a:lnTo>
                                    <a:pt x="3948" y="2406"/>
                                  </a:lnTo>
                                  <a:lnTo>
                                    <a:pt x="3936" y="2400"/>
                                  </a:lnTo>
                                  <a:lnTo>
                                    <a:pt x="3912" y="2430"/>
                                  </a:lnTo>
                                  <a:lnTo>
                                    <a:pt x="3894" y="2418"/>
                                  </a:lnTo>
                                  <a:lnTo>
                                    <a:pt x="3864" y="2436"/>
                                  </a:lnTo>
                                  <a:lnTo>
                                    <a:pt x="3858" y="2418"/>
                                  </a:lnTo>
                                  <a:lnTo>
                                    <a:pt x="3828" y="2406"/>
                                  </a:lnTo>
                                  <a:lnTo>
                                    <a:pt x="3810" y="2412"/>
                                  </a:lnTo>
                                  <a:lnTo>
                                    <a:pt x="3864" y="2394"/>
                                  </a:lnTo>
                                  <a:lnTo>
                                    <a:pt x="3870" y="2400"/>
                                  </a:lnTo>
                                  <a:lnTo>
                                    <a:pt x="3882" y="2406"/>
                                  </a:lnTo>
                                  <a:lnTo>
                                    <a:pt x="3900" y="2406"/>
                                  </a:lnTo>
                                  <a:lnTo>
                                    <a:pt x="3918" y="2388"/>
                                  </a:lnTo>
                                  <a:lnTo>
                                    <a:pt x="3930" y="2382"/>
                                  </a:lnTo>
                                  <a:lnTo>
                                    <a:pt x="3936" y="2376"/>
                                  </a:lnTo>
                                  <a:lnTo>
                                    <a:pt x="3978" y="2376"/>
                                  </a:lnTo>
                                  <a:lnTo>
                                    <a:pt x="3978" y="2364"/>
                                  </a:lnTo>
                                  <a:lnTo>
                                    <a:pt x="3972" y="2358"/>
                                  </a:lnTo>
                                  <a:lnTo>
                                    <a:pt x="3966" y="2346"/>
                                  </a:lnTo>
                                  <a:lnTo>
                                    <a:pt x="3990" y="2346"/>
                                  </a:lnTo>
                                  <a:lnTo>
                                    <a:pt x="3978" y="2334"/>
                                  </a:lnTo>
                                  <a:lnTo>
                                    <a:pt x="3972" y="2322"/>
                                  </a:lnTo>
                                  <a:lnTo>
                                    <a:pt x="3960" y="2316"/>
                                  </a:lnTo>
                                  <a:lnTo>
                                    <a:pt x="3942" y="2310"/>
                                  </a:lnTo>
                                  <a:lnTo>
                                    <a:pt x="3918" y="2310"/>
                                  </a:lnTo>
                                  <a:lnTo>
                                    <a:pt x="3852" y="2316"/>
                                  </a:lnTo>
                                  <a:lnTo>
                                    <a:pt x="3792" y="2334"/>
                                  </a:lnTo>
                                  <a:lnTo>
                                    <a:pt x="3744" y="2352"/>
                                  </a:lnTo>
                                  <a:lnTo>
                                    <a:pt x="3684" y="2376"/>
                                  </a:lnTo>
                                  <a:lnTo>
                                    <a:pt x="3660" y="2388"/>
                                  </a:lnTo>
                                  <a:lnTo>
                                    <a:pt x="3642" y="2400"/>
                                  </a:lnTo>
                                  <a:lnTo>
                                    <a:pt x="3624" y="2418"/>
                                  </a:lnTo>
                                  <a:lnTo>
                                    <a:pt x="3606" y="2430"/>
                                  </a:lnTo>
                                  <a:lnTo>
                                    <a:pt x="3594" y="2442"/>
                                  </a:lnTo>
                                  <a:lnTo>
                                    <a:pt x="3576" y="2454"/>
                                  </a:lnTo>
                                  <a:lnTo>
                                    <a:pt x="3564" y="2466"/>
                                  </a:lnTo>
                                  <a:lnTo>
                                    <a:pt x="3528" y="2484"/>
                                  </a:lnTo>
                                  <a:lnTo>
                                    <a:pt x="3516" y="2484"/>
                                  </a:lnTo>
                                  <a:lnTo>
                                    <a:pt x="3498" y="2490"/>
                                  </a:lnTo>
                                  <a:lnTo>
                                    <a:pt x="3486" y="2490"/>
                                  </a:lnTo>
                                  <a:lnTo>
                                    <a:pt x="3492" y="2490"/>
                                  </a:lnTo>
                                  <a:lnTo>
                                    <a:pt x="3498" y="2484"/>
                                  </a:lnTo>
                                  <a:lnTo>
                                    <a:pt x="3510" y="2478"/>
                                  </a:lnTo>
                                  <a:lnTo>
                                    <a:pt x="3522" y="2466"/>
                                  </a:lnTo>
                                  <a:lnTo>
                                    <a:pt x="3540" y="2460"/>
                                  </a:lnTo>
                                  <a:lnTo>
                                    <a:pt x="3552" y="2448"/>
                                  </a:lnTo>
                                  <a:lnTo>
                                    <a:pt x="3576" y="2436"/>
                                  </a:lnTo>
                                  <a:lnTo>
                                    <a:pt x="3600" y="2412"/>
                                  </a:lnTo>
                                  <a:lnTo>
                                    <a:pt x="3606" y="2400"/>
                                  </a:lnTo>
                                  <a:lnTo>
                                    <a:pt x="3582" y="2388"/>
                                  </a:lnTo>
                                  <a:lnTo>
                                    <a:pt x="3588" y="2388"/>
                                  </a:lnTo>
                                  <a:lnTo>
                                    <a:pt x="3594" y="2394"/>
                                  </a:lnTo>
                                  <a:lnTo>
                                    <a:pt x="3624" y="2394"/>
                                  </a:lnTo>
                                  <a:lnTo>
                                    <a:pt x="3642" y="2382"/>
                                  </a:lnTo>
                                  <a:lnTo>
                                    <a:pt x="3702" y="2334"/>
                                  </a:lnTo>
                                  <a:lnTo>
                                    <a:pt x="3750" y="2310"/>
                                  </a:lnTo>
                                  <a:lnTo>
                                    <a:pt x="3768" y="2304"/>
                                  </a:lnTo>
                                  <a:lnTo>
                                    <a:pt x="3804" y="2304"/>
                                  </a:lnTo>
                                  <a:lnTo>
                                    <a:pt x="3852" y="2256"/>
                                  </a:lnTo>
                                  <a:lnTo>
                                    <a:pt x="3870" y="2244"/>
                                  </a:lnTo>
                                  <a:lnTo>
                                    <a:pt x="3888" y="2238"/>
                                  </a:lnTo>
                                  <a:lnTo>
                                    <a:pt x="3936" y="2232"/>
                                  </a:lnTo>
                                  <a:lnTo>
                                    <a:pt x="3990" y="2232"/>
                                  </a:lnTo>
                                  <a:lnTo>
                                    <a:pt x="4044" y="2226"/>
                                  </a:lnTo>
                                  <a:lnTo>
                                    <a:pt x="4074" y="2226"/>
                                  </a:lnTo>
                                  <a:lnTo>
                                    <a:pt x="4104" y="2232"/>
                                  </a:lnTo>
                                  <a:lnTo>
                                    <a:pt x="4176" y="2244"/>
                                  </a:lnTo>
                                  <a:lnTo>
                                    <a:pt x="4200" y="2250"/>
                                  </a:lnTo>
                                  <a:lnTo>
                                    <a:pt x="4212" y="2244"/>
                                  </a:lnTo>
                                  <a:lnTo>
                                    <a:pt x="4248" y="2232"/>
                                  </a:lnTo>
                                  <a:lnTo>
                                    <a:pt x="4260" y="2226"/>
                                  </a:lnTo>
                                  <a:lnTo>
                                    <a:pt x="4278" y="2226"/>
                                  </a:lnTo>
                                  <a:lnTo>
                                    <a:pt x="4296" y="2220"/>
                                  </a:lnTo>
                                  <a:lnTo>
                                    <a:pt x="4320" y="2214"/>
                                  </a:lnTo>
                                  <a:lnTo>
                                    <a:pt x="4338" y="2208"/>
                                  </a:lnTo>
                                  <a:lnTo>
                                    <a:pt x="4374" y="2172"/>
                                  </a:lnTo>
                                  <a:lnTo>
                                    <a:pt x="4392" y="2166"/>
                                  </a:lnTo>
                                  <a:lnTo>
                                    <a:pt x="4404" y="2154"/>
                                  </a:lnTo>
                                  <a:lnTo>
                                    <a:pt x="4410" y="2154"/>
                                  </a:lnTo>
                                  <a:lnTo>
                                    <a:pt x="4422" y="2148"/>
                                  </a:lnTo>
                                  <a:lnTo>
                                    <a:pt x="4452" y="2148"/>
                                  </a:lnTo>
                                  <a:lnTo>
                                    <a:pt x="4458" y="2142"/>
                                  </a:lnTo>
                                  <a:lnTo>
                                    <a:pt x="4470" y="2136"/>
                                  </a:lnTo>
                                  <a:lnTo>
                                    <a:pt x="4476" y="2130"/>
                                  </a:lnTo>
                                  <a:lnTo>
                                    <a:pt x="4494" y="2130"/>
                                  </a:lnTo>
                                  <a:lnTo>
                                    <a:pt x="4500" y="2136"/>
                                  </a:lnTo>
                                  <a:lnTo>
                                    <a:pt x="4518" y="2136"/>
                                  </a:lnTo>
                                  <a:lnTo>
                                    <a:pt x="4530" y="2130"/>
                                  </a:lnTo>
                                  <a:lnTo>
                                    <a:pt x="4536" y="2130"/>
                                  </a:lnTo>
                                  <a:lnTo>
                                    <a:pt x="4542" y="2124"/>
                                  </a:lnTo>
                                  <a:lnTo>
                                    <a:pt x="4596" y="2106"/>
                                  </a:lnTo>
                                  <a:lnTo>
                                    <a:pt x="4620" y="2094"/>
                                  </a:lnTo>
                                  <a:lnTo>
                                    <a:pt x="4620" y="2088"/>
                                  </a:lnTo>
                                  <a:lnTo>
                                    <a:pt x="4614" y="2076"/>
                                  </a:lnTo>
                                  <a:lnTo>
                                    <a:pt x="4602" y="2070"/>
                                  </a:lnTo>
                                  <a:lnTo>
                                    <a:pt x="4584" y="2052"/>
                                  </a:lnTo>
                                  <a:lnTo>
                                    <a:pt x="4578" y="2052"/>
                                  </a:lnTo>
                                  <a:lnTo>
                                    <a:pt x="4602" y="2052"/>
                                  </a:lnTo>
                                  <a:lnTo>
                                    <a:pt x="4614" y="2046"/>
                                  </a:lnTo>
                                  <a:lnTo>
                                    <a:pt x="4614" y="2028"/>
                                  </a:lnTo>
                                  <a:lnTo>
                                    <a:pt x="4608" y="2022"/>
                                  </a:lnTo>
                                  <a:lnTo>
                                    <a:pt x="4608" y="2010"/>
                                  </a:lnTo>
                                  <a:lnTo>
                                    <a:pt x="4632" y="2010"/>
                                  </a:lnTo>
                                  <a:lnTo>
                                    <a:pt x="4644" y="1998"/>
                                  </a:lnTo>
                                  <a:lnTo>
                                    <a:pt x="4644" y="1992"/>
                                  </a:lnTo>
                                  <a:lnTo>
                                    <a:pt x="4632" y="1980"/>
                                  </a:lnTo>
                                  <a:lnTo>
                                    <a:pt x="4626" y="1968"/>
                                  </a:lnTo>
                                  <a:lnTo>
                                    <a:pt x="4608" y="1962"/>
                                  </a:lnTo>
                                  <a:lnTo>
                                    <a:pt x="4602" y="1956"/>
                                  </a:lnTo>
                                  <a:lnTo>
                                    <a:pt x="4590" y="1962"/>
                                  </a:lnTo>
                                  <a:close/>
                                </a:path>
                              </a:pathLst>
                            </a:custGeom>
                            <a:solidFill>
                              <a:srgbClr val="33334B"/>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53" name="Cameroon" descr="© INSCALE GmbH, 15.06.2010"/>
                            <a:cNvSpPr>
                              <a:spLocks/>
                            </a:cNvSpPr>
                          </a:nvSpPr>
                          <a:spPr bwMode="gray">
                            <a:xfrm>
                              <a:off x="2743" y="1337"/>
                              <a:ext cx="140" cy="237"/>
                            </a:xfrm>
                            <a:custGeom>
                              <a:avLst/>
                              <a:gdLst>
                                <a:gd name="T0" fmla="*/ 2147483647 w 546"/>
                                <a:gd name="T1" fmla="*/ 0 h 924"/>
                                <a:gd name="T2" fmla="*/ 2147483647 w 546"/>
                                <a:gd name="T3" fmla="*/ 2147483647 h 924"/>
                                <a:gd name="T4" fmla="*/ 2147483647 w 546"/>
                                <a:gd name="T5" fmla="*/ 2147483647 h 924"/>
                                <a:gd name="T6" fmla="*/ 2147483647 w 546"/>
                                <a:gd name="T7" fmla="*/ 2147483647 h 924"/>
                                <a:gd name="T8" fmla="*/ 2147483647 w 546"/>
                                <a:gd name="T9" fmla="*/ 2147483647 h 924"/>
                                <a:gd name="T10" fmla="*/ 2147483647 w 546"/>
                                <a:gd name="T11" fmla="*/ 2147483647 h 924"/>
                                <a:gd name="T12" fmla="*/ 2147483647 w 546"/>
                                <a:gd name="T13" fmla="*/ 2147483647 h 924"/>
                                <a:gd name="T14" fmla="*/ 2147483647 w 546"/>
                                <a:gd name="T15" fmla="*/ 2147483647 h 924"/>
                                <a:gd name="T16" fmla="*/ 2147483647 w 546"/>
                                <a:gd name="T17" fmla="*/ 2147483647 h 924"/>
                                <a:gd name="T18" fmla="*/ 2147483647 w 546"/>
                                <a:gd name="T19" fmla="*/ 2147483647 h 924"/>
                                <a:gd name="T20" fmla="*/ 2147483647 w 546"/>
                                <a:gd name="T21" fmla="*/ 2147483647 h 924"/>
                                <a:gd name="T22" fmla="*/ 2147483647 w 546"/>
                                <a:gd name="T23" fmla="*/ 2147483647 h 924"/>
                                <a:gd name="T24" fmla="*/ 2147483647 w 546"/>
                                <a:gd name="T25" fmla="*/ 2147483647 h 924"/>
                                <a:gd name="T26" fmla="*/ 2147483647 w 546"/>
                                <a:gd name="T27" fmla="*/ 2147483647 h 924"/>
                                <a:gd name="T28" fmla="*/ 2147483647 w 546"/>
                                <a:gd name="T29" fmla="*/ 2147483647 h 924"/>
                                <a:gd name="T30" fmla="*/ 2147483647 w 546"/>
                                <a:gd name="T31" fmla="*/ 2147483647 h 924"/>
                                <a:gd name="T32" fmla="*/ 2147483647 w 546"/>
                                <a:gd name="T33" fmla="*/ 2147483647 h 924"/>
                                <a:gd name="T34" fmla="*/ 2147483647 w 546"/>
                                <a:gd name="T35" fmla="*/ 2147483647 h 924"/>
                                <a:gd name="T36" fmla="*/ 2147483647 w 546"/>
                                <a:gd name="T37" fmla="*/ 2147483647 h 924"/>
                                <a:gd name="T38" fmla="*/ 2147483647 w 546"/>
                                <a:gd name="T39" fmla="*/ 2147483647 h 924"/>
                                <a:gd name="T40" fmla="*/ 2147483647 w 546"/>
                                <a:gd name="T41" fmla="*/ 2147483647 h 924"/>
                                <a:gd name="T42" fmla="*/ 2147483647 w 546"/>
                                <a:gd name="T43" fmla="*/ 2147483647 h 924"/>
                                <a:gd name="T44" fmla="*/ 2147483647 w 546"/>
                                <a:gd name="T45" fmla="*/ 2147483647 h 924"/>
                                <a:gd name="T46" fmla="*/ 2147483647 w 546"/>
                                <a:gd name="T47" fmla="*/ 2147483647 h 924"/>
                                <a:gd name="T48" fmla="*/ 2147483647 w 546"/>
                                <a:gd name="T49" fmla="*/ 2147483647 h 924"/>
                                <a:gd name="T50" fmla="*/ 2147483647 w 546"/>
                                <a:gd name="T51" fmla="*/ 2147483647 h 924"/>
                                <a:gd name="T52" fmla="*/ 2147483647 w 546"/>
                                <a:gd name="T53" fmla="*/ 2147483647 h 924"/>
                                <a:gd name="T54" fmla="*/ 2147483647 w 546"/>
                                <a:gd name="T55" fmla="*/ 2147483647 h 924"/>
                                <a:gd name="T56" fmla="*/ 2147483647 w 546"/>
                                <a:gd name="T57" fmla="*/ 2147483647 h 924"/>
                                <a:gd name="T58" fmla="*/ 2147483647 w 546"/>
                                <a:gd name="T59" fmla="*/ 2147483647 h 924"/>
                                <a:gd name="T60" fmla="*/ 2147483647 w 546"/>
                                <a:gd name="T61" fmla="*/ 2147483647 h 924"/>
                                <a:gd name="T62" fmla="*/ 2147483647 w 546"/>
                                <a:gd name="T63" fmla="*/ 2147483647 h 924"/>
                                <a:gd name="T64" fmla="*/ 2147483647 w 546"/>
                                <a:gd name="T65" fmla="*/ 2147483647 h 924"/>
                                <a:gd name="T66" fmla="*/ 2147483647 w 546"/>
                                <a:gd name="T67" fmla="*/ 2147483647 h 924"/>
                                <a:gd name="T68" fmla="*/ 2147483647 w 546"/>
                                <a:gd name="T69" fmla="*/ 2147483647 h 924"/>
                                <a:gd name="T70" fmla="*/ 2147483647 w 546"/>
                                <a:gd name="T71" fmla="*/ 2147483647 h 924"/>
                                <a:gd name="T72" fmla="*/ 2147483647 w 546"/>
                                <a:gd name="T73" fmla="*/ 2147483647 h 924"/>
                                <a:gd name="T74" fmla="*/ 2147483647 w 546"/>
                                <a:gd name="T75" fmla="*/ 2147483647 h 924"/>
                                <a:gd name="T76" fmla="*/ 2147483647 w 546"/>
                                <a:gd name="T77" fmla="*/ 2147483647 h 924"/>
                                <a:gd name="T78" fmla="*/ 2147483647 w 546"/>
                                <a:gd name="T79" fmla="*/ 2147483647 h 924"/>
                                <a:gd name="T80" fmla="*/ 2147483647 w 546"/>
                                <a:gd name="T81" fmla="*/ 2147483647 h 924"/>
                                <a:gd name="T82" fmla="*/ 2147483647 w 546"/>
                                <a:gd name="T83" fmla="*/ 2147483647 h 924"/>
                                <a:gd name="T84" fmla="*/ 2147483647 w 546"/>
                                <a:gd name="T85" fmla="*/ 2147483647 h 924"/>
                                <a:gd name="T86" fmla="*/ 2147483647 w 546"/>
                                <a:gd name="T87" fmla="*/ 2147483647 h 924"/>
                                <a:gd name="T88" fmla="*/ 2147483647 w 546"/>
                                <a:gd name="T89" fmla="*/ 2147483647 h 924"/>
                                <a:gd name="T90" fmla="*/ 2147483647 w 546"/>
                                <a:gd name="T91" fmla="*/ 2147483647 h 924"/>
                                <a:gd name="T92" fmla="*/ 2147483647 w 546"/>
                                <a:gd name="T93" fmla="*/ 2147483647 h 924"/>
                                <a:gd name="T94" fmla="*/ 2147483647 w 546"/>
                                <a:gd name="T95" fmla="*/ 2147483647 h 924"/>
                                <a:gd name="T96" fmla="*/ 2147483647 w 546"/>
                                <a:gd name="T97" fmla="*/ 2147483647 h 924"/>
                                <a:gd name="T98" fmla="*/ 2147483647 w 546"/>
                                <a:gd name="T99" fmla="*/ 2147483647 h 924"/>
                                <a:gd name="T100" fmla="*/ 2147483647 w 546"/>
                                <a:gd name="T101" fmla="*/ 2147483647 h 924"/>
                                <a:gd name="T102" fmla="*/ 2147483647 w 546"/>
                                <a:gd name="T103" fmla="*/ 2147483647 h 924"/>
                                <a:gd name="T104" fmla="*/ 2147483647 w 546"/>
                                <a:gd name="T105" fmla="*/ 2147483647 h 924"/>
                                <a:gd name="T106" fmla="*/ 2147483647 w 546"/>
                                <a:gd name="T107" fmla="*/ 2147483647 h 924"/>
                                <a:gd name="T108" fmla="*/ 2147483647 w 546"/>
                                <a:gd name="T109" fmla="*/ 2147483647 h 924"/>
                                <a:gd name="T110" fmla="*/ 2147483647 w 546"/>
                                <a:gd name="T111" fmla="*/ 2147483647 h 924"/>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w 546"/>
                                <a:gd name="T169" fmla="*/ 0 h 924"/>
                                <a:gd name="T170" fmla="*/ 546 w 546"/>
                                <a:gd name="T171" fmla="*/ 924 h 924"/>
                              </a:gdLst>
                              <a:ahLst/>
                              <a:cxnLst>
                                <a:cxn ang="T112">
                                  <a:pos x="T0" y="T1"/>
                                </a:cxn>
                                <a:cxn ang="T113">
                                  <a:pos x="T2" y="T3"/>
                                </a:cxn>
                                <a:cxn ang="T114">
                                  <a:pos x="T4" y="T5"/>
                                </a:cxn>
                                <a:cxn ang="T115">
                                  <a:pos x="T6" y="T7"/>
                                </a:cxn>
                                <a:cxn ang="T116">
                                  <a:pos x="T8" y="T9"/>
                                </a:cxn>
                                <a:cxn ang="T117">
                                  <a:pos x="T10" y="T11"/>
                                </a:cxn>
                                <a:cxn ang="T118">
                                  <a:pos x="T12" y="T13"/>
                                </a:cxn>
                                <a:cxn ang="T119">
                                  <a:pos x="T14" y="T15"/>
                                </a:cxn>
                                <a:cxn ang="T120">
                                  <a:pos x="T16" y="T17"/>
                                </a:cxn>
                                <a:cxn ang="T121">
                                  <a:pos x="T18" y="T19"/>
                                </a:cxn>
                                <a:cxn ang="T122">
                                  <a:pos x="T20" y="T21"/>
                                </a:cxn>
                                <a:cxn ang="T123">
                                  <a:pos x="T22" y="T23"/>
                                </a:cxn>
                                <a:cxn ang="T124">
                                  <a:pos x="T24" y="T25"/>
                                </a:cxn>
                                <a:cxn ang="T125">
                                  <a:pos x="T26" y="T27"/>
                                </a:cxn>
                                <a:cxn ang="T126">
                                  <a:pos x="T28" y="T29"/>
                                </a:cxn>
                                <a:cxn ang="T127">
                                  <a:pos x="T30" y="T31"/>
                                </a:cxn>
                                <a:cxn ang="T128">
                                  <a:pos x="T32" y="T33"/>
                                </a:cxn>
                                <a:cxn ang="T129">
                                  <a:pos x="T34" y="T35"/>
                                </a:cxn>
                                <a:cxn ang="T130">
                                  <a:pos x="T36" y="T37"/>
                                </a:cxn>
                                <a:cxn ang="T131">
                                  <a:pos x="T38" y="T39"/>
                                </a:cxn>
                                <a:cxn ang="T132">
                                  <a:pos x="T40" y="T41"/>
                                </a:cxn>
                                <a:cxn ang="T133">
                                  <a:pos x="T42" y="T43"/>
                                </a:cxn>
                                <a:cxn ang="T134">
                                  <a:pos x="T44" y="T45"/>
                                </a:cxn>
                                <a:cxn ang="T135">
                                  <a:pos x="T46" y="T47"/>
                                </a:cxn>
                                <a:cxn ang="T136">
                                  <a:pos x="T48" y="T49"/>
                                </a:cxn>
                                <a:cxn ang="T137">
                                  <a:pos x="T50" y="T51"/>
                                </a:cxn>
                                <a:cxn ang="T138">
                                  <a:pos x="T52" y="T53"/>
                                </a:cxn>
                                <a:cxn ang="T139">
                                  <a:pos x="T54" y="T55"/>
                                </a:cxn>
                                <a:cxn ang="T140">
                                  <a:pos x="T56" y="T57"/>
                                </a:cxn>
                                <a:cxn ang="T141">
                                  <a:pos x="T58" y="T59"/>
                                </a:cxn>
                                <a:cxn ang="T142">
                                  <a:pos x="T60" y="T61"/>
                                </a:cxn>
                                <a:cxn ang="T143">
                                  <a:pos x="T62" y="T63"/>
                                </a:cxn>
                                <a:cxn ang="T144">
                                  <a:pos x="T64" y="T65"/>
                                </a:cxn>
                                <a:cxn ang="T145">
                                  <a:pos x="T66" y="T67"/>
                                </a:cxn>
                                <a:cxn ang="T146">
                                  <a:pos x="T68" y="T69"/>
                                </a:cxn>
                                <a:cxn ang="T147">
                                  <a:pos x="T70" y="T71"/>
                                </a:cxn>
                                <a:cxn ang="T148">
                                  <a:pos x="T72" y="T73"/>
                                </a:cxn>
                                <a:cxn ang="T149">
                                  <a:pos x="T74" y="T75"/>
                                </a:cxn>
                                <a:cxn ang="T150">
                                  <a:pos x="T76" y="T77"/>
                                </a:cxn>
                                <a:cxn ang="T151">
                                  <a:pos x="T78" y="T79"/>
                                </a:cxn>
                                <a:cxn ang="T152">
                                  <a:pos x="T80" y="T81"/>
                                </a:cxn>
                                <a:cxn ang="T153">
                                  <a:pos x="T82" y="T83"/>
                                </a:cxn>
                                <a:cxn ang="T154">
                                  <a:pos x="T84" y="T85"/>
                                </a:cxn>
                                <a:cxn ang="T155">
                                  <a:pos x="T86" y="T87"/>
                                </a:cxn>
                                <a:cxn ang="T156">
                                  <a:pos x="T88" y="T89"/>
                                </a:cxn>
                                <a:cxn ang="T157">
                                  <a:pos x="T90" y="T91"/>
                                </a:cxn>
                                <a:cxn ang="T158">
                                  <a:pos x="T92" y="T93"/>
                                </a:cxn>
                                <a:cxn ang="T159">
                                  <a:pos x="T94" y="T95"/>
                                </a:cxn>
                                <a:cxn ang="T160">
                                  <a:pos x="T96" y="T97"/>
                                </a:cxn>
                                <a:cxn ang="T161">
                                  <a:pos x="T98" y="T99"/>
                                </a:cxn>
                                <a:cxn ang="T162">
                                  <a:pos x="T100" y="T101"/>
                                </a:cxn>
                                <a:cxn ang="T163">
                                  <a:pos x="T102" y="T103"/>
                                </a:cxn>
                                <a:cxn ang="T164">
                                  <a:pos x="T104" y="T105"/>
                                </a:cxn>
                                <a:cxn ang="T165">
                                  <a:pos x="T106" y="T107"/>
                                </a:cxn>
                                <a:cxn ang="T166">
                                  <a:pos x="T108" y="T109"/>
                                </a:cxn>
                                <a:cxn ang="T167">
                                  <a:pos x="T110" y="T111"/>
                                </a:cxn>
                              </a:cxnLst>
                              <a:rect l="T168" t="T169" r="T170" b="T171"/>
                              <a:pathLst>
                                <a:path w="546" h="924">
                                  <a:moveTo>
                                    <a:pt x="420" y="30"/>
                                  </a:moveTo>
                                  <a:lnTo>
                                    <a:pt x="414" y="18"/>
                                  </a:lnTo>
                                  <a:lnTo>
                                    <a:pt x="414" y="0"/>
                                  </a:lnTo>
                                  <a:lnTo>
                                    <a:pt x="390" y="6"/>
                                  </a:lnTo>
                                  <a:lnTo>
                                    <a:pt x="390" y="54"/>
                                  </a:lnTo>
                                  <a:lnTo>
                                    <a:pt x="396" y="60"/>
                                  </a:lnTo>
                                  <a:lnTo>
                                    <a:pt x="396" y="66"/>
                                  </a:lnTo>
                                  <a:lnTo>
                                    <a:pt x="426" y="66"/>
                                  </a:lnTo>
                                  <a:lnTo>
                                    <a:pt x="426" y="96"/>
                                  </a:lnTo>
                                  <a:lnTo>
                                    <a:pt x="420" y="102"/>
                                  </a:lnTo>
                                  <a:lnTo>
                                    <a:pt x="420" y="108"/>
                                  </a:lnTo>
                                  <a:lnTo>
                                    <a:pt x="426" y="114"/>
                                  </a:lnTo>
                                  <a:lnTo>
                                    <a:pt x="426" y="126"/>
                                  </a:lnTo>
                                  <a:lnTo>
                                    <a:pt x="408" y="144"/>
                                  </a:lnTo>
                                  <a:lnTo>
                                    <a:pt x="396" y="150"/>
                                  </a:lnTo>
                                  <a:lnTo>
                                    <a:pt x="384" y="150"/>
                                  </a:lnTo>
                                  <a:lnTo>
                                    <a:pt x="384" y="156"/>
                                  </a:lnTo>
                                  <a:lnTo>
                                    <a:pt x="378" y="162"/>
                                  </a:lnTo>
                                  <a:lnTo>
                                    <a:pt x="378" y="168"/>
                                  </a:lnTo>
                                  <a:lnTo>
                                    <a:pt x="372" y="174"/>
                                  </a:lnTo>
                                  <a:lnTo>
                                    <a:pt x="372" y="180"/>
                                  </a:lnTo>
                                  <a:lnTo>
                                    <a:pt x="360" y="192"/>
                                  </a:lnTo>
                                  <a:lnTo>
                                    <a:pt x="354" y="204"/>
                                  </a:lnTo>
                                  <a:lnTo>
                                    <a:pt x="348" y="234"/>
                                  </a:lnTo>
                                  <a:lnTo>
                                    <a:pt x="342" y="240"/>
                                  </a:lnTo>
                                  <a:lnTo>
                                    <a:pt x="342" y="270"/>
                                  </a:lnTo>
                                  <a:lnTo>
                                    <a:pt x="336" y="288"/>
                                  </a:lnTo>
                                  <a:lnTo>
                                    <a:pt x="330" y="294"/>
                                  </a:lnTo>
                                  <a:lnTo>
                                    <a:pt x="312" y="294"/>
                                  </a:lnTo>
                                  <a:lnTo>
                                    <a:pt x="312" y="324"/>
                                  </a:lnTo>
                                  <a:lnTo>
                                    <a:pt x="306" y="342"/>
                                  </a:lnTo>
                                  <a:lnTo>
                                    <a:pt x="306" y="354"/>
                                  </a:lnTo>
                                  <a:lnTo>
                                    <a:pt x="300" y="360"/>
                                  </a:lnTo>
                                  <a:lnTo>
                                    <a:pt x="288" y="366"/>
                                  </a:lnTo>
                                  <a:lnTo>
                                    <a:pt x="282" y="372"/>
                                  </a:lnTo>
                                  <a:lnTo>
                                    <a:pt x="270" y="378"/>
                                  </a:lnTo>
                                  <a:lnTo>
                                    <a:pt x="258" y="426"/>
                                  </a:lnTo>
                                  <a:lnTo>
                                    <a:pt x="234" y="456"/>
                                  </a:lnTo>
                                  <a:lnTo>
                                    <a:pt x="234" y="486"/>
                                  </a:lnTo>
                                  <a:lnTo>
                                    <a:pt x="228" y="492"/>
                                  </a:lnTo>
                                  <a:lnTo>
                                    <a:pt x="216" y="498"/>
                                  </a:lnTo>
                                  <a:lnTo>
                                    <a:pt x="210" y="510"/>
                                  </a:lnTo>
                                  <a:lnTo>
                                    <a:pt x="210" y="522"/>
                                  </a:lnTo>
                                  <a:lnTo>
                                    <a:pt x="192" y="540"/>
                                  </a:lnTo>
                                  <a:lnTo>
                                    <a:pt x="186" y="540"/>
                                  </a:lnTo>
                                  <a:lnTo>
                                    <a:pt x="180" y="534"/>
                                  </a:lnTo>
                                  <a:lnTo>
                                    <a:pt x="174" y="522"/>
                                  </a:lnTo>
                                  <a:lnTo>
                                    <a:pt x="174" y="516"/>
                                  </a:lnTo>
                                  <a:lnTo>
                                    <a:pt x="168" y="504"/>
                                  </a:lnTo>
                                  <a:lnTo>
                                    <a:pt x="156" y="492"/>
                                  </a:lnTo>
                                  <a:lnTo>
                                    <a:pt x="150" y="480"/>
                                  </a:lnTo>
                                  <a:lnTo>
                                    <a:pt x="138" y="480"/>
                                  </a:lnTo>
                                  <a:lnTo>
                                    <a:pt x="144" y="486"/>
                                  </a:lnTo>
                                  <a:lnTo>
                                    <a:pt x="144" y="498"/>
                                  </a:lnTo>
                                  <a:lnTo>
                                    <a:pt x="138" y="504"/>
                                  </a:lnTo>
                                  <a:lnTo>
                                    <a:pt x="132" y="504"/>
                                  </a:lnTo>
                                  <a:lnTo>
                                    <a:pt x="120" y="498"/>
                                  </a:lnTo>
                                  <a:lnTo>
                                    <a:pt x="114" y="492"/>
                                  </a:lnTo>
                                  <a:lnTo>
                                    <a:pt x="108" y="492"/>
                                  </a:lnTo>
                                  <a:lnTo>
                                    <a:pt x="102" y="498"/>
                                  </a:lnTo>
                                  <a:lnTo>
                                    <a:pt x="90" y="522"/>
                                  </a:lnTo>
                                  <a:lnTo>
                                    <a:pt x="84" y="528"/>
                                  </a:lnTo>
                                  <a:lnTo>
                                    <a:pt x="84" y="534"/>
                                  </a:lnTo>
                                  <a:lnTo>
                                    <a:pt x="18" y="588"/>
                                  </a:lnTo>
                                  <a:lnTo>
                                    <a:pt x="18" y="642"/>
                                  </a:lnTo>
                                  <a:lnTo>
                                    <a:pt x="12" y="654"/>
                                  </a:lnTo>
                                  <a:lnTo>
                                    <a:pt x="12" y="666"/>
                                  </a:lnTo>
                                  <a:lnTo>
                                    <a:pt x="6" y="672"/>
                                  </a:lnTo>
                                  <a:lnTo>
                                    <a:pt x="6" y="678"/>
                                  </a:lnTo>
                                  <a:lnTo>
                                    <a:pt x="0" y="690"/>
                                  </a:lnTo>
                                  <a:lnTo>
                                    <a:pt x="24" y="684"/>
                                  </a:lnTo>
                                  <a:lnTo>
                                    <a:pt x="24" y="708"/>
                                  </a:lnTo>
                                  <a:lnTo>
                                    <a:pt x="36" y="732"/>
                                  </a:lnTo>
                                  <a:lnTo>
                                    <a:pt x="60" y="744"/>
                                  </a:lnTo>
                                  <a:lnTo>
                                    <a:pt x="66" y="750"/>
                                  </a:lnTo>
                                  <a:lnTo>
                                    <a:pt x="84" y="726"/>
                                  </a:lnTo>
                                  <a:lnTo>
                                    <a:pt x="66" y="756"/>
                                  </a:lnTo>
                                  <a:lnTo>
                                    <a:pt x="84" y="786"/>
                                  </a:lnTo>
                                  <a:lnTo>
                                    <a:pt x="102" y="792"/>
                                  </a:lnTo>
                                  <a:lnTo>
                                    <a:pt x="102" y="840"/>
                                  </a:lnTo>
                                  <a:lnTo>
                                    <a:pt x="90" y="840"/>
                                  </a:lnTo>
                                  <a:lnTo>
                                    <a:pt x="90" y="870"/>
                                  </a:lnTo>
                                  <a:lnTo>
                                    <a:pt x="102" y="882"/>
                                  </a:lnTo>
                                  <a:lnTo>
                                    <a:pt x="198" y="882"/>
                                  </a:lnTo>
                                  <a:lnTo>
                                    <a:pt x="216" y="864"/>
                                  </a:lnTo>
                                  <a:lnTo>
                                    <a:pt x="228" y="882"/>
                                  </a:lnTo>
                                  <a:lnTo>
                                    <a:pt x="258" y="882"/>
                                  </a:lnTo>
                                  <a:lnTo>
                                    <a:pt x="270" y="870"/>
                                  </a:lnTo>
                                  <a:lnTo>
                                    <a:pt x="276" y="870"/>
                                  </a:lnTo>
                                  <a:lnTo>
                                    <a:pt x="288" y="876"/>
                                  </a:lnTo>
                                  <a:lnTo>
                                    <a:pt x="294" y="876"/>
                                  </a:lnTo>
                                  <a:lnTo>
                                    <a:pt x="342" y="870"/>
                                  </a:lnTo>
                                  <a:lnTo>
                                    <a:pt x="342" y="888"/>
                                  </a:lnTo>
                                  <a:lnTo>
                                    <a:pt x="372" y="888"/>
                                  </a:lnTo>
                                  <a:lnTo>
                                    <a:pt x="390" y="882"/>
                                  </a:lnTo>
                                  <a:lnTo>
                                    <a:pt x="438" y="882"/>
                                  </a:lnTo>
                                  <a:lnTo>
                                    <a:pt x="450" y="888"/>
                                  </a:lnTo>
                                  <a:lnTo>
                                    <a:pt x="456" y="894"/>
                                  </a:lnTo>
                                  <a:lnTo>
                                    <a:pt x="468" y="894"/>
                                  </a:lnTo>
                                  <a:lnTo>
                                    <a:pt x="474" y="900"/>
                                  </a:lnTo>
                                  <a:lnTo>
                                    <a:pt x="510" y="900"/>
                                  </a:lnTo>
                                  <a:lnTo>
                                    <a:pt x="534" y="924"/>
                                  </a:lnTo>
                                  <a:lnTo>
                                    <a:pt x="540" y="882"/>
                                  </a:lnTo>
                                  <a:lnTo>
                                    <a:pt x="546" y="876"/>
                                  </a:lnTo>
                                  <a:lnTo>
                                    <a:pt x="534" y="864"/>
                                  </a:lnTo>
                                  <a:lnTo>
                                    <a:pt x="534" y="834"/>
                                  </a:lnTo>
                                  <a:lnTo>
                                    <a:pt x="528" y="816"/>
                                  </a:lnTo>
                                  <a:lnTo>
                                    <a:pt x="516" y="810"/>
                                  </a:lnTo>
                                  <a:lnTo>
                                    <a:pt x="510" y="798"/>
                                  </a:lnTo>
                                  <a:lnTo>
                                    <a:pt x="498" y="792"/>
                                  </a:lnTo>
                                  <a:lnTo>
                                    <a:pt x="486" y="780"/>
                                  </a:lnTo>
                                  <a:lnTo>
                                    <a:pt x="474" y="756"/>
                                  </a:lnTo>
                                  <a:lnTo>
                                    <a:pt x="468" y="750"/>
                                  </a:lnTo>
                                  <a:lnTo>
                                    <a:pt x="468" y="708"/>
                                  </a:lnTo>
                                  <a:lnTo>
                                    <a:pt x="462" y="708"/>
                                  </a:lnTo>
                                  <a:lnTo>
                                    <a:pt x="444" y="690"/>
                                  </a:lnTo>
                                  <a:lnTo>
                                    <a:pt x="438" y="690"/>
                                  </a:lnTo>
                                  <a:lnTo>
                                    <a:pt x="438" y="642"/>
                                  </a:lnTo>
                                  <a:lnTo>
                                    <a:pt x="420" y="630"/>
                                  </a:lnTo>
                                  <a:lnTo>
                                    <a:pt x="432" y="618"/>
                                  </a:lnTo>
                                  <a:lnTo>
                                    <a:pt x="432" y="582"/>
                                  </a:lnTo>
                                  <a:lnTo>
                                    <a:pt x="426" y="582"/>
                                  </a:lnTo>
                                  <a:lnTo>
                                    <a:pt x="414" y="576"/>
                                  </a:lnTo>
                                  <a:lnTo>
                                    <a:pt x="414" y="570"/>
                                  </a:lnTo>
                                  <a:lnTo>
                                    <a:pt x="426" y="558"/>
                                  </a:lnTo>
                                  <a:lnTo>
                                    <a:pt x="438" y="552"/>
                                  </a:lnTo>
                                  <a:lnTo>
                                    <a:pt x="444" y="546"/>
                                  </a:lnTo>
                                  <a:lnTo>
                                    <a:pt x="450" y="546"/>
                                  </a:lnTo>
                                  <a:lnTo>
                                    <a:pt x="456" y="510"/>
                                  </a:lnTo>
                                  <a:lnTo>
                                    <a:pt x="462" y="510"/>
                                  </a:lnTo>
                                  <a:lnTo>
                                    <a:pt x="468" y="498"/>
                                  </a:lnTo>
                                  <a:lnTo>
                                    <a:pt x="468" y="480"/>
                                  </a:lnTo>
                                  <a:lnTo>
                                    <a:pt x="474" y="474"/>
                                  </a:lnTo>
                                  <a:lnTo>
                                    <a:pt x="480" y="462"/>
                                  </a:lnTo>
                                  <a:lnTo>
                                    <a:pt x="492" y="450"/>
                                  </a:lnTo>
                                  <a:lnTo>
                                    <a:pt x="498" y="450"/>
                                  </a:lnTo>
                                  <a:lnTo>
                                    <a:pt x="498" y="438"/>
                                  </a:lnTo>
                                  <a:lnTo>
                                    <a:pt x="492" y="420"/>
                                  </a:lnTo>
                                  <a:lnTo>
                                    <a:pt x="486" y="408"/>
                                  </a:lnTo>
                                  <a:lnTo>
                                    <a:pt x="486" y="390"/>
                                  </a:lnTo>
                                  <a:lnTo>
                                    <a:pt x="474" y="366"/>
                                  </a:lnTo>
                                  <a:lnTo>
                                    <a:pt x="462" y="354"/>
                                  </a:lnTo>
                                  <a:lnTo>
                                    <a:pt x="450" y="348"/>
                                  </a:lnTo>
                                  <a:lnTo>
                                    <a:pt x="432" y="336"/>
                                  </a:lnTo>
                                  <a:lnTo>
                                    <a:pt x="420" y="324"/>
                                  </a:lnTo>
                                  <a:lnTo>
                                    <a:pt x="414" y="312"/>
                                  </a:lnTo>
                                  <a:lnTo>
                                    <a:pt x="402" y="300"/>
                                  </a:lnTo>
                                  <a:lnTo>
                                    <a:pt x="390" y="276"/>
                                  </a:lnTo>
                                  <a:lnTo>
                                    <a:pt x="390" y="264"/>
                                  </a:lnTo>
                                  <a:lnTo>
                                    <a:pt x="396" y="258"/>
                                  </a:lnTo>
                                  <a:lnTo>
                                    <a:pt x="408" y="252"/>
                                  </a:lnTo>
                                  <a:lnTo>
                                    <a:pt x="504" y="252"/>
                                  </a:lnTo>
                                  <a:lnTo>
                                    <a:pt x="486" y="234"/>
                                  </a:lnTo>
                                  <a:lnTo>
                                    <a:pt x="480" y="222"/>
                                  </a:lnTo>
                                  <a:lnTo>
                                    <a:pt x="468" y="216"/>
                                  </a:lnTo>
                                  <a:lnTo>
                                    <a:pt x="462" y="204"/>
                                  </a:lnTo>
                                  <a:lnTo>
                                    <a:pt x="462" y="186"/>
                                  </a:lnTo>
                                  <a:lnTo>
                                    <a:pt x="456" y="168"/>
                                  </a:lnTo>
                                  <a:lnTo>
                                    <a:pt x="456" y="132"/>
                                  </a:lnTo>
                                  <a:lnTo>
                                    <a:pt x="462" y="132"/>
                                  </a:lnTo>
                                  <a:lnTo>
                                    <a:pt x="462" y="96"/>
                                  </a:lnTo>
                                  <a:lnTo>
                                    <a:pt x="456" y="84"/>
                                  </a:lnTo>
                                  <a:lnTo>
                                    <a:pt x="444" y="78"/>
                                  </a:lnTo>
                                  <a:lnTo>
                                    <a:pt x="450" y="42"/>
                                  </a:lnTo>
                                  <a:lnTo>
                                    <a:pt x="444" y="42"/>
                                  </a:lnTo>
                                  <a:lnTo>
                                    <a:pt x="438" y="36"/>
                                  </a:lnTo>
                                  <a:lnTo>
                                    <a:pt x="426" y="36"/>
                                  </a:lnTo>
                                  <a:lnTo>
                                    <a:pt x="420" y="30"/>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54" name="Cambodia" descr="© INSCALE GmbH, 15.06.2010"/>
                            <a:cNvSpPr>
                              <a:spLocks/>
                            </a:cNvSpPr>
                          </a:nvSpPr>
                          <a:spPr bwMode="gray">
                            <a:xfrm>
                              <a:off x="4439" y="1308"/>
                              <a:ext cx="97" cy="86"/>
                            </a:xfrm>
                            <a:custGeom>
                              <a:avLst/>
                              <a:gdLst>
                                <a:gd name="T0" fmla="*/ 2147483647 w 378"/>
                                <a:gd name="T1" fmla="*/ 2147483647 h 336"/>
                                <a:gd name="T2" fmla="*/ 2147483647 w 378"/>
                                <a:gd name="T3" fmla="*/ 2147483647 h 336"/>
                                <a:gd name="T4" fmla="*/ 2147483647 w 378"/>
                                <a:gd name="T5" fmla="*/ 2147483647 h 336"/>
                                <a:gd name="T6" fmla="*/ 2147483647 w 378"/>
                                <a:gd name="T7" fmla="*/ 2147483647 h 336"/>
                                <a:gd name="T8" fmla="*/ 2147483647 w 378"/>
                                <a:gd name="T9" fmla="*/ 2147483647 h 336"/>
                                <a:gd name="T10" fmla="*/ 2147483647 w 378"/>
                                <a:gd name="T11" fmla="*/ 2147483647 h 336"/>
                                <a:gd name="T12" fmla="*/ 2147483647 w 378"/>
                                <a:gd name="T13" fmla="*/ 2147483647 h 336"/>
                                <a:gd name="T14" fmla="*/ 2147483647 w 378"/>
                                <a:gd name="T15" fmla="*/ 2147483647 h 336"/>
                                <a:gd name="T16" fmla="*/ 2147483647 w 378"/>
                                <a:gd name="T17" fmla="*/ 2147483647 h 336"/>
                                <a:gd name="T18" fmla="*/ 2147483647 w 378"/>
                                <a:gd name="T19" fmla="*/ 2147483647 h 336"/>
                                <a:gd name="T20" fmla="*/ 2147483647 w 378"/>
                                <a:gd name="T21" fmla="*/ 2147483647 h 336"/>
                                <a:gd name="T22" fmla="*/ 2147483647 w 378"/>
                                <a:gd name="T23" fmla="*/ 2147483647 h 336"/>
                                <a:gd name="T24" fmla="*/ 2147483647 w 378"/>
                                <a:gd name="T25" fmla="*/ 2147483647 h 336"/>
                                <a:gd name="T26" fmla="*/ 2147483647 w 378"/>
                                <a:gd name="T27" fmla="*/ 2147483647 h 336"/>
                                <a:gd name="T28" fmla="*/ 0 w 378"/>
                                <a:gd name="T29" fmla="*/ 2147483647 h 336"/>
                                <a:gd name="T30" fmla="*/ 2147483647 w 378"/>
                                <a:gd name="T31" fmla="*/ 2147483647 h 336"/>
                                <a:gd name="T32" fmla="*/ 2147483647 w 378"/>
                                <a:gd name="T33" fmla="*/ 2147483647 h 336"/>
                                <a:gd name="T34" fmla="*/ 2147483647 w 378"/>
                                <a:gd name="T35" fmla="*/ 2147483647 h 336"/>
                                <a:gd name="T36" fmla="*/ 2147483647 w 378"/>
                                <a:gd name="T37" fmla="*/ 2147483647 h 336"/>
                                <a:gd name="T38" fmla="*/ 2147483647 w 378"/>
                                <a:gd name="T39" fmla="*/ 2147483647 h 336"/>
                                <a:gd name="T40" fmla="*/ 2147483647 w 378"/>
                                <a:gd name="T41" fmla="*/ 2147483647 h 336"/>
                                <a:gd name="T42" fmla="*/ 2147483647 w 378"/>
                                <a:gd name="T43" fmla="*/ 2147483647 h 336"/>
                                <a:gd name="T44" fmla="*/ 2147483647 w 378"/>
                                <a:gd name="T45" fmla="*/ 2147483647 h 336"/>
                                <a:gd name="T46" fmla="*/ 2147483647 w 378"/>
                                <a:gd name="T47" fmla="*/ 2147483647 h 336"/>
                                <a:gd name="T48" fmla="*/ 2147483647 w 378"/>
                                <a:gd name="T49" fmla="*/ 2147483647 h 336"/>
                                <a:gd name="T50" fmla="*/ 2147483647 w 378"/>
                                <a:gd name="T51" fmla="*/ 2147483647 h 336"/>
                                <a:gd name="T52" fmla="*/ 2147483647 w 378"/>
                                <a:gd name="T53" fmla="*/ 2147483647 h 336"/>
                                <a:gd name="T54" fmla="*/ 2147483647 w 378"/>
                                <a:gd name="T55" fmla="*/ 2147483647 h 336"/>
                                <a:gd name="T56" fmla="*/ 2147483647 w 378"/>
                                <a:gd name="T57" fmla="*/ 2147483647 h 336"/>
                                <a:gd name="T58" fmla="*/ 2147483647 w 378"/>
                                <a:gd name="T59" fmla="*/ 2147483647 h 336"/>
                                <a:gd name="T60" fmla="*/ 2147483647 w 378"/>
                                <a:gd name="T61" fmla="*/ 2147483647 h 336"/>
                                <a:gd name="T62" fmla="*/ 2147483647 w 378"/>
                                <a:gd name="T63" fmla="*/ 2147483647 h 336"/>
                                <a:gd name="T64" fmla="*/ 2147483647 w 378"/>
                                <a:gd name="T65" fmla="*/ 2147483647 h 336"/>
                                <a:gd name="T66" fmla="*/ 2147483647 w 378"/>
                                <a:gd name="T67" fmla="*/ 2147483647 h 336"/>
                                <a:gd name="T68" fmla="*/ 2147483647 w 378"/>
                                <a:gd name="T69" fmla="*/ 2147483647 h 336"/>
                                <a:gd name="T70" fmla="*/ 2147483647 w 378"/>
                                <a:gd name="T71" fmla="*/ 2147483647 h 336"/>
                                <a:gd name="T72" fmla="*/ 2147483647 w 378"/>
                                <a:gd name="T73" fmla="*/ 2147483647 h 336"/>
                                <a:gd name="T74" fmla="*/ 2147483647 w 378"/>
                                <a:gd name="T75" fmla="*/ 2147483647 h 336"/>
                                <a:gd name="T76" fmla="*/ 2147483647 w 378"/>
                                <a:gd name="T77" fmla="*/ 2147483647 h 336"/>
                                <a:gd name="T78" fmla="*/ 2147483647 w 378"/>
                                <a:gd name="T79" fmla="*/ 2147483647 h 336"/>
                                <a:gd name="T80" fmla="*/ 2147483647 w 378"/>
                                <a:gd name="T81" fmla="*/ 2147483647 h 336"/>
                                <a:gd name="T82" fmla="*/ 2147483647 w 378"/>
                                <a:gd name="T83" fmla="*/ 2147483647 h 336"/>
                                <a:gd name="T84" fmla="*/ 2147483647 w 378"/>
                                <a:gd name="T85" fmla="*/ 2147483647 h 336"/>
                                <a:gd name="T86" fmla="*/ 2147483647 w 378"/>
                                <a:gd name="T87" fmla="*/ 2147483647 h 336"/>
                                <a:gd name="T88" fmla="*/ 2147483647 w 378"/>
                                <a:gd name="T89" fmla="*/ 2147483647 h 336"/>
                                <a:gd name="T90" fmla="*/ 2147483647 w 378"/>
                                <a:gd name="T91" fmla="*/ 2147483647 h 336"/>
                                <a:gd name="T92" fmla="*/ 2147483647 w 378"/>
                                <a:gd name="T93" fmla="*/ 2147483647 h 336"/>
                                <a:gd name="T94" fmla="*/ 2147483647 w 378"/>
                                <a:gd name="T95" fmla="*/ 0 h 3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w 378"/>
                                <a:gd name="T145" fmla="*/ 0 h 336"/>
                                <a:gd name="T146" fmla="*/ 378 w 378"/>
                                <a:gd name="T147" fmla="*/ 336 h 336"/>
                              </a:gdLst>
                              <a:ahLst/>
                              <a:cxnLst>
                                <a:cxn ang="T96">
                                  <a:pos x="T0" y="T1"/>
                                </a:cxn>
                                <a:cxn ang="T97">
                                  <a:pos x="T2" y="T3"/>
                                </a:cxn>
                                <a:cxn ang="T98">
                                  <a:pos x="T4" y="T5"/>
                                </a:cxn>
                                <a:cxn ang="T99">
                                  <a:pos x="T6" y="T7"/>
                                </a:cxn>
                                <a:cxn ang="T100">
                                  <a:pos x="T8" y="T9"/>
                                </a:cxn>
                                <a:cxn ang="T101">
                                  <a:pos x="T10" y="T11"/>
                                </a:cxn>
                                <a:cxn ang="T102">
                                  <a:pos x="T12" y="T13"/>
                                </a:cxn>
                                <a:cxn ang="T103">
                                  <a:pos x="T14" y="T15"/>
                                </a:cxn>
                                <a:cxn ang="T104">
                                  <a:pos x="T16" y="T17"/>
                                </a:cxn>
                                <a:cxn ang="T105">
                                  <a:pos x="T18" y="T19"/>
                                </a:cxn>
                                <a:cxn ang="T106">
                                  <a:pos x="T20" y="T21"/>
                                </a:cxn>
                                <a:cxn ang="T107">
                                  <a:pos x="T22" y="T23"/>
                                </a:cxn>
                                <a:cxn ang="T108">
                                  <a:pos x="T24" y="T25"/>
                                </a:cxn>
                                <a:cxn ang="T109">
                                  <a:pos x="T26" y="T27"/>
                                </a:cxn>
                                <a:cxn ang="T110">
                                  <a:pos x="T28" y="T29"/>
                                </a:cxn>
                                <a:cxn ang="T111">
                                  <a:pos x="T30" y="T31"/>
                                </a:cxn>
                                <a:cxn ang="T112">
                                  <a:pos x="T32" y="T33"/>
                                </a:cxn>
                                <a:cxn ang="T113">
                                  <a:pos x="T34" y="T35"/>
                                </a:cxn>
                                <a:cxn ang="T114">
                                  <a:pos x="T36" y="T37"/>
                                </a:cxn>
                                <a:cxn ang="T115">
                                  <a:pos x="T38" y="T39"/>
                                </a:cxn>
                                <a:cxn ang="T116">
                                  <a:pos x="T40" y="T41"/>
                                </a:cxn>
                                <a:cxn ang="T117">
                                  <a:pos x="T42" y="T43"/>
                                </a:cxn>
                                <a:cxn ang="T118">
                                  <a:pos x="T44" y="T45"/>
                                </a:cxn>
                                <a:cxn ang="T119">
                                  <a:pos x="T46" y="T47"/>
                                </a:cxn>
                                <a:cxn ang="T120">
                                  <a:pos x="T48" y="T49"/>
                                </a:cxn>
                                <a:cxn ang="T121">
                                  <a:pos x="T50" y="T51"/>
                                </a:cxn>
                                <a:cxn ang="T122">
                                  <a:pos x="T52" y="T53"/>
                                </a:cxn>
                                <a:cxn ang="T123">
                                  <a:pos x="T54" y="T55"/>
                                </a:cxn>
                                <a:cxn ang="T124">
                                  <a:pos x="T56" y="T57"/>
                                </a:cxn>
                                <a:cxn ang="T125">
                                  <a:pos x="T58" y="T59"/>
                                </a:cxn>
                                <a:cxn ang="T126">
                                  <a:pos x="T60" y="T61"/>
                                </a:cxn>
                                <a:cxn ang="T127">
                                  <a:pos x="T62" y="T63"/>
                                </a:cxn>
                                <a:cxn ang="T128">
                                  <a:pos x="T64" y="T65"/>
                                </a:cxn>
                                <a:cxn ang="T129">
                                  <a:pos x="T66" y="T67"/>
                                </a:cxn>
                                <a:cxn ang="T130">
                                  <a:pos x="T68" y="T69"/>
                                </a:cxn>
                                <a:cxn ang="T131">
                                  <a:pos x="T70" y="T71"/>
                                </a:cxn>
                                <a:cxn ang="T132">
                                  <a:pos x="T72" y="T73"/>
                                </a:cxn>
                                <a:cxn ang="T133">
                                  <a:pos x="T74" y="T75"/>
                                </a:cxn>
                                <a:cxn ang="T134">
                                  <a:pos x="T76" y="T77"/>
                                </a:cxn>
                                <a:cxn ang="T135">
                                  <a:pos x="T78" y="T79"/>
                                </a:cxn>
                                <a:cxn ang="T136">
                                  <a:pos x="T80" y="T81"/>
                                </a:cxn>
                                <a:cxn ang="T137">
                                  <a:pos x="T82" y="T83"/>
                                </a:cxn>
                                <a:cxn ang="T138">
                                  <a:pos x="T84" y="T85"/>
                                </a:cxn>
                                <a:cxn ang="T139">
                                  <a:pos x="T86" y="T87"/>
                                </a:cxn>
                                <a:cxn ang="T140">
                                  <a:pos x="T88" y="T89"/>
                                </a:cxn>
                                <a:cxn ang="T141">
                                  <a:pos x="T90" y="T91"/>
                                </a:cxn>
                                <a:cxn ang="T142">
                                  <a:pos x="T92" y="T93"/>
                                </a:cxn>
                                <a:cxn ang="T143">
                                  <a:pos x="T94" y="T95"/>
                                </a:cxn>
                              </a:cxnLst>
                              <a:rect l="T144" t="T145" r="T146" b="T147"/>
                              <a:pathLst>
                                <a:path w="378" h="336">
                                  <a:moveTo>
                                    <a:pt x="324" y="0"/>
                                  </a:moveTo>
                                  <a:lnTo>
                                    <a:pt x="312" y="12"/>
                                  </a:lnTo>
                                  <a:lnTo>
                                    <a:pt x="276" y="0"/>
                                  </a:lnTo>
                                  <a:lnTo>
                                    <a:pt x="264" y="12"/>
                                  </a:lnTo>
                                  <a:lnTo>
                                    <a:pt x="246" y="24"/>
                                  </a:lnTo>
                                  <a:lnTo>
                                    <a:pt x="258" y="36"/>
                                  </a:lnTo>
                                  <a:lnTo>
                                    <a:pt x="258" y="48"/>
                                  </a:lnTo>
                                  <a:lnTo>
                                    <a:pt x="252" y="54"/>
                                  </a:lnTo>
                                  <a:lnTo>
                                    <a:pt x="240" y="54"/>
                                  </a:lnTo>
                                  <a:lnTo>
                                    <a:pt x="228" y="42"/>
                                  </a:lnTo>
                                  <a:lnTo>
                                    <a:pt x="228" y="36"/>
                                  </a:lnTo>
                                  <a:lnTo>
                                    <a:pt x="222" y="36"/>
                                  </a:lnTo>
                                  <a:lnTo>
                                    <a:pt x="216" y="30"/>
                                  </a:lnTo>
                                  <a:lnTo>
                                    <a:pt x="192" y="30"/>
                                  </a:lnTo>
                                  <a:lnTo>
                                    <a:pt x="192" y="18"/>
                                  </a:lnTo>
                                  <a:lnTo>
                                    <a:pt x="186" y="18"/>
                                  </a:lnTo>
                                  <a:lnTo>
                                    <a:pt x="186" y="24"/>
                                  </a:lnTo>
                                  <a:lnTo>
                                    <a:pt x="180" y="18"/>
                                  </a:lnTo>
                                  <a:lnTo>
                                    <a:pt x="168" y="12"/>
                                  </a:lnTo>
                                  <a:lnTo>
                                    <a:pt x="138" y="12"/>
                                  </a:lnTo>
                                  <a:lnTo>
                                    <a:pt x="126" y="18"/>
                                  </a:lnTo>
                                  <a:lnTo>
                                    <a:pt x="114" y="18"/>
                                  </a:lnTo>
                                  <a:lnTo>
                                    <a:pt x="108" y="12"/>
                                  </a:lnTo>
                                  <a:lnTo>
                                    <a:pt x="72" y="12"/>
                                  </a:lnTo>
                                  <a:lnTo>
                                    <a:pt x="54" y="18"/>
                                  </a:lnTo>
                                  <a:lnTo>
                                    <a:pt x="42" y="24"/>
                                  </a:lnTo>
                                  <a:lnTo>
                                    <a:pt x="36" y="30"/>
                                  </a:lnTo>
                                  <a:lnTo>
                                    <a:pt x="30" y="42"/>
                                  </a:lnTo>
                                  <a:lnTo>
                                    <a:pt x="30" y="48"/>
                                  </a:lnTo>
                                  <a:lnTo>
                                    <a:pt x="0" y="78"/>
                                  </a:lnTo>
                                  <a:lnTo>
                                    <a:pt x="6" y="114"/>
                                  </a:lnTo>
                                  <a:lnTo>
                                    <a:pt x="18" y="126"/>
                                  </a:lnTo>
                                  <a:lnTo>
                                    <a:pt x="18" y="156"/>
                                  </a:lnTo>
                                  <a:lnTo>
                                    <a:pt x="30" y="168"/>
                                  </a:lnTo>
                                  <a:lnTo>
                                    <a:pt x="30" y="198"/>
                                  </a:lnTo>
                                  <a:lnTo>
                                    <a:pt x="42" y="210"/>
                                  </a:lnTo>
                                  <a:lnTo>
                                    <a:pt x="48" y="222"/>
                                  </a:lnTo>
                                  <a:lnTo>
                                    <a:pt x="54" y="228"/>
                                  </a:lnTo>
                                  <a:lnTo>
                                    <a:pt x="54" y="234"/>
                                  </a:lnTo>
                                  <a:lnTo>
                                    <a:pt x="42" y="246"/>
                                  </a:lnTo>
                                  <a:lnTo>
                                    <a:pt x="54" y="270"/>
                                  </a:lnTo>
                                  <a:lnTo>
                                    <a:pt x="60" y="276"/>
                                  </a:lnTo>
                                  <a:lnTo>
                                    <a:pt x="72" y="282"/>
                                  </a:lnTo>
                                  <a:lnTo>
                                    <a:pt x="78" y="282"/>
                                  </a:lnTo>
                                  <a:lnTo>
                                    <a:pt x="90" y="270"/>
                                  </a:lnTo>
                                  <a:lnTo>
                                    <a:pt x="90" y="264"/>
                                  </a:lnTo>
                                  <a:lnTo>
                                    <a:pt x="90" y="288"/>
                                  </a:lnTo>
                                  <a:lnTo>
                                    <a:pt x="96" y="300"/>
                                  </a:lnTo>
                                  <a:lnTo>
                                    <a:pt x="102" y="306"/>
                                  </a:lnTo>
                                  <a:lnTo>
                                    <a:pt x="114" y="306"/>
                                  </a:lnTo>
                                  <a:lnTo>
                                    <a:pt x="120" y="300"/>
                                  </a:lnTo>
                                  <a:lnTo>
                                    <a:pt x="132" y="300"/>
                                  </a:lnTo>
                                  <a:lnTo>
                                    <a:pt x="138" y="306"/>
                                  </a:lnTo>
                                  <a:lnTo>
                                    <a:pt x="138" y="312"/>
                                  </a:lnTo>
                                  <a:lnTo>
                                    <a:pt x="150" y="336"/>
                                  </a:lnTo>
                                  <a:lnTo>
                                    <a:pt x="168" y="336"/>
                                  </a:lnTo>
                                  <a:lnTo>
                                    <a:pt x="180" y="324"/>
                                  </a:lnTo>
                                  <a:lnTo>
                                    <a:pt x="192" y="318"/>
                                  </a:lnTo>
                                  <a:lnTo>
                                    <a:pt x="210" y="318"/>
                                  </a:lnTo>
                                  <a:lnTo>
                                    <a:pt x="222" y="312"/>
                                  </a:lnTo>
                                  <a:lnTo>
                                    <a:pt x="222" y="306"/>
                                  </a:lnTo>
                                  <a:lnTo>
                                    <a:pt x="216" y="300"/>
                                  </a:lnTo>
                                  <a:lnTo>
                                    <a:pt x="210" y="300"/>
                                  </a:lnTo>
                                  <a:lnTo>
                                    <a:pt x="204" y="294"/>
                                  </a:lnTo>
                                  <a:lnTo>
                                    <a:pt x="240" y="294"/>
                                  </a:lnTo>
                                  <a:lnTo>
                                    <a:pt x="240" y="288"/>
                                  </a:lnTo>
                                  <a:lnTo>
                                    <a:pt x="246" y="282"/>
                                  </a:lnTo>
                                  <a:lnTo>
                                    <a:pt x="258" y="282"/>
                                  </a:lnTo>
                                  <a:lnTo>
                                    <a:pt x="270" y="288"/>
                                  </a:lnTo>
                                  <a:lnTo>
                                    <a:pt x="276" y="294"/>
                                  </a:lnTo>
                                  <a:lnTo>
                                    <a:pt x="288" y="300"/>
                                  </a:lnTo>
                                  <a:lnTo>
                                    <a:pt x="294" y="306"/>
                                  </a:lnTo>
                                  <a:lnTo>
                                    <a:pt x="294" y="294"/>
                                  </a:lnTo>
                                  <a:lnTo>
                                    <a:pt x="276" y="276"/>
                                  </a:lnTo>
                                  <a:lnTo>
                                    <a:pt x="264" y="252"/>
                                  </a:lnTo>
                                  <a:lnTo>
                                    <a:pt x="264" y="228"/>
                                  </a:lnTo>
                                  <a:lnTo>
                                    <a:pt x="306" y="228"/>
                                  </a:lnTo>
                                  <a:lnTo>
                                    <a:pt x="306" y="204"/>
                                  </a:lnTo>
                                  <a:lnTo>
                                    <a:pt x="336" y="204"/>
                                  </a:lnTo>
                                  <a:lnTo>
                                    <a:pt x="336" y="186"/>
                                  </a:lnTo>
                                  <a:lnTo>
                                    <a:pt x="342" y="180"/>
                                  </a:lnTo>
                                  <a:lnTo>
                                    <a:pt x="360" y="180"/>
                                  </a:lnTo>
                                  <a:lnTo>
                                    <a:pt x="372" y="186"/>
                                  </a:lnTo>
                                  <a:lnTo>
                                    <a:pt x="372" y="156"/>
                                  </a:lnTo>
                                  <a:lnTo>
                                    <a:pt x="366" y="150"/>
                                  </a:lnTo>
                                  <a:lnTo>
                                    <a:pt x="366" y="120"/>
                                  </a:lnTo>
                                  <a:lnTo>
                                    <a:pt x="360" y="114"/>
                                  </a:lnTo>
                                  <a:lnTo>
                                    <a:pt x="360" y="102"/>
                                  </a:lnTo>
                                  <a:lnTo>
                                    <a:pt x="366" y="102"/>
                                  </a:lnTo>
                                  <a:lnTo>
                                    <a:pt x="378" y="90"/>
                                  </a:lnTo>
                                  <a:lnTo>
                                    <a:pt x="378" y="84"/>
                                  </a:lnTo>
                                  <a:lnTo>
                                    <a:pt x="366" y="60"/>
                                  </a:lnTo>
                                  <a:lnTo>
                                    <a:pt x="354" y="48"/>
                                  </a:lnTo>
                                  <a:lnTo>
                                    <a:pt x="348" y="48"/>
                                  </a:lnTo>
                                  <a:lnTo>
                                    <a:pt x="348" y="6"/>
                                  </a:lnTo>
                                  <a:lnTo>
                                    <a:pt x="324" y="0"/>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55" name="Burundi" descr="© INSCALE GmbH, 15.06.2010"/>
                            <a:cNvSpPr>
                              <a:spLocks/>
                            </a:cNvSpPr>
                          </a:nvSpPr>
                          <a:spPr bwMode="gray">
                            <a:xfrm>
                              <a:off x="3115" y="1658"/>
                              <a:ext cx="34" cy="43"/>
                            </a:xfrm>
                            <a:custGeom>
                              <a:avLst/>
                              <a:gdLst>
                                <a:gd name="T0" fmla="*/ 2147483647 w 132"/>
                                <a:gd name="T1" fmla="*/ 2147483647 h 168"/>
                                <a:gd name="T2" fmla="*/ 2147483647 w 132"/>
                                <a:gd name="T3" fmla="*/ 2147483647 h 168"/>
                                <a:gd name="T4" fmla="*/ 2147483647 w 132"/>
                                <a:gd name="T5" fmla="*/ 2147483647 h 168"/>
                                <a:gd name="T6" fmla="*/ 2147483647 w 132"/>
                                <a:gd name="T7" fmla="*/ 2147483647 h 168"/>
                                <a:gd name="T8" fmla="*/ 2147483647 w 132"/>
                                <a:gd name="T9" fmla="*/ 2147483647 h 168"/>
                                <a:gd name="T10" fmla="*/ 2147483647 w 132"/>
                                <a:gd name="T11" fmla="*/ 2147483647 h 168"/>
                                <a:gd name="T12" fmla="*/ 2147483647 w 132"/>
                                <a:gd name="T13" fmla="*/ 2147483647 h 168"/>
                                <a:gd name="T14" fmla="*/ 2147483647 w 132"/>
                                <a:gd name="T15" fmla="*/ 2147483647 h 168"/>
                                <a:gd name="T16" fmla="*/ 2147483647 w 132"/>
                                <a:gd name="T17" fmla="*/ 2147483647 h 168"/>
                                <a:gd name="T18" fmla="*/ 2147483647 w 132"/>
                                <a:gd name="T19" fmla="*/ 2147483647 h 168"/>
                                <a:gd name="T20" fmla="*/ 2147483647 w 132"/>
                                <a:gd name="T21" fmla="*/ 2147483647 h 168"/>
                                <a:gd name="T22" fmla="*/ 2147483647 w 132"/>
                                <a:gd name="T23" fmla="*/ 2147483647 h 168"/>
                                <a:gd name="T24" fmla="*/ 2147483647 w 132"/>
                                <a:gd name="T25" fmla="*/ 2147483647 h 168"/>
                                <a:gd name="T26" fmla="*/ 2147483647 w 132"/>
                                <a:gd name="T27" fmla="*/ 2147483647 h 168"/>
                                <a:gd name="T28" fmla="*/ 2147483647 w 132"/>
                                <a:gd name="T29" fmla="*/ 2147483647 h 168"/>
                                <a:gd name="T30" fmla="*/ 2147483647 w 132"/>
                                <a:gd name="T31" fmla="*/ 2147483647 h 168"/>
                                <a:gd name="T32" fmla="*/ 2147483647 w 132"/>
                                <a:gd name="T33" fmla="*/ 2147483647 h 168"/>
                                <a:gd name="T34" fmla="*/ 2147483647 w 132"/>
                                <a:gd name="T35" fmla="*/ 2147483647 h 168"/>
                                <a:gd name="T36" fmla="*/ 2147483647 w 132"/>
                                <a:gd name="T37" fmla="*/ 2147483647 h 168"/>
                                <a:gd name="T38" fmla="*/ 2147483647 w 132"/>
                                <a:gd name="T39" fmla="*/ 2147483647 h 168"/>
                                <a:gd name="T40" fmla="*/ 2147483647 w 132"/>
                                <a:gd name="T41" fmla="*/ 2147483647 h 168"/>
                                <a:gd name="T42" fmla="*/ 2147483647 w 132"/>
                                <a:gd name="T43" fmla="*/ 2147483647 h 168"/>
                                <a:gd name="T44" fmla="*/ 2147483647 w 132"/>
                                <a:gd name="T45" fmla="*/ 2147483647 h 168"/>
                                <a:gd name="T46" fmla="*/ 2147483647 w 132"/>
                                <a:gd name="T47" fmla="*/ 0 h 168"/>
                                <a:gd name="T48" fmla="*/ 2147483647 w 132"/>
                                <a:gd name="T49" fmla="*/ 0 h 168"/>
                                <a:gd name="T50" fmla="*/ 2147483647 w 132"/>
                                <a:gd name="T51" fmla="*/ 0 h 168"/>
                                <a:gd name="T52" fmla="*/ 2147483647 w 132"/>
                                <a:gd name="T53" fmla="*/ 2147483647 h 168"/>
                                <a:gd name="T54" fmla="*/ 2147483647 w 132"/>
                                <a:gd name="T55" fmla="*/ 2147483647 h 168"/>
                                <a:gd name="T56" fmla="*/ 2147483647 w 132"/>
                                <a:gd name="T57" fmla="*/ 2147483647 h 168"/>
                                <a:gd name="T58" fmla="*/ 2147483647 w 132"/>
                                <a:gd name="T59" fmla="*/ 2147483647 h 168"/>
                                <a:gd name="T60" fmla="*/ 2147483647 w 132"/>
                                <a:gd name="T61" fmla="*/ 2147483647 h 168"/>
                                <a:gd name="T62" fmla="*/ 2147483647 w 132"/>
                                <a:gd name="T63" fmla="*/ 2147483647 h 168"/>
                                <a:gd name="T64" fmla="*/ 0 w 132"/>
                                <a:gd name="T65" fmla="*/ 2147483647 h 168"/>
                                <a:gd name="T66" fmla="*/ 2147483647 w 132"/>
                                <a:gd name="T67" fmla="*/ 2147483647 h 168"/>
                                <a:gd name="T68" fmla="*/ 2147483647 w 132"/>
                                <a:gd name="T69" fmla="*/ 2147483647 h 168"/>
                                <a:gd name="T70" fmla="*/ 2147483647 w 132"/>
                                <a:gd name="T71" fmla="*/ 2147483647 h 168"/>
                                <a:gd name="T72" fmla="*/ 2147483647 w 132"/>
                                <a:gd name="T73" fmla="*/ 2147483647 h 168"/>
                                <a:gd name="T74" fmla="*/ 2147483647 w 132"/>
                                <a:gd name="T75" fmla="*/ 2147483647 h 168"/>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w 132"/>
                                <a:gd name="T115" fmla="*/ 0 h 168"/>
                                <a:gd name="T116" fmla="*/ 132 w 132"/>
                                <a:gd name="T117" fmla="*/ 168 h 168"/>
                              </a:gdLst>
                              <a:ahLst/>
                              <a:cxnLst>
                                <a:cxn ang="T76">
                                  <a:pos x="T0" y="T1"/>
                                </a:cxn>
                                <a:cxn ang="T77">
                                  <a:pos x="T2" y="T3"/>
                                </a:cxn>
                                <a:cxn ang="T78">
                                  <a:pos x="T4" y="T5"/>
                                </a:cxn>
                                <a:cxn ang="T79">
                                  <a:pos x="T6" y="T7"/>
                                </a:cxn>
                                <a:cxn ang="T80">
                                  <a:pos x="T8" y="T9"/>
                                </a:cxn>
                                <a:cxn ang="T81">
                                  <a:pos x="T10" y="T11"/>
                                </a:cxn>
                                <a:cxn ang="T82">
                                  <a:pos x="T12" y="T13"/>
                                </a:cxn>
                                <a:cxn ang="T83">
                                  <a:pos x="T14" y="T15"/>
                                </a:cxn>
                                <a:cxn ang="T84">
                                  <a:pos x="T16" y="T17"/>
                                </a:cxn>
                                <a:cxn ang="T85">
                                  <a:pos x="T18" y="T19"/>
                                </a:cxn>
                                <a:cxn ang="T86">
                                  <a:pos x="T20" y="T21"/>
                                </a:cxn>
                                <a:cxn ang="T87">
                                  <a:pos x="T22" y="T23"/>
                                </a:cxn>
                                <a:cxn ang="T88">
                                  <a:pos x="T24" y="T25"/>
                                </a:cxn>
                                <a:cxn ang="T89">
                                  <a:pos x="T26" y="T27"/>
                                </a:cxn>
                                <a:cxn ang="T90">
                                  <a:pos x="T28" y="T29"/>
                                </a:cxn>
                                <a:cxn ang="T91">
                                  <a:pos x="T30" y="T31"/>
                                </a:cxn>
                                <a:cxn ang="T92">
                                  <a:pos x="T32" y="T33"/>
                                </a:cxn>
                                <a:cxn ang="T93">
                                  <a:pos x="T34" y="T35"/>
                                </a:cxn>
                                <a:cxn ang="T94">
                                  <a:pos x="T36" y="T37"/>
                                </a:cxn>
                                <a:cxn ang="T95">
                                  <a:pos x="T38" y="T39"/>
                                </a:cxn>
                                <a:cxn ang="T96">
                                  <a:pos x="T40" y="T41"/>
                                </a:cxn>
                                <a:cxn ang="T97">
                                  <a:pos x="T42" y="T43"/>
                                </a:cxn>
                                <a:cxn ang="T98">
                                  <a:pos x="T44" y="T45"/>
                                </a:cxn>
                                <a:cxn ang="T99">
                                  <a:pos x="T46" y="T47"/>
                                </a:cxn>
                                <a:cxn ang="T100">
                                  <a:pos x="T48" y="T49"/>
                                </a:cxn>
                                <a:cxn ang="T101">
                                  <a:pos x="T50" y="T51"/>
                                </a:cxn>
                                <a:cxn ang="T102">
                                  <a:pos x="T52" y="T53"/>
                                </a:cxn>
                                <a:cxn ang="T103">
                                  <a:pos x="T54" y="T55"/>
                                </a:cxn>
                                <a:cxn ang="T104">
                                  <a:pos x="T56" y="T57"/>
                                </a:cxn>
                                <a:cxn ang="T105">
                                  <a:pos x="T58" y="T59"/>
                                </a:cxn>
                                <a:cxn ang="T106">
                                  <a:pos x="T60" y="T61"/>
                                </a:cxn>
                                <a:cxn ang="T107">
                                  <a:pos x="T62" y="T63"/>
                                </a:cxn>
                                <a:cxn ang="T108">
                                  <a:pos x="T64" y="T65"/>
                                </a:cxn>
                                <a:cxn ang="T109">
                                  <a:pos x="T66" y="T67"/>
                                </a:cxn>
                                <a:cxn ang="T110">
                                  <a:pos x="T68" y="T69"/>
                                </a:cxn>
                                <a:cxn ang="T111">
                                  <a:pos x="T70" y="T71"/>
                                </a:cxn>
                                <a:cxn ang="T112">
                                  <a:pos x="T72" y="T73"/>
                                </a:cxn>
                                <a:cxn ang="T113">
                                  <a:pos x="T74" y="T75"/>
                                </a:cxn>
                              </a:cxnLst>
                              <a:rect l="T114" t="T115" r="T116" b="T117"/>
                              <a:pathLst>
                                <a:path w="132" h="168">
                                  <a:moveTo>
                                    <a:pt x="36" y="72"/>
                                  </a:moveTo>
                                  <a:lnTo>
                                    <a:pt x="36" y="96"/>
                                  </a:lnTo>
                                  <a:lnTo>
                                    <a:pt x="30" y="102"/>
                                  </a:lnTo>
                                  <a:lnTo>
                                    <a:pt x="30" y="138"/>
                                  </a:lnTo>
                                  <a:lnTo>
                                    <a:pt x="36" y="156"/>
                                  </a:lnTo>
                                  <a:lnTo>
                                    <a:pt x="42" y="168"/>
                                  </a:lnTo>
                                  <a:lnTo>
                                    <a:pt x="54" y="168"/>
                                  </a:lnTo>
                                  <a:lnTo>
                                    <a:pt x="60" y="162"/>
                                  </a:lnTo>
                                  <a:lnTo>
                                    <a:pt x="72" y="156"/>
                                  </a:lnTo>
                                  <a:lnTo>
                                    <a:pt x="84" y="144"/>
                                  </a:lnTo>
                                  <a:lnTo>
                                    <a:pt x="90" y="132"/>
                                  </a:lnTo>
                                  <a:lnTo>
                                    <a:pt x="90" y="114"/>
                                  </a:lnTo>
                                  <a:lnTo>
                                    <a:pt x="96" y="102"/>
                                  </a:lnTo>
                                  <a:lnTo>
                                    <a:pt x="114" y="84"/>
                                  </a:lnTo>
                                  <a:lnTo>
                                    <a:pt x="126" y="84"/>
                                  </a:lnTo>
                                  <a:lnTo>
                                    <a:pt x="120" y="72"/>
                                  </a:lnTo>
                                  <a:lnTo>
                                    <a:pt x="132" y="66"/>
                                  </a:lnTo>
                                  <a:lnTo>
                                    <a:pt x="132" y="48"/>
                                  </a:lnTo>
                                  <a:lnTo>
                                    <a:pt x="114" y="48"/>
                                  </a:lnTo>
                                  <a:lnTo>
                                    <a:pt x="108" y="42"/>
                                  </a:lnTo>
                                  <a:lnTo>
                                    <a:pt x="102" y="42"/>
                                  </a:lnTo>
                                  <a:lnTo>
                                    <a:pt x="102" y="24"/>
                                  </a:lnTo>
                                  <a:lnTo>
                                    <a:pt x="108" y="12"/>
                                  </a:lnTo>
                                  <a:lnTo>
                                    <a:pt x="108" y="0"/>
                                  </a:lnTo>
                                  <a:lnTo>
                                    <a:pt x="120" y="0"/>
                                  </a:lnTo>
                                  <a:lnTo>
                                    <a:pt x="66" y="0"/>
                                  </a:lnTo>
                                  <a:lnTo>
                                    <a:pt x="60" y="24"/>
                                  </a:lnTo>
                                  <a:lnTo>
                                    <a:pt x="48" y="30"/>
                                  </a:lnTo>
                                  <a:lnTo>
                                    <a:pt x="42" y="36"/>
                                  </a:lnTo>
                                  <a:lnTo>
                                    <a:pt x="30" y="36"/>
                                  </a:lnTo>
                                  <a:lnTo>
                                    <a:pt x="24" y="30"/>
                                  </a:lnTo>
                                  <a:lnTo>
                                    <a:pt x="18" y="18"/>
                                  </a:lnTo>
                                  <a:lnTo>
                                    <a:pt x="0" y="18"/>
                                  </a:lnTo>
                                  <a:lnTo>
                                    <a:pt x="12" y="48"/>
                                  </a:lnTo>
                                  <a:lnTo>
                                    <a:pt x="18" y="54"/>
                                  </a:lnTo>
                                  <a:lnTo>
                                    <a:pt x="30" y="60"/>
                                  </a:lnTo>
                                  <a:lnTo>
                                    <a:pt x="36" y="66"/>
                                  </a:lnTo>
                                  <a:lnTo>
                                    <a:pt x="36" y="72"/>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56" name="Burkina Faso" descr="© INSCALE GmbH, 15.06.2010"/>
                            <a:cNvSpPr>
                              <a:spLocks/>
                            </a:cNvSpPr>
                          </a:nvSpPr>
                          <a:spPr bwMode="gray">
                            <a:xfrm>
                              <a:off x="2487" y="1298"/>
                              <a:ext cx="146" cy="115"/>
                            </a:xfrm>
                            <a:custGeom>
                              <a:avLst/>
                              <a:gdLst>
                                <a:gd name="T0" fmla="*/ 2147483647 w 570"/>
                                <a:gd name="T1" fmla="*/ 2147483647 h 450"/>
                                <a:gd name="T2" fmla="*/ 2147483647 w 570"/>
                                <a:gd name="T3" fmla="*/ 2147483647 h 450"/>
                                <a:gd name="T4" fmla="*/ 2147483647 w 570"/>
                                <a:gd name="T5" fmla="*/ 2147483647 h 450"/>
                                <a:gd name="T6" fmla="*/ 2147483647 w 570"/>
                                <a:gd name="T7" fmla="*/ 2147483647 h 450"/>
                                <a:gd name="T8" fmla="*/ 2147483647 w 570"/>
                                <a:gd name="T9" fmla="*/ 2147483647 h 450"/>
                                <a:gd name="T10" fmla="*/ 2147483647 w 570"/>
                                <a:gd name="T11" fmla="*/ 2147483647 h 450"/>
                                <a:gd name="T12" fmla="*/ 2147483647 w 570"/>
                                <a:gd name="T13" fmla="*/ 2147483647 h 450"/>
                                <a:gd name="T14" fmla="*/ 2147483647 w 570"/>
                                <a:gd name="T15" fmla="*/ 2147483647 h 450"/>
                                <a:gd name="T16" fmla="*/ 2147483647 w 570"/>
                                <a:gd name="T17" fmla="*/ 2147483647 h 450"/>
                                <a:gd name="T18" fmla="*/ 2147483647 w 570"/>
                                <a:gd name="T19" fmla="*/ 2147483647 h 450"/>
                                <a:gd name="T20" fmla="*/ 2147483647 w 570"/>
                                <a:gd name="T21" fmla="*/ 2147483647 h 450"/>
                                <a:gd name="T22" fmla="*/ 2147483647 w 570"/>
                                <a:gd name="T23" fmla="*/ 2147483647 h 450"/>
                                <a:gd name="T24" fmla="*/ 2147483647 w 570"/>
                                <a:gd name="T25" fmla="*/ 2147483647 h 450"/>
                                <a:gd name="T26" fmla="*/ 2147483647 w 570"/>
                                <a:gd name="T27" fmla="*/ 2147483647 h 450"/>
                                <a:gd name="T28" fmla="*/ 2147483647 w 570"/>
                                <a:gd name="T29" fmla="*/ 2147483647 h 450"/>
                                <a:gd name="T30" fmla="*/ 2147483647 w 570"/>
                                <a:gd name="T31" fmla="*/ 2147483647 h 450"/>
                                <a:gd name="T32" fmla="*/ 2147483647 w 570"/>
                                <a:gd name="T33" fmla="*/ 2147483647 h 450"/>
                                <a:gd name="T34" fmla="*/ 2147483647 w 570"/>
                                <a:gd name="T35" fmla="*/ 2147483647 h 450"/>
                                <a:gd name="T36" fmla="*/ 2147483647 w 570"/>
                                <a:gd name="T37" fmla="*/ 2147483647 h 450"/>
                                <a:gd name="T38" fmla="*/ 2147483647 w 570"/>
                                <a:gd name="T39" fmla="*/ 2147483647 h 450"/>
                                <a:gd name="T40" fmla="*/ 2147483647 w 570"/>
                                <a:gd name="T41" fmla="*/ 2147483647 h 450"/>
                                <a:gd name="T42" fmla="*/ 2147483647 w 570"/>
                                <a:gd name="T43" fmla="*/ 2147483647 h 450"/>
                                <a:gd name="T44" fmla="*/ 2147483647 w 570"/>
                                <a:gd name="T45" fmla="*/ 2147483647 h 450"/>
                                <a:gd name="T46" fmla="*/ 2147483647 w 570"/>
                                <a:gd name="T47" fmla="*/ 2147483647 h 450"/>
                                <a:gd name="T48" fmla="*/ 2147483647 w 570"/>
                                <a:gd name="T49" fmla="*/ 2147483647 h 450"/>
                                <a:gd name="T50" fmla="*/ 2147483647 w 570"/>
                                <a:gd name="T51" fmla="*/ 2147483647 h 450"/>
                                <a:gd name="T52" fmla="*/ 2147483647 w 570"/>
                                <a:gd name="T53" fmla="*/ 2147483647 h 450"/>
                                <a:gd name="T54" fmla="*/ 2147483647 w 570"/>
                                <a:gd name="T55" fmla="*/ 2147483647 h 450"/>
                                <a:gd name="T56" fmla="*/ 2147483647 w 570"/>
                                <a:gd name="T57" fmla="*/ 2147483647 h 450"/>
                                <a:gd name="T58" fmla="*/ 2147483647 w 570"/>
                                <a:gd name="T59" fmla="*/ 2147483647 h 450"/>
                                <a:gd name="T60" fmla="*/ 2147483647 w 570"/>
                                <a:gd name="T61" fmla="*/ 2147483647 h 450"/>
                                <a:gd name="T62" fmla="*/ 2147483647 w 570"/>
                                <a:gd name="T63" fmla="*/ 2147483647 h 450"/>
                                <a:gd name="T64" fmla="*/ 2147483647 w 570"/>
                                <a:gd name="T65" fmla="*/ 2147483647 h 450"/>
                                <a:gd name="T66" fmla="*/ 2147483647 w 570"/>
                                <a:gd name="T67" fmla="*/ 0 h 450"/>
                                <a:gd name="T68" fmla="*/ 2147483647 w 570"/>
                                <a:gd name="T69" fmla="*/ 2147483647 h 450"/>
                                <a:gd name="T70" fmla="*/ 2147483647 w 570"/>
                                <a:gd name="T71" fmla="*/ 2147483647 h 450"/>
                                <a:gd name="T72" fmla="*/ 2147483647 w 570"/>
                                <a:gd name="T73" fmla="*/ 2147483647 h 450"/>
                                <a:gd name="T74" fmla="*/ 2147483647 w 570"/>
                                <a:gd name="T75" fmla="*/ 2147483647 h 450"/>
                                <a:gd name="T76" fmla="*/ 2147483647 w 570"/>
                                <a:gd name="T77" fmla="*/ 2147483647 h 450"/>
                                <a:gd name="T78" fmla="*/ 2147483647 w 570"/>
                                <a:gd name="T79" fmla="*/ 2147483647 h 450"/>
                                <a:gd name="T80" fmla="*/ 2147483647 w 570"/>
                                <a:gd name="T81" fmla="*/ 2147483647 h 450"/>
                                <a:gd name="T82" fmla="*/ 2147483647 w 570"/>
                                <a:gd name="T83" fmla="*/ 2147483647 h 450"/>
                                <a:gd name="T84" fmla="*/ 2147483647 w 570"/>
                                <a:gd name="T85" fmla="*/ 2147483647 h 450"/>
                                <a:gd name="T86" fmla="*/ 2147483647 w 570"/>
                                <a:gd name="T87" fmla="*/ 2147483647 h 450"/>
                                <a:gd name="T88" fmla="*/ 2147483647 w 570"/>
                                <a:gd name="T89" fmla="*/ 2147483647 h 450"/>
                                <a:gd name="T90" fmla="*/ 2147483647 w 570"/>
                                <a:gd name="T91" fmla="*/ 2147483647 h 450"/>
                                <a:gd name="T92" fmla="*/ 2147483647 w 570"/>
                                <a:gd name="T93" fmla="*/ 2147483647 h 450"/>
                                <a:gd name="T94" fmla="*/ 2147483647 w 570"/>
                                <a:gd name="T95" fmla="*/ 2147483647 h 450"/>
                                <a:gd name="T96" fmla="*/ 2147483647 w 570"/>
                                <a:gd name="T97" fmla="*/ 2147483647 h 450"/>
                                <a:gd name="T98" fmla="*/ 2147483647 w 570"/>
                                <a:gd name="T99" fmla="*/ 2147483647 h 450"/>
                                <a:gd name="T100" fmla="*/ 2147483647 w 570"/>
                                <a:gd name="T101" fmla="*/ 2147483647 h 450"/>
                                <a:gd name="T102" fmla="*/ 2147483647 w 570"/>
                                <a:gd name="T103" fmla="*/ 2147483647 h 450"/>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w 570"/>
                                <a:gd name="T157" fmla="*/ 0 h 450"/>
                                <a:gd name="T158" fmla="*/ 570 w 570"/>
                                <a:gd name="T159" fmla="*/ 450 h 450"/>
                              </a:gdLst>
                              <a:ahLst/>
                              <a:cxnLst>
                                <a:cxn ang="T104">
                                  <a:pos x="T0" y="T1"/>
                                </a:cxn>
                                <a:cxn ang="T105">
                                  <a:pos x="T2" y="T3"/>
                                </a:cxn>
                                <a:cxn ang="T106">
                                  <a:pos x="T4" y="T5"/>
                                </a:cxn>
                                <a:cxn ang="T107">
                                  <a:pos x="T6" y="T7"/>
                                </a:cxn>
                                <a:cxn ang="T108">
                                  <a:pos x="T8" y="T9"/>
                                </a:cxn>
                                <a:cxn ang="T109">
                                  <a:pos x="T10" y="T11"/>
                                </a:cxn>
                                <a:cxn ang="T110">
                                  <a:pos x="T12" y="T13"/>
                                </a:cxn>
                                <a:cxn ang="T111">
                                  <a:pos x="T14" y="T15"/>
                                </a:cxn>
                                <a:cxn ang="T112">
                                  <a:pos x="T16" y="T17"/>
                                </a:cxn>
                                <a:cxn ang="T113">
                                  <a:pos x="T18" y="T19"/>
                                </a:cxn>
                                <a:cxn ang="T114">
                                  <a:pos x="T20" y="T21"/>
                                </a:cxn>
                                <a:cxn ang="T115">
                                  <a:pos x="T22" y="T23"/>
                                </a:cxn>
                                <a:cxn ang="T116">
                                  <a:pos x="T24" y="T25"/>
                                </a:cxn>
                                <a:cxn ang="T117">
                                  <a:pos x="T26" y="T27"/>
                                </a:cxn>
                                <a:cxn ang="T118">
                                  <a:pos x="T28" y="T29"/>
                                </a:cxn>
                                <a:cxn ang="T119">
                                  <a:pos x="T30" y="T31"/>
                                </a:cxn>
                                <a:cxn ang="T120">
                                  <a:pos x="T32" y="T33"/>
                                </a:cxn>
                                <a:cxn ang="T121">
                                  <a:pos x="T34" y="T35"/>
                                </a:cxn>
                                <a:cxn ang="T122">
                                  <a:pos x="T36" y="T37"/>
                                </a:cxn>
                                <a:cxn ang="T123">
                                  <a:pos x="T38" y="T39"/>
                                </a:cxn>
                                <a:cxn ang="T124">
                                  <a:pos x="T40" y="T41"/>
                                </a:cxn>
                                <a:cxn ang="T125">
                                  <a:pos x="T42" y="T43"/>
                                </a:cxn>
                                <a:cxn ang="T126">
                                  <a:pos x="T44" y="T45"/>
                                </a:cxn>
                                <a:cxn ang="T127">
                                  <a:pos x="T46" y="T47"/>
                                </a:cxn>
                                <a:cxn ang="T128">
                                  <a:pos x="T48" y="T49"/>
                                </a:cxn>
                                <a:cxn ang="T129">
                                  <a:pos x="T50" y="T51"/>
                                </a:cxn>
                                <a:cxn ang="T130">
                                  <a:pos x="T52" y="T53"/>
                                </a:cxn>
                                <a:cxn ang="T131">
                                  <a:pos x="T54" y="T55"/>
                                </a:cxn>
                                <a:cxn ang="T132">
                                  <a:pos x="T56" y="T57"/>
                                </a:cxn>
                                <a:cxn ang="T133">
                                  <a:pos x="T58" y="T59"/>
                                </a:cxn>
                                <a:cxn ang="T134">
                                  <a:pos x="T60" y="T61"/>
                                </a:cxn>
                                <a:cxn ang="T135">
                                  <a:pos x="T62" y="T63"/>
                                </a:cxn>
                                <a:cxn ang="T136">
                                  <a:pos x="T64" y="T65"/>
                                </a:cxn>
                                <a:cxn ang="T137">
                                  <a:pos x="T66" y="T67"/>
                                </a:cxn>
                                <a:cxn ang="T138">
                                  <a:pos x="T68" y="T69"/>
                                </a:cxn>
                                <a:cxn ang="T139">
                                  <a:pos x="T70" y="T71"/>
                                </a:cxn>
                                <a:cxn ang="T140">
                                  <a:pos x="T72" y="T73"/>
                                </a:cxn>
                                <a:cxn ang="T141">
                                  <a:pos x="T74" y="T75"/>
                                </a:cxn>
                                <a:cxn ang="T142">
                                  <a:pos x="T76" y="T77"/>
                                </a:cxn>
                                <a:cxn ang="T143">
                                  <a:pos x="T78" y="T79"/>
                                </a:cxn>
                                <a:cxn ang="T144">
                                  <a:pos x="T80" y="T81"/>
                                </a:cxn>
                                <a:cxn ang="T145">
                                  <a:pos x="T82" y="T83"/>
                                </a:cxn>
                                <a:cxn ang="T146">
                                  <a:pos x="T84" y="T85"/>
                                </a:cxn>
                                <a:cxn ang="T147">
                                  <a:pos x="T86" y="T87"/>
                                </a:cxn>
                                <a:cxn ang="T148">
                                  <a:pos x="T88" y="T89"/>
                                </a:cxn>
                                <a:cxn ang="T149">
                                  <a:pos x="T90" y="T91"/>
                                </a:cxn>
                                <a:cxn ang="T150">
                                  <a:pos x="T92" y="T93"/>
                                </a:cxn>
                                <a:cxn ang="T151">
                                  <a:pos x="T94" y="T95"/>
                                </a:cxn>
                                <a:cxn ang="T152">
                                  <a:pos x="T96" y="T97"/>
                                </a:cxn>
                                <a:cxn ang="T153">
                                  <a:pos x="T98" y="T99"/>
                                </a:cxn>
                                <a:cxn ang="T154">
                                  <a:pos x="T100" y="T101"/>
                                </a:cxn>
                                <a:cxn ang="T155">
                                  <a:pos x="T102" y="T103"/>
                                </a:cxn>
                              </a:cxnLst>
                              <a:rect l="T156" t="T157" r="T158" b="T159"/>
                              <a:pathLst>
                                <a:path w="570" h="450">
                                  <a:moveTo>
                                    <a:pt x="0" y="312"/>
                                  </a:moveTo>
                                  <a:lnTo>
                                    <a:pt x="6" y="366"/>
                                  </a:lnTo>
                                  <a:lnTo>
                                    <a:pt x="6" y="390"/>
                                  </a:lnTo>
                                  <a:lnTo>
                                    <a:pt x="30" y="384"/>
                                  </a:lnTo>
                                  <a:lnTo>
                                    <a:pt x="30" y="390"/>
                                  </a:lnTo>
                                  <a:lnTo>
                                    <a:pt x="36" y="396"/>
                                  </a:lnTo>
                                  <a:lnTo>
                                    <a:pt x="36" y="408"/>
                                  </a:lnTo>
                                  <a:lnTo>
                                    <a:pt x="42" y="420"/>
                                  </a:lnTo>
                                  <a:lnTo>
                                    <a:pt x="54" y="426"/>
                                  </a:lnTo>
                                  <a:lnTo>
                                    <a:pt x="60" y="432"/>
                                  </a:lnTo>
                                  <a:lnTo>
                                    <a:pt x="72" y="432"/>
                                  </a:lnTo>
                                  <a:lnTo>
                                    <a:pt x="78" y="438"/>
                                  </a:lnTo>
                                  <a:lnTo>
                                    <a:pt x="90" y="438"/>
                                  </a:lnTo>
                                  <a:lnTo>
                                    <a:pt x="96" y="432"/>
                                  </a:lnTo>
                                  <a:lnTo>
                                    <a:pt x="96" y="426"/>
                                  </a:lnTo>
                                  <a:lnTo>
                                    <a:pt x="120" y="414"/>
                                  </a:lnTo>
                                  <a:lnTo>
                                    <a:pt x="150" y="414"/>
                                  </a:lnTo>
                                  <a:lnTo>
                                    <a:pt x="168" y="420"/>
                                  </a:lnTo>
                                  <a:lnTo>
                                    <a:pt x="186" y="438"/>
                                  </a:lnTo>
                                  <a:lnTo>
                                    <a:pt x="186" y="450"/>
                                  </a:lnTo>
                                  <a:lnTo>
                                    <a:pt x="204" y="444"/>
                                  </a:lnTo>
                                  <a:lnTo>
                                    <a:pt x="198" y="450"/>
                                  </a:lnTo>
                                  <a:lnTo>
                                    <a:pt x="198" y="396"/>
                                  </a:lnTo>
                                  <a:lnTo>
                                    <a:pt x="192" y="366"/>
                                  </a:lnTo>
                                  <a:lnTo>
                                    <a:pt x="186" y="366"/>
                                  </a:lnTo>
                                  <a:lnTo>
                                    <a:pt x="186" y="348"/>
                                  </a:lnTo>
                                  <a:lnTo>
                                    <a:pt x="192" y="336"/>
                                  </a:lnTo>
                                  <a:lnTo>
                                    <a:pt x="198" y="330"/>
                                  </a:lnTo>
                                  <a:lnTo>
                                    <a:pt x="354" y="330"/>
                                  </a:lnTo>
                                  <a:lnTo>
                                    <a:pt x="378" y="318"/>
                                  </a:lnTo>
                                  <a:lnTo>
                                    <a:pt x="396" y="324"/>
                                  </a:lnTo>
                                  <a:lnTo>
                                    <a:pt x="414" y="324"/>
                                  </a:lnTo>
                                  <a:lnTo>
                                    <a:pt x="438" y="330"/>
                                  </a:lnTo>
                                  <a:lnTo>
                                    <a:pt x="456" y="330"/>
                                  </a:lnTo>
                                  <a:lnTo>
                                    <a:pt x="462" y="318"/>
                                  </a:lnTo>
                                  <a:lnTo>
                                    <a:pt x="474" y="318"/>
                                  </a:lnTo>
                                  <a:lnTo>
                                    <a:pt x="480" y="306"/>
                                  </a:lnTo>
                                  <a:lnTo>
                                    <a:pt x="498" y="288"/>
                                  </a:lnTo>
                                  <a:lnTo>
                                    <a:pt x="528" y="288"/>
                                  </a:lnTo>
                                  <a:lnTo>
                                    <a:pt x="534" y="294"/>
                                  </a:lnTo>
                                  <a:lnTo>
                                    <a:pt x="534" y="282"/>
                                  </a:lnTo>
                                  <a:lnTo>
                                    <a:pt x="540" y="282"/>
                                  </a:lnTo>
                                  <a:lnTo>
                                    <a:pt x="546" y="276"/>
                                  </a:lnTo>
                                  <a:lnTo>
                                    <a:pt x="558" y="276"/>
                                  </a:lnTo>
                                  <a:lnTo>
                                    <a:pt x="564" y="258"/>
                                  </a:lnTo>
                                  <a:lnTo>
                                    <a:pt x="570" y="252"/>
                                  </a:lnTo>
                                  <a:lnTo>
                                    <a:pt x="564" y="252"/>
                                  </a:lnTo>
                                  <a:lnTo>
                                    <a:pt x="540" y="216"/>
                                  </a:lnTo>
                                  <a:lnTo>
                                    <a:pt x="564" y="210"/>
                                  </a:lnTo>
                                  <a:lnTo>
                                    <a:pt x="558" y="198"/>
                                  </a:lnTo>
                                  <a:lnTo>
                                    <a:pt x="546" y="186"/>
                                  </a:lnTo>
                                  <a:lnTo>
                                    <a:pt x="534" y="186"/>
                                  </a:lnTo>
                                  <a:lnTo>
                                    <a:pt x="522" y="198"/>
                                  </a:lnTo>
                                  <a:lnTo>
                                    <a:pt x="504" y="198"/>
                                  </a:lnTo>
                                  <a:lnTo>
                                    <a:pt x="498" y="186"/>
                                  </a:lnTo>
                                  <a:lnTo>
                                    <a:pt x="486" y="180"/>
                                  </a:lnTo>
                                  <a:lnTo>
                                    <a:pt x="462" y="156"/>
                                  </a:lnTo>
                                  <a:lnTo>
                                    <a:pt x="462" y="150"/>
                                  </a:lnTo>
                                  <a:lnTo>
                                    <a:pt x="480" y="132"/>
                                  </a:lnTo>
                                  <a:lnTo>
                                    <a:pt x="468" y="132"/>
                                  </a:lnTo>
                                  <a:lnTo>
                                    <a:pt x="468" y="114"/>
                                  </a:lnTo>
                                  <a:lnTo>
                                    <a:pt x="444" y="114"/>
                                  </a:lnTo>
                                  <a:lnTo>
                                    <a:pt x="432" y="108"/>
                                  </a:lnTo>
                                  <a:lnTo>
                                    <a:pt x="420" y="84"/>
                                  </a:lnTo>
                                  <a:lnTo>
                                    <a:pt x="420" y="60"/>
                                  </a:lnTo>
                                  <a:lnTo>
                                    <a:pt x="414" y="48"/>
                                  </a:lnTo>
                                  <a:lnTo>
                                    <a:pt x="414" y="12"/>
                                  </a:lnTo>
                                  <a:lnTo>
                                    <a:pt x="390" y="0"/>
                                  </a:lnTo>
                                  <a:lnTo>
                                    <a:pt x="342" y="0"/>
                                  </a:lnTo>
                                  <a:lnTo>
                                    <a:pt x="324" y="18"/>
                                  </a:lnTo>
                                  <a:lnTo>
                                    <a:pt x="300" y="18"/>
                                  </a:lnTo>
                                  <a:lnTo>
                                    <a:pt x="282" y="42"/>
                                  </a:lnTo>
                                  <a:lnTo>
                                    <a:pt x="258" y="42"/>
                                  </a:lnTo>
                                  <a:lnTo>
                                    <a:pt x="258" y="60"/>
                                  </a:lnTo>
                                  <a:lnTo>
                                    <a:pt x="252" y="66"/>
                                  </a:lnTo>
                                  <a:lnTo>
                                    <a:pt x="252" y="72"/>
                                  </a:lnTo>
                                  <a:lnTo>
                                    <a:pt x="240" y="72"/>
                                  </a:lnTo>
                                  <a:lnTo>
                                    <a:pt x="228" y="60"/>
                                  </a:lnTo>
                                  <a:lnTo>
                                    <a:pt x="222" y="60"/>
                                  </a:lnTo>
                                  <a:lnTo>
                                    <a:pt x="216" y="66"/>
                                  </a:lnTo>
                                  <a:lnTo>
                                    <a:pt x="210" y="78"/>
                                  </a:lnTo>
                                  <a:lnTo>
                                    <a:pt x="198" y="84"/>
                                  </a:lnTo>
                                  <a:lnTo>
                                    <a:pt x="192" y="96"/>
                                  </a:lnTo>
                                  <a:lnTo>
                                    <a:pt x="186" y="102"/>
                                  </a:lnTo>
                                  <a:lnTo>
                                    <a:pt x="186" y="108"/>
                                  </a:lnTo>
                                  <a:lnTo>
                                    <a:pt x="168" y="108"/>
                                  </a:lnTo>
                                  <a:lnTo>
                                    <a:pt x="168" y="144"/>
                                  </a:lnTo>
                                  <a:lnTo>
                                    <a:pt x="144" y="150"/>
                                  </a:lnTo>
                                  <a:lnTo>
                                    <a:pt x="114" y="120"/>
                                  </a:lnTo>
                                  <a:lnTo>
                                    <a:pt x="96" y="150"/>
                                  </a:lnTo>
                                  <a:lnTo>
                                    <a:pt x="102" y="156"/>
                                  </a:lnTo>
                                  <a:lnTo>
                                    <a:pt x="102" y="186"/>
                                  </a:lnTo>
                                  <a:lnTo>
                                    <a:pt x="84" y="186"/>
                                  </a:lnTo>
                                  <a:lnTo>
                                    <a:pt x="84" y="216"/>
                                  </a:lnTo>
                                  <a:lnTo>
                                    <a:pt x="78" y="222"/>
                                  </a:lnTo>
                                  <a:lnTo>
                                    <a:pt x="72" y="222"/>
                                  </a:lnTo>
                                  <a:lnTo>
                                    <a:pt x="78" y="228"/>
                                  </a:lnTo>
                                  <a:lnTo>
                                    <a:pt x="78" y="240"/>
                                  </a:lnTo>
                                  <a:lnTo>
                                    <a:pt x="42" y="240"/>
                                  </a:lnTo>
                                  <a:lnTo>
                                    <a:pt x="36" y="246"/>
                                  </a:lnTo>
                                  <a:lnTo>
                                    <a:pt x="30" y="246"/>
                                  </a:lnTo>
                                  <a:lnTo>
                                    <a:pt x="12" y="258"/>
                                  </a:lnTo>
                                  <a:lnTo>
                                    <a:pt x="36" y="288"/>
                                  </a:lnTo>
                                  <a:lnTo>
                                    <a:pt x="24" y="312"/>
                                  </a:lnTo>
                                  <a:lnTo>
                                    <a:pt x="0" y="312"/>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57" name="Bulgaria" descr="© INSCALE GmbH, 15.06.2010"/>
                            <a:cNvSpPr>
                              <a:spLocks/>
                            </a:cNvSpPr>
                          </a:nvSpPr>
                          <a:spPr bwMode="gray">
                            <a:xfrm>
                              <a:off x="2974" y="699"/>
                              <a:ext cx="101" cy="58"/>
                            </a:xfrm>
                            <a:custGeom>
                              <a:avLst/>
                              <a:gdLst>
                                <a:gd name="T0" fmla="*/ 2147483647 w 396"/>
                                <a:gd name="T1" fmla="*/ 2147483647 h 228"/>
                                <a:gd name="T2" fmla="*/ 2147483647 w 396"/>
                                <a:gd name="T3" fmla="*/ 2147483647 h 228"/>
                                <a:gd name="T4" fmla="*/ 2147483647 w 396"/>
                                <a:gd name="T5" fmla="*/ 2147483647 h 228"/>
                                <a:gd name="T6" fmla="*/ 2147483647 w 396"/>
                                <a:gd name="T7" fmla="*/ 2147483647 h 228"/>
                                <a:gd name="T8" fmla="*/ 2147483647 w 396"/>
                                <a:gd name="T9" fmla="*/ 2147483647 h 228"/>
                                <a:gd name="T10" fmla="*/ 2147483647 w 396"/>
                                <a:gd name="T11" fmla="*/ 2147483647 h 228"/>
                                <a:gd name="T12" fmla="*/ 2147483647 w 396"/>
                                <a:gd name="T13" fmla="*/ 2147483647 h 228"/>
                                <a:gd name="T14" fmla="*/ 2147483647 w 396"/>
                                <a:gd name="T15" fmla="*/ 0 h 228"/>
                                <a:gd name="T16" fmla="*/ 2147483647 w 396"/>
                                <a:gd name="T17" fmla="*/ 2147483647 h 228"/>
                                <a:gd name="T18" fmla="*/ 2147483647 w 396"/>
                                <a:gd name="T19" fmla="*/ 2147483647 h 228"/>
                                <a:gd name="T20" fmla="*/ 2147483647 w 396"/>
                                <a:gd name="T21" fmla="*/ 2147483647 h 228"/>
                                <a:gd name="T22" fmla="*/ 2147483647 w 396"/>
                                <a:gd name="T23" fmla="*/ 2147483647 h 228"/>
                                <a:gd name="T24" fmla="*/ 2147483647 w 396"/>
                                <a:gd name="T25" fmla="*/ 2147483647 h 228"/>
                                <a:gd name="T26" fmla="*/ 2147483647 w 396"/>
                                <a:gd name="T27" fmla="*/ 2147483647 h 228"/>
                                <a:gd name="T28" fmla="*/ 2147483647 w 396"/>
                                <a:gd name="T29" fmla="*/ 2147483647 h 228"/>
                                <a:gd name="T30" fmla="*/ 2147483647 w 396"/>
                                <a:gd name="T31" fmla="*/ 2147483647 h 228"/>
                                <a:gd name="T32" fmla="*/ 2147483647 w 396"/>
                                <a:gd name="T33" fmla="*/ 2147483647 h 228"/>
                                <a:gd name="T34" fmla="*/ 2147483647 w 396"/>
                                <a:gd name="T35" fmla="*/ 2147483647 h 228"/>
                                <a:gd name="T36" fmla="*/ 2147483647 w 396"/>
                                <a:gd name="T37" fmla="*/ 2147483647 h 228"/>
                                <a:gd name="T38" fmla="*/ 2147483647 w 396"/>
                                <a:gd name="T39" fmla="*/ 2147483647 h 228"/>
                                <a:gd name="T40" fmla="*/ 2147483647 w 396"/>
                                <a:gd name="T41" fmla="*/ 2147483647 h 228"/>
                                <a:gd name="T42" fmla="*/ 2147483647 w 396"/>
                                <a:gd name="T43" fmla="*/ 0 h 228"/>
                                <a:gd name="T44" fmla="*/ 0 w 396"/>
                                <a:gd name="T45" fmla="*/ 2147483647 h 228"/>
                                <a:gd name="T46" fmla="*/ 2147483647 w 396"/>
                                <a:gd name="T47" fmla="*/ 2147483647 h 228"/>
                                <a:gd name="T48" fmla="*/ 2147483647 w 396"/>
                                <a:gd name="T49" fmla="*/ 2147483647 h 228"/>
                                <a:gd name="T50" fmla="*/ 2147483647 w 396"/>
                                <a:gd name="T51" fmla="*/ 2147483647 h 228"/>
                                <a:gd name="T52" fmla="*/ 2147483647 w 396"/>
                                <a:gd name="T53" fmla="*/ 2147483647 h 228"/>
                                <a:gd name="T54" fmla="*/ 2147483647 w 396"/>
                                <a:gd name="T55" fmla="*/ 2147483647 h 228"/>
                                <a:gd name="T56" fmla="*/ 0 w 396"/>
                                <a:gd name="T57" fmla="*/ 2147483647 h 228"/>
                                <a:gd name="T58" fmla="*/ 2147483647 w 396"/>
                                <a:gd name="T59" fmla="*/ 2147483647 h 228"/>
                                <a:gd name="T60" fmla="*/ 2147483647 w 396"/>
                                <a:gd name="T61" fmla="*/ 2147483647 h 228"/>
                                <a:gd name="T62" fmla="*/ 2147483647 w 396"/>
                                <a:gd name="T63" fmla="*/ 2147483647 h 228"/>
                                <a:gd name="T64" fmla="*/ 2147483647 w 396"/>
                                <a:gd name="T65" fmla="*/ 2147483647 h 228"/>
                                <a:gd name="T66" fmla="*/ 2147483647 w 396"/>
                                <a:gd name="T67" fmla="*/ 2147483647 h 228"/>
                                <a:gd name="T68" fmla="*/ 2147483647 w 396"/>
                                <a:gd name="T69" fmla="*/ 2147483647 h 228"/>
                                <a:gd name="T70" fmla="*/ 2147483647 w 396"/>
                                <a:gd name="T71" fmla="*/ 2147483647 h 228"/>
                                <a:gd name="T72" fmla="*/ 2147483647 w 396"/>
                                <a:gd name="T73" fmla="*/ 2147483647 h 228"/>
                                <a:gd name="T74" fmla="*/ 2147483647 w 396"/>
                                <a:gd name="T75" fmla="*/ 2147483647 h 228"/>
                                <a:gd name="T76" fmla="*/ 2147483647 w 396"/>
                                <a:gd name="T77" fmla="*/ 2147483647 h 228"/>
                                <a:gd name="T78" fmla="*/ 2147483647 w 396"/>
                                <a:gd name="T79" fmla="*/ 2147483647 h 228"/>
                                <a:gd name="T80" fmla="*/ 2147483647 w 396"/>
                                <a:gd name="T81" fmla="*/ 2147483647 h 228"/>
                                <a:gd name="T82" fmla="*/ 2147483647 w 396"/>
                                <a:gd name="T83" fmla="*/ 2147483647 h 228"/>
                                <a:gd name="T84" fmla="*/ 2147483647 w 396"/>
                                <a:gd name="T85" fmla="*/ 2147483647 h 228"/>
                                <a:gd name="T86" fmla="*/ 2147483647 w 396"/>
                                <a:gd name="T87" fmla="*/ 2147483647 h 228"/>
                                <a:gd name="T88" fmla="*/ 2147483647 w 396"/>
                                <a:gd name="T89" fmla="*/ 2147483647 h 228"/>
                                <a:gd name="T90" fmla="*/ 2147483647 w 396"/>
                                <a:gd name="T91" fmla="*/ 2147483647 h 228"/>
                                <a:gd name="T92" fmla="*/ 2147483647 w 396"/>
                                <a:gd name="T93" fmla="*/ 2147483647 h 228"/>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w 396"/>
                                <a:gd name="T142" fmla="*/ 0 h 228"/>
                                <a:gd name="T143" fmla="*/ 396 w 396"/>
                                <a:gd name="T144" fmla="*/ 228 h 228"/>
                              </a:gdLst>
                              <a:ahLst/>
                              <a:cxnLst>
                                <a:cxn ang="T94">
                                  <a:pos x="T0" y="T1"/>
                                </a:cxn>
                                <a:cxn ang="T95">
                                  <a:pos x="T2" y="T3"/>
                                </a:cxn>
                                <a:cxn ang="T96">
                                  <a:pos x="T4" y="T5"/>
                                </a:cxn>
                                <a:cxn ang="T97">
                                  <a:pos x="T6" y="T7"/>
                                </a:cxn>
                                <a:cxn ang="T98">
                                  <a:pos x="T8" y="T9"/>
                                </a:cxn>
                                <a:cxn ang="T99">
                                  <a:pos x="T10" y="T11"/>
                                </a:cxn>
                                <a:cxn ang="T100">
                                  <a:pos x="T12" y="T13"/>
                                </a:cxn>
                                <a:cxn ang="T101">
                                  <a:pos x="T14" y="T15"/>
                                </a:cxn>
                                <a:cxn ang="T102">
                                  <a:pos x="T16" y="T17"/>
                                </a:cxn>
                                <a:cxn ang="T103">
                                  <a:pos x="T18" y="T19"/>
                                </a:cxn>
                                <a:cxn ang="T104">
                                  <a:pos x="T20" y="T21"/>
                                </a:cxn>
                                <a:cxn ang="T105">
                                  <a:pos x="T22" y="T23"/>
                                </a:cxn>
                                <a:cxn ang="T106">
                                  <a:pos x="T24" y="T25"/>
                                </a:cxn>
                                <a:cxn ang="T107">
                                  <a:pos x="T26" y="T27"/>
                                </a:cxn>
                                <a:cxn ang="T108">
                                  <a:pos x="T28" y="T29"/>
                                </a:cxn>
                                <a:cxn ang="T109">
                                  <a:pos x="T30" y="T31"/>
                                </a:cxn>
                                <a:cxn ang="T110">
                                  <a:pos x="T32" y="T33"/>
                                </a:cxn>
                                <a:cxn ang="T111">
                                  <a:pos x="T34" y="T35"/>
                                </a:cxn>
                                <a:cxn ang="T112">
                                  <a:pos x="T36" y="T37"/>
                                </a:cxn>
                                <a:cxn ang="T113">
                                  <a:pos x="T38" y="T39"/>
                                </a:cxn>
                                <a:cxn ang="T114">
                                  <a:pos x="T40" y="T41"/>
                                </a:cxn>
                                <a:cxn ang="T115">
                                  <a:pos x="T42" y="T43"/>
                                </a:cxn>
                                <a:cxn ang="T116">
                                  <a:pos x="T44" y="T45"/>
                                </a:cxn>
                                <a:cxn ang="T117">
                                  <a:pos x="T46" y="T47"/>
                                </a:cxn>
                                <a:cxn ang="T118">
                                  <a:pos x="T48" y="T49"/>
                                </a:cxn>
                                <a:cxn ang="T119">
                                  <a:pos x="T50" y="T51"/>
                                </a:cxn>
                                <a:cxn ang="T120">
                                  <a:pos x="T52" y="T53"/>
                                </a:cxn>
                                <a:cxn ang="T121">
                                  <a:pos x="T54" y="T55"/>
                                </a:cxn>
                                <a:cxn ang="T122">
                                  <a:pos x="T56" y="T57"/>
                                </a:cxn>
                                <a:cxn ang="T123">
                                  <a:pos x="T58" y="T59"/>
                                </a:cxn>
                                <a:cxn ang="T124">
                                  <a:pos x="T60" y="T61"/>
                                </a:cxn>
                                <a:cxn ang="T125">
                                  <a:pos x="T62" y="T63"/>
                                </a:cxn>
                                <a:cxn ang="T126">
                                  <a:pos x="T64" y="T65"/>
                                </a:cxn>
                                <a:cxn ang="T127">
                                  <a:pos x="T66" y="T67"/>
                                </a:cxn>
                                <a:cxn ang="T128">
                                  <a:pos x="T68" y="T69"/>
                                </a:cxn>
                                <a:cxn ang="T129">
                                  <a:pos x="T70" y="T71"/>
                                </a:cxn>
                                <a:cxn ang="T130">
                                  <a:pos x="T72" y="T73"/>
                                </a:cxn>
                                <a:cxn ang="T131">
                                  <a:pos x="T74" y="T75"/>
                                </a:cxn>
                                <a:cxn ang="T132">
                                  <a:pos x="T76" y="T77"/>
                                </a:cxn>
                                <a:cxn ang="T133">
                                  <a:pos x="T78" y="T79"/>
                                </a:cxn>
                                <a:cxn ang="T134">
                                  <a:pos x="T80" y="T81"/>
                                </a:cxn>
                                <a:cxn ang="T135">
                                  <a:pos x="T82" y="T83"/>
                                </a:cxn>
                                <a:cxn ang="T136">
                                  <a:pos x="T84" y="T85"/>
                                </a:cxn>
                                <a:cxn ang="T137">
                                  <a:pos x="T86" y="T87"/>
                                </a:cxn>
                                <a:cxn ang="T138">
                                  <a:pos x="T88" y="T89"/>
                                </a:cxn>
                                <a:cxn ang="T139">
                                  <a:pos x="T90" y="T91"/>
                                </a:cxn>
                                <a:cxn ang="T140">
                                  <a:pos x="T92" y="T93"/>
                                </a:cxn>
                              </a:cxnLst>
                              <a:rect l="T141" t="T142" r="T143" b="T144"/>
                              <a:pathLst>
                                <a:path w="396" h="228">
                                  <a:moveTo>
                                    <a:pt x="372" y="168"/>
                                  </a:moveTo>
                                  <a:lnTo>
                                    <a:pt x="336" y="126"/>
                                  </a:lnTo>
                                  <a:lnTo>
                                    <a:pt x="354" y="108"/>
                                  </a:lnTo>
                                  <a:lnTo>
                                    <a:pt x="354" y="78"/>
                                  </a:lnTo>
                                  <a:lnTo>
                                    <a:pt x="360" y="72"/>
                                  </a:lnTo>
                                  <a:lnTo>
                                    <a:pt x="372" y="66"/>
                                  </a:lnTo>
                                  <a:lnTo>
                                    <a:pt x="396" y="66"/>
                                  </a:lnTo>
                                  <a:lnTo>
                                    <a:pt x="396" y="48"/>
                                  </a:lnTo>
                                  <a:lnTo>
                                    <a:pt x="390" y="36"/>
                                  </a:lnTo>
                                  <a:lnTo>
                                    <a:pt x="372" y="36"/>
                                  </a:lnTo>
                                  <a:lnTo>
                                    <a:pt x="348" y="12"/>
                                  </a:lnTo>
                                  <a:lnTo>
                                    <a:pt x="324" y="12"/>
                                  </a:lnTo>
                                  <a:lnTo>
                                    <a:pt x="312" y="6"/>
                                  </a:lnTo>
                                  <a:lnTo>
                                    <a:pt x="300" y="6"/>
                                  </a:lnTo>
                                  <a:lnTo>
                                    <a:pt x="288" y="0"/>
                                  </a:lnTo>
                                  <a:lnTo>
                                    <a:pt x="282" y="0"/>
                                  </a:lnTo>
                                  <a:lnTo>
                                    <a:pt x="282" y="12"/>
                                  </a:lnTo>
                                  <a:lnTo>
                                    <a:pt x="252" y="6"/>
                                  </a:lnTo>
                                  <a:lnTo>
                                    <a:pt x="252" y="12"/>
                                  </a:lnTo>
                                  <a:lnTo>
                                    <a:pt x="246" y="12"/>
                                  </a:lnTo>
                                  <a:lnTo>
                                    <a:pt x="234" y="18"/>
                                  </a:lnTo>
                                  <a:lnTo>
                                    <a:pt x="228" y="18"/>
                                  </a:lnTo>
                                  <a:lnTo>
                                    <a:pt x="222" y="24"/>
                                  </a:lnTo>
                                  <a:lnTo>
                                    <a:pt x="222" y="36"/>
                                  </a:lnTo>
                                  <a:lnTo>
                                    <a:pt x="216" y="42"/>
                                  </a:lnTo>
                                  <a:lnTo>
                                    <a:pt x="198" y="42"/>
                                  </a:lnTo>
                                  <a:lnTo>
                                    <a:pt x="186" y="36"/>
                                  </a:lnTo>
                                  <a:lnTo>
                                    <a:pt x="180" y="30"/>
                                  </a:lnTo>
                                  <a:lnTo>
                                    <a:pt x="156" y="30"/>
                                  </a:lnTo>
                                  <a:lnTo>
                                    <a:pt x="138" y="24"/>
                                  </a:lnTo>
                                  <a:lnTo>
                                    <a:pt x="138" y="30"/>
                                  </a:lnTo>
                                  <a:lnTo>
                                    <a:pt x="132" y="36"/>
                                  </a:lnTo>
                                  <a:lnTo>
                                    <a:pt x="108" y="36"/>
                                  </a:lnTo>
                                  <a:lnTo>
                                    <a:pt x="102" y="30"/>
                                  </a:lnTo>
                                  <a:lnTo>
                                    <a:pt x="90" y="30"/>
                                  </a:lnTo>
                                  <a:lnTo>
                                    <a:pt x="66" y="18"/>
                                  </a:lnTo>
                                  <a:lnTo>
                                    <a:pt x="54" y="30"/>
                                  </a:lnTo>
                                  <a:lnTo>
                                    <a:pt x="36" y="30"/>
                                  </a:lnTo>
                                  <a:lnTo>
                                    <a:pt x="30" y="24"/>
                                  </a:lnTo>
                                  <a:lnTo>
                                    <a:pt x="36" y="18"/>
                                  </a:lnTo>
                                  <a:lnTo>
                                    <a:pt x="36" y="12"/>
                                  </a:lnTo>
                                  <a:lnTo>
                                    <a:pt x="42" y="6"/>
                                  </a:lnTo>
                                  <a:lnTo>
                                    <a:pt x="36" y="0"/>
                                  </a:lnTo>
                                  <a:lnTo>
                                    <a:pt x="12" y="0"/>
                                  </a:lnTo>
                                  <a:lnTo>
                                    <a:pt x="12" y="12"/>
                                  </a:lnTo>
                                  <a:lnTo>
                                    <a:pt x="0" y="24"/>
                                  </a:lnTo>
                                  <a:lnTo>
                                    <a:pt x="0" y="42"/>
                                  </a:lnTo>
                                  <a:lnTo>
                                    <a:pt x="18" y="48"/>
                                  </a:lnTo>
                                  <a:lnTo>
                                    <a:pt x="12" y="60"/>
                                  </a:lnTo>
                                  <a:lnTo>
                                    <a:pt x="30" y="66"/>
                                  </a:lnTo>
                                  <a:lnTo>
                                    <a:pt x="36" y="72"/>
                                  </a:lnTo>
                                  <a:lnTo>
                                    <a:pt x="36" y="96"/>
                                  </a:lnTo>
                                  <a:lnTo>
                                    <a:pt x="30" y="102"/>
                                  </a:lnTo>
                                  <a:lnTo>
                                    <a:pt x="6" y="102"/>
                                  </a:lnTo>
                                  <a:lnTo>
                                    <a:pt x="6" y="108"/>
                                  </a:lnTo>
                                  <a:lnTo>
                                    <a:pt x="12" y="114"/>
                                  </a:lnTo>
                                  <a:lnTo>
                                    <a:pt x="12" y="138"/>
                                  </a:lnTo>
                                  <a:lnTo>
                                    <a:pt x="0" y="138"/>
                                  </a:lnTo>
                                  <a:lnTo>
                                    <a:pt x="12" y="156"/>
                                  </a:lnTo>
                                  <a:lnTo>
                                    <a:pt x="18" y="156"/>
                                  </a:lnTo>
                                  <a:lnTo>
                                    <a:pt x="18" y="168"/>
                                  </a:lnTo>
                                  <a:lnTo>
                                    <a:pt x="36" y="180"/>
                                  </a:lnTo>
                                  <a:lnTo>
                                    <a:pt x="42" y="186"/>
                                  </a:lnTo>
                                  <a:lnTo>
                                    <a:pt x="48" y="198"/>
                                  </a:lnTo>
                                  <a:lnTo>
                                    <a:pt x="48" y="210"/>
                                  </a:lnTo>
                                  <a:lnTo>
                                    <a:pt x="42" y="222"/>
                                  </a:lnTo>
                                  <a:lnTo>
                                    <a:pt x="48" y="222"/>
                                  </a:lnTo>
                                  <a:lnTo>
                                    <a:pt x="54" y="228"/>
                                  </a:lnTo>
                                  <a:lnTo>
                                    <a:pt x="66" y="228"/>
                                  </a:lnTo>
                                  <a:lnTo>
                                    <a:pt x="78" y="222"/>
                                  </a:lnTo>
                                  <a:lnTo>
                                    <a:pt x="84" y="216"/>
                                  </a:lnTo>
                                  <a:lnTo>
                                    <a:pt x="108" y="222"/>
                                  </a:lnTo>
                                  <a:lnTo>
                                    <a:pt x="114" y="204"/>
                                  </a:lnTo>
                                  <a:lnTo>
                                    <a:pt x="144" y="198"/>
                                  </a:lnTo>
                                  <a:lnTo>
                                    <a:pt x="144" y="204"/>
                                  </a:lnTo>
                                  <a:lnTo>
                                    <a:pt x="162" y="222"/>
                                  </a:lnTo>
                                  <a:lnTo>
                                    <a:pt x="174" y="222"/>
                                  </a:lnTo>
                                  <a:lnTo>
                                    <a:pt x="180" y="216"/>
                                  </a:lnTo>
                                  <a:lnTo>
                                    <a:pt x="192" y="228"/>
                                  </a:lnTo>
                                  <a:lnTo>
                                    <a:pt x="204" y="228"/>
                                  </a:lnTo>
                                  <a:lnTo>
                                    <a:pt x="216" y="216"/>
                                  </a:lnTo>
                                  <a:lnTo>
                                    <a:pt x="228" y="228"/>
                                  </a:lnTo>
                                  <a:lnTo>
                                    <a:pt x="246" y="228"/>
                                  </a:lnTo>
                                  <a:lnTo>
                                    <a:pt x="252" y="222"/>
                                  </a:lnTo>
                                  <a:lnTo>
                                    <a:pt x="252" y="204"/>
                                  </a:lnTo>
                                  <a:lnTo>
                                    <a:pt x="246" y="198"/>
                                  </a:lnTo>
                                  <a:lnTo>
                                    <a:pt x="264" y="192"/>
                                  </a:lnTo>
                                  <a:lnTo>
                                    <a:pt x="282" y="168"/>
                                  </a:lnTo>
                                  <a:lnTo>
                                    <a:pt x="312" y="174"/>
                                  </a:lnTo>
                                  <a:lnTo>
                                    <a:pt x="324" y="156"/>
                                  </a:lnTo>
                                  <a:lnTo>
                                    <a:pt x="336" y="174"/>
                                  </a:lnTo>
                                  <a:lnTo>
                                    <a:pt x="348" y="174"/>
                                  </a:lnTo>
                                  <a:lnTo>
                                    <a:pt x="360" y="180"/>
                                  </a:lnTo>
                                  <a:lnTo>
                                    <a:pt x="372" y="180"/>
                                  </a:lnTo>
                                  <a:lnTo>
                                    <a:pt x="372" y="168"/>
                                  </a:lnTo>
                                  <a:close/>
                                </a:path>
                              </a:pathLst>
                            </a:custGeom>
                            <a:solidFill>
                              <a:srgbClr val="5F5F8C"/>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58" name="Brazil" descr="© INSCALE GmbH, 15.06.2010"/>
                            <a:cNvSpPr>
                              <a:spLocks noEditPoints="1"/>
                            </a:cNvSpPr>
                          </a:nvSpPr>
                          <a:spPr bwMode="gray">
                            <a:xfrm>
                              <a:off x="1244" y="1499"/>
                              <a:ext cx="712" cy="805"/>
                            </a:xfrm>
                            <a:custGeom>
                              <a:avLst/>
                              <a:gdLst>
                                <a:gd name="T0" fmla="*/ 2147483647 w 2784"/>
                                <a:gd name="T1" fmla="*/ 2147483647 h 3150"/>
                                <a:gd name="T2" fmla="*/ 2147483647 w 2784"/>
                                <a:gd name="T3" fmla="*/ 2147483647 h 3150"/>
                                <a:gd name="T4" fmla="*/ 2147483647 w 2784"/>
                                <a:gd name="T5" fmla="*/ 2147483647 h 3150"/>
                                <a:gd name="T6" fmla="*/ 2147483647 w 2784"/>
                                <a:gd name="T7" fmla="*/ 2147483647 h 3150"/>
                                <a:gd name="T8" fmla="*/ 2147483647 w 2784"/>
                                <a:gd name="T9" fmla="*/ 2147483647 h 3150"/>
                                <a:gd name="T10" fmla="*/ 2147483647 w 2784"/>
                                <a:gd name="T11" fmla="*/ 2147483647 h 3150"/>
                                <a:gd name="T12" fmla="*/ 2147483647 w 2784"/>
                                <a:gd name="T13" fmla="*/ 2147483647 h 3150"/>
                                <a:gd name="T14" fmla="*/ 2147483647 w 2784"/>
                                <a:gd name="T15" fmla="*/ 2147483647 h 3150"/>
                                <a:gd name="T16" fmla="*/ 2147483647 w 2784"/>
                                <a:gd name="T17" fmla="*/ 2147483647 h 3150"/>
                                <a:gd name="T18" fmla="*/ 2147483647 w 2784"/>
                                <a:gd name="T19" fmla="*/ 2147483647 h 3150"/>
                                <a:gd name="T20" fmla="*/ 2147483647 w 2784"/>
                                <a:gd name="T21" fmla="*/ 2147483647 h 3150"/>
                                <a:gd name="T22" fmla="*/ 2147483647 w 2784"/>
                                <a:gd name="T23" fmla="*/ 2147483647 h 3150"/>
                                <a:gd name="T24" fmla="*/ 2147483647 w 2784"/>
                                <a:gd name="T25" fmla="*/ 2147483647 h 3150"/>
                                <a:gd name="T26" fmla="*/ 2147483647 w 2784"/>
                                <a:gd name="T27" fmla="*/ 2147483647 h 3150"/>
                                <a:gd name="T28" fmla="*/ 2147483647 w 2784"/>
                                <a:gd name="T29" fmla="*/ 2147483647 h 3150"/>
                                <a:gd name="T30" fmla="*/ 2147483647 w 2784"/>
                                <a:gd name="T31" fmla="*/ 2147483647 h 3150"/>
                                <a:gd name="T32" fmla="*/ 2147483647 w 2784"/>
                                <a:gd name="T33" fmla="*/ 2147483647 h 3150"/>
                                <a:gd name="T34" fmla="*/ 2147483647 w 2784"/>
                                <a:gd name="T35" fmla="*/ 2147483647 h 3150"/>
                                <a:gd name="T36" fmla="*/ 2147483647 w 2784"/>
                                <a:gd name="T37" fmla="*/ 2147483647 h 3150"/>
                                <a:gd name="T38" fmla="*/ 2147483647 w 2784"/>
                                <a:gd name="T39" fmla="*/ 2147483647 h 3150"/>
                                <a:gd name="T40" fmla="*/ 2147483647 w 2784"/>
                                <a:gd name="T41" fmla="*/ 2147483647 h 3150"/>
                                <a:gd name="T42" fmla="*/ 2147483647 w 2784"/>
                                <a:gd name="T43" fmla="*/ 2147483647 h 3150"/>
                                <a:gd name="T44" fmla="*/ 2147483647 w 2784"/>
                                <a:gd name="T45" fmla="*/ 2147483647 h 3150"/>
                                <a:gd name="T46" fmla="*/ 2147483647 w 2784"/>
                                <a:gd name="T47" fmla="*/ 2147483647 h 3150"/>
                                <a:gd name="T48" fmla="*/ 2147483647 w 2784"/>
                                <a:gd name="T49" fmla="*/ 2147483647 h 3150"/>
                                <a:gd name="T50" fmla="*/ 2147483647 w 2784"/>
                                <a:gd name="T51" fmla="*/ 2147483647 h 3150"/>
                                <a:gd name="T52" fmla="*/ 2147483647 w 2784"/>
                                <a:gd name="T53" fmla="*/ 2147483647 h 3150"/>
                                <a:gd name="T54" fmla="*/ 2147483647 w 2784"/>
                                <a:gd name="T55" fmla="*/ 2147483647 h 3150"/>
                                <a:gd name="T56" fmla="*/ 2147483647 w 2784"/>
                                <a:gd name="T57" fmla="*/ 2147483647 h 3150"/>
                                <a:gd name="T58" fmla="*/ 2147483647 w 2784"/>
                                <a:gd name="T59" fmla="*/ 2147483647 h 3150"/>
                                <a:gd name="T60" fmla="*/ 2147483647 w 2784"/>
                                <a:gd name="T61" fmla="*/ 2147483647 h 3150"/>
                                <a:gd name="T62" fmla="*/ 2147483647 w 2784"/>
                                <a:gd name="T63" fmla="*/ 2147483647 h 3150"/>
                                <a:gd name="T64" fmla="*/ 2147483647 w 2784"/>
                                <a:gd name="T65" fmla="*/ 2147483647 h 3150"/>
                                <a:gd name="T66" fmla="*/ 2147483647 w 2784"/>
                                <a:gd name="T67" fmla="*/ 2147483647 h 3150"/>
                                <a:gd name="T68" fmla="*/ 2147483647 w 2784"/>
                                <a:gd name="T69" fmla="*/ 2147483647 h 3150"/>
                                <a:gd name="T70" fmla="*/ 2147483647 w 2784"/>
                                <a:gd name="T71" fmla="*/ 2147483647 h 3150"/>
                                <a:gd name="T72" fmla="*/ 2147483647 w 2784"/>
                                <a:gd name="T73" fmla="*/ 2147483647 h 3150"/>
                                <a:gd name="T74" fmla="*/ 2147483647 w 2784"/>
                                <a:gd name="T75" fmla="*/ 2147483647 h 3150"/>
                                <a:gd name="T76" fmla="*/ 2147483647 w 2784"/>
                                <a:gd name="T77" fmla="*/ 2147483647 h 3150"/>
                                <a:gd name="T78" fmla="*/ 2147483647 w 2784"/>
                                <a:gd name="T79" fmla="*/ 2147483647 h 3150"/>
                                <a:gd name="T80" fmla="*/ 2147483647 w 2784"/>
                                <a:gd name="T81" fmla="*/ 2147483647 h 3150"/>
                                <a:gd name="T82" fmla="*/ 2147483647 w 2784"/>
                                <a:gd name="T83" fmla="*/ 2147483647 h 3150"/>
                                <a:gd name="T84" fmla="*/ 2147483647 w 2784"/>
                                <a:gd name="T85" fmla="*/ 2147483647 h 3150"/>
                                <a:gd name="T86" fmla="*/ 2147483647 w 2784"/>
                                <a:gd name="T87" fmla="*/ 2147483647 h 3150"/>
                                <a:gd name="T88" fmla="*/ 2147483647 w 2784"/>
                                <a:gd name="T89" fmla="*/ 2147483647 h 3150"/>
                                <a:gd name="T90" fmla="*/ 2147483647 w 2784"/>
                                <a:gd name="T91" fmla="*/ 2147483647 h 3150"/>
                                <a:gd name="T92" fmla="*/ 2147483647 w 2784"/>
                                <a:gd name="T93" fmla="*/ 2147483647 h 3150"/>
                                <a:gd name="T94" fmla="*/ 2147483647 w 2784"/>
                                <a:gd name="T95" fmla="*/ 2147483647 h 3150"/>
                                <a:gd name="T96" fmla="*/ 2147483647 w 2784"/>
                                <a:gd name="T97" fmla="*/ 2147483647 h 3150"/>
                                <a:gd name="T98" fmla="*/ 2147483647 w 2784"/>
                                <a:gd name="T99" fmla="*/ 2147483647 h 3150"/>
                                <a:gd name="T100" fmla="*/ 2147483647 w 2784"/>
                                <a:gd name="T101" fmla="*/ 2147483647 h 3150"/>
                                <a:gd name="T102" fmla="*/ 2147483647 w 2784"/>
                                <a:gd name="T103" fmla="*/ 2147483647 h 3150"/>
                                <a:gd name="T104" fmla="*/ 2147483647 w 2784"/>
                                <a:gd name="T105" fmla="*/ 2147483647 h 3150"/>
                                <a:gd name="T106" fmla="*/ 2147483647 w 2784"/>
                                <a:gd name="T107" fmla="*/ 2147483647 h 3150"/>
                                <a:gd name="T108" fmla="*/ 2147483647 w 2784"/>
                                <a:gd name="T109" fmla="*/ 2147483647 h 3150"/>
                                <a:gd name="T110" fmla="*/ 2147483647 w 2784"/>
                                <a:gd name="T111" fmla="*/ 2147483647 h 3150"/>
                                <a:gd name="T112" fmla="*/ 2147483647 w 2784"/>
                                <a:gd name="T113" fmla="*/ 2147483647 h 3150"/>
                                <a:gd name="T114" fmla="*/ 2147483647 w 2784"/>
                                <a:gd name="T115" fmla="*/ 2147483647 h 3150"/>
                                <a:gd name="T116" fmla="*/ 2147483647 w 2784"/>
                                <a:gd name="T117" fmla="*/ 2147483647 h 3150"/>
                                <a:gd name="T118" fmla="*/ 2147483647 w 2784"/>
                                <a:gd name="T119" fmla="*/ 2147483647 h 3150"/>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w 2784"/>
                                <a:gd name="T181" fmla="*/ 0 h 3150"/>
                                <a:gd name="T182" fmla="*/ 2784 w 2784"/>
                                <a:gd name="T183" fmla="*/ 3150 h 3150"/>
                              </a:gdLst>
                              <a:ahLst/>
                              <a:cxnLst>
                                <a:cxn ang="T120">
                                  <a:pos x="T0" y="T1"/>
                                </a:cxn>
                                <a:cxn ang="T121">
                                  <a:pos x="T2" y="T3"/>
                                </a:cxn>
                                <a:cxn ang="T122">
                                  <a:pos x="T4" y="T5"/>
                                </a:cxn>
                                <a:cxn ang="T123">
                                  <a:pos x="T6" y="T7"/>
                                </a:cxn>
                                <a:cxn ang="T124">
                                  <a:pos x="T8" y="T9"/>
                                </a:cxn>
                                <a:cxn ang="T125">
                                  <a:pos x="T10" y="T11"/>
                                </a:cxn>
                                <a:cxn ang="T126">
                                  <a:pos x="T12" y="T13"/>
                                </a:cxn>
                                <a:cxn ang="T127">
                                  <a:pos x="T14" y="T15"/>
                                </a:cxn>
                                <a:cxn ang="T128">
                                  <a:pos x="T16" y="T17"/>
                                </a:cxn>
                                <a:cxn ang="T129">
                                  <a:pos x="T18" y="T19"/>
                                </a:cxn>
                                <a:cxn ang="T130">
                                  <a:pos x="T20" y="T21"/>
                                </a:cxn>
                                <a:cxn ang="T131">
                                  <a:pos x="T22" y="T23"/>
                                </a:cxn>
                                <a:cxn ang="T132">
                                  <a:pos x="T24" y="T25"/>
                                </a:cxn>
                                <a:cxn ang="T133">
                                  <a:pos x="T26" y="T27"/>
                                </a:cxn>
                                <a:cxn ang="T134">
                                  <a:pos x="T28" y="T29"/>
                                </a:cxn>
                                <a:cxn ang="T135">
                                  <a:pos x="T30" y="T31"/>
                                </a:cxn>
                                <a:cxn ang="T136">
                                  <a:pos x="T32" y="T33"/>
                                </a:cxn>
                                <a:cxn ang="T137">
                                  <a:pos x="T34" y="T35"/>
                                </a:cxn>
                                <a:cxn ang="T138">
                                  <a:pos x="T36" y="T37"/>
                                </a:cxn>
                                <a:cxn ang="T139">
                                  <a:pos x="T38" y="T39"/>
                                </a:cxn>
                                <a:cxn ang="T140">
                                  <a:pos x="T40" y="T41"/>
                                </a:cxn>
                                <a:cxn ang="T141">
                                  <a:pos x="T42" y="T43"/>
                                </a:cxn>
                                <a:cxn ang="T142">
                                  <a:pos x="T44" y="T45"/>
                                </a:cxn>
                                <a:cxn ang="T143">
                                  <a:pos x="T46" y="T47"/>
                                </a:cxn>
                                <a:cxn ang="T144">
                                  <a:pos x="T48" y="T49"/>
                                </a:cxn>
                                <a:cxn ang="T145">
                                  <a:pos x="T50" y="T51"/>
                                </a:cxn>
                                <a:cxn ang="T146">
                                  <a:pos x="T52" y="T53"/>
                                </a:cxn>
                                <a:cxn ang="T147">
                                  <a:pos x="T54" y="T55"/>
                                </a:cxn>
                                <a:cxn ang="T148">
                                  <a:pos x="T56" y="T57"/>
                                </a:cxn>
                                <a:cxn ang="T149">
                                  <a:pos x="T58" y="T59"/>
                                </a:cxn>
                                <a:cxn ang="T150">
                                  <a:pos x="T60" y="T61"/>
                                </a:cxn>
                                <a:cxn ang="T151">
                                  <a:pos x="T62" y="T63"/>
                                </a:cxn>
                                <a:cxn ang="T152">
                                  <a:pos x="T64" y="T65"/>
                                </a:cxn>
                                <a:cxn ang="T153">
                                  <a:pos x="T66" y="T67"/>
                                </a:cxn>
                                <a:cxn ang="T154">
                                  <a:pos x="T68" y="T69"/>
                                </a:cxn>
                                <a:cxn ang="T155">
                                  <a:pos x="T70" y="T71"/>
                                </a:cxn>
                                <a:cxn ang="T156">
                                  <a:pos x="T72" y="T73"/>
                                </a:cxn>
                                <a:cxn ang="T157">
                                  <a:pos x="T74" y="T75"/>
                                </a:cxn>
                                <a:cxn ang="T158">
                                  <a:pos x="T76" y="T77"/>
                                </a:cxn>
                                <a:cxn ang="T159">
                                  <a:pos x="T78" y="T79"/>
                                </a:cxn>
                                <a:cxn ang="T160">
                                  <a:pos x="T80" y="T81"/>
                                </a:cxn>
                                <a:cxn ang="T161">
                                  <a:pos x="T82" y="T83"/>
                                </a:cxn>
                                <a:cxn ang="T162">
                                  <a:pos x="T84" y="T85"/>
                                </a:cxn>
                                <a:cxn ang="T163">
                                  <a:pos x="T86" y="T87"/>
                                </a:cxn>
                                <a:cxn ang="T164">
                                  <a:pos x="T88" y="T89"/>
                                </a:cxn>
                                <a:cxn ang="T165">
                                  <a:pos x="T90" y="T91"/>
                                </a:cxn>
                                <a:cxn ang="T166">
                                  <a:pos x="T92" y="T93"/>
                                </a:cxn>
                                <a:cxn ang="T167">
                                  <a:pos x="T94" y="T95"/>
                                </a:cxn>
                                <a:cxn ang="T168">
                                  <a:pos x="T96" y="T97"/>
                                </a:cxn>
                                <a:cxn ang="T169">
                                  <a:pos x="T98" y="T99"/>
                                </a:cxn>
                                <a:cxn ang="T170">
                                  <a:pos x="T100" y="T101"/>
                                </a:cxn>
                                <a:cxn ang="T171">
                                  <a:pos x="T102" y="T103"/>
                                </a:cxn>
                                <a:cxn ang="T172">
                                  <a:pos x="T104" y="T105"/>
                                </a:cxn>
                                <a:cxn ang="T173">
                                  <a:pos x="T106" y="T107"/>
                                </a:cxn>
                                <a:cxn ang="T174">
                                  <a:pos x="T108" y="T109"/>
                                </a:cxn>
                                <a:cxn ang="T175">
                                  <a:pos x="T110" y="T111"/>
                                </a:cxn>
                                <a:cxn ang="T176">
                                  <a:pos x="T112" y="T113"/>
                                </a:cxn>
                                <a:cxn ang="T177">
                                  <a:pos x="T114" y="T115"/>
                                </a:cxn>
                                <a:cxn ang="T178">
                                  <a:pos x="T116" y="T117"/>
                                </a:cxn>
                                <a:cxn ang="T179">
                                  <a:pos x="T118" y="T119"/>
                                </a:cxn>
                              </a:cxnLst>
                              <a:rect l="T180" t="T181" r="T182" b="T183"/>
                              <a:pathLst>
                                <a:path w="2784" h="3150">
                                  <a:moveTo>
                                    <a:pt x="1716" y="450"/>
                                  </a:moveTo>
                                  <a:lnTo>
                                    <a:pt x="1710" y="450"/>
                                  </a:lnTo>
                                  <a:lnTo>
                                    <a:pt x="1698" y="444"/>
                                  </a:lnTo>
                                  <a:lnTo>
                                    <a:pt x="1680" y="444"/>
                                  </a:lnTo>
                                  <a:lnTo>
                                    <a:pt x="1662" y="438"/>
                                  </a:lnTo>
                                  <a:lnTo>
                                    <a:pt x="1650" y="438"/>
                                  </a:lnTo>
                                  <a:lnTo>
                                    <a:pt x="1644" y="444"/>
                                  </a:lnTo>
                                  <a:lnTo>
                                    <a:pt x="1644" y="450"/>
                                  </a:lnTo>
                                  <a:lnTo>
                                    <a:pt x="1650" y="462"/>
                                  </a:lnTo>
                                  <a:lnTo>
                                    <a:pt x="1650" y="468"/>
                                  </a:lnTo>
                                  <a:lnTo>
                                    <a:pt x="1656" y="480"/>
                                  </a:lnTo>
                                  <a:lnTo>
                                    <a:pt x="1638" y="480"/>
                                  </a:lnTo>
                                  <a:lnTo>
                                    <a:pt x="1638" y="504"/>
                                  </a:lnTo>
                                  <a:lnTo>
                                    <a:pt x="1656" y="516"/>
                                  </a:lnTo>
                                  <a:lnTo>
                                    <a:pt x="1644" y="528"/>
                                  </a:lnTo>
                                  <a:lnTo>
                                    <a:pt x="1644" y="540"/>
                                  </a:lnTo>
                                  <a:lnTo>
                                    <a:pt x="1656" y="564"/>
                                  </a:lnTo>
                                  <a:lnTo>
                                    <a:pt x="1668" y="570"/>
                                  </a:lnTo>
                                  <a:lnTo>
                                    <a:pt x="1674" y="576"/>
                                  </a:lnTo>
                                  <a:lnTo>
                                    <a:pt x="1686" y="576"/>
                                  </a:lnTo>
                                  <a:lnTo>
                                    <a:pt x="1698" y="570"/>
                                  </a:lnTo>
                                  <a:lnTo>
                                    <a:pt x="1710" y="570"/>
                                  </a:lnTo>
                                  <a:lnTo>
                                    <a:pt x="1716" y="564"/>
                                  </a:lnTo>
                                  <a:lnTo>
                                    <a:pt x="1716" y="558"/>
                                  </a:lnTo>
                                  <a:lnTo>
                                    <a:pt x="1728" y="558"/>
                                  </a:lnTo>
                                  <a:lnTo>
                                    <a:pt x="1740" y="552"/>
                                  </a:lnTo>
                                  <a:lnTo>
                                    <a:pt x="1758" y="552"/>
                                  </a:lnTo>
                                  <a:lnTo>
                                    <a:pt x="1770" y="546"/>
                                  </a:lnTo>
                                  <a:lnTo>
                                    <a:pt x="1776" y="534"/>
                                  </a:lnTo>
                                  <a:lnTo>
                                    <a:pt x="1788" y="492"/>
                                  </a:lnTo>
                                  <a:lnTo>
                                    <a:pt x="1794" y="480"/>
                                  </a:lnTo>
                                  <a:lnTo>
                                    <a:pt x="1794" y="474"/>
                                  </a:lnTo>
                                  <a:lnTo>
                                    <a:pt x="1800" y="462"/>
                                  </a:lnTo>
                                  <a:lnTo>
                                    <a:pt x="1800" y="444"/>
                                  </a:lnTo>
                                  <a:lnTo>
                                    <a:pt x="1794" y="438"/>
                                  </a:lnTo>
                                  <a:lnTo>
                                    <a:pt x="1752" y="438"/>
                                  </a:lnTo>
                                  <a:lnTo>
                                    <a:pt x="1740" y="444"/>
                                  </a:lnTo>
                                  <a:lnTo>
                                    <a:pt x="1734" y="444"/>
                                  </a:lnTo>
                                  <a:lnTo>
                                    <a:pt x="1722" y="450"/>
                                  </a:lnTo>
                                  <a:lnTo>
                                    <a:pt x="1716" y="450"/>
                                  </a:lnTo>
                                  <a:close/>
                                  <a:moveTo>
                                    <a:pt x="1716" y="438"/>
                                  </a:moveTo>
                                  <a:lnTo>
                                    <a:pt x="1740" y="432"/>
                                  </a:lnTo>
                                  <a:lnTo>
                                    <a:pt x="1722" y="414"/>
                                  </a:lnTo>
                                  <a:lnTo>
                                    <a:pt x="1698" y="438"/>
                                  </a:lnTo>
                                  <a:lnTo>
                                    <a:pt x="1716" y="438"/>
                                  </a:lnTo>
                                  <a:close/>
                                  <a:moveTo>
                                    <a:pt x="1686" y="408"/>
                                  </a:moveTo>
                                  <a:lnTo>
                                    <a:pt x="1662" y="408"/>
                                  </a:lnTo>
                                  <a:lnTo>
                                    <a:pt x="1662" y="426"/>
                                  </a:lnTo>
                                  <a:lnTo>
                                    <a:pt x="1698" y="426"/>
                                  </a:lnTo>
                                  <a:lnTo>
                                    <a:pt x="1716" y="402"/>
                                  </a:lnTo>
                                  <a:lnTo>
                                    <a:pt x="1698" y="384"/>
                                  </a:lnTo>
                                  <a:lnTo>
                                    <a:pt x="1686" y="408"/>
                                  </a:lnTo>
                                  <a:close/>
                                  <a:moveTo>
                                    <a:pt x="1572" y="492"/>
                                  </a:moveTo>
                                  <a:lnTo>
                                    <a:pt x="1572" y="510"/>
                                  </a:lnTo>
                                  <a:lnTo>
                                    <a:pt x="1554" y="546"/>
                                  </a:lnTo>
                                  <a:lnTo>
                                    <a:pt x="1584" y="528"/>
                                  </a:lnTo>
                                  <a:lnTo>
                                    <a:pt x="1590" y="516"/>
                                  </a:lnTo>
                                  <a:lnTo>
                                    <a:pt x="1596" y="510"/>
                                  </a:lnTo>
                                  <a:lnTo>
                                    <a:pt x="1608" y="486"/>
                                  </a:lnTo>
                                  <a:lnTo>
                                    <a:pt x="1608" y="480"/>
                                  </a:lnTo>
                                  <a:lnTo>
                                    <a:pt x="1602" y="474"/>
                                  </a:lnTo>
                                  <a:lnTo>
                                    <a:pt x="1596" y="474"/>
                                  </a:lnTo>
                                  <a:lnTo>
                                    <a:pt x="1584" y="480"/>
                                  </a:lnTo>
                                  <a:lnTo>
                                    <a:pt x="1572" y="492"/>
                                  </a:lnTo>
                                  <a:close/>
                                  <a:moveTo>
                                    <a:pt x="1632" y="426"/>
                                  </a:moveTo>
                                  <a:lnTo>
                                    <a:pt x="1608" y="450"/>
                                  </a:lnTo>
                                  <a:lnTo>
                                    <a:pt x="1626" y="456"/>
                                  </a:lnTo>
                                  <a:lnTo>
                                    <a:pt x="1644" y="432"/>
                                  </a:lnTo>
                                  <a:lnTo>
                                    <a:pt x="1632" y="426"/>
                                  </a:lnTo>
                                  <a:close/>
                                  <a:moveTo>
                                    <a:pt x="2778" y="1002"/>
                                  </a:moveTo>
                                  <a:lnTo>
                                    <a:pt x="2778" y="984"/>
                                  </a:lnTo>
                                  <a:lnTo>
                                    <a:pt x="2772" y="972"/>
                                  </a:lnTo>
                                  <a:lnTo>
                                    <a:pt x="2760" y="954"/>
                                  </a:lnTo>
                                  <a:lnTo>
                                    <a:pt x="2754" y="936"/>
                                  </a:lnTo>
                                  <a:lnTo>
                                    <a:pt x="2754" y="870"/>
                                  </a:lnTo>
                                  <a:lnTo>
                                    <a:pt x="2724" y="840"/>
                                  </a:lnTo>
                                  <a:lnTo>
                                    <a:pt x="2694" y="834"/>
                                  </a:lnTo>
                                  <a:lnTo>
                                    <a:pt x="2646" y="840"/>
                                  </a:lnTo>
                                  <a:lnTo>
                                    <a:pt x="2628" y="822"/>
                                  </a:lnTo>
                                  <a:lnTo>
                                    <a:pt x="2610" y="822"/>
                                  </a:lnTo>
                                  <a:lnTo>
                                    <a:pt x="2592" y="798"/>
                                  </a:lnTo>
                                  <a:lnTo>
                                    <a:pt x="2568" y="798"/>
                                  </a:lnTo>
                                  <a:lnTo>
                                    <a:pt x="2538" y="768"/>
                                  </a:lnTo>
                                  <a:lnTo>
                                    <a:pt x="2526" y="750"/>
                                  </a:lnTo>
                                  <a:lnTo>
                                    <a:pt x="2490" y="714"/>
                                  </a:lnTo>
                                  <a:lnTo>
                                    <a:pt x="2418" y="666"/>
                                  </a:lnTo>
                                  <a:lnTo>
                                    <a:pt x="2394" y="660"/>
                                  </a:lnTo>
                                  <a:lnTo>
                                    <a:pt x="2316" y="660"/>
                                  </a:lnTo>
                                  <a:lnTo>
                                    <a:pt x="2316" y="672"/>
                                  </a:lnTo>
                                  <a:lnTo>
                                    <a:pt x="2310" y="672"/>
                                  </a:lnTo>
                                  <a:lnTo>
                                    <a:pt x="2298" y="660"/>
                                  </a:lnTo>
                                  <a:lnTo>
                                    <a:pt x="2286" y="654"/>
                                  </a:lnTo>
                                  <a:lnTo>
                                    <a:pt x="2274" y="654"/>
                                  </a:lnTo>
                                  <a:lnTo>
                                    <a:pt x="2262" y="648"/>
                                  </a:lnTo>
                                  <a:lnTo>
                                    <a:pt x="2232" y="648"/>
                                  </a:lnTo>
                                  <a:lnTo>
                                    <a:pt x="2226" y="642"/>
                                  </a:lnTo>
                                  <a:lnTo>
                                    <a:pt x="2214" y="636"/>
                                  </a:lnTo>
                                  <a:lnTo>
                                    <a:pt x="2196" y="630"/>
                                  </a:lnTo>
                                  <a:lnTo>
                                    <a:pt x="2184" y="624"/>
                                  </a:lnTo>
                                  <a:lnTo>
                                    <a:pt x="2166" y="618"/>
                                  </a:lnTo>
                                  <a:lnTo>
                                    <a:pt x="2154" y="618"/>
                                  </a:lnTo>
                                  <a:lnTo>
                                    <a:pt x="2142" y="624"/>
                                  </a:lnTo>
                                  <a:lnTo>
                                    <a:pt x="2112" y="654"/>
                                  </a:lnTo>
                                  <a:lnTo>
                                    <a:pt x="2106" y="666"/>
                                  </a:lnTo>
                                  <a:lnTo>
                                    <a:pt x="2088" y="642"/>
                                  </a:lnTo>
                                  <a:lnTo>
                                    <a:pt x="2088" y="678"/>
                                  </a:lnTo>
                                  <a:lnTo>
                                    <a:pt x="2058" y="702"/>
                                  </a:lnTo>
                                  <a:lnTo>
                                    <a:pt x="2076" y="636"/>
                                  </a:lnTo>
                                  <a:lnTo>
                                    <a:pt x="2082" y="636"/>
                                  </a:lnTo>
                                  <a:lnTo>
                                    <a:pt x="2094" y="624"/>
                                  </a:lnTo>
                                  <a:lnTo>
                                    <a:pt x="2094" y="606"/>
                                  </a:lnTo>
                                  <a:lnTo>
                                    <a:pt x="2088" y="600"/>
                                  </a:lnTo>
                                  <a:lnTo>
                                    <a:pt x="2082" y="600"/>
                                  </a:lnTo>
                                  <a:lnTo>
                                    <a:pt x="2064" y="618"/>
                                  </a:lnTo>
                                  <a:lnTo>
                                    <a:pt x="2076" y="582"/>
                                  </a:lnTo>
                                  <a:lnTo>
                                    <a:pt x="2070" y="582"/>
                                  </a:lnTo>
                                  <a:lnTo>
                                    <a:pt x="2064" y="576"/>
                                  </a:lnTo>
                                  <a:lnTo>
                                    <a:pt x="2064" y="570"/>
                                  </a:lnTo>
                                  <a:lnTo>
                                    <a:pt x="2040" y="546"/>
                                  </a:lnTo>
                                  <a:lnTo>
                                    <a:pt x="2034" y="546"/>
                                  </a:lnTo>
                                  <a:lnTo>
                                    <a:pt x="2022" y="564"/>
                                  </a:lnTo>
                                  <a:lnTo>
                                    <a:pt x="2016" y="552"/>
                                  </a:lnTo>
                                  <a:lnTo>
                                    <a:pt x="2004" y="546"/>
                                  </a:lnTo>
                                  <a:lnTo>
                                    <a:pt x="1998" y="534"/>
                                  </a:lnTo>
                                  <a:lnTo>
                                    <a:pt x="1986" y="528"/>
                                  </a:lnTo>
                                  <a:lnTo>
                                    <a:pt x="1980" y="522"/>
                                  </a:lnTo>
                                  <a:lnTo>
                                    <a:pt x="1968" y="516"/>
                                  </a:lnTo>
                                  <a:lnTo>
                                    <a:pt x="1944" y="516"/>
                                  </a:lnTo>
                                  <a:lnTo>
                                    <a:pt x="1932" y="510"/>
                                  </a:lnTo>
                                  <a:lnTo>
                                    <a:pt x="1926" y="510"/>
                                  </a:lnTo>
                                  <a:lnTo>
                                    <a:pt x="1914" y="498"/>
                                  </a:lnTo>
                                  <a:lnTo>
                                    <a:pt x="1902" y="492"/>
                                  </a:lnTo>
                                  <a:lnTo>
                                    <a:pt x="1896" y="480"/>
                                  </a:lnTo>
                                  <a:lnTo>
                                    <a:pt x="1884" y="474"/>
                                  </a:lnTo>
                                  <a:lnTo>
                                    <a:pt x="1878" y="486"/>
                                  </a:lnTo>
                                  <a:lnTo>
                                    <a:pt x="1824" y="486"/>
                                  </a:lnTo>
                                  <a:lnTo>
                                    <a:pt x="1812" y="498"/>
                                  </a:lnTo>
                                  <a:lnTo>
                                    <a:pt x="1806" y="510"/>
                                  </a:lnTo>
                                  <a:lnTo>
                                    <a:pt x="1806" y="522"/>
                                  </a:lnTo>
                                  <a:lnTo>
                                    <a:pt x="1800" y="528"/>
                                  </a:lnTo>
                                  <a:lnTo>
                                    <a:pt x="1800" y="534"/>
                                  </a:lnTo>
                                  <a:lnTo>
                                    <a:pt x="1812" y="552"/>
                                  </a:lnTo>
                                  <a:lnTo>
                                    <a:pt x="1776" y="552"/>
                                  </a:lnTo>
                                  <a:lnTo>
                                    <a:pt x="1770" y="564"/>
                                  </a:lnTo>
                                  <a:lnTo>
                                    <a:pt x="1758" y="576"/>
                                  </a:lnTo>
                                  <a:lnTo>
                                    <a:pt x="1752" y="588"/>
                                  </a:lnTo>
                                  <a:lnTo>
                                    <a:pt x="1752" y="594"/>
                                  </a:lnTo>
                                  <a:lnTo>
                                    <a:pt x="1746" y="600"/>
                                  </a:lnTo>
                                  <a:lnTo>
                                    <a:pt x="1746" y="612"/>
                                  </a:lnTo>
                                  <a:lnTo>
                                    <a:pt x="1740" y="624"/>
                                  </a:lnTo>
                                  <a:lnTo>
                                    <a:pt x="1728" y="636"/>
                                  </a:lnTo>
                                  <a:lnTo>
                                    <a:pt x="1722" y="636"/>
                                  </a:lnTo>
                                  <a:lnTo>
                                    <a:pt x="1728" y="630"/>
                                  </a:lnTo>
                                  <a:lnTo>
                                    <a:pt x="1728" y="618"/>
                                  </a:lnTo>
                                  <a:lnTo>
                                    <a:pt x="1734" y="606"/>
                                  </a:lnTo>
                                  <a:lnTo>
                                    <a:pt x="1734" y="600"/>
                                  </a:lnTo>
                                  <a:lnTo>
                                    <a:pt x="1740" y="588"/>
                                  </a:lnTo>
                                  <a:lnTo>
                                    <a:pt x="1740" y="582"/>
                                  </a:lnTo>
                                  <a:lnTo>
                                    <a:pt x="1734" y="576"/>
                                  </a:lnTo>
                                  <a:lnTo>
                                    <a:pt x="1728" y="576"/>
                                  </a:lnTo>
                                  <a:lnTo>
                                    <a:pt x="1722" y="582"/>
                                  </a:lnTo>
                                  <a:lnTo>
                                    <a:pt x="1716" y="582"/>
                                  </a:lnTo>
                                  <a:lnTo>
                                    <a:pt x="1704" y="594"/>
                                  </a:lnTo>
                                  <a:lnTo>
                                    <a:pt x="1692" y="588"/>
                                  </a:lnTo>
                                  <a:lnTo>
                                    <a:pt x="1656" y="588"/>
                                  </a:lnTo>
                                  <a:lnTo>
                                    <a:pt x="1644" y="582"/>
                                  </a:lnTo>
                                  <a:lnTo>
                                    <a:pt x="1632" y="570"/>
                                  </a:lnTo>
                                  <a:lnTo>
                                    <a:pt x="1632" y="522"/>
                                  </a:lnTo>
                                  <a:lnTo>
                                    <a:pt x="1626" y="516"/>
                                  </a:lnTo>
                                  <a:lnTo>
                                    <a:pt x="1626" y="504"/>
                                  </a:lnTo>
                                  <a:lnTo>
                                    <a:pt x="1620" y="504"/>
                                  </a:lnTo>
                                  <a:lnTo>
                                    <a:pt x="1614" y="510"/>
                                  </a:lnTo>
                                  <a:lnTo>
                                    <a:pt x="1602" y="516"/>
                                  </a:lnTo>
                                  <a:lnTo>
                                    <a:pt x="1596" y="522"/>
                                  </a:lnTo>
                                  <a:lnTo>
                                    <a:pt x="1590" y="534"/>
                                  </a:lnTo>
                                  <a:lnTo>
                                    <a:pt x="1584" y="540"/>
                                  </a:lnTo>
                                  <a:lnTo>
                                    <a:pt x="1560" y="552"/>
                                  </a:lnTo>
                                  <a:lnTo>
                                    <a:pt x="1554" y="558"/>
                                  </a:lnTo>
                                  <a:lnTo>
                                    <a:pt x="1512" y="558"/>
                                  </a:lnTo>
                                  <a:lnTo>
                                    <a:pt x="1500" y="552"/>
                                  </a:lnTo>
                                  <a:lnTo>
                                    <a:pt x="1542" y="540"/>
                                  </a:lnTo>
                                  <a:lnTo>
                                    <a:pt x="1548" y="528"/>
                                  </a:lnTo>
                                  <a:lnTo>
                                    <a:pt x="1566" y="510"/>
                                  </a:lnTo>
                                  <a:lnTo>
                                    <a:pt x="1566" y="492"/>
                                  </a:lnTo>
                                  <a:lnTo>
                                    <a:pt x="1572" y="486"/>
                                  </a:lnTo>
                                  <a:lnTo>
                                    <a:pt x="1590" y="450"/>
                                  </a:lnTo>
                                  <a:lnTo>
                                    <a:pt x="1626" y="414"/>
                                  </a:lnTo>
                                  <a:lnTo>
                                    <a:pt x="1638" y="408"/>
                                  </a:lnTo>
                                  <a:lnTo>
                                    <a:pt x="1656" y="390"/>
                                  </a:lnTo>
                                  <a:lnTo>
                                    <a:pt x="1656" y="378"/>
                                  </a:lnTo>
                                  <a:lnTo>
                                    <a:pt x="1662" y="366"/>
                                  </a:lnTo>
                                  <a:lnTo>
                                    <a:pt x="1674" y="354"/>
                                  </a:lnTo>
                                  <a:lnTo>
                                    <a:pt x="1686" y="348"/>
                                  </a:lnTo>
                                  <a:lnTo>
                                    <a:pt x="1692" y="342"/>
                                  </a:lnTo>
                                  <a:lnTo>
                                    <a:pt x="1704" y="336"/>
                                  </a:lnTo>
                                  <a:lnTo>
                                    <a:pt x="1680" y="330"/>
                                  </a:lnTo>
                                  <a:lnTo>
                                    <a:pt x="1698" y="312"/>
                                  </a:lnTo>
                                  <a:lnTo>
                                    <a:pt x="1698" y="294"/>
                                  </a:lnTo>
                                  <a:lnTo>
                                    <a:pt x="1692" y="288"/>
                                  </a:lnTo>
                                  <a:lnTo>
                                    <a:pt x="1680" y="282"/>
                                  </a:lnTo>
                                  <a:lnTo>
                                    <a:pt x="1662" y="282"/>
                                  </a:lnTo>
                                  <a:lnTo>
                                    <a:pt x="1650" y="276"/>
                                  </a:lnTo>
                                  <a:lnTo>
                                    <a:pt x="1644" y="270"/>
                                  </a:lnTo>
                                  <a:lnTo>
                                    <a:pt x="1638" y="252"/>
                                  </a:lnTo>
                                  <a:lnTo>
                                    <a:pt x="1632" y="216"/>
                                  </a:lnTo>
                                  <a:lnTo>
                                    <a:pt x="1626" y="168"/>
                                  </a:lnTo>
                                  <a:lnTo>
                                    <a:pt x="1620" y="138"/>
                                  </a:lnTo>
                                  <a:lnTo>
                                    <a:pt x="1614" y="114"/>
                                  </a:lnTo>
                                  <a:lnTo>
                                    <a:pt x="1608" y="96"/>
                                  </a:lnTo>
                                  <a:lnTo>
                                    <a:pt x="1602" y="84"/>
                                  </a:lnTo>
                                  <a:lnTo>
                                    <a:pt x="1590" y="78"/>
                                  </a:lnTo>
                                  <a:lnTo>
                                    <a:pt x="1584" y="78"/>
                                  </a:lnTo>
                                  <a:lnTo>
                                    <a:pt x="1584" y="90"/>
                                  </a:lnTo>
                                  <a:lnTo>
                                    <a:pt x="1590" y="96"/>
                                  </a:lnTo>
                                  <a:lnTo>
                                    <a:pt x="1590" y="108"/>
                                  </a:lnTo>
                                  <a:lnTo>
                                    <a:pt x="1572" y="108"/>
                                  </a:lnTo>
                                  <a:lnTo>
                                    <a:pt x="1572" y="102"/>
                                  </a:lnTo>
                                  <a:lnTo>
                                    <a:pt x="1566" y="108"/>
                                  </a:lnTo>
                                  <a:lnTo>
                                    <a:pt x="1560" y="120"/>
                                  </a:lnTo>
                                  <a:lnTo>
                                    <a:pt x="1560" y="126"/>
                                  </a:lnTo>
                                  <a:lnTo>
                                    <a:pt x="1554" y="132"/>
                                  </a:lnTo>
                                  <a:lnTo>
                                    <a:pt x="1548" y="144"/>
                                  </a:lnTo>
                                  <a:lnTo>
                                    <a:pt x="1536" y="156"/>
                                  </a:lnTo>
                                  <a:lnTo>
                                    <a:pt x="1518" y="192"/>
                                  </a:lnTo>
                                  <a:lnTo>
                                    <a:pt x="1518" y="210"/>
                                  </a:lnTo>
                                  <a:lnTo>
                                    <a:pt x="1494" y="246"/>
                                  </a:lnTo>
                                  <a:lnTo>
                                    <a:pt x="1488" y="246"/>
                                  </a:lnTo>
                                  <a:lnTo>
                                    <a:pt x="1482" y="252"/>
                                  </a:lnTo>
                                  <a:lnTo>
                                    <a:pt x="1464" y="252"/>
                                  </a:lnTo>
                                  <a:lnTo>
                                    <a:pt x="1452" y="240"/>
                                  </a:lnTo>
                                  <a:lnTo>
                                    <a:pt x="1446" y="246"/>
                                  </a:lnTo>
                                  <a:lnTo>
                                    <a:pt x="1434" y="246"/>
                                  </a:lnTo>
                                  <a:lnTo>
                                    <a:pt x="1428" y="240"/>
                                  </a:lnTo>
                                  <a:lnTo>
                                    <a:pt x="1416" y="240"/>
                                  </a:lnTo>
                                  <a:lnTo>
                                    <a:pt x="1410" y="246"/>
                                  </a:lnTo>
                                  <a:lnTo>
                                    <a:pt x="1410" y="252"/>
                                  </a:lnTo>
                                  <a:lnTo>
                                    <a:pt x="1404" y="258"/>
                                  </a:lnTo>
                                  <a:lnTo>
                                    <a:pt x="1380" y="258"/>
                                  </a:lnTo>
                                  <a:lnTo>
                                    <a:pt x="1368" y="246"/>
                                  </a:lnTo>
                                  <a:lnTo>
                                    <a:pt x="1368" y="240"/>
                                  </a:lnTo>
                                  <a:lnTo>
                                    <a:pt x="1350" y="234"/>
                                  </a:lnTo>
                                  <a:lnTo>
                                    <a:pt x="1344" y="228"/>
                                  </a:lnTo>
                                  <a:lnTo>
                                    <a:pt x="1338" y="216"/>
                                  </a:lnTo>
                                  <a:lnTo>
                                    <a:pt x="1332" y="216"/>
                                  </a:lnTo>
                                  <a:lnTo>
                                    <a:pt x="1320" y="222"/>
                                  </a:lnTo>
                                  <a:lnTo>
                                    <a:pt x="1314" y="228"/>
                                  </a:lnTo>
                                  <a:lnTo>
                                    <a:pt x="1302" y="234"/>
                                  </a:lnTo>
                                  <a:lnTo>
                                    <a:pt x="1278" y="234"/>
                                  </a:lnTo>
                                  <a:lnTo>
                                    <a:pt x="1278" y="222"/>
                                  </a:lnTo>
                                  <a:lnTo>
                                    <a:pt x="1272" y="222"/>
                                  </a:lnTo>
                                  <a:lnTo>
                                    <a:pt x="1260" y="228"/>
                                  </a:lnTo>
                                  <a:lnTo>
                                    <a:pt x="1260" y="252"/>
                                  </a:lnTo>
                                  <a:lnTo>
                                    <a:pt x="1272" y="264"/>
                                  </a:lnTo>
                                  <a:lnTo>
                                    <a:pt x="1272" y="270"/>
                                  </a:lnTo>
                                  <a:lnTo>
                                    <a:pt x="1278" y="276"/>
                                  </a:lnTo>
                                  <a:lnTo>
                                    <a:pt x="1272" y="282"/>
                                  </a:lnTo>
                                  <a:lnTo>
                                    <a:pt x="1254" y="282"/>
                                  </a:lnTo>
                                  <a:lnTo>
                                    <a:pt x="1230" y="270"/>
                                  </a:lnTo>
                                  <a:lnTo>
                                    <a:pt x="1224" y="270"/>
                                  </a:lnTo>
                                  <a:lnTo>
                                    <a:pt x="1212" y="264"/>
                                  </a:lnTo>
                                  <a:lnTo>
                                    <a:pt x="1212" y="270"/>
                                  </a:lnTo>
                                  <a:lnTo>
                                    <a:pt x="1206" y="276"/>
                                  </a:lnTo>
                                  <a:lnTo>
                                    <a:pt x="1200" y="276"/>
                                  </a:lnTo>
                                  <a:lnTo>
                                    <a:pt x="1188" y="264"/>
                                  </a:lnTo>
                                  <a:lnTo>
                                    <a:pt x="1176" y="264"/>
                                  </a:lnTo>
                                  <a:lnTo>
                                    <a:pt x="1158" y="282"/>
                                  </a:lnTo>
                                  <a:lnTo>
                                    <a:pt x="1158" y="288"/>
                                  </a:lnTo>
                                  <a:lnTo>
                                    <a:pt x="1128" y="288"/>
                                  </a:lnTo>
                                  <a:lnTo>
                                    <a:pt x="1122" y="300"/>
                                  </a:lnTo>
                                  <a:lnTo>
                                    <a:pt x="1104" y="300"/>
                                  </a:lnTo>
                                  <a:lnTo>
                                    <a:pt x="1092" y="312"/>
                                  </a:lnTo>
                                  <a:lnTo>
                                    <a:pt x="1092" y="324"/>
                                  </a:lnTo>
                                  <a:lnTo>
                                    <a:pt x="1086" y="330"/>
                                  </a:lnTo>
                                  <a:lnTo>
                                    <a:pt x="1050" y="330"/>
                                  </a:lnTo>
                                  <a:lnTo>
                                    <a:pt x="1044" y="318"/>
                                  </a:lnTo>
                                  <a:lnTo>
                                    <a:pt x="1032" y="318"/>
                                  </a:lnTo>
                                  <a:lnTo>
                                    <a:pt x="1002" y="282"/>
                                  </a:lnTo>
                                  <a:lnTo>
                                    <a:pt x="1002" y="252"/>
                                  </a:lnTo>
                                  <a:lnTo>
                                    <a:pt x="978" y="228"/>
                                  </a:lnTo>
                                  <a:lnTo>
                                    <a:pt x="972" y="216"/>
                                  </a:lnTo>
                                  <a:lnTo>
                                    <a:pt x="972" y="210"/>
                                  </a:lnTo>
                                  <a:lnTo>
                                    <a:pt x="978" y="198"/>
                                  </a:lnTo>
                                  <a:lnTo>
                                    <a:pt x="978" y="192"/>
                                  </a:lnTo>
                                  <a:lnTo>
                                    <a:pt x="984" y="180"/>
                                  </a:lnTo>
                                  <a:lnTo>
                                    <a:pt x="996" y="138"/>
                                  </a:lnTo>
                                  <a:lnTo>
                                    <a:pt x="1008" y="126"/>
                                  </a:lnTo>
                                  <a:lnTo>
                                    <a:pt x="1014" y="114"/>
                                  </a:lnTo>
                                  <a:lnTo>
                                    <a:pt x="1014" y="102"/>
                                  </a:lnTo>
                                  <a:lnTo>
                                    <a:pt x="1008" y="102"/>
                                  </a:lnTo>
                                  <a:lnTo>
                                    <a:pt x="1002" y="96"/>
                                  </a:lnTo>
                                  <a:lnTo>
                                    <a:pt x="1002" y="66"/>
                                  </a:lnTo>
                                  <a:lnTo>
                                    <a:pt x="996" y="66"/>
                                  </a:lnTo>
                                  <a:lnTo>
                                    <a:pt x="984" y="72"/>
                                  </a:lnTo>
                                  <a:lnTo>
                                    <a:pt x="978" y="72"/>
                                  </a:lnTo>
                                  <a:lnTo>
                                    <a:pt x="972" y="66"/>
                                  </a:lnTo>
                                  <a:lnTo>
                                    <a:pt x="972" y="60"/>
                                  </a:lnTo>
                                  <a:lnTo>
                                    <a:pt x="978" y="54"/>
                                  </a:lnTo>
                                  <a:lnTo>
                                    <a:pt x="984" y="42"/>
                                  </a:lnTo>
                                  <a:lnTo>
                                    <a:pt x="984" y="24"/>
                                  </a:lnTo>
                                  <a:lnTo>
                                    <a:pt x="978" y="12"/>
                                  </a:lnTo>
                                  <a:lnTo>
                                    <a:pt x="966" y="0"/>
                                  </a:lnTo>
                                  <a:lnTo>
                                    <a:pt x="960" y="12"/>
                                  </a:lnTo>
                                  <a:lnTo>
                                    <a:pt x="936" y="6"/>
                                  </a:lnTo>
                                  <a:lnTo>
                                    <a:pt x="936" y="42"/>
                                  </a:lnTo>
                                  <a:lnTo>
                                    <a:pt x="930" y="48"/>
                                  </a:lnTo>
                                  <a:lnTo>
                                    <a:pt x="918" y="48"/>
                                  </a:lnTo>
                                  <a:lnTo>
                                    <a:pt x="918" y="60"/>
                                  </a:lnTo>
                                  <a:lnTo>
                                    <a:pt x="894" y="60"/>
                                  </a:lnTo>
                                  <a:lnTo>
                                    <a:pt x="882" y="66"/>
                                  </a:lnTo>
                                  <a:lnTo>
                                    <a:pt x="858" y="90"/>
                                  </a:lnTo>
                                  <a:lnTo>
                                    <a:pt x="846" y="96"/>
                                  </a:lnTo>
                                  <a:lnTo>
                                    <a:pt x="828" y="96"/>
                                  </a:lnTo>
                                  <a:lnTo>
                                    <a:pt x="822" y="90"/>
                                  </a:lnTo>
                                  <a:lnTo>
                                    <a:pt x="804" y="90"/>
                                  </a:lnTo>
                                  <a:lnTo>
                                    <a:pt x="798" y="96"/>
                                  </a:lnTo>
                                  <a:lnTo>
                                    <a:pt x="798" y="108"/>
                                  </a:lnTo>
                                  <a:lnTo>
                                    <a:pt x="792" y="120"/>
                                  </a:lnTo>
                                  <a:lnTo>
                                    <a:pt x="792" y="138"/>
                                  </a:lnTo>
                                  <a:lnTo>
                                    <a:pt x="786" y="144"/>
                                  </a:lnTo>
                                  <a:lnTo>
                                    <a:pt x="774" y="138"/>
                                  </a:lnTo>
                                  <a:lnTo>
                                    <a:pt x="762" y="126"/>
                                  </a:lnTo>
                                  <a:lnTo>
                                    <a:pt x="756" y="114"/>
                                  </a:lnTo>
                                  <a:lnTo>
                                    <a:pt x="750" y="108"/>
                                  </a:lnTo>
                                  <a:lnTo>
                                    <a:pt x="738" y="108"/>
                                  </a:lnTo>
                                  <a:lnTo>
                                    <a:pt x="732" y="114"/>
                                  </a:lnTo>
                                  <a:lnTo>
                                    <a:pt x="720" y="108"/>
                                  </a:lnTo>
                                  <a:lnTo>
                                    <a:pt x="708" y="114"/>
                                  </a:lnTo>
                                  <a:lnTo>
                                    <a:pt x="696" y="114"/>
                                  </a:lnTo>
                                  <a:lnTo>
                                    <a:pt x="696" y="96"/>
                                  </a:lnTo>
                                  <a:lnTo>
                                    <a:pt x="690" y="90"/>
                                  </a:lnTo>
                                  <a:lnTo>
                                    <a:pt x="648" y="90"/>
                                  </a:lnTo>
                                  <a:lnTo>
                                    <a:pt x="648" y="84"/>
                                  </a:lnTo>
                                  <a:lnTo>
                                    <a:pt x="642" y="78"/>
                                  </a:lnTo>
                                  <a:lnTo>
                                    <a:pt x="642" y="108"/>
                                  </a:lnTo>
                                  <a:lnTo>
                                    <a:pt x="660" y="126"/>
                                  </a:lnTo>
                                  <a:lnTo>
                                    <a:pt x="672" y="132"/>
                                  </a:lnTo>
                                  <a:lnTo>
                                    <a:pt x="678" y="138"/>
                                  </a:lnTo>
                                  <a:lnTo>
                                    <a:pt x="678" y="168"/>
                                  </a:lnTo>
                                  <a:lnTo>
                                    <a:pt x="672" y="174"/>
                                  </a:lnTo>
                                  <a:lnTo>
                                    <a:pt x="684" y="186"/>
                                  </a:lnTo>
                                  <a:lnTo>
                                    <a:pt x="690" y="198"/>
                                  </a:lnTo>
                                  <a:lnTo>
                                    <a:pt x="690" y="228"/>
                                  </a:lnTo>
                                  <a:lnTo>
                                    <a:pt x="738" y="234"/>
                                  </a:lnTo>
                                  <a:lnTo>
                                    <a:pt x="744" y="240"/>
                                  </a:lnTo>
                                  <a:lnTo>
                                    <a:pt x="744" y="246"/>
                                  </a:lnTo>
                                  <a:lnTo>
                                    <a:pt x="738" y="258"/>
                                  </a:lnTo>
                                  <a:lnTo>
                                    <a:pt x="732" y="264"/>
                                  </a:lnTo>
                                  <a:lnTo>
                                    <a:pt x="690" y="264"/>
                                  </a:lnTo>
                                  <a:lnTo>
                                    <a:pt x="690" y="294"/>
                                  </a:lnTo>
                                  <a:lnTo>
                                    <a:pt x="684" y="306"/>
                                  </a:lnTo>
                                  <a:lnTo>
                                    <a:pt x="648" y="324"/>
                                  </a:lnTo>
                                  <a:lnTo>
                                    <a:pt x="642" y="330"/>
                                  </a:lnTo>
                                  <a:lnTo>
                                    <a:pt x="624" y="330"/>
                                  </a:lnTo>
                                  <a:lnTo>
                                    <a:pt x="612" y="342"/>
                                  </a:lnTo>
                                  <a:lnTo>
                                    <a:pt x="600" y="366"/>
                                  </a:lnTo>
                                  <a:lnTo>
                                    <a:pt x="588" y="378"/>
                                  </a:lnTo>
                                  <a:lnTo>
                                    <a:pt x="582" y="378"/>
                                  </a:lnTo>
                                  <a:lnTo>
                                    <a:pt x="582" y="354"/>
                                  </a:lnTo>
                                  <a:lnTo>
                                    <a:pt x="576" y="348"/>
                                  </a:lnTo>
                                  <a:lnTo>
                                    <a:pt x="570" y="354"/>
                                  </a:lnTo>
                                  <a:lnTo>
                                    <a:pt x="558" y="360"/>
                                  </a:lnTo>
                                  <a:lnTo>
                                    <a:pt x="552" y="366"/>
                                  </a:lnTo>
                                  <a:lnTo>
                                    <a:pt x="540" y="372"/>
                                  </a:lnTo>
                                  <a:lnTo>
                                    <a:pt x="534" y="372"/>
                                  </a:lnTo>
                                  <a:lnTo>
                                    <a:pt x="522" y="366"/>
                                  </a:lnTo>
                                  <a:lnTo>
                                    <a:pt x="516" y="366"/>
                                  </a:lnTo>
                                  <a:lnTo>
                                    <a:pt x="504" y="354"/>
                                  </a:lnTo>
                                  <a:lnTo>
                                    <a:pt x="504" y="348"/>
                                  </a:lnTo>
                                  <a:lnTo>
                                    <a:pt x="498" y="336"/>
                                  </a:lnTo>
                                  <a:lnTo>
                                    <a:pt x="492" y="330"/>
                                  </a:lnTo>
                                  <a:lnTo>
                                    <a:pt x="468" y="330"/>
                                  </a:lnTo>
                                  <a:lnTo>
                                    <a:pt x="468" y="300"/>
                                  </a:lnTo>
                                  <a:lnTo>
                                    <a:pt x="462" y="288"/>
                                  </a:lnTo>
                                  <a:lnTo>
                                    <a:pt x="462" y="276"/>
                                  </a:lnTo>
                                  <a:lnTo>
                                    <a:pt x="456" y="270"/>
                                  </a:lnTo>
                                  <a:lnTo>
                                    <a:pt x="456" y="258"/>
                                  </a:lnTo>
                                  <a:lnTo>
                                    <a:pt x="450" y="258"/>
                                  </a:lnTo>
                                  <a:lnTo>
                                    <a:pt x="420" y="288"/>
                                  </a:lnTo>
                                  <a:lnTo>
                                    <a:pt x="396" y="264"/>
                                  </a:lnTo>
                                  <a:lnTo>
                                    <a:pt x="390" y="264"/>
                                  </a:lnTo>
                                  <a:lnTo>
                                    <a:pt x="384" y="270"/>
                                  </a:lnTo>
                                  <a:lnTo>
                                    <a:pt x="384" y="288"/>
                                  </a:lnTo>
                                  <a:lnTo>
                                    <a:pt x="318" y="294"/>
                                  </a:lnTo>
                                  <a:lnTo>
                                    <a:pt x="306" y="282"/>
                                  </a:lnTo>
                                  <a:lnTo>
                                    <a:pt x="288" y="282"/>
                                  </a:lnTo>
                                  <a:lnTo>
                                    <a:pt x="282" y="288"/>
                                  </a:lnTo>
                                  <a:lnTo>
                                    <a:pt x="276" y="300"/>
                                  </a:lnTo>
                                  <a:lnTo>
                                    <a:pt x="276" y="312"/>
                                  </a:lnTo>
                                  <a:lnTo>
                                    <a:pt x="282" y="324"/>
                                  </a:lnTo>
                                  <a:lnTo>
                                    <a:pt x="282" y="336"/>
                                  </a:lnTo>
                                  <a:lnTo>
                                    <a:pt x="306" y="348"/>
                                  </a:lnTo>
                                  <a:lnTo>
                                    <a:pt x="318" y="342"/>
                                  </a:lnTo>
                                  <a:lnTo>
                                    <a:pt x="330" y="354"/>
                                  </a:lnTo>
                                  <a:lnTo>
                                    <a:pt x="330" y="360"/>
                                  </a:lnTo>
                                  <a:lnTo>
                                    <a:pt x="336" y="366"/>
                                  </a:lnTo>
                                  <a:lnTo>
                                    <a:pt x="336" y="372"/>
                                  </a:lnTo>
                                  <a:lnTo>
                                    <a:pt x="330" y="378"/>
                                  </a:lnTo>
                                  <a:lnTo>
                                    <a:pt x="300" y="378"/>
                                  </a:lnTo>
                                  <a:lnTo>
                                    <a:pt x="294" y="372"/>
                                  </a:lnTo>
                                  <a:lnTo>
                                    <a:pt x="264" y="378"/>
                                  </a:lnTo>
                                  <a:lnTo>
                                    <a:pt x="258" y="444"/>
                                  </a:lnTo>
                                  <a:lnTo>
                                    <a:pt x="264" y="444"/>
                                  </a:lnTo>
                                  <a:lnTo>
                                    <a:pt x="276" y="456"/>
                                  </a:lnTo>
                                  <a:lnTo>
                                    <a:pt x="288" y="462"/>
                                  </a:lnTo>
                                  <a:lnTo>
                                    <a:pt x="294" y="468"/>
                                  </a:lnTo>
                                  <a:lnTo>
                                    <a:pt x="294" y="492"/>
                                  </a:lnTo>
                                  <a:lnTo>
                                    <a:pt x="300" y="498"/>
                                  </a:lnTo>
                                  <a:lnTo>
                                    <a:pt x="300" y="504"/>
                                  </a:lnTo>
                                  <a:lnTo>
                                    <a:pt x="312" y="516"/>
                                  </a:lnTo>
                                  <a:lnTo>
                                    <a:pt x="318" y="528"/>
                                  </a:lnTo>
                                  <a:lnTo>
                                    <a:pt x="318" y="540"/>
                                  </a:lnTo>
                                  <a:lnTo>
                                    <a:pt x="312" y="552"/>
                                  </a:lnTo>
                                  <a:lnTo>
                                    <a:pt x="300" y="564"/>
                                  </a:lnTo>
                                  <a:lnTo>
                                    <a:pt x="306" y="612"/>
                                  </a:lnTo>
                                  <a:lnTo>
                                    <a:pt x="288" y="660"/>
                                  </a:lnTo>
                                  <a:lnTo>
                                    <a:pt x="282" y="732"/>
                                  </a:lnTo>
                                  <a:lnTo>
                                    <a:pt x="282" y="762"/>
                                  </a:lnTo>
                                  <a:lnTo>
                                    <a:pt x="276" y="774"/>
                                  </a:lnTo>
                                  <a:lnTo>
                                    <a:pt x="270" y="780"/>
                                  </a:lnTo>
                                  <a:lnTo>
                                    <a:pt x="252" y="780"/>
                                  </a:lnTo>
                                  <a:lnTo>
                                    <a:pt x="252" y="774"/>
                                  </a:lnTo>
                                  <a:lnTo>
                                    <a:pt x="240" y="762"/>
                                  </a:lnTo>
                                  <a:lnTo>
                                    <a:pt x="222" y="762"/>
                                  </a:lnTo>
                                  <a:lnTo>
                                    <a:pt x="216" y="768"/>
                                  </a:lnTo>
                                  <a:lnTo>
                                    <a:pt x="210" y="780"/>
                                  </a:lnTo>
                                  <a:lnTo>
                                    <a:pt x="204" y="786"/>
                                  </a:lnTo>
                                  <a:lnTo>
                                    <a:pt x="174" y="780"/>
                                  </a:lnTo>
                                  <a:lnTo>
                                    <a:pt x="168" y="792"/>
                                  </a:lnTo>
                                  <a:lnTo>
                                    <a:pt x="138" y="792"/>
                                  </a:lnTo>
                                  <a:lnTo>
                                    <a:pt x="126" y="798"/>
                                  </a:lnTo>
                                  <a:lnTo>
                                    <a:pt x="120" y="804"/>
                                  </a:lnTo>
                                  <a:lnTo>
                                    <a:pt x="108" y="810"/>
                                  </a:lnTo>
                                  <a:lnTo>
                                    <a:pt x="96" y="822"/>
                                  </a:lnTo>
                                  <a:lnTo>
                                    <a:pt x="96" y="828"/>
                                  </a:lnTo>
                                  <a:lnTo>
                                    <a:pt x="90" y="834"/>
                                  </a:lnTo>
                                  <a:lnTo>
                                    <a:pt x="90" y="840"/>
                                  </a:lnTo>
                                  <a:lnTo>
                                    <a:pt x="66" y="840"/>
                                  </a:lnTo>
                                  <a:lnTo>
                                    <a:pt x="66" y="894"/>
                                  </a:lnTo>
                                  <a:lnTo>
                                    <a:pt x="48" y="912"/>
                                  </a:lnTo>
                                  <a:lnTo>
                                    <a:pt x="48" y="924"/>
                                  </a:lnTo>
                                  <a:lnTo>
                                    <a:pt x="54" y="930"/>
                                  </a:lnTo>
                                  <a:lnTo>
                                    <a:pt x="54" y="948"/>
                                  </a:lnTo>
                                  <a:lnTo>
                                    <a:pt x="60" y="954"/>
                                  </a:lnTo>
                                  <a:lnTo>
                                    <a:pt x="54" y="954"/>
                                  </a:lnTo>
                                  <a:lnTo>
                                    <a:pt x="48" y="948"/>
                                  </a:lnTo>
                                  <a:lnTo>
                                    <a:pt x="18" y="978"/>
                                  </a:lnTo>
                                  <a:lnTo>
                                    <a:pt x="12" y="990"/>
                                  </a:lnTo>
                                  <a:lnTo>
                                    <a:pt x="12" y="1014"/>
                                  </a:lnTo>
                                  <a:lnTo>
                                    <a:pt x="18" y="1020"/>
                                  </a:lnTo>
                                  <a:lnTo>
                                    <a:pt x="6" y="1026"/>
                                  </a:lnTo>
                                  <a:lnTo>
                                    <a:pt x="0" y="1032"/>
                                  </a:lnTo>
                                  <a:lnTo>
                                    <a:pt x="0" y="1044"/>
                                  </a:lnTo>
                                  <a:lnTo>
                                    <a:pt x="6" y="1050"/>
                                  </a:lnTo>
                                  <a:lnTo>
                                    <a:pt x="18" y="1056"/>
                                  </a:lnTo>
                                  <a:lnTo>
                                    <a:pt x="24" y="1080"/>
                                  </a:lnTo>
                                  <a:lnTo>
                                    <a:pt x="24" y="1086"/>
                                  </a:lnTo>
                                  <a:lnTo>
                                    <a:pt x="30" y="1092"/>
                                  </a:lnTo>
                                  <a:lnTo>
                                    <a:pt x="42" y="1116"/>
                                  </a:lnTo>
                                  <a:lnTo>
                                    <a:pt x="54" y="1128"/>
                                  </a:lnTo>
                                  <a:lnTo>
                                    <a:pt x="66" y="1134"/>
                                  </a:lnTo>
                                  <a:lnTo>
                                    <a:pt x="90" y="1158"/>
                                  </a:lnTo>
                                  <a:lnTo>
                                    <a:pt x="84" y="1164"/>
                                  </a:lnTo>
                                  <a:lnTo>
                                    <a:pt x="78" y="1176"/>
                                  </a:lnTo>
                                  <a:lnTo>
                                    <a:pt x="66" y="1182"/>
                                  </a:lnTo>
                                  <a:lnTo>
                                    <a:pt x="60" y="1188"/>
                                  </a:lnTo>
                                  <a:lnTo>
                                    <a:pt x="102" y="1188"/>
                                  </a:lnTo>
                                  <a:lnTo>
                                    <a:pt x="114" y="1194"/>
                                  </a:lnTo>
                                  <a:lnTo>
                                    <a:pt x="120" y="1194"/>
                                  </a:lnTo>
                                  <a:lnTo>
                                    <a:pt x="126" y="1200"/>
                                  </a:lnTo>
                                  <a:lnTo>
                                    <a:pt x="126" y="1212"/>
                                  </a:lnTo>
                                  <a:lnTo>
                                    <a:pt x="132" y="1224"/>
                                  </a:lnTo>
                                  <a:lnTo>
                                    <a:pt x="138" y="1230"/>
                                  </a:lnTo>
                                  <a:lnTo>
                                    <a:pt x="138" y="1236"/>
                                  </a:lnTo>
                                  <a:lnTo>
                                    <a:pt x="198" y="1230"/>
                                  </a:lnTo>
                                  <a:lnTo>
                                    <a:pt x="252" y="1182"/>
                                  </a:lnTo>
                                  <a:lnTo>
                                    <a:pt x="252" y="1194"/>
                                  </a:lnTo>
                                  <a:lnTo>
                                    <a:pt x="258" y="1206"/>
                                  </a:lnTo>
                                  <a:lnTo>
                                    <a:pt x="258" y="1224"/>
                                  </a:lnTo>
                                  <a:lnTo>
                                    <a:pt x="252" y="1230"/>
                                  </a:lnTo>
                                  <a:lnTo>
                                    <a:pt x="252" y="1242"/>
                                  </a:lnTo>
                                  <a:lnTo>
                                    <a:pt x="246" y="1254"/>
                                  </a:lnTo>
                                  <a:lnTo>
                                    <a:pt x="246" y="1266"/>
                                  </a:lnTo>
                                  <a:lnTo>
                                    <a:pt x="252" y="1284"/>
                                  </a:lnTo>
                                  <a:lnTo>
                                    <a:pt x="252" y="1314"/>
                                  </a:lnTo>
                                  <a:lnTo>
                                    <a:pt x="264" y="1308"/>
                                  </a:lnTo>
                                  <a:lnTo>
                                    <a:pt x="264" y="1314"/>
                                  </a:lnTo>
                                  <a:lnTo>
                                    <a:pt x="270" y="1320"/>
                                  </a:lnTo>
                                  <a:lnTo>
                                    <a:pt x="282" y="1320"/>
                                  </a:lnTo>
                                  <a:lnTo>
                                    <a:pt x="282" y="1314"/>
                                  </a:lnTo>
                                  <a:lnTo>
                                    <a:pt x="288" y="1314"/>
                                  </a:lnTo>
                                  <a:lnTo>
                                    <a:pt x="294" y="1308"/>
                                  </a:lnTo>
                                  <a:lnTo>
                                    <a:pt x="324" y="1308"/>
                                  </a:lnTo>
                                  <a:lnTo>
                                    <a:pt x="336" y="1314"/>
                                  </a:lnTo>
                                  <a:lnTo>
                                    <a:pt x="366" y="1314"/>
                                  </a:lnTo>
                                  <a:lnTo>
                                    <a:pt x="372" y="1320"/>
                                  </a:lnTo>
                                  <a:lnTo>
                                    <a:pt x="372" y="1326"/>
                                  </a:lnTo>
                                  <a:lnTo>
                                    <a:pt x="390" y="1326"/>
                                  </a:lnTo>
                                  <a:lnTo>
                                    <a:pt x="414" y="1314"/>
                                  </a:lnTo>
                                  <a:lnTo>
                                    <a:pt x="420" y="1308"/>
                                  </a:lnTo>
                                  <a:lnTo>
                                    <a:pt x="432" y="1290"/>
                                  </a:lnTo>
                                  <a:lnTo>
                                    <a:pt x="468" y="1290"/>
                                  </a:lnTo>
                                  <a:lnTo>
                                    <a:pt x="474" y="1260"/>
                                  </a:lnTo>
                                  <a:lnTo>
                                    <a:pt x="510" y="1260"/>
                                  </a:lnTo>
                                  <a:lnTo>
                                    <a:pt x="510" y="1254"/>
                                  </a:lnTo>
                                  <a:lnTo>
                                    <a:pt x="516" y="1248"/>
                                  </a:lnTo>
                                  <a:lnTo>
                                    <a:pt x="522" y="1236"/>
                                  </a:lnTo>
                                  <a:lnTo>
                                    <a:pt x="528" y="1230"/>
                                  </a:lnTo>
                                  <a:lnTo>
                                    <a:pt x="540" y="1224"/>
                                  </a:lnTo>
                                  <a:lnTo>
                                    <a:pt x="576" y="1224"/>
                                  </a:lnTo>
                                  <a:lnTo>
                                    <a:pt x="588" y="1212"/>
                                  </a:lnTo>
                                  <a:lnTo>
                                    <a:pt x="600" y="1224"/>
                                  </a:lnTo>
                                  <a:lnTo>
                                    <a:pt x="606" y="1224"/>
                                  </a:lnTo>
                                  <a:lnTo>
                                    <a:pt x="606" y="1218"/>
                                  </a:lnTo>
                                  <a:lnTo>
                                    <a:pt x="618" y="1212"/>
                                  </a:lnTo>
                                  <a:lnTo>
                                    <a:pt x="630" y="1212"/>
                                  </a:lnTo>
                                  <a:lnTo>
                                    <a:pt x="630" y="1242"/>
                                  </a:lnTo>
                                  <a:lnTo>
                                    <a:pt x="624" y="1248"/>
                                  </a:lnTo>
                                  <a:lnTo>
                                    <a:pt x="624" y="1254"/>
                                  </a:lnTo>
                                  <a:lnTo>
                                    <a:pt x="618" y="1260"/>
                                  </a:lnTo>
                                  <a:lnTo>
                                    <a:pt x="618" y="1290"/>
                                  </a:lnTo>
                                  <a:lnTo>
                                    <a:pt x="624" y="1296"/>
                                  </a:lnTo>
                                  <a:lnTo>
                                    <a:pt x="630" y="1308"/>
                                  </a:lnTo>
                                  <a:lnTo>
                                    <a:pt x="630" y="1326"/>
                                  </a:lnTo>
                                  <a:lnTo>
                                    <a:pt x="624" y="1332"/>
                                  </a:lnTo>
                                  <a:lnTo>
                                    <a:pt x="624" y="1344"/>
                                  </a:lnTo>
                                  <a:lnTo>
                                    <a:pt x="636" y="1356"/>
                                  </a:lnTo>
                                  <a:lnTo>
                                    <a:pt x="648" y="1362"/>
                                  </a:lnTo>
                                  <a:lnTo>
                                    <a:pt x="654" y="1368"/>
                                  </a:lnTo>
                                  <a:lnTo>
                                    <a:pt x="660" y="1398"/>
                                  </a:lnTo>
                                  <a:lnTo>
                                    <a:pt x="684" y="1398"/>
                                  </a:lnTo>
                                  <a:lnTo>
                                    <a:pt x="690" y="1404"/>
                                  </a:lnTo>
                                  <a:lnTo>
                                    <a:pt x="690" y="1410"/>
                                  </a:lnTo>
                                  <a:lnTo>
                                    <a:pt x="696" y="1422"/>
                                  </a:lnTo>
                                  <a:lnTo>
                                    <a:pt x="696" y="1428"/>
                                  </a:lnTo>
                                  <a:lnTo>
                                    <a:pt x="702" y="1434"/>
                                  </a:lnTo>
                                  <a:lnTo>
                                    <a:pt x="714" y="1440"/>
                                  </a:lnTo>
                                  <a:lnTo>
                                    <a:pt x="744" y="1440"/>
                                  </a:lnTo>
                                  <a:lnTo>
                                    <a:pt x="750" y="1434"/>
                                  </a:lnTo>
                                  <a:lnTo>
                                    <a:pt x="756" y="1446"/>
                                  </a:lnTo>
                                  <a:lnTo>
                                    <a:pt x="768" y="1452"/>
                                  </a:lnTo>
                                  <a:lnTo>
                                    <a:pt x="780" y="1452"/>
                                  </a:lnTo>
                                  <a:lnTo>
                                    <a:pt x="786" y="1446"/>
                                  </a:lnTo>
                                  <a:lnTo>
                                    <a:pt x="798" y="1446"/>
                                  </a:lnTo>
                                  <a:lnTo>
                                    <a:pt x="798" y="1452"/>
                                  </a:lnTo>
                                  <a:lnTo>
                                    <a:pt x="804" y="1464"/>
                                  </a:lnTo>
                                  <a:lnTo>
                                    <a:pt x="816" y="1470"/>
                                  </a:lnTo>
                                  <a:lnTo>
                                    <a:pt x="828" y="1482"/>
                                  </a:lnTo>
                                  <a:lnTo>
                                    <a:pt x="840" y="1488"/>
                                  </a:lnTo>
                                  <a:lnTo>
                                    <a:pt x="864" y="1488"/>
                                  </a:lnTo>
                                  <a:lnTo>
                                    <a:pt x="864" y="1494"/>
                                  </a:lnTo>
                                  <a:lnTo>
                                    <a:pt x="876" y="1506"/>
                                  </a:lnTo>
                                  <a:lnTo>
                                    <a:pt x="888" y="1512"/>
                                  </a:lnTo>
                                  <a:lnTo>
                                    <a:pt x="894" y="1518"/>
                                  </a:lnTo>
                                  <a:lnTo>
                                    <a:pt x="954" y="1518"/>
                                  </a:lnTo>
                                  <a:lnTo>
                                    <a:pt x="978" y="1530"/>
                                  </a:lnTo>
                                  <a:lnTo>
                                    <a:pt x="984" y="1542"/>
                                  </a:lnTo>
                                  <a:lnTo>
                                    <a:pt x="990" y="1548"/>
                                  </a:lnTo>
                                  <a:lnTo>
                                    <a:pt x="990" y="1578"/>
                                  </a:lnTo>
                                  <a:lnTo>
                                    <a:pt x="996" y="1590"/>
                                  </a:lnTo>
                                  <a:lnTo>
                                    <a:pt x="1002" y="1596"/>
                                  </a:lnTo>
                                  <a:lnTo>
                                    <a:pt x="1008" y="1608"/>
                                  </a:lnTo>
                                  <a:lnTo>
                                    <a:pt x="1008" y="1638"/>
                                  </a:lnTo>
                                  <a:lnTo>
                                    <a:pt x="990" y="1638"/>
                                  </a:lnTo>
                                  <a:lnTo>
                                    <a:pt x="990" y="1644"/>
                                  </a:lnTo>
                                  <a:lnTo>
                                    <a:pt x="996" y="1650"/>
                                  </a:lnTo>
                                  <a:lnTo>
                                    <a:pt x="1002" y="1662"/>
                                  </a:lnTo>
                                  <a:lnTo>
                                    <a:pt x="1014" y="1668"/>
                                  </a:lnTo>
                                  <a:lnTo>
                                    <a:pt x="1020" y="1674"/>
                                  </a:lnTo>
                                  <a:lnTo>
                                    <a:pt x="1014" y="1686"/>
                                  </a:lnTo>
                                  <a:lnTo>
                                    <a:pt x="1014" y="1728"/>
                                  </a:lnTo>
                                  <a:lnTo>
                                    <a:pt x="1020" y="1734"/>
                                  </a:lnTo>
                                  <a:lnTo>
                                    <a:pt x="1050" y="1740"/>
                                  </a:lnTo>
                                  <a:lnTo>
                                    <a:pt x="1098" y="1746"/>
                                  </a:lnTo>
                                  <a:lnTo>
                                    <a:pt x="1158" y="1746"/>
                                  </a:lnTo>
                                  <a:lnTo>
                                    <a:pt x="1158" y="1752"/>
                                  </a:lnTo>
                                  <a:lnTo>
                                    <a:pt x="1152" y="1758"/>
                                  </a:lnTo>
                                  <a:lnTo>
                                    <a:pt x="1152" y="1770"/>
                                  </a:lnTo>
                                  <a:lnTo>
                                    <a:pt x="1146" y="1788"/>
                                  </a:lnTo>
                                  <a:lnTo>
                                    <a:pt x="1146" y="1800"/>
                                  </a:lnTo>
                                  <a:lnTo>
                                    <a:pt x="1152" y="1812"/>
                                  </a:lnTo>
                                  <a:lnTo>
                                    <a:pt x="1164" y="1818"/>
                                  </a:lnTo>
                                  <a:lnTo>
                                    <a:pt x="1170" y="1824"/>
                                  </a:lnTo>
                                  <a:lnTo>
                                    <a:pt x="1194" y="1836"/>
                                  </a:lnTo>
                                  <a:lnTo>
                                    <a:pt x="1206" y="1848"/>
                                  </a:lnTo>
                                  <a:lnTo>
                                    <a:pt x="1212" y="1860"/>
                                  </a:lnTo>
                                  <a:lnTo>
                                    <a:pt x="1224" y="1896"/>
                                  </a:lnTo>
                                  <a:lnTo>
                                    <a:pt x="1224" y="1908"/>
                                  </a:lnTo>
                                  <a:lnTo>
                                    <a:pt x="1218" y="1920"/>
                                  </a:lnTo>
                                  <a:lnTo>
                                    <a:pt x="1218" y="1944"/>
                                  </a:lnTo>
                                  <a:lnTo>
                                    <a:pt x="1212" y="1950"/>
                                  </a:lnTo>
                                  <a:lnTo>
                                    <a:pt x="1212" y="1956"/>
                                  </a:lnTo>
                                  <a:lnTo>
                                    <a:pt x="1218" y="1968"/>
                                  </a:lnTo>
                                  <a:lnTo>
                                    <a:pt x="1212" y="1980"/>
                                  </a:lnTo>
                                  <a:lnTo>
                                    <a:pt x="1206" y="1986"/>
                                  </a:lnTo>
                                  <a:lnTo>
                                    <a:pt x="1200" y="1998"/>
                                  </a:lnTo>
                                  <a:lnTo>
                                    <a:pt x="1200" y="2022"/>
                                  </a:lnTo>
                                  <a:lnTo>
                                    <a:pt x="1206" y="2028"/>
                                  </a:lnTo>
                                  <a:lnTo>
                                    <a:pt x="1218" y="2034"/>
                                  </a:lnTo>
                                  <a:lnTo>
                                    <a:pt x="1212" y="2040"/>
                                  </a:lnTo>
                                  <a:lnTo>
                                    <a:pt x="1200" y="2046"/>
                                  </a:lnTo>
                                  <a:lnTo>
                                    <a:pt x="1194" y="2052"/>
                                  </a:lnTo>
                                  <a:lnTo>
                                    <a:pt x="1194" y="2064"/>
                                  </a:lnTo>
                                  <a:lnTo>
                                    <a:pt x="1200" y="2070"/>
                                  </a:lnTo>
                                  <a:lnTo>
                                    <a:pt x="1212" y="2076"/>
                                  </a:lnTo>
                                  <a:lnTo>
                                    <a:pt x="1212" y="2112"/>
                                  </a:lnTo>
                                  <a:lnTo>
                                    <a:pt x="1224" y="2112"/>
                                  </a:lnTo>
                                  <a:lnTo>
                                    <a:pt x="1224" y="2130"/>
                                  </a:lnTo>
                                  <a:lnTo>
                                    <a:pt x="1218" y="2142"/>
                                  </a:lnTo>
                                  <a:lnTo>
                                    <a:pt x="1218" y="2184"/>
                                  </a:lnTo>
                                  <a:lnTo>
                                    <a:pt x="1224" y="2196"/>
                                  </a:lnTo>
                                  <a:lnTo>
                                    <a:pt x="1230" y="2202"/>
                                  </a:lnTo>
                                  <a:lnTo>
                                    <a:pt x="1266" y="2214"/>
                                  </a:lnTo>
                                  <a:lnTo>
                                    <a:pt x="1308" y="2220"/>
                                  </a:lnTo>
                                  <a:lnTo>
                                    <a:pt x="1380" y="2220"/>
                                  </a:lnTo>
                                  <a:lnTo>
                                    <a:pt x="1392" y="2226"/>
                                  </a:lnTo>
                                  <a:lnTo>
                                    <a:pt x="1398" y="2232"/>
                                  </a:lnTo>
                                  <a:lnTo>
                                    <a:pt x="1398" y="2256"/>
                                  </a:lnTo>
                                  <a:lnTo>
                                    <a:pt x="1404" y="2274"/>
                                  </a:lnTo>
                                  <a:lnTo>
                                    <a:pt x="1404" y="2298"/>
                                  </a:lnTo>
                                  <a:lnTo>
                                    <a:pt x="1410" y="2316"/>
                                  </a:lnTo>
                                  <a:lnTo>
                                    <a:pt x="1410" y="2334"/>
                                  </a:lnTo>
                                  <a:lnTo>
                                    <a:pt x="1422" y="2358"/>
                                  </a:lnTo>
                                  <a:lnTo>
                                    <a:pt x="1434" y="2364"/>
                                  </a:lnTo>
                                  <a:lnTo>
                                    <a:pt x="1446" y="2364"/>
                                  </a:lnTo>
                                  <a:lnTo>
                                    <a:pt x="1464" y="2346"/>
                                  </a:lnTo>
                                  <a:lnTo>
                                    <a:pt x="1476" y="2346"/>
                                  </a:lnTo>
                                  <a:lnTo>
                                    <a:pt x="1488" y="2352"/>
                                  </a:lnTo>
                                  <a:lnTo>
                                    <a:pt x="1500" y="2364"/>
                                  </a:lnTo>
                                  <a:lnTo>
                                    <a:pt x="1506" y="2376"/>
                                  </a:lnTo>
                                  <a:lnTo>
                                    <a:pt x="1506" y="2394"/>
                                  </a:lnTo>
                                  <a:lnTo>
                                    <a:pt x="1500" y="2412"/>
                                  </a:lnTo>
                                  <a:lnTo>
                                    <a:pt x="1500" y="2442"/>
                                  </a:lnTo>
                                  <a:lnTo>
                                    <a:pt x="1494" y="2448"/>
                                  </a:lnTo>
                                  <a:lnTo>
                                    <a:pt x="1494" y="2454"/>
                                  </a:lnTo>
                                  <a:lnTo>
                                    <a:pt x="1488" y="2466"/>
                                  </a:lnTo>
                                  <a:lnTo>
                                    <a:pt x="1488" y="2478"/>
                                  </a:lnTo>
                                  <a:lnTo>
                                    <a:pt x="1494" y="2496"/>
                                  </a:lnTo>
                                  <a:lnTo>
                                    <a:pt x="1506" y="2490"/>
                                  </a:lnTo>
                                  <a:lnTo>
                                    <a:pt x="1512" y="2484"/>
                                  </a:lnTo>
                                  <a:lnTo>
                                    <a:pt x="1530" y="2484"/>
                                  </a:lnTo>
                                  <a:lnTo>
                                    <a:pt x="1536" y="2490"/>
                                  </a:lnTo>
                                  <a:lnTo>
                                    <a:pt x="1548" y="2514"/>
                                  </a:lnTo>
                                  <a:lnTo>
                                    <a:pt x="1548" y="2526"/>
                                  </a:lnTo>
                                  <a:lnTo>
                                    <a:pt x="1554" y="2526"/>
                                  </a:lnTo>
                                  <a:lnTo>
                                    <a:pt x="1560" y="2532"/>
                                  </a:lnTo>
                                  <a:lnTo>
                                    <a:pt x="1560" y="2562"/>
                                  </a:lnTo>
                                  <a:lnTo>
                                    <a:pt x="1566" y="2580"/>
                                  </a:lnTo>
                                  <a:lnTo>
                                    <a:pt x="1566" y="2616"/>
                                  </a:lnTo>
                                  <a:lnTo>
                                    <a:pt x="1512" y="2634"/>
                                  </a:lnTo>
                                  <a:lnTo>
                                    <a:pt x="1506" y="2640"/>
                                  </a:lnTo>
                                  <a:lnTo>
                                    <a:pt x="1500" y="2652"/>
                                  </a:lnTo>
                                  <a:lnTo>
                                    <a:pt x="1500" y="2670"/>
                                  </a:lnTo>
                                  <a:lnTo>
                                    <a:pt x="1464" y="2670"/>
                                  </a:lnTo>
                                  <a:lnTo>
                                    <a:pt x="1464" y="2688"/>
                                  </a:lnTo>
                                  <a:lnTo>
                                    <a:pt x="1458" y="2694"/>
                                  </a:lnTo>
                                  <a:lnTo>
                                    <a:pt x="1452" y="2718"/>
                                  </a:lnTo>
                                  <a:lnTo>
                                    <a:pt x="1428" y="2724"/>
                                  </a:lnTo>
                                  <a:lnTo>
                                    <a:pt x="1428" y="2736"/>
                                  </a:lnTo>
                                  <a:lnTo>
                                    <a:pt x="1422" y="2748"/>
                                  </a:lnTo>
                                  <a:lnTo>
                                    <a:pt x="1422" y="2760"/>
                                  </a:lnTo>
                                  <a:lnTo>
                                    <a:pt x="1404" y="2778"/>
                                  </a:lnTo>
                                  <a:lnTo>
                                    <a:pt x="1392" y="2778"/>
                                  </a:lnTo>
                                  <a:lnTo>
                                    <a:pt x="1392" y="2802"/>
                                  </a:lnTo>
                                  <a:lnTo>
                                    <a:pt x="1386" y="2808"/>
                                  </a:lnTo>
                                  <a:lnTo>
                                    <a:pt x="1380" y="2820"/>
                                  </a:lnTo>
                                  <a:lnTo>
                                    <a:pt x="1374" y="2826"/>
                                  </a:lnTo>
                                  <a:lnTo>
                                    <a:pt x="1356" y="2826"/>
                                  </a:lnTo>
                                  <a:lnTo>
                                    <a:pt x="1350" y="2832"/>
                                  </a:lnTo>
                                  <a:lnTo>
                                    <a:pt x="1350" y="2844"/>
                                  </a:lnTo>
                                  <a:lnTo>
                                    <a:pt x="1344" y="2856"/>
                                  </a:lnTo>
                                  <a:lnTo>
                                    <a:pt x="1344" y="2868"/>
                                  </a:lnTo>
                                  <a:lnTo>
                                    <a:pt x="1368" y="2868"/>
                                  </a:lnTo>
                                  <a:lnTo>
                                    <a:pt x="1374" y="2862"/>
                                  </a:lnTo>
                                  <a:lnTo>
                                    <a:pt x="1386" y="2856"/>
                                  </a:lnTo>
                                  <a:lnTo>
                                    <a:pt x="1398" y="2856"/>
                                  </a:lnTo>
                                  <a:lnTo>
                                    <a:pt x="1404" y="2862"/>
                                  </a:lnTo>
                                  <a:lnTo>
                                    <a:pt x="1428" y="2874"/>
                                  </a:lnTo>
                                  <a:lnTo>
                                    <a:pt x="1434" y="2886"/>
                                  </a:lnTo>
                                  <a:lnTo>
                                    <a:pt x="1446" y="2892"/>
                                  </a:lnTo>
                                  <a:lnTo>
                                    <a:pt x="1452" y="2898"/>
                                  </a:lnTo>
                                  <a:lnTo>
                                    <a:pt x="1458" y="2910"/>
                                  </a:lnTo>
                                  <a:lnTo>
                                    <a:pt x="1470" y="2922"/>
                                  </a:lnTo>
                                  <a:lnTo>
                                    <a:pt x="1470" y="2934"/>
                                  </a:lnTo>
                                  <a:lnTo>
                                    <a:pt x="1482" y="2934"/>
                                  </a:lnTo>
                                  <a:lnTo>
                                    <a:pt x="1482" y="2928"/>
                                  </a:lnTo>
                                  <a:lnTo>
                                    <a:pt x="1494" y="2916"/>
                                  </a:lnTo>
                                  <a:lnTo>
                                    <a:pt x="1500" y="2916"/>
                                  </a:lnTo>
                                  <a:lnTo>
                                    <a:pt x="1512" y="2922"/>
                                  </a:lnTo>
                                  <a:lnTo>
                                    <a:pt x="1518" y="2934"/>
                                  </a:lnTo>
                                  <a:lnTo>
                                    <a:pt x="1536" y="2952"/>
                                  </a:lnTo>
                                  <a:lnTo>
                                    <a:pt x="1554" y="2952"/>
                                  </a:lnTo>
                                  <a:lnTo>
                                    <a:pt x="1572" y="2970"/>
                                  </a:lnTo>
                                  <a:lnTo>
                                    <a:pt x="1578" y="2970"/>
                                  </a:lnTo>
                                  <a:lnTo>
                                    <a:pt x="1578" y="2982"/>
                                  </a:lnTo>
                                  <a:lnTo>
                                    <a:pt x="1584" y="2988"/>
                                  </a:lnTo>
                                  <a:lnTo>
                                    <a:pt x="1596" y="2994"/>
                                  </a:lnTo>
                                  <a:lnTo>
                                    <a:pt x="1614" y="3000"/>
                                  </a:lnTo>
                                  <a:lnTo>
                                    <a:pt x="1626" y="3000"/>
                                  </a:lnTo>
                                  <a:lnTo>
                                    <a:pt x="1632" y="3012"/>
                                  </a:lnTo>
                                  <a:lnTo>
                                    <a:pt x="1638" y="3018"/>
                                  </a:lnTo>
                                  <a:lnTo>
                                    <a:pt x="1644" y="3030"/>
                                  </a:lnTo>
                                  <a:lnTo>
                                    <a:pt x="1662" y="3048"/>
                                  </a:lnTo>
                                  <a:lnTo>
                                    <a:pt x="1668" y="3048"/>
                                  </a:lnTo>
                                  <a:lnTo>
                                    <a:pt x="1680" y="3054"/>
                                  </a:lnTo>
                                  <a:lnTo>
                                    <a:pt x="1686" y="3054"/>
                                  </a:lnTo>
                                  <a:lnTo>
                                    <a:pt x="1686" y="3066"/>
                                  </a:lnTo>
                                  <a:lnTo>
                                    <a:pt x="1674" y="3090"/>
                                  </a:lnTo>
                                  <a:lnTo>
                                    <a:pt x="1668" y="3096"/>
                                  </a:lnTo>
                                  <a:lnTo>
                                    <a:pt x="1668" y="3120"/>
                                  </a:lnTo>
                                  <a:lnTo>
                                    <a:pt x="1674" y="3120"/>
                                  </a:lnTo>
                                  <a:lnTo>
                                    <a:pt x="1674" y="3150"/>
                                  </a:lnTo>
                                  <a:lnTo>
                                    <a:pt x="1692" y="3150"/>
                                  </a:lnTo>
                                  <a:lnTo>
                                    <a:pt x="1692" y="3144"/>
                                  </a:lnTo>
                                  <a:lnTo>
                                    <a:pt x="1698" y="3132"/>
                                  </a:lnTo>
                                  <a:lnTo>
                                    <a:pt x="1710" y="3126"/>
                                  </a:lnTo>
                                  <a:lnTo>
                                    <a:pt x="1716" y="3114"/>
                                  </a:lnTo>
                                  <a:lnTo>
                                    <a:pt x="1728" y="3102"/>
                                  </a:lnTo>
                                  <a:lnTo>
                                    <a:pt x="1734" y="3090"/>
                                  </a:lnTo>
                                  <a:lnTo>
                                    <a:pt x="1734" y="3060"/>
                                  </a:lnTo>
                                  <a:lnTo>
                                    <a:pt x="1728" y="3054"/>
                                  </a:lnTo>
                                  <a:lnTo>
                                    <a:pt x="1728" y="3048"/>
                                  </a:lnTo>
                                  <a:lnTo>
                                    <a:pt x="1746" y="3018"/>
                                  </a:lnTo>
                                  <a:lnTo>
                                    <a:pt x="1734" y="3012"/>
                                  </a:lnTo>
                                  <a:lnTo>
                                    <a:pt x="1728" y="3000"/>
                                  </a:lnTo>
                                  <a:lnTo>
                                    <a:pt x="1728" y="2988"/>
                                  </a:lnTo>
                                  <a:lnTo>
                                    <a:pt x="1740" y="2976"/>
                                  </a:lnTo>
                                  <a:lnTo>
                                    <a:pt x="1746" y="2976"/>
                                  </a:lnTo>
                                  <a:lnTo>
                                    <a:pt x="1746" y="2952"/>
                                  </a:lnTo>
                                  <a:lnTo>
                                    <a:pt x="1764" y="2952"/>
                                  </a:lnTo>
                                  <a:lnTo>
                                    <a:pt x="1776" y="2940"/>
                                  </a:lnTo>
                                  <a:lnTo>
                                    <a:pt x="1776" y="2904"/>
                                  </a:lnTo>
                                  <a:lnTo>
                                    <a:pt x="1782" y="2898"/>
                                  </a:lnTo>
                                  <a:lnTo>
                                    <a:pt x="1788" y="2886"/>
                                  </a:lnTo>
                                  <a:lnTo>
                                    <a:pt x="1800" y="2874"/>
                                  </a:lnTo>
                                  <a:lnTo>
                                    <a:pt x="1812" y="2868"/>
                                  </a:lnTo>
                                  <a:lnTo>
                                    <a:pt x="1818" y="2862"/>
                                  </a:lnTo>
                                  <a:lnTo>
                                    <a:pt x="1824" y="2862"/>
                                  </a:lnTo>
                                  <a:lnTo>
                                    <a:pt x="1824" y="2898"/>
                                  </a:lnTo>
                                  <a:lnTo>
                                    <a:pt x="1818" y="2904"/>
                                  </a:lnTo>
                                  <a:lnTo>
                                    <a:pt x="1818" y="2910"/>
                                  </a:lnTo>
                                  <a:lnTo>
                                    <a:pt x="1812" y="2916"/>
                                  </a:lnTo>
                                  <a:lnTo>
                                    <a:pt x="1812" y="2934"/>
                                  </a:lnTo>
                                  <a:lnTo>
                                    <a:pt x="1800" y="2940"/>
                                  </a:lnTo>
                                  <a:lnTo>
                                    <a:pt x="1800" y="2952"/>
                                  </a:lnTo>
                                  <a:lnTo>
                                    <a:pt x="1776" y="2982"/>
                                  </a:lnTo>
                                  <a:lnTo>
                                    <a:pt x="1746" y="3006"/>
                                  </a:lnTo>
                                  <a:lnTo>
                                    <a:pt x="1752" y="3012"/>
                                  </a:lnTo>
                                  <a:lnTo>
                                    <a:pt x="1770" y="3012"/>
                                  </a:lnTo>
                                  <a:lnTo>
                                    <a:pt x="1770" y="2994"/>
                                  </a:lnTo>
                                  <a:lnTo>
                                    <a:pt x="1776" y="2988"/>
                                  </a:lnTo>
                                  <a:lnTo>
                                    <a:pt x="1788" y="2988"/>
                                  </a:lnTo>
                                  <a:lnTo>
                                    <a:pt x="1794" y="2982"/>
                                  </a:lnTo>
                                  <a:lnTo>
                                    <a:pt x="1800" y="2982"/>
                                  </a:lnTo>
                                  <a:lnTo>
                                    <a:pt x="1812" y="2964"/>
                                  </a:lnTo>
                                  <a:lnTo>
                                    <a:pt x="1824" y="2940"/>
                                  </a:lnTo>
                                  <a:lnTo>
                                    <a:pt x="1848" y="2880"/>
                                  </a:lnTo>
                                  <a:lnTo>
                                    <a:pt x="1860" y="2832"/>
                                  </a:lnTo>
                                  <a:lnTo>
                                    <a:pt x="1872" y="2808"/>
                                  </a:lnTo>
                                  <a:lnTo>
                                    <a:pt x="1878" y="2790"/>
                                  </a:lnTo>
                                  <a:lnTo>
                                    <a:pt x="1884" y="2778"/>
                                  </a:lnTo>
                                  <a:lnTo>
                                    <a:pt x="1896" y="2772"/>
                                  </a:lnTo>
                                  <a:lnTo>
                                    <a:pt x="1902" y="2760"/>
                                  </a:lnTo>
                                  <a:lnTo>
                                    <a:pt x="1926" y="2736"/>
                                  </a:lnTo>
                                  <a:lnTo>
                                    <a:pt x="1926" y="2724"/>
                                  </a:lnTo>
                                  <a:lnTo>
                                    <a:pt x="1920" y="2718"/>
                                  </a:lnTo>
                                  <a:lnTo>
                                    <a:pt x="1938" y="2706"/>
                                  </a:lnTo>
                                  <a:lnTo>
                                    <a:pt x="1932" y="2670"/>
                                  </a:lnTo>
                                  <a:lnTo>
                                    <a:pt x="1938" y="2646"/>
                                  </a:lnTo>
                                  <a:lnTo>
                                    <a:pt x="1926" y="2640"/>
                                  </a:lnTo>
                                  <a:lnTo>
                                    <a:pt x="1932" y="2634"/>
                                  </a:lnTo>
                                  <a:lnTo>
                                    <a:pt x="1938" y="2622"/>
                                  </a:lnTo>
                                  <a:lnTo>
                                    <a:pt x="1938" y="2610"/>
                                  </a:lnTo>
                                  <a:lnTo>
                                    <a:pt x="1932" y="2604"/>
                                  </a:lnTo>
                                  <a:lnTo>
                                    <a:pt x="1920" y="2598"/>
                                  </a:lnTo>
                                  <a:lnTo>
                                    <a:pt x="1914" y="2592"/>
                                  </a:lnTo>
                                  <a:lnTo>
                                    <a:pt x="1914" y="2556"/>
                                  </a:lnTo>
                                  <a:lnTo>
                                    <a:pt x="1896" y="2544"/>
                                  </a:lnTo>
                                  <a:lnTo>
                                    <a:pt x="1920" y="2544"/>
                                  </a:lnTo>
                                  <a:lnTo>
                                    <a:pt x="1914" y="2520"/>
                                  </a:lnTo>
                                  <a:lnTo>
                                    <a:pt x="1902" y="2508"/>
                                  </a:lnTo>
                                  <a:lnTo>
                                    <a:pt x="1908" y="2508"/>
                                  </a:lnTo>
                                  <a:lnTo>
                                    <a:pt x="1920" y="2502"/>
                                  </a:lnTo>
                                  <a:lnTo>
                                    <a:pt x="1920" y="2490"/>
                                  </a:lnTo>
                                  <a:lnTo>
                                    <a:pt x="1914" y="2490"/>
                                  </a:lnTo>
                                  <a:lnTo>
                                    <a:pt x="1902" y="2484"/>
                                  </a:lnTo>
                                  <a:lnTo>
                                    <a:pt x="1896" y="2478"/>
                                  </a:lnTo>
                                  <a:lnTo>
                                    <a:pt x="1920" y="2460"/>
                                  </a:lnTo>
                                  <a:lnTo>
                                    <a:pt x="1932" y="2472"/>
                                  </a:lnTo>
                                  <a:lnTo>
                                    <a:pt x="1944" y="2478"/>
                                  </a:lnTo>
                                  <a:lnTo>
                                    <a:pt x="1950" y="2478"/>
                                  </a:lnTo>
                                  <a:lnTo>
                                    <a:pt x="1950" y="2448"/>
                                  </a:lnTo>
                                  <a:lnTo>
                                    <a:pt x="1962" y="2424"/>
                                  </a:lnTo>
                                  <a:lnTo>
                                    <a:pt x="1974" y="2418"/>
                                  </a:lnTo>
                                  <a:lnTo>
                                    <a:pt x="1980" y="2418"/>
                                  </a:lnTo>
                                  <a:lnTo>
                                    <a:pt x="2004" y="2406"/>
                                  </a:lnTo>
                                  <a:lnTo>
                                    <a:pt x="2010" y="2394"/>
                                  </a:lnTo>
                                  <a:lnTo>
                                    <a:pt x="2010" y="2382"/>
                                  </a:lnTo>
                                  <a:lnTo>
                                    <a:pt x="2016" y="2376"/>
                                  </a:lnTo>
                                  <a:lnTo>
                                    <a:pt x="2028" y="2376"/>
                                  </a:lnTo>
                                  <a:lnTo>
                                    <a:pt x="2034" y="2370"/>
                                  </a:lnTo>
                                  <a:lnTo>
                                    <a:pt x="2046" y="2370"/>
                                  </a:lnTo>
                                  <a:lnTo>
                                    <a:pt x="2046" y="2358"/>
                                  </a:lnTo>
                                  <a:lnTo>
                                    <a:pt x="2070" y="2358"/>
                                  </a:lnTo>
                                  <a:lnTo>
                                    <a:pt x="2070" y="2340"/>
                                  </a:lnTo>
                                  <a:lnTo>
                                    <a:pt x="2118" y="2340"/>
                                  </a:lnTo>
                                  <a:lnTo>
                                    <a:pt x="2124" y="2358"/>
                                  </a:lnTo>
                                  <a:lnTo>
                                    <a:pt x="2136" y="2352"/>
                                  </a:lnTo>
                                  <a:lnTo>
                                    <a:pt x="2118" y="2334"/>
                                  </a:lnTo>
                                  <a:lnTo>
                                    <a:pt x="2136" y="2316"/>
                                  </a:lnTo>
                                  <a:lnTo>
                                    <a:pt x="2142" y="2316"/>
                                  </a:lnTo>
                                  <a:lnTo>
                                    <a:pt x="2154" y="2310"/>
                                  </a:lnTo>
                                  <a:lnTo>
                                    <a:pt x="2178" y="2310"/>
                                  </a:lnTo>
                                  <a:lnTo>
                                    <a:pt x="2160" y="2292"/>
                                  </a:lnTo>
                                  <a:lnTo>
                                    <a:pt x="2172" y="2286"/>
                                  </a:lnTo>
                                  <a:lnTo>
                                    <a:pt x="2178" y="2280"/>
                                  </a:lnTo>
                                  <a:lnTo>
                                    <a:pt x="2190" y="2280"/>
                                  </a:lnTo>
                                  <a:lnTo>
                                    <a:pt x="2190" y="2304"/>
                                  </a:lnTo>
                                  <a:lnTo>
                                    <a:pt x="2196" y="2304"/>
                                  </a:lnTo>
                                  <a:lnTo>
                                    <a:pt x="2196" y="2298"/>
                                  </a:lnTo>
                                  <a:lnTo>
                                    <a:pt x="2202" y="2286"/>
                                  </a:lnTo>
                                  <a:lnTo>
                                    <a:pt x="2208" y="2280"/>
                                  </a:lnTo>
                                  <a:lnTo>
                                    <a:pt x="2244" y="2286"/>
                                  </a:lnTo>
                                  <a:lnTo>
                                    <a:pt x="2244" y="2280"/>
                                  </a:lnTo>
                                  <a:lnTo>
                                    <a:pt x="2250" y="2274"/>
                                  </a:lnTo>
                                  <a:lnTo>
                                    <a:pt x="2250" y="2268"/>
                                  </a:lnTo>
                                  <a:lnTo>
                                    <a:pt x="2256" y="2262"/>
                                  </a:lnTo>
                                  <a:lnTo>
                                    <a:pt x="2268" y="2256"/>
                                  </a:lnTo>
                                  <a:lnTo>
                                    <a:pt x="2274" y="2256"/>
                                  </a:lnTo>
                                  <a:lnTo>
                                    <a:pt x="2280" y="2262"/>
                                  </a:lnTo>
                                  <a:lnTo>
                                    <a:pt x="2280" y="2286"/>
                                  </a:lnTo>
                                  <a:lnTo>
                                    <a:pt x="2346" y="2280"/>
                                  </a:lnTo>
                                  <a:lnTo>
                                    <a:pt x="2352" y="2262"/>
                                  </a:lnTo>
                                  <a:lnTo>
                                    <a:pt x="2346" y="2250"/>
                                  </a:lnTo>
                                  <a:lnTo>
                                    <a:pt x="2352" y="2244"/>
                                  </a:lnTo>
                                  <a:lnTo>
                                    <a:pt x="2358" y="2232"/>
                                  </a:lnTo>
                                  <a:lnTo>
                                    <a:pt x="2370" y="2220"/>
                                  </a:lnTo>
                                  <a:lnTo>
                                    <a:pt x="2406" y="2202"/>
                                  </a:lnTo>
                                  <a:lnTo>
                                    <a:pt x="2418" y="2202"/>
                                  </a:lnTo>
                                  <a:lnTo>
                                    <a:pt x="2412" y="2190"/>
                                  </a:lnTo>
                                  <a:lnTo>
                                    <a:pt x="2412" y="2112"/>
                                  </a:lnTo>
                                  <a:lnTo>
                                    <a:pt x="2442" y="2082"/>
                                  </a:lnTo>
                                  <a:lnTo>
                                    <a:pt x="2442" y="2058"/>
                                  </a:lnTo>
                                  <a:lnTo>
                                    <a:pt x="2460" y="2052"/>
                                  </a:lnTo>
                                  <a:lnTo>
                                    <a:pt x="2460" y="2022"/>
                                  </a:lnTo>
                                  <a:lnTo>
                                    <a:pt x="2466" y="2022"/>
                                  </a:lnTo>
                                  <a:lnTo>
                                    <a:pt x="2472" y="2016"/>
                                  </a:lnTo>
                                  <a:lnTo>
                                    <a:pt x="2478" y="2016"/>
                                  </a:lnTo>
                                  <a:lnTo>
                                    <a:pt x="2478" y="2010"/>
                                  </a:lnTo>
                                  <a:lnTo>
                                    <a:pt x="2484" y="2004"/>
                                  </a:lnTo>
                                  <a:lnTo>
                                    <a:pt x="2484" y="1956"/>
                                  </a:lnTo>
                                  <a:lnTo>
                                    <a:pt x="2478" y="1944"/>
                                  </a:lnTo>
                                  <a:lnTo>
                                    <a:pt x="2478" y="1926"/>
                                  </a:lnTo>
                                  <a:lnTo>
                                    <a:pt x="2472" y="1908"/>
                                  </a:lnTo>
                                  <a:lnTo>
                                    <a:pt x="2484" y="1884"/>
                                  </a:lnTo>
                                  <a:lnTo>
                                    <a:pt x="2514" y="1854"/>
                                  </a:lnTo>
                                  <a:lnTo>
                                    <a:pt x="2514" y="1848"/>
                                  </a:lnTo>
                                  <a:lnTo>
                                    <a:pt x="2508" y="1836"/>
                                  </a:lnTo>
                                  <a:lnTo>
                                    <a:pt x="2508" y="1830"/>
                                  </a:lnTo>
                                  <a:lnTo>
                                    <a:pt x="2502" y="1818"/>
                                  </a:lnTo>
                                  <a:lnTo>
                                    <a:pt x="2508" y="1764"/>
                                  </a:lnTo>
                                  <a:lnTo>
                                    <a:pt x="2508" y="1758"/>
                                  </a:lnTo>
                                  <a:lnTo>
                                    <a:pt x="2514" y="1752"/>
                                  </a:lnTo>
                                  <a:lnTo>
                                    <a:pt x="2514" y="1722"/>
                                  </a:lnTo>
                                  <a:lnTo>
                                    <a:pt x="2520" y="1710"/>
                                  </a:lnTo>
                                  <a:lnTo>
                                    <a:pt x="2520" y="1680"/>
                                  </a:lnTo>
                                  <a:lnTo>
                                    <a:pt x="2508" y="1644"/>
                                  </a:lnTo>
                                  <a:lnTo>
                                    <a:pt x="2502" y="1608"/>
                                  </a:lnTo>
                                  <a:lnTo>
                                    <a:pt x="2502" y="1596"/>
                                  </a:lnTo>
                                  <a:lnTo>
                                    <a:pt x="2508" y="1560"/>
                                  </a:lnTo>
                                  <a:lnTo>
                                    <a:pt x="2508" y="1548"/>
                                  </a:lnTo>
                                  <a:lnTo>
                                    <a:pt x="2502" y="1536"/>
                                  </a:lnTo>
                                  <a:lnTo>
                                    <a:pt x="2502" y="1500"/>
                                  </a:lnTo>
                                  <a:lnTo>
                                    <a:pt x="2508" y="1488"/>
                                  </a:lnTo>
                                  <a:lnTo>
                                    <a:pt x="2520" y="1476"/>
                                  </a:lnTo>
                                  <a:lnTo>
                                    <a:pt x="2508" y="1458"/>
                                  </a:lnTo>
                                  <a:lnTo>
                                    <a:pt x="2520" y="1446"/>
                                  </a:lnTo>
                                  <a:lnTo>
                                    <a:pt x="2532" y="1446"/>
                                  </a:lnTo>
                                  <a:lnTo>
                                    <a:pt x="2532" y="1452"/>
                                  </a:lnTo>
                                  <a:lnTo>
                                    <a:pt x="2538" y="1464"/>
                                  </a:lnTo>
                                  <a:lnTo>
                                    <a:pt x="2544" y="1470"/>
                                  </a:lnTo>
                                  <a:lnTo>
                                    <a:pt x="2556" y="1464"/>
                                  </a:lnTo>
                                  <a:lnTo>
                                    <a:pt x="2562" y="1452"/>
                                  </a:lnTo>
                                  <a:lnTo>
                                    <a:pt x="2574" y="1446"/>
                                  </a:lnTo>
                                  <a:lnTo>
                                    <a:pt x="2580" y="1434"/>
                                  </a:lnTo>
                                  <a:lnTo>
                                    <a:pt x="2586" y="1428"/>
                                  </a:lnTo>
                                  <a:lnTo>
                                    <a:pt x="2592" y="1416"/>
                                  </a:lnTo>
                                  <a:lnTo>
                                    <a:pt x="2592" y="1404"/>
                                  </a:lnTo>
                                  <a:lnTo>
                                    <a:pt x="2598" y="1386"/>
                                  </a:lnTo>
                                  <a:lnTo>
                                    <a:pt x="2598" y="1374"/>
                                  </a:lnTo>
                                  <a:lnTo>
                                    <a:pt x="2604" y="1356"/>
                                  </a:lnTo>
                                  <a:lnTo>
                                    <a:pt x="2604" y="1344"/>
                                  </a:lnTo>
                                  <a:lnTo>
                                    <a:pt x="2610" y="1338"/>
                                  </a:lnTo>
                                  <a:lnTo>
                                    <a:pt x="2616" y="1338"/>
                                  </a:lnTo>
                                  <a:lnTo>
                                    <a:pt x="2628" y="1326"/>
                                  </a:lnTo>
                                  <a:lnTo>
                                    <a:pt x="2634" y="1314"/>
                                  </a:lnTo>
                                  <a:lnTo>
                                    <a:pt x="2640" y="1308"/>
                                  </a:lnTo>
                                  <a:lnTo>
                                    <a:pt x="2640" y="1296"/>
                                  </a:lnTo>
                                  <a:lnTo>
                                    <a:pt x="2652" y="1290"/>
                                  </a:lnTo>
                                  <a:lnTo>
                                    <a:pt x="2658" y="1284"/>
                                  </a:lnTo>
                                  <a:lnTo>
                                    <a:pt x="2670" y="1284"/>
                                  </a:lnTo>
                                  <a:lnTo>
                                    <a:pt x="2682" y="1272"/>
                                  </a:lnTo>
                                  <a:lnTo>
                                    <a:pt x="2682" y="1254"/>
                                  </a:lnTo>
                                  <a:lnTo>
                                    <a:pt x="2688" y="1254"/>
                                  </a:lnTo>
                                  <a:lnTo>
                                    <a:pt x="2724" y="1218"/>
                                  </a:lnTo>
                                  <a:lnTo>
                                    <a:pt x="2736" y="1188"/>
                                  </a:lnTo>
                                  <a:lnTo>
                                    <a:pt x="2754" y="1158"/>
                                  </a:lnTo>
                                  <a:lnTo>
                                    <a:pt x="2760" y="1134"/>
                                  </a:lnTo>
                                  <a:lnTo>
                                    <a:pt x="2766" y="1122"/>
                                  </a:lnTo>
                                  <a:lnTo>
                                    <a:pt x="2772" y="1116"/>
                                  </a:lnTo>
                                  <a:lnTo>
                                    <a:pt x="2778" y="1104"/>
                                  </a:lnTo>
                                  <a:lnTo>
                                    <a:pt x="2784" y="1098"/>
                                  </a:lnTo>
                                  <a:lnTo>
                                    <a:pt x="2784" y="1080"/>
                                  </a:lnTo>
                                  <a:lnTo>
                                    <a:pt x="2778" y="1068"/>
                                  </a:lnTo>
                                  <a:lnTo>
                                    <a:pt x="2778" y="1002"/>
                                  </a:lnTo>
                                  <a:close/>
                                </a:path>
                              </a:pathLst>
                            </a:custGeom>
                            <a:solidFill>
                              <a:srgbClr val="33334B"/>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59" name="Botswana" descr="© INSCALE GmbH, 15.06.2010"/>
                            <a:cNvSpPr>
                              <a:spLocks/>
                            </a:cNvSpPr>
                          </a:nvSpPr>
                          <a:spPr bwMode="gray">
                            <a:xfrm>
                              <a:off x="2946" y="1974"/>
                              <a:ext cx="166" cy="187"/>
                            </a:xfrm>
                            <a:custGeom>
                              <a:avLst/>
                              <a:gdLst>
                                <a:gd name="T0" fmla="*/ 2147483647 w 648"/>
                                <a:gd name="T1" fmla="*/ 2147483647 h 732"/>
                                <a:gd name="T2" fmla="*/ 2147483647 w 648"/>
                                <a:gd name="T3" fmla="*/ 2147483647 h 732"/>
                                <a:gd name="T4" fmla="*/ 2147483647 w 648"/>
                                <a:gd name="T5" fmla="*/ 2147483647 h 732"/>
                                <a:gd name="T6" fmla="*/ 2147483647 w 648"/>
                                <a:gd name="T7" fmla="*/ 2147483647 h 732"/>
                                <a:gd name="T8" fmla="*/ 2147483647 w 648"/>
                                <a:gd name="T9" fmla="*/ 2147483647 h 732"/>
                                <a:gd name="T10" fmla="*/ 2147483647 w 648"/>
                                <a:gd name="T11" fmla="*/ 2147483647 h 732"/>
                                <a:gd name="T12" fmla="*/ 2147483647 w 648"/>
                                <a:gd name="T13" fmla="*/ 2147483647 h 732"/>
                                <a:gd name="T14" fmla="*/ 2147483647 w 648"/>
                                <a:gd name="T15" fmla="*/ 2147483647 h 732"/>
                                <a:gd name="T16" fmla="*/ 2147483647 w 648"/>
                                <a:gd name="T17" fmla="*/ 2147483647 h 732"/>
                                <a:gd name="T18" fmla="*/ 2147483647 w 648"/>
                                <a:gd name="T19" fmla="*/ 2147483647 h 732"/>
                                <a:gd name="T20" fmla="*/ 2147483647 w 648"/>
                                <a:gd name="T21" fmla="*/ 2147483647 h 732"/>
                                <a:gd name="T22" fmla="*/ 2147483647 w 648"/>
                                <a:gd name="T23" fmla="*/ 2147483647 h 732"/>
                                <a:gd name="T24" fmla="*/ 2147483647 w 648"/>
                                <a:gd name="T25" fmla="*/ 2147483647 h 732"/>
                                <a:gd name="T26" fmla="*/ 2147483647 w 648"/>
                                <a:gd name="T27" fmla="*/ 2147483647 h 732"/>
                                <a:gd name="T28" fmla="*/ 2147483647 w 648"/>
                                <a:gd name="T29" fmla="*/ 2147483647 h 732"/>
                                <a:gd name="T30" fmla="*/ 2147483647 w 648"/>
                                <a:gd name="T31" fmla="*/ 2147483647 h 732"/>
                                <a:gd name="T32" fmla="*/ 2147483647 w 648"/>
                                <a:gd name="T33" fmla="*/ 2147483647 h 732"/>
                                <a:gd name="T34" fmla="*/ 2147483647 w 648"/>
                                <a:gd name="T35" fmla="*/ 2147483647 h 732"/>
                                <a:gd name="T36" fmla="*/ 2147483647 w 648"/>
                                <a:gd name="T37" fmla="*/ 2147483647 h 732"/>
                                <a:gd name="T38" fmla="*/ 2147483647 w 648"/>
                                <a:gd name="T39" fmla="*/ 2147483647 h 732"/>
                                <a:gd name="T40" fmla="*/ 2147483647 w 648"/>
                                <a:gd name="T41" fmla="*/ 2147483647 h 732"/>
                                <a:gd name="T42" fmla="*/ 2147483647 w 648"/>
                                <a:gd name="T43" fmla="*/ 2147483647 h 732"/>
                                <a:gd name="T44" fmla="*/ 2147483647 w 648"/>
                                <a:gd name="T45" fmla="*/ 2147483647 h 732"/>
                                <a:gd name="T46" fmla="*/ 2147483647 w 648"/>
                                <a:gd name="T47" fmla="*/ 2147483647 h 732"/>
                                <a:gd name="T48" fmla="*/ 2147483647 w 648"/>
                                <a:gd name="T49" fmla="*/ 2147483647 h 732"/>
                                <a:gd name="T50" fmla="*/ 2147483647 w 648"/>
                                <a:gd name="T51" fmla="*/ 2147483647 h 732"/>
                                <a:gd name="T52" fmla="*/ 2147483647 w 648"/>
                                <a:gd name="T53" fmla="*/ 2147483647 h 732"/>
                                <a:gd name="T54" fmla="*/ 2147483647 w 648"/>
                                <a:gd name="T55" fmla="*/ 2147483647 h 732"/>
                                <a:gd name="T56" fmla="*/ 2147483647 w 648"/>
                                <a:gd name="T57" fmla="*/ 2147483647 h 732"/>
                                <a:gd name="T58" fmla="*/ 2147483647 w 648"/>
                                <a:gd name="T59" fmla="*/ 2147483647 h 732"/>
                                <a:gd name="T60" fmla="*/ 2147483647 w 648"/>
                                <a:gd name="T61" fmla="*/ 2147483647 h 732"/>
                                <a:gd name="T62" fmla="*/ 2147483647 w 648"/>
                                <a:gd name="T63" fmla="*/ 2147483647 h 732"/>
                                <a:gd name="T64" fmla="*/ 2147483647 w 648"/>
                                <a:gd name="T65" fmla="*/ 2147483647 h 732"/>
                                <a:gd name="T66" fmla="*/ 2147483647 w 648"/>
                                <a:gd name="T67" fmla="*/ 2147483647 h 732"/>
                                <a:gd name="T68" fmla="*/ 2147483647 w 648"/>
                                <a:gd name="T69" fmla="*/ 2147483647 h 732"/>
                                <a:gd name="T70" fmla="*/ 2147483647 w 648"/>
                                <a:gd name="T71" fmla="*/ 2147483647 h 732"/>
                                <a:gd name="T72" fmla="*/ 2147483647 w 648"/>
                                <a:gd name="T73" fmla="*/ 2147483647 h 732"/>
                                <a:gd name="T74" fmla="*/ 2147483647 w 648"/>
                                <a:gd name="T75" fmla="*/ 2147483647 h 732"/>
                                <a:gd name="T76" fmla="*/ 2147483647 w 648"/>
                                <a:gd name="T77" fmla="*/ 2147483647 h 732"/>
                                <a:gd name="T78" fmla="*/ 2147483647 w 648"/>
                                <a:gd name="T79" fmla="*/ 2147483647 h 732"/>
                                <a:gd name="T80" fmla="*/ 2147483647 w 648"/>
                                <a:gd name="T81" fmla="*/ 2147483647 h 732"/>
                                <a:gd name="T82" fmla="*/ 2147483647 w 648"/>
                                <a:gd name="T83" fmla="*/ 2147483647 h 732"/>
                                <a:gd name="T84" fmla="*/ 2147483647 w 648"/>
                                <a:gd name="T85" fmla="*/ 2147483647 h 732"/>
                                <a:gd name="T86" fmla="*/ 2147483647 w 648"/>
                                <a:gd name="T87" fmla="*/ 2147483647 h 732"/>
                                <a:gd name="T88" fmla="*/ 2147483647 w 648"/>
                                <a:gd name="T89" fmla="*/ 2147483647 h 732"/>
                                <a:gd name="T90" fmla="*/ 2147483647 w 648"/>
                                <a:gd name="T91" fmla="*/ 2147483647 h 732"/>
                                <a:gd name="T92" fmla="*/ 2147483647 w 648"/>
                                <a:gd name="T93" fmla="*/ 2147483647 h 732"/>
                                <a:gd name="T94" fmla="*/ 2147483647 w 648"/>
                                <a:gd name="T95" fmla="*/ 0 h 732"/>
                                <a:gd name="T96" fmla="*/ 2147483647 w 648"/>
                                <a:gd name="T97" fmla="*/ 2147483647 h 732"/>
                                <a:gd name="T98" fmla="*/ 2147483647 w 648"/>
                                <a:gd name="T99" fmla="*/ 2147483647 h 732"/>
                                <a:gd name="T100" fmla="*/ 2147483647 w 648"/>
                                <a:gd name="T101" fmla="*/ 2147483647 h 732"/>
                                <a:gd name="T102" fmla="*/ 2147483647 w 648"/>
                                <a:gd name="T103" fmla="*/ 2147483647 h 732"/>
                                <a:gd name="T104" fmla="*/ 2147483647 w 648"/>
                                <a:gd name="T105" fmla="*/ 2147483647 h 732"/>
                                <a:gd name="T106" fmla="*/ 2147483647 w 648"/>
                                <a:gd name="T107" fmla="*/ 2147483647 h 732"/>
                                <a:gd name="T108" fmla="*/ 2147483647 w 648"/>
                                <a:gd name="T109" fmla="*/ 2147483647 h 732"/>
                                <a:gd name="T110" fmla="*/ 2147483647 w 648"/>
                                <a:gd name="T111" fmla="*/ 2147483647 h 732"/>
                                <a:gd name="T112" fmla="*/ 2147483647 w 648"/>
                                <a:gd name="T113" fmla="*/ 2147483647 h 732"/>
                                <a:gd name="T114" fmla="*/ 0 w 648"/>
                                <a:gd name="T115" fmla="*/ 2147483647 h 732"/>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w 648"/>
                                <a:gd name="T175" fmla="*/ 0 h 732"/>
                                <a:gd name="T176" fmla="*/ 648 w 648"/>
                                <a:gd name="T177" fmla="*/ 732 h 732"/>
                              </a:gdLst>
                              <a:ahLst/>
                              <a:cxnLst>
                                <a:cxn ang="T116">
                                  <a:pos x="T0" y="T1"/>
                                </a:cxn>
                                <a:cxn ang="T117">
                                  <a:pos x="T2" y="T3"/>
                                </a:cxn>
                                <a:cxn ang="T118">
                                  <a:pos x="T4" y="T5"/>
                                </a:cxn>
                                <a:cxn ang="T119">
                                  <a:pos x="T6" y="T7"/>
                                </a:cxn>
                                <a:cxn ang="T120">
                                  <a:pos x="T8" y="T9"/>
                                </a:cxn>
                                <a:cxn ang="T121">
                                  <a:pos x="T10" y="T11"/>
                                </a:cxn>
                                <a:cxn ang="T122">
                                  <a:pos x="T12" y="T13"/>
                                </a:cxn>
                                <a:cxn ang="T123">
                                  <a:pos x="T14" y="T15"/>
                                </a:cxn>
                                <a:cxn ang="T124">
                                  <a:pos x="T16" y="T17"/>
                                </a:cxn>
                                <a:cxn ang="T125">
                                  <a:pos x="T18" y="T19"/>
                                </a:cxn>
                                <a:cxn ang="T126">
                                  <a:pos x="T20" y="T21"/>
                                </a:cxn>
                                <a:cxn ang="T127">
                                  <a:pos x="T22" y="T23"/>
                                </a:cxn>
                                <a:cxn ang="T128">
                                  <a:pos x="T24" y="T25"/>
                                </a:cxn>
                                <a:cxn ang="T129">
                                  <a:pos x="T26" y="T27"/>
                                </a:cxn>
                                <a:cxn ang="T130">
                                  <a:pos x="T28" y="T29"/>
                                </a:cxn>
                                <a:cxn ang="T131">
                                  <a:pos x="T30" y="T31"/>
                                </a:cxn>
                                <a:cxn ang="T132">
                                  <a:pos x="T32" y="T33"/>
                                </a:cxn>
                                <a:cxn ang="T133">
                                  <a:pos x="T34" y="T35"/>
                                </a:cxn>
                                <a:cxn ang="T134">
                                  <a:pos x="T36" y="T37"/>
                                </a:cxn>
                                <a:cxn ang="T135">
                                  <a:pos x="T38" y="T39"/>
                                </a:cxn>
                                <a:cxn ang="T136">
                                  <a:pos x="T40" y="T41"/>
                                </a:cxn>
                                <a:cxn ang="T137">
                                  <a:pos x="T42" y="T43"/>
                                </a:cxn>
                                <a:cxn ang="T138">
                                  <a:pos x="T44" y="T45"/>
                                </a:cxn>
                                <a:cxn ang="T139">
                                  <a:pos x="T46" y="T47"/>
                                </a:cxn>
                                <a:cxn ang="T140">
                                  <a:pos x="T48" y="T49"/>
                                </a:cxn>
                                <a:cxn ang="T141">
                                  <a:pos x="T50" y="T51"/>
                                </a:cxn>
                                <a:cxn ang="T142">
                                  <a:pos x="T52" y="T53"/>
                                </a:cxn>
                                <a:cxn ang="T143">
                                  <a:pos x="T54" y="T55"/>
                                </a:cxn>
                                <a:cxn ang="T144">
                                  <a:pos x="T56" y="T57"/>
                                </a:cxn>
                                <a:cxn ang="T145">
                                  <a:pos x="T58" y="T59"/>
                                </a:cxn>
                                <a:cxn ang="T146">
                                  <a:pos x="T60" y="T61"/>
                                </a:cxn>
                                <a:cxn ang="T147">
                                  <a:pos x="T62" y="T63"/>
                                </a:cxn>
                                <a:cxn ang="T148">
                                  <a:pos x="T64" y="T65"/>
                                </a:cxn>
                                <a:cxn ang="T149">
                                  <a:pos x="T66" y="T67"/>
                                </a:cxn>
                                <a:cxn ang="T150">
                                  <a:pos x="T68" y="T69"/>
                                </a:cxn>
                                <a:cxn ang="T151">
                                  <a:pos x="T70" y="T71"/>
                                </a:cxn>
                                <a:cxn ang="T152">
                                  <a:pos x="T72" y="T73"/>
                                </a:cxn>
                                <a:cxn ang="T153">
                                  <a:pos x="T74" y="T75"/>
                                </a:cxn>
                                <a:cxn ang="T154">
                                  <a:pos x="T76" y="T77"/>
                                </a:cxn>
                                <a:cxn ang="T155">
                                  <a:pos x="T78" y="T79"/>
                                </a:cxn>
                                <a:cxn ang="T156">
                                  <a:pos x="T80" y="T81"/>
                                </a:cxn>
                                <a:cxn ang="T157">
                                  <a:pos x="T82" y="T83"/>
                                </a:cxn>
                                <a:cxn ang="T158">
                                  <a:pos x="T84" y="T85"/>
                                </a:cxn>
                                <a:cxn ang="T159">
                                  <a:pos x="T86" y="T87"/>
                                </a:cxn>
                                <a:cxn ang="T160">
                                  <a:pos x="T88" y="T89"/>
                                </a:cxn>
                                <a:cxn ang="T161">
                                  <a:pos x="T90" y="T91"/>
                                </a:cxn>
                                <a:cxn ang="T162">
                                  <a:pos x="T92" y="T93"/>
                                </a:cxn>
                                <a:cxn ang="T163">
                                  <a:pos x="T94" y="T95"/>
                                </a:cxn>
                                <a:cxn ang="T164">
                                  <a:pos x="T96" y="T97"/>
                                </a:cxn>
                                <a:cxn ang="T165">
                                  <a:pos x="T98" y="T99"/>
                                </a:cxn>
                                <a:cxn ang="T166">
                                  <a:pos x="T100" y="T101"/>
                                </a:cxn>
                                <a:cxn ang="T167">
                                  <a:pos x="T102" y="T103"/>
                                </a:cxn>
                                <a:cxn ang="T168">
                                  <a:pos x="T104" y="T105"/>
                                </a:cxn>
                                <a:cxn ang="T169">
                                  <a:pos x="T106" y="T107"/>
                                </a:cxn>
                                <a:cxn ang="T170">
                                  <a:pos x="T108" y="T109"/>
                                </a:cxn>
                                <a:cxn ang="T171">
                                  <a:pos x="T110" y="T111"/>
                                </a:cxn>
                                <a:cxn ang="T172">
                                  <a:pos x="T112" y="T113"/>
                                </a:cxn>
                                <a:cxn ang="T173">
                                  <a:pos x="T114" y="T115"/>
                                </a:cxn>
                              </a:cxnLst>
                              <a:rect l="T174" t="T175" r="T176" b="T177"/>
                              <a:pathLst>
                                <a:path w="648" h="732">
                                  <a:moveTo>
                                    <a:pt x="0" y="570"/>
                                  </a:moveTo>
                                  <a:lnTo>
                                    <a:pt x="12" y="576"/>
                                  </a:lnTo>
                                  <a:lnTo>
                                    <a:pt x="18" y="582"/>
                                  </a:lnTo>
                                  <a:lnTo>
                                    <a:pt x="30" y="588"/>
                                  </a:lnTo>
                                  <a:lnTo>
                                    <a:pt x="36" y="594"/>
                                  </a:lnTo>
                                  <a:lnTo>
                                    <a:pt x="42" y="612"/>
                                  </a:lnTo>
                                  <a:lnTo>
                                    <a:pt x="48" y="624"/>
                                  </a:lnTo>
                                  <a:lnTo>
                                    <a:pt x="48" y="642"/>
                                  </a:lnTo>
                                  <a:lnTo>
                                    <a:pt x="54" y="648"/>
                                  </a:lnTo>
                                  <a:lnTo>
                                    <a:pt x="54" y="672"/>
                                  </a:lnTo>
                                  <a:lnTo>
                                    <a:pt x="48" y="684"/>
                                  </a:lnTo>
                                  <a:lnTo>
                                    <a:pt x="48" y="690"/>
                                  </a:lnTo>
                                  <a:lnTo>
                                    <a:pt x="42" y="702"/>
                                  </a:lnTo>
                                  <a:lnTo>
                                    <a:pt x="42" y="732"/>
                                  </a:lnTo>
                                  <a:lnTo>
                                    <a:pt x="120" y="732"/>
                                  </a:lnTo>
                                  <a:lnTo>
                                    <a:pt x="120" y="714"/>
                                  </a:lnTo>
                                  <a:lnTo>
                                    <a:pt x="144" y="714"/>
                                  </a:lnTo>
                                  <a:lnTo>
                                    <a:pt x="144" y="708"/>
                                  </a:lnTo>
                                  <a:lnTo>
                                    <a:pt x="150" y="702"/>
                                  </a:lnTo>
                                  <a:lnTo>
                                    <a:pt x="156" y="690"/>
                                  </a:lnTo>
                                  <a:lnTo>
                                    <a:pt x="162" y="684"/>
                                  </a:lnTo>
                                  <a:lnTo>
                                    <a:pt x="168" y="684"/>
                                  </a:lnTo>
                                  <a:lnTo>
                                    <a:pt x="174" y="678"/>
                                  </a:lnTo>
                                  <a:lnTo>
                                    <a:pt x="186" y="678"/>
                                  </a:lnTo>
                                  <a:lnTo>
                                    <a:pt x="186" y="654"/>
                                  </a:lnTo>
                                  <a:lnTo>
                                    <a:pt x="192" y="642"/>
                                  </a:lnTo>
                                  <a:lnTo>
                                    <a:pt x="192" y="630"/>
                                  </a:lnTo>
                                  <a:lnTo>
                                    <a:pt x="198" y="618"/>
                                  </a:lnTo>
                                  <a:lnTo>
                                    <a:pt x="204" y="612"/>
                                  </a:lnTo>
                                  <a:lnTo>
                                    <a:pt x="216" y="606"/>
                                  </a:lnTo>
                                  <a:lnTo>
                                    <a:pt x="228" y="606"/>
                                  </a:lnTo>
                                  <a:lnTo>
                                    <a:pt x="240" y="612"/>
                                  </a:lnTo>
                                  <a:lnTo>
                                    <a:pt x="246" y="618"/>
                                  </a:lnTo>
                                  <a:lnTo>
                                    <a:pt x="258" y="624"/>
                                  </a:lnTo>
                                  <a:lnTo>
                                    <a:pt x="270" y="636"/>
                                  </a:lnTo>
                                  <a:lnTo>
                                    <a:pt x="300" y="636"/>
                                  </a:lnTo>
                                  <a:lnTo>
                                    <a:pt x="306" y="642"/>
                                  </a:lnTo>
                                  <a:lnTo>
                                    <a:pt x="318" y="648"/>
                                  </a:lnTo>
                                  <a:lnTo>
                                    <a:pt x="324" y="654"/>
                                  </a:lnTo>
                                  <a:lnTo>
                                    <a:pt x="336" y="654"/>
                                  </a:lnTo>
                                  <a:lnTo>
                                    <a:pt x="348" y="648"/>
                                  </a:lnTo>
                                  <a:lnTo>
                                    <a:pt x="354" y="642"/>
                                  </a:lnTo>
                                  <a:lnTo>
                                    <a:pt x="360" y="648"/>
                                  </a:lnTo>
                                  <a:lnTo>
                                    <a:pt x="372" y="648"/>
                                  </a:lnTo>
                                  <a:lnTo>
                                    <a:pt x="384" y="642"/>
                                  </a:lnTo>
                                  <a:lnTo>
                                    <a:pt x="390" y="636"/>
                                  </a:lnTo>
                                  <a:lnTo>
                                    <a:pt x="396" y="624"/>
                                  </a:lnTo>
                                  <a:lnTo>
                                    <a:pt x="402" y="606"/>
                                  </a:lnTo>
                                  <a:lnTo>
                                    <a:pt x="408" y="594"/>
                                  </a:lnTo>
                                  <a:lnTo>
                                    <a:pt x="408" y="582"/>
                                  </a:lnTo>
                                  <a:lnTo>
                                    <a:pt x="426" y="564"/>
                                  </a:lnTo>
                                  <a:lnTo>
                                    <a:pt x="444" y="558"/>
                                  </a:lnTo>
                                  <a:lnTo>
                                    <a:pt x="456" y="552"/>
                                  </a:lnTo>
                                  <a:lnTo>
                                    <a:pt x="462" y="546"/>
                                  </a:lnTo>
                                  <a:lnTo>
                                    <a:pt x="468" y="534"/>
                                  </a:lnTo>
                                  <a:lnTo>
                                    <a:pt x="480" y="528"/>
                                  </a:lnTo>
                                  <a:lnTo>
                                    <a:pt x="480" y="492"/>
                                  </a:lnTo>
                                  <a:lnTo>
                                    <a:pt x="492" y="468"/>
                                  </a:lnTo>
                                  <a:lnTo>
                                    <a:pt x="504" y="462"/>
                                  </a:lnTo>
                                  <a:lnTo>
                                    <a:pt x="510" y="462"/>
                                  </a:lnTo>
                                  <a:lnTo>
                                    <a:pt x="522" y="456"/>
                                  </a:lnTo>
                                  <a:lnTo>
                                    <a:pt x="564" y="414"/>
                                  </a:lnTo>
                                  <a:lnTo>
                                    <a:pt x="576" y="390"/>
                                  </a:lnTo>
                                  <a:lnTo>
                                    <a:pt x="582" y="384"/>
                                  </a:lnTo>
                                  <a:lnTo>
                                    <a:pt x="594" y="384"/>
                                  </a:lnTo>
                                  <a:lnTo>
                                    <a:pt x="606" y="378"/>
                                  </a:lnTo>
                                  <a:lnTo>
                                    <a:pt x="618" y="378"/>
                                  </a:lnTo>
                                  <a:lnTo>
                                    <a:pt x="630" y="354"/>
                                  </a:lnTo>
                                  <a:lnTo>
                                    <a:pt x="648" y="354"/>
                                  </a:lnTo>
                                  <a:lnTo>
                                    <a:pt x="648" y="348"/>
                                  </a:lnTo>
                                  <a:lnTo>
                                    <a:pt x="642" y="336"/>
                                  </a:lnTo>
                                  <a:lnTo>
                                    <a:pt x="624" y="318"/>
                                  </a:lnTo>
                                  <a:lnTo>
                                    <a:pt x="606" y="312"/>
                                  </a:lnTo>
                                  <a:lnTo>
                                    <a:pt x="594" y="312"/>
                                  </a:lnTo>
                                  <a:lnTo>
                                    <a:pt x="576" y="306"/>
                                  </a:lnTo>
                                  <a:lnTo>
                                    <a:pt x="564" y="306"/>
                                  </a:lnTo>
                                  <a:lnTo>
                                    <a:pt x="564" y="276"/>
                                  </a:lnTo>
                                  <a:lnTo>
                                    <a:pt x="546" y="276"/>
                                  </a:lnTo>
                                  <a:lnTo>
                                    <a:pt x="546" y="246"/>
                                  </a:lnTo>
                                  <a:lnTo>
                                    <a:pt x="552" y="240"/>
                                  </a:lnTo>
                                  <a:lnTo>
                                    <a:pt x="546" y="216"/>
                                  </a:lnTo>
                                  <a:lnTo>
                                    <a:pt x="516" y="216"/>
                                  </a:lnTo>
                                  <a:lnTo>
                                    <a:pt x="516" y="186"/>
                                  </a:lnTo>
                                  <a:lnTo>
                                    <a:pt x="510" y="180"/>
                                  </a:lnTo>
                                  <a:lnTo>
                                    <a:pt x="480" y="180"/>
                                  </a:lnTo>
                                  <a:lnTo>
                                    <a:pt x="462" y="162"/>
                                  </a:lnTo>
                                  <a:lnTo>
                                    <a:pt x="450" y="156"/>
                                  </a:lnTo>
                                  <a:lnTo>
                                    <a:pt x="432" y="120"/>
                                  </a:lnTo>
                                  <a:lnTo>
                                    <a:pt x="432" y="96"/>
                                  </a:lnTo>
                                  <a:lnTo>
                                    <a:pt x="426" y="90"/>
                                  </a:lnTo>
                                  <a:lnTo>
                                    <a:pt x="414" y="66"/>
                                  </a:lnTo>
                                  <a:lnTo>
                                    <a:pt x="408" y="60"/>
                                  </a:lnTo>
                                  <a:lnTo>
                                    <a:pt x="396" y="60"/>
                                  </a:lnTo>
                                  <a:lnTo>
                                    <a:pt x="396" y="30"/>
                                  </a:lnTo>
                                  <a:lnTo>
                                    <a:pt x="384" y="18"/>
                                  </a:lnTo>
                                  <a:lnTo>
                                    <a:pt x="378" y="0"/>
                                  </a:lnTo>
                                  <a:lnTo>
                                    <a:pt x="342" y="6"/>
                                  </a:lnTo>
                                  <a:lnTo>
                                    <a:pt x="330" y="18"/>
                                  </a:lnTo>
                                  <a:lnTo>
                                    <a:pt x="306" y="18"/>
                                  </a:lnTo>
                                  <a:lnTo>
                                    <a:pt x="264" y="60"/>
                                  </a:lnTo>
                                  <a:lnTo>
                                    <a:pt x="258" y="60"/>
                                  </a:lnTo>
                                  <a:lnTo>
                                    <a:pt x="258" y="42"/>
                                  </a:lnTo>
                                  <a:lnTo>
                                    <a:pt x="252" y="42"/>
                                  </a:lnTo>
                                  <a:lnTo>
                                    <a:pt x="252" y="24"/>
                                  </a:lnTo>
                                  <a:lnTo>
                                    <a:pt x="246" y="18"/>
                                  </a:lnTo>
                                  <a:lnTo>
                                    <a:pt x="228" y="18"/>
                                  </a:lnTo>
                                  <a:lnTo>
                                    <a:pt x="216" y="24"/>
                                  </a:lnTo>
                                  <a:lnTo>
                                    <a:pt x="168" y="36"/>
                                  </a:lnTo>
                                  <a:lnTo>
                                    <a:pt x="132" y="36"/>
                                  </a:lnTo>
                                  <a:lnTo>
                                    <a:pt x="114" y="42"/>
                                  </a:lnTo>
                                  <a:lnTo>
                                    <a:pt x="78" y="42"/>
                                  </a:lnTo>
                                  <a:lnTo>
                                    <a:pt x="78" y="216"/>
                                  </a:lnTo>
                                  <a:lnTo>
                                    <a:pt x="72" y="222"/>
                                  </a:lnTo>
                                  <a:lnTo>
                                    <a:pt x="78" y="348"/>
                                  </a:lnTo>
                                  <a:lnTo>
                                    <a:pt x="6" y="348"/>
                                  </a:lnTo>
                                  <a:lnTo>
                                    <a:pt x="0" y="570"/>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60" name="Bosnia and Herzegovina" descr="© INSCALE GmbH, 15.06.2010"/>
                            <a:cNvSpPr>
                              <a:spLocks/>
                            </a:cNvSpPr>
                          </a:nvSpPr>
                          <a:spPr bwMode="gray">
                            <a:xfrm>
                              <a:off x="2860" y="676"/>
                              <a:ext cx="68" cy="60"/>
                            </a:xfrm>
                            <a:custGeom>
                              <a:avLst/>
                              <a:gdLst>
                                <a:gd name="T0" fmla="*/ 2147483647 w 264"/>
                                <a:gd name="T1" fmla="*/ 2147483647 h 234"/>
                                <a:gd name="T2" fmla="*/ 2147483647 w 264"/>
                                <a:gd name="T3" fmla="*/ 2147483647 h 234"/>
                                <a:gd name="T4" fmla="*/ 2147483647 w 264"/>
                                <a:gd name="T5" fmla="*/ 2147483647 h 234"/>
                                <a:gd name="T6" fmla="*/ 2147483647 w 264"/>
                                <a:gd name="T7" fmla="*/ 2147483647 h 234"/>
                                <a:gd name="T8" fmla="*/ 2147483647 w 264"/>
                                <a:gd name="T9" fmla="*/ 2147483647 h 234"/>
                                <a:gd name="T10" fmla="*/ 2147483647 w 264"/>
                                <a:gd name="T11" fmla="*/ 2147483647 h 234"/>
                                <a:gd name="T12" fmla="*/ 2147483647 w 264"/>
                                <a:gd name="T13" fmla="*/ 2147483647 h 234"/>
                                <a:gd name="T14" fmla="*/ 2147483647 w 264"/>
                                <a:gd name="T15" fmla="*/ 2147483647 h 234"/>
                                <a:gd name="T16" fmla="*/ 2147483647 w 264"/>
                                <a:gd name="T17" fmla="*/ 2147483647 h 234"/>
                                <a:gd name="T18" fmla="*/ 2147483647 w 264"/>
                                <a:gd name="T19" fmla="*/ 2147483647 h 234"/>
                                <a:gd name="T20" fmla="*/ 2147483647 w 264"/>
                                <a:gd name="T21" fmla="*/ 2147483647 h 234"/>
                                <a:gd name="T22" fmla="*/ 2147483647 w 264"/>
                                <a:gd name="T23" fmla="*/ 2147483647 h 234"/>
                                <a:gd name="T24" fmla="*/ 2147483647 w 264"/>
                                <a:gd name="T25" fmla="*/ 2147483647 h 234"/>
                                <a:gd name="T26" fmla="*/ 2147483647 w 264"/>
                                <a:gd name="T27" fmla="*/ 2147483647 h 234"/>
                                <a:gd name="T28" fmla="*/ 2147483647 w 264"/>
                                <a:gd name="T29" fmla="*/ 2147483647 h 234"/>
                                <a:gd name="T30" fmla="*/ 2147483647 w 264"/>
                                <a:gd name="T31" fmla="*/ 2147483647 h 234"/>
                                <a:gd name="T32" fmla="*/ 2147483647 w 264"/>
                                <a:gd name="T33" fmla="*/ 2147483647 h 234"/>
                                <a:gd name="T34" fmla="*/ 2147483647 w 264"/>
                                <a:gd name="T35" fmla="*/ 2147483647 h 234"/>
                                <a:gd name="T36" fmla="*/ 2147483647 w 264"/>
                                <a:gd name="T37" fmla="*/ 2147483647 h 234"/>
                                <a:gd name="T38" fmla="*/ 2147483647 w 264"/>
                                <a:gd name="T39" fmla="*/ 0 h 234"/>
                                <a:gd name="T40" fmla="*/ 2147483647 w 264"/>
                                <a:gd name="T41" fmla="*/ 0 h 234"/>
                                <a:gd name="T42" fmla="*/ 2147483647 w 264"/>
                                <a:gd name="T43" fmla="*/ 2147483647 h 234"/>
                                <a:gd name="T44" fmla="*/ 0 w 264"/>
                                <a:gd name="T45" fmla="*/ 2147483647 h 234"/>
                                <a:gd name="T46" fmla="*/ 2147483647 w 264"/>
                                <a:gd name="T47" fmla="*/ 2147483647 h 234"/>
                                <a:gd name="T48" fmla="*/ 2147483647 w 264"/>
                                <a:gd name="T49" fmla="*/ 2147483647 h 234"/>
                                <a:gd name="T50" fmla="*/ 2147483647 w 264"/>
                                <a:gd name="T51" fmla="*/ 2147483647 h 234"/>
                                <a:gd name="T52" fmla="*/ 2147483647 w 264"/>
                                <a:gd name="T53" fmla="*/ 2147483647 h 234"/>
                                <a:gd name="T54" fmla="*/ 2147483647 w 264"/>
                                <a:gd name="T55" fmla="*/ 2147483647 h 234"/>
                                <a:gd name="T56" fmla="*/ 2147483647 w 264"/>
                                <a:gd name="T57" fmla="*/ 2147483647 h 234"/>
                                <a:gd name="T58" fmla="*/ 2147483647 w 264"/>
                                <a:gd name="T59" fmla="*/ 2147483647 h 234"/>
                                <a:gd name="T60" fmla="*/ 2147483647 w 264"/>
                                <a:gd name="T61" fmla="*/ 2147483647 h 234"/>
                                <a:gd name="T62" fmla="*/ 2147483647 w 264"/>
                                <a:gd name="T63" fmla="*/ 2147483647 h 234"/>
                                <a:gd name="T64" fmla="*/ 2147483647 w 264"/>
                                <a:gd name="T65" fmla="*/ 2147483647 h 234"/>
                                <a:gd name="T66" fmla="*/ 2147483647 w 264"/>
                                <a:gd name="T67" fmla="*/ 2147483647 h 234"/>
                                <a:gd name="T68" fmla="*/ 2147483647 w 264"/>
                                <a:gd name="T69" fmla="*/ 2147483647 h 234"/>
                                <a:gd name="T70" fmla="*/ 2147483647 w 264"/>
                                <a:gd name="T71" fmla="*/ 2147483647 h 234"/>
                                <a:gd name="T72" fmla="*/ 2147483647 w 264"/>
                                <a:gd name="T73" fmla="*/ 2147483647 h 234"/>
                                <a:gd name="T74" fmla="*/ 2147483647 w 264"/>
                                <a:gd name="T75" fmla="*/ 2147483647 h 234"/>
                                <a:gd name="T76" fmla="*/ 2147483647 w 264"/>
                                <a:gd name="T77" fmla="*/ 2147483647 h 234"/>
                                <a:gd name="T78" fmla="*/ 2147483647 w 264"/>
                                <a:gd name="T79" fmla="*/ 2147483647 h 234"/>
                                <a:gd name="T80" fmla="*/ 2147483647 w 264"/>
                                <a:gd name="T81" fmla="*/ 2147483647 h 234"/>
                                <a:gd name="T82" fmla="*/ 2147483647 w 264"/>
                                <a:gd name="T83" fmla="*/ 2147483647 h 234"/>
                                <a:gd name="T84" fmla="*/ 2147483647 w 264"/>
                                <a:gd name="T85" fmla="*/ 2147483647 h 234"/>
                                <a:gd name="T86" fmla="*/ 2147483647 w 264"/>
                                <a:gd name="T87" fmla="*/ 2147483647 h 234"/>
                                <a:gd name="T88" fmla="*/ 2147483647 w 264"/>
                                <a:gd name="T89" fmla="*/ 2147483647 h 234"/>
                                <a:gd name="T90" fmla="*/ 2147483647 w 264"/>
                                <a:gd name="T91" fmla="*/ 2147483647 h 234"/>
                                <a:gd name="T92" fmla="*/ 2147483647 w 264"/>
                                <a:gd name="T93" fmla="*/ 2147483647 h 234"/>
                                <a:gd name="T94" fmla="*/ 2147483647 w 264"/>
                                <a:gd name="T95" fmla="*/ 2147483647 h 234"/>
                                <a:gd name="T96" fmla="*/ 2147483647 w 264"/>
                                <a:gd name="T97" fmla="*/ 2147483647 h 234"/>
                                <a:gd name="T98" fmla="*/ 2147483647 w 264"/>
                                <a:gd name="T99" fmla="*/ 2147483647 h 234"/>
                                <a:gd name="T100" fmla="*/ 2147483647 w 264"/>
                                <a:gd name="T101" fmla="*/ 2147483647 h 234"/>
                                <a:gd name="T102" fmla="*/ 2147483647 w 264"/>
                                <a:gd name="T103" fmla="*/ 2147483647 h 234"/>
                                <a:gd name="T104" fmla="*/ 2147483647 w 264"/>
                                <a:gd name="T105" fmla="*/ 2147483647 h 234"/>
                                <a:gd name="T106" fmla="*/ 2147483647 w 264"/>
                                <a:gd name="T107" fmla="*/ 2147483647 h 234"/>
                                <a:gd name="T108" fmla="*/ 2147483647 w 264"/>
                                <a:gd name="T109" fmla="*/ 2147483647 h 234"/>
                                <a:gd name="T110" fmla="*/ 2147483647 w 264"/>
                                <a:gd name="T111" fmla="*/ 2147483647 h 234"/>
                                <a:gd name="T112" fmla="*/ 2147483647 w 264"/>
                                <a:gd name="T113" fmla="*/ 2147483647 h 234"/>
                                <a:gd name="T114" fmla="*/ 2147483647 w 264"/>
                                <a:gd name="T115" fmla="*/ 2147483647 h 234"/>
                                <a:gd name="T116" fmla="*/ 2147483647 w 264"/>
                                <a:gd name="T117" fmla="*/ 2147483647 h 234"/>
                                <a:gd name="T118" fmla="*/ 2147483647 w 264"/>
                                <a:gd name="T119" fmla="*/ 2147483647 h 234"/>
                                <a:gd name="T120" fmla="*/ 2147483647 w 264"/>
                                <a:gd name="T121" fmla="*/ 2147483647 h 234"/>
                                <a:gd name="T122" fmla="*/ 2147483647 w 264"/>
                                <a:gd name="T123" fmla="*/ 2147483647 h 234"/>
                                <a:gd name="T124" fmla="*/ 2147483647 w 264"/>
                                <a:gd name="T125" fmla="*/ 2147483647 h 234"/>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 name="T186" fmla="*/ 0 60000 65536"/>
                                <a:gd name="T187" fmla="*/ 0 60000 65536"/>
                                <a:gd name="T188" fmla="*/ 0 60000 65536"/>
                                <a:gd name="T189" fmla="*/ 0 w 264"/>
                                <a:gd name="T190" fmla="*/ 0 h 234"/>
                                <a:gd name="T191" fmla="*/ 264 w 264"/>
                                <a:gd name="T192" fmla="*/ 234 h 234"/>
                              </a:gdLst>
                              <a:ahLst/>
                              <a:cxnLst>
                                <a:cxn ang="T126">
                                  <a:pos x="T0" y="T1"/>
                                </a:cxn>
                                <a:cxn ang="T127">
                                  <a:pos x="T2" y="T3"/>
                                </a:cxn>
                                <a:cxn ang="T128">
                                  <a:pos x="T4" y="T5"/>
                                </a:cxn>
                                <a:cxn ang="T129">
                                  <a:pos x="T6" y="T7"/>
                                </a:cxn>
                                <a:cxn ang="T130">
                                  <a:pos x="T8" y="T9"/>
                                </a:cxn>
                                <a:cxn ang="T131">
                                  <a:pos x="T10" y="T11"/>
                                </a:cxn>
                                <a:cxn ang="T132">
                                  <a:pos x="T12" y="T13"/>
                                </a:cxn>
                                <a:cxn ang="T133">
                                  <a:pos x="T14" y="T15"/>
                                </a:cxn>
                                <a:cxn ang="T134">
                                  <a:pos x="T16" y="T17"/>
                                </a:cxn>
                                <a:cxn ang="T135">
                                  <a:pos x="T18" y="T19"/>
                                </a:cxn>
                                <a:cxn ang="T136">
                                  <a:pos x="T20" y="T21"/>
                                </a:cxn>
                                <a:cxn ang="T137">
                                  <a:pos x="T22" y="T23"/>
                                </a:cxn>
                                <a:cxn ang="T138">
                                  <a:pos x="T24" y="T25"/>
                                </a:cxn>
                                <a:cxn ang="T139">
                                  <a:pos x="T26" y="T27"/>
                                </a:cxn>
                                <a:cxn ang="T140">
                                  <a:pos x="T28" y="T29"/>
                                </a:cxn>
                                <a:cxn ang="T141">
                                  <a:pos x="T30" y="T31"/>
                                </a:cxn>
                                <a:cxn ang="T142">
                                  <a:pos x="T32" y="T33"/>
                                </a:cxn>
                                <a:cxn ang="T143">
                                  <a:pos x="T34" y="T35"/>
                                </a:cxn>
                                <a:cxn ang="T144">
                                  <a:pos x="T36" y="T37"/>
                                </a:cxn>
                                <a:cxn ang="T145">
                                  <a:pos x="T38" y="T39"/>
                                </a:cxn>
                                <a:cxn ang="T146">
                                  <a:pos x="T40" y="T41"/>
                                </a:cxn>
                                <a:cxn ang="T147">
                                  <a:pos x="T42" y="T43"/>
                                </a:cxn>
                                <a:cxn ang="T148">
                                  <a:pos x="T44" y="T45"/>
                                </a:cxn>
                                <a:cxn ang="T149">
                                  <a:pos x="T46" y="T47"/>
                                </a:cxn>
                                <a:cxn ang="T150">
                                  <a:pos x="T48" y="T49"/>
                                </a:cxn>
                                <a:cxn ang="T151">
                                  <a:pos x="T50" y="T51"/>
                                </a:cxn>
                                <a:cxn ang="T152">
                                  <a:pos x="T52" y="T53"/>
                                </a:cxn>
                                <a:cxn ang="T153">
                                  <a:pos x="T54" y="T55"/>
                                </a:cxn>
                                <a:cxn ang="T154">
                                  <a:pos x="T56" y="T57"/>
                                </a:cxn>
                                <a:cxn ang="T155">
                                  <a:pos x="T58" y="T59"/>
                                </a:cxn>
                                <a:cxn ang="T156">
                                  <a:pos x="T60" y="T61"/>
                                </a:cxn>
                                <a:cxn ang="T157">
                                  <a:pos x="T62" y="T63"/>
                                </a:cxn>
                                <a:cxn ang="T158">
                                  <a:pos x="T64" y="T65"/>
                                </a:cxn>
                                <a:cxn ang="T159">
                                  <a:pos x="T66" y="T67"/>
                                </a:cxn>
                                <a:cxn ang="T160">
                                  <a:pos x="T68" y="T69"/>
                                </a:cxn>
                                <a:cxn ang="T161">
                                  <a:pos x="T70" y="T71"/>
                                </a:cxn>
                                <a:cxn ang="T162">
                                  <a:pos x="T72" y="T73"/>
                                </a:cxn>
                                <a:cxn ang="T163">
                                  <a:pos x="T74" y="T75"/>
                                </a:cxn>
                                <a:cxn ang="T164">
                                  <a:pos x="T76" y="T77"/>
                                </a:cxn>
                                <a:cxn ang="T165">
                                  <a:pos x="T78" y="T79"/>
                                </a:cxn>
                                <a:cxn ang="T166">
                                  <a:pos x="T80" y="T81"/>
                                </a:cxn>
                                <a:cxn ang="T167">
                                  <a:pos x="T82" y="T83"/>
                                </a:cxn>
                                <a:cxn ang="T168">
                                  <a:pos x="T84" y="T85"/>
                                </a:cxn>
                                <a:cxn ang="T169">
                                  <a:pos x="T86" y="T87"/>
                                </a:cxn>
                                <a:cxn ang="T170">
                                  <a:pos x="T88" y="T89"/>
                                </a:cxn>
                                <a:cxn ang="T171">
                                  <a:pos x="T90" y="T91"/>
                                </a:cxn>
                                <a:cxn ang="T172">
                                  <a:pos x="T92" y="T93"/>
                                </a:cxn>
                                <a:cxn ang="T173">
                                  <a:pos x="T94" y="T95"/>
                                </a:cxn>
                                <a:cxn ang="T174">
                                  <a:pos x="T96" y="T97"/>
                                </a:cxn>
                                <a:cxn ang="T175">
                                  <a:pos x="T98" y="T99"/>
                                </a:cxn>
                                <a:cxn ang="T176">
                                  <a:pos x="T100" y="T101"/>
                                </a:cxn>
                                <a:cxn ang="T177">
                                  <a:pos x="T102" y="T103"/>
                                </a:cxn>
                                <a:cxn ang="T178">
                                  <a:pos x="T104" y="T105"/>
                                </a:cxn>
                                <a:cxn ang="T179">
                                  <a:pos x="T106" y="T107"/>
                                </a:cxn>
                                <a:cxn ang="T180">
                                  <a:pos x="T108" y="T109"/>
                                </a:cxn>
                                <a:cxn ang="T181">
                                  <a:pos x="T110" y="T111"/>
                                </a:cxn>
                                <a:cxn ang="T182">
                                  <a:pos x="T112" y="T113"/>
                                </a:cxn>
                                <a:cxn ang="T183">
                                  <a:pos x="T114" y="T115"/>
                                </a:cxn>
                                <a:cxn ang="T184">
                                  <a:pos x="T116" y="T117"/>
                                </a:cxn>
                                <a:cxn ang="T185">
                                  <a:pos x="T118" y="T119"/>
                                </a:cxn>
                                <a:cxn ang="T186">
                                  <a:pos x="T120" y="T121"/>
                                </a:cxn>
                                <a:cxn ang="T187">
                                  <a:pos x="T122" y="T123"/>
                                </a:cxn>
                                <a:cxn ang="T188">
                                  <a:pos x="T124" y="T125"/>
                                </a:cxn>
                              </a:cxnLst>
                              <a:rect l="T189" t="T190" r="T191" b="T192"/>
                              <a:pathLst>
                                <a:path w="264" h="234">
                                  <a:moveTo>
                                    <a:pt x="246" y="78"/>
                                  </a:moveTo>
                                  <a:lnTo>
                                    <a:pt x="228" y="78"/>
                                  </a:lnTo>
                                  <a:lnTo>
                                    <a:pt x="228" y="60"/>
                                  </a:lnTo>
                                  <a:lnTo>
                                    <a:pt x="246" y="42"/>
                                  </a:lnTo>
                                  <a:lnTo>
                                    <a:pt x="246" y="30"/>
                                  </a:lnTo>
                                  <a:lnTo>
                                    <a:pt x="234" y="30"/>
                                  </a:lnTo>
                                  <a:lnTo>
                                    <a:pt x="222" y="36"/>
                                  </a:lnTo>
                                  <a:lnTo>
                                    <a:pt x="216" y="36"/>
                                  </a:lnTo>
                                  <a:lnTo>
                                    <a:pt x="216" y="30"/>
                                  </a:lnTo>
                                  <a:lnTo>
                                    <a:pt x="204" y="30"/>
                                  </a:lnTo>
                                  <a:lnTo>
                                    <a:pt x="192" y="12"/>
                                  </a:lnTo>
                                  <a:lnTo>
                                    <a:pt x="138" y="12"/>
                                  </a:lnTo>
                                  <a:lnTo>
                                    <a:pt x="132" y="6"/>
                                  </a:lnTo>
                                  <a:lnTo>
                                    <a:pt x="120" y="6"/>
                                  </a:lnTo>
                                  <a:lnTo>
                                    <a:pt x="108" y="12"/>
                                  </a:lnTo>
                                  <a:lnTo>
                                    <a:pt x="90" y="6"/>
                                  </a:lnTo>
                                  <a:lnTo>
                                    <a:pt x="66" y="6"/>
                                  </a:lnTo>
                                  <a:lnTo>
                                    <a:pt x="42" y="12"/>
                                  </a:lnTo>
                                  <a:lnTo>
                                    <a:pt x="30" y="6"/>
                                  </a:lnTo>
                                  <a:lnTo>
                                    <a:pt x="24" y="0"/>
                                  </a:lnTo>
                                  <a:lnTo>
                                    <a:pt x="18" y="0"/>
                                  </a:lnTo>
                                  <a:lnTo>
                                    <a:pt x="18" y="24"/>
                                  </a:lnTo>
                                  <a:lnTo>
                                    <a:pt x="0" y="30"/>
                                  </a:lnTo>
                                  <a:lnTo>
                                    <a:pt x="12" y="42"/>
                                  </a:lnTo>
                                  <a:lnTo>
                                    <a:pt x="30" y="48"/>
                                  </a:lnTo>
                                  <a:lnTo>
                                    <a:pt x="30" y="60"/>
                                  </a:lnTo>
                                  <a:lnTo>
                                    <a:pt x="36" y="60"/>
                                  </a:lnTo>
                                  <a:lnTo>
                                    <a:pt x="42" y="66"/>
                                  </a:lnTo>
                                  <a:lnTo>
                                    <a:pt x="42" y="84"/>
                                  </a:lnTo>
                                  <a:lnTo>
                                    <a:pt x="60" y="90"/>
                                  </a:lnTo>
                                  <a:lnTo>
                                    <a:pt x="72" y="120"/>
                                  </a:lnTo>
                                  <a:lnTo>
                                    <a:pt x="84" y="132"/>
                                  </a:lnTo>
                                  <a:lnTo>
                                    <a:pt x="96" y="138"/>
                                  </a:lnTo>
                                  <a:lnTo>
                                    <a:pt x="114" y="150"/>
                                  </a:lnTo>
                                  <a:lnTo>
                                    <a:pt x="126" y="156"/>
                                  </a:lnTo>
                                  <a:lnTo>
                                    <a:pt x="132" y="168"/>
                                  </a:lnTo>
                                  <a:lnTo>
                                    <a:pt x="132" y="174"/>
                                  </a:lnTo>
                                  <a:lnTo>
                                    <a:pt x="126" y="180"/>
                                  </a:lnTo>
                                  <a:lnTo>
                                    <a:pt x="138" y="180"/>
                                  </a:lnTo>
                                  <a:lnTo>
                                    <a:pt x="156" y="198"/>
                                  </a:lnTo>
                                  <a:lnTo>
                                    <a:pt x="162" y="210"/>
                                  </a:lnTo>
                                  <a:lnTo>
                                    <a:pt x="174" y="216"/>
                                  </a:lnTo>
                                  <a:lnTo>
                                    <a:pt x="192" y="234"/>
                                  </a:lnTo>
                                  <a:lnTo>
                                    <a:pt x="210" y="204"/>
                                  </a:lnTo>
                                  <a:lnTo>
                                    <a:pt x="198" y="198"/>
                                  </a:lnTo>
                                  <a:lnTo>
                                    <a:pt x="192" y="198"/>
                                  </a:lnTo>
                                  <a:lnTo>
                                    <a:pt x="186" y="192"/>
                                  </a:lnTo>
                                  <a:lnTo>
                                    <a:pt x="186" y="186"/>
                                  </a:lnTo>
                                  <a:lnTo>
                                    <a:pt x="192" y="180"/>
                                  </a:lnTo>
                                  <a:lnTo>
                                    <a:pt x="198" y="180"/>
                                  </a:lnTo>
                                  <a:lnTo>
                                    <a:pt x="204" y="168"/>
                                  </a:lnTo>
                                  <a:lnTo>
                                    <a:pt x="204" y="162"/>
                                  </a:lnTo>
                                  <a:lnTo>
                                    <a:pt x="210" y="156"/>
                                  </a:lnTo>
                                  <a:lnTo>
                                    <a:pt x="228" y="156"/>
                                  </a:lnTo>
                                  <a:lnTo>
                                    <a:pt x="228" y="132"/>
                                  </a:lnTo>
                                  <a:lnTo>
                                    <a:pt x="258" y="132"/>
                                  </a:lnTo>
                                  <a:lnTo>
                                    <a:pt x="258" y="126"/>
                                  </a:lnTo>
                                  <a:lnTo>
                                    <a:pt x="252" y="114"/>
                                  </a:lnTo>
                                  <a:lnTo>
                                    <a:pt x="240" y="102"/>
                                  </a:lnTo>
                                  <a:lnTo>
                                    <a:pt x="264" y="96"/>
                                  </a:lnTo>
                                  <a:lnTo>
                                    <a:pt x="258" y="84"/>
                                  </a:lnTo>
                                  <a:lnTo>
                                    <a:pt x="252" y="78"/>
                                  </a:lnTo>
                                  <a:lnTo>
                                    <a:pt x="246" y="78"/>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61" name="Bolivia" descr="© INSCALE GmbH, 15.06.2010"/>
                            <a:cNvSpPr>
                              <a:spLocks/>
                            </a:cNvSpPr>
                          </a:nvSpPr>
                          <a:spPr bwMode="gray">
                            <a:xfrm>
                              <a:off x="1329" y="1808"/>
                              <a:ext cx="228" cy="271"/>
                            </a:xfrm>
                            <a:custGeom>
                              <a:avLst/>
                              <a:gdLst>
                                <a:gd name="T0" fmla="*/ 2147483647 w 894"/>
                                <a:gd name="T1" fmla="*/ 2147483647 h 1056"/>
                                <a:gd name="T2" fmla="*/ 2147483647 w 894"/>
                                <a:gd name="T3" fmla="*/ 2147483647 h 1056"/>
                                <a:gd name="T4" fmla="*/ 2147483647 w 894"/>
                                <a:gd name="T5" fmla="*/ 2147483647 h 1056"/>
                                <a:gd name="T6" fmla="*/ 2147483647 w 894"/>
                                <a:gd name="T7" fmla="*/ 2147483647 h 1056"/>
                                <a:gd name="T8" fmla="*/ 2147483647 w 894"/>
                                <a:gd name="T9" fmla="*/ 2147483647 h 1056"/>
                                <a:gd name="T10" fmla="*/ 2147483647 w 894"/>
                                <a:gd name="T11" fmla="*/ 2147483647 h 1056"/>
                                <a:gd name="T12" fmla="*/ 2147483647 w 894"/>
                                <a:gd name="T13" fmla="*/ 2147483647 h 1056"/>
                                <a:gd name="T14" fmla="*/ 2147483647 w 894"/>
                                <a:gd name="T15" fmla="*/ 2147483647 h 1056"/>
                                <a:gd name="T16" fmla="*/ 2147483647 w 894"/>
                                <a:gd name="T17" fmla="*/ 2147483647 h 1056"/>
                                <a:gd name="T18" fmla="*/ 2147483647 w 894"/>
                                <a:gd name="T19" fmla="*/ 2147483647 h 1056"/>
                                <a:gd name="T20" fmla="*/ 2147483647 w 894"/>
                                <a:gd name="T21" fmla="*/ 2147483647 h 1056"/>
                                <a:gd name="T22" fmla="*/ 2147483647 w 894"/>
                                <a:gd name="T23" fmla="*/ 2147483647 h 1056"/>
                                <a:gd name="T24" fmla="*/ 2147483647 w 894"/>
                                <a:gd name="T25" fmla="*/ 2147483647 h 1056"/>
                                <a:gd name="T26" fmla="*/ 2147483647 w 894"/>
                                <a:gd name="T27" fmla="*/ 2147483647 h 1056"/>
                                <a:gd name="T28" fmla="*/ 2147483647 w 894"/>
                                <a:gd name="T29" fmla="*/ 2147483647 h 1056"/>
                                <a:gd name="T30" fmla="*/ 2147483647 w 894"/>
                                <a:gd name="T31" fmla="*/ 2147483647 h 1056"/>
                                <a:gd name="T32" fmla="*/ 2147483647 w 894"/>
                                <a:gd name="T33" fmla="*/ 2147483647 h 1056"/>
                                <a:gd name="T34" fmla="*/ 2147483647 w 894"/>
                                <a:gd name="T35" fmla="*/ 2147483647 h 1056"/>
                                <a:gd name="T36" fmla="*/ 2147483647 w 894"/>
                                <a:gd name="T37" fmla="*/ 2147483647 h 1056"/>
                                <a:gd name="T38" fmla="*/ 2147483647 w 894"/>
                                <a:gd name="T39" fmla="*/ 2147483647 h 1056"/>
                                <a:gd name="T40" fmla="*/ 2147483647 w 894"/>
                                <a:gd name="T41" fmla="*/ 2147483647 h 1056"/>
                                <a:gd name="T42" fmla="*/ 2147483647 w 894"/>
                                <a:gd name="T43" fmla="*/ 2147483647 h 1056"/>
                                <a:gd name="T44" fmla="*/ 2147483647 w 894"/>
                                <a:gd name="T45" fmla="*/ 2147483647 h 1056"/>
                                <a:gd name="T46" fmla="*/ 2147483647 w 894"/>
                                <a:gd name="T47" fmla="*/ 2147483647 h 1056"/>
                                <a:gd name="T48" fmla="*/ 0 w 894"/>
                                <a:gd name="T49" fmla="*/ 2147483647 h 1056"/>
                                <a:gd name="T50" fmla="*/ 2147483647 w 894"/>
                                <a:gd name="T51" fmla="*/ 2147483647 h 1056"/>
                                <a:gd name="T52" fmla="*/ 2147483647 w 894"/>
                                <a:gd name="T53" fmla="*/ 2147483647 h 1056"/>
                                <a:gd name="T54" fmla="*/ 2147483647 w 894"/>
                                <a:gd name="T55" fmla="*/ 2147483647 h 1056"/>
                                <a:gd name="T56" fmla="*/ 2147483647 w 894"/>
                                <a:gd name="T57" fmla="*/ 2147483647 h 1056"/>
                                <a:gd name="T58" fmla="*/ 2147483647 w 894"/>
                                <a:gd name="T59" fmla="*/ 2147483647 h 1056"/>
                                <a:gd name="T60" fmla="*/ 2147483647 w 894"/>
                                <a:gd name="T61" fmla="*/ 2147483647 h 1056"/>
                                <a:gd name="T62" fmla="*/ 2147483647 w 894"/>
                                <a:gd name="T63" fmla="*/ 2147483647 h 1056"/>
                                <a:gd name="T64" fmla="*/ 2147483647 w 894"/>
                                <a:gd name="T65" fmla="*/ 2147483647 h 1056"/>
                                <a:gd name="T66" fmla="*/ 2147483647 w 894"/>
                                <a:gd name="T67" fmla="*/ 2147483647 h 1056"/>
                                <a:gd name="T68" fmla="*/ 2147483647 w 894"/>
                                <a:gd name="T69" fmla="*/ 2147483647 h 1056"/>
                                <a:gd name="T70" fmla="*/ 2147483647 w 894"/>
                                <a:gd name="T71" fmla="*/ 2147483647 h 1056"/>
                                <a:gd name="T72" fmla="*/ 2147483647 w 894"/>
                                <a:gd name="T73" fmla="*/ 2147483647 h 1056"/>
                                <a:gd name="T74" fmla="*/ 2147483647 w 894"/>
                                <a:gd name="T75" fmla="*/ 2147483647 h 1056"/>
                                <a:gd name="T76" fmla="*/ 2147483647 w 894"/>
                                <a:gd name="T77" fmla="*/ 2147483647 h 1056"/>
                                <a:gd name="T78" fmla="*/ 2147483647 w 894"/>
                                <a:gd name="T79" fmla="*/ 2147483647 h 1056"/>
                                <a:gd name="T80" fmla="*/ 2147483647 w 894"/>
                                <a:gd name="T81" fmla="*/ 2147483647 h 1056"/>
                                <a:gd name="T82" fmla="*/ 2147483647 w 894"/>
                                <a:gd name="T83" fmla="*/ 2147483647 h 1056"/>
                                <a:gd name="T84" fmla="*/ 2147483647 w 894"/>
                                <a:gd name="T85" fmla="*/ 2147483647 h 1056"/>
                                <a:gd name="T86" fmla="*/ 2147483647 w 894"/>
                                <a:gd name="T87" fmla="*/ 2147483647 h 1056"/>
                                <a:gd name="T88" fmla="*/ 2147483647 w 894"/>
                                <a:gd name="T89" fmla="*/ 2147483647 h 1056"/>
                                <a:gd name="T90" fmla="*/ 2147483647 w 894"/>
                                <a:gd name="T91" fmla="*/ 2147483647 h 1056"/>
                                <a:gd name="T92" fmla="*/ 2147483647 w 894"/>
                                <a:gd name="T93" fmla="*/ 2147483647 h 1056"/>
                                <a:gd name="T94" fmla="*/ 2147483647 w 894"/>
                                <a:gd name="T95" fmla="*/ 2147483647 h 1056"/>
                                <a:gd name="T96" fmla="*/ 2147483647 w 894"/>
                                <a:gd name="T97" fmla="*/ 2147483647 h 1056"/>
                                <a:gd name="T98" fmla="*/ 2147483647 w 894"/>
                                <a:gd name="T99" fmla="*/ 2147483647 h 1056"/>
                                <a:gd name="T100" fmla="*/ 2147483647 w 894"/>
                                <a:gd name="T101" fmla="*/ 2147483647 h 105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w 894"/>
                                <a:gd name="T154" fmla="*/ 0 h 1056"/>
                                <a:gd name="T155" fmla="*/ 894 w 894"/>
                                <a:gd name="T156" fmla="*/ 1056 h 1056"/>
                              </a:gdLst>
                              <a:ahLst/>
                              <a:cxnLst>
                                <a:cxn ang="T102">
                                  <a:pos x="T0" y="T1"/>
                                </a:cxn>
                                <a:cxn ang="T103">
                                  <a:pos x="T2" y="T3"/>
                                </a:cxn>
                                <a:cxn ang="T104">
                                  <a:pos x="T4" y="T5"/>
                                </a:cxn>
                                <a:cxn ang="T105">
                                  <a:pos x="T6" y="T7"/>
                                </a:cxn>
                                <a:cxn ang="T106">
                                  <a:pos x="T8" y="T9"/>
                                </a:cxn>
                                <a:cxn ang="T107">
                                  <a:pos x="T10" y="T11"/>
                                </a:cxn>
                                <a:cxn ang="T108">
                                  <a:pos x="T12" y="T13"/>
                                </a:cxn>
                                <a:cxn ang="T109">
                                  <a:pos x="T14" y="T15"/>
                                </a:cxn>
                                <a:cxn ang="T110">
                                  <a:pos x="T16" y="T17"/>
                                </a:cxn>
                                <a:cxn ang="T111">
                                  <a:pos x="T18" y="T19"/>
                                </a:cxn>
                                <a:cxn ang="T112">
                                  <a:pos x="T20" y="T21"/>
                                </a:cxn>
                                <a:cxn ang="T113">
                                  <a:pos x="T22" y="T23"/>
                                </a:cxn>
                                <a:cxn ang="T114">
                                  <a:pos x="T24" y="T25"/>
                                </a:cxn>
                                <a:cxn ang="T115">
                                  <a:pos x="T26" y="T27"/>
                                </a:cxn>
                                <a:cxn ang="T116">
                                  <a:pos x="T28" y="T29"/>
                                </a:cxn>
                                <a:cxn ang="T117">
                                  <a:pos x="T30" y="T31"/>
                                </a:cxn>
                                <a:cxn ang="T118">
                                  <a:pos x="T32" y="T33"/>
                                </a:cxn>
                                <a:cxn ang="T119">
                                  <a:pos x="T34" y="T35"/>
                                </a:cxn>
                                <a:cxn ang="T120">
                                  <a:pos x="T36" y="T37"/>
                                </a:cxn>
                                <a:cxn ang="T121">
                                  <a:pos x="T38" y="T39"/>
                                </a:cxn>
                                <a:cxn ang="T122">
                                  <a:pos x="T40" y="T41"/>
                                </a:cxn>
                                <a:cxn ang="T123">
                                  <a:pos x="T42" y="T43"/>
                                </a:cxn>
                                <a:cxn ang="T124">
                                  <a:pos x="T44" y="T45"/>
                                </a:cxn>
                                <a:cxn ang="T125">
                                  <a:pos x="T46" y="T47"/>
                                </a:cxn>
                                <a:cxn ang="T126">
                                  <a:pos x="T48" y="T49"/>
                                </a:cxn>
                                <a:cxn ang="T127">
                                  <a:pos x="T50" y="T51"/>
                                </a:cxn>
                                <a:cxn ang="T128">
                                  <a:pos x="T52" y="T53"/>
                                </a:cxn>
                                <a:cxn ang="T129">
                                  <a:pos x="T54" y="T55"/>
                                </a:cxn>
                                <a:cxn ang="T130">
                                  <a:pos x="T56" y="T57"/>
                                </a:cxn>
                                <a:cxn ang="T131">
                                  <a:pos x="T58" y="T59"/>
                                </a:cxn>
                                <a:cxn ang="T132">
                                  <a:pos x="T60" y="T61"/>
                                </a:cxn>
                                <a:cxn ang="T133">
                                  <a:pos x="T62" y="T63"/>
                                </a:cxn>
                                <a:cxn ang="T134">
                                  <a:pos x="T64" y="T65"/>
                                </a:cxn>
                                <a:cxn ang="T135">
                                  <a:pos x="T66" y="T67"/>
                                </a:cxn>
                                <a:cxn ang="T136">
                                  <a:pos x="T68" y="T69"/>
                                </a:cxn>
                                <a:cxn ang="T137">
                                  <a:pos x="T70" y="T71"/>
                                </a:cxn>
                                <a:cxn ang="T138">
                                  <a:pos x="T72" y="T73"/>
                                </a:cxn>
                                <a:cxn ang="T139">
                                  <a:pos x="T74" y="T75"/>
                                </a:cxn>
                                <a:cxn ang="T140">
                                  <a:pos x="T76" y="T77"/>
                                </a:cxn>
                                <a:cxn ang="T141">
                                  <a:pos x="T78" y="T79"/>
                                </a:cxn>
                                <a:cxn ang="T142">
                                  <a:pos x="T80" y="T81"/>
                                </a:cxn>
                                <a:cxn ang="T143">
                                  <a:pos x="T82" y="T83"/>
                                </a:cxn>
                                <a:cxn ang="T144">
                                  <a:pos x="T84" y="T85"/>
                                </a:cxn>
                                <a:cxn ang="T145">
                                  <a:pos x="T86" y="T87"/>
                                </a:cxn>
                                <a:cxn ang="T146">
                                  <a:pos x="T88" y="T89"/>
                                </a:cxn>
                                <a:cxn ang="T147">
                                  <a:pos x="T90" y="T91"/>
                                </a:cxn>
                                <a:cxn ang="T148">
                                  <a:pos x="T92" y="T93"/>
                                </a:cxn>
                                <a:cxn ang="T149">
                                  <a:pos x="T94" y="T95"/>
                                </a:cxn>
                                <a:cxn ang="T150">
                                  <a:pos x="T96" y="T97"/>
                                </a:cxn>
                                <a:cxn ang="T151">
                                  <a:pos x="T98" y="T99"/>
                                </a:cxn>
                                <a:cxn ang="T152">
                                  <a:pos x="T100" y="T101"/>
                                </a:cxn>
                              </a:cxnLst>
                              <a:rect l="T153" t="T154" r="T155" b="T156"/>
                              <a:pathLst>
                                <a:path w="894" h="1056">
                                  <a:moveTo>
                                    <a:pt x="882" y="744"/>
                                  </a:moveTo>
                                  <a:lnTo>
                                    <a:pt x="882" y="738"/>
                                  </a:lnTo>
                                  <a:lnTo>
                                    <a:pt x="888" y="732"/>
                                  </a:lnTo>
                                  <a:lnTo>
                                    <a:pt x="888" y="708"/>
                                  </a:lnTo>
                                  <a:lnTo>
                                    <a:pt x="894" y="696"/>
                                  </a:lnTo>
                                  <a:lnTo>
                                    <a:pt x="894" y="684"/>
                                  </a:lnTo>
                                  <a:lnTo>
                                    <a:pt x="882" y="648"/>
                                  </a:lnTo>
                                  <a:lnTo>
                                    <a:pt x="876" y="636"/>
                                  </a:lnTo>
                                  <a:lnTo>
                                    <a:pt x="864" y="624"/>
                                  </a:lnTo>
                                  <a:lnTo>
                                    <a:pt x="840" y="612"/>
                                  </a:lnTo>
                                  <a:lnTo>
                                    <a:pt x="834" y="606"/>
                                  </a:lnTo>
                                  <a:lnTo>
                                    <a:pt x="822" y="600"/>
                                  </a:lnTo>
                                  <a:lnTo>
                                    <a:pt x="816" y="588"/>
                                  </a:lnTo>
                                  <a:lnTo>
                                    <a:pt x="816" y="576"/>
                                  </a:lnTo>
                                  <a:lnTo>
                                    <a:pt x="822" y="558"/>
                                  </a:lnTo>
                                  <a:lnTo>
                                    <a:pt x="822" y="546"/>
                                  </a:lnTo>
                                  <a:lnTo>
                                    <a:pt x="828" y="540"/>
                                  </a:lnTo>
                                  <a:lnTo>
                                    <a:pt x="828" y="534"/>
                                  </a:lnTo>
                                  <a:lnTo>
                                    <a:pt x="768" y="534"/>
                                  </a:lnTo>
                                  <a:lnTo>
                                    <a:pt x="720" y="528"/>
                                  </a:lnTo>
                                  <a:lnTo>
                                    <a:pt x="690" y="522"/>
                                  </a:lnTo>
                                  <a:lnTo>
                                    <a:pt x="684" y="516"/>
                                  </a:lnTo>
                                  <a:lnTo>
                                    <a:pt x="684" y="474"/>
                                  </a:lnTo>
                                  <a:lnTo>
                                    <a:pt x="690" y="462"/>
                                  </a:lnTo>
                                  <a:lnTo>
                                    <a:pt x="684" y="456"/>
                                  </a:lnTo>
                                  <a:lnTo>
                                    <a:pt x="672" y="450"/>
                                  </a:lnTo>
                                  <a:lnTo>
                                    <a:pt x="666" y="438"/>
                                  </a:lnTo>
                                  <a:lnTo>
                                    <a:pt x="660" y="432"/>
                                  </a:lnTo>
                                  <a:lnTo>
                                    <a:pt x="660" y="426"/>
                                  </a:lnTo>
                                  <a:lnTo>
                                    <a:pt x="678" y="426"/>
                                  </a:lnTo>
                                  <a:lnTo>
                                    <a:pt x="678" y="396"/>
                                  </a:lnTo>
                                  <a:lnTo>
                                    <a:pt x="672" y="384"/>
                                  </a:lnTo>
                                  <a:lnTo>
                                    <a:pt x="666" y="378"/>
                                  </a:lnTo>
                                  <a:lnTo>
                                    <a:pt x="660" y="366"/>
                                  </a:lnTo>
                                  <a:lnTo>
                                    <a:pt x="660" y="336"/>
                                  </a:lnTo>
                                  <a:lnTo>
                                    <a:pt x="654" y="330"/>
                                  </a:lnTo>
                                  <a:lnTo>
                                    <a:pt x="648" y="318"/>
                                  </a:lnTo>
                                  <a:lnTo>
                                    <a:pt x="624" y="306"/>
                                  </a:lnTo>
                                  <a:lnTo>
                                    <a:pt x="564" y="306"/>
                                  </a:lnTo>
                                  <a:lnTo>
                                    <a:pt x="558" y="300"/>
                                  </a:lnTo>
                                  <a:lnTo>
                                    <a:pt x="546" y="294"/>
                                  </a:lnTo>
                                  <a:lnTo>
                                    <a:pt x="534" y="282"/>
                                  </a:lnTo>
                                  <a:lnTo>
                                    <a:pt x="534" y="276"/>
                                  </a:lnTo>
                                  <a:lnTo>
                                    <a:pt x="510" y="276"/>
                                  </a:lnTo>
                                  <a:lnTo>
                                    <a:pt x="498" y="270"/>
                                  </a:lnTo>
                                  <a:lnTo>
                                    <a:pt x="486" y="258"/>
                                  </a:lnTo>
                                  <a:lnTo>
                                    <a:pt x="474" y="252"/>
                                  </a:lnTo>
                                  <a:lnTo>
                                    <a:pt x="468" y="240"/>
                                  </a:lnTo>
                                  <a:lnTo>
                                    <a:pt x="468" y="234"/>
                                  </a:lnTo>
                                  <a:lnTo>
                                    <a:pt x="456" y="234"/>
                                  </a:lnTo>
                                  <a:lnTo>
                                    <a:pt x="450" y="240"/>
                                  </a:lnTo>
                                  <a:lnTo>
                                    <a:pt x="438" y="240"/>
                                  </a:lnTo>
                                  <a:lnTo>
                                    <a:pt x="426" y="234"/>
                                  </a:lnTo>
                                  <a:lnTo>
                                    <a:pt x="420" y="222"/>
                                  </a:lnTo>
                                  <a:lnTo>
                                    <a:pt x="414" y="228"/>
                                  </a:lnTo>
                                  <a:lnTo>
                                    <a:pt x="384" y="228"/>
                                  </a:lnTo>
                                  <a:lnTo>
                                    <a:pt x="372" y="222"/>
                                  </a:lnTo>
                                  <a:lnTo>
                                    <a:pt x="366" y="216"/>
                                  </a:lnTo>
                                  <a:lnTo>
                                    <a:pt x="366" y="210"/>
                                  </a:lnTo>
                                  <a:lnTo>
                                    <a:pt x="360" y="198"/>
                                  </a:lnTo>
                                  <a:lnTo>
                                    <a:pt x="360" y="192"/>
                                  </a:lnTo>
                                  <a:lnTo>
                                    <a:pt x="354" y="186"/>
                                  </a:lnTo>
                                  <a:lnTo>
                                    <a:pt x="330" y="186"/>
                                  </a:lnTo>
                                  <a:lnTo>
                                    <a:pt x="324" y="156"/>
                                  </a:lnTo>
                                  <a:lnTo>
                                    <a:pt x="318" y="150"/>
                                  </a:lnTo>
                                  <a:lnTo>
                                    <a:pt x="306" y="144"/>
                                  </a:lnTo>
                                  <a:lnTo>
                                    <a:pt x="294" y="132"/>
                                  </a:lnTo>
                                  <a:lnTo>
                                    <a:pt x="294" y="120"/>
                                  </a:lnTo>
                                  <a:lnTo>
                                    <a:pt x="300" y="114"/>
                                  </a:lnTo>
                                  <a:lnTo>
                                    <a:pt x="300" y="96"/>
                                  </a:lnTo>
                                  <a:lnTo>
                                    <a:pt x="294" y="84"/>
                                  </a:lnTo>
                                  <a:lnTo>
                                    <a:pt x="288" y="78"/>
                                  </a:lnTo>
                                  <a:lnTo>
                                    <a:pt x="288" y="48"/>
                                  </a:lnTo>
                                  <a:lnTo>
                                    <a:pt x="294" y="42"/>
                                  </a:lnTo>
                                  <a:lnTo>
                                    <a:pt x="294" y="36"/>
                                  </a:lnTo>
                                  <a:lnTo>
                                    <a:pt x="300" y="30"/>
                                  </a:lnTo>
                                  <a:lnTo>
                                    <a:pt x="300" y="0"/>
                                  </a:lnTo>
                                  <a:lnTo>
                                    <a:pt x="288" y="0"/>
                                  </a:lnTo>
                                  <a:lnTo>
                                    <a:pt x="276" y="6"/>
                                  </a:lnTo>
                                  <a:lnTo>
                                    <a:pt x="276" y="12"/>
                                  </a:lnTo>
                                  <a:lnTo>
                                    <a:pt x="270" y="12"/>
                                  </a:lnTo>
                                  <a:lnTo>
                                    <a:pt x="258" y="0"/>
                                  </a:lnTo>
                                  <a:lnTo>
                                    <a:pt x="246" y="12"/>
                                  </a:lnTo>
                                  <a:lnTo>
                                    <a:pt x="210" y="12"/>
                                  </a:lnTo>
                                  <a:lnTo>
                                    <a:pt x="198" y="18"/>
                                  </a:lnTo>
                                  <a:lnTo>
                                    <a:pt x="192" y="24"/>
                                  </a:lnTo>
                                  <a:lnTo>
                                    <a:pt x="186" y="36"/>
                                  </a:lnTo>
                                  <a:lnTo>
                                    <a:pt x="180" y="42"/>
                                  </a:lnTo>
                                  <a:lnTo>
                                    <a:pt x="180" y="48"/>
                                  </a:lnTo>
                                  <a:lnTo>
                                    <a:pt x="144" y="48"/>
                                  </a:lnTo>
                                  <a:lnTo>
                                    <a:pt x="138" y="78"/>
                                  </a:lnTo>
                                  <a:lnTo>
                                    <a:pt x="102" y="78"/>
                                  </a:lnTo>
                                  <a:lnTo>
                                    <a:pt x="90" y="96"/>
                                  </a:lnTo>
                                  <a:lnTo>
                                    <a:pt x="84" y="102"/>
                                  </a:lnTo>
                                  <a:lnTo>
                                    <a:pt x="60" y="114"/>
                                  </a:lnTo>
                                  <a:lnTo>
                                    <a:pt x="42" y="114"/>
                                  </a:lnTo>
                                  <a:lnTo>
                                    <a:pt x="42" y="108"/>
                                  </a:lnTo>
                                  <a:lnTo>
                                    <a:pt x="36" y="102"/>
                                  </a:lnTo>
                                  <a:lnTo>
                                    <a:pt x="12" y="102"/>
                                  </a:lnTo>
                                  <a:lnTo>
                                    <a:pt x="0" y="96"/>
                                  </a:lnTo>
                                  <a:lnTo>
                                    <a:pt x="0" y="114"/>
                                  </a:lnTo>
                                  <a:lnTo>
                                    <a:pt x="6" y="132"/>
                                  </a:lnTo>
                                  <a:lnTo>
                                    <a:pt x="18" y="144"/>
                                  </a:lnTo>
                                  <a:lnTo>
                                    <a:pt x="30" y="162"/>
                                  </a:lnTo>
                                  <a:lnTo>
                                    <a:pt x="42" y="174"/>
                                  </a:lnTo>
                                  <a:lnTo>
                                    <a:pt x="54" y="192"/>
                                  </a:lnTo>
                                  <a:lnTo>
                                    <a:pt x="66" y="216"/>
                                  </a:lnTo>
                                  <a:lnTo>
                                    <a:pt x="66" y="228"/>
                                  </a:lnTo>
                                  <a:lnTo>
                                    <a:pt x="60" y="234"/>
                                  </a:lnTo>
                                  <a:lnTo>
                                    <a:pt x="54" y="246"/>
                                  </a:lnTo>
                                  <a:lnTo>
                                    <a:pt x="48" y="252"/>
                                  </a:lnTo>
                                  <a:lnTo>
                                    <a:pt x="60" y="300"/>
                                  </a:lnTo>
                                  <a:lnTo>
                                    <a:pt x="42" y="330"/>
                                  </a:lnTo>
                                  <a:lnTo>
                                    <a:pt x="48" y="330"/>
                                  </a:lnTo>
                                  <a:lnTo>
                                    <a:pt x="60" y="342"/>
                                  </a:lnTo>
                                  <a:lnTo>
                                    <a:pt x="66" y="354"/>
                                  </a:lnTo>
                                  <a:lnTo>
                                    <a:pt x="66" y="360"/>
                                  </a:lnTo>
                                  <a:lnTo>
                                    <a:pt x="60" y="372"/>
                                  </a:lnTo>
                                  <a:lnTo>
                                    <a:pt x="48" y="384"/>
                                  </a:lnTo>
                                  <a:lnTo>
                                    <a:pt x="36" y="408"/>
                                  </a:lnTo>
                                  <a:lnTo>
                                    <a:pt x="42" y="426"/>
                                  </a:lnTo>
                                  <a:lnTo>
                                    <a:pt x="48" y="438"/>
                                  </a:lnTo>
                                  <a:lnTo>
                                    <a:pt x="54" y="444"/>
                                  </a:lnTo>
                                  <a:lnTo>
                                    <a:pt x="54" y="450"/>
                                  </a:lnTo>
                                  <a:lnTo>
                                    <a:pt x="42" y="468"/>
                                  </a:lnTo>
                                  <a:lnTo>
                                    <a:pt x="54" y="480"/>
                                  </a:lnTo>
                                  <a:lnTo>
                                    <a:pt x="78" y="498"/>
                                  </a:lnTo>
                                  <a:lnTo>
                                    <a:pt x="78" y="516"/>
                                  </a:lnTo>
                                  <a:lnTo>
                                    <a:pt x="102" y="528"/>
                                  </a:lnTo>
                                  <a:lnTo>
                                    <a:pt x="90" y="558"/>
                                  </a:lnTo>
                                  <a:lnTo>
                                    <a:pt x="78" y="546"/>
                                  </a:lnTo>
                                  <a:lnTo>
                                    <a:pt x="78" y="558"/>
                                  </a:lnTo>
                                  <a:lnTo>
                                    <a:pt x="66" y="582"/>
                                  </a:lnTo>
                                  <a:lnTo>
                                    <a:pt x="54" y="588"/>
                                  </a:lnTo>
                                  <a:lnTo>
                                    <a:pt x="36" y="606"/>
                                  </a:lnTo>
                                  <a:lnTo>
                                    <a:pt x="48" y="630"/>
                                  </a:lnTo>
                                  <a:lnTo>
                                    <a:pt x="42" y="636"/>
                                  </a:lnTo>
                                  <a:lnTo>
                                    <a:pt x="60" y="666"/>
                                  </a:lnTo>
                                  <a:lnTo>
                                    <a:pt x="84" y="666"/>
                                  </a:lnTo>
                                  <a:lnTo>
                                    <a:pt x="96" y="744"/>
                                  </a:lnTo>
                                  <a:lnTo>
                                    <a:pt x="108" y="750"/>
                                  </a:lnTo>
                                  <a:lnTo>
                                    <a:pt x="114" y="750"/>
                                  </a:lnTo>
                                  <a:lnTo>
                                    <a:pt x="138" y="762"/>
                                  </a:lnTo>
                                  <a:lnTo>
                                    <a:pt x="144" y="774"/>
                                  </a:lnTo>
                                  <a:lnTo>
                                    <a:pt x="144" y="780"/>
                                  </a:lnTo>
                                  <a:lnTo>
                                    <a:pt x="138" y="792"/>
                                  </a:lnTo>
                                  <a:lnTo>
                                    <a:pt x="126" y="804"/>
                                  </a:lnTo>
                                  <a:lnTo>
                                    <a:pt x="144" y="822"/>
                                  </a:lnTo>
                                  <a:lnTo>
                                    <a:pt x="138" y="828"/>
                                  </a:lnTo>
                                  <a:lnTo>
                                    <a:pt x="132" y="840"/>
                                  </a:lnTo>
                                  <a:lnTo>
                                    <a:pt x="126" y="846"/>
                                  </a:lnTo>
                                  <a:lnTo>
                                    <a:pt x="126" y="858"/>
                                  </a:lnTo>
                                  <a:lnTo>
                                    <a:pt x="132" y="870"/>
                                  </a:lnTo>
                                  <a:lnTo>
                                    <a:pt x="138" y="876"/>
                                  </a:lnTo>
                                  <a:lnTo>
                                    <a:pt x="138" y="900"/>
                                  </a:lnTo>
                                  <a:lnTo>
                                    <a:pt x="144" y="900"/>
                                  </a:lnTo>
                                  <a:lnTo>
                                    <a:pt x="150" y="906"/>
                                  </a:lnTo>
                                  <a:lnTo>
                                    <a:pt x="162" y="912"/>
                                  </a:lnTo>
                                  <a:lnTo>
                                    <a:pt x="168" y="918"/>
                                  </a:lnTo>
                                  <a:lnTo>
                                    <a:pt x="180" y="924"/>
                                  </a:lnTo>
                                  <a:lnTo>
                                    <a:pt x="186" y="930"/>
                                  </a:lnTo>
                                  <a:lnTo>
                                    <a:pt x="186" y="996"/>
                                  </a:lnTo>
                                  <a:lnTo>
                                    <a:pt x="210" y="1020"/>
                                  </a:lnTo>
                                  <a:lnTo>
                                    <a:pt x="210" y="1044"/>
                                  </a:lnTo>
                                  <a:lnTo>
                                    <a:pt x="216" y="1056"/>
                                  </a:lnTo>
                                  <a:lnTo>
                                    <a:pt x="270" y="1056"/>
                                  </a:lnTo>
                                  <a:lnTo>
                                    <a:pt x="270" y="1026"/>
                                  </a:lnTo>
                                  <a:lnTo>
                                    <a:pt x="282" y="1026"/>
                                  </a:lnTo>
                                  <a:lnTo>
                                    <a:pt x="282" y="1008"/>
                                  </a:lnTo>
                                  <a:lnTo>
                                    <a:pt x="306" y="1002"/>
                                  </a:lnTo>
                                  <a:lnTo>
                                    <a:pt x="318" y="978"/>
                                  </a:lnTo>
                                  <a:lnTo>
                                    <a:pt x="324" y="984"/>
                                  </a:lnTo>
                                  <a:lnTo>
                                    <a:pt x="348" y="996"/>
                                  </a:lnTo>
                                  <a:lnTo>
                                    <a:pt x="360" y="996"/>
                                  </a:lnTo>
                                  <a:lnTo>
                                    <a:pt x="378" y="1002"/>
                                  </a:lnTo>
                                  <a:lnTo>
                                    <a:pt x="432" y="1002"/>
                                  </a:lnTo>
                                  <a:lnTo>
                                    <a:pt x="462" y="1050"/>
                                  </a:lnTo>
                                  <a:lnTo>
                                    <a:pt x="474" y="996"/>
                                  </a:lnTo>
                                  <a:lnTo>
                                    <a:pt x="546" y="990"/>
                                  </a:lnTo>
                                  <a:lnTo>
                                    <a:pt x="582" y="1014"/>
                                  </a:lnTo>
                                  <a:lnTo>
                                    <a:pt x="582" y="996"/>
                                  </a:lnTo>
                                  <a:lnTo>
                                    <a:pt x="594" y="924"/>
                                  </a:lnTo>
                                  <a:lnTo>
                                    <a:pt x="594" y="900"/>
                                  </a:lnTo>
                                  <a:lnTo>
                                    <a:pt x="588" y="894"/>
                                  </a:lnTo>
                                  <a:lnTo>
                                    <a:pt x="588" y="888"/>
                                  </a:lnTo>
                                  <a:lnTo>
                                    <a:pt x="576" y="864"/>
                                  </a:lnTo>
                                  <a:lnTo>
                                    <a:pt x="576" y="852"/>
                                  </a:lnTo>
                                  <a:lnTo>
                                    <a:pt x="582" y="846"/>
                                  </a:lnTo>
                                  <a:lnTo>
                                    <a:pt x="594" y="840"/>
                                  </a:lnTo>
                                  <a:lnTo>
                                    <a:pt x="606" y="828"/>
                                  </a:lnTo>
                                  <a:lnTo>
                                    <a:pt x="612" y="798"/>
                                  </a:lnTo>
                                  <a:lnTo>
                                    <a:pt x="714" y="780"/>
                                  </a:lnTo>
                                  <a:lnTo>
                                    <a:pt x="792" y="768"/>
                                  </a:lnTo>
                                  <a:lnTo>
                                    <a:pt x="846" y="810"/>
                                  </a:lnTo>
                                  <a:lnTo>
                                    <a:pt x="864" y="846"/>
                                  </a:lnTo>
                                  <a:lnTo>
                                    <a:pt x="864" y="840"/>
                                  </a:lnTo>
                                  <a:lnTo>
                                    <a:pt x="870" y="834"/>
                                  </a:lnTo>
                                  <a:lnTo>
                                    <a:pt x="882" y="828"/>
                                  </a:lnTo>
                                  <a:lnTo>
                                    <a:pt x="888" y="822"/>
                                  </a:lnTo>
                                  <a:lnTo>
                                    <a:pt x="876" y="816"/>
                                  </a:lnTo>
                                  <a:lnTo>
                                    <a:pt x="870" y="810"/>
                                  </a:lnTo>
                                  <a:lnTo>
                                    <a:pt x="870" y="786"/>
                                  </a:lnTo>
                                  <a:lnTo>
                                    <a:pt x="876" y="774"/>
                                  </a:lnTo>
                                  <a:lnTo>
                                    <a:pt x="882" y="768"/>
                                  </a:lnTo>
                                  <a:lnTo>
                                    <a:pt x="888" y="756"/>
                                  </a:lnTo>
                                  <a:lnTo>
                                    <a:pt x="882" y="744"/>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62" name="Bhutan" descr="© INSCALE GmbH, 15.06.2010"/>
                            <a:cNvSpPr>
                              <a:spLocks/>
                            </a:cNvSpPr>
                          </a:nvSpPr>
                          <a:spPr bwMode="gray">
                            <a:xfrm>
                              <a:off x="4158" y="1024"/>
                              <a:ext cx="60" cy="34"/>
                            </a:xfrm>
                            <a:custGeom>
                              <a:avLst/>
                              <a:gdLst>
                                <a:gd name="T0" fmla="*/ 2147483647 w 234"/>
                                <a:gd name="T1" fmla="*/ 2147483647 h 132"/>
                                <a:gd name="T2" fmla="*/ 2147483647 w 234"/>
                                <a:gd name="T3" fmla="*/ 2147483647 h 132"/>
                                <a:gd name="T4" fmla="*/ 2147483647 w 234"/>
                                <a:gd name="T5" fmla="*/ 2147483647 h 132"/>
                                <a:gd name="T6" fmla="*/ 2147483647 w 234"/>
                                <a:gd name="T7" fmla="*/ 2147483647 h 132"/>
                                <a:gd name="T8" fmla="*/ 2147483647 w 234"/>
                                <a:gd name="T9" fmla="*/ 2147483647 h 132"/>
                                <a:gd name="T10" fmla="*/ 2147483647 w 234"/>
                                <a:gd name="T11" fmla="*/ 2147483647 h 132"/>
                                <a:gd name="T12" fmla="*/ 2147483647 w 234"/>
                                <a:gd name="T13" fmla="*/ 2147483647 h 132"/>
                                <a:gd name="T14" fmla="*/ 2147483647 w 234"/>
                                <a:gd name="T15" fmla="*/ 2147483647 h 132"/>
                                <a:gd name="T16" fmla="*/ 2147483647 w 234"/>
                                <a:gd name="T17" fmla="*/ 2147483647 h 132"/>
                                <a:gd name="T18" fmla="*/ 2147483647 w 234"/>
                                <a:gd name="T19" fmla="*/ 2147483647 h 132"/>
                                <a:gd name="T20" fmla="*/ 2147483647 w 234"/>
                                <a:gd name="T21" fmla="*/ 2147483647 h 132"/>
                                <a:gd name="T22" fmla="*/ 2147483647 w 234"/>
                                <a:gd name="T23" fmla="*/ 2147483647 h 132"/>
                                <a:gd name="T24" fmla="*/ 2147483647 w 234"/>
                                <a:gd name="T25" fmla="*/ 2147483647 h 132"/>
                                <a:gd name="T26" fmla="*/ 2147483647 w 234"/>
                                <a:gd name="T27" fmla="*/ 2147483647 h 132"/>
                                <a:gd name="T28" fmla="*/ 2147483647 w 234"/>
                                <a:gd name="T29" fmla="*/ 2147483647 h 132"/>
                                <a:gd name="T30" fmla="*/ 2147483647 w 234"/>
                                <a:gd name="T31" fmla="*/ 2147483647 h 132"/>
                                <a:gd name="T32" fmla="*/ 2147483647 w 234"/>
                                <a:gd name="T33" fmla="*/ 2147483647 h 132"/>
                                <a:gd name="T34" fmla="*/ 2147483647 w 234"/>
                                <a:gd name="T35" fmla="*/ 2147483647 h 132"/>
                                <a:gd name="T36" fmla="*/ 2147483647 w 234"/>
                                <a:gd name="T37" fmla="*/ 2147483647 h 132"/>
                                <a:gd name="T38" fmla="*/ 2147483647 w 234"/>
                                <a:gd name="T39" fmla="*/ 2147483647 h 132"/>
                                <a:gd name="T40" fmla="*/ 2147483647 w 234"/>
                                <a:gd name="T41" fmla="*/ 2147483647 h 132"/>
                                <a:gd name="T42" fmla="*/ 2147483647 w 234"/>
                                <a:gd name="T43" fmla="*/ 2147483647 h 132"/>
                                <a:gd name="T44" fmla="*/ 2147483647 w 234"/>
                                <a:gd name="T45" fmla="*/ 2147483647 h 132"/>
                                <a:gd name="T46" fmla="*/ 2147483647 w 234"/>
                                <a:gd name="T47" fmla="*/ 2147483647 h 132"/>
                                <a:gd name="T48" fmla="*/ 2147483647 w 234"/>
                                <a:gd name="T49" fmla="*/ 2147483647 h 132"/>
                                <a:gd name="T50" fmla="*/ 2147483647 w 234"/>
                                <a:gd name="T51" fmla="*/ 2147483647 h 132"/>
                                <a:gd name="T52" fmla="*/ 2147483647 w 234"/>
                                <a:gd name="T53" fmla="*/ 2147483647 h 132"/>
                                <a:gd name="T54" fmla="*/ 2147483647 w 234"/>
                                <a:gd name="T55" fmla="*/ 2147483647 h 132"/>
                                <a:gd name="T56" fmla="*/ 2147483647 w 234"/>
                                <a:gd name="T57" fmla="*/ 2147483647 h 132"/>
                                <a:gd name="T58" fmla="*/ 2147483647 w 234"/>
                                <a:gd name="T59" fmla="*/ 0 h 132"/>
                                <a:gd name="T60" fmla="*/ 2147483647 w 234"/>
                                <a:gd name="T61" fmla="*/ 0 h 132"/>
                                <a:gd name="T62" fmla="*/ 2147483647 w 234"/>
                                <a:gd name="T63" fmla="*/ 2147483647 h 132"/>
                                <a:gd name="T64" fmla="*/ 2147483647 w 234"/>
                                <a:gd name="T65" fmla="*/ 2147483647 h 132"/>
                                <a:gd name="T66" fmla="*/ 2147483647 w 234"/>
                                <a:gd name="T67" fmla="*/ 2147483647 h 132"/>
                                <a:gd name="T68" fmla="*/ 2147483647 w 234"/>
                                <a:gd name="T69" fmla="*/ 2147483647 h 132"/>
                                <a:gd name="T70" fmla="*/ 2147483647 w 234"/>
                                <a:gd name="T71" fmla="*/ 2147483647 h 132"/>
                                <a:gd name="T72" fmla="*/ 2147483647 w 234"/>
                                <a:gd name="T73" fmla="*/ 2147483647 h 132"/>
                                <a:gd name="T74" fmla="*/ 2147483647 w 234"/>
                                <a:gd name="T75" fmla="*/ 2147483647 h 132"/>
                                <a:gd name="T76" fmla="*/ 0 w 234"/>
                                <a:gd name="T77" fmla="*/ 2147483647 h 132"/>
                                <a:gd name="T78" fmla="*/ 0 w 234"/>
                                <a:gd name="T79" fmla="*/ 2147483647 h 132"/>
                                <a:gd name="T80" fmla="*/ 2147483647 w 234"/>
                                <a:gd name="T81" fmla="*/ 2147483647 h 132"/>
                                <a:gd name="T82" fmla="*/ 2147483647 w 234"/>
                                <a:gd name="T83" fmla="*/ 2147483647 h 132"/>
                                <a:gd name="T84" fmla="*/ 2147483647 w 234"/>
                                <a:gd name="T85" fmla="*/ 2147483647 h 132"/>
                                <a:gd name="T86" fmla="*/ 2147483647 w 234"/>
                                <a:gd name="T87" fmla="*/ 2147483647 h 132"/>
                                <a:gd name="T88" fmla="*/ 2147483647 w 234"/>
                                <a:gd name="T89" fmla="*/ 2147483647 h 132"/>
                                <a:gd name="T90" fmla="*/ 2147483647 w 234"/>
                                <a:gd name="T91" fmla="*/ 2147483647 h 132"/>
                                <a:gd name="T92" fmla="*/ 2147483647 w 234"/>
                                <a:gd name="T93" fmla="*/ 2147483647 h 132"/>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w 234"/>
                                <a:gd name="T142" fmla="*/ 0 h 132"/>
                                <a:gd name="T143" fmla="*/ 234 w 234"/>
                                <a:gd name="T144" fmla="*/ 132 h 132"/>
                              </a:gdLst>
                              <a:ahLst/>
                              <a:cxnLst>
                                <a:cxn ang="T94">
                                  <a:pos x="T0" y="T1"/>
                                </a:cxn>
                                <a:cxn ang="T95">
                                  <a:pos x="T2" y="T3"/>
                                </a:cxn>
                                <a:cxn ang="T96">
                                  <a:pos x="T4" y="T5"/>
                                </a:cxn>
                                <a:cxn ang="T97">
                                  <a:pos x="T6" y="T7"/>
                                </a:cxn>
                                <a:cxn ang="T98">
                                  <a:pos x="T8" y="T9"/>
                                </a:cxn>
                                <a:cxn ang="T99">
                                  <a:pos x="T10" y="T11"/>
                                </a:cxn>
                                <a:cxn ang="T100">
                                  <a:pos x="T12" y="T13"/>
                                </a:cxn>
                                <a:cxn ang="T101">
                                  <a:pos x="T14" y="T15"/>
                                </a:cxn>
                                <a:cxn ang="T102">
                                  <a:pos x="T16" y="T17"/>
                                </a:cxn>
                                <a:cxn ang="T103">
                                  <a:pos x="T18" y="T19"/>
                                </a:cxn>
                                <a:cxn ang="T104">
                                  <a:pos x="T20" y="T21"/>
                                </a:cxn>
                                <a:cxn ang="T105">
                                  <a:pos x="T22" y="T23"/>
                                </a:cxn>
                                <a:cxn ang="T106">
                                  <a:pos x="T24" y="T25"/>
                                </a:cxn>
                                <a:cxn ang="T107">
                                  <a:pos x="T26" y="T27"/>
                                </a:cxn>
                                <a:cxn ang="T108">
                                  <a:pos x="T28" y="T29"/>
                                </a:cxn>
                                <a:cxn ang="T109">
                                  <a:pos x="T30" y="T31"/>
                                </a:cxn>
                                <a:cxn ang="T110">
                                  <a:pos x="T32" y="T33"/>
                                </a:cxn>
                                <a:cxn ang="T111">
                                  <a:pos x="T34" y="T35"/>
                                </a:cxn>
                                <a:cxn ang="T112">
                                  <a:pos x="T36" y="T37"/>
                                </a:cxn>
                                <a:cxn ang="T113">
                                  <a:pos x="T38" y="T39"/>
                                </a:cxn>
                                <a:cxn ang="T114">
                                  <a:pos x="T40" y="T41"/>
                                </a:cxn>
                                <a:cxn ang="T115">
                                  <a:pos x="T42" y="T43"/>
                                </a:cxn>
                                <a:cxn ang="T116">
                                  <a:pos x="T44" y="T45"/>
                                </a:cxn>
                                <a:cxn ang="T117">
                                  <a:pos x="T46" y="T47"/>
                                </a:cxn>
                                <a:cxn ang="T118">
                                  <a:pos x="T48" y="T49"/>
                                </a:cxn>
                                <a:cxn ang="T119">
                                  <a:pos x="T50" y="T51"/>
                                </a:cxn>
                                <a:cxn ang="T120">
                                  <a:pos x="T52" y="T53"/>
                                </a:cxn>
                                <a:cxn ang="T121">
                                  <a:pos x="T54" y="T55"/>
                                </a:cxn>
                                <a:cxn ang="T122">
                                  <a:pos x="T56" y="T57"/>
                                </a:cxn>
                                <a:cxn ang="T123">
                                  <a:pos x="T58" y="T59"/>
                                </a:cxn>
                                <a:cxn ang="T124">
                                  <a:pos x="T60" y="T61"/>
                                </a:cxn>
                                <a:cxn ang="T125">
                                  <a:pos x="T62" y="T63"/>
                                </a:cxn>
                                <a:cxn ang="T126">
                                  <a:pos x="T64" y="T65"/>
                                </a:cxn>
                                <a:cxn ang="T127">
                                  <a:pos x="T66" y="T67"/>
                                </a:cxn>
                                <a:cxn ang="T128">
                                  <a:pos x="T68" y="T69"/>
                                </a:cxn>
                                <a:cxn ang="T129">
                                  <a:pos x="T70" y="T71"/>
                                </a:cxn>
                                <a:cxn ang="T130">
                                  <a:pos x="T72" y="T73"/>
                                </a:cxn>
                                <a:cxn ang="T131">
                                  <a:pos x="T74" y="T75"/>
                                </a:cxn>
                                <a:cxn ang="T132">
                                  <a:pos x="T76" y="T77"/>
                                </a:cxn>
                                <a:cxn ang="T133">
                                  <a:pos x="T78" y="T79"/>
                                </a:cxn>
                                <a:cxn ang="T134">
                                  <a:pos x="T80" y="T81"/>
                                </a:cxn>
                                <a:cxn ang="T135">
                                  <a:pos x="T82" y="T83"/>
                                </a:cxn>
                                <a:cxn ang="T136">
                                  <a:pos x="T84" y="T85"/>
                                </a:cxn>
                                <a:cxn ang="T137">
                                  <a:pos x="T86" y="T87"/>
                                </a:cxn>
                                <a:cxn ang="T138">
                                  <a:pos x="T88" y="T89"/>
                                </a:cxn>
                                <a:cxn ang="T139">
                                  <a:pos x="T90" y="T91"/>
                                </a:cxn>
                                <a:cxn ang="T140">
                                  <a:pos x="T92" y="T93"/>
                                </a:cxn>
                              </a:cxnLst>
                              <a:rect l="T141" t="T142" r="T143" b="T144"/>
                              <a:pathLst>
                                <a:path w="234" h="132">
                                  <a:moveTo>
                                    <a:pt x="78" y="132"/>
                                  </a:moveTo>
                                  <a:lnTo>
                                    <a:pt x="90" y="132"/>
                                  </a:lnTo>
                                  <a:lnTo>
                                    <a:pt x="102" y="126"/>
                                  </a:lnTo>
                                  <a:lnTo>
                                    <a:pt x="108" y="120"/>
                                  </a:lnTo>
                                  <a:lnTo>
                                    <a:pt x="126" y="120"/>
                                  </a:lnTo>
                                  <a:lnTo>
                                    <a:pt x="138" y="126"/>
                                  </a:lnTo>
                                  <a:lnTo>
                                    <a:pt x="168" y="126"/>
                                  </a:lnTo>
                                  <a:lnTo>
                                    <a:pt x="180" y="120"/>
                                  </a:lnTo>
                                  <a:lnTo>
                                    <a:pt x="192" y="120"/>
                                  </a:lnTo>
                                  <a:lnTo>
                                    <a:pt x="198" y="126"/>
                                  </a:lnTo>
                                  <a:lnTo>
                                    <a:pt x="210" y="126"/>
                                  </a:lnTo>
                                  <a:lnTo>
                                    <a:pt x="234" y="114"/>
                                  </a:lnTo>
                                  <a:lnTo>
                                    <a:pt x="234" y="108"/>
                                  </a:lnTo>
                                  <a:lnTo>
                                    <a:pt x="222" y="96"/>
                                  </a:lnTo>
                                  <a:lnTo>
                                    <a:pt x="222" y="72"/>
                                  </a:lnTo>
                                  <a:lnTo>
                                    <a:pt x="198" y="72"/>
                                  </a:lnTo>
                                  <a:lnTo>
                                    <a:pt x="192" y="66"/>
                                  </a:lnTo>
                                  <a:lnTo>
                                    <a:pt x="192" y="42"/>
                                  </a:lnTo>
                                  <a:lnTo>
                                    <a:pt x="186" y="30"/>
                                  </a:lnTo>
                                  <a:lnTo>
                                    <a:pt x="174" y="18"/>
                                  </a:lnTo>
                                  <a:lnTo>
                                    <a:pt x="162" y="12"/>
                                  </a:lnTo>
                                  <a:lnTo>
                                    <a:pt x="150" y="12"/>
                                  </a:lnTo>
                                  <a:lnTo>
                                    <a:pt x="138" y="18"/>
                                  </a:lnTo>
                                  <a:lnTo>
                                    <a:pt x="126" y="18"/>
                                  </a:lnTo>
                                  <a:lnTo>
                                    <a:pt x="114" y="24"/>
                                  </a:lnTo>
                                  <a:lnTo>
                                    <a:pt x="108" y="30"/>
                                  </a:lnTo>
                                  <a:lnTo>
                                    <a:pt x="102" y="30"/>
                                  </a:lnTo>
                                  <a:lnTo>
                                    <a:pt x="102" y="6"/>
                                  </a:lnTo>
                                  <a:lnTo>
                                    <a:pt x="78" y="6"/>
                                  </a:lnTo>
                                  <a:lnTo>
                                    <a:pt x="66" y="0"/>
                                  </a:lnTo>
                                  <a:lnTo>
                                    <a:pt x="54" y="0"/>
                                  </a:lnTo>
                                  <a:lnTo>
                                    <a:pt x="48" y="12"/>
                                  </a:lnTo>
                                  <a:lnTo>
                                    <a:pt x="36" y="24"/>
                                  </a:lnTo>
                                  <a:lnTo>
                                    <a:pt x="30" y="36"/>
                                  </a:lnTo>
                                  <a:lnTo>
                                    <a:pt x="18" y="54"/>
                                  </a:lnTo>
                                  <a:lnTo>
                                    <a:pt x="12" y="66"/>
                                  </a:lnTo>
                                  <a:lnTo>
                                    <a:pt x="6" y="72"/>
                                  </a:lnTo>
                                  <a:lnTo>
                                    <a:pt x="6" y="78"/>
                                  </a:lnTo>
                                  <a:lnTo>
                                    <a:pt x="0" y="78"/>
                                  </a:lnTo>
                                  <a:lnTo>
                                    <a:pt x="0" y="90"/>
                                  </a:lnTo>
                                  <a:lnTo>
                                    <a:pt x="18" y="108"/>
                                  </a:lnTo>
                                  <a:lnTo>
                                    <a:pt x="42" y="120"/>
                                  </a:lnTo>
                                  <a:lnTo>
                                    <a:pt x="54" y="120"/>
                                  </a:lnTo>
                                  <a:lnTo>
                                    <a:pt x="54" y="114"/>
                                  </a:lnTo>
                                  <a:lnTo>
                                    <a:pt x="54" y="120"/>
                                  </a:lnTo>
                                  <a:lnTo>
                                    <a:pt x="66" y="132"/>
                                  </a:lnTo>
                                  <a:lnTo>
                                    <a:pt x="78" y="132"/>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63" name="Benin" descr="© INSCALE GmbH, 15.06.2010"/>
                            <a:cNvSpPr>
                              <a:spLocks/>
                            </a:cNvSpPr>
                          </a:nvSpPr>
                          <a:spPr bwMode="gray">
                            <a:xfrm>
                              <a:off x="2602" y="1353"/>
                              <a:ext cx="57" cy="127"/>
                            </a:xfrm>
                            <a:custGeom>
                              <a:avLst/>
                              <a:gdLst>
                                <a:gd name="T0" fmla="*/ 2147483647 w 222"/>
                                <a:gd name="T1" fmla="*/ 2147483647 h 498"/>
                                <a:gd name="T2" fmla="*/ 2147483647 w 222"/>
                                <a:gd name="T3" fmla="*/ 2147483647 h 498"/>
                                <a:gd name="T4" fmla="*/ 2147483647 w 222"/>
                                <a:gd name="T5" fmla="*/ 2147483647 h 498"/>
                                <a:gd name="T6" fmla="*/ 2147483647 w 222"/>
                                <a:gd name="T7" fmla="*/ 2147483647 h 498"/>
                                <a:gd name="T8" fmla="*/ 2147483647 w 222"/>
                                <a:gd name="T9" fmla="*/ 2147483647 h 498"/>
                                <a:gd name="T10" fmla="*/ 2147483647 w 222"/>
                                <a:gd name="T11" fmla="*/ 2147483647 h 498"/>
                                <a:gd name="T12" fmla="*/ 2147483647 w 222"/>
                                <a:gd name="T13" fmla="*/ 2147483647 h 498"/>
                                <a:gd name="T14" fmla="*/ 2147483647 w 222"/>
                                <a:gd name="T15" fmla="*/ 2147483647 h 498"/>
                                <a:gd name="T16" fmla="*/ 2147483647 w 222"/>
                                <a:gd name="T17" fmla="*/ 2147483647 h 498"/>
                                <a:gd name="T18" fmla="*/ 2147483647 w 222"/>
                                <a:gd name="T19" fmla="*/ 2147483647 h 498"/>
                                <a:gd name="T20" fmla="*/ 2147483647 w 222"/>
                                <a:gd name="T21" fmla="*/ 2147483647 h 498"/>
                                <a:gd name="T22" fmla="*/ 2147483647 w 222"/>
                                <a:gd name="T23" fmla="*/ 2147483647 h 498"/>
                                <a:gd name="T24" fmla="*/ 2147483647 w 222"/>
                                <a:gd name="T25" fmla="*/ 2147483647 h 498"/>
                                <a:gd name="T26" fmla="*/ 2147483647 w 222"/>
                                <a:gd name="T27" fmla="*/ 2147483647 h 498"/>
                                <a:gd name="T28" fmla="*/ 2147483647 w 222"/>
                                <a:gd name="T29" fmla="*/ 2147483647 h 498"/>
                                <a:gd name="T30" fmla="*/ 2147483647 w 222"/>
                                <a:gd name="T31" fmla="*/ 2147483647 h 498"/>
                                <a:gd name="T32" fmla="*/ 2147483647 w 222"/>
                                <a:gd name="T33" fmla="*/ 2147483647 h 498"/>
                                <a:gd name="T34" fmla="*/ 2147483647 w 222"/>
                                <a:gd name="T35" fmla="*/ 2147483647 h 498"/>
                                <a:gd name="T36" fmla="*/ 2147483647 w 222"/>
                                <a:gd name="T37" fmla="*/ 2147483647 h 498"/>
                                <a:gd name="T38" fmla="*/ 2147483647 w 222"/>
                                <a:gd name="T39" fmla="*/ 2147483647 h 498"/>
                                <a:gd name="T40" fmla="*/ 2147483647 w 222"/>
                                <a:gd name="T41" fmla="*/ 2147483647 h 498"/>
                                <a:gd name="T42" fmla="*/ 2147483647 w 222"/>
                                <a:gd name="T43" fmla="*/ 2147483647 h 498"/>
                                <a:gd name="T44" fmla="*/ 2147483647 w 222"/>
                                <a:gd name="T45" fmla="*/ 2147483647 h 498"/>
                                <a:gd name="T46" fmla="*/ 0 w 222"/>
                                <a:gd name="T47" fmla="*/ 2147483647 h 498"/>
                                <a:gd name="T48" fmla="*/ 2147483647 w 222"/>
                                <a:gd name="T49" fmla="*/ 2147483647 h 498"/>
                                <a:gd name="T50" fmla="*/ 2147483647 w 222"/>
                                <a:gd name="T51" fmla="*/ 2147483647 h 498"/>
                                <a:gd name="T52" fmla="*/ 2147483647 w 222"/>
                                <a:gd name="T53" fmla="*/ 2147483647 h 498"/>
                                <a:gd name="T54" fmla="*/ 2147483647 w 222"/>
                                <a:gd name="T55" fmla="*/ 2147483647 h 498"/>
                                <a:gd name="T56" fmla="*/ 2147483647 w 222"/>
                                <a:gd name="T57" fmla="*/ 2147483647 h 498"/>
                                <a:gd name="T58" fmla="*/ 2147483647 w 222"/>
                                <a:gd name="T59" fmla="*/ 2147483647 h 498"/>
                                <a:gd name="T60" fmla="*/ 2147483647 w 222"/>
                                <a:gd name="T61" fmla="*/ 2147483647 h 498"/>
                                <a:gd name="T62" fmla="*/ 2147483647 w 222"/>
                                <a:gd name="T63" fmla="*/ 2147483647 h 498"/>
                                <a:gd name="T64" fmla="*/ 2147483647 w 222"/>
                                <a:gd name="T65" fmla="*/ 2147483647 h 498"/>
                                <a:gd name="T66" fmla="*/ 2147483647 w 222"/>
                                <a:gd name="T67" fmla="*/ 2147483647 h 498"/>
                                <a:gd name="T68" fmla="*/ 2147483647 w 222"/>
                                <a:gd name="T69" fmla="*/ 2147483647 h 498"/>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w 222"/>
                                <a:gd name="T106" fmla="*/ 0 h 498"/>
                                <a:gd name="T107" fmla="*/ 222 w 222"/>
                                <a:gd name="T108" fmla="*/ 498 h 498"/>
                              </a:gdLst>
                              <a:ahLst/>
                              <a:cxnLst>
                                <a:cxn ang="T70">
                                  <a:pos x="T0" y="T1"/>
                                </a:cxn>
                                <a:cxn ang="T71">
                                  <a:pos x="T2" y="T3"/>
                                </a:cxn>
                                <a:cxn ang="T72">
                                  <a:pos x="T4" y="T5"/>
                                </a:cxn>
                                <a:cxn ang="T73">
                                  <a:pos x="T6" y="T7"/>
                                </a:cxn>
                                <a:cxn ang="T74">
                                  <a:pos x="T8" y="T9"/>
                                </a:cxn>
                                <a:cxn ang="T75">
                                  <a:pos x="T10" y="T11"/>
                                </a:cxn>
                                <a:cxn ang="T76">
                                  <a:pos x="T12" y="T13"/>
                                </a:cxn>
                                <a:cxn ang="T77">
                                  <a:pos x="T14" y="T15"/>
                                </a:cxn>
                                <a:cxn ang="T78">
                                  <a:pos x="T16" y="T17"/>
                                </a:cxn>
                                <a:cxn ang="T79">
                                  <a:pos x="T18" y="T19"/>
                                </a:cxn>
                                <a:cxn ang="T80">
                                  <a:pos x="T20" y="T21"/>
                                </a:cxn>
                                <a:cxn ang="T81">
                                  <a:pos x="T22" y="T23"/>
                                </a:cxn>
                                <a:cxn ang="T82">
                                  <a:pos x="T24" y="T25"/>
                                </a:cxn>
                                <a:cxn ang="T83">
                                  <a:pos x="T26" y="T27"/>
                                </a:cxn>
                                <a:cxn ang="T84">
                                  <a:pos x="T28" y="T29"/>
                                </a:cxn>
                                <a:cxn ang="T85">
                                  <a:pos x="T30" y="T31"/>
                                </a:cxn>
                                <a:cxn ang="T86">
                                  <a:pos x="T32" y="T33"/>
                                </a:cxn>
                                <a:cxn ang="T87">
                                  <a:pos x="T34" y="T35"/>
                                </a:cxn>
                                <a:cxn ang="T88">
                                  <a:pos x="T36" y="T37"/>
                                </a:cxn>
                                <a:cxn ang="T89">
                                  <a:pos x="T38" y="T39"/>
                                </a:cxn>
                                <a:cxn ang="T90">
                                  <a:pos x="T40" y="T41"/>
                                </a:cxn>
                                <a:cxn ang="T91">
                                  <a:pos x="T42" y="T43"/>
                                </a:cxn>
                                <a:cxn ang="T92">
                                  <a:pos x="T44" y="T45"/>
                                </a:cxn>
                                <a:cxn ang="T93">
                                  <a:pos x="T46" y="T47"/>
                                </a:cxn>
                                <a:cxn ang="T94">
                                  <a:pos x="T48" y="T49"/>
                                </a:cxn>
                                <a:cxn ang="T95">
                                  <a:pos x="T50" y="T51"/>
                                </a:cxn>
                                <a:cxn ang="T96">
                                  <a:pos x="T52" y="T53"/>
                                </a:cxn>
                                <a:cxn ang="T97">
                                  <a:pos x="T54" y="T55"/>
                                </a:cxn>
                                <a:cxn ang="T98">
                                  <a:pos x="T56" y="T57"/>
                                </a:cxn>
                                <a:cxn ang="T99">
                                  <a:pos x="T58" y="T59"/>
                                </a:cxn>
                                <a:cxn ang="T100">
                                  <a:pos x="T60" y="T61"/>
                                </a:cxn>
                                <a:cxn ang="T101">
                                  <a:pos x="T62" y="T63"/>
                                </a:cxn>
                                <a:cxn ang="T102">
                                  <a:pos x="T64" y="T65"/>
                                </a:cxn>
                                <a:cxn ang="T103">
                                  <a:pos x="T66" y="T67"/>
                                </a:cxn>
                                <a:cxn ang="T104">
                                  <a:pos x="T68" y="T69"/>
                                </a:cxn>
                              </a:cxnLst>
                              <a:rect l="T105" t="T106" r="T107" b="T108"/>
                              <a:pathLst>
                                <a:path w="222" h="498">
                                  <a:moveTo>
                                    <a:pt x="138" y="372"/>
                                  </a:moveTo>
                                  <a:lnTo>
                                    <a:pt x="144" y="342"/>
                                  </a:lnTo>
                                  <a:lnTo>
                                    <a:pt x="138" y="306"/>
                                  </a:lnTo>
                                  <a:lnTo>
                                    <a:pt x="144" y="276"/>
                                  </a:lnTo>
                                  <a:lnTo>
                                    <a:pt x="162" y="276"/>
                                  </a:lnTo>
                                  <a:lnTo>
                                    <a:pt x="174" y="252"/>
                                  </a:lnTo>
                                  <a:lnTo>
                                    <a:pt x="174" y="222"/>
                                  </a:lnTo>
                                  <a:lnTo>
                                    <a:pt x="180" y="216"/>
                                  </a:lnTo>
                                  <a:lnTo>
                                    <a:pt x="186" y="204"/>
                                  </a:lnTo>
                                  <a:lnTo>
                                    <a:pt x="198" y="198"/>
                                  </a:lnTo>
                                  <a:lnTo>
                                    <a:pt x="198" y="156"/>
                                  </a:lnTo>
                                  <a:lnTo>
                                    <a:pt x="210" y="150"/>
                                  </a:lnTo>
                                  <a:lnTo>
                                    <a:pt x="216" y="150"/>
                                  </a:lnTo>
                                  <a:lnTo>
                                    <a:pt x="222" y="144"/>
                                  </a:lnTo>
                                  <a:lnTo>
                                    <a:pt x="222" y="132"/>
                                  </a:lnTo>
                                  <a:lnTo>
                                    <a:pt x="216" y="126"/>
                                  </a:lnTo>
                                  <a:lnTo>
                                    <a:pt x="216" y="114"/>
                                  </a:lnTo>
                                  <a:lnTo>
                                    <a:pt x="210" y="102"/>
                                  </a:lnTo>
                                  <a:lnTo>
                                    <a:pt x="204" y="96"/>
                                  </a:lnTo>
                                  <a:lnTo>
                                    <a:pt x="192" y="72"/>
                                  </a:lnTo>
                                  <a:lnTo>
                                    <a:pt x="198" y="66"/>
                                  </a:lnTo>
                                  <a:lnTo>
                                    <a:pt x="198" y="60"/>
                                  </a:lnTo>
                                  <a:lnTo>
                                    <a:pt x="204" y="48"/>
                                  </a:lnTo>
                                  <a:lnTo>
                                    <a:pt x="198" y="42"/>
                                  </a:lnTo>
                                  <a:lnTo>
                                    <a:pt x="186" y="36"/>
                                  </a:lnTo>
                                  <a:lnTo>
                                    <a:pt x="180" y="36"/>
                                  </a:lnTo>
                                  <a:lnTo>
                                    <a:pt x="174" y="30"/>
                                  </a:lnTo>
                                  <a:lnTo>
                                    <a:pt x="168" y="30"/>
                                  </a:lnTo>
                                  <a:lnTo>
                                    <a:pt x="162" y="24"/>
                                  </a:lnTo>
                                  <a:lnTo>
                                    <a:pt x="156" y="12"/>
                                  </a:lnTo>
                                  <a:lnTo>
                                    <a:pt x="144" y="0"/>
                                  </a:lnTo>
                                  <a:lnTo>
                                    <a:pt x="114" y="12"/>
                                  </a:lnTo>
                                  <a:lnTo>
                                    <a:pt x="114" y="36"/>
                                  </a:lnTo>
                                  <a:lnTo>
                                    <a:pt x="120" y="36"/>
                                  </a:lnTo>
                                  <a:lnTo>
                                    <a:pt x="114" y="42"/>
                                  </a:lnTo>
                                  <a:lnTo>
                                    <a:pt x="108" y="60"/>
                                  </a:lnTo>
                                  <a:lnTo>
                                    <a:pt x="96" y="60"/>
                                  </a:lnTo>
                                  <a:lnTo>
                                    <a:pt x="90" y="66"/>
                                  </a:lnTo>
                                  <a:lnTo>
                                    <a:pt x="84" y="66"/>
                                  </a:lnTo>
                                  <a:lnTo>
                                    <a:pt x="84" y="78"/>
                                  </a:lnTo>
                                  <a:lnTo>
                                    <a:pt x="78" y="72"/>
                                  </a:lnTo>
                                  <a:lnTo>
                                    <a:pt x="48" y="72"/>
                                  </a:lnTo>
                                  <a:lnTo>
                                    <a:pt x="30" y="90"/>
                                  </a:lnTo>
                                  <a:lnTo>
                                    <a:pt x="24" y="102"/>
                                  </a:lnTo>
                                  <a:lnTo>
                                    <a:pt x="12" y="102"/>
                                  </a:lnTo>
                                  <a:lnTo>
                                    <a:pt x="6" y="114"/>
                                  </a:lnTo>
                                  <a:lnTo>
                                    <a:pt x="0" y="132"/>
                                  </a:lnTo>
                                  <a:lnTo>
                                    <a:pt x="0" y="162"/>
                                  </a:lnTo>
                                  <a:lnTo>
                                    <a:pt x="12" y="168"/>
                                  </a:lnTo>
                                  <a:lnTo>
                                    <a:pt x="42" y="198"/>
                                  </a:lnTo>
                                  <a:lnTo>
                                    <a:pt x="42" y="240"/>
                                  </a:lnTo>
                                  <a:lnTo>
                                    <a:pt x="54" y="252"/>
                                  </a:lnTo>
                                  <a:lnTo>
                                    <a:pt x="60" y="264"/>
                                  </a:lnTo>
                                  <a:lnTo>
                                    <a:pt x="60" y="294"/>
                                  </a:lnTo>
                                  <a:lnTo>
                                    <a:pt x="66" y="306"/>
                                  </a:lnTo>
                                  <a:lnTo>
                                    <a:pt x="54" y="318"/>
                                  </a:lnTo>
                                  <a:lnTo>
                                    <a:pt x="54" y="378"/>
                                  </a:lnTo>
                                  <a:lnTo>
                                    <a:pt x="66" y="390"/>
                                  </a:lnTo>
                                  <a:lnTo>
                                    <a:pt x="54" y="396"/>
                                  </a:lnTo>
                                  <a:lnTo>
                                    <a:pt x="60" y="462"/>
                                  </a:lnTo>
                                  <a:lnTo>
                                    <a:pt x="60" y="468"/>
                                  </a:lnTo>
                                  <a:lnTo>
                                    <a:pt x="72" y="480"/>
                                  </a:lnTo>
                                  <a:lnTo>
                                    <a:pt x="72" y="492"/>
                                  </a:lnTo>
                                  <a:lnTo>
                                    <a:pt x="84" y="492"/>
                                  </a:lnTo>
                                  <a:lnTo>
                                    <a:pt x="96" y="498"/>
                                  </a:lnTo>
                                  <a:lnTo>
                                    <a:pt x="108" y="498"/>
                                  </a:lnTo>
                                  <a:lnTo>
                                    <a:pt x="120" y="474"/>
                                  </a:lnTo>
                                  <a:lnTo>
                                    <a:pt x="126" y="480"/>
                                  </a:lnTo>
                                  <a:lnTo>
                                    <a:pt x="138" y="486"/>
                                  </a:lnTo>
                                  <a:lnTo>
                                    <a:pt x="138" y="372"/>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64" name="Belize" descr="© INSCALE GmbH, 15.06.2010"/>
                            <a:cNvSpPr>
                              <a:spLocks/>
                            </a:cNvSpPr>
                          </a:nvSpPr>
                          <a:spPr bwMode="gray">
                            <a:xfrm>
                              <a:off x="982" y="1227"/>
                              <a:ext cx="28" cy="54"/>
                            </a:xfrm>
                            <a:custGeom>
                              <a:avLst/>
                              <a:gdLst>
                                <a:gd name="T0" fmla="*/ 2147483647 w 108"/>
                                <a:gd name="T1" fmla="*/ 2147483647 h 210"/>
                                <a:gd name="T2" fmla="*/ 2147483647 w 108"/>
                                <a:gd name="T3" fmla="*/ 2147483647 h 210"/>
                                <a:gd name="T4" fmla="*/ 2147483647 w 108"/>
                                <a:gd name="T5" fmla="*/ 2147483647 h 210"/>
                                <a:gd name="T6" fmla="*/ 2147483647 w 108"/>
                                <a:gd name="T7" fmla="*/ 2147483647 h 210"/>
                                <a:gd name="T8" fmla="*/ 2147483647 w 108"/>
                                <a:gd name="T9" fmla="*/ 2147483647 h 210"/>
                                <a:gd name="T10" fmla="*/ 2147483647 w 108"/>
                                <a:gd name="T11" fmla="*/ 0 h 210"/>
                                <a:gd name="T12" fmla="*/ 2147483647 w 108"/>
                                <a:gd name="T13" fmla="*/ 2147483647 h 210"/>
                                <a:gd name="T14" fmla="*/ 2147483647 w 108"/>
                                <a:gd name="T15" fmla="*/ 2147483647 h 210"/>
                                <a:gd name="T16" fmla="*/ 2147483647 w 108"/>
                                <a:gd name="T17" fmla="*/ 2147483647 h 210"/>
                                <a:gd name="T18" fmla="*/ 2147483647 w 108"/>
                                <a:gd name="T19" fmla="*/ 2147483647 h 210"/>
                                <a:gd name="T20" fmla="*/ 2147483647 w 108"/>
                                <a:gd name="T21" fmla="*/ 2147483647 h 210"/>
                                <a:gd name="T22" fmla="*/ 2147483647 w 108"/>
                                <a:gd name="T23" fmla="*/ 2147483647 h 210"/>
                                <a:gd name="T24" fmla="*/ 2147483647 w 108"/>
                                <a:gd name="T25" fmla="*/ 2147483647 h 210"/>
                                <a:gd name="T26" fmla="*/ 2147483647 w 108"/>
                                <a:gd name="T27" fmla="*/ 2147483647 h 210"/>
                                <a:gd name="T28" fmla="*/ 2147483647 w 108"/>
                                <a:gd name="T29" fmla="*/ 2147483647 h 210"/>
                                <a:gd name="T30" fmla="*/ 2147483647 w 108"/>
                                <a:gd name="T31" fmla="*/ 2147483647 h 210"/>
                                <a:gd name="T32" fmla="*/ 2147483647 w 108"/>
                                <a:gd name="T33" fmla="*/ 2147483647 h 210"/>
                                <a:gd name="T34" fmla="*/ 2147483647 w 108"/>
                                <a:gd name="T35" fmla="*/ 2147483647 h 210"/>
                                <a:gd name="T36" fmla="*/ 0 w 108"/>
                                <a:gd name="T37" fmla="*/ 2147483647 h 210"/>
                                <a:gd name="T38" fmla="*/ 2147483647 w 108"/>
                                <a:gd name="T39" fmla="*/ 2147483647 h 210"/>
                                <a:gd name="T40" fmla="*/ 2147483647 w 108"/>
                                <a:gd name="T41" fmla="*/ 2147483647 h 210"/>
                                <a:gd name="T42" fmla="*/ 2147483647 w 108"/>
                                <a:gd name="T43" fmla="*/ 2147483647 h 210"/>
                                <a:gd name="T44" fmla="*/ 2147483647 w 108"/>
                                <a:gd name="T45" fmla="*/ 2147483647 h 210"/>
                                <a:gd name="T46" fmla="*/ 2147483647 w 108"/>
                                <a:gd name="T47" fmla="*/ 2147483647 h 210"/>
                                <a:gd name="T48" fmla="*/ 2147483647 w 108"/>
                                <a:gd name="T49" fmla="*/ 2147483647 h 210"/>
                                <a:gd name="T50" fmla="*/ 2147483647 w 108"/>
                                <a:gd name="T51" fmla="*/ 2147483647 h 210"/>
                                <a:gd name="T52" fmla="*/ 2147483647 w 108"/>
                                <a:gd name="T53" fmla="*/ 2147483647 h 210"/>
                                <a:gd name="T54" fmla="*/ 2147483647 w 108"/>
                                <a:gd name="T55" fmla="*/ 2147483647 h 210"/>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w 108"/>
                                <a:gd name="T85" fmla="*/ 0 h 210"/>
                                <a:gd name="T86" fmla="*/ 108 w 108"/>
                                <a:gd name="T87" fmla="*/ 210 h 210"/>
                              </a:gdLst>
                              <a:ahLst/>
                              <a:cxnLst>
                                <a:cxn ang="T56">
                                  <a:pos x="T0" y="T1"/>
                                </a:cxn>
                                <a:cxn ang="T57">
                                  <a:pos x="T2" y="T3"/>
                                </a:cxn>
                                <a:cxn ang="T58">
                                  <a:pos x="T4" y="T5"/>
                                </a:cxn>
                                <a:cxn ang="T59">
                                  <a:pos x="T6" y="T7"/>
                                </a:cxn>
                                <a:cxn ang="T60">
                                  <a:pos x="T8" y="T9"/>
                                </a:cxn>
                                <a:cxn ang="T61">
                                  <a:pos x="T10" y="T11"/>
                                </a:cxn>
                                <a:cxn ang="T62">
                                  <a:pos x="T12" y="T13"/>
                                </a:cxn>
                                <a:cxn ang="T63">
                                  <a:pos x="T14" y="T15"/>
                                </a:cxn>
                                <a:cxn ang="T64">
                                  <a:pos x="T16" y="T17"/>
                                </a:cxn>
                                <a:cxn ang="T65">
                                  <a:pos x="T18" y="T19"/>
                                </a:cxn>
                                <a:cxn ang="T66">
                                  <a:pos x="T20" y="T21"/>
                                </a:cxn>
                                <a:cxn ang="T67">
                                  <a:pos x="T22" y="T23"/>
                                </a:cxn>
                                <a:cxn ang="T68">
                                  <a:pos x="T24" y="T25"/>
                                </a:cxn>
                                <a:cxn ang="T69">
                                  <a:pos x="T26" y="T27"/>
                                </a:cxn>
                                <a:cxn ang="T70">
                                  <a:pos x="T28" y="T29"/>
                                </a:cxn>
                                <a:cxn ang="T71">
                                  <a:pos x="T30" y="T31"/>
                                </a:cxn>
                                <a:cxn ang="T72">
                                  <a:pos x="T32" y="T33"/>
                                </a:cxn>
                                <a:cxn ang="T73">
                                  <a:pos x="T34" y="T35"/>
                                </a:cxn>
                                <a:cxn ang="T74">
                                  <a:pos x="T36" y="T37"/>
                                </a:cxn>
                                <a:cxn ang="T75">
                                  <a:pos x="T38" y="T39"/>
                                </a:cxn>
                                <a:cxn ang="T76">
                                  <a:pos x="T40" y="T41"/>
                                </a:cxn>
                                <a:cxn ang="T77">
                                  <a:pos x="T42" y="T43"/>
                                </a:cxn>
                                <a:cxn ang="T78">
                                  <a:pos x="T44" y="T45"/>
                                </a:cxn>
                                <a:cxn ang="T79">
                                  <a:pos x="T46" y="T47"/>
                                </a:cxn>
                                <a:cxn ang="T80">
                                  <a:pos x="T48" y="T49"/>
                                </a:cxn>
                                <a:cxn ang="T81">
                                  <a:pos x="T50" y="T51"/>
                                </a:cxn>
                                <a:cxn ang="T82">
                                  <a:pos x="T52" y="T53"/>
                                </a:cxn>
                                <a:cxn ang="T83">
                                  <a:pos x="T54" y="T55"/>
                                </a:cxn>
                              </a:cxnLst>
                              <a:rect l="T84" t="T85" r="T86" b="T87"/>
                              <a:pathLst>
                                <a:path w="108" h="210">
                                  <a:moveTo>
                                    <a:pt x="108" y="30"/>
                                  </a:moveTo>
                                  <a:lnTo>
                                    <a:pt x="108" y="24"/>
                                  </a:lnTo>
                                  <a:lnTo>
                                    <a:pt x="102" y="24"/>
                                  </a:lnTo>
                                  <a:lnTo>
                                    <a:pt x="90" y="18"/>
                                  </a:lnTo>
                                  <a:lnTo>
                                    <a:pt x="84" y="12"/>
                                  </a:lnTo>
                                  <a:lnTo>
                                    <a:pt x="78" y="0"/>
                                  </a:lnTo>
                                  <a:lnTo>
                                    <a:pt x="78" y="6"/>
                                  </a:lnTo>
                                  <a:lnTo>
                                    <a:pt x="72" y="12"/>
                                  </a:lnTo>
                                  <a:lnTo>
                                    <a:pt x="72" y="24"/>
                                  </a:lnTo>
                                  <a:lnTo>
                                    <a:pt x="66" y="36"/>
                                  </a:lnTo>
                                  <a:lnTo>
                                    <a:pt x="54" y="42"/>
                                  </a:lnTo>
                                  <a:lnTo>
                                    <a:pt x="48" y="48"/>
                                  </a:lnTo>
                                  <a:lnTo>
                                    <a:pt x="42" y="48"/>
                                  </a:lnTo>
                                  <a:lnTo>
                                    <a:pt x="42" y="42"/>
                                  </a:lnTo>
                                  <a:lnTo>
                                    <a:pt x="36" y="36"/>
                                  </a:lnTo>
                                  <a:lnTo>
                                    <a:pt x="30" y="36"/>
                                  </a:lnTo>
                                  <a:lnTo>
                                    <a:pt x="30" y="42"/>
                                  </a:lnTo>
                                  <a:lnTo>
                                    <a:pt x="24" y="54"/>
                                  </a:lnTo>
                                  <a:lnTo>
                                    <a:pt x="0" y="210"/>
                                  </a:lnTo>
                                  <a:lnTo>
                                    <a:pt x="30" y="210"/>
                                  </a:lnTo>
                                  <a:lnTo>
                                    <a:pt x="42" y="168"/>
                                  </a:lnTo>
                                  <a:lnTo>
                                    <a:pt x="60" y="174"/>
                                  </a:lnTo>
                                  <a:lnTo>
                                    <a:pt x="84" y="150"/>
                                  </a:lnTo>
                                  <a:lnTo>
                                    <a:pt x="84" y="90"/>
                                  </a:lnTo>
                                  <a:lnTo>
                                    <a:pt x="90" y="78"/>
                                  </a:lnTo>
                                  <a:lnTo>
                                    <a:pt x="96" y="60"/>
                                  </a:lnTo>
                                  <a:lnTo>
                                    <a:pt x="108" y="36"/>
                                  </a:lnTo>
                                  <a:lnTo>
                                    <a:pt x="108" y="30"/>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65" name="Belgium" descr="© INSCALE GmbH, 15.06.2010"/>
                            <a:cNvSpPr>
                              <a:spLocks/>
                            </a:cNvSpPr>
                          </a:nvSpPr>
                          <a:spPr bwMode="gray">
                            <a:xfrm>
                              <a:off x="2656" y="553"/>
                              <a:ext cx="57" cy="39"/>
                            </a:xfrm>
                            <a:custGeom>
                              <a:avLst/>
                              <a:gdLst>
                                <a:gd name="T0" fmla="*/ 0 w 222"/>
                                <a:gd name="T1" fmla="*/ 2147483647 h 150"/>
                                <a:gd name="T2" fmla="*/ 2147483647 w 222"/>
                                <a:gd name="T3" fmla="*/ 2147483647 h 150"/>
                                <a:gd name="T4" fmla="*/ 2147483647 w 222"/>
                                <a:gd name="T5" fmla="*/ 2147483647 h 150"/>
                                <a:gd name="T6" fmla="*/ 2147483647 w 222"/>
                                <a:gd name="T7" fmla="*/ 2147483647 h 150"/>
                                <a:gd name="T8" fmla="*/ 2147483647 w 222"/>
                                <a:gd name="T9" fmla="*/ 2147483647 h 150"/>
                                <a:gd name="T10" fmla="*/ 2147483647 w 222"/>
                                <a:gd name="T11" fmla="*/ 2147483647 h 150"/>
                                <a:gd name="T12" fmla="*/ 2147483647 w 222"/>
                                <a:gd name="T13" fmla="*/ 2147483647 h 150"/>
                                <a:gd name="T14" fmla="*/ 2147483647 w 222"/>
                                <a:gd name="T15" fmla="*/ 2147483647 h 150"/>
                                <a:gd name="T16" fmla="*/ 2147483647 w 222"/>
                                <a:gd name="T17" fmla="*/ 2147483647 h 150"/>
                                <a:gd name="T18" fmla="*/ 2147483647 w 222"/>
                                <a:gd name="T19" fmla="*/ 2147483647 h 150"/>
                                <a:gd name="T20" fmla="*/ 2147483647 w 222"/>
                                <a:gd name="T21" fmla="*/ 2147483647 h 150"/>
                                <a:gd name="T22" fmla="*/ 2147483647 w 222"/>
                                <a:gd name="T23" fmla="*/ 2147483647 h 150"/>
                                <a:gd name="T24" fmla="*/ 2147483647 w 222"/>
                                <a:gd name="T25" fmla="*/ 2147483647 h 150"/>
                                <a:gd name="T26" fmla="*/ 2147483647 w 222"/>
                                <a:gd name="T27" fmla="*/ 2147483647 h 150"/>
                                <a:gd name="T28" fmla="*/ 2147483647 w 222"/>
                                <a:gd name="T29" fmla="*/ 2147483647 h 150"/>
                                <a:gd name="T30" fmla="*/ 2147483647 w 222"/>
                                <a:gd name="T31" fmla="*/ 2147483647 h 150"/>
                                <a:gd name="T32" fmla="*/ 2147483647 w 222"/>
                                <a:gd name="T33" fmla="*/ 2147483647 h 150"/>
                                <a:gd name="T34" fmla="*/ 2147483647 w 222"/>
                                <a:gd name="T35" fmla="*/ 2147483647 h 150"/>
                                <a:gd name="T36" fmla="*/ 2147483647 w 222"/>
                                <a:gd name="T37" fmla="*/ 2147483647 h 150"/>
                                <a:gd name="T38" fmla="*/ 2147483647 w 222"/>
                                <a:gd name="T39" fmla="*/ 2147483647 h 150"/>
                                <a:gd name="T40" fmla="*/ 2147483647 w 222"/>
                                <a:gd name="T41" fmla="*/ 2147483647 h 150"/>
                                <a:gd name="T42" fmla="*/ 2147483647 w 222"/>
                                <a:gd name="T43" fmla="*/ 2147483647 h 150"/>
                                <a:gd name="T44" fmla="*/ 2147483647 w 222"/>
                                <a:gd name="T45" fmla="*/ 2147483647 h 150"/>
                                <a:gd name="T46" fmla="*/ 2147483647 w 222"/>
                                <a:gd name="T47" fmla="*/ 2147483647 h 150"/>
                                <a:gd name="T48" fmla="*/ 2147483647 w 222"/>
                                <a:gd name="T49" fmla="*/ 2147483647 h 150"/>
                                <a:gd name="T50" fmla="*/ 2147483647 w 222"/>
                                <a:gd name="T51" fmla="*/ 2147483647 h 150"/>
                                <a:gd name="T52" fmla="*/ 2147483647 w 222"/>
                                <a:gd name="T53" fmla="*/ 2147483647 h 150"/>
                                <a:gd name="T54" fmla="*/ 2147483647 w 222"/>
                                <a:gd name="T55" fmla="*/ 2147483647 h 150"/>
                                <a:gd name="T56" fmla="*/ 2147483647 w 222"/>
                                <a:gd name="T57" fmla="*/ 2147483647 h 150"/>
                                <a:gd name="T58" fmla="*/ 2147483647 w 222"/>
                                <a:gd name="T59" fmla="*/ 2147483647 h 150"/>
                                <a:gd name="T60" fmla="*/ 2147483647 w 222"/>
                                <a:gd name="T61" fmla="*/ 2147483647 h 150"/>
                                <a:gd name="T62" fmla="*/ 2147483647 w 222"/>
                                <a:gd name="T63" fmla="*/ 2147483647 h 150"/>
                                <a:gd name="T64" fmla="*/ 2147483647 w 222"/>
                                <a:gd name="T65" fmla="*/ 2147483647 h 150"/>
                                <a:gd name="T66" fmla="*/ 2147483647 w 222"/>
                                <a:gd name="T67" fmla="*/ 2147483647 h 150"/>
                                <a:gd name="T68" fmla="*/ 2147483647 w 222"/>
                                <a:gd name="T69" fmla="*/ 2147483647 h 150"/>
                                <a:gd name="T70" fmla="*/ 2147483647 w 222"/>
                                <a:gd name="T71" fmla="*/ 2147483647 h 150"/>
                                <a:gd name="T72" fmla="*/ 2147483647 w 222"/>
                                <a:gd name="T73" fmla="*/ 2147483647 h 150"/>
                                <a:gd name="T74" fmla="*/ 2147483647 w 222"/>
                                <a:gd name="T75" fmla="*/ 2147483647 h 150"/>
                                <a:gd name="T76" fmla="*/ 2147483647 w 222"/>
                                <a:gd name="T77" fmla="*/ 2147483647 h 150"/>
                                <a:gd name="T78" fmla="*/ 2147483647 w 222"/>
                                <a:gd name="T79" fmla="*/ 2147483647 h 150"/>
                                <a:gd name="T80" fmla="*/ 2147483647 w 222"/>
                                <a:gd name="T81" fmla="*/ 0 h 150"/>
                                <a:gd name="T82" fmla="*/ 2147483647 w 222"/>
                                <a:gd name="T83" fmla="*/ 0 h 150"/>
                                <a:gd name="T84" fmla="*/ 2147483647 w 222"/>
                                <a:gd name="T85" fmla="*/ 2147483647 h 150"/>
                                <a:gd name="T86" fmla="*/ 2147483647 w 222"/>
                                <a:gd name="T87" fmla="*/ 0 h 150"/>
                                <a:gd name="T88" fmla="*/ 2147483647 w 222"/>
                                <a:gd name="T89" fmla="*/ 2147483647 h 150"/>
                                <a:gd name="T90" fmla="*/ 2147483647 w 222"/>
                                <a:gd name="T91" fmla="*/ 2147483647 h 150"/>
                                <a:gd name="T92" fmla="*/ 2147483647 w 222"/>
                                <a:gd name="T93" fmla="*/ 2147483647 h 150"/>
                                <a:gd name="T94" fmla="*/ 2147483647 w 222"/>
                                <a:gd name="T95" fmla="*/ 2147483647 h 150"/>
                                <a:gd name="T96" fmla="*/ 2147483647 w 222"/>
                                <a:gd name="T97" fmla="*/ 2147483647 h 150"/>
                                <a:gd name="T98" fmla="*/ 2147483647 w 222"/>
                                <a:gd name="T99" fmla="*/ 2147483647 h 150"/>
                                <a:gd name="T100" fmla="*/ 2147483647 w 222"/>
                                <a:gd name="T101" fmla="*/ 2147483647 h 150"/>
                                <a:gd name="T102" fmla="*/ 0 w 222"/>
                                <a:gd name="T103" fmla="*/ 2147483647 h 150"/>
                                <a:gd name="T104" fmla="*/ 0 w 222"/>
                                <a:gd name="T105" fmla="*/ 2147483647 h 150"/>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w 222"/>
                                <a:gd name="T160" fmla="*/ 0 h 150"/>
                                <a:gd name="T161" fmla="*/ 222 w 222"/>
                                <a:gd name="T162" fmla="*/ 150 h 150"/>
                              </a:gdLst>
                              <a:ahLst/>
                              <a:cxnLst>
                                <a:cxn ang="T106">
                                  <a:pos x="T0" y="T1"/>
                                </a:cxn>
                                <a:cxn ang="T107">
                                  <a:pos x="T2" y="T3"/>
                                </a:cxn>
                                <a:cxn ang="T108">
                                  <a:pos x="T4" y="T5"/>
                                </a:cxn>
                                <a:cxn ang="T109">
                                  <a:pos x="T6" y="T7"/>
                                </a:cxn>
                                <a:cxn ang="T110">
                                  <a:pos x="T8" y="T9"/>
                                </a:cxn>
                                <a:cxn ang="T111">
                                  <a:pos x="T10" y="T11"/>
                                </a:cxn>
                                <a:cxn ang="T112">
                                  <a:pos x="T12" y="T13"/>
                                </a:cxn>
                                <a:cxn ang="T113">
                                  <a:pos x="T14" y="T15"/>
                                </a:cxn>
                                <a:cxn ang="T114">
                                  <a:pos x="T16" y="T17"/>
                                </a:cxn>
                                <a:cxn ang="T115">
                                  <a:pos x="T18" y="T19"/>
                                </a:cxn>
                                <a:cxn ang="T116">
                                  <a:pos x="T20" y="T21"/>
                                </a:cxn>
                                <a:cxn ang="T117">
                                  <a:pos x="T22" y="T23"/>
                                </a:cxn>
                                <a:cxn ang="T118">
                                  <a:pos x="T24" y="T25"/>
                                </a:cxn>
                                <a:cxn ang="T119">
                                  <a:pos x="T26" y="T27"/>
                                </a:cxn>
                                <a:cxn ang="T120">
                                  <a:pos x="T28" y="T29"/>
                                </a:cxn>
                                <a:cxn ang="T121">
                                  <a:pos x="T30" y="T31"/>
                                </a:cxn>
                                <a:cxn ang="T122">
                                  <a:pos x="T32" y="T33"/>
                                </a:cxn>
                                <a:cxn ang="T123">
                                  <a:pos x="T34" y="T35"/>
                                </a:cxn>
                                <a:cxn ang="T124">
                                  <a:pos x="T36" y="T37"/>
                                </a:cxn>
                                <a:cxn ang="T125">
                                  <a:pos x="T38" y="T39"/>
                                </a:cxn>
                                <a:cxn ang="T126">
                                  <a:pos x="T40" y="T41"/>
                                </a:cxn>
                                <a:cxn ang="T127">
                                  <a:pos x="T42" y="T43"/>
                                </a:cxn>
                                <a:cxn ang="T128">
                                  <a:pos x="T44" y="T45"/>
                                </a:cxn>
                                <a:cxn ang="T129">
                                  <a:pos x="T46" y="T47"/>
                                </a:cxn>
                                <a:cxn ang="T130">
                                  <a:pos x="T48" y="T49"/>
                                </a:cxn>
                                <a:cxn ang="T131">
                                  <a:pos x="T50" y="T51"/>
                                </a:cxn>
                                <a:cxn ang="T132">
                                  <a:pos x="T52" y="T53"/>
                                </a:cxn>
                                <a:cxn ang="T133">
                                  <a:pos x="T54" y="T55"/>
                                </a:cxn>
                                <a:cxn ang="T134">
                                  <a:pos x="T56" y="T57"/>
                                </a:cxn>
                                <a:cxn ang="T135">
                                  <a:pos x="T58" y="T59"/>
                                </a:cxn>
                                <a:cxn ang="T136">
                                  <a:pos x="T60" y="T61"/>
                                </a:cxn>
                                <a:cxn ang="T137">
                                  <a:pos x="T62" y="T63"/>
                                </a:cxn>
                                <a:cxn ang="T138">
                                  <a:pos x="T64" y="T65"/>
                                </a:cxn>
                                <a:cxn ang="T139">
                                  <a:pos x="T66" y="T67"/>
                                </a:cxn>
                                <a:cxn ang="T140">
                                  <a:pos x="T68" y="T69"/>
                                </a:cxn>
                                <a:cxn ang="T141">
                                  <a:pos x="T70" y="T71"/>
                                </a:cxn>
                                <a:cxn ang="T142">
                                  <a:pos x="T72" y="T73"/>
                                </a:cxn>
                                <a:cxn ang="T143">
                                  <a:pos x="T74" y="T75"/>
                                </a:cxn>
                                <a:cxn ang="T144">
                                  <a:pos x="T76" y="T77"/>
                                </a:cxn>
                                <a:cxn ang="T145">
                                  <a:pos x="T78" y="T79"/>
                                </a:cxn>
                                <a:cxn ang="T146">
                                  <a:pos x="T80" y="T81"/>
                                </a:cxn>
                                <a:cxn ang="T147">
                                  <a:pos x="T82" y="T83"/>
                                </a:cxn>
                                <a:cxn ang="T148">
                                  <a:pos x="T84" y="T85"/>
                                </a:cxn>
                                <a:cxn ang="T149">
                                  <a:pos x="T86" y="T87"/>
                                </a:cxn>
                                <a:cxn ang="T150">
                                  <a:pos x="T88" y="T89"/>
                                </a:cxn>
                                <a:cxn ang="T151">
                                  <a:pos x="T90" y="T91"/>
                                </a:cxn>
                                <a:cxn ang="T152">
                                  <a:pos x="T92" y="T93"/>
                                </a:cxn>
                                <a:cxn ang="T153">
                                  <a:pos x="T94" y="T95"/>
                                </a:cxn>
                                <a:cxn ang="T154">
                                  <a:pos x="T96" y="T97"/>
                                </a:cxn>
                                <a:cxn ang="T155">
                                  <a:pos x="T98" y="T99"/>
                                </a:cxn>
                                <a:cxn ang="T156">
                                  <a:pos x="T100" y="T101"/>
                                </a:cxn>
                                <a:cxn ang="T157">
                                  <a:pos x="T102" y="T103"/>
                                </a:cxn>
                                <a:cxn ang="T158">
                                  <a:pos x="T104" y="T105"/>
                                </a:cxn>
                              </a:cxnLst>
                              <a:rect l="T159" t="T160" r="T161" b="T162"/>
                              <a:pathLst>
                                <a:path w="222" h="150">
                                  <a:moveTo>
                                    <a:pt x="0" y="42"/>
                                  </a:moveTo>
                                  <a:lnTo>
                                    <a:pt x="6" y="60"/>
                                  </a:lnTo>
                                  <a:lnTo>
                                    <a:pt x="30" y="66"/>
                                  </a:lnTo>
                                  <a:lnTo>
                                    <a:pt x="42" y="78"/>
                                  </a:lnTo>
                                  <a:lnTo>
                                    <a:pt x="66" y="78"/>
                                  </a:lnTo>
                                  <a:lnTo>
                                    <a:pt x="78" y="84"/>
                                  </a:lnTo>
                                  <a:lnTo>
                                    <a:pt x="84" y="90"/>
                                  </a:lnTo>
                                  <a:lnTo>
                                    <a:pt x="84" y="114"/>
                                  </a:lnTo>
                                  <a:lnTo>
                                    <a:pt x="108" y="114"/>
                                  </a:lnTo>
                                  <a:lnTo>
                                    <a:pt x="120" y="102"/>
                                  </a:lnTo>
                                  <a:lnTo>
                                    <a:pt x="120" y="126"/>
                                  </a:lnTo>
                                  <a:lnTo>
                                    <a:pt x="132" y="126"/>
                                  </a:lnTo>
                                  <a:lnTo>
                                    <a:pt x="144" y="132"/>
                                  </a:lnTo>
                                  <a:lnTo>
                                    <a:pt x="150" y="132"/>
                                  </a:lnTo>
                                  <a:lnTo>
                                    <a:pt x="162" y="144"/>
                                  </a:lnTo>
                                  <a:lnTo>
                                    <a:pt x="180" y="144"/>
                                  </a:lnTo>
                                  <a:lnTo>
                                    <a:pt x="192" y="150"/>
                                  </a:lnTo>
                                  <a:lnTo>
                                    <a:pt x="192" y="144"/>
                                  </a:lnTo>
                                  <a:lnTo>
                                    <a:pt x="186" y="132"/>
                                  </a:lnTo>
                                  <a:lnTo>
                                    <a:pt x="174" y="120"/>
                                  </a:lnTo>
                                  <a:lnTo>
                                    <a:pt x="174" y="114"/>
                                  </a:lnTo>
                                  <a:lnTo>
                                    <a:pt x="180" y="114"/>
                                  </a:lnTo>
                                  <a:lnTo>
                                    <a:pt x="192" y="108"/>
                                  </a:lnTo>
                                  <a:lnTo>
                                    <a:pt x="198" y="102"/>
                                  </a:lnTo>
                                  <a:lnTo>
                                    <a:pt x="204" y="102"/>
                                  </a:lnTo>
                                  <a:lnTo>
                                    <a:pt x="204" y="96"/>
                                  </a:lnTo>
                                  <a:lnTo>
                                    <a:pt x="210" y="90"/>
                                  </a:lnTo>
                                  <a:lnTo>
                                    <a:pt x="222" y="90"/>
                                  </a:lnTo>
                                  <a:lnTo>
                                    <a:pt x="216" y="84"/>
                                  </a:lnTo>
                                  <a:lnTo>
                                    <a:pt x="216" y="66"/>
                                  </a:lnTo>
                                  <a:lnTo>
                                    <a:pt x="204" y="54"/>
                                  </a:lnTo>
                                  <a:lnTo>
                                    <a:pt x="180" y="54"/>
                                  </a:lnTo>
                                  <a:lnTo>
                                    <a:pt x="180" y="42"/>
                                  </a:lnTo>
                                  <a:lnTo>
                                    <a:pt x="186" y="36"/>
                                  </a:lnTo>
                                  <a:lnTo>
                                    <a:pt x="186" y="18"/>
                                  </a:lnTo>
                                  <a:lnTo>
                                    <a:pt x="180" y="12"/>
                                  </a:lnTo>
                                  <a:lnTo>
                                    <a:pt x="174" y="12"/>
                                  </a:lnTo>
                                  <a:lnTo>
                                    <a:pt x="162" y="18"/>
                                  </a:lnTo>
                                  <a:lnTo>
                                    <a:pt x="150" y="18"/>
                                  </a:lnTo>
                                  <a:lnTo>
                                    <a:pt x="144" y="12"/>
                                  </a:lnTo>
                                  <a:lnTo>
                                    <a:pt x="144" y="0"/>
                                  </a:lnTo>
                                  <a:lnTo>
                                    <a:pt x="108" y="0"/>
                                  </a:lnTo>
                                  <a:lnTo>
                                    <a:pt x="108" y="6"/>
                                  </a:lnTo>
                                  <a:lnTo>
                                    <a:pt x="96" y="0"/>
                                  </a:lnTo>
                                  <a:lnTo>
                                    <a:pt x="96" y="12"/>
                                  </a:lnTo>
                                  <a:lnTo>
                                    <a:pt x="78" y="6"/>
                                  </a:lnTo>
                                  <a:lnTo>
                                    <a:pt x="72" y="18"/>
                                  </a:lnTo>
                                  <a:lnTo>
                                    <a:pt x="66" y="12"/>
                                  </a:lnTo>
                                  <a:lnTo>
                                    <a:pt x="42" y="12"/>
                                  </a:lnTo>
                                  <a:lnTo>
                                    <a:pt x="36" y="6"/>
                                  </a:lnTo>
                                  <a:lnTo>
                                    <a:pt x="24" y="6"/>
                                  </a:lnTo>
                                  <a:lnTo>
                                    <a:pt x="0" y="24"/>
                                  </a:lnTo>
                                  <a:lnTo>
                                    <a:pt x="0" y="42"/>
                                  </a:lnTo>
                                  <a:close/>
                                </a:path>
                              </a:pathLst>
                            </a:custGeom>
                            <a:solidFill>
                              <a:srgbClr val="33334B"/>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66" name="Bangladesh" descr="© INSCALE GmbH, 15.06.2010"/>
                            <a:cNvSpPr>
                              <a:spLocks/>
                            </a:cNvSpPr>
                          </a:nvSpPr>
                          <a:spPr bwMode="gray">
                            <a:xfrm>
                              <a:off x="4150" y="1061"/>
                              <a:ext cx="96" cy="109"/>
                            </a:xfrm>
                            <a:custGeom>
                              <a:avLst/>
                              <a:gdLst>
                                <a:gd name="T0" fmla="*/ 2147483647 w 372"/>
                                <a:gd name="T1" fmla="*/ 2147483647 h 426"/>
                                <a:gd name="T2" fmla="*/ 2147483647 w 372"/>
                                <a:gd name="T3" fmla="*/ 2147483647 h 426"/>
                                <a:gd name="T4" fmla="*/ 2147483647 w 372"/>
                                <a:gd name="T5" fmla="*/ 2147483647 h 426"/>
                                <a:gd name="T6" fmla="*/ 2147483647 w 372"/>
                                <a:gd name="T7" fmla="*/ 2147483647 h 426"/>
                                <a:gd name="T8" fmla="*/ 2147483647 w 372"/>
                                <a:gd name="T9" fmla="*/ 2147483647 h 426"/>
                                <a:gd name="T10" fmla="*/ 2147483647 w 372"/>
                                <a:gd name="T11" fmla="*/ 2147483647 h 426"/>
                                <a:gd name="T12" fmla="*/ 2147483647 w 372"/>
                                <a:gd name="T13" fmla="*/ 2147483647 h 426"/>
                                <a:gd name="T14" fmla="*/ 2147483647 w 372"/>
                                <a:gd name="T15" fmla="*/ 2147483647 h 426"/>
                                <a:gd name="T16" fmla="*/ 2147483647 w 372"/>
                                <a:gd name="T17" fmla="*/ 2147483647 h 426"/>
                                <a:gd name="T18" fmla="*/ 2147483647 w 372"/>
                                <a:gd name="T19" fmla="*/ 2147483647 h 426"/>
                                <a:gd name="T20" fmla="*/ 2147483647 w 372"/>
                                <a:gd name="T21" fmla="*/ 2147483647 h 426"/>
                                <a:gd name="T22" fmla="*/ 2147483647 w 372"/>
                                <a:gd name="T23" fmla="*/ 2147483647 h 426"/>
                                <a:gd name="T24" fmla="*/ 2147483647 w 372"/>
                                <a:gd name="T25" fmla="*/ 2147483647 h 426"/>
                                <a:gd name="T26" fmla="*/ 2147483647 w 372"/>
                                <a:gd name="T27" fmla="*/ 2147483647 h 426"/>
                                <a:gd name="T28" fmla="*/ 2147483647 w 372"/>
                                <a:gd name="T29" fmla="*/ 2147483647 h 426"/>
                                <a:gd name="T30" fmla="*/ 2147483647 w 372"/>
                                <a:gd name="T31" fmla="*/ 2147483647 h 426"/>
                                <a:gd name="T32" fmla="*/ 2147483647 w 372"/>
                                <a:gd name="T33" fmla="*/ 2147483647 h 426"/>
                                <a:gd name="T34" fmla="*/ 2147483647 w 372"/>
                                <a:gd name="T35" fmla="*/ 2147483647 h 426"/>
                                <a:gd name="T36" fmla="*/ 2147483647 w 372"/>
                                <a:gd name="T37" fmla="*/ 2147483647 h 426"/>
                                <a:gd name="T38" fmla="*/ 2147483647 w 372"/>
                                <a:gd name="T39" fmla="*/ 2147483647 h 426"/>
                                <a:gd name="T40" fmla="*/ 2147483647 w 372"/>
                                <a:gd name="T41" fmla="*/ 2147483647 h 426"/>
                                <a:gd name="T42" fmla="*/ 2147483647 w 372"/>
                                <a:gd name="T43" fmla="*/ 2147483647 h 426"/>
                                <a:gd name="T44" fmla="*/ 2147483647 w 372"/>
                                <a:gd name="T45" fmla="*/ 2147483647 h 426"/>
                                <a:gd name="T46" fmla="*/ 2147483647 w 372"/>
                                <a:gd name="T47" fmla="*/ 2147483647 h 426"/>
                                <a:gd name="T48" fmla="*/ 2147483647 w 372"/>
                                <a:gd name="T49" fmla="*/ 2147483647 h 426"/>
                                <a:gd name="T50" fmla="*/ 2147483647 w 372"/>
                                <a:gd name="T51" fmla="*/ 2147483647 h 426"/>
                                <a:gd name="T52" fmla="*/ 2147483647 w 372"/>
                                <a:gd name="T53" fmla="*/ 2147483647 h 426"/>
                                <a:gd name="T54" fmla="*/ 2147483647 w 372"/>
                                <a:gd name="T55" fmla="*/ 2147483647 h 426"/>
                                <a:gd name="T56" fmla="*/ 2147483647 w 372"/>
                                <a:gd name="T57" fmla="*/ 2147483647 h 426"/>
                                <a:gd name="T58" fmla="*/ 2147483647 w 372"/>
                                <a:gd name="T59" fmla="*/ 2147483647 h 426"/>
                                <a:gd name="T60" fmla="*/ 2147483647 w 372"/>
                                <a:gd name="T61" fmla="*/ 2147483647 h 426"/>
                                <a:gd name="T62" fmla="*/ 2147483647 w 372"/>
                                <a:gd name="T63" fmla="*/ 2147483647 h 426"/>
                                <a:gd name="T64" fmla="*/ 2147483647 w 372"/>
                                <a:gd name="T65" fmla="*/ 2147483647 h 426"/>
                                <a:gd name="T66" fmla="*/ 2147483647 w 372"/>
                                <a:gd name="T67" fmla="*/ 2147483647 h 426"/>
                                <a:gd name="T68" fmla="*/ 2147483647 w 372"/>
                                <a:gd name="T69" fmla="*/ 2147483647 h 426"/>
                                <a:gd name="T70" fmla="*/ 2147483647 w 372"/>
                                <a:gd name="T71" fmla="*/ 2147483647 h 426"/>
                                <a:gd name="T72" fmla="*/ 2147483647 w 372"/>
                                <a:gd name="T73" fmla="*/ 2147483647 h 426"/>
                                <a:gd name="T74" fmla="*/ 2147483647 w 372"/>
                                <a:gd name="T75" fmla="*/ 2147483647 h 426"/>
                                <a:gd name="T76" fmla="*/ 2147483647 w 372"/>
                                <a:gd name="T77" fmla="*/ 2147483647 h 426"/>
                                <a:gd name="T78" fmla="*/ 2147483647 w 372"/>
                                <a:gd name="T79" fmla="*/ 2147483647 h 426"/>
                                <a:gd name="T80" fmla="*/ 2147483647 w 372"/>
                                <a:gd name="T81" fmla="*/ 2147483647 h 426"/>
                                <a:gd name="T82" fmla="*/ 2147483647 w 372"/>
                                <a:gd name="T83" fmla="*/ 2147483647 h 426"/>
                                <a:gd name="T84" fmla="*/ 2147483647 w 372"/>
                                <a:gd name="T85" fmla="*/ 0 h 426"/>
                                <a:gd name="T86" fmla="*/ 2147483647 w 372"/>
                                <a:gd name="T87" fmla="*/ 2147483647 h 426"/>
                                <a:gd name="T88" fmla="*/ 0 w 372"/>
                                <a:gd name="T89" fmla="*/ 2147483647 h 426"/>
                                <a:gd name="T90" fmla="*/ 2147483647 w 372"/>
                                <a:gd name="T91" fmla="*/ 2147483647 h 426"/>
                                <a:gd name="T92" fmla="*/ 2147483647 w 372"/>
                                <a:gd name="T93" fmla="*/ 2147483647 h 426"/>
                                <a:gd name="T94" fmla="*/ 2147483647 w 372"/>
                                <a:gd name="T95" fmla="*/ 2147483647 h 426"/>
                                <a:gd name="T96" fmla="*/ 2147483647 w 372"/>
                                <a:gd name="T97" fmla="*/ 2147483647 h 426"/>
                                <a:gd name="T98" fmla="*/ 2147483647 w 372"/>
                                <a:gd name="T99" fmla="*/ 2147483647 h 426"/>
                                <a:gd name="T100" fmla="*/ 2147483647 w 372"/>
                                <a:gd name="T101" fmla="*/ 2147483647 h 426"/>
                                <a:gd name="T102" fmla="*/ 2147483647 w 372"/>
                                <a:gd name="T103" fmla="*/ 2147483647 h 426"/>
                                <a:gd name="T104" fmla="*/ 2147483647 w 372"/>
                                <a:gd name="T105" fmla="*/ 2147483647 h 426"/>
                                <a:gd name="T106" fmla="*/ 2147483647 w 372"/>
                                <a:gd name="T107" fmla="*/ 2147483647 h 426"/>
                                <a:gd name="T108" fmla="*/ 2147483647 w 372"/>
                                <a:gd name="T109" fmla="*/ 2147483647 h 426"/>
                                <a:gd name="T110" fmla="*/ 2147483647 w 372"/>
                                <a:gd name="T111" fmla="*/ 2147483647 h 426"/>
                                <a:gd name="T112" fmla="*/ 2147483647 w 372"/>
                                <a:gd name="T113" fmla="*/ 2147483647 h 426"/>
                                <a:gd name="T114" fmla="*/ 2147483647 w 372"/>
                                <a:gd name="T115" fmla="*/ 2147483647 h 42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w 372"/>
                                <a:gd name="T175" fmla="*/ 0 h 426"/>
                                <a:gd name="T176" fmla="*/ 372 w 372"/>
                                <a:gd name="T177" fmla="*/ 426 h 426"/>
                              </a:gdLst>
                              <a:ahLst/>
                              <a:cxnLst>
                                <a:cxn ang="T116">
                                  <a:pos x="T0" y="T1"/>
                                </a:cxn>
                                <a:cxn ang="T117">
                                  <a:pos x="T2" y="T3"/>
                                </a:cxn>
                                <a:cxn ang="T118">
                                  <a:pos x="T4" y="T5"/>
                                </a:cxn>
                                <a:cxn ang="T119">
                                  <a:pos x="T6" y="T7"/>
                                </a:cxn>
                                <a:cxn ang="T120">
                                  <a:pos x="T8" y="T9"/>
                                </a:cxn>
                                <a:cxn ang="T121">
                                  <a:pos x="T10" y="T11"/>
                                </a:cxn>
                                <a:cxn ang="T122">
                                  <a:pos x="T12" y="T13"/>
                                </a:cxn>
                                <a:cxn ang="T123">
                                  <a:pos x="T14" y="T15"/>
                                </a:cxn>
                                <a:cxn ang="T124">
                                  <a:pos x="T16" y="T17"/>
                                </a:cxn>
                                <a:cxn ang="T125">
                                  <a:pos x="T18" y="T19"/>
                                </a:cxn>
                                <a:cxn ang="T126">
                                  <a:pos x="T20" y="T21"/>
                                </a:cxn>
                                <a:cxn ang="T127">
                                  <a:pos x="T22" y="T23"/>
                                </a:cxn>
                                <a:cxn ang="T128">
                                  <a:pos x="T24" y="T25"/>
                                </a:cxn>
                                <a:cxn ang="T129">
                                  <a:pos x="T26" y="T27"/>
                                </a:cxn>
                                <a:cxn ang="T130">
                                  <a:pos x="T28" y="T29"/>
                                </a:cxn>
                                <a:cxn ang="T131">
                                  <a:pos x="T30" y="T31"/>
                                </a:cxn>
                                <a:cxn ang="T132">
                                  <a:pos x="T32" y="T33"/>
                                </a:cxn>
                                <a:cxn ang="T133">
                                  <a:pos x="T34" y="T35"/>
                                </a:cxn>
                                <a:cxn ang="T134">
                                  <a:pos x="T36" y="T37"/>
                                </a:cxn>
                                <a:cxn ang="T135">
                                  <a:pos x="T38" y="T39"/>
                                </a:cxn>
                                <a:cxn ang="T136">
                                  <a:pos x="T40" y="T41"/>
                                </a:cxn>
                                <a:cxn ang="T137">
                                  <a:pos x="T42" y="T43"/>
                                </a:cxn>
                                <a:cxn ang="T138">
                                  <a:pos x="T44" y="T45"/>
                                </a:cxn>
                                <a:cxn ang="T139">
                                  <a:pos x="T46" y="T47"/>
                                </a:cxn>
                                <a:cxn ang="T140">
                                  <a:pos x="T48" y="T49"/>
                                </a:cxn>
                                <a:cxn ang="T141">
                                  <a:pos x="T50" y="T51"/>
                                </a:cxn>
                                <a:cxn ang="T142">
                                  <a:pos x="T52" y="T53"/>
                                </a:cxn>
                                <a:cxn ang="T143">
                                  <a:pos x="T54" y="T55"/>
                                </a:cxn>
                                <a:cxn ang="T144">
                                  <a:pos x="T56" y="T57"/>
                                </a:cxn>
                                <a:cxn ang="T145">
                                  <a:pos x="T58" y="T59"/>
                                </a:cxn>
                                <a:cxn ang="T146">
                                  <a:pos x="T60" y="T61"/>
                                </a:cxn>
                                <a:cxn ang="T147">
                                  <a:pos x="T62" y="T63"/>
                                </a:cxn>
                                <a:cxn ang="T148">
                                  <a:pos x="T64" y="T65"/>
                                </a:cxn>
                                <a:cxn ang="T149">
                                  <a:pos x="T66" y="T67"/>
                                </a:cxn>
                                <a:cxn ang="T150">
                                  <a:pos x="T68" y="T69"/>
                                </a:cxn>
                                <a:cxn ang="T151">
                                  <a:pos x="T70" y="T71"/>
                                </a:cxn>
                                <a:cxn ang="T152">
                                  <a:pos x="T72" y="T73"/>
                                </a:cxn>
                                <a:cxn ang="T153">
                                  <a:pos x="T74" y="T75"/>
                                </a:cxn>
                                <a:cxn ang="T154">
                                  <a:pos x="T76" y="T77"/>
                                </a:cxn>
                                <a:cxn ang="T155">
                                  <a:pos x="T78" y="T79"/>
                                </a:cxn>
                                <a:cxn ang="T156">
                                  <a:pos x="T80" y="T81"/>
                                </a:cxn>
                                <a:cxn ang="T157">
                                  <a:pos x="T82" y="T83"/>
                                </a:cxn>
                                <a:cxn ang="T158">
                                  <a:pos x="T84" y="T85"/>
                                </a:cxn>
                                <a:cxn ang="T159">
                                  <a:pos x="T86" y="T87"/>
                                </a:cxn>
                                <a:cxn ang="T160">
                                  <a:pos x="T88" y="T89"/>
                                </a:cxn>
                                <a:cxn ang="T161">
                                  <a:pos x="T90" y="T91"/>
                                </a:cxn>
                                <a:cxn ang="T162">
                                  <a:pos x="T92" y="T93"/>
                                </a:cxn>
                                <a:cxn ang="T163">
                                  <a:pos x="T94" y="T95"/>
                                </a:cxn>
                                <a:cxn ang="T164">
                                  <a:pos x="T96" y="T97"/>
                                </a:cxn>
                                <a:cxn ang="T165">
                                  <a:pos x="T98" y="T99"/>
                                </a:cxn>
                                <a:cxn ang="T166">
                                  <a:pos x="T100" y="T101"/>
                                </a:cxn>
                                <a:cxn ang="T167">
                                  <a:pos x="T102" y="T103"/>
                                </a:cxn>
                                <a:cxn ang="T168">
                                  <a:pos x="T104" y="T105"/>
                                </a:cxn>
                                <a:cxn ang="T169">
                                  <a:pos x="T106" y="T107"/>
                                </a:cxn>
                                <a:cxn ang="T170">
                                  <a:pos x="T108" y="T109"/>
                                </a:cxn>
                                <a:cxn ang="T171">
                                  <a:pos x="T110" y="T111"/>
                                </a:cxn>
                                <a:cxn ang="T172">
                                  <a:pos x="T112" y="T113"/>
                                </a:cxn>
                                <a:cxn ang="T173">
                                  <a:pos x="T114" y="T115"/>
                                </a:cxn>
                              </a:cxnLst>
                              <a:rect l="T174" t="T175" r="T176" b="T177"/>
                              <a:pathLst>
                                <a:path w="372" h="426">
                                  <a:moveTo>
                                    <a:pt x="132" y="414"/>
                                  </a:moveTo>
                                  <a:lnTo>
                                    <a:pt x="138" y="354"/>
                                  </a:lnTo>
                                  <a:lnTo>
                                    <a:pt x="144" y="354"/>
                                  </a:lnTo>
                                  <a:lnTo>
                                    <a:pt x="150" y="360"/>
                                  </a:lnTo>
                                  <a:lnTo>
                                    <a:pt x="162" y="360"/>
                                  </a:lnTo>
                                  <a:lnTo>
                                    <a:pt x="174" y="366"/>
                                  </a:lnTo>
                                  <a:lnTo>
                                    <a:pt x="192" y="372"/>
                                  </a:lnTo>
                                  <a:lnTo>
                                    <a:pt x="216" y="372"/>
                                  </a:lnTo>
                                  <a:lnTo>
                                    <a:pt x="210" y="366"/>
                                  </a:lnTo>
                                  <a:lnTo>
                                    <a:pt x="210" y="348"/>
                                  </a:lnTo>
                                  <a:lnTo>
                                    <a:pt x="204" y="342"/>
                                  </a:lnTo>
                                  <a:lnTo>
                                    <a:pt x="222" y="342"/>
                                  </a:lnTo>
                                  <a:lnTo>
                                    <a:pt x="258" y="360"/>
                                  </a:lnTo>
                                  <a:lnTo>
                                    <a:pt x="270" y="360"/>
                                  </a:lnTo>
                                  <a:lnTo>
                                    <a:pt x="282" y="348"/>
                                  </a:lnTo>
                                  <a:lnTo>
                                    <a:pt x="282" y="336"/>
                                  </a:lnTo>
                                  <a:lnTo>
                                    <a:pt x="270" y="300"/>
                                  </a:lnTo>
                                  <a:lnTo>
                                    <a:pt x="318" y="354"/>
                                  </a:lnTo>
                                  <a:lnTo>
                                    <a:pt x="318" y="360"/>
                                  </a:lnTo>
                                  <a:lnTo>
                                    <a:pt x="312" y="366"/>
                                  </a:lnTo>
                                  <a:lnTo>
                                    <a:pt x="312" y="390"/>
                                  </a:lnTo>
                                  <a:lnTo>
                                    <a:pt x="306" y="402"/>
                                  </a:lnTo>
                                  <a:lnTo>
                                    <a:pt x="306" y="414"/>
                                  </a:lnTo>
                                  <a:lnTo>
                                    <a:pt x="312" y="420"/>
                                  </a:lnTo>
                                  <a:lnTo>
                                    <a:pt x="324" y="420"/>
                                  </a:lnTo>
                                  <a:lnTo>
                                    <a:pt x="330" y="426"/>
                                  </a:lnTo>
                                  <a:lnTo>
                                    <a:pt x="336" y="414"/>
                                  </a:lnTo>
                                  <a:lnTo>
                                    <a:pt x="336" y="408"/>
                                  </a:lnTo>
                                  <a:lnTo>
                                    <a:pt x="372" y="414"/>
                                  </a:lnTo>
                                  <a:lnTo>
                                    <a:pt x="360" y="354"/>
                                  </a:lnTo>
                                  <a:lnTo>
                                    <a:pt x="360" y="348"/>
                                  </a:lnTo>
                                  <a:lnTo>
                                    <a:pt x="354" y="342"/>
                                  </a:lnTo>
                                  <a:lnTo>
                                    <a:pt x="348" y="330"/>
                                  </a:lnTo>
                                  <a:lnTo>
                                    <a:pt x="342" y="312"/>
                                  </a:lnTo>
                                  <a:lnTo>
                                    <a:pt x="336" y="300"/>
                                  </a:lnTo>
                                  <a:lnTo>
                                    <a:pt x="336" y="288"/>
                                  </a:lnTo>
                                  <a:lnTo>
                                    <a:pt x="330" y="276"/>
                                  </a:lnTo>
                                  <a:lnTo>
                                    <a:pt x="330" y="270"/>
                                  </a:lnTo>
                                  <a:lnTo>
                                    <a:pt x="324" y="258"/>
                                  </a:lnTo>
                                  <a:lnTo>
                                    <a:pt x="324" y="240"/>
                                  </a:lnTo>
                                  <a:lnTo>
                                    <a:pt x="318" y="234"/>
                                  </a:lnTo>
                                  <a:lnTo>
                                    <a:pt x="306" y="228"/>
                                  </a:lnTo>
                                  <a:lnTo>
                                    <a:pt x="288" y="228"/>
                                  </a:lnTo>
                                  <a:lnTo>
                                    <a:pt x="288" y="252"/>
                                  </a:lnTo>
                                  <a:lnTo>
                                    <a:pt x="282" y="288"/>
                                  </a:lnTo>
                                  <a:lnTo>
                                    <a:pt x="264" y="264"/>
                                  </a:lnTo>
                                  <a:lnTo>
                                    <a:pt x="258" y="264"/>
                                  </a:lnTo>
                                  <a:lnTo>
                                    <a:pt x="240" y="246"/>
                                  </a:lnTo>
                                  <a:lnTo>
                                    <a:pt x="234" y="234"/>
                                  </a:lnTo>
                                  <a:lnTo>
                                    <a:pt x="234" y="216"/>
                                  </a:lnTo>
                                  <a:lnTo>
                                    <a:pt x="240" y="204"/>
                                  </a:lnTo>
                                  <a:lnTo>
                                    <a:pt x="252" y="192"/>
                                  </a:lnTo>
                                  <a:lnTo>
                                    <a:pt x="258" y="192"/>
                                  </a:lnTo>
                                  <a:lnTo>
                                    <a:pt x="270" y="186"/>
                                  </a:lnTo>
                                  <a:lnTo>
                                    <a:pt x="276" y="186"/>
                                  </a:lnTo>
                                  <a:lnTo>
                                    <a:pt x="282" y="180"/>
                                  </a:lnTo>
                                  <a:lnTo>
                                    <a:pt x="288" y="168"/>
                                  </a:lnTo>
                                  <a:lnTo>
                                    <a:pt x="294" y="150"/>
                                  </a:lnTo>
                                  <a:lnTo>
                                    <a:pt x="294" y="138"/>
                                  </a:lnTo>
                                  <a:lnTo>
                                    <a:pt x="300" y="138"/>
                                  </a:lnTo>
                                  <a:lnTo>
                                    <a:pt x="306" y="132"/>
                                  </a:lnTo>
                                  <a:lnTo>
                                    <a:pt x="306" y="126"/>
                                  </a:lnTo>
                                  <a:lnTo>
                                    <a:pt x="282" y="102"/>
                                  </a:lnTo>
                                  <a:lnTo>
                                    <a:pt x="276" y="102"/>
                                  </a:lnTo>
                                  <a:lnTo>
                                    <a:pt x="228" y="114"/>
                                  </a:lnTo>
                                  <a:lnTo>
                                    <a:pt x="210" y="114"/>
                                  </a:lnTo>
                                  <a:lnTo>
                                    <a:pt x="198" y="108"/>
                                  </a:lnTo>
                                  <a:lnTo>
                                    <a:pt x="138" y="108"/>
                                  </a:lnTo>
                                  <a:lnTo>
                                    <a:pt x="132" y="102"/>
                                  </a:lnTo>
                                  <a:lnTo>
                                    <a:pt x="126" y="102"/>
                                  </a:lnTo>
                                  <a:lnTo>
                                    <a:pt x="126" y="66"/>
                                  </a:lnTo>
                                  <a:lnTo>
                                    <a:pt x="120" y="66"/>
                                  </a:lnTo>
                                  <a:lnTo>
                                    <a:pt x="120" y="36"/>
                                  </a:lnTo>
                                  <a:lnTo>
                                    <a:pt x="114" y="30"/>
                                  </a:lnTo>
                                  <a:lnTo>
                                    <a:pt x="108" y="30"/>
                                  </a:lnTo>
                                  <a:lnTo>
                                    <a:pt x="102" y="24"/>
                                  </a:lnTo>
                                  <a:lnTo>
                                    <a:pt x="96" y="42"/>
                                  </a:lnTo>
                                  <a:lnTo>
                                    <a:pt x="90" y="36"/>
                                  </a:lnTo>
                                  <a:lnTo>
                                    <a:pt x="78" y="36"/>
                                  </a:lnTo>
                                  <a:lnTo>
                                    <a:pt x="72" y="30"/>
                                  </a:lnTo>
                                  <a:lnTo>
                                    <a:pt x="66" y="18"/>
                                  </a:lnTo>
                                  <a:lnTo>
                                    <a:pt x="66" y="12"/>
                                  </a:lnTo>
                                  <a:lnTo>
                                    <a:pt x="60" y="0"/>
                                  </a:lnTo>
                                  <a:lnTo>
                                    <a:pt x="42" y="6"/>
                                  </a:lnTo>
                                  <a:lnTo>
                                    <a:pt x="48" y="12"/>
                                  </a:lnTo>
                                  <a:lnTo>
                                    <a:pt x="24" y="0"/>
                                  </a:lnTo>
                                  <a:lnTo>
                                    <a:pt x="6" y="0"/>
                                  </a:lnTo>
                                  <a:lnTo>
                                    <a:pt x="18" y="18"/>
                                  </a:lnTo>
                                  <a:lnTo>
                                    <a:pt x="6" y="30"/>
                                  </a:lnTo>
                                  <a:lnTo>
                                    <a:pt x="0" y="42"/>
                                  </a:lnTo>
                                  <a:lnTo>
                                    <a:pt x="0" y="48"/>
                                  </a:lnTo>
                                  <a:lnTo>
                                    <a:pt x="6" y="60"/>
                                  </a:lnTo>
                                  <a:lnTo>
                                    <a:pt x="18" y="66"/>
                                  </a:lnTo>
                                  <a:lnTo>
                                    <a:pt x="30" y="78"/>
                                  </a:lnTo>
                                  <a:lnTo>
                                    <a:pt x="36" y="78"/>
                                  </a:lnTo>
                                  <a:lnTo>
                                    <a:pt x="66" y="96"/>
                                  </a:lnTo>
                                  <a:lnTo>
                                    <a:pt x="66" y="108"/>
                                  </a:lnTo>
                                  <a:lnTo>
                                    <a:pt x="30" y="108"/>
                                  </a:lnTo>
                                  <a:lnTo>
                                    <a:pt x="30" y="138"/>
                                  </a:lnTo>
                                  <a:lnTo>
                                    <a:pt x="24" y="138"/>
                                  </a:lnTo>
                                  <a:lnTo>
                                    <a:pt x="12" y="150"/>
                                  </a:lnTo>
                                  <a:lnTo>
                                    <a:pt x="24" y="162"/>
                                  </a:lnTo>
                                  <a:lnTo>
                                    <a:pt x="36" y="168"/>
                                  </a:lnTo>
                                  <a:lnTo>
                                    <a:pt x="54" y="168"/>
                                  </a:lnTo>
                                  <a:lnTo>
                                    <a:pt x="66" y="174"/>
                                  </a:lnTo>
                                  <a:lnTo>
                                    <a:pt x="72" y="180"/>
                                  </a:lnTo>
                                  <a:lnTo>
                                    <a:pt x="72" y="186"/>
                                  </a:lnTo>
                                  <a:lnTo>
                                    <a:pt x="66" y="204"/>
                                  </a:lnTo>
                                  <a:lnTo>
                                    <a:pt x="60" y="210"/>
                                  </a:lnTo>
                                  <a:lnTo>
                                    <a:pt x="54" y="222"/>
                                  </a:lnTo>
                                  <a:lnTo>
                                    <a:pt x="66" y="252"/>
                                  </a:lnTo>
                                  <a:lnTo>
                                    <a:pt x="96" y="276"/>
                                  </a:lnTo>
                                  <a:lnTo>
                                    <a:pt x="96" y="306"/>
                                  </a:lnTo>
                                  <a:lnTo>
                                    <a:pt x="114" y="348"/>
                                  </a:lnTo>
                                  <a:lnTo>
                                    <a:pt x="108" y="378"/>
                                  </a:lnTo>
                                  <a:lnTo>
                                    <a:pt x="132" y="414"/>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67" name="Bahrain" descr="© INSCALE GmbH, 15.06.2010"/>
                            <a:cNvSpPr>
                              <a:spLocks/>
                            </a:cNvSpPr>
                          </a:nvSpPr>
                          <a:spPr bwMode="gray">
                            <a:xfrm>
                              <a:off x="3488" y="1065"/>
                              <a:ext cx="7" cy="14"/>
                            </a:xfrm>
                            <a:custGeom>
                              <a:avLst/>
                              <a:gdLst>
                                <a:gd name="T0" fmla="*/ 2147483647 w 15"/>
                                <a:gd name="T1" fmla="*/ 0 h 28"/>
                                <a:gd name="T2" fmla="*/ 2147483647 w 15"/>
                                <a:gd name="T3" fmla="*/ 2147483647 h 28"/>
                                <a:gd name="T4" fmla="*/ 2147483647 w 15"/>
                                <a:gd name="T5" fmla="*/ 2147483647 h 28"/>
                                <a:gd name="T6" fmla="*/ 2032697641 w 15"/>
                                <a:gd name="T7" fmla="*/ 2147483647 h 28"/>
                                <a:gd name="T8" fmla="*/ 813299296 w 15"/>
                                <a:gd name="T9" fmla="*/ 2147483647 h 28"/>
                                <a:gd name="T10" fmla="*/ 2147483647 w 15"/>
                                <a:gd name="T11" fmla="*/ 0 h 28"/>
                                <a:gd name="T12" fmla="*/ 0 60000 65536"/>
                                <a:gd name="T13" fmla="*/ 0 60000 65536"/>
                                <a:gd name="T14" fmla="*/ 0 60000 65536"/>
                                <a:gd name="T15" fmla="*/ 0 60000 65536"/>
                                <a:gd name="T16" fmla="*/ 0 60000 65536"/>
                                <a:gd name="T17" fmla="*/ 0 60000 65536"/>
                                <a:gd name="T18" fmla="*/ 0 w 15"/>
                                <a:gd name="T19" fmla="*/ 0 h 28"/>
                                <a:gd name="T20" fmla="*/ 15 w 15"/>
                                <a:gd name="T21" fmla="*/ 28 h 28"/>
                              </a:gdLst>
                              <a:ahLst/>
                              <a:cxnLst>
                                <a:cxn ang="T12">
                                  <a:pos x="T0" y="T1"/>
                                </a:cxn>
                                <a:cxn ang="T13">
                                  <a:pos x="T2" y="T3"/>
                                </a:cxn>
                                <a:cxn ang="T14">
                                  <a:pos x="T4" y="T5"/>
                                </a:cxn>
                                <a:cxn ang="T15">
                                  <a:pos x="T6" y="T7"/>
                                </a:cxn>
                                <a:cxn ang="T16">
                                  <a:pos x="T8" y="T9"/>
                                </a:cxn>
                                <a:cxn ang="T17">
                                  <a:pos x="T10" y="T11"/>
                                </a:cxn>
                              </a:cxnLst>
                              <a:rect l="T18" t="T19" r="T20" b="T21"/>
                              <a:pathLst>
                                <a:path w="15" h="28">
                                  <a:moveTo>
                                    <a:pt x="9" y="0"/>
                                  </a:moveTo>
                                  <a:cubicBezTo>
                                    <a:pt x="14" y="0"/>
                                    <a:pt x="15" y="10"/>
                                    <a:pt x="14" y="14"/>
                                  </a:cubicBezTo>
                                  <a:cubicBezTo>
                                    <a:pt x="13" y="18"/>
                                    <a:pt x="15" y="28"/>
                                    <a:pt x="9" y="28"/>
                                  </a:cubicBezTo>
                                  <a:cubicBezTo>
                                    <a:pt x="4" y="27"/>
                                    <a:pt x="5" y="21"/>
                                    <a:pt x="5" y="18"/>
                                  </a:cubicBezTo>
                                  <a:cubicBezTo>
                                    <a:pt x="5" y="14"/>
                                    <a:pt x="0" y="14"/>
                                    <a:pt x="2" y="8"/>
                                  </a:cubicBez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endParaRPr lang="de-DE"/>
                              </a:p>
                            </a:txBody>
                            <a:useSpRect/>
                          </a:txSp>
                        </a:sp>
                        <a:sp>
                          <a:nvSpPr>
                            <a:cNvPr id="168" name="Belarus" descr="© INSCALE GmbH, 15.06.2010"/>
                            <a:cNvSpPr>
                              <a:spLocks/>
                            </a:cNvSpPr>
                          </a:nvSpPr>
                          <a:spPr bwMode="gray">
                            <a:xfrm>
                              <a:off x="2975" y="460"/>
                              <a:ext cx="146" cy="95"/>
                            </a:xfrm>
                            <a:custGeom>
                              <a:avLst/>
                              <a:gdLst>
                                <a:gd name="T0" fmla="*/ 2147483647 w 570"/>
                                <a:gd name="T1" fmla="*/ 2147483647 h 372"/>
                                <a:gd name="T2" fmla="*/ 2147483647 w 570"/>
                                <a:gd name="T3" fmla="*/ 2147483647 h 372"/>
                                <a:gd name="T4" fmla="*/ 2147483647 w 570"/>
                                <a:gd name="T5" fmla="*/ 2147483647 h 372"/>
                                <a:gd name="T6" fmla="*/ 2147483647 w 570"/>
                                <a:gd name="T7" fmla="*/ 2147483647 h 372"/>
                                <a:gd name="T8" fmla="*/ 2147483647 w 570"/>
                                <a:gd name="T9" fmla="*/ 2147483647 h 372"/>
                                <a:gd name="T10" fmla="*/ 2147483647 w 570"/>
                                <a:gd name="T11" fmla="*/ 2147483647 h 372"/>
                                <a:gd name="T12" fmla="*/ 2147483647 w 570"/>
                                <a:gd name="T13" fmla="*/ 2147483647 h 372"/>
                                <a:gd name="T14" fmla="*/ 2147483647 w 570"/>
                                <a:gd name="T15" fmla="*/ 2147483647 h 372"/>
                                <a:gd name="T16" fmla="*/ 2147483647 w 570"/>
                                <a:gd name="T17" fmla="*/ 2147483647 h 372"/>
                                <a:gd name="T18" fmla="*/ 2147483647 w 570"/>
                                <a:gd name="T19" fmla="*/ 2147483647 h 372"/>
                                <a:gd name="T20" fmla="*/ 2147483647 w 570"/>
                                <a:gd name="T21" fmla="*/ 2147483647 h 372"/>
                                <a:gd name="T22" fmla="*/ 2147483647 w 570"/>
                                <a:gd name="T23" fmla="*/ 2147483647 h 372"/>
                                <a:gd name="T24" fmla="*/ 2147483647 w 570"/>
                                <a:gd name="T25" fmla="*/ 2147483647 h 372"/>
                                <a:gd name="T26" fmla="*/ 2147483647 w 570"/>
                                <a:gd name="T27" fmla="*/ 2147483647 h 372"/>
                                <a:gd name="T28" fmla="*/ 2147483647 w 570"/>
                                <a:gd name="T29" fmla="*/ 2147483647 h 372"/>
                                <a:gd name="T30" fmla="*/ 2147483647 w 570"/>
                                <a:gd name="T31" fmla="*/ 2147483647 h 372"/>
                                <a:gd name="T32" fmla="*/ 2147483647 w 570"/>
                                <a:gd name="T33" fmla="*/ 2147483647 h 372"/>
                                <a:gd name="T34" fmla="*/ 2147483647 w 570"/>
                                <a:gd name="T35" fmla="*/ 2147483647 h 372"/>
                                <a:gd name="T36" fmla="*/ 2147483647 w 570"/>
                                <a:gd name="T37" fmla="*/ 2147483647 h 372"/>
                                <a:gd name="T38" fmla="*/ 2147483647 w 570"/>
                                <a:gd name="T39" fmla="*/ 2147483647 h 372"/>
                                <a:gd name="T40" fmla="*/ 2147483647 w 570"/>
                                <a:gd name="T41" fmla="*/ 2147483647 h 372"/>
                                <a:gd name="T42" fmla="*/ 2147483647 w 570"/>
                                <a:gd name="T43" fmla="*/ 2147483647 h 372"/>
                                <a:gd name="T44" fmla="*/ 2147483647 w 570"/>
                                <a:gd name="T45" fmla="*/ 2147483647 h 372"/>
                                <a:gd name="T46" fmla="*/ 2147483647 w 570"/>
                                <a:gd name="T47" fmla="*/ 2147483647 h 372"/>
                                <a:gd name="T48" fmla="*/ 2147483647 w 570"/>
                                <a:gd name="T49" fmla="*/ 2147483647 h 372"/>
                                <a:gd name="T50" fmla="*/ 2147483647 w 570"/>
                                <a:gd name="T51" fmla="*/ 2147483647 h 372"/>
                                <a:gd name="T52" fmla="*/ 2147483647 w 570"/>
                                <a:gd name="T53" fmla="*/ 2147483647 h 372"/>
                                <a:gd name="T54" fmla="*/ 2147483647 w 570"/>
                                <a:gd name="T55" fmla="*/ 2147483647 h 372"/>
                                <a:gd name="T56" fmla="*/ 2147483647 w 570"/>
                                <a:gd name="T57" fmla="*/ 0 h 372"/>
                                <a:gd name="T58" fmla="*/ 2147483647 w 570"/>
                                <a:gd name="T59" fmla="*/ 2147483647 h 372"/>
                                <a:gd name="T60" fmla="*/ 2147483647 w 570"/>
                                <a:gd name="T61" fmla="*/ 2147483647 h 372"/>
                                <a:gd name="T62" fmla="*/ 2147483647 w 570"/>
                                <a:gd name="T63" fmla="*/ 2147483647 h 372"/>
                                <a:gd name="T64" fmla="*/ 2147483647 w 570"/>
                                <a:gd name="T65" fmla="*/ 2147483647 h 372"/>
                                <a:gd name="T66" fmla="*/ 2147483647 w 570"/>
                                <a:gd name="T67" fmla="*/ 2147483647 h 372"/>
                                <a:gd name="T68" fmla="*/ 2147483647 w 570"/>
                                <a:gd name="T69" fmla="*/ 2147483647 h 372"/>
                                <a:gd name="T70" fmla="*/ 2147483647 w 570"/>
                                <a:gd name="T71" fmla="*/ 2147483647 h 372"/>
                                <a:gd name="T72" fmla="*/ 2147483647 w 570"/>
                                <a:gd name="T73" fmla="*/ 2147483647 h 372"/>
                                <a:gd name="T74" fmla="*/ 2147483647 w 570"/>
                                <a:gd name="T75" fmla="*/ 2147483647 h 372"/>
                                <a:gd name="T76" fmla="*/ 2147483647 w 570"/>
                                <a:gd name="T77" fmla="*/ 2147483647 h 372"/>
                                <a:gd name="T78" fmla="*/ 2147483647 w 570"/>
                                <a:gd name="T79" fmla="*/ 2147483647 h 372"/>
                                <a:gd name="T80" fmla="*/ 2147483647 w 570"/>
                                <a:gd name="T81" fmla="*/ 2147483647 h 372"/>
                                <a:gd name="T82" fmla="*/ 2147483647 w 570"/>
                                <a:gd name="T83" fmla="*/ 2147483647 h 372"/>
                                <a:gd name="T84" fmla="*/ 2147483647 w 570"/>
                                <a:gd name="T85" fmla="*/ 2147483647 h 372"/>
                                <a:gd name="T86" fmla="*/ 2147483647 w 570"/>
                                <a:gd name="T87" fmla="*/ 2147483647 h 372"/>
                                <a:gd name="T88" fmla="*/ 2147483647 w 570"/>
                                <a:gd name="T89" fmla="*/ 2147483647 h 372"/>
                                <a:gd name="T90" fmla="*/ 2147483647 w 570"/>
                                <a:gd name="T91" fmla="*/ 2147483647 h 372"/>
                                <a:gd name="T92" fmla="*/ 2147483647 w 570"/>
                                <a:gd name="T93" fmla="*/ 2147483647 h 372"/>
                                <a:gd name="T94" fmla="*/ 2147483647 w 570"/>
                                <a:gd name="T95" fmla="*/ 2147483647 h 372"/>
                                <a:gd name="T96" fmla="*/ 2147483647 w 570"/>
                                <a:gd name="T97" fmla="*/ 2147483647 h 372"/>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w 570"/>
                                <a:gd name="T148" fmla="*/ 0 h 372"/>
                                <a:gd name="T149" fmla="*/ 570 w 570"/>
                                <a:gd name="T150" fmla="*/ 372 h 372"/>
                              </a:gdLst>
                              <a:ahLst/>
                              <a:cxnLst>
                                <a:cxn ang="T98">
                                  <a:pos x="T0" y="T1"/>
                                </a:cxn>
                                <a:cxn ang="T99">
                                  <a:pos x="T2" y="T3"/>
                                </a:cxn>
                                <a:cxn ang="T100">
                                  <a:pos x="T4" y="T5"/>
                                </a:cxn>
                                <a:cxn ang="T101">
                                  <a:pos x="T6" y="T7"/>
                                </a:cxn>
                                <a:cxn ang="T102">
                                  <a:pos x="T8" y="T9"/>
                                </a:cxn>
                                <a:cxn ang="T103">
                                  <a:pos x="T10" y="T11"/>
                                </a:cxn>
                                <a:cxn ang="T104">
                                  <a:pos x="T12" y="T13"/>
                                </a:cxn>
                                <a:cxn ang="T105">
                                  <a:pos x="T14" y="T15"/>
                                </a:cxn>
                                <a:cxn ang="T106">
                                  <a:pos x="T16" y="T17"/>
                                </a:cxn>
                                <a:cxn ang="T107">
                                  <a:pos x="T18" y="T19"/>
                                </a:cxn>
                                <a:cxn ang="T108">
                                  <a:pos x="T20" y="T21"/>
                                </a:cxn>
                                <a:cxn ang="T109">
                                  <a:pos x="T22" y="T23"/>
                                </a:cxn>
                                <a:cxn ang="T110">
                                  <a:pos x="T24" y="T25"/>
                                </a:cxn>
                                <a:cxn ang="T111">
                                  <a:pos x="T26" y="T27"/>
                                </a:cxn>
                                <a:cxn ang="T112">
                                  <a:pos x="T28" y="T29"/>
                                </a:cxn>
                                <a:cxn ang="T113">
                                  <a:pos x="T30" y="T31"/>
                                </a:cxn>
                                <a:cxn ang="T114">
                                  <a:pos x="T32" y="T33"/>
                                </a:cxn>
                                <a:cxn ang="T115">
                                  <a:pos x="T34" y="T35"/>
                                </a:cxn>
                                <a:cxn ang="T116">
                                  <a:pos x="T36" y="T37"/>
                                </a:cxn>
                                <a:cxn ang="T117">
                                  <a:pos x="T38" y="T39"/>
                                </a:cxn>
                                <a:cxn ang="T118">
                                  <a:pos x="T40" y="T41"/>
                                </a:cxn>
                                <a:cxn ang="T119">
                                  <a:pos x="T42" y="T43"/>
                                </a:cxn>
                                <a:cxn ang="T120">
                                  <a:pos x="T44" y="T45"/>
                                </a:cxn>
                                <a:cxn ang="T121">
                                  <a:pos x="T46" y="T47"/>
                                </a:cxn>
                                <a:cxn ang="T122">
                                  <a:pos x="T48" y="T49"/>
                                </a:cxn>
                                <a:cxn ang="T123">
                                  <a:pos x="T50" y="T51"/>
                                </a:cxn>
                                <a:cxn ang="T124">
                                  <a:pos x="T52" y="T53"/>
                                </a:cxn>
                                <a:cxn ang="T125">
                                  <a:pos x="T54" y="T55"/>
                                </a:cxn>
                                <a:cxn ang="T126">
                                  <a:pos x="T56" y="T57"/>
                                </a:cxn>
                                <a:cxn ang="T127">
                                  <a:pos x="T58" y="T59"/>
                                </a:cxn>
                                <a:cxn ang="T128">
                                  <a:pos x="T60" y="T61"/>
                                </a:cxn>
                                <a:cxn ang="T129">
                                  <a:pos x="T62" y="T63"/>
                                </a:cxn>
                                <a:cxn ang="T130">
                                  <a:pos x="T64" y="T65"/>
                                </a:cxn>
                                <a:cxn ang="T131">
                                  <a:pos x="T66" y="T67"/>
                                </a:cxn>
                                <a:cxn ang="T132">
                                  <a:pos x="T68" y="T69"/>
                                </a:cxn>
                                <a:cxn ang="T133">
                                  <a:pos x="T70" y="T71"/>
                                </a:cxn>
                                <a:cxn ang="T134">
                                  <a:pos x="T72" y="T73"/>
                                </a:cxn>
                                <a:cxn ang="T135">
                                  <a:pos x="T74" y="T75"/>
                                </a:cxn>
                                <a:cxn ang="T136">
                                  <a:pos x="T76" y="T77"/>
                                </a:cxn>
                                <a:cxn ang="T137">
                                  <a:pos x="T78" y="T79"/>
                                </a:cxn>
                                <a:cxn ang="T138">
                                  <a:pos x="T80" y="T81"/>
                                </a:cxn>
                                <a:cxn ang="T139">
                                  <a:pos x="T82" y="T83"/>
                                </a:cxn>
                                <a:cxn ang="T140">
                                  <a:pos x="T84" y="T85"/>
                                </a:cxn>
                                <a:cxn ang="T141">
                                  <a:pos x="T86" y="T87"/>
                                </a:cxn>
                                <a:cxn ang="T142">
                                  <a:pos x="T88" y="T89"/>
                                </a:cxn>
                                <a:cxn ang="T143">
                                  <a:pos x="T90" y="T91"/>
                                </a:cxn>
                                <a:cxn ang="T144">
                                  <a:pos x="T92" y="T93"/>
                                </a:cxn>
                                <a:cxn ang="T145">
                                  <a:pos x="T94" y="T95"/>
                                </a:cxn>
                                <a:cxn ang="T146">
                                  <a:pos x="T96" y="T97"/>
                                </a:cxn>
                              </a:cxnLst>
                              <a:rect l="T147" t="T148" r="T149" b="T150"/>
                              <a:pathLst>
                                <a:path w="570" h="372">
                                  <a:moveTo>
                                    <a:pt x="24" y="312"/>
                                  </a:moveTo>
                                  <a:lnTo>
                                    <a:pt x="24" y="342"/>
                                  </a:lnTo>
                                  <a:lnTo>
                                    <a:pt x="30" y="354"/>
                                  </a:lnTo>
                                  <a:lnTo>
                                    <a:pt x="36" y="360"/>
                                  </a:lnTo>
                                  <a:lnTo>
                                    <a:pt x="48" y="360"/>
                                  </a:lnTo>
                                  <a:lnTo>
                                    <a:pt x="60" y="354"/>
                                  </a:lnTo>
                                  <a:lnTo>
                                    <a:pt x="72" y="342"/>
                                  </a:lnTo>
                                  <a:lnTo>
                                    <a:pt x="72" y="336"/>
                                  </a:lnTo>
                                  <a:lnTo>
                                    <a:pt x="108" y="336"/>
                                  </a:lnTo>
                                  <a:lnTo>
                                    <a:pt x="120" y="330"/>
                                  </a:lnTo>
                                  <a:lnTo>
                                    <a:pt x="126" y="324"/>
                                  </a:lnTo>
                                  <a:lnTo>
                                    <a:pt x="174" y="324"/>
                                  </a:lnTo>
                                  <a:lnTo>
                                    <a:pt x="174" y="330"/>
                                  </a:lnTo>
                                  <a:lnTo>
                                    <a:pt x="180" y="336"/>
                                  </a:lnTo>
                                  <a:lnTo>
                                    <a:pt x="216" y="336"/>
                                  </a:lnTo>
                                  <a:lnTo>
                                    <a:pt x="240" y="342"/>
                                  </a:lnTo>
                                  <a:lnTo>
                                    <a:pt x="258" y="354"/>
                                  </a:lnTo>
                                  <a:lnTo>
                                    <a:pt x="264" y="348"/>
                                  </a:lnTo>
                                  <a:lnTo>
                                    <a:pt x="282" y="360"/>
                                  </a:lnTo>
                                  <a:lnTo>
                                    <a:pt x="294" y="348"/>
                                  </a:lnTo>
                                  <a:lnTo>
                                    <a:pt x="300" y="360"/>
                                  </a:lnTo>
                                  <a:lnTo>
                                    <a:pt x="318" y="354"/>
                                  </a:lnTo>
                                  <a:lnTo>
                                    <a:pt x="324" y="360"/>
                                  </a:lnTo>
                                  <a:lnTo>
                                    <a:pt x="336" y="354"/>
                                  </a:lnTo>
                                  <a:lnTo>
                                    <a:pt x="348" y="366"/>
                                  </a:lnTo>
                                  <a:lnTo>
                                    <a:pt x="348" y="360"/>
                                  </a:lnTo>
                                  <a:lnTo>
                                    <a:pt x="354" y="354"/>
                                  </a:lnTo>
                                  <a:lnTo>
                                    <a:pt x="372" y="354"/>
                                  </a:lnTo>
                                  <a:lnTo>
                                    <a:pt x="378" y="360"/>
                                  </a:lnTo>
                                  <a:lnTo>
                                    <a:pt x="378" y="372"/>
                                  </a:lnTo>
                                  <a:lnTo>
                                    <a:pt x="384" y="372"/>
                                  </a:lnTo>
                                  <a:lnTo>
                                    <a:pt x="396" y="366"/>
                                  </a:lnTo>
                                  <a:lnTo>
                                    <a:pt x="420" y="366"/>
                                  </a:lnTo>
                                  <a:lnTo>
                                    <a:pt x="426" y="372"/>
                                  </a:lnTo>
                                  <a:lnTo>
                                    <a:pt x="444" y="372"/>
                                  </a:lnTo>
                                  <a:lnTo>
                                    <a:pt x="450" y="366"/>
                                  </a:lnTo>
                                  <a:lnTo>
                                    <a:pt x="450" y="354"/>
                                  </a:lnTo>
                                  <a:lnTo>
                                    <a:pt x="444" y="348"/>
                                  </a:lnTo>
                                  <a:lnTo>
                                    <a:pt x="450" y="336"/>
                                  </a:lnTo>
                                  <a:lnTo>
                                    <a:pt x="456" y="330"/>
                                  </a:lnTo>
                                  <a:lnTo>
                                    <a:pt x="468" y="324"/>
                                  </a:lnTo>
                                  <a:lnTo>
                                    <a:pt x="474" y="312"/>
                                  </a:lnTo>
                                  <a:lnTo>
                                    <a:pt x="498" y="312"/>
                                  </a:lnTo>
                                  <a:lnTo>
                                    <a:pt x="516" y="318"/>
                                  </a:lnTo>
                                  <a:lnTo>
                                    <a:pt x="516" y="300"/>
                                  </a:lnTo>
                                  <a:lnTo>
                                    <a:pt x="510" y="288"/>
                                  </a:lnTo>
                                  <a:lnTo>
                                    <a:pt x="504" y="282"/>
                                  </a:lnTo>
                                  <a:lnTo>
                                    <a:pt x="504" y="264"/>
                                  </a:lnTo>
                                  <a:lnTo>
                                    <a:pt x="480" y="240"/>
                                  </a:lnTo>
                                  <a:lnTo>
                                    <a:pt x="480" y="234"/>
                                  </a:lnTo>
                                  <a:lnTo>
                                    <a:pt x="486" y="228"/>
                                  </a:lnTo>
                                  <a:lnTo>
                                    <a:pt x="510" y="228"/>
                                  </a:lnTo>
                                  <a:lnTo>
                                    <a:pt x="510" y="234"/>
                                  </a:lnTo>
                                  <a:lnTo>
                                    <a:pt x="516" y="234"/>
                                  </a:lnTo>
                                  <a:lnTo>
                                    <a:pt x="522" y="240"/>
                                  </a:lnTo>
                                  <a:lnTo>
                                    <a:pt x="528" y="240"/>
                                  </a:lnTo>
                                  <a:lnTo>
                                    <a:pt x="552" y="228"/>
                                  </a:lnTo>
                                  <a:lnTo>
                                    <a:pt x="558" y="216"/>
                                  </a:lnTo>
                                  <a:lnTo>
                                    <a:pt x="570" y="210"/>
                                  </a:lnTo>
                                  <a:lnTo>
                                    <a:pt x="546" y="198"/>
                                  </a:lnTo>
                                  <a:lnTo>
                                    <a:pt x="552" y="192"/>
                                  </a:lnTo>
                                  <a:lnTo>
                                    <a:pt x="552" y="186"/>
                                  </a:lnTo>
                                  <a:lnTo>
                                    <a:pt x="546" y="186"/>
                                  </a:lnTo>
                                  <a:lnTo>
                                    <a:pt x="540" y="180"/>
                                  </a:lnTo>
                                  <a:lnTo>
                                    <a:pt x="504" y="180"/>
                                  </a:lnTo>
                                  <a:lnTo>
                                    <a:pt x="504" y="156"/>
                                  </a:lnTo>
                                  <a:lnTo>
                                    <a:pt x="474" y="144"/>
                                  </a:lnTo>
                                  <a:lnTo>
                                    <a:pt x="474" y="132"/>
                                  </a:lnTo>
                                  <a:lnTo>
                                    <a:pt x="456" y="114"/>
                                  </a:lnTo>
                                  <a:lnTo>
                                    <a:pt x="444" y="108"/>
                                  </a:lnTo>
                                  <a:lnTo>
                                    <a:pt x="438" y="102"/>
                                  </a:lnTo>
                                  <a:lnTo>
                                    <a:pt x="444" y="84"/>
                                  </a:lnTo>
                                  <a:lnTo>
                                    <a:pt x="432" y="66"/>
                                  </a:lnTo>
                                  <a:lnTo>
                                    <a:pt x="438" y="60"/>
                                  </a:lnTo>
                                  <a:lnTo>
                                    <a:pt x="438" y="48"/>
                                  </a:lnTo>
                                  <a:lnTo>
                                    <a:pt x="432" y="42"/>
                                  </a:lnTo>
                                  <a:lnTo>
                                    <a:pt x="396" y="24"/>
                                  </a:lnTo>
                                  <a:lnTo>
                                    <a:pt x="390" y="18"/>
                                  </a:lnTo>
                                  <a:lnTo>
                                    <a:pt x="384" y="18"/>
                                  </a:lnTo>
                                  <a:lnTo>
                                    <a:pt x="354" y="36"/>
                                  </a:lnTo>
                                  <a:lnTo>
                                    <a:pt x="348" y="18"/>
                                  </a:lnTo>
                                  <a:lnTo>
                                    <a:pt x="312" y="12"/>
                                  </a:lnTo>
                                  <a:lnTo>
                                    <a:pt x="300" y="18"/>
                                  </a:lnTo>
                                  <a:lnTo>
                                    <a:pt x="300" y="12"/>
                                  </a:lnTo>
                                  <a:lnTo>
                                    <a:pt x="294" y="6"/>
                                  </a:lnTo>
                                  <a:lnTo>
                                    <a:pt x="276" y="6"/>
                                  </a:lnTo>
                                  <a:lnTo>
                                    <a:pt x="270" y="0"/>
                                  </a:lnTo>
                                  <a:lnTo>
                                    <a:pt x="258" y="0"/>
                                  </a:lnTo>
                                  <a:lnTo>
                                    <a:pt x="252" y="6"/>
                                  </a:lnTo>
                                  <a:lnTo>
                                    <a:pt x="246" y="18"/>
                                  </a:lnTo>
                                  <a:lnTo>
                                    <a:pt x="240" y="24"/>
                                  </a:lnTo>
                                  <a:lnTo>
                                    <a:pt x="234" y="24"/>
                                  </a:lnTo>
                                  <a:lnTo>
                                    <a:pt x="228" y="30"/>
                                  </a:lnTo>
                                  <a:lnTo>
                                    <a:pt x="222" y="24"/>
                                  </a:lnTo>
                                  <a:lnTo>
                                    <a:pt x="198" y="24"/>
                                  </a:lnTo>
                                  <a:lnTo>
                                    <a:pt x="192" y="30"/>
                                  </a:lnTo>
                                  <a:lnTo>
                                    <a:pt x="180" y="36"/>
                                  </a:lnTo>
                                  <a:lnTo>
                                    <a:pt x="174" y="42"/>
                                  </a:lnTo>
                                  <a:lnTo>
                                    <a:pt x="174" y="54"/>
                                  </a:lnTo>
                                  <a:lnTo>
                                    <a:pt x="192" y="72"/>
                                  </a:lnTo>
                                  <a:lnTo>
                                    <a:pt x="186" y="78"/>
                                  </a:lnTo>
                                  <a:lnTo>
                                    <a:pt x="168" y="78"/>
                                  </a:lnTo>
                                  <a:lnTo>
                                    <a:pt x="162" y="72"/>
                                  </a:lnTo>
                                  <a:lnTo>
                                    <a:pt x="156" y="72"/>
                                  </a:lnTo>
                                  <a:lnTo>
                                    <a:pt x="162" y="90"/>
                                  </a:lnTo>
                                  <a:lnTo>
                                    <a:pt x="144" y="90"/>
                                  </a:lnTo>
                                  <a:lnTo>
                                    <a:pt x="138" y="96"/>
                                  </a:lnTo>
                                  <a:lnTo>
                                    <a:pt x="138" y="102"/>
                                  </a:lnTo>
                                  <a:lnTo>
                                    <a:pt x="144" y="114"/>
                                  </a:lnTo>
                                  <a:lnTo>
                                    <a:pt x="144" y="120"/>
                                  </a:lnTo>
                                  <a:lnTo>
                                    <a:pt x="132" y="120"/>
                                  </a:lnTo>
                                  <a:lnTo>
                                    <a:pt x="132" y="126"/>
                                  </a:lnTo>
                                  <a:lnTo>
                                    <a:pt x="138" y="132"/>
                                  </a:lnTo>
                                  <a:lnTo>
                                    <a:pt x="138" y="144"/>
                                  </a:lnTo>
                                  <a:lnTo>
                                    <a:pt x="144" y="150"/>
                                  </a:lnTo>
                                  <a:lnTo>
                                    <a:pt x="144" y="156"/>
                                  </a:lnTo>
                                  <a:lnTo>
                                    <a:pt x="132" y="156"/>
                                  </a:lnTo>
                                  <a:lnTo>
                                    <a:pt x="138" y="150"/>
                                  </a:lnTo>
                                  <a:lnTo>
                                    <a:pt x="138" y="144"/>
                                  </a:lnTo>
                                  <a:lnTo>
                                    <a:pt x="120" y="144"/>
                                  </a:lnTo>
                                  <a:lnTo>
                                    <a:pt x="108" y="150"/>
                                  </a:lnTo>
                                  <a:lnTo>
                                    <a:pt x="102" y="156"/>
                                  </a:lnTo>
                                  <a:lnTo>
                                    <a:pt x="96" y="168"/>
                                  </a:lnTo>
                                  <a:lnTo>
                                    <a:pt x="84" y="156"/>
                                  </a:lnTo>
                                  <a:lnTo>
                                    <a:pt x="84" y="174"/>
                                  </a:lnTo>
                                  <a:lnTo>
                                    <a:pt x="54" y="174"/>
                                  </a:lnTo>
                                  <a:lnTo>
                                    <a:pt x="54" y="168"/>
                                  </a:lnTo>
                                  <a:lnTo>
                                    <a:pt x="48" y="162"/>
                                  </a:lnTo>
                                  <a:lnTo>
                                    <a:pt x="42" y="162"/>
                                  </a:lnTo>
                                  <a:lnTo>
                                    <a:pt x="30" y="168"/>
                                  </a:lnTo>
                                  <a:lnTo>
                                    <a:pt x="18" y="168"/>
                                  </a:lnTo>
                                  <a:lnTo>
                                    <a:pt x="12" y="174"/>
                                  </a:lnTo>
                                  <a:lnTo>
                                    <a:pt x="6" y="174"/>
                                  </a:lnTo>
                                  <a:lnTo>
                                    <a:pt x="12" y="186"/>
                                  </a:lnTo>
                                  <a:lnTo>
                                    <a:pt x="18" y="192"/>
                                  </a:lnTo>
                                  <a:lnTo>
                                    <a:pt x="18" y="204"/>
                                  </a:lnTo>
                                  <a:lnTo>
                                    <a:pt x="24" y="210"/>
                                  </a:lnTo>
                                  <a:lnTo>
                                    <a:pt x="36" y="234"/>
                                  </a:lnTo>
                                  <a:lnTo>
                                    <a:pt x="42" y="240"/>
                                  </a:lnTo>
                                  <a:lnTo>
                                    <a:pt x="42" y="246"/>
                                  </a:lnTo>
                                  <a:lnTo>
                                    <a:pt x="36" y="252"/>
                                  </a:lnTo>
                                  <a:lnTo>
                                    <a:pt x="36" y="264"/>
                                  </a:lnTo>
                                  <a:lnTo>
                                    <a:pt x="12" y="270"/>
                                  </a:lnTo>
                                  <a:lnTo>
                                    <a:pt x="12" y="288"/>
                                  </a:lnTo>
                                  <a:lnTo>
                                    <a:pt x="0" y="288"/>
                                  </a:lnTo>
                                  <a:lnTo>
                                    <a:pt x="0" y="294"/>
                                  </a:lnTo>
                                  <a:lnTo>
                                    <a:pt x="6" y="300"/>
                                  </a:lnTo>
                                  <a:lnTo>
                                    <a:pt x="12" y="300"/>
                                  </a:lnTo>
                                  <a:lnTo>
                                    <a:pt x="24" y="312"/>
                                  </a:lnTo>
                                  <a:close/>
                                </a:path>
                              </a:pathLst>
                            </a:custGeom>
                            <a:solidFill>
                              <a:srgbClr val="33334B"/>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69" name="Azerbaijan" descr="© INSCALE GmbH, 15.06.2010"/>
                            <a:cNvSpPr>
                              <a:spLocks noEditPoints="1"/>
                            </a:cNvSpPr>
                          </a:nvSpPr>
                          <a:spPr bwMode="gray">
                            <a:xfrm>
                              <a:off x="3354" y="745"/>
                              <a:ext cx="92" cy="74"/>
                            </a:xfrm>
                            <a:custGeom>
                              <a:avLst/>
                              <a:gdLst>
                                <a:gd name="T0" fmla="*/ 2147483647 w 360"/>
                                <a:gd name="T1" fmla="*/ 2147483647 h 288"/>
                                <a:gd name="T2" fmla="*/ 2147483647 w 360"/>
                                <a:gd name="T3" fmla="*/ 2147483647 h 288"/>
                                <a:gd name="T4" fmla="*/ 2147483647 w 360"/>
                                <a:gd name="T5" fmla="*/ 2147483647 h 288"/>
                                <a:gd name="T6" fmla="*/ 2147483647 w 360"/>
                                <a:gd name="T7" fmla="*/ 2147483647 h 288"/>
                                <a:gd name="T8" fmla="*/ 2147483647 w 360"/>
                                <a:gd name="T9" fmla="*/ 2147483647 h 288"/>
                                <a:gd name="T10" fmla="*/ 2147483647 w 360"/>
                                <a:gd name="T11" fmla="*/ 2147483647 h 288"/>
                                <a:gd name="T12" fmla="*/ 2147483647 w 360"/>
                                <a:gd name="T13" fmla="*/ 2147483647 h 288"/>
                                <a:gd name="T14" fmla="*/ 2147483647 w 360"/>
                                <a:gd name="T15" fmla="*/ 2147483647 h 288"/>
                                <a:gd name="T16" fmla="*/ 2147483647 w 360"/>
                                <a:gd name="T17" fmla="*/ 2147483647 h 288"/>
                                <a:gd name="T18" fmla="*/ 2147483647 w 360"/>
                                <a:gd name="T19" fmla="*/ 2147483647 h 288"/>
                                <a:gd name="T20" fmla="*/ 2147483647 w 360"/>
                                <a:gd name="T21" fmla="*/ 2147483647 h 288"/>
                                <a:gd name="T22" fmla="*/ 2147483647 w 360"/>
                                <a:gd name="T23" fmla="*/ 2147483647 h 288"/>
                                <a:gd name="T24" fmla="*/ 2147483647 w 360"/>
                                <a:gd name="T25" fmla="*/ 2147483647 h 288"/>
                                <a:gd name="T26" fmla="*/ 2147483647 w 360"/>
                                <a:gd name="T27" fmla="*/ 0 h 288"/>
                                <a:gd name="T28" fmla="*/ 2147483647 w 360"/>
                                <a:gd name="T29" fmla="*/ 2147483647 h 288"/>
                                <a:gd name="T30" fmla="*/ 2147483647 w 360"/>
                                <a:gd name="T31" fmla="*/ 2147483647 h 288"/>
                                <a:gd name="T32" fmla="*/ 2147483647 w 360"/>
                                <a:gd name="T33" fmla="*/ 2147483647 h 288"/>
                                <a:gd name="T34" fmla="*/ 2147483647 w 360"/>
                                <a:gd name="T35" fmla="*/ 2147483647 h 288"/>
                                <a:gd name="T36" fmla="*/ 2147483647 w 360"/>
                                <a:gd name="T37" fmla="*/ 2147483647 h 288"/>
                                <a:gd name="T38" fmla="*/ 2147483647 w 360"/>
                                <a:gd name="T39" fmla="*/ 0 h 288"/>
                                <a:gd name="T40" fmla="*/ 2147483647 w 360"/>
                                <a:gd name="T41" fmla="*/ 2147483647 h 288"/>
                                <a:gd name="T42" fmla="*/ 2147483647 w 360"/>
                                <a:gd name="T43" fmla="*/ 2147483647 h 288"/>
                                <a:gd name="T44" fmla="*/ 2147483647 w 360"/>
                                <a:gd name="T45" fmla="*/ 2147483647 h 288"/>
                                <a:gd name="T46" fmla="*/ 2147483647 w 360"/>
                                <a:gd name="T47" fmla="*/ 2147483647 h 288"/>
                                <a:gd name="T48" fmla="*/ 2147483647 w 360"/>
                                <a:gd name="T49" fmla="*/ 2147483647 h 288"/>
                                <a:gd name="T50" fmla="*/ 2147483647 w 360"/>
                                <a:gd name="T51" fmla="*/ 2147483647 h 288"/>
                                <a:gd name="T52" fmla="*/ 2147483647 w 360"/>
                                <a:gd name="T53" fmla="*/ 2147483647 h 288"/>
                                <a:gd name="T54" fmla="*/ 0 w 360"/>
                                <a:gd name="T55" fmla="*/ 2147483647 h 288"/>
                                <a:gd name="T56" fmla="*/ 2147483647 w 360"/>
                                <a:gd name="T57" fmla="*/ 2147483647 h 288"/>
                                <a:gd name="T58" fmla="*/ 2147483647 w 360"/>
                                <a:gd name="T59" fmla="*/ 2147483647 h 288"/>
                                <a:gd name="T60" fmla="*/ 2147483647 w 360"/>
                                <a:gd name="T61" fmla="*/ 2147483647 h 288"/>
                                <a:gd name="T62" fmla="*/ 2147483647 w 360"/>
                                <a:gd name="T63" fmla="*/ 2147483647 h 288"/>
                                <a:gd name="T64" fmla="*/ 2147483647 w 360"/>
                                <a:gd name="T65" fmla="*/ 2147483647 h 288"/>
                                <a:gd name="T66" fmla="*/ 2147483647 w 360"/>
                                <a:gd name="T67" fmla="*/ 2147483647 h 288"/>
                                <a:gd name="T68" fmla="*/ 2147483647 w 360"/>
                                <a:gd name="T69" fmla="*/ 2147483647 h 288"/>
                                <a:gd name="T70" fmla="*/ 2147483647 w 360"/>
                                <a:gd name="T71" fmla="*/ 2147483647 h 288"/>
                                <a:gd name="T72" fmla="*/ 2147483647 w 360"/>
                                <a:gd name="T73" fmla="*/ 2147483647 h 288"/>
                                <a:gd name="T74" fmla="*/ 2147483647 w 360"/>
                                <a:gd name="T75" fmla="*/ 2147483647 h 288"/>
                                <a:gd name="T76" fmla="*/ 2147483647 w 360"/>
                                <a:gd name="T77" fmla="*/ 2147483647 h 288"/>
                                <a:gd name="T78" fmla="*/ 2147483647 w 360"/>
                                <a:gd name="T79" fmla="*/ 2147483647 h 288"/>
                                <a:gd name="T80" fmla="*/ 2147483647 w 360"/>
                                <a:gd name="T81" fmla="*/ 2147483647 h 288"/>
                                <a:gd name="T82" fmla="*/ 2147483647 w 360"/>
                                <a:gd name="T83" fmla="*/ 2147483647 h 288"/>
                                <a:gd name="T84" fmla="*/ 2147483647 w 360"/>
                                <a:gd name="T85" fmla="*/ 2147483647 h 288"/>
                                <a:gd name="T86" fmla="*/ 2147483647 w 360"/>
                                <a:gd name="T87" fmla="*/ 2147483647 h 288"/>
                                <a:gd name="T88" fmla="*/ 2147483647 w 360"/>
                                <a:gd name="T89" fmla="*/ 2147483647 h 288"/>
                                <a:gd name="T90" fmla="*/ 2147483647 w 360"/>
                                <a:gd name="T91" fmla="*/ 2147483647 h 288"/>
                                <a:gd name="T92" fmla="*/ 2147483647 w 360"/>
                                <a:gd name="T93" fmla="*/ 2147483647 h 288"/>
                                <a:gd name="T94" fmla="*/ 2147483647 w 360"/>
                                <a:gd name="T95" fmla="*/ 2147483647 h 288"/>
                                <a:gd name="T96" fmla="*/ 2147483647 w 360"/>
                                <a:gd name="T97" fmla="*/ 2147483647 h 288"/>
                                <a:gd name="T98" fmla="*/ 2147483647 w 360"/>
                                <a:gd name="T99" fmla="*/ 2147483647 h 288"/>
                                <a:gd name="T100" fmla="*/ 2147483647 w 360"/>
                                <a:gd name="T101" fmla="*/ 2147483647 h 288"/>
                                <a:gd name="T102" fmla="*/ 2147483647 w 360"/>
                                <a:gd name="T103" fmla="*/ 2147483647 h 288"/>
                                <a:gd name="T104" fmla="*/ 2147483647 w 360"/>
                                <a:gd name="T105" fmla="*/ 2147483647 h 288"/>
                                <a:gd name="T106" fmla="*/ 2147483647 w 360"/>
                                <a:gd name="T107" fmla="*/ 2147483647 h 288"/>
                                <a:gd name="T108" fmla="*/ 2147483647 w 360"/>
                                <a:gd name="T109" fmla="*/ 2147483647 h 288"/>
                                <a:gd name="T110" fmla="*/ 2147483647 w 360"/>
                                <a:gd name="T111" fmla="*/ 2147483647 h 288"/>
                                <a:gd name="T112" fmla="*/ 2147483647 w 360"/>
                                <a:gd name="T113" fmla="*/ 2147483647 h 288"/>
                                <a:gd name="T114" fmla="*/ 2147483647 w 360"/>
                                <a:gd name="T115" fmla="*/ 2147483647 h 288"/>
                                <a:gd name="T116" fmla="*/ 2147483647 w 360"/>
                                <a:gd name="T117" fmla="*/ 2147483647 h 288"/>
                                <a:gd name="T118" fmla="*/ 2147483647 w 360"/>
                                <a:gd name="T119" fmla="*/ 2147483647 h 288"/>
                                <a:gd name="T120" fmla="*/ 2147483647 w 360"/>
                                <a:gd name="T121" fmla="*/ 2147483647 h 288"/>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w 360"/>
                                <a:gd name="T184" fmla="*/ 0 h 288"/>
                                <a:gd name="T185" fmla="*/ 360 w 360"/>
                                <a:gd name="T186" fmla="*/ 288 h 288"/>
                              </a:gdLst>
                              <a:ahLst/>
                              <a:cxnLst>
                                <a:cxn ang="T122">
                                  <a:pos x="T0" y="T1"/>
                                </a:cxn>
                                <a:cxn ang="T123">
                                  <a:pos x="T2" y="T3"/>
                                </a:cxn>
                                <a:cxn ang="T124">
                                  <a:pos x="T4" y="T5"/>
                                </a:cxn>
                                <a:cxn ang="T125">
                                  <a:pos x="T6" y="T7"/>
                                </a:cxn>
                                <a:cxn ang="T126">
                                  <a:pos x="T8" y="T9"/>
                                </a:cxn>
                                <a:cxn ang="T127">
                                  <a:pos x="T10" y="T11"/>
                                </a:cxn>
                                <a:cxn ang="T128">
                                  <a:pos x="T12" y="T13"/>
                                </a:cxn>
                                <a:cxn ang="T129">
                                  <a:pos x="T14" y="T15"/>
                                </a:cxn>
                                <a:cxn ang="T130">
                                  <a:pos x="T16" y="T17"/>
                                </a:cxn>
                                <a:cxn ang="T131">
                                  <a:pos x="T18" y="T19"/>
                                </a:cxn>
                                <a:cxn ang="T132">
                                  <a:pos x="T20" y="T21"/>
                                </a:cxn>
                                <a:cxn ang="T133">
                                  <a:pos x="T22" y="T23"/>
                                </a:cxn>
                                <a:cxn ang="T134">
                                  <a:pos x="T24" y="T25"/>
                                </a:cxn>
                                <a:cxn ang="T135">
                                  <a:pos x="T26" y="T27"/>
                                </a:cxn>
                                <a:cxn ang="T136">
                                  <a:pos x="T28" y="T29"/>
                                </a:cxn>
                                <a:cxn ang="T137">
                                  <a:pos x="T30" y="T31"/>
                                </a:cxn>
                                <a:cxn ang="T138">
                                  <a:pos x="T32" y="T33"/>
                                </a:cxn>
                                <a:cxn ang="T139">
                                  <a:pos x="T34" y="T35"/>
                                </a:cxn>
                                <a:cxn ang="T140">
                                  <a:pos x="T36" y="T37"/>
                                </a:cxn>
                                <a:cxn ang="T141">
                                  <a:pos x="T38" y="T39"/>
                                </a:cxn>
                                <a:cxn ang="T142">
                                  <a:pos x="T40" y="T41"/>
                                </a:cxn>
                                <a:cxn ang="T143">
                                  <a:pos x="T42" y="T43"/>
                                </a:cxn>
                                <a:cxn ang="T144">
                                  <a:pos x="T44" y="T45"/>
                                </a:cxn>
                                <a:cxn ang="T145">
                                  <a:pos x="T46" y="T47"/>
                                </a:cxn>
                                <a:cxn ang="T146">
                                  <a:pos x="T48" y="T49"/>
                                </a:cxn>
                                <a:cxn ang="T147">
                                  <a:pos x="T50" y="T51"/>
                                </a:cxn>
                                <a:cxn ang="T148">
                                  <a:pos x="T52" y="T53"/>
                                </a:cxn>
                                <a:cxn ang="T149">
                                  <a:pos x="T54" y="T55"/>
                                </a:cxn>
                                <a:cxn ang="T150">
                                  <a:pos x="T56" y="T57"/>
                                </a:cxn>
                                <a:cxn ang="T151">
                                  <a:pos x="T58" y="T59"/>
                                </a:cxn>
                                <a:cxn ang="T152">
                                  <a:pos x="T60" y="T61"/>
                                </a:cxn>
                                <a:cxn ang="T153">
                                  <a:pos x="T62" y="T63"/>
                                </a:cxn>
                                <a:cxn ang="T154">
                                  <a:pos x="T64" y="T65"/>
                                </a:cxn>
                                <a:cxn ang="T155">
                                  <a:pos x="T66" y="T67"/>
                                </a:cxn>
                                <a:cxn ang="T156">
                                  <a:pos x="T68" y="T69"/>
                                </a:cxn>
                                <a:cxn ang="T157">
                                  <a:pos x="T70" y="T71"/>
                                </a:cxn>
                                <a:cxn ang="T158">
                                  <a:pos x="T72" y="T73"/>
                                </a:cxn>
                                <a:cxn ang="T159">
                                  <a:pos x="T74" y="T75"/>
                                </a:cxn>
                                <a:cxn ang="T160">
                                  <a:pos x="T76" y="T77"/>
                                </a:cxn>
                                <a:cxn ang="T161">
                                  <a:pos x="T78" y="T79"/>
                                </a:cxn>
                                <a:cxn ang="T162">
                                  <a:pos x="T80" y="T81"/>
                                </a:cxn>
                                <a:cxn ang="T163">
                                  <a:pos x="T82" y="T83"/>
                                </a:cxn>
                                <a:cxn ang="T164">
                                  <a:pos x="T84" y="T85"/>
                                </a:cxn>
                                <a:cxn ang="T165">
                                  <a:pos x="T86" y="T87"/>
                                </a:cxn>
                                <a:cxn ang="T166">
                                  <a:pos x="T88" y="T89"/>
                                </a:cxn>
                                <a:cxn ang="T167">
                                  <a:pos x="T90" y="T91"/>
                                </a:cxn>
                                <a:cxn ang="T168">
                                  <a:pos x="T92" y="T93"/>
                                </a:cxn>
                                <a:cxn ang="T169">
                                  <a:pos x="T94" y="T95"/>
                                </a:cxn>
                                <a:cxn ang="T170">
                                  <a:pos x="T96" y="T97"/>
                                </a:cxn>
                                <a:cxn ang="T171">
                                  <a:pos x="T98" y="T99"/>
                                </a:cxn>
                                <a:cxn ang="T172">
                                  <a:pos x="T100" y="T101"/>
                                </a:cxn>
                                <a:cxn ang="T173">
                                  <a:pos x="T102" y="T103"/>
                                </a:cxn>
                                <a:cxn ang="T174">
                                  <a:pos x="T104" y="T105"/>
                                </a:cxn>
                                <a:cxn ang="T175">
                                  <a:pos x="T106" y="T107"/>
                                </a:cxn>
                                <a:cxn ang="T176">
                                  <a:pos x="T108" y="T109"/>
                                </a:cxn>
                                <a:cxn ang="T177">
                                  <a:pos x="T110" y="T111"/>
                                </a:cxn>
                                <a:cxn ang="T178">
                                  <a:pos x="T112" y="T113"/>
                                </a:cxn>
                                <a:cxn ang="T179">
                                  <a:pos x="T114" y="T115"/>
                                </a:cxn>
                                <a:cxn ang="T180">
                                  <a:pos x="T116" y="T117"/>
                                </a:cxn>
                                <a:cxn ang="T181">
                                  <a:pos x="T118" y="T119"/>
                                </a:cxn>
                                <a:cxn ang="T182">
                                  <a:pos x="T120" y="T121"/>
                                </a:cxn>
                              </a:cxnLst>
                              <a:rect l="T183" t="T184" r="T185" b="T186"/>
                              <a:pathLst>
                                <a:path w="360" h="288">
                                  <a:moveTo>
                                    <a:pt x="66" y="186"/>
                                  </a:moveTo>
                                  <a:lnTo>
                                    <a:pt x="36" y="186"/>
                                  </a:lnTo>
                                  <a:lnTo>
                                    <a:pt x="24" y="174"/>
                                  </a:lnTo>
                                  <a:lnTo>
                                    <a:pt x="6" y="174"/>
                                  </a:lnTo>
                                  <a:lnTo>
                                    <a:pt x="12" y="186"/>
                                  </a:lnTo>
                                  <a:lnTo>
                                    <a:pt x="12" y="192"/>
                                  </a:lnTo>
                                  <a:lnTo>
                                    <a:pt x="18" y="204"/>
                                  </a:lnTo>
                                  <a:lnTo>
                                    <a:pt x="36" y="222"/>
                                  </a:lnTo>
                                  <a:lnTo>
                                    <a:pt x="48" y="228"/>
                                  </a:lnTo>
                                  <a:lnTo>
                                    <a:pt x="84" y="240"/>
                                  </a:lnTo>
                                  <a:lnTo>
                                    <a:pt x="90" y="240"/>
                                  </a:lnTo>
                                  <a:lnTo>
                                    <a:pt x="84" y="234"/>
                                  </a:lnTo>
                                  <a:lnTo>
                                    <a:pt x="84" y="222"/>
                                  </a:lnTo>
                                  <a:lnTo>
                                    <a:pt x="78" y="216"/>
                                  </a:lnTo>
                                  <a:lnTo>
                                    <a:pt x="78" y="204"/>
                                  </a:lnTo>
                                  <a:lnTo>
                                    <a:pt x="72" y="198"/>
                                  </a:lnTo>
                                  <a:lnTo>
                                    <a:pt x="72" y="186"/>
                                  </a:lnTo>
                                  <a:lnTo>
                                    <a:pt x="66" y="186"/>
                                  </a:lnTo>
                                  <a:close/>
                                  <a:moveTo>
                                    <a:pt x="354" y="108"/>
                                  </a:moveTo>
                                  <a:lnTo>
                                    <a:pt x="348" y="102"/>
                                  </a:lnTo>
                                  <a:lnTo>
                                    <a:pt x="330" y="102"/>
                                  </a:lnTo>
                                  <a:lnTo>
                                    <a:pt x="318" y="108"/>
                                  </a:lnTo>
                                  <a:lnTo>
                                    <a:pt x="306" y="108"/>
                                  </a:lnTo>
                                  <a:lnTo>
                                    <a:pt x="288" y="90"/>
                                  </a:lnTo>
                                  <a:lnTo>
                                    <a:pt x="288" y="84"/>
                                  </a:lnTo>
                                  <a:lnTo>
                                    <a:pt x="264" y="54"/>
                                  </a:lnTo>
                                  <a:lnTo>
                                    <a:pt x="264" y="42"/>
                                  </a:lnTo>
                                  <a:lnTo>
                                    <a:pt x="216" y="0"/>
                                  </a:lnTo>
                                  <a:lnTo>
                                    <a:pt x="216" y="30"/>
                                  </a:lnTo>
                                  <a:lnTo>
                                    <a:pt x="210" y="36"/>
                                  </a:lnTo>
                                  <a:lnTo>
                                    <a:pt x="192" y="36"/>
                                  </a:lnTo>
                                  <a:lnTo>
                                    <a:pt x="192" y="48"/>
                                  </a:lnTo>
                                  <a:lnTo>
                                    <a:pt x="186" y="54"/>
                                  </a:lnTo>
                                  <a:lnTo>
                                    <a:pt x="162" y="54"/>
                                  </a:lnTo>
                                  <a:lnTo>
                                    <a:pt x="156" y="48"/>
                                  </a:lnTo>
                                  <a:lnTo>
                                    <a:pt x="144" y="42"/>
                                  </a:lnTo>
                                  <a:lnTo>
                                    <a:pt x="138" y="30"/>
                                  </a:lnTo>
                                  <a:lnTo>
                                    <a:pt x="120" y="12"/>
                                  </a:lnTo>
                                  <a:lnTo>
                                    <a:pt x="84" y="0"/>
                                  </a:lnTo>
                                  <a:lnTo>
                                    <a:pt x="72" y="0"/>
                                  </a:lnTo>
                                  <a:lnTo>
                                    <a:pt x="60" y="12"/>
                                  </a:lnTo>
                                  <a:lnTo>
                                    <a:pt x="78" y="30"/>
                                  </a:lnTo>
                                  <a:lnTo>
                                    <a:pt x="84" y="30"/>
                                  </a:lnTo>
                                  <a:lnTo>
                                    <a:pt x="90" y="36"/>
                                  </a:lnTo>
                                  <a:lnTo>
                                    <a:pt x="96" y="48"/>
                                  </a:lnTo>
                                  <a:lnTo>
                                    <a:pt x="102" y="54"/>
                                  </a:lnTo>
                                  <a:lnTo>
                                    <a:pt x="108" y="66"/>
                                  </a:lnTo>
                                  <a:lnTo>
                                    <a:pt x="102" y="72"/>
                                  </a:lnTo>
                                  <a:lnTo>
                                    <a:pt x="84" y="54"/>
                                  </a:lnTo>
                                  <a:lnTo>
                                    <a:pt x="72" y="54"/>
                                  </a:lnTo>
                                  <a:lnTo>
                                    <a:pt x="60" y="60"/>
                                  </a:lnTo>
                                  <a:lnTo>
                                    <a:pt x="42" y="42"/>
                                  </a:lnTo>
                                  <a:lnTo>
                                    <a:pt x="42" y="36"/>
                                  </a:lnTo>
                                  <a:lnTo>
                                    <a:pt x="36" y="30"/>
                                  </a:lnTo>
                                  <a:lnTo>
                                    <a:pt x="12" y="30"/>
                                  </a:lnTo>
                                  <a:lnTo>
                                    <a:pt x="0" y="42"/>
                                  </a:lnTo>
                                  <a:lnTo>
                                    <a:pt x="0" y="48"/>
                                  </a:lnTo>
                                  <a:lnTo>
                                    <a:pt x="6" y="48"/>
                                  </a:lnTo>
                                  <a:lnTo>
                                    <a:pt x="12" y="54"/>
                                  </a:lnTo>
                                  <a:lnTo>
                                    <a:pt x="12" y="66"/>
                                  </a:lnTo>
                                  <a:lnTo>
                                    <a:pt x="30" y="66"/>
                                  </a:lnTo>
                                  <a:lnTo>
                                    <a:pt x="36" y="72"/>
                                  </a:lnTo>
                                  <a:lnTo>
                                    <a:pt x="36" y="96"/>
                                  </a:lnTo>
                                  <a:lnTo>
                                    <a:pt x="30" y="102"/>
                                  </a:lnTo>
                                  <a:lnTo>
                                    <a:pt x="36" y="102"/>
                                  </a:lnTo>
                                  <a:lnTo>
                                    <a:pt x="42" y="108"/>
                                  </a:lnTo>
                                  <a:lnTo>
                                    <a:pt x="66" y="120"/>
                                  </a:lnTo>
                                  <a:lnTo>
                                    <a:pt x="72" y="126"/>
                                  </a:lnTo>
                                  <a:lnTo>
                                    <a:pt x="72" y="132"/>
                                  </a:lnTo>
                                  <a:lnTo>
                                    <a:pt x="54" y="150"/>
                                  </a:lnTo>
                                  <a:lnTo>
                                    <a:pt x="42" y="150"/>
                                  </a:lnTo>
                                  <a:lnTo>
                                    <a:pt x="72" y="162"/>
                                  </a:lnTo>
                                  <a:lnTo>
                                    <a:pt x="84" y="180"/>
                                  </a:lnTo>
                                  <a:lnTo>
                                    <a:pt x="114" y="186"/>
                                  </a:lnTo>
                                  <a:lnTo>
                                    <a:pt x="114" y="198"/>
                                  </a:lnTo>
                                  <a:lnTo>
                                    <a:pt x="120" y="210"/>
                                  </a:lnTo>
                                  <a:lnTo>
                                    <a:pt x="120" y="240"/>
                                  </a:lnTo>
                                  <a:lnTo>
                                    <a:pt x="132" y="240"/>
                                  </a:lnTo>
                                  <a:lnTo>
                                    <a:pt x="138" y="228"/>
                                  </a:lnTo>
                                  <a:lnTo>
                                    <a:pt x="144" y="222"/>
                                  </a:lnTo>
                                  <a:lnTo>
                                    <a:pt x="144" y="216"/>
                                  </a:lnTo>
                                  <a:lnTo>
                                    <a:pt x="156" y="204"/>
                                  </a:lnTo>
                                  <a:lnTo>
                                    <a:pt x="174" y="192"/>
                                  </a:lnTo>
                                  <a:lnTo>
                                    <a:pt x="186" y="186"/>
                                  </a:lnTo>
                                  <a:lnTo>
                                    <a:pt x="198" y="174"/>
                                  </a:lnTo>
                                  <a:lnTo>
                                    <a:pt x="210" y="168"/>
                                  </a:lnTo>
                                  <a:lnTo>
                                    <a:pt x="222" y="168"/>
                                  </a:lnTo>
                                  <a:lnTo>
                                    <a:pt x="228" y="180"/>
                                  </a:lnTo>
                                  <a:lnTo>
                                    <a:pt x="234" y="186"/>
                                  </a:lnTo>
                                  <a:lnTo>
                                    <a:pt x="234" y="204"/>
                                  </a:lnTo>
                                  <a:lnTo>
                                    <a:pt x="228" y="210"/>
                                  </a:lnTo>
                                  <a:lnTo>
                                    <a:pt x="228" y="222"/>
                                  </a:lnTo>
                                  <a:lnTo>
                                    <a:pt x="234" y="222"/>
                                  </a:lnTo>
                                  <a:lnTo>
                                    <a:pt x="240" y="228"/>
                                  </a:lnTo>
                                  <a:lnTo>
                                    <a:pt x="240" y="234"/>
                                  </a:lnTo>
                                  <a:lnTo>
                                    <a:pt x="234" y="240"/>
                                  </a:lnTo>
                                  <a:lnTo>
                                    <a:pt x="222" y="240"/>
                                  </a:lnTo>
                                  <a:lnTo>
                                    <a:pt x="222" y="246"/>
                                  </a:lnTo>
                                  <a:lnTo>
                                    <a:pt x="234" y="258"/>
                                  </a:lnTo>
                                  <a:lnTo>
                                    <a:pt x="246" y="264"/>
                                  </a:lnTo>
                                  <a:lnTo>
                                    <a:pt x="252" y="270"/>
                                  </a:lnTo>
                                  <a:lnTo>
                                    <a:pt x="258" y="270"/>
                                  </a:lnTo>
                                  <a:lnTo>
                                    <a:pt x="264" y="276"/>
                                  </a:lnTo>
                                  <a:lnTo>
                                    <a:pt x="264" y="282"/>
                                  </a:lnTo>
                                  <a:lnTo>
                                    <a:pt x="282" y="282"/>
                                  </a:lnTo>
                                  <a:lnTo>
                                    <a:pt x="282" y="288"/>
                                  </a:lnTo>
                                  <a:lnTo>
                                    <a:pt x="288" y="282"/>
                                  </a:lnTo>
                                  <a:lnTo>
                                    <a:pt x="288" y="258"/>
                                  </a:lnTo>
                                  <a:lnTo>
                                    <a:pt x="282" y="252"/>
                                  </a:lnTo>
                                  <a:lnTo>
                                    <a:pt x="276" y="252"/>
                                  </a:lnTo>
                                  <a:lnTo>
                                    <a:pt x="270" y="246"/>
                                  </a:lnTo>
                                  <a:lnTo>
                                    <a:pt x="288" y="240"/>
                                  </a:lnTo>
                                  <a:lnTo>
                                    <a:pt x="288" y="210"/>
                                  </a:lnTo>
                                  <a:lnTo>
                                    <a:pt x="300" y="222"/>
                                  </a:lnTo>
                                  <a:lnTo>
                                    <a:pt x="306" y="222"/>
                                  </a:lnTo>
                                  <a:lnTo>
                                    <a:pt x="318" y="210"/>
                                  </a:lnTo>
                                  <a:lnTo>
                                    <a:pt x="300" y="192"/>
                                  </a:lnTo>
                                  <a:lnTo>
                                    <a:pt x="300" y="138"/>
                                  </a:lnTo>
                                  <a:lnTo>
                                    <a:pt x="318" y="138"/>
                                  </a:lnTo>
                                  <a:lnTo>
                                    <a:pt x="330" y="126"/>
                                  </a:lnTo>
                                  <a:lnTo>
                                    <a:pt x="360" y="132"/>
                                  </a:lnTo>
                                  <a:lnTo>
                                    <a:pt x="360" y="120"/>
                                  </a:lnTo>
                                  <a:lnTo>
                                    <a:pt x="354" y="108"/>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70" name="Austria" descr="© INSCALE GmbH, 15.06.2010"/>
                            <a:cNvSpPr>
                              <a:spLocks/>
                            </a:cNvSpPr>
                          </a:nvSpPr>
                          <a:spPr bwMode="gray">
                            <a:xfrm>
                              <a:off x="2763" y="601"/>
                              <a:ext cx="117" cy="52"/>
                            </a:xfrm>
                            <a:custGeom>
                              <a:avLst/>
                              <a:gdLst>
                                <a:gd name="T0" fmla="*/ 2147483647 w 456"/>
                                <a:gd name="T1" fmla="*/ 2147483647 h 204"/>
                                <a:gd name="T2" fmla="*/ 2147483647 w 456"/>
                                <a:gd name="T3" fmla="*/ 2147483647 h 204"/>
                                <a:gd name="T4" fmla="*/ 2147483647 w 456"/>
                                <a:gd name="T5" fmla="*/ 2147483647 h 204"/>
                                <a:gd name="T6" fmla="*/ 2147483647 w 456"/>
                                <a:gd name="T7" fmla="*/ 2147483647 h 204"/>
                                <a:gd name="T8" fmla="*/ 2147483647 w 456"/>
                                <a:gd name="T9" fmla="*/ 2147483647 h 204"/>
                                <a:gd name="T10" fmla="*/ 2147483647 w 456"/>
                                <a:gd name="T11" fmla="*/ 2147483647 h 204"/>
                                <a:gd name="T12" fmla="*/ 2147483647 w 456"/>
                                <a:gd name="T13" fmla="*/ 2147483647 h 204"/>
                                <a:gd name="T14" fmla="*/ 2147483647 w 456"/>
                                <a:gd name="T15" fmla="*/ 0 h 204"/>
                                <a:gd name="T16" fmla="*/ 2147483647 w 456"/>
                                <a:gd name="T17" fmla="*/ 2147483647 h 204"/>
                                <a:gd name="T18" fmla="*/ 2147483647 w 456"/>
                                <a:gd name="T19" fmla="*/ 2147483647 h 204"/>
                                <a:gd name="T20" fmla="*/ 2147483647 w 456"/>
                                <a:gd name="T21" fmla="*/ 2147483647 h 204"/>
                                <a:gd name="T22" fmla="*/ 2147483647 w 456"/>
                                <a:gd name="T23" fmla="*/ 2147483647 h 204"/>
                                <a:gd name="T24" fmla="*/ 2147483647 w 456"/>
                                <a:gd name="T25" fmla="*/ 2147483647 h 204"/>
                                <a:gd name="T26" fmla="*/ 2147483647 w 456"/>
                                <a:gd name="T27" fmla="*/ 2147483647 h 204"/>
                                <a:gd name="T28" fmla="*/ 2147483647 w 456"/>
                                <a:gd name="T29" fmla="*/ 2147483647 h 204"/>
                                <a:gd name="T30" fmla="*/ 2147483647 w 456"/>
                                <a:gd name="T31" fmla="*/ 2147483647 h 204"/>
                                <a:gd name="T32" fmla="*/ 2147483647 w 456"/>
                                <a:gd name="T33" fmla="*/ 2147483647 h 204"/>
                                <a:gd name="T34" fmla="*/ 2147483647 w 456"/>
                                <a:gd name="T35" fmla="*/ 2147483647 h 204"/>
                                <a:gd name="T36" fmla="*/ 2147483647 w 456"/>
                                <a:gd name="T37" fmla="*/ 2147483647 h 204"/>
                                <a:gd name="T38" fmla="*/ 2147483647 w 456"/>
                                <a:gd name="T39" fmla="*/ 2147483647 h 204"/>
                                <a:gd name="T40" fmla="*/ 2147483647 w 456"/>
                                <a:gd name="T41" fmla="*/ 2147483647 h 204"/>
                                <a:gd name="T42" fmla="*/ 2147483647 w 456"/>
                                <a:gd name="T43" fmla="*/ 2147483647 h 204"/>
                                <a:gd name="T44" fmla="*/ 2147483647 w 456"/>
                                <a:gd name="T45" fmla="*/ 2147483647 h 204"/>
                                <a:gd name="T46" fmla="*/ 2147483647 w 456"/>
                                <a:gd name="T47" fmla="*/ 2147483647 h 204"/>
                                <a:gd name="T48" fmla="*/ 2147483647 w 456"/>
                                <a:gd name="T49" fmla="*/ 2147483647 h 204"/>
                                <a:gd name="T50" fmla="*/ 2147483647 w 456"/>
                                <a:gd name="T51" fmla="*/ 2147483647 h 204"/>
                                <a:gd name="T52" fmla="*/ 2147483647 w 456"/>
                                <a:gd name="T53" fmla="*/ 2147483647 h 204"/>
                                <a:gd name="T54" fmla="*/ 0 w 456"/>
                                <a:gd name="T55" fmla="*/ 2147483647 h 204"/>
                                <a:gd name="T56" fmla="*/ 2147483647 w 456"/>
                                <a:gd name="T57" fmla="*/ 2147483647 h 204"/>
                                <a:gd name="T58" fmla="*/ 2147483647 w 456"/>
                                <a:gd name="T59" fmla="*/ 2147483647 h 204"/>
                                <a:gd name="T60" fmla="*/ 2147483647 w 456"/>
                                <a:gd name="T61" fmla="*/ 2147483647 h 204"/>
                                <a:gd name="T62" fmla="*/ 2147483647 w 456"/>
                                <a:gd name="T63" fmla="*/ 2147483647 h 204"/>
                                <a:gd name="T64" fmla="*/ 2147483647 w 456"/>
                                <a:gd name="T65" fmla="*/ 2147483647 h 204"/>
                                <a:gd name="T66" fmla="*/ 2147483647 w 456"/>
                                <a:gd name="T67" fmla="*/ 2147483647 h 204"/>
                                <a:gd name="T68" fmla="*/ 2147483647 w 456"/>
                                <a:gd name="T69" fmla="*/ 2147483647 h 204"/>
                                <a:gd name="T70" fmla="*/ 2147483647 w 456"/>
                                <a:gd name="T71" fmla="*/ 2147483647 h 204"/>
                                <a:gd name="T72" fmla="*/ 2147483647 w 456"/>
                                <a:gd name="T73" fmla="*/ 2147483647 h 204"/>
                                <a:gd name="T74" fmla="*/ 2147483647 w 456"/>
                                <a:gd name="T75" fmla="*/ 2147483647 h 204"/>
                                <a:gd name="T76" fmla="*/ 2147483647 w 456"/>
                                <a:gd name="T77" fmla="*/ 2147483647 h 204"/>
                                <a:gd name="T78" fmla="*/ 2147483647 w 456"/>
                                <a:gd name="T79" fmla="*/ 2147483647 h 204"/>
                                <a:gd name="T80" fmla="*/ 2147483647 w 456"/>
                                <a:gd name="T81" fmla="*/ 2147483647 h 204"/>
                                <a:gd name="T82" fmla="*/ 2147483647 w 456"/>
                                <a:gd name="T83" fmla="*/ 2147483647 h 204"/>
                                <a:gd name="T84" fmla="*/ 2147483647 w 456"/>
                                <a:gd name="T85" fmla="*/ 2147483647 h 204"/>
                                <a:gd name="T86" fmla="*/ 2147483647 w 456"/>
                                <a:gd name="T87" fmla="*/ 2147483647 h 204"/>
                                <a:gd name="T88" fmla="*/ 2147483647 w 456"/>
                                <a:gd name="T89" fmla="*/ 2147483647 h 204"/>
                                <a:gd name="T90" fmla="*/ 2147483647 w 456"/>
                                <a:gd name="T91" fmla="*/ 2147483647 h 204"/>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w 456"/>
                                <a:gd name="T139" fmla="*/ 0 h 204"/>
                                <a:gd name="T140" fmla="*/ 456 w 456"/>
                                <a:gd name="T141" fmla="*/ 204 h 204"/>
                              </a:gdLst>
                              <a:ahLst/>
                              <a:cxnLst>
                                <a:cxn ang="T92">
                                  <a:pos x="T0" y="T1"/>
                                </a:cxn>
                                <a:cxn ang="T93">
                                  <a:pos x="T2" y="T3"/>
                                </a:cxn>
                                <a:cxn ang="T94">
                                  <a:pos x="T4" y="T5"/>
                                </a:cxn>
                                <a:cxn ang="T95">
                                  <a:pos x="T6" y="T7"/>
                                </a:cxn>
                                <a:cxn ang="T96">
                                  <a:pos x="T8" y="T9"/>
                                </a:cxn>
                                <a:cxn ang="T97">
                                  <a:pos x="T10" y="T11"/>
                                </a:cxn>
                                <a:cxn ang="T98">
                                  <a:pos x="T12" y="T13"/>
                                </a:cxn>
                                <a:cxn ang="T99">
                                  <a:pos x="T14" y="T15"/>
                                </a:cxn>
                                <a:cxn ang="T100">
                                  <a:pos x="T16" y="T17"/>
                                </a:cxn>
                                <a:cxn ang="T101">
                                  <a:pos x="T18" y="T19"/>
                                </a:cxn>
                                <a:cxn ang="T102">
                                  <a:pos x="T20" y="T21"/>
                                </a:cxn>
                                <a:cxn ang="T103">
                                  <a:pos x="T22" y="T23"/>
                                </a:cxn>
                                <a:cxn ang="T104">
                                  <a:pos x="T24" y="T25"/>
                                </a:cxn>
                                <a:cxn ang="T105">
                                  <a:pos x="T26" y="T27"/>
                                </a:cxn>
                                <a:cxn ang="T106">
                                  <a:pos x="T28" y="T29"/>
                                </a:cxn>
                                <a:cxn ang="T107">
                                  <a:pos x="T30" y="T31"/>
                                </a:cxn>
                                <a:cxn ang="T108">
                                  <a:pos x="T32" y="T33"/>
                                </a:cxn>
                                <a:cxn ang="T109">
                                  <a:pos x="T34" y="T35"/>
                                </a:cxn>
                                <a:cxn ang="T110">
                                  <a:pos x="T36" y="T37"/>
                                </a:cxn>
                                <a:cxn ang="T111">
                                  <a:pos x="T38" y="T39"/>
                                </a:cxn>
                                <a:cxn ang="T112">
                                  <a:pos x="T40" y="T41"/>
                                </a:cxn>
                                <a:cxn ang="T113">
                                  <a:pos x="T42" y="T43"/>
                                </a:cxn>
                                <a:cxn ang="T114">
                                  <a:pos x="T44" y="T45"/>
                                </a:cxn>
                                <a:cxn ang="T115">
                                  <a:pos x="T46" y="T47"/>
                                </a:cxn>
                                <a:cxn ang="T116">
                                  <a:pos x="T48" y="T49"/>
                                </a:cxn>
                                <a:cxn ang="T117">
                                  <a:pos x="T50" y="T51"/>
                                </a:cxn>
                                <a:cxn ang="T118">
                                  <a:pos x="T52" y="T53"/>
                                </a:cxn>
                                <a:cxn ang="T119">
                                  <a:pos x="T54" y="T55"/>
                                </a:cxn>
                                <a:cxn ang="T120">
                                  <a:pos x="T56" y="T57"/>
                                </a:cxn>
                                <a:cxn ang="T121">
                                  <a:pos x="T58" y="T59"/>
                                </a:cxn>
                                <a:cxn ang="T122">
                                  <a:pos x="T60" y="T61"/>
                                </a:cxn>
                                <a:cxn ang="T123">
                                  <a:pos x="T62" y="T63"/>
                                </a:cxn>
                                <a:cxn ang="T124">
                                  <a:pos x="T64" y="T65"/>
                                </a:cxn>
                                <a:cxn ang="T125">
                                  <a:pos x="T66" y="T67"/>
                                </a:cxn>
                                <a:cxn ang="T126">
                                  <a:pos x="T68" y="T69"/>
                                </a:cxn>
                                <a:cxn ang="T127">
                                  <a:pos x="T70" y="T71"/>
                                </a:cxn>
                                <a:cxn ang="T128">
                                  <a:pos x="T72" y="T73"/>
                                </a:cxn>
                                <a:cxn ang="T129">
                                  <a:pos x="T74" y="T75"/>
                                </a:cxn>
                                <a:cxn ang="T130">
                                  <a:pos x="T76" y="T77"/>
                                </a:cxn>
                                <a:cxn ang="T131">
                                  <a:pos x="T78" y="T79"/>
                                </a:cxn>
                                <a:cxn ang="T132">
                                  <a:pos x="T80" y="T81"/>
                                </a:cxn>
                                <a:cxn ang="T133">
                                  <a:pos x="T82" y="T83"/>
                                </a:cxn>
                                <a:cxn ang="T134">
                                  <a:pos x="T84" y="T85"/>
                                </a:cxn>
                                <a:cxn ang="T135">
                                  <a:pos x="T86" y="T87"/>
                                </a:cxn>
                                <a:cxn ang="T136">
                                  <a:pos x="T88" y="T89"/>
                                </a:cxn>
                                <a:cxn ang="T137">
                                  <a:pos x="T90" y="T91"/>
                                </a:cxn>
                              </a:cxnLst>
                              <a:rect l="T138" t="T139" r="T140" b="T141"/>
                              <a:pathLst>
                                <a:path w="456" h="204">
                                  <a:moveTo>
                                    <a:pt x="456" y="102"/>
                                  </a:moveTo>
                                  <a:lnTo>
                                    <a:pt x="456" y="60"/>
                                  </a:lnTo>
                                  <a:lnTo>
                                    <a:pt x="450" y="60"/>
                                  </a:lnTo>
                                  <a:lnTo>
                                    <a:pt x="450" y="48"/>
                                  </a:lnTo>
                                  <a:lnTo>
                                    <a:pt x="456" y="24"/>
                                  </a:lnTo>
                                  <a:lnTo>
                                    <a:pt x="444" y="18"/>
                                  </a:lnTo>
                                  <a:lnTo>
                                    <a:pt x="438" y="18"/>
                                  </a:lnTo>
                                  <a:lnTo>
                                    <a:pt x="432" y="12"/>
                                  </a:lnTo>
                                  <a:lnTo>
                                    <a:pt x="420" y="12"/>
                                  </a:lnTo>
                                  <a:lnTo>
                                    <a:pt x="414" y="18"/>
                                  </a:lnTo>
                                  <a:lnTo>
                                    <a:pt x="402" y="24"/>
                                  </a:lnTo>
                                  <a:lnTo>
                                    <a:pt x="390" y="12"/>
                                  </a:lnTo>
                                  <a:lnTo>
                                    <a:pt x="378" y="18"/>
                                  </a:lnTo>
                                  <a:lnTo>
                                    <a:pt x="366" y="6"/>
                                  </a:lnTo>
                                  <a:lnTo>
                                    <a:pt x="354" y="0"/>
                                  </a:lnTo>
                                  <a:lnTo>
                                    <a:pt x="336" y="0"/>
                                  </a:lnTo>
                                  <a:lnTo>
                                    <a:pt x="330" y="6"/>
                                  </a:lnTo>
                                  <a:lnTo>
                                    <a:pt x="324" y="18"/>
                                  </a:lnTo>
                                  <a:lnTo>
                                    <a:pt x="318" y="18"/>
                                  </a:lnTo>
                                  <a:lnTo>
                                    <a:pt x="318" y="36"/>
                                  </a:lnTo>
                                  <a:lnTo>
                                    <a:pt x="306" y="30"/>
                                  </a:lnTo>
                                  <a:lnTo>
                                    <a:pt x="300" y="30"/>
                                  </a:lnTo>
                                  <a:lnTo>
                                    <a:pt x="288" y="36"/>
                                  </a:lnTo>
                                  <a:lnTo>
                                    <a:pt x="276" y="36"/>
                                  </a:lnTo>
                                  <a:lnTo>
                                    <a:pt x="258" y="18"/>
                                  </a:lnTo>
                                  <a:lnTo>
                                    <a:pt x="252" y="36"/>
                                  </a:lnTo>
                                  <a:lnTo>
                                    <a:pt x="234" y="36"/>
                                  </a:lnTo>
                                  <a:lnTo>
                                    <a:pt x="240" y="48"/>
                                  </a:lnTo>
                                  <a:lnTo>
                                    <a:pt x="240" y="66"/>
                                  </a:lnTo>
                                  <a:lnTo>
                                    <a:pt x="234" y="66"/>
                                  </a:lnTo>
                                  <a:lnTo>
                                    <a:pt x="228" y="60"/>
                                  </a:lnTo>
                                  <a:lnTo>
                                    <a:pt x="210" y="60"/>
                                  </a:lnTo>
                                  <a:lnTo>
                                    <a:pt x="204" y="66"/>
                                  </a:lnTo>
                                  <a:lnTo>
                                    <a:pt x="204" y="72"/>
                                  </a:lnTo>
                                  <a:lnTo>
                                    <a:pt x="198" y="78"/>
                                  </a:lnTo>
                                  <a:lnTo>
                                    <a:pt x="198" y="84"/>
                                  </a:lnTo>
                                  <a:lnTo>
                                    <a:pt x="210" y="84"/>
                                  </a:lnTo>
                                  <a:lnTo>
                                    <a:pt x="210" y="126"/>
                                  </a:lnTo>
                                  <a:lnTo>
                                    <a:pt x="204" y="126"/>
                                  </a:lnTo>
                                  <a:lnTo>
                                    <a:pt x="192" y="114"/>
                                  </a:lnTo>
                                  <a:lnTo>
                                    <a:pt x="174" y="108"/>
                                  </a:lnTo>
                                  <a:lnTo>
                                    <a:pt x="162" y="102"/>
                                  </a:lnTo>
                                  <a:lnTo>
                                    <a:pt x="144" y="114"/>
                                  </a:lnTo>
                                  <a:lnTo>
                                    <a:pt x="126" y="114"/>
                                  </a:lnTo>
                                  <a:lnTo>
                                    <a:pt x="108" y="126"/>
                                  </a:lnTo>
                                  <a:lnTo>
                                    <a:pt x="102" y="132"/>
                                  </a:lnTo>
                                  <a:lnTo>
                                    <a:pt x="84" y="132"/>
                                  </a:lnTo>
                                  <a:lnTo>
                                    <a:pt x="66" y="114"/>
                                  </a:lnTo>
                                  <a:lnTo>
                                    <a:pt x="48" y="114"/>
                                  </a:lnTo>
                                  <a:lnTo>
                                    <a:pt x="48" y="126"/>
                                  </a:lnTo>
                                  <a:lnTo>
                                    <a:pt x="42" y="132"/>
                                  </a:lnTo>
                                  <a:lnTo>
                                    <a:pt x="30" y="132"/>
                                  </a:lnTo>
                                  <a:lnTo>
                                    <a:pt x="30" y="126"/>
                                  </a:lnTo>
                                  <a:lnTo>
                                    <a:pt x="24" y="120"/>
                                  </a:lnTo>
                                  <a:lnTo>
                                    <a:pt x="0" y="120"/>
                                  </a:lnTo>
                                  <a:lnTo>
                                    <a:pt x="0" y="156"/>
                                  </a:lnTo>
                                  <a:lnTo>
                                    <a:pt x="18" y="156"/>
                                  </a:lnTo>
                                  <a:lnTo>
                                    <a:pt x="18" y="174"/>
                                  </a:lnTo>
                                  <a:lnTo>
                                    <a:pt x="24" y="174"/>
                                  </a:lnTo>
                                  <a:lnTo>
                                    <a:pt x="42" y="156"/>
                                  </a:lnTo>
                                  <a:lnTo>
                                    <a:pt x="48" y="156"/>
                                  </a:lnTo>
                                  <a:lnTo>
                                    <a:pt x="60" y="168"/>
                                  </a:lnTo>
                                  <a:lnTo>
                                    <a:pt x="60" y="174"/>
                                  </a:lnTo>
                                  <a:lnTo>
                                    <a:pt x="72" y="174"/>
                                  </a:lnTo>
                                  <a:lnTo>
                                    <a:pt x="84" y="180"/>
                                  </a:lnTo>
                                  <a:lnTo>
                                    <a:pt x="96" y="162"/>
                                  </a:lnTo>
                                  <a:lnTo>
                                    <a:pt x="138" y="162"/>
                                  </a:lnTo>
                                  <a:lnTo>
                                    <a:pt x="138" y="156"/>
                                  </a:lnTo>
                                  <a:lnTo>
                                    <a:pt x="144" y="150"/>
                                  </a:lnTo>
                                  <a:lnTo>
                                    <a:pt x="162" y="150"/>
                                  </a:lnTo>
                                  <a:lnTo>
                                    <a:pt x="168" y="156"/>
                                  </a:lnTo>
                                  <a:lnTo>
                                    <a:pt x="168" y="174"/>
                                  </a:lnTo>
                                  <a:lnTo>
                                    <a:pt x="180" y="174"/>
                                  </a:lnTo>
                                  <a:lnTo>
                                    <a:pt x="186" y="192"/>
                                  </a:lnTo>
                                  <a:lnTo>
                                    <a:pt x="240" y="192"/>
                                  </a:lnTo>
                                  <a:lnTo>
                                    <a:pt x="240" y="204"/>
                                  </a:lnTo>
                                  <a:lnTo>
                                    <a:pt x="258" y="204"/>
                                  </a:lnTo>
                                  <a:lnTo>
                                    <a:pt x="264" y="198"/>
                                  </a:lnTo>
                                  <a:lnTo>
                                    <a:pt x="282" y="198"/>
                                  </a:lnTo>
                                  <a:lnTo>
                                    <a:pt x="288" y="204"/>
                                  </a:lnTo>
                                  <a:lnTo>
                                    <a:pt x="318" y="204"/>
                                  </a:lnTo>
                                  <a:lnTo>
                                    <a:pt x="318" y="192"/>
                                  </a:lnTo>
                                  <a:lnTo>
                                    <a:pt x="366" y="192"/>
                                  </a:lnTo>
                                  <a:lnTo>
                                    <a:pt x="378" y="186"/>
                                  </a:lnTo>
                                  <a:lnTo>
                                    <a:pt x="402" y="192"/>
                                  </a:lnTo>
                                  <a:lnTo>
                                    <a:pt x="414" y="156"/>
                                  </a:lnTo>
                                  <a:lnTo>
                                    <a:pt x="432" y="156"/>
                                  </a:lnTo>
                                  <a:lnTo>
                                    <a:pt x="432" y="132"/>
                                  </a:lnTo>
                                  <a:lnTo>
                                    <a:pt x="444" y="114"/>
                                  </a:lnTo>
                                  <a:lnTo>
                                    <a:pt x="432" y="114"/>
                                  </a:lnTo>
                                  <a:lnTo>
                                    <a:pt x="438" y="102"/>
                                  </a:lnTo>
                                  <a:lnTo>
                                    <a:pt x="456" y="102"/>
                                  </a:lnTo>
                                  <a:close/>
                                </a:path>
                              </a:pathLst>
                            </a:custGeom>
                            <a:solidFill>
                              <a:srgbClr val="33334B"/>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71" name="Australia" descr="© INSCALE GmbH, 15.06.2010"/>
                            <a:cNvSpPr>
                              <a:spLocks noEditPoints="1"/>
                            </a:cNvSpPr>
                          </a:nvSpPr>
                          <a:spPr bwMode="gray">
                            <a:xfrm>
                              <a:off x="4568" y="1827"/>
                              <a:ext cx="726" cy="681"/>
                            </a:xfrm>
                            <a:custGeom>
                              <a:avLst/>
                              <a:gdLst>
                                <a:gd name="T0" fmla="*/ 2147483647 w 2838"/>
                                <a:gd name="T1" fmla="*/ 2147483647 h 2664"/>
                                <a:gd name="T2" fmla="*/ 2147483647 w 2838"/>
                                <a:gd name="T3" fmla="*/ 2147483647 h 2664"/>
                                <a:gd name="T4" fmla="*/ 2147483647 w 2838"/>
                                <a:gd name="T5" fmla="*/ 2147483647 h 2664"/>
                                <a:gd name="T6" fmla="*/ 2147483647 w 2838"/>
                                <a:gd name="T7" fmla="*/ 2147483647 h 2664"/>
                                <a:gd name="T8" fmla="*/ 2147483647 w 2838"/>
                                <a:gd name="T9" fmla="*/ 2147483647 h 2664"/>
                                <a:gd name="T10" fmla="*/ 2147483647 w 2838"/>
                                <a:gd name="T11" fmla="*/ 2147483647 h 2664"/>
                                <a:gd name="T12" fmla="*/ 2147483647 w 2838"/>
                                <a:gd name="T13" fmla="*/ 2147483647 h 2664"/>
                                <a:gd name="T14" fmla="*/ 2147483647 w 2838"/>
                                <a:gd name="T15" fmla="*/ 2147483647 h 2664"/>
                                <a:gd name="T16" fmla="*/ 2147483647 w 2838"/>
                                <a:gd name="T17" fmla="*/ 2147483647 h 2664"/>
                                <a:gd name="T18" fmla="*/ 2147483647 w 2838"/>
                                <a:gd name="T19" fmla="*/ 2147483647 h 2664"/>
                                <a:gd name="T20" fmla="*/ 2147483647 w 2838"/>
                                <a:gd name="T21" fmla="*/ 2147483647 h 2664"/>
                                <a:gd name="T22" fmla="*/ 2147483647 w 2838"/>
                                <a:gd name="T23" fmla="*/ 2147483647 h 2664"/>
                                <a:gd name="T24" fmla="*/ 2147483647 w 2838"/>
                                <a:gd name="T25" fmla="*/ 2147483647 h 2664"/>
                                <a:gd name="T26" fmla="*/ 2147483647 w 2838"/>
                                <a:gd name="T27" fmla="*/ 2147483647 h 2664"/>
                                <a:gd name="T28" fmla="*/ 2147483647 w 2838"/>
                                <a:gd name="T29" fmla="*/ 2147483647 h 2664"/>
                                <a:gd name="T30" fmla="*/ 2147483647 w 2838"/>
                                <a:gd name="T31" fmla="*/ 2147483647 h 2664"/>
                                <a:gd name="T32" fmla="*/ 2147483647 w 2838"/>
                                <a:gd name="T33" fmla="*/ 2147483647 h 2664"/>
                                <a:gd name="T34" fmla="*/ 2147483647 w 2838"/>
                                <a:gd name="T35" fmla="*/ 2147483647 h 2664"/>
                                <a:gd name="T36" fmla="*/ 2147483647 w 2838"/>
                                <a:gd name="T37" fmla="*/ 2147483647 h 2664"/>
                                <a:gd name="T38" fmla="*/ 2147483647 w 2838"/>
                                <a:gd name="T39" fmla="*/ 2147483647 h 2664"/>
                                <a:gd name="T40" fmla="*/ 2147483647 w 2838"/>
                                <a:gd name="T41" fmla="*/ 2147483647 h 2664"/>
                                <a:gd name="T42" fmla="*/ 2147483647 w 2838"/>
                                <a:gd name="T43" fmla="*/ 2147483647 h 2664"/>
                                <a:gd name="T44" fmla="*/ 2147483647 w 2838"/>
                                <a:gd name="T45" fmla="*/ 2147483647 h 2664"/>
                                <a:gd name="T46" fmla="*/ 2147483647 w 2838"/>
                                <a:gd name="T47" fmla="*/ 2147483647 h 2664"/>
                                <a:gd name="T48" fmla="*/ 2147483647 w 2838"/>
                                <a:gd name="T49" fmla="*/ 2147483647 h 2664"/>
                                <a:gd name="T50" fmla="*/ 2147483647 w 2838"/>
                                <a:gd name="T51" fmla="*/ 2147483647 h 2664"/>
                                <a:gd name="T52" fmla="*/ 2147483647 w 2838"/>
                                <a:gd name="T53" fmla="*/ 2147483647 h 2664"/>
                                <a:gd name="T54" fmla="*/ 2147483647 w 2838"/>
                                <a:gd name="T55" fmla="*/ 2147483647 h 2664"/>
                                <a:gd name="T56" fmla="*/ 2147483647 w 2838"/>
                                <a:gd name="T57" fmla="*/ 2147483647 h 2664"/>
                                <a:gd name="T58" fmla="*/ 2147483647 w 2838"/>
                                <a:gd name="T59" fmla="*/ 2147483647 h 2664"/>
                                <a:gd name="T60" fmla="*/ 2147483647 w 2838"/>
                                <a:gd name="T61" fmla="*/ 2147483647 h 2664"/>
                                <a:gd name="T62" fmla="*/ 2147483647 w 2838"/>
                                <a:gd name="T63" fmla="*/ 2147483647 h 2664"/>
                                <a:gd name="T64" fmla="*/ 2147483647 w 2838"/>
                                <a:gd name="T65" fmla="*/ 2147483647 h 2664"/>
                                <a:gd name="T66" fmla="*/ 2147483647 w 2838"/>
                                <a:gd name="T67" fmla="*/ 2147483647 h 2664"/>
                                <a:gd name="T68" fmla="*/ 2147483647 w 2838"/>
                                <a:gd name="T69" fmla="*/ 2147483647 h 2664"/>
                                <a:gd name="T70" fmla="*/ 2147483647 w 2838"/>
                                <a:gd name="T71" fmla="*/ 2147483647 h 2664"/>
                                <a:gd name="T72" fmla="*/ 2147483647 w 2838"/>
                                <a:gd name="T73" fmla="*/ 2147483647 h 2664"/>
                                <a:gd name="T74" fmla="*/ 2147483647 w 2838"/>
                                <a:gd name="T75" fmla="*/ 2147483647 h 2664"/>
                                <a:gd name="T76" fmla="*/ 2147483647 w 2838"/>
                                <a:gd name="T77" fmla="*/ 2147483647 h 2664"/>
                                <a:gd name="T78" fmla="*/ 2147483647 w 2838"/>
                                <a:gd name="T79" fmla="*/ 2147483647 h 2664"/>
                                <a:gd name="T80" fmla="*/ 2147483647 w 2838"/>
                                <a:gd name="T81" fmla="*/ 2147483647 h 2664"/>
                                <a:gd name="T82" fmla="*/ 2147483647 w 2838"/>
                                <a:gd name="T83" fmla="*/ 2147483647 h 2664"/>
                                <a:gd name="T84" fmla="*/ 2147483647 w 2838"/>
                                <a:gd name="T85" fmla="*/ 2147483647 h 2664"/>
                                <a:gd name="T86" fmla="*/ 2147483647 w 2838"/>
                                <a:gd name="T87" fmla="*/ 2147483647 h 2664"/>
                                <a:gd name="T88" fmla="*/ 2147483647 w 2838"/>
                                <a:gd name="T89" fmla="*/ 2147483647 h 2664"/>
                                <a:gd name="T90" fmla="*/ 2147483647 w 2838"/>
                                <a:gd name="T91" fmla="*/ 2147483647 h 2664"/>
                                <a:gd name="T92" fmla="*/ 2147483647 w 2838"/>
                                <a:gd name="T93" fmla="*/ 2147483647 h 2664"/>
                                <a:gd name="T94" fmla="*/ 2147483647 w 2838"/>
                                <a:gd name="T95" fmla="*/ 2147483647 h 2664"/>
                                <a:gd name="T96" fmla="*/ 2147483647 w 2838"/>
                                <a:gd name="T97" fmla="*/ 2147483647 h 2664"/>
                                <a:gd name="T98" fmla="*/ 2147483647 w 2838"/>
                                <a:gd name="T99" fmla="*/ 2147483647 h 2664"/>
                                <a:gd name="T100" fmla="*/ 2147483647 w 2838"/>
                                <a:gd name="T101" fmla="*/ 2147483647 h 2664"/>
                                <a:gd name="T102" fmla="*/ 2147483647 w 2838"/>
                                <a:gd name="T103" fmla="*/ 2147483647 h 2664"/>
                                <a:gd name="T104" fmla="*/ 2147483647 w 2838"/>
                                <a:gd name="T105" fmla="*/ 2147483647 h 2664"/>
                                <a:gd name="T106" fmla="*/ 2147483647 w 2838"/>
                                <a:gd name="T107" fmla="*/ 2147483647 h 2664"/>
                                <a:gd name="T108" fmla="*/ 2147483647 w 2838"/>
                                <a:gd name="T109" fmla="*/ 2147483647 h 2664"/>
                                <a:gd name="T110" fmla="*/ 2147483647 w 2838"/>
                                <a:gd name="T111" fmla="*/ 2147483647 h 2664"/>
                                <a:gd name="T112" fmla="*/ 2147483647 w 2838"/>
                                <a:gd name="T113" fmla="*/ 2147483647 h 2664"/>
                                <a:gd name="T114" fmla="*/ 2147483647 w 2838"/>
                                <a:gd name="T115" fmla="*/ 2147483647 h 2664"/>
                                <a:gd name="T116" fmla="*/ 2147483647 w 2838"/>
                                <a:gd name="T117" fmla="*/ 2147483647 h 2664"/>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w 2838"/>
                                <a:gd name="T178" fmla="*/ 0 h 2664"/>
                                <a:gd name="T179" fmla="*/ 2838 w 2838"/>
                                <a:gd name="T180" fmla="*/ 2664 h 2664"/>
                              </a:gdLst>
                              <a:ahLst/>
                              <a:cxnLst>
                                <a:cxn ang="T118">
                                  <a:pos x="T0" y="T1"/>
                                </a:cxn>
                                <a:cxn ang="T119">
                                  <a:pos x="T2" y="T3"/>
                                </a:cxn>
                                <a:cxn ang="T120">
                                  <a:pos x="T4" y="T5"/>
                                </a:cxn>
                                <a:cxn ang="T121">
                                  <a:pos x="T6" y="T7"/>
                                </a:cxn>
                                <a:cxn ang="T122">
                                  <a:pos x="T8" y="T9"/>
                                </a:cxn>
                                <a:cxn ang="T123">
                                  <a:pos x="T10" y="T11"/>
                                </a:cxn>
                                <a:cxn ang="T124">
                                  <a:pos x="T12" y="T13"/>
                                </a:cxn>
                                <a:cxn ang="T125">
                                  <a:pos x="T14" y="T15"/>
                                </a:cxn>
                                <a:cxn ang="T126">
                                  <a:pos x="T16" y="T17"/>
                                </a:cxn>
                                <a:cxn ang="T127">
                                  <a:pos x="T18" y="T19"/>
                                </a:cxn>
                                <a:cxn ang="T128">
                                  <a:pos x="T20" y="T21"/>
                                </a:cxn>
                                <a:cxn ang="T129">
                                  <a:pos x="T22" y="T23"/>
                                </a:cxn>
                                <a:cxn ang="T130">
                                  <a:pos x="T24" y="T25"/>
                                </a:cxn>
                                <a:cxn ang="T131">
                                  <a:pos x="T26" y="T27"/>
                                </a:cxn>
                                <a:cxn ang="T132">
                                  <a:pos x="T28" y="T29"/>
                                </a:cxn>
                                <a:cxn ang="T133">
                                  <a:pos x="T30" y="T31"/>
                                </a:cxn>
                                <a:cxn ang="T134">
                                  <a:pos x="T32" y="T33"/>
                                </a:cxn>
                                <a:cxn ang="T135">
                                  <a:pos x="T34" y="T35"/>
                                </a:cxn>
                                <a:cxn ang="T136">
                                  <a:pos x="T36" y="T37"/>
                                </a:cxn>
                                <a:cxn ang="T137">
                                  <a:pos x="T38" y="T39"/>
                                </a:cxn>
                                <a:cxn ang="T138">
                                  <a:pos x="T40" y="T41"/>
                                </a:cxn>
                                <a:cxn ang="T139">
                                  <a:pos x="T42" y="T43"/>
                                </a:cxn>
                                <a:cxn ang="T140">
                                  <a:pos x="T44" y="T45"/>
                                </a:cxn>
                                <a:cxn ang="T141">
                                  <a:pos x="T46" y="T47"/>
                                </a:cxn>
                                <a:cxn ang="T142">
                                  <a:pos x="T48" y="T49"/>
                                </a:cxn>
                                <a:cxn ang="T143">
                                  <a:pos x="T50" y="T51"/>
                                </a:cxn>
                                <a:cxn ang="T144">
                                  <a:pos x="T52" y="T53"/>
                                </a:cxn>
                                <a:cxn ang="T145">
                                  <a:pos x="T54" y="T55"/>
                                </a:cxn>
                                <a:cxn ang="T146">
                                  <a:pos x="T56" y="T57"/>
                                </a:cxn>
                                <a:cxn ang="T147">
                                  <a:pos x="T58" y="T59"/>
                                </a:cxn>
                                <a:cxn ang="T148">
                                  <a:pos x="T60" y="T61"/>
                                </a:cxn>
                                <a:cxn ang="T149">
                                  <a:pos x="T62" y="T63"/>
                                </a:cxn>
                                <a:cxn ang="T150">
                                  <a:pos x="T64" y="T65"/>
                                </a:cxn>
                                <a:cxn ang="T151">
                                  <a:pos x="T66" y="T67"/>
                                </a:cxn>
                                <a:cxn ang="T152">
                                  <a:pos x="T68" y="T69"/>
                                </a:cxn>
                                <a:cxn ang="T153">
                                  <a:pos x="T70" y="T71"/>
                                </a:cxn>
                                <a:cxn ang="T154">
                                  <a:pos x="T72" y="T73"/>
                                </a:cxn>
                                <a:cxn ang="T155">
                                  <a:pos x="T74" y="T75"/>
                                </a:cxn>
                                <a:cxn ang="T156">
                                  <a:pos x="T76" y="T77"/>
                                </a:cxn>
                                <a:cxn ang="T157">
                                  <a:pos x="T78" y="T79"/>
                                </a:cxn>
                                <a:cxn ang="T158">
                                  <a:pos x="T80" y="T81"/>
                                </a:cxn>
                                <a:cxn ang="T159">
                                  <a:pos x="T82" y="T83"/>
                                </a:cxn>
                                <a:cxn ang="T160">
                                  <a:pos x="T84" y="T85"/>
                                </a:cxn>
                                <a:cxn ang="T161">
                                  <a:pos x="T86" y="T87"/>
                                </a:cxn>
                                <a:cxn ang="T162">
                                  <a:pos x="T88" y="T89"/>
                                </a:cxn>
                                <a:cxn ang="T163">
                                  <a:pos x="T90" y="T91"/>
                                </a:cxn>
                                <a:cxn ang="T164">
                                  <a:pos x="T92" y="T93"/>
                                </a:cxn>
                                <a:cxn ang="T165">
                                  <a:pos x="T94" y="T95"/>
                                </a:cxn>
                                <a:cxn ang="T166">
                                  <a:pos x="T96" y="T97"/>
                                </a:cxn>
                                <a:cxn ang="T167">
                                  <a:pos x="T98" y="T99"/>
                                </a:cxn>
                                <a:cxn ang="T168">
                                  <a:pos x="T100" y="T101"/>
                                </a:cxn>
                                <a:cxn ang="T169">
                                  <a:pos x="T102" y="T103"/>
                                </a:cxn>
                                <a:cxn ang="T170">
                                  <a:pos x="T104" y="T105"/>
                                </a:cxn>
                                <a:cxn ang="T171">
                                  <a:pos x="T106" y="T107"/>
                                </a:cxn>
                                <a:cxn ang="T172">
                                  <a:pos x="T108" y="T109"/>
                                </a:cxn>
                                <a:cxn ang="T173">
                                  <a:pos x="T110" y="T111"/>
                                </a:cxn>
                                <a:cxn ang="T174">
                                  <a:pos x="T112" y="T113"/>
                                </a:cxn>
                                <a:cxn ang="T175">
                                  <a:pos x="T114" y="T115"/>
                                </a:cxn>
                                <a:cxn ang="T176">
                                  <a:pos x="T116" y="T117"/>
                                </a:cxn>
                              </a:cxnLst>
                              <a:rect l="T177" t="T178" r="T179" b="T180"/>
                              <a:pathLst>
                                <a:path w="2838" h="2664">
                                  <a:moveTo>
                                    <a:pt x="1530" y="66"/>
                                  </a:moveTo>
                                  <a:lnTo>
                                    <a:pt x="1524" y="60"/>
                                  </a:lnTo>
                                  <a:lnTo>
                                    <a:pt x="1518" y="60"/>
                                  </a:lnTo>
                                  <a:lnTo>
                                    <a:pt x="1506" y="66"/>
                                  </a:lnTo>
                                  <a:lnTo>
                                    <a:pt x="1500" y="72"/>
                                  </a:lnTo>
                                  <a:lnTo>
                                    <a:pt x="1494" y="84"/>
                                  </a:lnTo>
                                  <a:lnTo>
                                    <a:pt x="1494" y="102"/>
                                  </a:lnTo>
                                  <a:lnTo>
                                    <a:pt x="1506" y="102"/>
                                  </a:lnTo>
                                  <a:lnTo>
                                    <a:pt x="1512" y="90"/>
                                  </a:lnTo>
                                  <a:lnTo>
                                    <a:pt x="1524" y="78"/>
                                  </a:lnTo>
                                  <a:lnTo>
                                    <a:pt x="1530" y="66"/>
                                  </a:lnTo>
                                  <a:close/>
                                  <a:moveTo>
                                    <a:pt x="1476" y="2016"/>
                                  </a:moveTo>
                                  <a:lnTo>
                                    <a:pt x="1464" y="2016"/>
                                  </a:lnTo>
                                  <a:lnTo>
                                    <a:pt x="1440" y="2028"/>
                                  </a:lnTo>
                                  <a:lnTo>
                                    <a:pt x="1440" y="2034"/>
                                  </a:lnTo>
                                  <a:lnTo>
                                    <a:pt x="1452" y="2046"/>
                                  </a:lnTo>
                                  <a:lnTo>
                                    <a:pt x="1452" y="2052"/>
                                  </a:lnTo>
                                  <a:lnTo>
                                    <a:pt x="1470" y="2052"/>
                                  </a:lnTo>
                                  <a:lnTo>
                                    <a:pt x="1482" y="2046"/>
                                  </a:lnTo>
                                  <a:lnTo>
                                    <a:pt x="1488" y="2040"/>
                                  </a:lnTo>
                                  <a:lnTo>
                                    <a:pt x="1506" y="2040"/>
                                  </a:lnTo>
                                  <a:lnTo>
                                    <a:pt x="1512" y="2034"/>
                                  </a:lnTo>
                                  <a:lnTo>
                                    <a:pt x="1530" y="2034"/>
                                  </a:lnTo>
                                  <a:lnTo>
                                    <a:pt x="1536" y="2028"/>
                                  </a:lnTo>
                                  <a:lnTo>
                                    <a:pt x="1512" y="2028"/>
                                  </a:lnTo>
                                  <a:lnTo>
                                    <a:pt x="1500" y="2016"/>
                                  </a:lnTo>
                                  <a:lnTo>
                                    <a:pt x="1476" y="2016"/>
                                  </a:lnTo>
                                  <a:close/>
                                  <a:moveTo>
                                    <a:pt x="2802" y="1164"/>
                                  </a:moveTo>
                                  <a:lnTo>
                                    <a:pt x="2802" y="1134"/>
                                  </a:lnTo>
                                  <a:lnTo>
                                    <a:pt x="2796" y="1116"/>
                                  </a:lnTo>
                                  <a:lnTo>
                                    <a:pt x="2796" y="1092"/>
                                  </a:lnTo>
                                  <a:lnTo>
                                    <a:pt x="2790" y="1086"/>
                                  </a:lnTo>
                                  <a:lnTo>
                                    <a:pt x="2778" y="1086"/>
                                  </a:lnTo>
                                  <a:lnTo>
                                    <a:pt x="2772" y="1080"/>
                                  </a:lnTo>
                                  <a:lnTo>
                                    <a:pt x="2760" y="1080"/>
                                  </a:lnTo>
                                  <a:lnTo>
                                    <a:pt x="2760" y="1062"/>
                                  </a:lnTo>
                                  <a:lnTo>
                                    <a:pt x="2742" y="1050"/>
                                  </a:lnTo>
                                  <a:lnTo>
                                    <a:pt x="2742" y="1014"/>
                                  </a:lnTo>
                                  <a:lnTo>
                                    <a:pt x="2736" y="1008"/>
                                  </a:lnTo>
                                  <a:lnTo>
                                    <a:pt x="2724" y="1002"/>
                                  </a:lnTo>
                                  <a:lnTo>
                                    <a:pt x="2718" y="996"/>
                                  </a:lnTo>
                                  <a:lnTo>
                                    <a:pt x="2706" y="996"/>
                                  </a:lnTo>
                                  <a:lnTo>
                                    <a:pt x="2712" y="996"/>
                                  </a:lnTo>
                                  <a:lnTo>
                                    <a:pt x="2718" y="990"/>
                                  </a:lnTo>
                                  <a:lnTo>
                                    <a:pt x="2730" y="990"/>
                                  </a:lnTo>
                                  <a:lnTo>
                                    <a:pt x="2742" y="984"/>
                                  </a:lnTo>
                                  <a:lnTo>
                                    <a:pt x="2760" y="966"/>
                                  </a:lnTo>
                                  <a:lnTo>
                                    <a:pt x="2754" y="954"/>
                                  </a:lnTo>
                                  <a:lnTo>
                                    <a:pt x="2736" y="936"/>
                                  </a:lnTo>
                                  <a:lnTo>
                                    <a:pt x="2730" y="936"/>
                                  </a:lnTo>
                                  <a:lnTo>
                                    <a:pt x="2730" y="930"/>
                                  </a:lnTo>
                                  <a:lnTo>
                                    <a:pt x="2712" y="912"/>
                                  </a:lnTo>
                                  <a:lnTo>
                                    <a:pt x="2700" y="906"/>
                                  </a:lnTo>
                                  <a:lnTo>
                                    <a:pt x="2694" y="912"/>
                                  </a:lnTo>
                                  <a:lnTo>
                                    <a:pt x="2694" y="936"/>
                                  </a:lnTo>
                                  <a:lnTo>
                                    <a:pt x="2670" y="930"/>
                                  </a:lnTo>
                                  <a:lnTo>
                                    <a:pt x="2670" y="924"/>
                                  </a:lnTo>
                                  <a:lnTo>
                                    <a:pt x="2676" y="918"/>
                                  </a:lnTo>
                                  <a:lnTo>
                                    <a:pt x="2676" y="906"/>
                                  </a:lnTo>
                                  <a:lnTo>
                                    <a:pt x="2682" y="894"/>
                                  </a:lnTo>
                                  <a:lnTo>
                                    <a:pt x="2688" y="876"/>
                                  </a:lnTo>
                                  <a:lnTo>
                                    <a:pt x="2688" y="858"/>
                                  </a:lnTo>
                                  <a:lnTo>
                                    <a:pt x="2682" y="852"/>
                                  </a:lnTo>
                                  <a:lnTo>
                                    <a:pt x="2676" y="840"/>
                                  </a:lnTo>
                                  <a:lnTo>
                                    <a:pt x="2670" y="840"/>
                                  </a:lnTo>
                                  <a:lnTo>
                                    <a:pt x="2652" y="822"/>
                                  </a:lnTo>
                                  <a:lnTo>
                                    <a:pt x="2652" y="816"/>
                                  </a:lnTo>
                                  <a:lnTo>
                                    <a:pt x="2658" y="804"/>
                                  </a:lnTo>
                                  <a:lnTo>
                                    <a:pt x="2658" y="792"/>
                                  </a:lnTo>
                                  <a:lnTo>
                                    <a:pt x="2664" y="774"/>
                                  </a:lnTo>
                                  <a:lnTo>
                                    <a:pt x="2664" y="762"/>
                                  </a:lnTo>
                                  <a:lnTo>
                                    <a:pt x="2652" y="750"/>
                                  </a:lnTo>
                                  <a:lnTo>
                                    <a:pt x="2628" y="732"/>
                                  </a:lnTo>
                                  <a:lnTo>
                                    <a:pt x="2598" y="720"/>
                                  </a:lnTo>
                                  <a:lnTo>
                                    <a:pt x="2580" y="708"/>
                                  </a:lnTo>
                                  <a:lnTo>
                                    <a:pt x="2568" y="702"/>
                                  </a:lnTo>
                                  <a:lnTo>
                                    <a:pt x="2556" y="708"/>
                                  </a:lnTo>
                                  <a:lnTo>
                                    <a:pt x="2550" y="696"/>
                                  </a:lnTo>
                                  <a:lnTo>
                                    <a:pt x="2538" y="684"/>
                                  </a:lnTo>
                                  <a:lnTo>
                                    <a:pt x="2532" y="672"/>
                                  </a:lnTo>
                                  <a:lnTo>
                                    <a:pt x="2520" y="660"/>
                                  </a:lnTo>
                                  <a:lnTo>
                                    <a:pt x="2514" y="642"/>
                                  </a:lnTo>
                                  <a:lnTo>
                                    <a:pt x="2514" y="594"/>
                                  </a:lnTo>
                                  <a:lnTo>
                                    <a:pt x="2520" y="576"/>
                                  </a:lnTo>
                                  <a:lnTo>
                                    <a:pt x="2526" y="564"/>
                                  </a:lnTo>
                                  <a:lnTo>
                                    <a:pt x="2526" y="546"/>
                                  </a:lnTo>
                                  <a:lnTo>
                                    <a:pt x="2520" y="504"/>
                                  </a:lnTo>
                                  <a:lnTo>
                                    <a:pt x="2502" y="462"/>
                                  </a:lnTo>
                                  <a:lnTo>
                                    <a:pt x="2490" y="426"/>
                                  </a:lnTo>
                                  <a:lnTo>
                                    <a:pt x="2490" y="402"/>
                                  </a:lnTo>
                                  <a:lnTo>
                                    <a:pt x="2496" y="390"/>
                                  </a:lnTo>
                                  <a:lnTo>
                                    <a:pt x="2502" y="384"/>
                                  </a:lnTo>
                                  <a:lnTo>
                                    <a:pt x="2502" y="324"/>
                                  </a:lnTo>
                                  <a:lnTo>
                                    <a:pt x="2496" y="312"/>
                                  </a:lnTo>
                                  <a:lnTo>
                                    <a:pt x="2496" y="300"/>
                                  </a:lnTo>
                                  <a:lnTo>
                                    <a:pt x="2472" y="294"/>
                                  </a:lnTo>
                                  <a:lnTo>
                                    <a:pt x="2460" y="288"/>
                                  </a:lnTo>
                                  <a:lnTo>
                                    <a:pt x="2454" y="276"/>
                                  </a:lnTo>
                                  <a:lnTo>
                                    <a:pt x="2442" y="270"/>
                                  </a:lnTo>
                                  <a:lnTo>
                                    <a:pt x="2424" y="270"/>
                                  </a:lnTo>
                                  <a:lnTo>
                                    <a:pt x="2418" y="282"/>
                                  </a:lnTo>
                                  <a:lnTo>
                                    <a:pt x="2412" y="288"/>
                                  </a:lnTo>
                                  <a:lnTo>
                                    <a:pt x="2412" y="282"/>
                                  </a:lnTo>
                                  <a:lnTo>
                                    <a:pt x="2406" y="276"/>
                                  </a:lnTo>
                                  <a:lnTo>
                                    <a:pt x="2400" y="264"/>
                                  </a:lnTo>
                                  <a:lnTo>
                                    <a:pt x="2400" y="228"/>
                                  </a:lnTo>
                                  <a:lnTo>
                                    <a:pt x="2406" y="216"/>
                                  </a:lnTo>
                                  <a:lnTo>
                                    <a:pt x="2406" y="204"/>
                                  </a:lnTo>
                                  <a:lnTo>
                                    <a:pt x="2388" y="180"/>
                                  </a:lnTo>
                                  <a:lnTo>
                                    <a:pt x="2394" y="96"/>
                                  </a:lnTo>
                                  <a:lnTo>
                                    <a:pt x="2382" y="90"/>
                                  </a:lnTo>
                                  <a:lnTo>
                                    <a:pt x="2364" y="72"/>
                                  </a:lnTo>
                                  <a:lnTo>
                                    <a:pt x="2364" y="66"/>
                                  </a:lnTo>
                                  <a:lnTo>
                                    <a:pt x="2370" y="48"/>
                                  </a:lnTo>
                                  <a:lnTo>
                                    <a:pt x="2370" y="24"/>
                                  </a:lnTo>
                                  <a:lnTo>
                                    <a:pt x="2364" y="18"/>
                                  </a:lnTo>
                                  <a:lnTo>
                                    <a:pt x="2346" y="18"/>
                                  </a:lnTo>
                                  <a:lnTo>
                                    <a:pt x="2346" y="0"/>
                                  </a:lnTo>
                                  <a:lnTo>
                                    <a:pt x="2316" y="12"/>
                                  </a:lnTo>
                                  <a:lnTo>
                                    <a:pt x="2310" y="30"/>
                                  </a:lnTo>
                                  <a:lnTo>
                                    <a:pt x="2298" y="36"/>
                                  </a:lnTo>
                                  <a:lnTo>
                                    <a:pt x="2292" y="42"/>
                                  </a:lnTo>
                                  <a:lnTo>
                                    <a:pt x="2280" y="48"/>
                                  </a:lnTo>
                                  <a:lnTo>
                                    <a:pt x="2280" y="66"/>
                                  </a:lnTo>
                                  <a:lnTo>
                                    <a:pt x="2286" y="78"/>
                                  </a:lnTo>
                                  <a:lnTo>
                                    <a:pt x="2286" y="90"/>
                                  </a:lnTo>
                                  <a:lnTo>
                                    <a:pt x="2292" y="102"/>
                                  </a:lnTo>
                                  <a:lnTo>
                                    <a:pt x="2292" y="114"/>
                                  </a:lnTo>
                                  <a:lnTo>
                                    <a:pt x="2286" y="126"/>
                                  </a:lnTo>
                                  <a:lnTo>
                                    <a:pt x="2274" y="138"/>
                                  </a:lnTo>
                                  <a:lnTo>
                                    <a:pt x="2268" y="150"/>
                                  </a:lnTo>
                                  <a:lnTo>
                                    <a:pt x="2238" y="180"/>
                                  </a:lnTo>
                                  <a:lnTo>
                                    <a:pt x="2256" y="192"/>
                                  </a:lnTo>
                                  <a:lnTo>
                                    <a:pt x="2256" y="198"/>
                                  </a:lnTo>
                                  <a:lnTo>
                                    <a:pt x="2250" y="204"/>
                                  </a:lnTo>
                                  <a:lnTo>
                                    <a:pt x="2238" y="228"/>
                                  </a:lnTo>
                                  <a:lnTo>
                                    <a:pt x="2232" y="234"/>
                                  </a:lnTo>
                                  <a:lnTo>
                                    <a:pt x="2232" y="264"/>
                                  </a:lnTo>
                                  <a:lnTo>
                                    <a:pt x="2238" y="276"/>
                                  </a:lnTo>
                                  <a:lnTo>
                                    <a:pt x="2238" y="288"/>
                                  </a:lnTo>
                                  <a:lnTo>
                                    <a:pt x="2232" y="300"/>
                                  </a:lnTo>
                                  <a:lnTo>
                                    <a:pt x="2214" y="408"/>
                                  </a:lnTo>
                                  <a:lnTo>
                                    <a:pt x="2208" y="432"/>
                                  </a:lnTo>
                                  <a:lnTo>
                                    <a:pt x="2202" y="438"/>
                                  </a:lnTo>
                                  <a:lnTo>
                                    <a:pt x="2190" y="462"/>
                                  </a:lnTo>
                                  <a:lnTo>
                                    <a:pt x="2178" y="474"/>
                                  </a:lnTo>
                                  <a:lnTo>
                                    <a:pt x="2172" y="486"/>
                                  </a:lnTo>
                                  <a:lnTo>
                                    <a:pt x="2166" y="492"/>
                                  </a:lnTo>
                                  <a:lnTo>
                                    <a:pt x="2166" y="516"/>
                                  </a:lnTo>
                                  <a:lnTo>
                                    <a:pt x="2160" y="534"/>
                                  </a:lnTo>
                                  <a:lnTo>
                                    <a:pt x="2154" y="546"/>
                                  </a:lnTo>
                                  <a:lnTo>
                                    <a:pt x="2142" y="552"/>
                                  </a:lnTo>
                                  <a:lnTo>
                                    <a:pt x="2088" y="570"/>
                                  </a:lnTo>
                                  <a:lnTo>
                                    <a:pt x="2076" y="570"/>
                                  </a:lnTo>
                                  <a:lnTo>
                                    <a:pt x="2064" y="576"/>
                                  </a:lnTo>
                                  <a:lnTo>
                                    <a:pt x="2058" y="576"/>
                                  </a:lnTo>
                                  <a:lnTo>
                                    <a:pt x="2058" y="570"/>
                                  </a:lnTo>
                                  <a:lnTo>
                                    <a:pt x="2052" y="564"/>
                                  </a:lnTo>
                                  <a:lnTo>
                                    <a:pt x="2028" y="516"/>
                                  </a:lnTo>
                                  <a:lnTo>
                                    <a:pt x="2022" y="510"/>
                                  </a:lnTo>
                                  <a:lnTo>
                                    <a:pt x="1998" y="492"/>
                                  </a:lnTo>
                                  <a:lnTo>
                                    <a:pt x="1956" y="474"/>
                                  </a:lnTo>
                                  <a:lnTo>
                                    <a:pt x="1920" y="462"/>
                                  </a:lnTo>
                                  <a:lnTo>
                                    <a:pt x="1908" y="456"/>
                                  </a:lnTo>
                                  <a:lnTo>
                                    <a:pt x="1896" y="438"/>
                                  </a:lnTo>
                                  <a:lnTo>
                                    <a:pt x="1884" y="426"/>
                                  </a:lnTo>
                                  <a:lnTo>
                                    <a:pt x="1872" y="402"/>
                                  </a:lnTo>
                                  <a:lnTo>
                                    <a:pt x="1866" y="396"/>
                                  </a:lnTo>
                                  <a:lnTo>
                                    <a:pt x="1830" y="396"/>
                                  </a:lnTo>
                                  <a:lnTo>
                                    <a:pt x="1806" y="348"/>
                                  </a:lnTo>
                                  <a:lnTo>
                                    <a:pt x="1824" y="330"/>
                                  </a:lnTo>
                                  <a:lnTo>
                                    <a:pt x="1824" y="306"/>
                                  </a:lnTo>
                                  <a:lnTo>
                                    <a:pt x="1830" y="294"/>
                                  </a:lnTo>
                                  <a:lnTo>
                                    <a:pt x="1836" y="288"/>
                                  </a:lnTo>
                                  <a:lnTo>
                                    <a:pt x="1848" y="282"/>
                                  </a:lnTo>
                                  <a:lnTo>
                                    <a:pt x="1854" y="276"/>
                                  </a:lnTo>
                                  <a:lnTo>
                                    <a:pt x="1848" y="228"/>
                                  </a:lnTo>
                                  <a:lnTo>
                                    <a:pt x="1866" y="210"/>
                                  </a:lnTo>
                                  <a:lnTo>
                                    <a:pt x="1872" y="216"/>
                                  </a:lnTo>
                                  <a:lnTo>
                                    <a:pt x="1884" y="216"/>
                                  </a:lnTo>
                                  <a:lnTo>
                                    <a:pt x="1890" y="222"/>
                                  </a:lnTo>
                                  <a:lnTo>
                                    <a:pt x="1896" y="222"/>
                                  </a:lnTo>
                                  <a:lnTo>
                                    <a:pt x="1902" y="216"/>
                                  </a:lnTo>
                                  <a:lnTo>
                                    <a:pt x="1908" y="204"/>
                                  </a:lnTo>
                                  <a:lnTo>
                                    <a:pt x="1908" y="180"/>
                                  </a:lnTo>
                                  <a:lnTo>
                                    <a:pt x="1944" y="144"/>
                                  </a:lnTo>
                                  <a:lnTo>
                                    <a:pt x="1938" y="132"/>
                                  </a:lnTo>
                                  <a:lnTo>
                                    <a:pt x="1914" y="108"/>
                                  </a:lnTo>
                                  <a:lnTo>
                                    <a:pt x="1890" y="108"/>
                                  </a:lnTo>
                                  <a:lnTo>
                                    <a:pt x="1872" y="114"/>
                                  </a:lnTo>
                                  <a:lnTo>
                                    <a:pt x="1848" y="126"/>
                                  </a:lnTo>
                                  <a:lnTo>
                                    <a:pt x="1842" y="138"/>
                                  </a:lnTo>
                                  <a:lnTo>
                                    <a:pt x="1842" y="120"/>
                                  </a:lnTo>
                                  <a:lnTo>
                                    <a:pt x="1812" y="126"/>
                                  </a:lnTo>
                                  <a:lnTo>
                                    <a:pt x="1794" y="138"/>
                                  </a:lnTo>
                                  <a:lnTo>
                                    <a:pt x="1788" y="120"/>
                                  </a:lnTo>
                                  <a:lnTo>
                                    <a:pt x="1752" y="114"/>
                                  </a:lnTo>
                                  <a:lnTo>
                                    <a:pt x="1746" y="108"/>
                                  </a:lnTo>
                                  <a:lnTo>
                                    <a:pt x="1734" y="102"/>
                                  </a:lnTo>
                                  <a:lnTo>
                                    <a:pt x="1728" y="96"/>
                                  </a:lnTo>
                                  <a:lnTo>
                                    <a:pt x="1716" y="90"/>
                                  </a:lnTo>
                                  <a:lnTo>
                                    <a:pt x="1674" y="90"/>
                                  </a:lnTo>
                                  <a:lnTo>
                                    <a:pt x="1662" y="84"/>
                                  </a:lnTo>
                                  <a:lnTo>
                                    <a:pt x="1650" y="84"/>
                                  </a:lnTo>
                                  <a:lnTo>
                                    <a:pt x="1650" y="78"/>
                                  </a:lnTo>
                                  <a:lnTo>
                                    <a:pt x="1644" y="72"/>
                                  </a:lnTo>
                                  <a:lnTo>
                                    <a:pt x="1632" y="48"/>
                                  </a:lnTo>
                                  <a:lnTo>
                                    <a:pt x="1626" y="42"/>
                                  </a:lnTo>
                                  <a:lnTo>
                                    <a:pt x="1620" y="42"/>
                                  </a:lnTo>
                                  <a:lnTo>
                                    <a:pt x="1620" y="54"/>
                                  </a:lnTo>
                                  <a:lnTo>
                                    <a:pt x="1614" y="60"/>
                                  </a:lnTo>
                                  <a:lnTo>
                                    <a:pt x="1602" y="54"/>
                                  </a:lnTo>
                                  <a:lnTo>
                                    <a:pt x="1596" y="54"/>
                                  </a:lnTo>
                                  <a:lnTo>
                                    <a:pt x="1584" y="48"/>
                                  </a:lnTo>
                                  <a:lnTo>
                                    <a:pt x="1566" y="48"/>
                                  </a:lnTo>
                                  <a:lnTo>
                                    <a:pt x="1566" y="60"/>
                                  </a:lnTo>
                                  <a:lnTo>
                                    <a:pt x="1572" y="66"/>
                                  </a:lnTo>
                                  <a:lnTo>
                                    <a:pt x="1554" y="66"/>
                                  </a:lnTo>
                                  <a:lnTo>
                                    <a:pt x="1548" y="72"/>
                                  </a:lnTo>
                                  <a:lnTo>
                                    <a:pt x="1548" y="78"/>
                                  </a:lnTo>
                                  <a:lnTo>
                                    <a:pt x="1554" y="84"/>
                                  </a:lnTo>
                                  <a:lnTo>
                                    <a:pt x="1566" y="84"/>
                                  </a:lnTo>
                                  <a:lnTo>
                                    <a:pt x="1590" y="96"/>
                                  </a:lnTo>
                                  <a:lnTo>
                                    <a:pt x="1596" y="96"/>
                                  </a:lnTo>
                                  <a:lnTo>
                                    <a:pt x="1608" y="90"/>
                                  </a:lnTo>
                                  <a:lnTo>
                                    <a:pt x="1614" y="84"/>
                                  </a:lnTo>
                                  <a:lnTo>
                                    <a:pt x="1644" y="102"/>
                                  </a:lnTo>
                                  <a:lnTo>
                                    <a:pt x="1638" y="102"/>
                                  </a:lnTo>
                                  <a:lnTo>
                                    <a:pt x="1632" y="108"/>
                                  </a:lnTo>
                                  <a:lnTo>
                                    <a:pt x="1596" y="126"/>
                                  </a:lnTo>
                                  <a:lnTo>
                                    <a:pt x="1572" y="126"/>
                                  </a:lnTo>
                                  <a:lnTo>
                                    <a:pt x="1554" y="132"/>
                                  </a:lnTo>
                                  <a:lnTo>
                                    <a:pt x="1512" y="132"/>
                                  </a:lnTo>
                                  <a:lnTo>
                                    <a:pt x="1500" y="138"/>
                                  </a:lnTo>
                                  <a:lnTo>
                                    <a:pt x="1482" y="144"/>
                                  </a:lnTo>
                                  <a:lnTo>
                                    <a:pt x="1470" y="156"/>
                                  </a:lnTo>
                                  <a:lnTo>
                                    <a:pt x="1452" y="162"/>
                                  </a:lnTo>
                                  <a:lnTo>
                                    <a:pt x="1440" y="168"/>
                                  </a:lnTo>
                                  <a:lnTo>
                                    <a:pt x="1434" y="174"/>
                                  </a:lnTo>
                                  <a:lnTo>
                                    <a:pt x="1428" y="174"/>
                                  </a:lnTo>
                                  <a:lnTo>
                                    <a:pt x="1428" y="186"/>
                                  </a:lnTo>
                                  <a:lnTo>
                                    <a:pt x="1422" y="204"/>
                                  </a:lnTo>
                                  <a:lnTo>
                                    <a:pt x="1422" y="228"/>
                                  </a:lnTo>
                                  <a:lnTo>
                                    <a:pt x="1428" y="234"/>
                                  </a:lnTo>
                                  <a:lnTo>
                                    <a:pt x="1440" y="240"/>
                                  </a:lnTo>
                                  <a:lnTo>
                                    <a:pt x="1446" y="246"/>
                                  </a:lnTo>
                                  <a:lnTo>
                                    <a:pt x="1452" y="246"/>
                                  </a:lnTo>
                                  <a:lnTo>
                                    <a:pt x="1398" y="246"/>
                                  </a:lnTo>
                                  <a:lnTo>
                                    <a:pt x="1368" y="282"/>
                                  </a:lnTo>
                                  <a:lnTo>
                                    <a:pt x="1368" y="312"/>
                                  </a:lnTo>
                                  <a:lnTo>
                                    <a:pt x="1362" y="324"/>
                                  </a:lnTo>
                                  <a:lnTo>
                                    <a:pt x="1362" y="330"/>
                                  </a:lnTo>
                                  <a:lnTo>
                                    <a:pt x="1368" y="336"/>
                                  </a:lnTo>
                                  <a:lnTo>
                                    <a:pt x="1380" y="336"/>
                                  </a:lnTo>
                                  <a:lnTo>
                                    <a:pt x="1404" y="348"/>
                                  </a:lnTo>
                                  <a:lnTo>
                                    <a:pt x="1410" y="354"/>
                                  </a:lnTo>
                                  <a:lnTo>
                                    <a:pt x="1410" y="390"/>
                                  </a:lnTo>
                                  <a:lnTo>
                                    <a:pt x="1386" y="366"/>
                                  </a:lnTo>
                                  <a:lnTo>
                                    <a:pt x="1356" y="366"/>
                                  </a:lnTo>
                                  <a:lnTo>
                                    <a:pt x="1344" y="390"/>
                                  </a:lnTo>
                                  <a:lnTo>
                                    <a:pt x="1308" y="354"/>
                                  </a:lnTo>
                                  <a:lnTo>
                                    <a:pt x="1302" y="384"/>
                                  </a:lnTo>
                                  <a:lnTo>
                                    <a:pt x="1278" y="396"/>
                                  </a:lnTo>
                                  <a:lnTo>
                                    <a:pt x="1284" y="420"/>
                                  </a:lnTo>
                                  <a:lnTo>
                                    <a:pt x="1254" y="414"/>
                                  </a:lnTo>
                                  <a:lnTo>
                                    <a:pt x="1284" y="354"/>
                                  </a:lnTo>
                                  <a:lnTo>
                                    <a:pt x="1278" y="348"/>
                                  </a:lnTo>
                                  <a:lnTo>
                                    <a:pt x="1272" y="336"/>
                                  </a:lnTo>
                                  <a:lnTo>
                                    <a:pt x="1272" y="324"/>
                                  </a:lnTo>
                                  <a:lnTo>
                                    <a:pt x="1266" y="318"/>
                                  </a:lnTo>
                                  <a:lnTo>
                                    <a:pt x="1254" y="312"/>
                                  </a:lnTo>
                                  <a:lnTo>
                                    <a:pt x="1236" y="312"/>
                                  </a:lnTo>
                                  <a:lnTo>
                                    <a:pt x="1224" y="282"/>
                                  </a:lnTo>
                                  <a:lnTo>
                                    <a:pt x="1224" y="276"/>
                                  </a:lnTo>
                                  <a:lnTo>
                                    <a:pt x="1230" y="270"/>
                                  </a:lnTo>
                                  <a:lnTo>
                                    <a:pt x="1230" y="258"/>
                                  </a:lnTo>
                                  <a:lnTo>
                                    <a:pt x="1224" y="246"/>
                                  </a:lnTo>
                                  <a:lnTo>
                                    <a:pt x="1218" y="240"/>
                                  </a:lnTo>
                                  <a:lnTo>
                                    <a:pt x="1206" y="234"/>
                                  </a:lnTo>
                                  <a:lnTo>
                                    <a:pt x="1194" y="240"/>
                                  </a:lnTo>
                                  <a:lnTo>
                                    <a:pt x="1188" y="246"/>
                                  </a:lnTo>
                                  <a:lnTo>
                                    <a:pt x="1176" y="252"/>
                                  </a:lnTo>
                                  <a:lnTo>
                                    <a:pt x="1176" y="264"/>
                                  </a:lnTo>
                                  <a:lnTo>
                                    <a:pt x="1182" y="270"/>
                                  </a:lnTo>
                                  <a:lnTo>
                                    <a:pt x="1182" y="282"/>
                                  </a:lnTo>
                                  <a:lnTo>
                                    <a:pt x="1146" y="276"/>
                                  </a:lnTo>
                                  <a:lnTo>
                                    <a:pt x="1152" y="306"/>
                                  </a:lnTo>
                                  <a:lnTo>
                                    <a:pt x="1134" y="300"/>
                                  </a:lnTo>
                                  <a:lnTo>
                                    <a:pt x="1116" y="306"/>
                                  </a:lnTo>
                                  <a:lnTo>
                                    <a:pt x="1122" y="312"/>
                                  </a:lnTo>
                                  <a:lnTo>
                                    <a:pt x="1122" y="330"/>
                                  </a:lnTo>
                                  <a:lnTo>
                                    <a:pt x="1116" y="342"/>
                                  </a:lnTo>
                                  <a:lnTo>
                                    <a:pt x="1110" y="348"/>
                                  </a:lnTo>
                                  <a:lnTo>
                                    <a:pt x="1098" y="354"/>
                                  </a:lnTo>
                                  <a:lnTo>
                                    <a:pt x="1092" y="360"/>
                                  </a:lnTo>
                                  <a:lnTo>
                                    <a:pt x="1104" y="324"/>
                                  </a:lnTo>
                                  <a:lnTo>
                                    <a:pt x="1080" y="348"/>
                                  </a:lnTo>
                                  <a:lnTo>
                                    <a:pt x="1062" y="348"/>
                                  </a:lnTo>
                                  <a:lnTo>
                                    <a:pt x="1056" y="360"/>
                                  </a:lnTo>
                                  <a:lnTo>
                                    <a:pt x="1050" y="366"/>
                                  </a:lnTo>
                                  <a:lnTo>
                                    <a:pt x="1050" y="378"/>
                                  </a:lnTo>
                                  <a:lnTo>
                                    <a:pt x="1056" y="390"/>
                                  </a:lnTo>
                                  <a:lnTo>
                                    <a:pt x="1056" y="396"/>
                                  </a:lnTo>
                                  <a:lnTo>
                                    <a:pt x="1062" y="408"/>
                                  </a:lnTo>
                                  <a:lnTo>
                                    <a:pt x="1014" y="384"/>
                                  </a:lnTo>
                                  <a:lnTo>
                                    <a:pt x="1008" y="420"/>
                                  </a:lnTo>
                                  <a:lnTo>
                                    <a:pt x="996" y="426"/>
                                  </a:lnTo>
                                  <a:lnTo>
                                    <a:pt x="1008" y="450"/>
                                  </a:lnTo>
                                  <a:lnTo>
                                    <a:pt x="1032" y="450"/>
                                  </a:lnTo>
                                  <a:lnTo>
                                    <a:pt x="1026" y="468"/>
                                  </a:lnTo>
                                  <a:lnTo>
                                    <a:pt x="954" y="474"/>
                                  </a:lnTo>
                                  <a:lnTo>
                                    <a:pt x="948" y="468"/>
                                  </a:lnTo>
                                  <a:lnTo>
                                    <a:pt x="936" y="462"/>
                                  </a:lnTo>
                                  <a:lnTo>
                                    <a:pt x="930" y="462"/>
                                  </a:lnTo>
                                  <a:lnTo>
                                    <a:pt x="918" y="468"/>
                                  </a:lnTo>
                                  <a:lnTo>
                                    <a:pt x="912" y="474"/>
                                  </a:lnTo>
                                  <a:lnTo>
                                    <a:pt x="918" y="486"/>
                                  </a:lnTo>
                                  <a:lnTo>
                                    <a:pt x="918" y="492"/>
                                  </a:lnTo>
                                  <a:lnTo>
                                    <a:pt x="924" y="504"/>
                                  </a:lnTo>
                                  <a:lnTo>
                                    <a:pt x="930" y="510"/>
                                  </a:lnTo>
                                  <a:lnTo>
                                    <a:pt x="930" y="540"/>
                                  </a:lnTo>
                                  <a:lnTo>
                                    <a:pt x="924" y="564"/>
                                  </a:lnTo>
                                  <a:lnTo>
                                    <a:pt x="930" y="600"/>
                                  </a:lnTo>
                                  <a:lnTo>
                                    <a:pt x="912" y="600"/>
                                  </a:lnTo>
                                  <a:lnTo>
                                    <a:pt x="906" y="522"/>
                                  </a:lnTo>
                                  <a:lnTo>
                                    <a:pt x="888" y="510"/>
                                  </a:lnTo>
                                  <a:lnTo>
                                    <a:pt x="888" y="480"/>
                                  </a:lnTo>
                                  <a:lnTo>
                                    <a:pt x="870" y="480"/>
                                  </a:lnTo>
                                  <a:lnTo>
                                    <a:pt x="852" y="504"/>
                                  </a:lnTo>
                                  <a:lnTo>
                                    <a:pt x="822" y="534"/>
                                  </a:lnTo>
                                  <a:lnTo>
                                    <a:pt x="804" y="546"/>
                                  </a:lnTo>
                                  <a:lnTo>
                                    <a:pt x="792" y="558"/>
                                  </a:lnTo>
                                  <a:lnTo>
                                    <a:pt x="786" y="570"/>
                                  </a:lnTo>
                                  <a:lnTo>
                                    <a:pt x="786" y="600"/>
                                  </a:lnTo>
                                  <a:lnTo>
                                    <a:pt x="792" y="606"/>
                                  </a:lnTo>
                                  <a:lnTo>
                                    <a:pt x="792" y="618"/>
                                  </a:lnTo>
                                  <a:lnTo>
                                    <a:pt x="798" y="618"/>
                                  </a:lnTo>
                                  <a:lnTo>
                                    <a:pt x="816" y="636"/>
                                  </a:lnTo>
                                  <a:lnTo>
                                    <a:pt x="810" y="648"/>
                                  </a:lnTo>
                                  <a:lnTo>
                                    <a:pt x="792" y="654"/>
                                  </a:lnTo>
                                  <a:lnTo>
                                    <a:pt x="774" y="666"/>
                                  </a:lnTo>
                                  <a:lnTo>
                                    <a:pt x="750" y="678"/>
                                  </a:lnTo>
                                  <a:lnTo>
                                    <a:pt x="750" y="696"/>
                                  </a:lnTo>
                                  <a:lnTo>
                                    <a:pt x="720" y="726"/>
                                  </a:lnTo>
                                  <a:lnTo>
                                    <a:pt x="702" y="732"/>
                                  </a:lnTo>
                                  <a:lnTo>
                                    <a:pt x="690" y="744"/>
                                  </a:lnTo>
                                  <a:lnTo>
                                    <a:pt x="666" y="756"/>
                                  </a:lnTo>
                                  <a:lnTo>
                                    <a:pt x="630" y="762"/>
                                  </a:lnTo>
                                  <a:lnTo>
                                    <a:pt x="600" y="768"/>
                                  </a:lnTo>
                                  <a:lnTo>
                                    <a:pt x="588" y="768"/>
                                  </a:lnTo>
                                  <a:lnTo>
                                    <a:pt x="534" y="762"/>
                                  </a:lnTo>
                                  <a:lnTo>
                                    <a:pt x="492" y="780"/>
                                  </a:lnTo>
                                  <a:lnTo>
                                    <a:pt x="438" y="786"/>
                                  </a:lnTo>
                                  <a:lnTo>
                                    <a:pt x="432" y="798"/>
                                  </a:lnTo>
                                  <a:lnTo>
                                    <a:pt x="414" y="798"/>
                                  </a:lnTo>
                                  <a:lnTo>
                                    <a:pt x="402" y="804"/>
                                  </a:lnTo>
                                  <a:lnTo>
                                    <a:pt x="396" y="810"/>
                                  </a:lnTo>
                                  <a:lnTo>
                                    <a:pt x="384" y="816"/>
                                  </a:lnTo>
                                  <a:lnTo>
                                    <a:pt x="372" y="828"/>
                                  </a:lnTo>
                                  <a:lnTo>
                                    <a:pt x="342" y="828"/>
                                  </a:lnTo>
                                  <a:lnTo>
                                    <a:pt x="324" y="834"/>
                                  </a:lnTo>
                                  <a:lnTo>
                                    <a:pt x="312" y="840"/>
                                  </a:lnTo>
                                  <a:lnTo>
                                    <a:pt x="306" y="852"/>
                                  </a:lnTo>
                                  <a:lnTo>
                                    <a:pt x="294" y="858"/>
                                  </a:lnTo>
                                  <a:lnTo>
                                    <a:pt x="288" y="870"/>
                                  </a:lnTo>
                                  <a:lnTo>
                                    <a:pt x="282" y="876"/>
                                  </a:lnTo>
                                  <a:lnTo>
                                    <a:pt x="282" y="882"/>
                                  </a:lnTo>
                                  <a:lnTo>
                                    <a:pt x="276" y="882"/>
                                  </a:lnTo>
                                  <a:lnTo>
                                    <a:pt x="270" y="888"/>
                                  </a:lnTo>
                                  <a:lnTo>
                                    <a:pt x="252" y="888"/>
                                  </a:lnTo>
                                  <a:lnTo>
                                    <a:pt x="240" y="894"/>
                                  </a:lnTo>
                                  <a:lnTo>
                                    <a:pt x="228" y="894"/>
                                  </a:lnTo>
                                  <a:lnTo>
                                    <a:pt x="216" y="900"/>
                                  </a:lnTo>
                                  <a:lnTo>
                                    <a:pt x="210" y="906"/>
                                  </a:lnTo>
                                  <a:lnTo>
                                    <a:pt x="198" y="912"/>
                                  </a:lnTo>
                                  <a:lnTo>
                                    <a:pt x="192" y="930"/>
                                  </a:lnTo>
                                  <a:lnTo>
                                    <a:pt x="150" y="972"/>
                                  </a:lnTo>
                                  <a:lnTo>
                                    <a:pt x="150" y="978"/>
                                  </a:lnTo>
                                  <a:lnTo>
                                    <a:pt x="162" y="912"/>
                                  </a:lnTo>
                                  <a:lnTo>
                                    <a:pt x="144" y="918"/>
                                  </a:lnTo>
                                  <a:lnTo>
                                    <a:pt x="120" y="978"/>
                                  </a:lnTo>
                                  <a:lnTo>
                                    <a:pt x="90" y="1038"/>
                                  </a:lnTo>
                                  <a:lnTo>
                                    <a:pt x="90" y="1056"/>
                                  </a:lnTo>
                                  <a:lnTo>
                                    <a:pt x="96" y="1062"/>
                                  </a:lnTo>
                                  <a:lnTo>
                                    <a:pt x="108" y="1068"/>
                                  </a:lnTo>
                                  <a:lnTo>
                                    <a:pt x="114" y="1068"/>
                                  </a:lnTo>
                                  <a:lnTo>
                                    <a:pt x="108" y="1080"/>
                                  </a:lnTo>
                                  <a:lnTo>
                                    <a:pt x="96" y="1086"/>
                                  </a:lnTo>
                                  <a:lnTo>
                                    <a:pt x="90" y="1098"/>
                                  </a:lnTo>
                                  <a:lnTo>
                                    <a:pt x="66" y="1122"/>
                                  </a:lnTo>
                                  <a:lnTo>
                                    <a:pt x="66" y="1134"/>
                                  </a:lnTo>
                                  <a:lnTo>
                                    <a:pt x="72" y="1152"/>
                                  </a:lnTo>
                                  <a:lnTo>
                                    <a:pt x="72" y="1164"/>
                                  </a:lnTo>
                                  <a:lnTo>
                                    <a:pt x="84" y="1188"/>
                                  </a:lnTo>
                                  <a:lnTo>
                                    <a:pt x="84" y="1200"/>
                                  </a:lnTo>
                                  <a:lnTo>
                                    <a:pt x="102" y="1236"/>
                                  </a:lnTo>
                                  <a:lnTo>
                                    <a:pt x="108" y="1254"/>
                                  </a:lnTo>
                                  <a:lnTo>
                                    <a:pt x="114" y="1266"/>
                                  </a:lnTo>
                                  <a:lnTo>
                                    <a:pt x="114" y="1278"/>
                                  </a:lnTo>
                                  <a:lnTo>
                                    <a:pt x="108" y="1278"/>
                                  </a:lnTo>
                                  <a:lnTo>
                                    <a:pt x="96" y="1266"/>
                                  </a:lnTo>
                                  <a:lnTo>
                                    <a:pt x="90" y="1254"/>
                                  </a:lnTo>
                                  <a:lnTo>
                                    <a:pt x="72" y="1236"/>
                                  </a:lnTo>
                                  <a:lnTo>
                                    <a:pt x="66" y="1224"/>
                                  </a:lnTo>
                                  <a:lnTo>
                                    <a:pt x="48" y="1218"/>
                                  </a:lnTo>
                                  <a:lnTo>
                                    <a:pt x="66" y="1266"/>
                                  </a:lnTo>
                                  <a:lnTo>
                                    <a:pt x="30" y="1236"/>
                                  </a:lnTo>
                                  <a:lnTo>
                                    <a:pt x="30" y="1290"/>
                                  </a:lnTo>
                                  <a:lnTo>
                                    <a:pt x="60" y="1350"/>
                                  </a:lnTo>
                                  <a:lnTo>
                                    <a:pt x="66" y="1356"/>
                                  </a:lnTo>
                                  <a:lnTo>
                                    <a:pt x="66" y="1368"/>
                                  </a:lnTo>
                                  <a:lnTo>
                                    <a:pt x="60" y="1374"/>
                                  </a:lnTo>
                                  <a:lnTo>
                                    <a:pt x="54" y="1386"/>
                                  </a:lnTo>
                                  <a:lnTo>
                                    <a:pt x="54" y="1398"/>
                                  </a:lnTo>
                                  <a:lnTo>
                                    <a:pt x="48" y="1410"/>
                                  </a:lnTo>
                                  <a:lnTo>
                                    <a:pt x="54" y="1416"/>
                                  </a:lnTo>
                                  <a:lnTo>
                                    <a:pt x="60" y="1428"/>
                                  </a:lnTo>
                                  <a:lnTo>
                                    <a:pt x="78" y="1446"/>
                                  </a:lnTo>
                                  <a:lnTo>
                                    <a:pt x="84" y="1458"/>
                                  </a:lnTo>
                                  <a:lnTo>
                                    <a:pt x="90" y="1464"/>
                                  </a:lnTo>
                                  <a:lnTo>
                                    <a:pt x="96" y="1476"/>
                                  </a:lnTo>
                                  <a:lnTo>
                                    <a:pt x="96" y="1506"/>
                                  </a:lnTo>
                                  <a:lnTo>
                                    <a:pt x="90" y="1518"/>
                                  </a:lnTo>
                                  <a:lnTo>
                                    <a:pt x="84" y="1524"/>
                                  </a:lnTo>
                                  <a:lnTo>
                                    <a:pt x="90" y="1542"/>
                                  </a:lnTo>
                                  <a:lnTo>
                                    <a:pt x="90" y="1554"/>
                                  </a:lnTo>
                                  <a:lnTo>
                                    <a:pt x="96" y="1572"/>
                                  </a:lnTo>
                                  <a:lnTo>
                                    <a:pt x="96" y="1590"/>
                                  </a:lnTo>
                                  <a:lnTo>
                                    <a:pt x="102" y="1596"/>
                                  </a:lnTo>
                                  <a:lnTo>
                                    <a:pt x="102" y="1602"/>
                                  </a:lnTo>
                                  <a:lnTo>
                                    <a:pt x="96" y="1602"/>
                                  </a:lnTo>
                                  <a:lnTo>
                                    <a:pt x="78" y="1620"/>
                                  </a:lnTo>
                                  <a:lnTo>
                                    <a:pt x="84" y="1626"/>
                                  </a:lnTo>
                                  <a:lnTo>
                                    <a:pt x="84" y="1638"/>
                                  </a:lnTo>
                                  <a:lnTo>
                                    <a:pt x="90" y="1650"/>
                                  </a:lnTo>
                                  <a:lnTo>
                                    <a:pt x="90" y="1662"/>
                                  </a:lnTo>
                                  <a:lnTo>
                                    <a:pt x="96" y="1668"/>
                                  </a:lnTo>
                                  <a:lnTo>
                                    <a:pt x="96" y="1674"/>
                                  </a:lnTo>
                                  <a:lnTo>
                                    <a:pt x="102" y="1674"/>
                                  </a:lnTo>
                                  <a:lnTo>
                                    <a:pt x="108" y="1680"/>
                                  </a:lnTo>
                                  <a:lnTo>
                                    <a:pt x="126" y="1716"/>
                                  </a:lnTo>
                                  <a:lnTo>
                                    <a:pt x="126" y="1728"/>
                                  </a:lnTo>
                                  <a:lnTo>
                                    <a:pt x="108" y="1764"/>
                                  </a:lnTo>
                                  <a:lnTo>
                                    <a:pt x="90" y="1782"/>
                                  </a:lnTo>
                                  <a:lnTo>
                                    <a:pt x="90" y="1824"/>
                                  </a:lnTo>
                                  <a:lnTo>
                                    <a:pt x="84" y="1842"/>
                                  </a:lnTo>
                                  <a:lnTo>
                                    <a:pt x="60" y="1866"/>
                                  </a:lnTo>
                                  <a:lnTo>
                                    <a:pt x="42" y="1866"/>
                                  </a:lnTo>
                                  <a:lnTo>
                                    <a:pt x="30" y="1872"/>
                                  </a:lnTo>
                                  <a:lnTo>
                                    <a:pt x="18" y="1866"/>
                                  </a:lnTo>
                                  <a:lnTo>
                                    <a:pt x="6" y="1866"/>
                                  </a:lnTo>
                                  <a:lnTo>
                                    <a:pt x="0" y="1920"/>
                                  </a:lnTo>
                                  <a:lnTo>
                                    <a:pt x="12" y="1920"/>
                                  </a:lnTo>
                                  <a:lnTo>
                                    <a:pt x="24" y="1926"/>
                                  </a:lnTo>
                                  <a:lnTo>
                                    <a:pt x="42" y="1926"/>
                                  </a:lnTo>
                                  <a:lnTo>
                                    <a:pt x="54" y="1932"/>
                                  </a:lnTo>
                                  <a:lnTo>
                                    <a:pt x="72" y="1950"/>
                                  </a:lnTo>
                                  <a:lnTo>
                                    <a:pt x="78" y="1962"/>
                                  </a:lnTo>
                                  <a:lnTo>
                                    <a:pt x="108" y="1956"/>
                                  </a:lnTo>
                                  <a:lnTo>
                                    <a:pt x="114" y="1968"/>
                                  </a:lnTo>
                                  <a:lnTo>
                                    <a:pt x="138" y="1980"/>
                                  </a:lnTo>
                                  <a:lnTo>
                                    <a:pt x="174" y="1980"/>
                                  </a:lnTo>
                                  <a:lnTo>
                                    <a:pt x="210" y="1968"/>
                                  </a:lnTo>
                                  <a:lnTo>
                                    <a:pt x="234" y="1968"/>
                                  </a:lnTo>
                                  <a:lnTo>
                                    <a:pt x="234" y="1950"/>
                                  </a:lnTo>
                                  <a:lnTo>
                                    <a:pt x="228" y="1944"/>
                                  </a:lnTo>
                                  <a:lnTo>
                                    <a:pt x="264" y="1950"/>
                                  </a:lnTo>
                                  <a:lnTo>
                                    <a:pt x="276" y="1932"/>
                                  </a:lnTo>
                                  <a:lnTo>
                                    <a:pt x="318" y="1926"/>
                                  </a:lnTo>
                                  <a:lnTo>
                                    <a:pt x="354" y="1890"/>
                                  </a:lnTo>
                                  <a:lnTo>
                                    <a:pt x="366" y="1884"/>
                                  </a:lnTo>
                                  <a:lnTo>
                                    <a:pt x="372" y="1884"/>
                                  </a:lnTo>
                                  <a:lnTo>
                                    <a:pt x="420" y="1908"/>
                                  </a:lnTo>
                                  <a:lnTo>
                                    <a:pt x="426" y="1902"/>
                                  </a:lnTo>
                                  <a:lnTo>
                                    <a:pt x="474" y="1878"/>
                                  </a:lnTo>
                                  <a:lnTo>
                                    <a:pt x="480" y="1872"/>
                                  </a:lnTo>
                                  <a:lnTo>
                                    <a:pt x="486" y="1872"/>
                                  </a:lnTo>
                                  <a:lnTo>
                                    <a:pt x="498" y="1878"/>
                                  </a:lnTo>
                                  <a:lnTo>
                                    <a:pt x="504" y="1884"/>
                                  </a:lnTo>
                                  <a:lnTo>
                                    <a:pt x="516" y="1884"/>
                                  </a:lnTo>
                                  <a:lnTo>
                                    <a:pt x="528" y="1890"/>
                                  </a:lnTo>
                                  <a:lnTo>
                                    <a:pt x="534" y="1890"/>
                                  </a:lnTo>
                                  <a:lnTo>
                                    <a:pt x="552" y="1884"/>
                                  </a:lnTo>
                                  <a:lnTo>
                                    <a:pt x="576" y="1872"/>
                                  </a:lnTo>
                                  <a:lnTo>
                                    <a:pt x="582" y="1872"/>
                                  </a:lnTo>
                                  <a:lnTo>
                                    <a:pt x="594" y="1878"/>
                                  </a:lnTo>
                                  <a:lnTo>
                                    <a:pt x="606" y="1878"/>
                                  </a:lnTo>
                                  <a:lnTo>
                                    <a:pt x="624" y="1884"/>
                                  </a:lnTo>
                                  <a:lnTo>
                                    <a:pt x="636" y="1884"/>
                                  </a:lnTo>
                                  <a:lnTo>
                                    <a:pt x="648" y="1878"/>
                                  </a:lnTo>
                                  <a:lnTo>
                                    <a:pt x="654" y="1872"/>
                                  </a:lnTo>
                                  <a:lnTo>
                                    <a:pt x="654" y="1848"/>
                                  </a:lnTo>
                                  <a:lnTo>
                                    <a:pt x="666" y="1848"/>
                                  </a:lnTo>
                                  <a:lnTo>
                                    <a:pt x="672" y="1842"/>
                                  </a:lnTo>
                                  <a:lnTo>
                                    <a:pt x="678" y="1842"/>
                                  </a:lnTo>
                                  <a:lnTo>
                                    <a:pt x="684" y="1836"/>
                                  </a:lnTo>
                                  <a:lnTo>
                                    <a:pt x="690" y="1824"/>
                                  </a:lnTo>
                                  <a:lnTo>
                                    <a:pt x="702" y="1788"/>
                                  </a:lnTo>
                                  <a:lnTo>
                                    <a:pt x="714" y="1776"/>
                                  </a:lnTo>
                                  <a:lnTo>
                                    <a:pt x="726" y="1770"/>
                                  </a:lnTo>
                                  <a:lnTo>
                                    <a:pt x="744" y="1764"/>
                                  </a:lnTo>
                                  <a:lnTo>
                                    <a:pt x="756" y="1764"/>
                                  </a:lnTo>
                                  <a:lnTo>
                                    <a:pt x="774" y="1770"/>
                                  </a:lnTo>
                                  <a:lnTo>
                                    <a:pt x="798" y="1770"/>
                                  </a:lnTo>
                                  <a:lnTo>
                                    <a:pt x="822" y="1758"/>
                                  </a:lnTo>
                                  <a:lnTo>
                                    <a:pt x="840" y="1752"/>
                                  </a:lnTo>
                                  <a:lnTo>
                                    <a:pt x="858" y="1740"/>
                                  </a:lnTo>
                                  <a:lnTo>
                                    <a:pt x="876" y="1734"/>
                                  </a:lnTo>
                                  <a:lnTo>
                                    <a:pt x="912" y="1734"/>
                                  </a:lnTo>
                                  <a:lnTo>
                                    <a:pt x="918" y="1740"/>
                                  </a:lnTo>
                                  <a:lnTo>
                                    <a:pt x="930" y="1740"/>
                                  </a:lnTo>
                                  <a:lnTo>
                                    <a:pt x="942" y="1746"/>
                                  </a:lnTo>
                                  <a:lnTo>
                                    <a:pt x="972" y="1740"/>
                                  </a:lnTo>
                                  <a:lnTo>
                                    <a:pt x="1044" y="1704"/>
                                  </a:lnTo>
                                  <a:lnTo>
                                    <a:pt x="1074" y="1692"/>
                                  </a:lnTo>
                                  <a:lnTo>
                                    <a:pt x="1098" y="1686"/>
                                  </a:lnTo>
                                  <a:lnTo>
                                    <a:pt x="1140" y="1680"/>
                                  </a:lnTo>
                                  <a:lnTo>
                                    <a:pt x="1176" y="1674"/>
                                  </a:lnTo>
                                  <a:lnTo>
                                    <a:pt x="1224" y="1674"/>
                                  </a:lnTo>
                                  <a:lnTo>
                                    <a:pt x="1236" y="1662"/>
                                  </a:lnTo>
                                  <a:lnTo>
                                    <a:pt x="1254" y="1680"/>
                                  </a:lnTo>
                                  <a:lnTo>
                                    <a:pt x="1266" y="1686"/>
                                  </a:lnTo>
                                  <a:lnTo>
                                    <a:pt x="1278" y="1698"/>
                                  </a:lnTo>
                                  <a:lnTo>
                                    <a:pt x="1302" y="1710"/>
                                  </a:lnTo>
                                  <a:lnTo>
                                    <a:pt x="1320" y="1716"/>
                                  </a:lnTo>
                                  <a:lnTo>
                                    <a:pt x="1332" y="1716"/>
                                  </a:lnTo>
                                  <a:lnTo>
                                    <a:pt x="1338" y="1710"/>
                                  </a:lnTo>
                                  <a:lnTo>
                                    <a:pt x="1338" y="1716"/>
                                  </a:lnTo>
                                  <a:lnTo>
                                    <a:pt x="1344" y="1722"/>
                                  </a:lnTo>
                                  <a:lnTo>
                                    <a:pt x="1350" y="1734"/>
                                  </a:lnTo>
                                  <a:lnTo>
                                    <a:pt x="1356" y="1740"/>
                                  </a:lnTo>
                                  <a:lnTo>
                                    <a:pt x="1374" y="1740"/>
                                  </a:lnTo>
                                  <a:lnTo>
                                    <a:pt x="1380" y="1734"/>
                                  </a:lnTo>
                                  <a:lnTo>
                                    <a:pt x="1380" y="1752"/>
                                  </a:lnTo>
                                  <a:lnTo>
                                    <a:pt x="1392" y="1752"/>
                                  </a:lnTo>
                                  <a:lnTo>
                                    <a:pt x="1398" y="1758"/>
                                  </a:lnTo>
                                  <a:lnTo>
                                    <a:pt x="1398" y="1770"/>
                                  </a:lnTo>
                                  <a:lnTo>
                                    <a:pt x="1386" y="1794"/>
                                  </a:lnTo>
                                  <a:lnTo>
                                    <a:pt x="1380" y="1800"/>
                                  </a:lnTo>
                                  <a:lnTo>
                                    <a:pt x="1374" y="1812"/>
                                  </a:lnTo>
                                  <a:lnTo>
                                    <a:pt x="1392" y="1842"/>
                                  </a:lnTo>
                                  <a:lnTo>
                                    <a:pt x="1410" y="1830"/>
                                  </a:lnTo>
                                  <a:lnTo>
                                    <a:pt x="1428" y="1866"/>
                                  </a:lnTo>
                                  <a:lnTo>
                                    <a:pt x="1428" y="1872"/>
                                  </a:lnTo>
                                  <a:lnTo>
                                    <a:pt x="1434" y="1878"/>
                                  </a:lnTo>
                                  <a:lnTo>
                                    <a:pt x="1434" y="1902"/>
                                  </a:lnTo>
                                  <a:lnTo>
                                    <a:pt x="1440" y="1914"/>
                                  </a:lnTo>
                                  <a:lnTo>
                                    <a:pt x="1440" y="1926"/>
                                  </a:lnTo>
                                  <a:lnTo>
                                    <a:pt x="1422" y="1926"/>
                                  </a:lnTo>
                                  <a:lnTo>
                                    <a:pt x="1410" y="1920"/>
                                  </a:lnTo>
                                  <a:lnTo>
                                    <a:pt x="1404" y="1920"/>
                                  </a:lnTo>
                                  <a:lnTo>
                                    <a:pt x="1410" y="1956"/>
                                  </a:lnTo>
                                  <a:lnTo>
                                    <a:pt x="1446" y="1956"/>
                                  </a:lnTo>
                                  <a:lnTo>
                                    <a:pt x="1452" y="1962"/>
                                  </a:lnTo>
                                  <a:lnTo>
                                    <a:pt x="1452" y="1968"/>
                                  </a:lnTo>
                                  <a:lnTo>
                                    <a:pt x="1470" y="1968"/>
                                  </a:lnTo>
                                  <a:lnTo>
                                    <a:pt x="1470" y="1956"/>
                                  </a:lnTo>
                                  <a:lnTo>
                                    <a:pt x="1464" y="1938"/>
                                  </a:lnTo>
                                  <a:lnTo>
                                    <a:pt x="1464" y="1926"/>
                                  </a:lnTo>
                                  <a:lnTo>
                                    <a:pt x="1470" y="1914"/>
                                  </a:lnTo>
                                  <a:lnTo>
                                    <a:pt x="1476" y="1908"/>
                                  </a:lnTo>
                                  <a:lnTo>
                                    <a:pt x="1500" y="1896"/>
                                  </a:lnTo>
                                  <a:lnTo>
                                    <a:pt x="1512" y="1896"/>
                                  </a:lnTo>
                                  <a:lnTo>
                                    <a:pt x="1518" y="1890"/>
                                  </a:lnTo>
                                  <a:lnTo>
                                    <a:pt x="1530" y="1884"/>
                                  </a:lnTo>
                                  <a:lnTo>
                                    <a:pt x="1542" y="1872"/>
                                  </a:lnTo>
                                  <a:lnTo>
                                    <a:pt x="1548" y="1860"/>
                                  </a:lnTo>
                                  <a:lnTo>
                                    <a:pt x="1566" y="1842"/>
                                  </a:lnTo>
                                  <a:lnTo>
                                    <a:pt x="1566" y="1836"/>
                                  </a:lnTo>
                                  <a:lnTo>
                                    <a:pt x="1590" y="1842"/>
                                  </a:lnTo>
                                  <a:lnTo>
                                    <a:pt x="1608" y="1788"/>
                                  </a:lnTo>
                                  <a:lnTo>
                                    <a:pt x="1638" y="1788"/>
                                  </a:lnTo>
                                  <a:lnTo>
                                    <a:pt x="1650" y="1782"/>
                                  </a:lnTo>
                                  <a:lnTo>
                                    <a:pt x="1662" y="1770"/>
                                  </a:lnTo>
                                  <a:lnTo>
                                    <a:pt x="1668" y="1752"/>
                                  </a:lnTo>
                                  <a:lnTo>
                                    <a:pt x="1668" y="1740"/>
                                  </a:lnTo>
                                  <a:lnTo>
                                    <a:pt x="1668" y="1746"/>
                                  </a:lnTo>
                                  <a:lnTo>
                                    <a:pt x="1674" y="1752"/>
                                  </a:lnTo>
                                  <a:lnTo>
                                    <a:pt x="1674" y="1764"/>
                                  </a:lnTo>
                                  <a:lnTo>
                                    <a:pt x="1680" y="1776"/>
                                  </a:lnTo>
                                  <a:lnTo>
                                    <a:pt x="1680" y="1782"/>
                                  </a:lnTo>
                                  <a:lnTo>
                                    <a:pt x="1668" y="1794"/>
                                  </a:lnTo>
                                  <a:lnTo>
                                    <a:pt x="1662" y="1806"/>
                                  </a:lnTo>
                                  <a:lnTo>
                                    <a:pt x="1650" y="1812"/>
                                  </a:lnTo>
                                  <a:lnTo>
                                    <a:pt x="1644" y="1818"/>
                                  </a:lnTo>
                                  <a:lnTo>
                                    <a:pt x="1620" y="1818"/>
                                  </a:lnTo>
                                  <a:lnTo>
                                    <a:pt x="1614" y="1830"/>
                                  </a:lnTo>
                                  <a:lnTo>
                                    <a:pt x="1632" y="1866"/>
                                  </a:lnTo>
                                  <a:lnTo>
                                    <a:pt x="1620" y="1866"/>
                                  </a:lnTo>
                                  <a:lnTo>
                                    <a:pt x="1614" y="1872"/>
                                  </a:lnTo>
                                  <a:lnTo>
                                    <a:pt x="1602" y="1878"/>
                                  </a:lnTo>
                                  <a:lnTo>
                                    <a:pt x="1566" y="1914"/>
                                  </a:lnTo>
                                  <a:lnTo>
                                    <a:pt x="1566" y="1926"/>
                                  </a:lnTo>
                                  <a:lnTo>
                                    <a:pt x="1560" y="1932"/>
                                  </a:lnTo>
                                  <a:lnTo>
                                    <a:pt x="1554" y="1944"/>
                                  </a:lnTo>
                                  <a:lnTo>
                                    <a:pt x="1542" y="1956"/>
                                  </a:lnTo>
                                  <a:lnTo>
                                    <a:pt x="1518" y="1968"/>
                                  </a:lnTo>
                                  <a:lnTo>
                                    <a:pt x="1512" y="1974"/>
                                  </a:lnTo>
                                  <a:lnTo>
                                    <a:pt x="1512" y="1980"/>
                                  </a:lnTo>
                                  <a:lnTo>
                                    <a:pt x="1518" y="1986"/>
                                  </a:lnTo>
                                  <a:lnTo>
                                    <a:pt x="1548" y="1986"/>
                                  </a:lnTo>
                                  <a:lnTo>
                                    <a:pt x="1560" y="1980"/>
                                  </a:lnTo>
                                  <a:lnTo>
                                    <a:pt x="1572" y="1980"/>
                                  </a:lnTo>
                                  <a:lnTo>
                                    <a:pt x="1584" y="1968"/>
                                  </a:lnTo>
                                  <a:lnTo>
                                    <a:pt x="1602" y="1932"/>
                                  </a:lnTo>
                                  <a:lnTo>
                                    <a:pt x="1608" y="1926"/>
                                  </a:lnTo>
                                  <a:lnTo>
                                    <a:pt x="1614" y="1914"/>
                                  </a:lnTo>
                                  <a:lnTo>
                                    <a:pt x="1626" y="1908"/>
                                  </a:lnTo>
                                  <a:lnTo>
                                    <a:pt x="1632" y="1902"/>
                                  </a:lnTo>
                                  <a:lnTo>
                                    <a:pt x="1632" y="1920"/>
                                  </a:lnTo>
                                  <a:lnTo>
                                    <a:pt x="1638" y="1932"/>
                                  </a:lnTo>
                                  <a:lnTo>
                                    <a:pt x="1638" y="1956"/>
                                  </a:lnTo>
                                  <a:lnTo>
                                    <a:pt x="1626" y="1968"/>
                                  </a:lnTo>
                                  <a:lnTo>
                                    <a:pt x="1614" y="1974"/>
                                  </a:lnTo>
                                  <a:lnTo>
                                    <a:pt x="1602" y="1986"/>
                                  </a:lnTo>
                                  <a:lnTo>
                                    <a:pt x="1602" y="2004"/>
                                  </a:lnTo>
                                  <a:lnTo>
                                    <a:pt x="1608" y="2010"/>
                                  </a:lnTo>
                                  <a:lnTo>
                                    <a:pt x="1614" y="2010"/>
                                  </a:lnTo>
                                  <a:lnTo>
                                    <a:pt x="1632" y="2016"/>
                                  </a:lnTo>
                                  <a:lnTo>
                                    <a:pt x="1662" y="2016"/>
                                  </a:lnTo>
                                  <a:lnTo>
                                    <a:pt x="1668" y="2028"/>
                                  </a:lnTo>
                                  <a:lnTo>
                                    <a:pt x="1644" y="2052"/>
                                  </a:lnTo>
                                  <a:lnTo>
                                    <a:pt x="1644" y="2058"/>
                                  </a:lnTo>
                                  <a:lnTo>
                                    <a:pt x="1650" y="2064"/>
                                  </a:lnTo>
                                  <a:lnTo>
                                    <a:pt x="1668" y="2100"/>
                                  </a:lnTo>
                                  <a:lnTo>
                                    <a:pt x="1674" y="2106"/>
                                  </a:lnTo>
                                  <a:lnTo>
                                    <a:pt x="1674" y="2118"/>
                                  </a:lnTo>
                                  <a:lnTo>
                                    <a:pt x="1626" y="2166"/>
                                  </a:lnTo>
                                  <a:lnTo>
                                    <a:pt x="1626" y="2178"/>
                                  </a:lnTo>
                                  <a:lnTo>
                                    <a:pt x="1638" y="2190"/>
                                  </a:lnTo>
                                  <a:lnTo>
                                    <a:pt x="1644" y="2202"/>
                                  </a:lnTo>
                                  <a:lnTo>
                                    <a:pt x="1668" y="2214"/>
                                  </a:lnTo>
                                  <a:lnTo>
                                    <a:pt x="1680" y="2226"/>
                                  </a:lnTo>
                                  <a:lnTo>
                                    <a:pt x="1692" y="2232"/>
                                  </a:lnTo>
                                  <a:lnTo>
                                    <a:pt x="1716" y="2256"/>
                                  </a:lnTo>
                                  <a:lnTo>
                                    <a:pt x="1728" y="2262"/>
                                  </a:lnTo>
                                  <a:lnTo>
                                    <a:pt x="1800" y="2262"/>
                                  </a:lnTo>
                                  <a:lnTo>
                                    <a:pt x="1824" y="2286"/>
                                  </a:lnTo>
                                  <a:lnTo>
                                    <a:pt x="1842" y="2292"/>
                                  </a:lnTo>
                                  <a:lnTo>
                                    <a:pt x="1872" y="2286"/>
                                  </a:lnTo>
                                  <a:lnTo>
                                    <a:pt x="1902" y="2274"/>
                                  </a:lnTo>
                                  <a:lnTo>
                                    <a:pt x="1932" y="2256"/>
                                  </a:lnTo>
                                  <a:lnTo>
                                    <a:pt x="1944" y="2250"/>
                                  </a:lnTo>
                                  <a:lnTo>
                                    <a:pt x="1944" y="2226"/>
                                  </a:lnTo>
                                  <a:lnTo>
                                    <a:pt x="1956" y="2214"/>
                                  </a:lnTo>
                                  <a:lnTo>
                                    <a:pt x="1962" y="2214"/>
                                  </a:lnTo>
                                  <a:lnTo>
                                    <a:pt x="1974" y="2226"/>
                                  </a:lnTo>
                                  <a:lnTo>
                                    <a:pt x="1974" y="2256"/>
                                  </a:lnTo>
                                  <a:lnTo>
                                    <a:pt x="1992" y="2256"/>
                                  </a:lnTo>
                                  <a:lnTo>
                                    <a:pt x="1980" y="2280"/>
                                  </a:lnTo>
                                  <a:lnTo>
                                    <a:pt x="1998" y="2280"/>
                                  </a:lnTo>
                                  <a:lnTo>
                                    <a:pt x="1998" y="2292"/>
                                  </a:lnTo>
                                  <a:lnTo>
                                    <a:pt x="2004" y="2298"/>
                                  </a:lnTo>
                                  <a:lnTo>
                                    <a:pt x="2010" y="2310"/>
                                  </a:lnTo>
                                  <a:lnTo>
                                    <a:pt x="2016" y="2316"/>
                                  </a:lnTo>
                                  <a:lnTo>
                                    <a:pt x="2028" y="2316"/>
                                  </a:lnTo>
                                  <a:lnTo>
                                    <a:pt x="2040" y="2304"/>
                                  </a:lnTo>
                                  <a:lnTo>
                                    <a:pt x="2046" y="2304"/>
                                  </a:lnTo>
                                  <a:lnTo>
                                    <a:pt x="2052" y="2298"/>
                                  </a:lnTo>
                                  <a:lnTo>
                                    <a:pt x="2070" y="2292"/>
                                  </a:lnTo>
                                  <a:lnTo>
                                    <a:pt x="2082" y="2286"/>
                                  </a:lnTo>
                                  <a:lnTo>
                                    <a:pt x="2088" y="2280"/>
                                  </a:lnTo>
                                  <a:lnTo>
                                    <a:pt x="2100" y="2274"/>
                                  </a:lnTo>
                                  <a:lnTo>
                                    <a:pt x="2124" y="2250"/>
                                  </a:lnTo>
                                  <a:lnTo>
                                    <a:pt x="2136" y="2244"/>
                                  </a:lnTo>
                                  <a:lnTo>
                                    <a:pt x="2148" y="2232"/>
                                  </a:lnTo>
                                  <a:lnTo>
                                    <a:pt x="2160" y="2226"/>
                                  </a:lnTo>
                                  <a:lnTo>
                                    <a:pt x="2154" y="2214"/>
                                  </a:lnTo>
                                  <a:lnTo>
                                    <a:pt x="2190" y="2202"/>
                                  </a:lnTo>
                                  <a:lnTo>
                                    <a:pt x="2202" y="2214"/>
                                  </a:lnTo>
                                  <a:lnTo>
                                    <a:pt x="2220" y="2214"/>
                                  </a:lnTo>
                                  <a:lnTo>
                                    <a:pt x="2256" y="2208"/>
                                  </a:lnTo>
                                  <a:lnTo>
                                    <a:pt x="2298" y="2196"/>
                                  </a:lnTo>
                                  <a:lnTo>
                                    <a:pt x="2316" y="2178"/>
                                  </a:lnTo>
                                  <a:lnTo>
                                    <a:pt x="2328" y="2148"/>
                                  </a:lnTo>
                                  <a:lnTo>
                                    <a:pt x="2334" y="2118"/>
                                  </a:lnTo>
                                  <a:lnTo>
                                    <a:pt x="2340" y="2100"/>
                                  </a:lnTo>
                                  <a:lnTo>
                                    <a:pt x="2346" y="2088"/>
                                  </a:lnTo>
                                  <a:lnTo>
                                    <a:pt x="2376" y="2058"/>
                                  </a:lnTo>
                                  <a:lnTo>
                                    <a:pt x="2382" y="2058"/>
                                  </a:lnTo>
                                  <a:lnTo>
                                    <a:pt x="2382" y="2034"/>
                                  </a:lnTo>
                                  <a:lnTo>
                                    <a:pt x="2388" y="2034"/>
                                  </a:lnTo>
                                  <a:lnTo>
                                    <a:pt x="2394" y="2028"/>
                                  </a:lnTo>
                                  <a:lnTo>
                                    <a:pt x="2406" y="2022"/>
                                  </a:lnTo>
                                  <a:lnTo>
                                    <a:pt x="2418" y="2010"/>
                                  </a:lnTo>
                                  <a:lnTo>
                                    <a:pt x="2424" y="1998"/>
                                  </a:lnTo>
                                  <a:lnTo>
                                    <a:pt x="2442" y="1980"/>
                                  </a:lnTo>
                                  <a:lnTo>
                                    <a:pt x="2442" y="1956"/>
                                  </a:lnTo>
                                  <a:lnTo>
                                    <a:pt x="2448" y="1944"/>
                                  </a:lnTo>
                                  <a:lnTo>
                                    <a:pt x="2454" y="1926"/>
                                  </a:lnTo>
                                  <a:lnTo>
                                    <a:pt x="2460" y="1914"/>
                                  </a:lnTo>
                                  <a:lnTo>
                                    <a:pt x="2490" y="1884"/>
                                  </a:lnTo>
                                  <a:lnTo>
                                    <a:pt x="2502" y="1866"/>
                                  </a:lnTo>
                                  <a:lnTo>
                                    <a:pt x="2526" y="1842"/>
                                  </a:lnTo>
                                  <a:lnTo>
                                    <a:pt x="2538" y="1836"/>
                                  </a:lnTo>
                                  <a:lnTo>
                                    <a:pt x="2550" y="1824"/>
                                  </a:lnTo>
                                  <a:lnTo>
                                    <a:pt x="2556" y="1812"/>
                                  </a:lnTo>
                                  <a:lnTo>
                                    <a:pt x="2556" y="1800"/>
                                  </a:lnTo>
                                  <a:lnTo>
                                    <a:pt x="2562" y="1788"/>
                                  </a:lnTo>
                                  <a:lnTo>
                                    <a:pt x="2562" y="1782"/>
                                  </a:lnTo>
                                  <a:lnTo>
                                    <a:pt x="2586" y="1782"/>
                                  </a:lnTo>
                                  <a:lnTo>
                                    <a:pt x="2610" y="1770"/>
                                  </a:lnTo>
                                  <a:lnTo>
                                    <a:pt x="2622" y="1752"/>
                                  </a:lnTo>
                                  <a:lnTo>
                                    <a:pt x="2646" y="1728"/>
                                  </a:lnTo>
                                  <a:lnTo>
                                    <a:pt x="2670" y="1698"/>
                                  </a:lnTo>
                                  <a:lnTo>
                                    <a:pt x="2688" y="1674"/>
                                  </a:lnTo>
                                  <a:lnTo>
                                    <a:pt x="2700" y="1662"/>
                                  </a:lnTo>
                                  <a:lnTo>
                                    <a:pt x="2700" y="1656"/>
                                  </a:lnTo>
                                  <a:lnTo>
                                    <a:pt x="2706" y="1638"/>
                                  </a:lnTo>
                                  <a:lnTo>
                                    <a:pt x="2706" y="1614"/>
                                  </a:lnTo>
                                  <a:lnTo>
                                    <a:pt x="2712" y="1596"/>
                                  </a:lnTo>
                                  <a:lnTo>
                                    <a:pt x="2718" y="1590"/>
                                  </a:lnTo>
                                  <a:lnTo>
                                    <a:pt x="2730" y="1572"/>
                                  </a:lnTo>
                                  <a:lnTo>
                                    <a:pt x="2754" y="1542"/>
                                  </a:lnTo>
                                  <a:lnTo>
                                    <a:pt x="2772" y="1494"/>
                                  </a:lnTo>
                                  <a:lnTo>
                                    <a:pt x="2796" y="1458"/>
                                  </a:lnTo>
                                  <a:lnTo>
                                    <a:pt x="2808" y="1428"/>
                                  </a:lnTo>
                                  <a:lnTo>
                                    <a:pt x="2814" y="1416"/>
                                  </a:lnTo>
                                  <a:lnTo>
                                    <a:pt x="2814" y="1386"/>
                                  </a:lnTo>
                                  <a:lnTo>
                                    <a:pt x="2802" y="1362"/>
                                  </a:lnTo>
                                  <a:lnTo>
                                    <a:pt x="2820" y="1308"/>
                                  </a:lnTo>
                                  <a:lnTo>
                                    <a:pt x="2832" y="1290"/>
                                  </a:lnTo>
                                  <a:lnTo>
                                    <a:pt x="2838" y="1266"/>
                                  </a:lnTo>
                                  <a:lnTo>
                                    <a:pt x="2838" y="1224"/>
                                  </a:lnTo>
                                  <a:lnTo>
                                    <a:pt x="2832" y="1194"/>
                                  </a:lnTo>
                                  <a:lnTo>
                                    <a:pt x="2832" y="1176"/>
                                  </a:lnTo>
                                  <a:lnTo>
                                    <a:pt x="2802" y="1164"/>
                                  </a:lnTo>
                                  <a:close/>
                                  <a:moveTo>
                                    <a:pt x="2016" y="2436"/>
                                  </a:moveTo>
                                  <a:lnTo>
                                    <a:pt x="2022" y="2442"/>
                                  </a:lnTo>
                                  <a:lnTo>
                                    <a:pt x="2028" y="2442"/>
                                  </a:lnTo>
                                  <a:lnTo>
                                    <a:pt x="2040" y="2436"/>
                                  </a:lnTo>
                                  <a:lnTo>
                                    <a:pt x="2046" y="2430"/>
                                  </a:lnTo>
                                  <a:lnTo>
                                    <a:pt x="2034" y="2418"/>
                                  </a:lnTo>
                                  <a:lnTo>
                                    <a:pt x="2016" y="2436"/>
                                  </a:lnTo>
                                  <a:close/>
                                  <a:moveTo>
                                    <a:pt x="1992" y="2454"/>
                                  </a:moveTo>
                                  <a:lnTo>
                                    <a:pt x="1974" y="2454"/>
                                  </a:lnTo>
                                  <a:lnTo>
                                    <a:pt x="1962" y="2466"/>
                                  </a:lnTo>
                                  <a:lnTo>
                                    <a:pt x="1962" y="2472"/>
                                  </a:lnTo>
                                  <a:lnTo>
                                    <a:pt x="1962" y="2460"/>
                                  </a:lnTo>
                                  <a:lnTo>
                                    <a:pt x="1938" y="2460"/>
                                  </a:lnTo>
                                  <a:lnTo>
                                    <a:pt x="1926" y="2466"/>
                                  </a:lnTo>
                                  <a:lnTo>
                                    <a:pt x="1914" y="2466"/>
                                  </a:lnTo>
                                  <a:lnTo>
                                    <a:pt x="1908" y="2478"/>
                                  </a:lnTo>
                                  <a:lnTo>
                                    <a:pt x="1890" y="2460"/>
                                  </a:lnTo>
                                  <a:lnTo>
                                    <a:pt x="1854" y="2460"/>
                                  </a:lnTo>
                                  <a:lnTo>
                                    <a:pt x="1830" y="2430"/>
                                  </a:lnTo>
                                  <a:lnTo>
                                    <a:pt x="1824" y="2436"/>
                                  </a:lnTo>
                                  <a:lnTo>
                                    <a:pt x="1818" y="2436"/>
                                  </a:lnTo>
                                  <a:lnTo>
                                    <a:pt x="1812" y="2442"/>
                                  </a:lnTo>
                                  <a:lnTo>
                                    <a:pt x="1806" y="2442"/>
                                  </a:lnTo>
                                  <a:lnTo>
                                    <a:pt x="1776" y="2412"/>
                                  </a:lnTo>
                                  <a:lnTo>
                                    <a:pt x="1776" y="2424"/>
                                  </a:lnTo>
                                  <a:lnTo>
                                    <a:pt x="1782" y="2448"/>
                                  </a:lnTo>
                                  <a:lnTo>
                                    <a:pt x="1782" y="2472"/>
                                  </a:lnTo>
                                  <a:lnTo>
                                    <a:pt x="1776" y="2478"/>
                                  </a:lnTo>
                                  <a:lnTo>
                                    <a:pt x="1776" y="2484"/>
                                  </a:lnTo>
                                  <a:lnTo>
                                    <a:pt x="1770" y="2490"/>
                                  </a:lnTo>
                                  <a:lnTo>
                                    <a:pt x="1770" y="2502"/>
                                  </a:lnTo>
                                  <a:lnTo>
                                    <a:pt x="1776" y="2514"/>
                                  </a:lnTo>
                                  <a:lnTo>
                                    <a:pt x="1776" y="2532"/>
                                  </a:lnTo>
                                  <a:lnTo>
                                    <a:pt x="1764" y="2538"/>
                                  </a:lnTo>
                                  <a:lnTo>
                                    <a:pt x="1758" y="2544"/>
                                  </a:lnTo>
                                  <a:lnTo>
                                    <a:pt x="1752" y="2544"/>
                                  </a:lnTo>
                                  <a:lnTo>
                                    <a:pt x="1740" y="2532"/>
                                  </a:lnTo>
                                  <a:lnTo>
                                    <a:pt x="1740" y="2538"/>
                                  </a:lnTo>
                                  <a:lnTo>
                                    <a:pt x="1734" y="2544"/>
                                  </a:lnTo>
                                  <a:lnTo>
                                    <a:pt x="1734" y="2556"/>
                                  </a:lnTo>
                                  <a:lnTo>
                                    <a:pt x="1728" y="2574"/>
                                  </a:lnTo>
                                  <a:lnTo>
                                    <a:pt x="1728" y="2586"/>
                                  </a:lnTo>
                                  <a:lnTo>
                                    <a:pt x="1740" y="2610"/>
                                  </a:lnTo>
                                  <a:lnTo>
                                    <a:pt x="1740" y="2616"/>
                                  </a:lnTo>
                                  <a:lnTo>
                                    <a:pt x="1746" y="2628"/>
                                  </a:lnTo>
                                  <a:lnTo>
                                    <a:pt x="1770" y="2628"/>
                                  </a:lnTo>
                                  <a:lnTo>
                                    <a:pt x="1752" y="2640"/>
                                  </a:lnTo>
                                  <a:lnTo>
                                    <a:pt x="1758" y="2664"/>
                                  </a:lnTo>
                                  <a:lnTo>
                                    <a:pt x="1770" y="2658"/>
                                  </a:lnTo>
                                  <a:lnTo>
                                    <a:pt x="1776" y="2658"/>
                                  </a:lnTo>
                                  <a:lnTo>
                                    <a:pt x="1782" y="2652"/>
                                  </a:lnTo>
                                  <a:lnTo>
                                    <a:pt x="1794" y="2652"/>
                                  </a:lnTo>
                                  <a:lnTo>
                                    <a:pt x="1800" y="2658"/>
                                  </a:lnTo>
                                  <a:lnTo>
                                    <a:pt x="1818" y="2658"/>
                                  </a:lnTo>
                                  <a:lnTo>
                                    <a:pt x="1830" y="2652"/>
                                  </a:lnTo>
                                  <a:lnTo>
                                    <a:pt x="1836" y="2646"/>
                                  </a:lnTo>
                                  <a:lnTo>
                                    <a:pt x="1842" y="2634"/>
                                  </a:lnTo>
                                  <a:lnTo>
                                    <a:pt x="1854" y="2634"/>
                                  </a:lnTo>
                                  <a:lnTo>
                                    <a:pt x="1860" y="2640"/>
                                  </a:lnTo>
                                  <a:lnTo>
                                    <a:pt x="1860" y="2646"/>
                                  </a:lnTo>
                                  <a:lnTo>
                                    <a:pt x="1848" y="2658"/>
                                  </a:lnTo>
                                  <a:lnTo>
                                    <a:pt x="1866" y="2664"/>
                                  </a:lnTo>
                                  <a:lnTo>
                                    <a:pt x="1884" y="2646"/>
                                  </a:lnTo>
                                  <a:lnTo>
                                    <a:pt x="1890" y="2634"/>
                                  </a:lnTo>
                                  <a:lnTo>
                                    <a:pt x="1902" y="2628"/>
                                  </a:lnTo>
                                  <a:lnTo>
                                    <a:pt x="1908" y="2616"/>
                                  </a:lnTo>
                                  <a:lnTo>
                                    <a:pt x="1920" y="2604"/>
                                  </a:lnTo>
                                  <a:lnTo>
                                    <a:pt x="1914" y="2604"/>
                                  </a:lnTo>
                                  <a:lnTo>
                                    <a:pt x="1902" y="2592"/>
                                  </a:lnTo>
                                  <a:lnTo>
                                    <a:pt x="1920" y="2562"/>
                                  </a:lnTo>
                                  <a:lnTo>
                                    <a:pt x="1950" y="2562"/>
                                  </a:lnTo>
                                  <a:lnTo>
                                    <a:pt x="1962" y="2538"/>
                                  </a:lnTo>
                                  <a:lnTo>
                                    <a:pt x="1962" y="2514"/>
                                  </a:lnTo>
                                  <a:lnTo>
                                    <a:pt x="1968" y="2502"/>
                                  </a:lnTo>
                                  <a:lnTo>
                                    <a:pt x="1980" y="2496"/>
                                  </a:lnTo>
                                  <a:lnTo>
                                    <a:pt x="1986" y="2484"/>
                                  </a:lnTo>
                                  <a:lnTo>
                                    <a:pt x="1992" y="2478"/>
                                  </a:lnTo>
                                  <a:lnTo>
                                    <a:pt x="1998" y="2466"/>
                                  </a:lnTo>
                                  <a:lnTo>
                                    <a:pt x="1998" y="2460"/>
                                  </a:lnTo>
                                  <a:lnTo>
                                    <a:pt x="1992" y="2454"/>
                                  </a:lnTo>
                                  <a:close/>
                                  <a:moveTo>
                                    <a:pt x="1902" y="246"/>
                                  </a:moveTo>
                                  <a:lnTo>
                                    <a:pt x="1890" y="258"/>
                                  </a:lnTo>
                                  <a:lnTo>
                                    <a:pt x="1890" y="270"/>
                                  </a:lnTo>
                                  <a:lnTo>
                                    <a:pt x="1884" y="282"/>
                                  </a:lnTo>
                                  <a:lnTo>
                                    <a:pt x="1884" y="294"/>
                                  </a:lnTo>
                                  <a:lnTo>
                                    <a:pt x="1896" y="300"/>
                                  </a:lnTo>
                                  <a:lnTo>
                                    <a:pt x="1920" y="300"/>
                                  </a:lnTo>
                                  <a:lnTo>
                                    <a:pt x="1926" y="294"/>
                                  </a:lnTo>
                                  <a:lnTo>
                                    <a:pt x="1932" y="294"/>
                                  </a:lnTo>
                                  <a:lnTo>
                                    <a:pt x="1926" y="282"/>
                                  </a:lnTo>
                                  <a:lnTo>
                                    <a:pt x="1932" y="252"/>
                                  </a:lnTo>
                                  <a:lnTo>
                                    <a:pt x="1920" y="252"/>
                                  </a:lnTo>
                                  <a:lnTo>
                                    <a:pt x="1908" y="246"/>
                                  </a:lnTo>
                                  <a:lnTo>
                                    <a:pt x="1902" y="246"/>
                                  </a:lnTo>
                                  <a:close/>
                                  <a:moveTo>
                                    <a:pt x="1770" y="2334"/>
                                  </a:moveTo>
                                  <a:lnTo>
                                    <a:pt x="1758" y="2376"/>
                                  </a:lnTo>
                                  <a:lnTo>
                                    <a:pt x="1812" y="2328"/>
                                  </a:lnTo>
                                  <a:lnTo>
                                    <a:pt x="1770" y="2334"/>
                                  </a:lnTo>
                                  <a:close/>
                                  <a:moveTo>
                                    <a:pt x="2034" y="2400"/>
                                  </a:moveTo>
                                  <a:lnTo>
                                    <a:pt x="2016" y="2358"/>
                                  </a:lnTo>
                                  <a:lnTo>
                                    <a:pt x="1998" y="2376"/>
                                  </a:lnTo>
                                  <a:lnTo>
                                    <a:pt x="1998" y="2394"/>
                                  </a:lnTo>
                                  <a:lnTo>
                                    <a:pt x="2010" y="2406"/>
                                  </a:lnTo>
                                  <a:lnTo>
                                    <a:pt x="2028" y="2406"/>
                                  </a:lnTo>
                                  <a:lnTo>
                                    <a:pt x="2034" y="2400"/>
                                  </a:lnTo>
                                  <a:close/>
                                </a:path>
                              </a:pathLst>
                            </a:custGeom>
                            <a:solidFill>
                              <a:srgbClr val="33334B"/>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72" name="Armenia" descr="© INSCALE GmbH, 15.06.2010"/>
                            <a:cNvSpPr>
                              <a:spLocks/>
                            </a:cNvSpPr>
                          </a:nvSpPr>
                          <a:spPr bwMode="gray">
                            <a:xfrm>
                              <a:off x="3328" y="756"/>
                              <a:ext cx="57" cy="54"/>
                            </a:xfrm>
                            <a:custGeom>
                              <a:avLst/>
                              <a:gdLst>
                                <a:gd name="T0" fmla="*/ 2147483647 w 222"/>
                                <a:gd name="T1" fmla="*/ 2147483647 h 210"/>
                                <a:gd name="T2" fmla="*/ 2147483647 w 222"/>
                                <a:gd name="T3" fmla="*/ 2147483647 h 210"/>
                                <a:gd name="T4" fmla="*/ 2147483647 w 222"/>
                                <a:gd name="T5" fmla="*/ 2147483647 h 210"/>
                                <a:gd name="T6" fmla="*/ 2147483647 w 222"/>
                                <a:gd name="T7" fmla="*/ 2147483647 h 210"/>
                                <a:gd name="T8" fmla="*/ 2147483647 w 222"/>
                                <a:gd name="T9" fmla="*/ 2147483647 h 210"/>
                                <a:gd name="T10" fmla="*/ 2147483647 w 222"/>
                                <a:gd name="T11" fmla="*/ 2147483647 h 210"/>
                                <a:gd name="T12" fmla="*/ 2147483647 w 222"/>
                                <a:gd name="T13" fmla="*/ 2147483647 h 210"/>
                                <a:gd name="T14" fmla="*/ 2147483647 w 222"/>
                                <a:gd name="T15" fmla="*/ 2147483647 h 210"/>
                                <a:gd name="T16" fmla="*/ 2147483647 w 222"/>
                                <a:gd name="T17" fmla="*/ 2147483647 h 210"/>
                                <a:gd name="T18" fmla="*/ 2147483647 w 222"/>
                                <a:gd name="T19" fmla="*/ 2147483647 h 210"/>
                                <a:gd name="T20" fmla="*/ 2147483647 w 222"/>
                                <a:gd name="T21" fmla="*/ 2147483647 h 210"/>
                                <a:gd name="T22" fmla="*/ 2147483647 w 222"/>
                                <a:gd name="T23" fmla="*/ 2147483647 h 210"/>
                                <a:gd name="T24" fmla="*/ 2147483647 w 222"/>
                                <a:gd name="T25" fmla="*/ 2147483647 h 210"/>
                                <a:gd name="T26" fmla="*/ 2147483647 w 222"/>
                                <a:gd name="T27" fmla="*/ 2147483647 h 210"/>
                                <a:gd name="T28" fmla="*/ 2147483647 w 222"/>
                                <a:gd name="T29" fmla="*/ 2147483647 h 210"/>
                                <a:gd name="T30" fmla="*/ 2147483647 w 222"/>
                                <a:gd name="T31" fmla="*/ 2147483647 h 210"/>
                                <a:gd name="T32" fmla="*/ 2147483647 w 222"/>
                                <a:gd name="T33" fmla="*/ 2147483647 h 210"/>
                                <a:gd name="T34" fmla="*/ 2147483647 w 222"/>
                                <a:gd name="T35" fmla="*/ 2147483647 h 210"/>
                                <a:gd name="T36" fmla="*/ 2147483647 w 222"/>
                                <a:gd name="T37" fmla="*/ 2147483647 h 210"/>
                                <a:gd name="T38" fmla="*/ 2147483647 w 222"/>
                                <a:gd name="T39" fmla="*/ 0 h 210"/>
                                <a:gd name="T40" fmla="*/ 2147483647 w 222"/>
                                <a:gd name="T41" fmla="*/ 0 h 210"/>
                                <a:gd name="T42" fmla="*/ 2147483647 w 222"/>
                                <a:gd name="T43" fmla="*/ 2147483647 h 210"/>
                                <a:gd name="T44" fmla="*/ 2147483647 w 222"/>
                                <a:gd name="T45" fmla="*/ 2147483647 h 210"/>
                                <a:gd name="T46" fmla="*/ 2147483647 w 222"/>
                                <a:gd name="T47" fmla="*/ 2147483647 h 210"/>
                                <a:gd name="T48" fmla="*/ 0 w 222"/>
                                <a:gd name="T49" fmla="*/ 2147483647 h 210"/>
                                <a:gd name="T50" fmla="*/ 2147483647 w 222"/>
                                <a:gd name="T51" fmla="*/ 2147483647 h 210"/>
                                <a:gd name="T52" fmla="*/ 2147483647 w 222"/>
                                <a:gd name="T53" fmla="*/ 2147483647 h 210"/>
                                <a:gd name="T54" fmla="*/ 2147483647 w 222"/>
                                <a:gd name="T55" fmla="*/ 2147483647 h 210"/>
                                <a:gd name="T56" fmla="*/ 2147483647 w 222"/>
                                <a:gd name="T57" fmla="*/ 2147483647 h 210"/>
                                <a:gd name="T58" fmla="*/ 2147483647 w 222"/>
                                <a:gd name="T59" fmla="*/ 2147483647 h 210"/>
                                <a:gd name="T60" fmla="*/ 2147483647 w 222"/>
                                <a:gd name="T61" fmla="*/ 2147483647 h 210"/>
                                <a:gd name="T62" fmla="*/ 2147483647 w 222"/>
                                <a:gd name="T63" fmla="*/ 2147483647 h 210"/>
                                <a:gd name="T64" fmla="*/ 2147483647 w 222"/>
                                <a:gd name="T65" fmla="*/ 2147483647 h 210"/>
                                <a:gd name="T66" fmla="*/ 2147483647 w 222"/>
                                <a:gd name="T67" fmla="*/ 2147483647 h 210"/>
                                <a:gd name="T68" fmla="*/ 2147483647 w 222"/>
                                <a:gd name="T69" fmla="*/ 2147483647 h 210"/>
                                <a:gd name="T70" fmla="*/ 2147483647 w 222"/>
                                <a:gd name="T71" fmla="*/ 2147483647 h 210"/>
                                <a:gd name="T72" fmla="*/ 2147483647 w 222"/>
                                <a:gd name="T73" fmla="*/ 2147483647 h 210"/>
                                <a:gd name="T74" fmla="*/ 2147483647 w 222"/>
                                <a:gd name="T75" fmla="*/ 2147483647 h 210"/>
                                <a:gd name="T76" fmla="*/ 2147483647 w 222"/>
                                <a:gd name="T77" fmla="*/ 2147483647 h 210"/>
                                <a:gd name="T78" fmla="*/ 2147483647 w 222"/>
                                <a:gd name="T79" fmla="*/ 2147483647 h 210"/>
                                <a:gd name="T80" fmla="*/ 2147483647 w 222"/>
                                <a:gd name="T81" fmla="*/ 2147483647 h 210"/>
                                <a:gd name="T82" fmla="*/ 2147483647 w 222"/>
                                <a:gd name="T83" fmla="*/ 2147483647 h 210"/>
                                <a:gd name="T84" fmla="*/ 2147483647 w 222"/>
                                <a:gd name="T85" fmla="*/ 2147483647 h 210"/>
                                <a:gd name="T86" fmla="*/ 2147483647 w 222"/>
                                <a:gd name="T87" fmla="*/ 2147483647 h 210"/>
                                <a:gd name="T88" fmla="*/ 2147483647 w 222"/>
                                <a:gd name="T89" fmla="*/ 2147483647 h 210"/>
                                <a:gd name="T90" fmla="*/ 2147483647 w 222"/>
                                <a:gd name="T91" fmla="*/ 2147483647 h 210"/>
                                <a:gd name="T92" fmla="*/ 2147483647 w 222"/>
                                <a:gd name="T93" fmla="*/ 2147483647 h 210"/>
                                <a:gd name="T94" fmla="*/ 2147483647 w 222"/>
                                <a:gd name="T95" fmla="*/ 2147483647 h 210"/>
                                <a:gd name="T96" fmla="*/ 2147483647 w 222"/>
                                <a:gd name="T97" fmla="*/ 2147483647 h 210"/>
                                <a:gd name="T98" fmla="*/ 2147483647 w 222"/>
                                <a:gd name="T99" fmla="*/ 2147483647 h 210"/>
                                <a:gd name="T100" fmla="*/ 2147483647 w 222"/>
                                <a:gd name="T101" fmla="*/ 2147483647 h 210"/>
                                <a:gd name="T102" fmla="*/ 2147483647 w 222"/>
                                <a:gd name="T103" fmla="*/ 2147483647 h 210"/>
                                <a:gd name="T104" fmla="*/ 2147483647 w 222"/>
                                <a:gd name="T105" fmla="*/ 2147483647 h 210"/>
                                <a:gd name="T106" fmla="*/ 2147483647 w 222"/>
                                <a:gd name="T107" fmla="*/ 2147483647 h 210"/>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w 222"/>
                                <a:gd name="T163" fmla="*/ 0 h 210"/>
                                <a:gd name="T164" fmla="*/ 222 w 222"/>
                                <a:gd name="T165" fmla="*/ 210 h 210"/>
                              </a:gdLst>
                              <a:ahLst/>
                              <a:cxnLst>
                                <a:cxn ang="T108">
                                  <a:pos x="T0" y="T1"/>
                                </a:cxn>
                                <a:cxn ang="T109">
                                  <a:pos x="T2" y="T3"/>
                                </a:cxn>
                                <a:cxn ang="T110">
                                  <a:pos x="T4" y="T5"/>
                                </a:cxn>
                                <a:cxn ang="T111">
                                  <a:pos x="T6" y="T7"/>
                                </a:cxn>
                                <a:cxn ang="T112">
                                  <a:pos x="T8" y="T9"/>
                                </a:cxn>
                                <a:cxn ang="T113">
                                  <a:pos x="T10" y="T11"/>
                                </a:cxn>
                                <a:cxn ang="T114">
                                  <a:pos x="T12" y="T13"/>
                                </a:cxn>
                                <a:cxn ang="T115">
                                  <a:pos x="T14" y="T15"/>
                                </a:cxn>
                                <a:cxn ang="T116">
                                  <a:pos x="T16" y="T17"/>
                                </a:cxn>
                                <a:cxn ang="T117">
                                  <a:pos x="T18" y="T19"/>
                                </a:cxn>
                                <a:cxn ang="T118">
                                  <a:pos x="T20" y="T21"/>
                                </a:cxn>
                                <a:cxn ang="T119">
                                  <a:pos x="T22" y="T23"/>
                                </a:cxn>
                                <a:cxn ang="T120">
                                  <a:pos x="T24" y="T25"/>
                                </a:cxn>
                                <a:cxn ang="T121">
                                  <a:pos x="T26" y="T27"/>
                                </a:cxn>
                                <a:cxn ang="T122">
                                  <a:pos x="T28" y="T29"/>
                                </a:cxn>
                                <a:cxn ang="T123">
                                  <a:pos x="T30" y="T31"/>
                                </a:cxn>
                                <a:cxn ang="T124">
                                  <a:pos x="T32" y="T33"/>
                                </a:cxn>
                                <a:cxn ang="T125">
                                  <a:pos x="T34" y="T35"/>
                                </a:cxn>
                                <a:cxn ang="T126">
                                  <a:pos x="T36" y="T37"/>
                                </a:cxn>
                                <a:cxn ang="T127">
                                  <a:pos x="T38" y="T39"/>
                                </a:cxn>
                                <a:cxn ang="T128">
                                  <a:pos x="T40" y="T41"/>
                                </a:cxn>
                                <a:cxn ang="T129">
                                  <a:pos x="T42" y="T43"/>
                                </a:cxn>
                                <a:cxn ang="T130">
                                  <a:pos x="T44" y="T45"/>
                                </a:cxn>
                                <a:cxn ang="T131">
                                  <a:pos x="T46" y="T47"/>
                                </a:cxn>
                                <a:cxn ang="T132">
                                  <a:pos x="T48" y="T49"/>
                                </a:cxn>
                                <a:cxn ang="T133">
                                  <a:pos x="T50" y="T51"/>
                                </a:cxn>
                                <a:cxn ang="T134">
                                  <a:pos x="T52" y="T53"/>
                                </a:cxn>
                                <a:cxn ang="T135">
                                  <a:pos x="T54" y="T55"/>
                                </a:cxn>
                                <a:cxn ang="T136">
                                  <a:pos x="T56" y="T57"/>
                                </a:cxn>
                                <a:cxn ang="T137">
                                  <a:pos x="T58" y="T59"/>
                                </a:cxn>
                                <a:cxn ang="T138">
                                  <a:pos x="T60" y="T61"/>
                                </a:cxn>
                                <a:cxn ang="T139">
                                  <a:pos x="T62" y="T63"/>
                                </a:cxn>
                                <a:cxn ang="T140">
                                  <a:pos x="T64" y="T65"/>
                                </a:cxn>
                                <a:cxn ang="T141">
                                  <a:pos x="T66" y="T67"/>
                                </a:cxn>
                                <a:cxn ang="T142">
                                  <a:pos x="T68" y="T69"/>
                                </a:cxn>
                                <a:cxn ang="T143">
                                  <a:pos x="T70" y="T71"/>
                                </a:cxn>
                                <a:cxn ang="T144">
                                  <a:pos x="T72" y="T73"/>
                                </a:cxn>
                                <a:cxn ang="T145">
                                  <a:pos x="T74" y="T75"/>
                                </a:cxn>
                                <a:cxn ang="T146">
                                  <a:pos x="T76" y="T77"/>
                                </a:cxn>
                                <a:cxn ang="T147">
                                  <a:pos x="T78" y="T79"/>
                                </a:cxn>
                                <a:cxn ang="T148">
                                  <a:pos x="T80" y="T81"/>
                                </a:cxn>
                                <a:cxn ang="T149">
                                  <a:pos x="T82" y="T83"/>
                                </a:cxn>
                                <a:cxn ang="T150">
                                  <a:pos x="T84" y="T85"/>
                                </a:cxn>
                                <a:cxn ang="T151">
                                  <a:pos x="T86" y="T87"/>
                                </a:cxn>
                                <a:cxn ang="T152">
                                  <a:pos x="T88" y="T89"/>
                                </a:cxn>
                                <a:cxn ang="T153">
                                  <a:pos x="T90" y="T91"/>
                                </a:cxn>
                                <a:cxn ang="T154">
                                  <a:pos x="T92" y="T93"/>
                                </a:cxn>
                                <a:cxn ang="T155">
                                  <a:pos x="T94" y="T95"/>
                                </a:cxn>
                                <a:cxn ang="T156">
                                  <a:pos x="T96" y="T97"/>
                                </a:cxn>
                                <a:cxn ang="T157">
                                  <a:pos x="T98" y="T99"/>
                                </a:cxn>
                                <a:cxn ang="T158">
                                  <a:pos x="T100" y="T101"/>
                                </a:cxn>
                                <a:cxn ang="T159">
                                  <a:pos x="T102" y="T103"/>
                                </a:cxn>
                                <a:cxn ang="T160">
                                  <a:pos x="T104" y="T105"/>
                                </a:cxn>
                                <a:cxn ang="T161">
                                  <a:pos x="T106" y="T107"/>
                                </a:cxn>
                              </a:cxnLst>
                              <a:rect l="T162" t="T163" r="T164" b="T165"/>
                              <a:pathLst>
                                <a:path w="222" h="210">
                                  <a:moveTo>
                                    <a:pt x="222" y="168"/>
                                  </a:moveTo>
                                  <a:lnTo>
                                    <a:pt x="216" y="156"/>
                                  </a:lnTo>
                                  <a:lnTo>
                                    <a:pt x="216" y="144"/>
                                  </a:lnTo>
                                  <a:lnTo>
                                    <a:pt x="186" y="138"/>
                                  </a:lnTo>
                                  <a:lnTo>
                                    <a:pt x="174" y="120"/>
                                  </a:lnTo>
                                  <a:lnTo>
                                    <a:pt x="144" y="108"/>
                                  </a:lnTo>
                                  <a:lnTo>
                                    <a:pt x="156" y="108"/>
                                  </a:lnTo>
                                  <a:lnTo>
                                    <a:pt x="174" y="90"/>
                                  </a:lnTo>
                                  <a:lnTo>
                                    <a:pt x="174" y="84"/>
                                  </a:lnTo>
                                  <a:lnTo>
                                    <a:pt x="168" y="78"/>
                                  </a:lnTo>
                                  <a:lnTo>
                                    <a:pt x="144" y="66"/>
                                  </a:lnTo>
                                  <a:lnTo>
                                    <a:pt x="138" y="60"/>
                                  </a:lnTo>
                                  <a:lnTo>
                                    <a:pt x="132" y="60"/>
                                  </a:lnTo>
                                  <a:lnTo>
                                    <a:pt x="138" y="54"/>
                                  </a:lnTo>
                                  <a:lnTo>
                                    <a:pt x="138" y="30"/>
                                  </a:lnTo>
                                  <a:lnTo>
                                    <a:pt x="132" y="24"/>
                                  </a:lnTo>
                                  <a:lnTo>
                                    <a:pt x="114" y="24"/>
                                  </a:lnTo>
                                  <a:lnTo>
                                    <a:pt x="114" y="12"/>
                                  </a:lnTo>
                                  <a:lnTo>
                                    <a:pt x="102" y="6"/>
                                  </a:lnTo>
                                  <a:lnTo>
                                    <a:pt x="96" y="0"/>
                                  </a:lnTo>
                                  <a:lnTo>
                                    <a:pt x="84" y="0"/>
                                  </a:lnTo>
                                  <a:lnTo>
                                    <a:pt x="84" y="18"/>
                                  </a:lnTo>
                                  <a:lnTo>
                                    <a:pt x="30" y="12"/>
                                  </a:lnTo>
                                  <a:lnTo>
                                    <a:pt x="24" y="18"/>
                                  </a:lnTo>
                                  <a:lnTo>
                                    <a:pt x="0" y="24"/>
                                  </a:lnTo>
                                  <a:lnTo>
                                    <a:pt x="6" y="30"/>
                                  </a:lnTo>
                                  <a:lnTo>
                                    <a:pt x="6" y="42"/>
                                  </a:lnTo>
                                  <a:lnTo>
                                    <a:pt x="18" y="78"/>
                                  </a:lnTo>
                                  <a:lnTo>
                                    <a:pt x="18" y="90"/>
                                  </a:lnTo>
                                  <a:lnTo>
                                    <a:pt x="24" y="102"/>
                                  </a:lnTo>
                                  <a:lnTo>
                                    <a:pt x="30" y="108"/>
                                  </a:lnTo>
                                  <a:lnTo>
                                    <a:pt x="42" y="114"/>
                                  </a:lnTo>
                                  <a:lnTo>
                                    <a:pt x="54" y="114"/>
                                  </a:lnTo>
                                  <a:lnTo>
                                    <a:pt x="66" y="108"/>
                                  </a:lnTo>
                                  <a:lnTo>
                                    <a:pt x="72" y="108"/>
                                  </a:lnTo>
                                  <a:lnTo>
                                    <a:pt x="72" y="114"/>
                                  </a:lnTo>
                                  <a:lnTo>
                                    <a:pt x="78" y="120"/>
                                  </a:lnTo>
                                  <a:lnTo>
                                    <a:pt x="78" y="132"/>
                                  </a:lnTo>
                                  <a:lnTo>
                                    <a:pt x="84" y="144"/>
                                  </a:lnTo>
                                  <a:lnTo>
                                    <a:pt x="84" y="150"/>
                                  </a:lnTo>
                                  <a:lnTo>
                                    <a:pt x="90" y="156"/>
                                  </a:lnTo>
                                  <a:lnTo>
                                    <a:pt x="108" y="132"/>
                                  </a:lnTo>
                                  <a:lnTo>
                                    <a:pt x="126" y="132"/>
                                  </a:lnTo>
                                  <a:lnTo>
                                    <a:pt x="138" y="144"/>
                                  </a:lnTo>
                                  <a:lnTo>
                                    <a:pt x="174" y="144"/>
                                  </a:lnTo>
                                  <a:lnTo>
                                    <a:pt x="174" y="156"/>
                                  </a:lnTo>
                                  <a:lnTo>
                                    <a:pt x="180" y="162"/>
                                  </a:lnTo>
                                  <a:lnTo>
                                    <a:pt x="180" y="174"/>
                                  </a:lnTo>
                                  <a:lnTo>
                                    <a:pt x="186" y="186"/>
                                  </a:lnTo>
                                  <a:lnTo>
                                    <a:pt x="186" y="198"/>
                                  </a:lnTo>
                                  <a:lnTo>
                                    <a:pt x="192" y="204"/>
                                  </a:lnTo>
                                  <a:lnTo>
                                    <a:pt x="192" y="210"/>
                                  </a:lnTo>
                                  <a:lnTo>
                                    <a:pt x="222" y="210"/>
                                  </a:lnTo>
                                  <a:lnTo>
                                    <a:pt x="222" y="168"/>
                                  </a:lnTo>
                                  <a:close/>
                                </a:path>
                              </a:pathLst>
                            </a:custGeom>
                            <a:solidFill>
                              <a:srgbClr val="5F5F8C"/>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73" name="Argentina" descr="© INSCALE GmbH, 15.06.2010"/>
                            <a:cNvSpPr>
                              <a:spLocks noEditPoints="1"/>
                            </a:cNvSpPr>
                          </a:nvSpPr>
                          <a:spPr bwMode="gray">
                            <a:xfrm>
                              <a:off x="1366" y="2059"/>
                              <a:ext cx="279" cy="624"/>
                            </a:xfrm>
                            <a:custGeom>
                              <a:avLst/>
                              <a:gdLst>
                                <a:gd name="T0" fmla="*/ 2147483647 w 1092"/>
                                <a:gd name="T1" fmla="*/ 2147483647 h 2442"/>
                                <a:gd name="T2" fmla="*/ 2147483647 w 1092"/>
                                <a:gd name="T3" fmla="*/ 2147483647 h 2442"/>
                                <a:gd name="T4" fmla="*/ 2147483647 w 1092"/>
                                <a:gd name="T5" fmla="*/ 2147483647 h 2442"/>
                                <a:gd name="T6" fmla="*/ 2147483647 w 1092"/>
                                <a:gd name="T7" fmla="*/ 2147483647 h 2442"/>
                                <a:gd name="T8" fmla="*/ 2147483647 w 1092"/>
                                <a:gd name="T9" fmla="*/ 2147483647 h 2442"/>
                                <a:gd name="T10" fmla="*/ 2147483647 w 1092"/>
                                <a:gd name="T11" fmla="*/ 2147483647 h 2442"/>
                                <a:gd name="T12" fmla="*/ 2147483647 w 1092"/>
                                <a:gd name="T13" fmla="*/ 2147483647 h 2442"/>
                                <a:gd name="T14" fmla="*/ 2147483647 w 1092"/>
                                <a:gd name="T15" fmla="*/ 2147483647 h 2442"/>
                                <a:gd name="T16" fmla="*/ 2147483647 w 1092"/>
                                <a:gd name="T17" fmla="*/ 2147483647 h 2442"/>
                                <a:gd name="T18" fmla="*/ 2147483647 w 1092"/>
                                <a:gd name="T19" fmla="*/ 2147483647 h 2442"/>
                                <a:gd name="T20" fmla="*/ 2147483647 w 1092"/>
                                <a:gd name="T21" fmla="*/ 0 h 2442"/>
                                <a:gd name="T22" fmla="*/ 2147483647 w 1092"/>
                                <a:gd name="T23" fmla="*/ 2147483647 h 2442"/>
                                <a:gd name="T24" fmla="*/ 2147483647 w 1092"/>
                                <a:gd name="T25" fmla="*/ 2147483647 h 2442"/>
                                <a:gd name="T26" fmla="*/ 2147483647 w 1092"/>
                                <a:gd name="T27" fmla="*/ 2147483647 h 2442"/>
                                <a:gd name="T28" fmla="*/ 2147483647 w 1092"/>
                                <a:gd name="T29" fmla="*/ 2147483647 h 2442"/>
                                <a:gd name="T30" fmla="*/ 2147483647 w 1092"/>
                                <a:gd name="T31" fmla="*/ 2147483647 h 2442"/>
                                <a:gd name="T32" fmla="*/ 2147483647 w 1092"/>
                                <a:gd name="T33" fmla="*/ 2147483647 h 2442"/>
                                <a:gd name="T34" fmla="*/ 2147483647 w 1092"/>
                                <a:gd name="T35" fmla="*/ 2147483647 h 2442"/>
                                <a:gd name="T36" fmla="*/ 2147483647 w 1092"/>
                                <a:gd name="T37" fmla="*/ 2147483647 h 2442"/>
                                <a:gd name="T38" fmla="*/ 2147483647 w 1092"/>
                                <a:gd name="T39" fmla="*/ 2147483647 h 2442"/>
                                <a:gd name="T40" fmla="*/ 2147483647 w 1092"/>
                                <a:gd name="T41" fmla="*/ 2147483647 h 2442"/>
                                <a:gd name="T42" fmla="*/ 2147483647 w 1092"/>
                                <a:gd name="T43" fmla="*/ 2147483647 h 2442"/>
                                <a:gd name="T44" fmla="*/ 2147483647 w 1092"/>
                                <a:gd name="T45" fmla="*/ 2147483647 h 2442"/>
                                <a:gd name="T46" fmla="*/ 2147483647 w 1092"/>
                                <a:gd name="T47" fmla="*/ 2147483647 h 2442"/>
                                <a:gd name="T48" fmla="*/ 2147483647 w 1092"/>
                                <a:gd name="T49" fmla="*/ 2147483647 h 2442"/>
                                <a:gd name="T50" fmla="*/ 2147483647 w 1092"/>
                                <a:gd name="T51" fmla="*/ 2147483647 h 2442"/>
                                <a:gd name="T52" fmla="*/ 2147483647 w 1092"/>
                                <a:gd name="T53" fmla="*/ 2147483647 h 2442"/>
                                <a:gd name="T54" fmla="*/ 2147483647 w 1092"/>
                                <a:gd name="T55" fmla="*/ 2147483647 h 2442"/>
                                <a:gd name="T56" fmla="*/ 2147483647 w 1092"/>
                                <a:gd name="T57" fmla="*/ 2147483647 h 2442"/>
                                <a:gd name="T58" fmla="*/ 2147483647 w 1092"/>
                                <a:gd name="T59" fmla="*/ 2147483647 h 2442"/>
                                <a:gd name="T60" fmla="*/ 2147483647 w 1092"/>
                                <a:gd name="T61" fmla="*/ 2147483647 h 2442"/>
                                <a:gd name="T62" fmla="*/ 2147483647 w 1092"/>
                                <a:gd name="T63" fmla="*/ 2147483647 h 2442"/>
                                <a:gd name="T64" fmla="*/ 2147483647 w 1092"/>
                                <a:gd name="T65" fmla="*/ 2147483647 h 2442"/>
                                <a:gd name="T66" fmla="*/ 2147483647 w 1092"/>
                                <a:gd name="T67" fmla="*/ 2147483647 h 2442"/>
                                <a:gd name="T68" fmla="*/ 2147483647 w 1092"/>
                                <a:gd name="T69" fmla="*/ 2147483647 h 2442"/>
                                <a:gd name="T70" fmla="*/ 2147483647 w 1092"/>
                                <a:gd name="T71" fmla="*/ 2147483647 h 2442"/>
                                <a:gd name="T72" fmla="*/ 2147483647 w 1092"/>
                                <a:gd name="T73" fmla="*/ 2147483647 h 2442"/>
                                <a:gd name="T74" fmla="*/ 2147483647 w 1092"/>
                                <a:gd name="T75" fmla="*/ 2147483647 h 2442"/>
                                <a:gd name="T76" fmla="*/ 2147483647 w 1092"/>
                                <a:gd name="T77" fmla="*/ 2147483647 h 2442"/>
                                <a:gd name="T78" fmla="*/ 2147483647 w 1092"/>
                                <a:gd name="T79" fmla="*/ 2147483647 h 2442"/>
                                <a:gd name="T80" fmla="*/ 2147483647 w 1092"/>
                                <a:gd name="T81" fmla="*/ 2147483647 h 2442"/>
                                <a:gd name="T82" fmla="*/ 2147483647 w 1092"/>
                                <a:gd name="T83" fmla="*/ 2147483647 h 2442"/>
                                <a:gd name="T84" fmla="*/ 2147483647 w 1092"/>
                                <a:gd name="T85" fmla="*/ 2147483647 h 2442"/>
                                <a:gd name="T86" fmla="*/ 2147483647 w 1092"/>
                                <a:gd name="T87" fmla="*/ 2147483647 h 2442"/>
                                <a:gd name="T88" fmla="*/ 2147483647 w 1092"/>
                                <a:gd name="T89" fmla="*/ 2147483647 h 2442"/>
                                <a:gd name="T90" fmla="*/ 2147483647 w 1092"/>
                                <a:gd name="T91" fmla="*/ 2147483647 h 2442"/>
                                <a:gd name="T92" fmla="*/ 2147483647 w 1092"/>
                                <a:gd name="T93" fmla="*/ 2147483647 h 2442"/>
                                <a:gd name="T94" fmla="*/ 2147483647 w 1092"/>
                                <a:gd name="T95" fmla="*/ 2147483647 h 2442"/>
                                <a:gd name="T96" fmla="*/ 2147483647 w 1092"/>
                                <a:gd name="T97" fmla="*/ 2147483647 h 2442"/>
                                <a:gd name="T98" fmla="*/ 2147483647 w 1092"/>
                                <a:gd name="T99" fmla="*/ 2147483647 h 2442"/>
                                <a:gd name="T100" fmla="*/ 2147483647 w 1092"/>
                                <a:gd name="T101" fmla="*/ 2147483647 h 2442"/>
                                <a:gd name="T102" fmla="*/ 2147483647 w 1092"/>
                                <a:gd name="T103" fmla="*/ 2147483647 h 2442"/>
                                <a:gd name="T104" fmla="*/ 2147483647 w 1092"/>
                                <a:gd name="T105" fmla="*/ 2147483647 h 2442"/>
                                <a:gd name="T106" fmla="*/ 2147483647 w 1092"/>
                                <a:gd name="T107" fmla="*/ 2147483647 h 2442"/>
                                <a:gd name="T108" fmla="*/ 2147483647 w 1092"/>
                                <a:gd name="T109" fmla="*/ 2147483647 h 2442"/>
                                <a:gd name="T110" fmla="*/ 2147483647 w 1092"/>
                                <a:gd name="T111" fmla="*/ 2147483647 h 2442"/>
                                <a:gd name="T112" fmla="*/ 2147483647 w 1092"/>
                                <a:gd name="T113" fmla="*/ 2147483647 h 2442"/>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w 1092"/>
                                <a:gd name="T172" fmla="*/ 0 h 2442"/>
                                <a:gd name="T173" fmla="*/ 1092 w 1092"/>
                                <a:gd name="T174" fmla="*/ 2442 h 2442"/>
                              </a:gdLst>
                              <a:ahLst/>
                              <a:cxnLst>
                                <a:cxn ang="T114">
                                  <a:pos x="T0" y="T1"/>
                                </a:cxn>
                                <a:cxn ang="T115">
                                  <a:pos x="T2" y="T3"/>
                                </a:cxn>
                                <a:cxn ang="T116">
                                  <a:pos x="T4" y="T5"/>
                                </a:cxn>
                                <a:cxn ang="T117">
                                  <a:pos x="T6" y="T7"/>
                                </a:cxn>
                                <a:cxn ang="T118">
                                  <a:pos x="T8" y="T9"/>
                                </a:cxn>
                                <a:cxn ang="T119">
                                  <a:pos x="T10" y="T11"/>
                                </a:cxn>
                                <a:cxn ang="T120">
                                  <a:pos x="T12" y="T13"/>
                                </a:cxn>
                                <a:cxn ang="T121">
                                  <a:pos x="T14" y="T15"/>
                                </a:cxn>
                                <a:cxn ang="T122">
                                  <a:pos x="T16" y="T17"/>
                                </a:cxn>
                                <a:cxn ang="T123">
                                  <a:pos x="T18" y="T19"/>
                                </a:cxn>
                                <a:cxn ang="T124">
                                  <a:pos x="T20" y="T21"/>
                                </a:cxn>
                                <a:cxn ang="T125">
                                  <a:pos x="T22" y="T23"/>
                                </a:cxn>
                                <a:cxn ang="T126">
                                  <a:pos x="T24" y="T25"/>
                                </a:cxn>
                                <a:cxn ang="T127">
                                  <a:pos x="T26" y="T27"/>
                                </a:cxn>
                                <a:cxn ang="T128">
                                  <a:pos x="T28" y="T29"/>
                                </a:cxn>
                                <a:cxn ang="T129">
                                  <a:pos x="T30" y="T31"/>
                                </a:cxn>
                                <a:cxn ang="T130">
                                  <a:pos x="T32" y="T33"/>
                                </a:cxn>
                                <a:cxn ang="T131">
                                  <a:pos x="T34" y="T35"/>
                                </a:cxn>
                                <a:cxn ang="T132">
                                  <a:pos x="T36" y="T37"/>
                                </a:cxn>
                                <a:cxn ang="T133">
                                  <a:pos x="T38" y="T39"/>
                                </a:cxn>
                                <a:cxn ang="T134">
                                  <a:pos x="T40" y="T41"/>
                                </a:cxn>
                                <a:cxn ang="T135">
                                  <a:pos x="T42" y="T43"/>
                                </a:cxn>
                                <a:cxn ang="T136">
                                  <a:pos x="T44" y="T45"/>
                                </a:cxn>
                                <a:cxn ang="T137">
                                  <a:pos x="T46" y="T47"/>
                                </a:cxn>
                                <a:cxn ang="T138">
                                  <a:pos x="T48" y="T49"/>
                                </a:cxn>
                                <a:cxn ang="T139">
                                  <a:pos x="T50" y="T51"/>
                                </a:cxn>
                                <a:cxn ang="T140">
                                  <a:pos x="T52" y="T53"/>
                                </a:cxn>
                                <a:cxn ang="T141">
                                  <a:pos x="T54" y="T55"/>
                                </a:cxn>
                                <a:cxn ang="T142">
                                  <a:pos x="T56" y="T57"/>
                                </a:cxn>
                                <a:cxn ang="T143">
                                  <a:pos x="T58" y="T59"/>
                                </a:cxn>
                                <a:cxn ang="T144">
                                  <a:pos x="T60" y="T61"/>
                                </a:cxn>
                                <a:cxn ang="T145">
                                  <a:pos x="T62" y="T63"/>
                                </a:cxn>
                                <a:cxn ang="T146">
                                  <a:pos x="T64" y="T65"/>
                                </a:cxn>
                                <a:cxn ang="T147">
                                  <a:pos x="T66" y="T67"/>
                                </a:cxn>
                                <a:cxn ang="T148">
                                  <a:pos x="T68" y="T69"/>
                                </a:cxn>
                                <a:cxn ang="T149">
                                  <a:pos x="T70" y="T71"/>
                                </a:cxn>
                                <a:cxn ang="T150">
                                  <a:pos x="T72" y="T73"/>
                                </a:cxn>
                                <a:cxn ang="T151">
                                  <a:pos x="T74" y="T75"/>
                                </a:cxn>
                                <a:cxn ang="T152">
                                  <a:pos x="T76" y="T77"/>
                                </a:cxn>
                                <a:cxn ang="T153">
                                  <a:pos x="T78" y="T79"/>
                                </a:cxn>
                                <a:cxn ang="T154">
                                  <a:pos x="T80" y="T81"/>
                                </a:cxn>
                                <a:cxn ang="T155">
                                  <a:pos x="T82" y="T83"/>
                                </a:cxn>
                                <a:cxn ang="T156">
                                  <a:pos x="T84" y="T85"/>
                                </a:cxn>
                                <a:cxn ang="T157">
                                  <a:pos x="T86" y="T87"/>
                                </a:cxn>
                                <a:cxn ang="T158">
                                  <a:pos x="T88" y="T89"/>
                                </a:cxn>
                                <a:cxn ang="T159">
                                  <a:pos x="T90" y="T91"/>
                                </a:cxn>
                                <a:cxn ang="T160">
                                  <a:pos x="T92" y="T93"/>
                                </a:cxn>
                                <a:cxn ang="T161">
                                  <a:pos x="T94" y="T95"/>
                                </a:cxn>
                                <a:cxn ang="T162">
                                  <a:pos x="T96" y="T97"/>
                                </a:cxn>
                                <a:cxn ang="T163">
                                  <a:pos x="T98" y="T99"/>
                                </a:cxn>
                                <a:cxn ang="T164">
                                  <a:pos x="T100" y="T101"/>
                                </a:cxn>
                                <a:cxn ang="T165">
                                  <a:pos x="T102" y="T103"/>
                                </a:cxn>
                                <a:cxn ang="T166">
                                  <a:pos x="T104" y="T105"/>
                                </a:cxn>
                                <a:cxn ang="T167">
                                  <a:pos x="T106" y="T107"/>
                                </a:cxn>
                                <a:cxn ang="T168">
                                  <a:pos x="T108" y="T109"/>
                                </a:cxn>
                                <a:cxn ang="T169">
                                  <a:pos x="T110" y="T111"/>
                                </a:cxn>
                                <a:cxn ang="T170">
                                  <a:pos x="T112" y="T113"/>
                                </a:cxn>
                              </a:cxnLst>
                              <a:rect l="T171" t="T172" r="T173" b="T174"/>
                              <a:pathLst>
                                <a:path w="1092" h="2442">
                                  <a:moveTo>
                                    <a:pt x="954" y="534"/>
                                  </a:moveTo>
                                  <a:lnTo>
                                    <a:pt x="978" y="528"/>
                                  </a:lnTo>
                                  <a:lnTo>
                                    <a:pt x="984" y="504"/>
                                  </a:lnTo>
                                  <a:lnTo>
                                    <a:pt x="990" y="498"/>
                                  </a:lnTo>
                                  <a:lnTo>
                                    <a:pt x="990" y="480"/>
                                  </a:lnTo>
                                  <a:lnTo>
                                    <a:pt x="1026" y="480"/>
                                  </a:lnTo>
                                  <a:lnTo>
                                    <a:pt x="1026" y="462"/>
                                  </a:lnTo>
                                  <a:lnTo>
                                    <a:pt x="1032" y="450"/>
                                  </a:lnTo>
                                  <a:lnTo>
                                    <a:pt x="1038" y="444"/>
                                  </a:lnTo>
                                  <a:lnTo>
                                    <a:pt x="1092" y="426"/>
                                  </a:lnTo>
                                  <a:lnTo>
                                    <a:pt x="1092" y="390"/>
                                  </a:lnTo>
                                  <a:lnTo>
                                    <a:pt x="1086" y="372"/>
                                  </a:lnTo>
                                  <a:lnTo>
                                    <a:pt x="1086" y="342"/>
                                  </a:lnTo>
                                  <a:lnTo>
                                    <a:pt x="1080" y="336"/>
                                  </a:lnTo>
                                  <a:lnTo>
                                    <a:pt x="1074" y="336"/>
                                  </a:lnTo>
                                  <a:lnTo>
                                    <a:pt x="1074" y="324"/>
                                  </a:lnTo>
                                  <a:lnTo>
                                    <a:pt x="1062" y="300"/>
                                  </a:lnTo>
                                  <a:lnTo>
                                    <a:pt x="1056" y="294"/>
                                  </a:lnTo>
                                  <a:lnTo>
                                    <a:pt x="1038" y="294"/>
                                  </a:lnTo>
                                  <a:lnTo>
                                    <a:pt x="1032" y="300"/>
                                  </a:lnTo>
                                  <a:lnTo>
                                    <a:pt x="1020" y="306"/>
                                  </a:lnTo>
                                  <a:lnTo>
                                    <a:pt x="1020" y="384"/>
                                  </a:lnTo>
                                  <a:lnTo>
                                    <a:pt x="1008" y="390"/>
                                  </a:lnTo>
                                  <a:lnTo>
                                    <a:pt x="1002" y="402"/>
                                  </a:lnTo>
                                  <a:lnTo>
                                    <a:pt x="990" y="408"/>
                                  </a:lnTo>
                                  <a:lnTo>
                                    <a:pt x="984" y="414"/>
                                  </a:lnTo>
                                  <a:lnTo>
                                    <a:pt x="978" y="414"/>
                                  </a:lnTo>
                                  <a:lnTo>
                                    <a:pt x="966" y="426"/>
                                  </a:lnTo>
                                  <a:lnTo>
                                    <a:pt x="954" y="450"/>
                                  </a:lnTo>
                                  <a:lnTo>
                                    <a:pt x="948" y="456"/>
                                  </a:lnTo>
                                  <a:lnTo>
                                    <a:pt x="948" y="450"/>
                                  </a:lnTo>
                                  <a:lnTo>
                                    <a:pt x="942" y="444"/>
                                  </a:lnTo>
                                  <a:lnTo>
                                    <a:pt x="930" y="444"/>
                                  </a:lnTo>
                                  <a:lnTo>
                                    <a:pt x="924" y="450"/>
                                  </a:lnTo>
                                  <a:lnTo>
                                    <a:pt x="924" y="468"/>
                                  </a:lnTo>
                                  <a:lnTo>
                                    <a:pt x="912" y="450"/>
                                  </a:lnTo>
                                  <a:lnTo>
                                    <a:pt x="852" y="450"/>
                                  </a:lnTo>
                                  <a:lnTo>
                                    <a:pt x="834" y="444"/>
                                  </a:lnTo>
                                  <a:lnTo>
                                    <a:pt x="822" y="438"/>
                                  </a:lnTo>
                                  <a:lnTo>
                                    <a:pt x="816" y="432"/>
                                  </a:lnTo>
                                  <a:lnTo>
                                    <a:pt x="804" y="426"/>
                                  </a:lnTo>
                                  <a:lnTo>
                                    <a:pt x="798" y="426"/>
                                  </a:lnTo>
                                  <a:lnTo>
                                    <a:pt x="786" y="432"/>
                                  </a:lnTo>
                                  <a:lnTo>
                                    <a:pt x="762" y="432"/>
                                  </a:lnTo>
                                  <a:lnTo>
                                    <a:pt x="756" y="426"/>
                                  </a:lnTo>
                                  <a:lnTo>
                                    <a:pt x="756" y="414"/>
                                  </a:lnTo>
                                  <a:lnTo>
                                    <a:pt x="762" y="402"/>
                                  </a:lnTo>
                                  <a:lnTo>
                                    <a:pt x="768" y="396"/>
                                  </a:lnTo>
                                  <a:lnTo>
                                    <a:pt x="774" y="384"/>
                                  </a:lnTo>
                                  <a:lnTo>
                                    <a:pt x="780" y="378"/>
                                  </a:lnTo>
                                  <a:lnTo>
                                    <a:pt x="780" y="342"/>
                                  </a:lnTo>
                                  <a:lnTo>
                                    <a:pt x="798" y="342"/>
                                  </a:lnTo>
                                  <a:lnTo>
                                    <a:pt x="804" y="336"/>
                                  </a:lnTo>
                                  <a:lnTo>
                                    <a:pt x="804" y="330"/>
                                  </a:lnTo>
                                  <a:lnTo>
                                    <a:pt x="798" y="318"/>
                                  </a:lnTo>
                                  <a:lnTo>
                                    <a:pt x="792" y="312"/>
                                  </a:lnTo>
                                  <a:lnTo>
                                    <a:pt x="798" y="300"/>
                                  </a:lnTo>
                                  <a:lnTo>
                                    <a:pt x="804" y="294"/>
                                  </a:lnTo>
                                  <a:lnTo>
                                    <a:pt x="804" y="282"/>
                                  </a:lnTo>
                                  <a:lnTo>
                                    <a:pt x="810" y="276"/>
                                  </a:lnTo>
                                  <a:lnTo>
                                    <a:pt x="804" y="270"/>
                                  </a:lnTo>
                                  <a:lnTo>
                                    <a:pt x="792" y="264"/>
                                  </a:lnTo>
                                  <a:lnTo>
                                    <a:pt x="774" y="258"/>
                                  </a:lnTo>
                                  <a:lnTo>
                                    <a:pt x="762" y="252"/>
                                  </a:lnTo>
                                  <a:lnTo>
                                    <a:pt x="750" y="252"/>
                                  </a:lnTo>
                                  <a:lnTo>
                                    <a:pt x="744" y="246"/>
                                  </a:lnTo>
                                  <a:lnTo>
                                    <a:pt x="708" y="228"/>
                                  </a:lnTo>
                                  <a:lnTo>
                                    <a:pt x="690" y="216"/>
                                  </a:lnTo>
                                  <a:lnTo>
                                    <a:pt x="678" y="210"/>
                                  </a:lnTo>
                                  <a:lnTo>
                                    <a:pt x="672" y="204"/>
                                  </a:lnTo>
                                  <a:lnTo>
                                    <a:pt x="666" y="204"/>
                                  </a:lnTo>
                                  <a:lnTo>
                                    <a:pt x="660" y="198"/>
                                  </a:lnTo>
                                  <a:lnTo>
                                    <a:pt x="648" y="192"/>
                                  </a:lnTo>
                                  <a:lnTo>
                                    <a:pt x="642" y="186"/>
                                  </a:lnTo>
                                  <a:lnTo>
                                    <a:pt x="630" y="180"/>
                                  </a:lnTo>
                                  <a:lnTo>
                                    <a:pt x="600" y="180"/>
                                  </a:lnTo>
                                  <a:lnTo>
                                    <a:pt x="564" y="162"/>
                                  </a:lnTo>
                                  <a:lnTo>
                                    <a:pt x="558" y="156"/>
                                  </a:lnTo>
                                  <a:lnTo>
                                    <a:pt x="552" y="156"/>
                                  </a:lnTo>
                                  <a:lnTo>
                                    <a:pt x="546" y="138"/>
                                  </a:lnTo>
                                  <a:lnTo>
                                    <a:pt x="534" y="132"/>
                                  </a:lnTo>
                                  <a:lnTo>
                                    <a:pt x="516" y="114"/>
                                  </a:lnTo>
                                  <a:lnTo>
                                    <a:pt x="492" y="102"/>
                                  </a:lnTo>
                                  <a:lnTo>
                                    <a:pt x="486" y="96"/>
                                  </a:lnTo>
                                  <a:lnTo>
                                    <a:pt x="480" y="84"/>
                                  </a:lnTo>
                                  <a:lnTo>
                                    <a:pt x="468" y="78"/>
                                  </a:lnTo>
                                  <a:lnTo>
                                    <a:pt x="462" y="66"/>
                                  </a:lnTo>
                                  <a:lnTo>
                                    <a:pt x="456" y="60"/>
                                  </a:lnTo>
                                  <a:lnTo>
                                    <a:pt x="456" y="54"/>
                                  </a:lnTo>
                                  <a:lnTo>
                                    <a:pt x="438" y="36"/>
                                  </a:lnTo>
                                  <a:lnTo>
                                    <a:pt x="402" y="12"/>
                                  </a:lnTo>
                                  <a:lnTo>
                                    <a:pt x="330" y="18"/>
                                  </a:lnTo>
                                  <a:lnTo>
                                    <a:pt x="318" y="72"/>
                                  </a:lnTo>
                                  <a:lnTo>
                                    <a:pt x="288" y="24"/>
                                  </a:lnTo>
                                  <a:lnTo>
                                    <a:pt x="234" y="24"/>
                                  </a:lnTo>
                                  <a:lnTo>
                                    <a:pt x="216" y="18"/>
                                  </a:lnTo>
                                  <a:lnTo>
                                    <a:pt x="204" y="18"/>
                                  </a:lnTo>
                                  <a:lnTo>
                                    <a:pt x="180" y="6"/>
                                  </a:lnTo>
                                  <a:lnTo>
                                    <a:pt x="174" y="0"/>
                                  </a:lnTo>
                                  <a:lnTo>
                                    <a:pt x="162" y="24"/>
                                  </a:lnTo>
                                  <a:lnTo>
                                    <a:pt x="138" y="30"/>
                                  </a:lnTo>
                                  <a:lnTo>
                                    <a:pt x="138" y="48"/>
                                  </a:lnTo>
                                  <a:lnTo>
                                    <a:pt x="126" y="48"/>
                                  </a:lnTo>
                                  <a:lnTo>
                                    <a:pt x="126" y="78"/>
                                  </a:lnTo>
                                  <a:lnTo>
                                    <a:pt x="114" y="78"/>
                                  </a:lnTo>
                                  <a:lnTo>
                                    <a:pt x="126" y="96"/>
                                  </a:lnTo>
                                  <a:lnTo>
                                    <a:pt x="114" y="180"/>
                                  </a:lnTo>
                                  <a:lnTo>
                                    <a:pt x="108" y="180"/>
                                  </a:lnTo>
                                  <a:lnTo>
                                    <a:pt x="102" y="186"/>
                                  </a:lnTo>
                                  <a:lnTo>
                                    <a:pt x="90" y="192"/>
                                  </a:lnTo>
                                  <a:lnTo>
                                    <a:pt x="72" y="198"/>
                                  </a:lnTo>
                                  <a:lnTo>
                                    <a:pt x="60" y="210"/>
                                  </a:lnTo>
                                  <a:lnTo>
                                    <a:pt x="48" y="216"/>
                                  </a:lnTo>
                                  <a:lnTo>
                                    <a:pt x="42" y="228"/>
                                  </a:lnTo>
                                  <a:lnTo>
                                    <a:pt x="36" y="234"/>
                                  </a:lnTo>
                                  <a:lnTo>
                                    <a:pt x="36" y="240"/>
                                  </a:lnTo>
                                  <a:lnTo>
                                    <a:pt x="42" y="246"/>
                                  </a:lnTo>
                                  <a:lnTo>
                                    <a:pt x="54" y="252"/>
                                  </a:lnTo>
                                  <a:lnTo>
                                    <a:pt x="66" y="252"/>
                                  </a:lnTo>
                                  <a:lnTo>
                                    <a:pt x="66" y="258"/>
                                  </a:lnTo>
                                  <a:lnTo>
                                    <a:pt x="42" y="282"/>
                                  </a:lnTo>
                                  <a:lnTo>
                                    <a:pt x="42" y="300"/>
                                  </a:lnTo>
                                  <a:lnTo>
                                    <a:pt x="48" y="306"/>
                                  </a:lnTo>
                                  <a:lnTo>
                                    <a:pt x="60" y="312"/>
                                  </a:lnTo>
                                  <a:lnTo>
                                    <a:pt x="72" y="324"/>
                                  </a:lnTo>
                                  <a:lnTo>
                                    <a:pt x="78" y="336"/>
                                  </a:lnTo>
                                  <a:lnTo>
                                    <a:pt x="72" y="342"/>
                                  </a:lnTo>
                                  <a:lnTo>
                                    <a:pt x="66" y="354"/>
                                  </a:lnTo>
                                  <a:lnTo>
                                    <a:pt x="54" y="366"/>
                                  </a:lnTo>
                                  <a:lnTo>
                                    <a:pt x="48" y="366"/>
                                  </a:lnTo>
                                  <a:lnTo>
                                    <a:pt x="54" y="366"/>
                                  </a:lnTo>
                                  <a:lnTo>
                                    <a:pt x="60" y="372"/>
                                  </a:lnTo>
                                  <a:lnTo>
                                    <a:pt x="84" y="384"/>
                                  </a:lnTo>
                                  <a:lnTo>
                                    <a:pt x="90" y="396"/>
                                  </a:lnTo>
                                  <a:lnTo>
                                    <a:pt x="90" y="408"/>
                                  </a:lnTo>
                                  <a:lnTo>
                                    <a:pt x="78" y="414"/>
                                  </a:lnTo>
                                  <a:lnTo>
                                    <a:pt x="72" y="420"/>
                                  </a:lnTo>
                                  <a:lnTo>
                                    <a:pt x="54" y="420"/>
                                  </a:lnTo>
                                  <a:lnTo>
                                    <a:pt x="54" y="432"/>
                                  </a:lnTo>
                                  <a:lnTo>
                                    <a:pt x="48" y="450"/>
                                  </a:lnTo>
                                  <a:lnTo>
                                    <a:pt x="48" y="462"/>
                                  </a:lnTo>
                                  <a:lnTo>
                                    <a:pt x="42" y="474"/>
                                  </a:lnTo>
                                  <a:lnTo>
                                    <a:pt x="42" y="486"/>
                                  </a:lnTo>
                                  <a:lnTo>
                                    <a:pt x="30" y="498"/>
                                  </a:lnTo>
                                  <a:lnTo>
                                    <a:pt x="24" y="510"/>
                                  </a:lnTo>
                                  <a:lnTo>
                                    <a:pt x="18" y="516"/>
                                  </a:lnTo>
                                  <a:lnTo>
                                    <a:pt x="18" y="582"/>
                                  </a:lnTo>
                                  <a:lnTo>
                                    <a:pt x="6" y="594"/>
                                  </a:lnTo>
                                  <a:lnTo>
                                    <a:pt x="6" y="606"/>
                                  </a:lnTo>
                                  <a:lnTo>
                                    <a:pt x="18" y="630"/>
                                  </a:lnTo>
                                  <a:lnTo>
                                    <a:pt x="30" y="666"/>
                                  </a:lnTo>
                                  <a:lnTo>
                                    <a:pt x="36" y="678"/>
                                  </a:lnTo>
                                  <a:lnTo>
                                    <a:pt x="36" y="684"/>
                                  </a:lnTo>
                                  <a:lnTo>
                                    <a:pt x="12" y="684"/>
                                  </a:lnTo>
                                  <a:lnTo>
                                    <a:pt x="18" y="738"/>
                                  </a:lnTo>
                                  <a:lnTo>
                                    <a:pt x="6" y="744"/>
                                  </a:lnTo>
                                  <a:lnTo>
                                    <a:pt x="0" y="744"/>
                                  </a:lnTo>
                                  <a:lnTo>
                                    <a:pt x="0" y="768"/>
                                  </a:lnTo>
                                  <a:lnTo>
                                    <a:pt x="6" y="774"/>
                                  </a:lnTo>
                                  <a:lnTo>
                                    <a:pt x="6" y="780"/>
                                  </a:lnTo>
                                  <a:lnTo>
                                    <a:pt x="18" y="786"/>
                                  </a:lnTo>
                                  <a:lnTo>
                                    <a:pt x="36" y="804"/>
                                  </a:lnTo>
                                  <a:lnTo>
                                    <a:pt x="36" y="816"/>
                                  </a:lnTo>
                                  <a:lnTo>
                                    <a:pt x="30" y="822"/>
                                  </a:lnTo>
                                  <a:lnTo>
                                    <a:pt x="30" y="828"/>
                                  </a:lnTo>
                                  <a:lnTo>
                                    <a:pt x="48" y="846"/>
                                  </a:lnTo>
                                  <a:lnTo>
                                    <a:pt x="60" y="876"/>
                                  </a:lnTo>
                                  <a:lnTo>
                                    <a:pt x="66" y="888"/>
                                  </a:lnTo>
                                  <a:lnTo>
                                    <a:pt x="60" y="894"/>
                                  </a:lnTo>
                                  <a:lnTo>
                                    <a:pt x="60" y="906"/>
                                  </a:lnTo>
                                  <a:lnTo>
                                    <a:pt x="72" y="918"/>
                                  </a:lnTo>
                                  <a:lnTo>
                                    <a:pt x="96" y="918"/>
                                  </a:lnTo>
                                  <a:lnTo>
                                    <a:pt x="102" y="960"/>
                                  </a:lnTo>
                                  <a:lnTo>
                                    <a:pt x="108" y="972"/>
                                  </a:lnTo>
                                  <a:lnTo>
                                    <a:pt x="114" y="978"/>
                                  </a:lnTo>
                                  <a:lnTo>
                                    <a:pt x="120" y="990"/>
                                  </a:lnTo>
                                  <a:lnTo>
                                    <a:pt x="120" y="996"/>
                                  </a:lnTo>
                                  <a:lnTo>
                                    <a:pt x="102" y="1014"/>
                                  </a:lnTo>
                                  <a:lnTo>
                                    <a:pt x="102" y="1038"/>
                                  </a:lnTo>
                                  <a:lnTo>
                                    <a:pt x="96" y="1056"/>
                                  </a:lnTo>
                                  <a:lnTo>
                                    <a:pt x="96" y="1086"/>
                                  </a:lnTo>
                                  <a:lnTo>
                                    <a:pt x="84" y="1086"/>
                                  </a:lnTo>
                                  <a:lnTo>
                                    <a:pt x="90" y="1092"/>
                                  </a:lnTo>
                                  <a:lnTo>
                                    <a:pt x="96" y="1104"/>
                                  </a:lnTo>
                                  <a:lnTo>
                                    <a:pt x="102" y="1110"/>
                                  </a:lnTo>
                                  <a:lnTo>
                                    <a:pt x="108" y="1122"/>
                                  </a:lnTo>
                                  <a:lnTo>
                                    <a:pt x="114" y="1128"/>
                                  </a:lnTo>
                                  <a:lnTo>
                                    <a:pt x="114" y="1140"/>
                                  </a:lnTo>
                                  <a:lnTo>
                                    <a:pt x="108" y="1152"/>
                                  </a:lnTo>
                                  <a:lnTo>
                                    <a:pt x="108" y="1158"/>
                                  </a:lnTo>
                                  <a:lnTo>
                                    <a:pt x="102" y="1176"/>
                                  </a:lnTo>
                                  <a:lnTo>
                                    <a:pt x="78" y="1182"/>
                                  </a:lnTo>
                                  <a:lnTo>
                                    <a:pt x="78" y="1188"/>
                                  </a:lnTo>
                                  <a:lnTo>
                                    <a:pt x="84" y="1194"/>
                                  </a:lnTo>
                                  <a:lnTo>
                                    <a:pt x="84" y="1206"/>
                                  </a:lnTo>
                                  <a:lnTo>
                                    <a:pt x="90" y="1224"/>
                                  </a:lnTo>
                                  <a:lnTo>
                                    <a:pt x="96" y="1236"/>
                                  </a:lnTo>
                                  <a:lnTo>
                                    <a:pt x="96" y="1284"/>
                                  </a:lnTo>
                                  <a:lnTo>
                                    <a:pt x="126" y="1308"/>
                                  </a:lnTo>
                                  <a:lnTo>
                                    <a:pt x="126" y="1326"/>
                                  </a:lnTo>
                                  <a:lnTo>
                                    <a:pt x="132" y="1326"/>
                                  </a:lnTo>
                                  <a:lnTo>
                                    <a:pt x="150" y="1344"/>
                                  </a:lnTo>
                                  <a:lnTo>
                                    <a:pt x="150" y="1350"/>
                                  </a:lnTo>
                                  <a:lnTo>
                                    <a:pt x="144" y="1362"/>
                                  </a:lnTo>
                                  <a:lnTo>
                                    <a:pt x="132" y="1368"/>
                                  </a:lnTo>
                                  <a:lnTo>
                                    <a:pt x="126" y="1374"/>
                                  </a:lnTo>
                                  <a:lnTo>
                                    <a:pt x="120" y="1374"/>
                                  </a:lnTo>
                                  <a:lnTo>
                                    <a:pt x="132" y="1416"/>
                                  </a:lnTo>
                                  <a:lnTo>
                                    <a:pt x="114" y="1428"/>
                                  </a:lnTo>
                                  <a:lnTo>
                                    <a:pt x="132" y="1446"/>
                                  </a:lnTo>
                                  <a:lnTo>
                                    <a:pt x="132" y="1452"/>
                                  </a:lnTo>
                                  <a:lnTo>
                                    <a:pt x="126" y="1464"/>
                                  </a:lnTo>
                                  <a:lnTo>
                                    <a:pt x="126" y="1470"/>
                                  </a:lnTo>
                                  <a:lnTo>
                                    <a:pt x="144" y="1482"/>
                                  </a:lnTo>
                                  <a:lnTo>
                                    <a:pt x="144" y="1494"/>
                                  </a:lnTo>
                                  <a:lnTo>
                                    <a:pt x="138" y="1500"/>
                                  </a:lnTo>
                                  <a:lnTo>
                                    <a:pt x="138" y="1530"/>
                                  </a:lnTo>
                                  <a:lnTo>
                                    <a:pt x="144" y="1536"/>
                                  </a:lnTo>
                                  <a:lnTo>
                                    <a:pt x="150" y="1548"/>
                                  </a:lnTo>
                                  <a:lnTo>
                                    <a:pt x="150" y="1572"/>
                                  </a:lnTo>
                                  <a:lnTo>
                                    <a:pt x="156" y="1584"/>
                                  </a:lnTo>
                                  <a:lnTo>
                                    <a:pt x="174" y="1602"/>
                                  </a:lnTo>
                                  <a:lnTo>
                                    <a:pt x="186" y="1608"/>
                                  </a:lnTo>
                                  <a:lnTo>
                                    <a:pt x="198" y="1620"/>
                                  </a:lnTo>
                                  <a:lnTo>
                                    <a:pt x="192" y="1620"/>
                                  </a:lnTo>
                                  <a:lnTo>
                                    <a:pt x="180" y="1626"/>
                                  </a:lnTo>
                                  <a:lnTo>
                                    <a:pt x="174" y="1632"/>
                                  </a:lnTo>
                                  <a:lnTo>
                                    <a:pt x="174" y="1644"/>
                                  </a:lnTo>
                                  <a:lnTo>
                                    <a:pt x="180" y="1656"/>
                                  </a:lnTo>
                                  <a:lnTo>
                                    <a:pt x="180" y="1674"/>
                                  </a:lnTo>
                                  <a:lnTo>
                                    <a:pt x="186" y="1686"/>
                                  </a:lnTo>
                                  <a:lnTo>
                                    <a:pt x="186" y="1698"/>
                                  </a:lnTo>
                                  <a:lnTo>
                                    <a:pt x="192" y="1704"/>
                                  </a:lnTo>
                                  <a:lnTo>
                                    <a:pt x="216" y="1716"/>
                                  </a:lnTo>
                                  <a:lnTo>
                                    <a:pt x="210" y="1746"/>
                                  </a:lnTo>
                                  <a:lnTo>
                                    <a:pt x="216" y="1746"/>
                                  </a:lnTo>
                                  <a:lnTo>
                                    <a:pt x="228" y="1752"/>
                                  </a:lnTo>
                                  <a:lnTo>
                                    <a:pt x="234" y="1758"/>
                                  </a:lnTo>
                                  <a:lnTo>
                                    <a:pt x="234" y="1764"/>
                                  </a:lnTo>
                                  <a:lnTo>
                                    <a:pt x="240" y="1776"/>
                                  </a:lnTo>
                                  <a:lnTo>
                                    <a:pt x="240" y="1806"/>
                                  </a:lnTo>
                                  <a:lnTo>
                                    <a:pt x="252" y="1818"/>
                                  </a:lnTo>
                                  <a:lnTo>
                                    <a:pt x="282" y="1818"/>
                                  </a:lnTo>
                                  <a:lnTo>
                                    <a:pt x="294" y="1824"/>
                                  </a:lnTo>
                                  <a:lnTo>
                                    <a:pt x="294" y="1830"/>
                                  </a:lnTo>
                                  <a:lnTo>
                                    <a:pt x="288" y="1836"/>
                                  </a:lnTo>
                                  <a:lnTo>
                                    <a:pt x="276" y="1836"/>
                                  </a:lnTo>
                                  <a:lnTo>
                                    <a:pt x="264" y="1842"/>
                                  </a:lnTo>
                                  <a:lnTo>
                                    <a:pt x="246" y="1842"/>
                                  </a:lnTo>
                                  <a:lnTo>
                                    <a:pt x="252" y="1848"/>
                                  </a:lnTo>
                                  <a:lnTo>
                                    <a:pt x="258" y="1848"/>
                                  </a:lnTo>
                                  <a:lnTo>
                                    <a:pt x="270" y="1854"/>
                                  </a:lnTo>
                                  <a:lnTo>
                                    <a:pt x="276" y="1860"/>
                                  </a:lnTo>
                                  <a:lnTo>
                                    <a:pt x="288" y="1860"/>
                                  </a:lnTo>
                                  <a:lnTo>
                                    <a:pt x="312" y="1884"/>
                                  </a:lnTo>
                                  <a:lnTo>
                                    <a:pt x="306" y="1890"/>
                                  </a:lnTo>
                                  <a:lnTo>
                                    <a:pt x="300" y="1902"/>
                                  </a:lnTo>
                                  <a:lnTo>
                                    <a:pt x="288" y="1914"/>
                                  </a:lnTo>
                                  <a:lnTo>
                                    <a:pt x="312" y="1932"/>
                                  </a:lnTo>
                                  <a:lnTo>
                                    <a:pt x="306" y="1956"/>
                                  </a:lnTo>
                                  <a:lnTo>
                                    <a:pt x="330" y="1980"/>
                                  </a:lnTo>
                                  <a:lnTo>
                                    <a:pt x="324" y="2016"/>
                                  </a:lnTo>
                                  <a:lnTo>
                                    <a:pt x="336" y="2040"/>
                                  </a:lnTo>
                                  <a:lnTo>
                                    <a:pt x="324" y="2046"/>
                                  </a:lnTo>
                                  <a:lnTo>
                                    <a:pt x="318" y="2088"/>
                                  </a:lnTo>
                                  <a:lnTo>
                                    <a:pt x="324" y="2088"/>
                                  </a:lnTo>
                                  <a:lnTo>
                                    <a:pt x="348" y="2112"/>
                                  </a:lnTo>
                                  <a:lnTo>
                                    <a:pt x="348" y="2118"/>
                                  </a:lnTo>
                                  <a:lnTo>
                                    <a:pt x="342" y="2118"/>
                                  </a:lnTo>
                                  <a:lnTo>
                                    <a:pt x="330" y="2124"/>
                                  </a:lnTo>
                                  <a:lnTo>
                                    <a:pt x="324" y="2130"/>
                                  </a:lnTo>
                                  <a:lnTo>
                                    <a:pt x="348" y="2154"/>
                                  </a:lnTo>
                                  <a:lnTo>
                                    <a:pt x="348" y="2160"/>
                                  </a:lnTo>
                                  <a:lnTo>
                                    <a:pt x="342" y="2166"/>
                                  </a:lnTo>
                                  <a:lnTo>
                                    <a:pt x="336" y="2166"/>
                                  </a:lnTo>
                                  <a:lnTo>
                                    <a:pt x="330" y="2172"/>
                                  </a:lnTo>
                                  <a:lnTo>
                                    <a:pt x="324" y="2172"/>
                                  </a:lnTo>
                                  <a:lnTo>
                                    <a:pt x="324" y="2196"/>
                                  </a:lnTo>
                                  <a:lnTo>
                                    <a:pt x="312" y="2202"/>
                                  </a:lnTo>
                                  <a:lnTo>
                                    <a:pt x="312" y="2214"/>
                                  </a:lnTo>
                                  <a:lnTo>
                                    <a:pt x="318" y="2226"/>
                                  </a:lnTo>
                                  <a:lnTo>
                                    <a:pt x="324" y="2232"/>
                                  </a:lnTo>
                                  <a:lnTo>
                                    <a:pt x="324" y="2268"/>
                                  </a:lnTo>
                                  <a:lnTo>
                                    <a:pt x="354" y="2274"/>
                                  </a:lnTo>
                                  <a:lnTo>
                                    <a:pt x="354" y="2280"/>
                                  </a:lnTo>
                                  <a:lnTo>
                                    <a:pt x="360" y="2286"/>
                                  </a:lnTo>
                                  <a:lnTo>
                                    <a:pt x="360" y="2298"/>
                                  </a:lnTo>
                                  <a:lnTo>
                                    <a:pt x="366" y="2304"/>
                                  </a:lnTo>
                                  <a:lnTo>
                                    <a:pt x="378" y="2310"/>
                                  </a:lnTo>
                                  <a:lnTo>
                                    <a:pt x="384" y="2310"/>
                                  </a:lnTo>
                                  <a:lnTo>
                                    <a:pt x="396" y="2298"/>
                                  </a:lnTo>
                                  <a:lnTo>
                                    <a:pt x="414" y="2298"/>
                                  </a:lnTo>
                                  <a:lnTo>
                                    <a:pt x="426" y="2304"/>
                                  </a:lnTo>
                                  <a:lnTo>
                                    <a:pt x="438" y="2316"/>
                                  </a:lnTo>
                                  <a:lnTo>
                                    <a:pt x="438" y="2340"/>
                                  </a:lnTo>
                                  <a:lnTo>
                                    <a:pt x="456" y="2364"/>
                                  </a:lnTo>
                                  <a:lnTo>
                                    <a:pt x="468" y="2382"/>
                                  </a:lnTo>
                                  <a:lnTo>
                                    <a:pt x="504" y="2400"/>
                                  </a:lnTo>
                                  <a:lnTo>
                                    <a:pt x="522" y="2418"/>
                                  </a:lnTo>
                                  <a:lnTo>
                                    <a:pt x="534" y="2418"/>
                                  </a:lnTo>
                                  <a:lnTo>
                                    <a:pt x="546" y="2412"/>
                                  </a:lnTo>
                                  <a:lnTo>
                                    <a:pt x="642" y="2412"/>
                                  </a:lnTo>
                                  <a:lnTo>
                                    <a:pt x="666" y="2430"/>
                                  </a:lnTo>
                                  <a:lnTo>
                                    <a:pt x="660" y="2442"/>
                                  </a:lnTo>
                                  <a:lnTo>
                                    <a:pt x="666" y="2424"/>
                                  </a:lnTo>
                                  <a:lnTo>
                                    <a:pt x="672" y="2418"/>
                                  </a:lnTo>
                                  <a:lnTo>
                                    <a:pt x="684" y="2418"/>
                                  </a:lnTo>
                                  <a:lnTo>
                                    <a:pt x="690" y="2424"/>
                                  </a:lnTo>
                                  <a:lnTo>
                                    <a:pt x="702" y="2424"/>
                                  </a:lnTo>
                                  <a:lnTo>
                                    <a:pt x="714" y="2430"/>
                                  </a:lnTo>
                                  <a:lnTo>
                                    <a:pt x="720" y="2436"/>
                                  </a:lnTo>
                                  <a:lnTo>
                                    <a:pt x="678" y="2382"/>
                                  </a:lnTo>
                                  <a:lnTo>
                                    <a:pt x="660" y="2382"/>
                                  </a:lnTo>
                                  <a:lnTo>
                                    <a:pt x="666" y="2370"/>
                                  </a:lnTo>
                                  <a:lnTo>
                                    <a:pt x="630" y="2340"/>
                                  </a:lnTo>
                                  <a:lnTo>
                                    <a:pt x="630" y="2310"/>
                                  </a:lnTo>
                                  <a:lnTo>
                                    <a:pt x="618" y="2298"/>
                                  </a:lnTo>
                                  <a:lnTo>
                                    <a:pt x="624" y="2286"/>
                                  </a:lnTo>
                                  <a:lnTo>
                                    <a:pt x="630" y="2286"/>
                                  </a:lnTo>
                                  <a:lnTo>
                                    <a:pt x="642" y="2274"/>
                                  </a:lnTo>
                                  <a:lnTo>
                                    <a:pt x="642" y="2268"/>
                                  </a:lnTo>
                                  <a:lnTo>
                                    <a:pt x="636" y="2268"/>
                                  </a:lnTo>
                                  <a:lnTo>
                                    <a:pt x="624" y="2262"/>
                                  </a:lnTo>
                                  <a:lnTo>
                                    <a:pt x="606" y="2262"/>
                                  </a:lnTo>
                                  <a:lnTo>
                                    <a:pt x="618" y="2250"/>
                                  </a:lnTo>
                                  <a:lnTo>
                                    <a:pt x="618" y="2232"/>
                                  </a:lnTo>
                                  <a:lnTo>
                                    <a:pt x="636" y="2256"/>
                                  </a:lnTo>
                                  <a:lnTo>
                                    <a:pt x="648" y="2262"/>
                                  </a:lnTo>
                                  <a:lnTo>
                                    <a:pt x="666" y="2262"/>
                                  </a:lnTo>
                                  <a:lnTo>
                                    <a:pt x="672" y="2256"/>
                                  </a:lnTo>
                                  <a:lnTo>
                                    <a:pt x="678" y="2244"/>
                                  </a:lnTo>
                                  <a:lnTo>
                                    <a:pt x="678" y="2226"/>
                                  </a:lnTo>
                                  <a:lnTo>
                                    <a:pt x="672" y="2208"/>
                                  </a:lnTo>
                                  <a:lnTo>
                                    <a:pt x="666" y="2196"/>
                                  </a:lnTo>
                                  <a:lnTo>
                                    <a:pt x="666" y="2178"/>
                                  </a:lnTo>
                                  <a:lnTo>
                                    <a:pt x="678" y="2154"/>
                                  </a:lnTo>
                                  <a:lnTo>
                                    <a:pt x="690" y="2142"/>
                                  </a:lnTo>
                                  <a:lnTo>
                                    <a:pt x="708" y="2130"/>
                                  </a:lnTo>
                                  <a:lnTo>
                                    <a:pt x="738" y="2100"/>
                                  </a:lnTo>
                                  <a:lnTo>
                                    <a:pt x="726" y="2088"/>
                                  </a:lnTo>
                                  <a:lnTo>
                                    <a:pt x="702" y="2088"/>
                                  </a:lnTo>
                                  <a:lnTo>
                                    <a:pt x="726" y="2082"/>
                                  </a:lnTo>
                                  <a:lnTo>
                                    <a:pt x="726" y="2064"/>
                                  </a:lnTo>
                                  <a:lnTo>
                                    <a:pt x="714" y="2040"/>
                                  </a:lnTo>
                                  <a:lnTo>
                                    <a:pt x="708" y="2034"/>
                                  </a:lnTo>
                                  <a:lnTo>
                                    <a:pt x="696" y="2028"/>
                                  </a:lnTo>
                                  <a:lnTo>
                                    <a:pt x="690" y="2028"/>
                                  </a:lnTo>
                                  <a:lnTo>
                                    <a:pt x="684" y="2034"/>
                                  </a:lnTo>
                                  <a:lnTo>
                                    <a:pt x="672" y="2016"/>
                                  </a:lnTo>
                                  <a:lnTo>
                                    <a:pt x="642" y="2016"/>
                                  </a:lnTo>
                                  <a:lnTo>
                                    <a:pt x="636" y="2010"/>
                                  </a:lnTo>
                                  <a:lnTo>
                                    <a:pt x="624" y="2004"/>
                                  </a:lnTo>
                                  <a:lnTo>
                                    <a:pt x="606" y="1992"/>
                                  </a:lnTo>
                                  <a:lnTo>
                                    <a:pt x="582" y="1968"/>
                                  </a:lnTo>
                                  <a:lnTo>
                                    <a:pt x="570" y="1950"/>
                                  </a:lnTo>
                                  <a:lnTo>
                                    <a:pt x="564" y="1938"/>
                                  </a:lnTo>
                                  <a:lnTo>
                                    <a:pt x="564" y="1926"/>
                                  </a:lnTo>
                                  <a:lnTo>
                                    <a:pt x="570" y="1914"/>
                                  </a:lnTo>
                                  <a:lnTo>
                                    <a:pt x="570" y="1908"/>
                                  </a:lnTo>
                                  <a:lnTo>
                                    <a:pt x="576" y="1908"/>
                                  </a:lnTo>
                                  <a:lnTo>
                                    <a:pt x="582" y="1902"/>
                                  </a:lnTo>
                                  <a:lnTo>
                                    <a:pt x="594" y="1878"/>
                                  </a:lnTo>
                                  <a:lnTo>
                                    <a:pt x="606" y="1878"/>
                                  </a:lnTo>
                                  <a:lnTo>
                                    <a:pt x="612" y="1860"/>
                                  </a:lnTo>
                                  <a:lnTo>
                                    <a:pt x="666" y="1860"/>
                                  </a:lnTo>
                                  <a:lnTo>
                                    <a:pt x="654" y="1848"/>
                                  </a:lnTo>
                                  <a:lnTo>
                                    <a:pt x="654" y="1824"/>
                                  </a:lnTo>
                                  <a:lnTo>
                                    <a:pt x="666" y="1824"/>
                                  </a:lnTo>
                                  <a:lnTo>
                                    <a:pt x="666" y="1794"/>
                                  </a:lnTo>
                                  <a:lnTo>
                                    <a:pt x="660" y="1788"/>
                                  </a:lnTo>
                                  <a:lnTo>
                                    <a:pt x="654" y="1776"/>
                                  </a:lnTo>
                                  <a:lnTo>
                                    <a:pt x="642" y="1764"/>
                                  </a:lnTo>
                                  <a:lnTo>
                                    <a:pt x="642" y="1746"/>
                                  </a:lnTo>
                                  <a:lnTo>
                                    <a:pt x="648" y="1728"/>
                                  </a:lnTo>
                                  <a:lnTo>
                                    <a:pt x="654" y="1716"/>
                                  </a:lnTo>
                                  <a:lnTo>
                                    <a:pt x="666" y="1710"/>
                                  </a:lnTo>
                                  <a:lnTo>
                                    <a:pt x="672" y="1704"/>
                                  </a:lnTo>
                                  <a:lnTo>
                                    <a:pt x="684" y="1704"/>
                                  </a:lnTo>
                                  <a:lnTo>
                                    <a:pt x="684" y="1692"/>
                                  </a:lnTo>
                                  <a:lnTo>
                                    <a:pt x="660" y="1692"/>
                                  </a:lnTo>
                                  <a:lnTo>
                                    <a:pt x="648" y="1686"/>
                                  </a:lnTo>
                                  <a:lnTo>
                                    <a:pt x="642" y="1680"/>
                                  </a:lnTo>
                                  <a:lnTo>
                                    <a:pt x="642" y="1674"/>
                                  </a:lnTo>
                                  <a:lnTo>
                                    <a:pt x="654" y="1668"/>
                                  </a:lnTo>
                                  <a:lnTo>
                                    <a:pt x="666" y="1668"/>
                                  </a:lnTo>
                                  <a:lnTo>
                                    <a:pt x="702" y="1686"/>
                                  </a:lnTo>
                                  <a:lnTo>
                                    <a:pt x="708" y="1692"/>
                                  </a:lnTo>
                                  <a:lnTo>
                                    <a:pt x="714" y="1692"/>
                                  </a:lnTo>
                                  <a:lnTo>
                                    <a:pt x="720" y="1686"/>
                                  </a:lnTo>
                                  <a:lnTo>
                                    <a:pt x="732" y="1680"/>
                                  </a:lnTo>
                                  <a:lnTo>
                                    <a:pt x="732" y="1656"/>
                                  </a:lnTo>
                                  <a:lnTo>
                                    <a:pt x="726" y="1644"/>
                                  </a:lnTo>
                                  <a:lnTo>
                                    <a:pt x="708" y="1626"/>
                                  </a:lnTo>
                                  <a:lnTo>
                                    <a:pt x="696" y="1626"/>
                                  </a:lnTo>
                                  <a:lnTo>
                                    <a:pt x="690" y="1632"/>
                                  </a:lnTo>
                                  <a:lnTo>
                                    <a:pt x="690" y="1650"/>
                                  </a:lnTo>
                                  <a:lnTo>
                                    <a:pt x="684" y="1656"/>
                                  </a:lnTo>
                                  <a:lnTo>
                                    <a:pt x="666" y="1656"/>
                                  </a:lnTo>
                                  <a:lnTo>
                                    <a:pt x="654" y="1650"/>
                                  </a:lnTo>
                                  <a:lnTo>
                                    <a:pt x="648" y="1644"/>
                                  </a:lnTo>
                                  <a:lnTo>
                                    <a:pt x="648" y="1638"/>
                                  </a:lnTo>
                                  <a:lnTo>
                                    <a:pt x="612" y="1638"/>
                                  </a:lnTo>
                                  <a:lnTo>
                                    <a:pt x="606" y="1632"/>
                                  </a:lnTo>
                                  <a:lnTo>
                                    <a:pt x="606" y="1572"/>
                                  </a:lnTo>
                                  <a:lnTo>
                                    <a:pt x="600" y="1566"/>
                                  </a:lnTo>
                                  <a:lnTo>
                                    <a:pt x="594" y="1554"/>
                                  </a:lnTo>
                                  <a:lnTo>
                                    <a:pt x="588" y="1536"/>
                                  </a:lnTo>
                                  <a:lnTo>
                                    <a:pt x="588" y="1524"/>
                                  </a:lnTo>
                                  <a:lnTo>
                                    <a:pt x="594" y="1518"/>
                                  </a:lnTo>
                                  <a:lnTo>
                                    <a:pt x="600" y="1518"/>
                                  </a:lnTo>
                                  <a:lnTo>
                                    <a:pt x="606" y="1524"/>
                                  </a:lnTo>
                                  <a:lnTo>
                                    <a:pt x="618" y="1524"/>
                                  </a:lnTo>
                                  <a:lnTo>
                                    <a:pt x="624" y="1530"/>
                                  </a:lnTo>
                                  <a:lnTo>
                                    <a:pt x="636" y="1536"/>
                                  </a:lnTo>
                                  <a:lnTo>
                                    <a:pt x="672" y="1548"/>
                                  </a:lnTo>
                                  <a:lnTo>
                                    <a:pt x="690" y="1560"/>
                                  </a:lnTo>
                                  <a:lnTo>
                                    <a:pt x="708" y="1560"/>
                                  </a:lnTo>
                                  <a:lnTo>
                                    <a:pt x="726" y="1554"/>
                                  </a:lnTo>
                                  <a:lnTo>
                                    <a:pt x="738" y="1542"/>
                                  </a:lnTo>
                                  <a:lnTo>
                                    <a:pt x="750" y="1536"/>
                                  </a:lnTo>
                                  <a:lnTo>
                                    <a:pt x="768" y="1530"/>
                                  </a:lnTo>
                                  <a:lnTo>
                                    <a:pt x="774" y="1524"/>
                                  </a:lnTo>
                                  <a:lnTo>
                                    <a:pt x="774" y="1512"/>
                                  </a:lnTo>
                                  <a:lnTo>
                                    <a:pt x="762" y="1506"/>
                                  </a:lnTo>
                                  <a:lnTo>
                                    <a:pt x="750" y="1494"/>
                                  </a:lnTo>
                                  <a:lnTo>
                                    <a:pt x="738" y="1488"/>
                                  </a:lnTo>
                                  <a:lnTo>
                                    <a:pt x="738" y="1464"/>
                                  </a:lnTo>
                                  <a:lnTo>
                                    <a:pt x="744" y="1452"/>
                                  </a:lnTo>
                                  <a:lnTo>
                                    <a:pt x="750" y="1446"/>
                                  </a:lnTo>
                                  <a:lnTo>
                                    <a:pt x="750" y="1434"/>
                                  </a:lnTo>
                                  <a:lnTo>
                                    <a:pt x="756" y="1422"/>
                                  </a:lnTo>
                                  <a:lnTo>
                                    <a:pt x="744" y="1410"/>
                                  </a:lnTo>
                                  <a:lnTo>
                                    <a:pt x="726" y="1410"/>
                                  </a:lnTo>
                                  <a:lnTo>
                                    <a:pt x="720" y="1386"/>
                                  </a:lnTo>
                                  <a:lnTo>
                                    <a:pt x="714" y="1380"/>
                                  </a:lnTo>
                                  <a:lnTo>
                                    <a:pt x="714" y="1368"/>
                                  </a:lnTo>
                                  <a:lnTo>
                                    <a:pt x="720" y="1362"/>
                                  </a:lnTo>
                                  <a:lnTo>
                                    <a:pt x="726" y="1362"/>
                                  </a:lnTo>
                                  <a:lnTo>
                                    <a:pt x="732" y="1374"/>
                                  </a:lnTo>
                                  <a:lnTo>
                                    <a:pt x="738" y="1380"/>
                                  </a:lnTo>
                                  <a:lnTo>
                                    <a:pt x="738" y="1386"/>
                                  </a:lnTo>
                                  <a:lnTo>
                                    <a:pt x="744" y="1398"/>
                                  </a:lnTo>
                                  <a:lnTo>
                                    <a:pt x="756" y="1398"/>
                                  </a:lnTo>
                                  <a:lnTo>
                                    <a:pt x="750" y="1380"/>
                                  </a:lnTo>
                                  <a:lnTo>
                                    <a:pt x="828" y="1386"/>
                                  </a:lnTo>
                                  <a:lnTo>
                                    <a:pt x="834" y="1380"/>
                                  </a:lnTo>
                                  <a:lnTo>
                                    <a:pt x="840" y="1380"/>
                                  </a:lnTo>
                                  <a:lnTo>
                                    <a:pt x="846" y="1374"/>
                                  </a:lnTo>
                                  <a:lnTo>
                                    <a:pt x="864" y="1368"/>
                                  </a:lnTo>
                                  <a:lnTo>
                                    <a:pt x="894" y="1362"/>
                                  </a:lnTo>
                                  <a:lnTo>
                                    <a:pt x="930" y="1350"/>
                                  </a:lnTo>
                                  <a:lnTo>
                                    <a:pt x="972" y="1338"/>
                                  </a:lnTo>
                                  <a:lnTo>
                                    <a:pt x="1002" y="1326"/>
                                  </a:lnTo>
                                  <a:lnTo>
                                    <a:pt x="1014" y="1320"/>
                                  </a:lnTo>
                                  <a:lnTo>
                                    <a:pt x="1014" y="1284"/>
                                  </a:lnTo>
                                  <a:lnTo>
                                    <a:pt x="1032" y="1272"/>
                                  </a:lnTo>
                                  <a:lnTo>
                                    <a:pt x="1044" y="1218"/>
                                  </a:lnTo>
                                  <a:lnTo>
                                    <a:pt x="1038" y="1194"/>
                                  </a:lnTo>
                                  <a:lnTo>
                                    <a:pt x="1038" y="1170"/>
                                  </a:lnTo>
                                  <a:lnTo>
                                    <a:pt x="1032" y="1170"/>
                                  </a:lnTo>
                                  <a:lnTo>
                                    <a:pt x="1026" y="1164"/>
                                  </a:lnTo>
                                  <a:lnTo>
                                    <a:pt x="1002" y="1152"/>
                                  </a:lnTo>
                                  <a:lnTo>
                                    <a:pt x="990" y="1152"/>
                                  </a:lnTo>
                                  <a:lnTo>
                                    <a:pt x="984" y="1146"/>
                                  </a:lnTo>
                                  <a:lnTo>
                                    <a:pt x="978" y="1146"/>
                                  </a:lnTo>
                                  <a:lnTo>
                                    <a:pt x="972" y="1140"/>
                                  </a:lnTo>
                                  <a:lnTo>
                                    <a:pt x="990" y="1122"/>
                                  </a:lnTo>
                                  <a:lnTo>
                                    <a:pt x="990" y="1092"/>
                                  </a:lnTo>
                                  <a:lnTo>
                                    <a:pt x="984" y="1080"/>
                                  </a:lnTo>
                                  <a:lnTo>
                                    <a:pt x="978" y="1074"/>
                                  </a:lnTo>
                                  <a:lnTo>
                                    <a:pt x="954" y="1062"/>
                                  </a:lnTo>
                                  <a:lnTo>
                                    <a:pt x="918" y="1050"/>
                                  </a:lnTo>
                                  <a:lnTo>
                                    <a:pt x="906" y="1044"/>
                                  </a:lnTo>
                                  <a:lnTo>
                                    <a:pt x="888" y="1032"/>
                                  </a:lnTo>
                                  <a:lnTo>
                                    <a:pt x="876" y="1020"/>
                                  </a:lnTo>
                                  <a:lnTo>
                                    <a:pt x="876" y="1002"/>
                                  </a:lnTo>
                                  <a:lnTo>
                                    <a:pt x="882" y="990"/>
                                  </a:lnTo>
                                  <a:lnTo>
                                    <a:pt x="888" y="990"/>
                                  </a:lnTo>
                                  <a:lnTo>
                                    <a:pt x="888" y="984"/>
                                  </a:lnTo>
                                  <a:lnTo>
                                    <a:pt x="858" y="948"/>
                                  </a:lnTo>
                                  <a:lnTo>
                                    <a:pt x="858" y="900"/>
                                  </a:lnTo>
                                  <a:lnTo>
                                    <a:pt x="882" y="900"/>
                                  </a:lnTo>
                                  <a:lnTo>
                                    <a:pt x="888" y="894"/>
                                  </a:lnTo>
                                  <a:lnTo>
                                    <a:pt x="894" y="894"/>
                                  </a:lnTo>
                                  <a:lnTo>
                                    <a:pt x="894" y="888"/>
                                  </a:lnTo>
                                  <a:lnTo>
                                    <a:pt x="888" y="876"/>
                                  </a:lnTo>
                                  <a:lnTo>
                                    <a:pt x="876" y="870"/>
                                  </a:lnTo>
                                  <a:lnTo>
                                    <a:pt x="870" y="858"/>
                                  </a:lnTo>
                                  <a:lnTo>
                                    <a:pt x="864" y="852"/>
                                  </a:lnTo>
                                  <a:lnTo>
                                    <a:pt x="876" y="834"/>
                                  </a:lnTo>
                                  <a:lnTo>
                                    <a:pt x="864" y="822"/>
                                  </a:lnTo>
                                  <a:lnTo>
                                    <a:pt x="858" y="810"/>
                                  </a:lnTo>
                                  <a:lnTo>
                                    <a:pt x="852" y="804"/>
                                  </a:lnTo>
                                  <a:lnTo>
                                    <a:pt x="864" y="792"/>
                                  </a:lnTo>
                                  <a:lnTo>
                                    <a:pt x="882" y="792"/>
                                  </a:lnTo>
                                  <a:lnTo>
                                    <a:pt x="858" y="774"/>
                                  </a:lnTo>
                                  <a:lnTo>
                                    <a:pt x="858" y="738"/>
                                  </a:lnTo>
                                  <a:lnTo>
                                    <a:pt x="882" y="726"/>
                                  </a:lnTo>
                                  <a:lnTo>
                                    <a:pt x="876" y="726"/>
                                  </a:lnTo>
                                  <a:lnTo>
                                    <a:pt x="852" y="702"/>
                                  </a:lnTo>
                                  <a:lnTo>
                                    <a:pt x="852" y="696"/>
                                  </a:lnTo>
                                  <a:lnTo>
                                    <a:pt x="870" y="678"/>
                                  </a:lnTo>
                                  <a:lnTo>
                                    <a:pt x="870" y="666"/>
                                  </a:lnTo>
                                  <a:lnTo>
                                    <a:pt x="876" y="654"/>
                                  </a:lnTo>
                                  <a:lnTo>
                                    <a:pt x="876" y="642"/>
                                  </a:lnTo>
                                  <a:lnTo>
                                    <a:pt x="882" y="636"/>
                                  </a:lnTo>
                                  <a:lnTo>
                                    <a:pt x="900" y="636"/>
                                  </a:lnTo>
                                  <a:lnTo>
                                    <a:pt x="906" y="630"/>
                                  </a:lnTo>
                                  <a:lnTo>
                                    <a:pt x="912" y="618"/>
                                  </a:lnTo>
                                  <a:lnTo>
                                    <a:pt x="918" y="612"/>
                                  </a:lnTo>
                                  <a:lnTo>
                                    <a:pt x="918" y="588"/>
                                  </a:lnTo>
                                  <a:lnTo>
                                    <a:pt x="930" y="588"/>
                                  </a:lnTo>
                                  <a:lnTo>
                                    <a:pt x="948" y="570"/>
                                  </a:lnTo>
                                  <a:lnTo>
                                    <a:pt x="948" y="558"/>
                                  </a:lnTo>
                                  <a:lnTo>
                                    <a:pt x="954" y="546"/>
                                  </a:lnTo>
                                  <a:lnTo>
                                    <a:pt x="954" y="534"/>
                                  </a:lnTo>
                                  <a:close/>
                                  <a:moveTo>
                                    <a:pt x="930" y="1020"/>
                                  </a:moveTo>
                                  <a:lnTo>
                                    <a:pt x="942" y="1020"/>
                                  </a:lnTo>
                                  <a:lnTo>
                                    <a:pt x="930" y="1014"/>
                                  </a:lnTo>
                                  <a:lnTo>
                                    <a:pt x="930" y="1020"/>
                                  </a:lnTo>
                                  <a:close/>
                                </a:path>
                              </a:pathLst>
                            </a:custGeom>
                            <a:solidFill>
                              <a:srgbClr val="5F5F8C"/>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74" name="Angola" descr="© INSCALE GmbH, 15.06.2010"/>
                            <a:cNvSpPr>
                              <a:spLocks noEditPoints="1"/>
                            </a:cNvSpPr>
                          </a:nvSpPr>
                          <a:spPr bwMode="gray">
                            <a:xfrm>
                              <a:off x="2799" y="1696"/>
                              <a:ext cx="227" cy="283"/>
                            </a:xfrm>
                            <a:custGeom>
                              <a:avLst/>
                              <a:gdLst>
                                <a:gd name="T0" fmla="*/ 2147483647 w 888"/>
                                <a:gd name="T1" fmla="*/ 2147483647 h 1104"/>
                                <a:gd name="T2" fmla="*/ 2147483647 w 888"/>
                                <a:gd name="T3" fmla="*/ 2147483647 h 1104"/>
                                <a:gd name="T4" fmla="*/ 2147483647 w 888"/>
                                <a:gd name="T5" fmla="*/ 2147483647 h 1104"/>
                                <a:gd name="T6" fmla="*/ 2147483647 w 888"/>
                                <a:gd name="T7" fmla="*/ 0 h 1104"/>
                                <a:gd name="T8" fmla="*/ 2147483647 w 888"/>
                                <a:gd name="T9" fmla="*/ 2147483647 h 1104"/>
                                <a:gd name="T10" fmla="*/ 2147483647 w 888"/>
                                <a:gd name="T11" fmla="*/ 2147483647 h 1104"/>
                                <a:gd name="T12" fmla="*/ 2147483647 w 888"/>
                                <a:gd name="T13" fmla="*/ 2147483647 h 1104"/>
                                <a:gd name="T14" fmla="*/ 2147483647 w 888"/>
                                <a:gd name="T15" fmla="*/ 2147483647 h 1104"/>
                                <a:gd name="T16" fmla="*/ 2147483647 w 888"/>
                                <a:gd name="T17" fmla="*/ 2147483647 h 1104"/>
                                <a:gd name="T18" fmla="*/ 2147483647 w 888"/>
                                <a:gd name="T19" fmla="*/ 2147483647 h 1104"/>
                                <a:gd name="T20" fmla="*/ 2147483647 w 888"/>
                                <a:gd name="T21" fmla="*/ 2147483647 h 1104"/>
                                <a:gd name="T22" fmla="*/ 2147483647 w 888"/>
                                <a:gd name="T23" fmla="*/ 2147483647 h 1104"/>
                                <a:gd name="T24" fmla="*/ 2147483647 w 888"/>
                                <a:gd name="T25" fmla="*/ 2147483647 h 1104"/>
                                <a:gd name="T26" fmla="*/ 2147483647 w 888"/>
                                <a:gd name="T27" fmla="*/ 2147483647 h 1104"/>
                                <a:gd name="T28" fmla="*/ 2147483647 w 888"/>
                                <a:gd name="T29" fmla="*/ 2147483647 h 1104"/>
                                <a:gd name="T30" fmla="*/ 2147483647 w 888"/>
                                <a:gd name="T31" fmla="*/ 2147483647 h 1104"/>
                                <a:gd name="T32" fmla="*/ 2147483647 w 888"/>
                                <a:gd name="T33" fmla="*/ 2147483647 h 1104"/>
                                <a:gd name="T34" fmla="*/ 2147483647 w 888"/>
                                <a:gd name="T35" fmla="*/ 2147483647 h 1104"/>
                                <a:gd name="T36" fmla="*/ 2147483647 w 888"/>
                                <a:gd name="T37" fmla="*/ 2147483647 h 1104"/>
                                <a:gd name="T38" fmla="*/ 2147483647 w 888"/>
                                <a:gd name="T39" fmla="*/ 2147483647 h 1104"/>
                                <a:gd name="T40" fmla="*/ 2147483647 w 888"/>
                                <a:gd name="T41" fmla="*/ 2147483647 h 1104"/>
                                <a:gd name="T42" fmla="*/ 2147483647 w 888"/>
                                <a:gd name="T43" fmla="*/ 2147483647 h 1104"/>
                                <a:gd name="T44" fmla="*/ 2147483647 w 888"/>
                                <a:gd name="T45" fmla="*/ 2147483647 h 1104"/>
                                <a:gd name="T46" fmla="*/ 2147483647 w 888"/>
                                <a:gd name="T47" fmla="*/ 2147483647 h 1104"/>
                                <a:gd name="T48" fmla="*/ 2147483647 w 888"/>
                                <a:gd name="T49" fmla="*/ 2147483647 h 1104"/>
                                <a:gd name="T50" fmla="*/ 2147483647 w 888"/>
                                <a:gd name="T51" fmla="*/ 2147483647 h 1104"/>
                                <a:gd name="T52" fmla="*/ 2147483647 w 888"/>
                                <a:gd name="T53" fmla="*/ 2147483647 h 1104"/>
                                <a:gd name="T54" fmla="*/ 2147483647 w 888"/>
                                <a:gd name="T55" fmla="*/ 2147483647 h 1104"/>
                                <a:gd name="T56" fmla="*/ 2147483647 w 888"/>
                                <a:gd name="T57" fmla="*/ 2147483647 h 1104"/>
                                <a:gd name="T58" fmla="*/ 2147483647 w 888"/>
                                <a:gd name="T59" fmla="*/ 2147483647 h 1104"/>
                                <a:gd name="T60" fmla="*/ 2147483647 w 888"/>
                                <a:gd name="T61" fmla="*/ 2147483647 h 1104"/>
                                <a:gd name="T62" fmla="*/ 2147483647 w 888"/>
                                <a:gd name="T63" fmla="*/ 2147483647 h 1104"/>
                                <a:gd name="T64" fmla="*/ 2147483647 w 888"/>
                                <a:gd name="T65" fmla="*/ 2147483647 h 1104"/>
                                <a:gd name="T66" fmla="*/ 2147483647 w 888"/>
                                <a:gd name="T67" fmla="*/ 2147483647 h 1104"/>
                                <a:gd name="T68" fmla="*/ 2147483647 w 888"/>
                                <a:gd name="T69" fmla="*/ 2147483647 h 1104"/>
                                <a:gd name="T70" fmla="*/ 2147483647 w 888"/>
                                <a:gd name="T71" fmla="*/ 2147483647 h 1104"/>
                                <a:gd name="T72" fmla="*/ 2147483647 w 888"/>
                                <a:gd name="T73" fmla="*/ 2147483647 h 1104"/>
                                <a:gd name="T74" fmla="*/ 0 w 888"/>
                                <a:gd name="T75" fmla="*/ 2147483647 h 1104"/>
                                <a:gd name="T76" fmla="*/ 2147483647 w 888"/>
                                <a:gd name="T77" fmla="*/ 2147483647 h 1104"/>
                                <a:gd name="T78" fmla="*/ 2147483647 w 888"/>
                                <a:gd name="T79" fmla="*/ 2147483647 h 1104"/>
                                <a:gd name="T80" fmla="*/ 2147483647 w 888"/>
                                <a:gd name="T81" fmla="*/ 2147483647 h 1104"/>
                                <a:gd name="T82" fmla="*/ 2147483647 w 888"/>
                                <a:gd name="T83" fmla="*/ 2147483647 h 1104"/>
                                <a:gd name="T84" fmla="*/ 2147483647 w 888"/>
                                <a:gd name="T85" fmla="*/ 2147483647 h 1104"/>
                                <a:gd name="T86" fmla="*/ 2147483647 w 888"/>
                                <a:gd name="T87" fmla="*/ 2147483647 h 1104"/>
                                <a:gd name="T88" fmla="*/ 2147483647 w 888"/>
                                <a:gd name="T89" fmla="*/ 2147483647 h 1104"/>
                                <a:gd name="T90" fmla="*/ 2147483647 w 888"/>
                                <a:gd name="T91" fmla="*/ 2147483647 h 1104"/>
                                <a:gd name="T92" fmla="*/ 2147483647 w 888"/>
                                <a:gd name="T93" fmla="*/ 2147483647 h 1104"/>
                                <a:gd name="T94" fmla="*/ 2147483647 w 888"/>
                                <a:gd name="T95" fmla="*/ 2147483647 h 1104"/>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w 888"/>
                                <a:gd name="T145" fmla="*/ 0 h 1104"/>
                                <a:gd name="T146" fmla="*/ 888 w 888"/>
                                <a:gd name="T147" fmla="*/ 1104 h 1104"/>
                              </a:gdLst>
                              <a:ahLst/>
                              <a:cxnLst>
                                <a:cxn ang="T96">
                                  <a:pos x="T0" y="T1"/>
                                </a:cxn>
                                <a:cxn ang="T97">
                                  <a:pos x="T2" y="T3"/>
                                </a:cxn>
                                <a:cxn ang="T98">
                                  <a:pos x="T4" y="T5"/>
                                </a:cxn>
                                <a:cxn ang="T99">
                                  <a:pos x="T6" y="T7"/>
                                </a:cxn>
                                <a:cxn ang="T100">
                                  <a:pos x="T8" y="T9"/>
                                </a:cxn>
                                <a:cxn ang="T101">
                                  <a:pos x="T10" y="T11"/>
                                </a:cxn>
                                <a:cxn ang="T102">
                                  <a:pos x="T12" y="T13"/>
                                </a:cxn>
                                <a:cxn ang="T103">
                                  <a:pos x="T14" y="T15"/>
                                </a:cxn>
                                <a:cxn ang="T104">
                                  <a:pos x="T16" y="T17"/>
                                </a:cxn>
                                <a:cxn ang="T105">
                                  <a:pos x="T18" y="T19"/>
                                </a:cxn>
                                <a:cxn ang="T106">
                                  <a:pos x="T20" y="T21"/>
                                </a:cxn>
                                <a:cxn ang="T107">
                                  <a:pos x="T22" y="T23"/>
                                </a:cxn>
                                <a:cxn ang="T108">
                                  <a:pos x="T24" y="T25"/>
                                </a:cxn>
                                <a:cxn ang="T109">
                                  <a:pos x="T26" y="T27"/>
                                </a:cxn>
                                <a:cxn ang="T110">
                                  <a:pos x="T28" y="T29"/>
                                </a:cxn>
                                <a:cxn ang="T111">
                                  <a:pos x="T30" y="T31"/>
                                </a:cxn>
                                <a:cxn ang="T112">
                                  <a:pos x="T32" y="T33"/>
                                </a:cxn>
                                <a:cxn ang="T113">
                                  <a:pos x="T34" y="T35"/>
                                </a:cxn>
                                <a:cxn ang="T114">
                                  <a:pos x="T36" y="T37"/>
                                </a:cxn>
                                <a:cxn ang="T115">
                                  <a:pos x="T38" y="T39"/>
                                </a:cxn>
                                <a:cxn ang="T116">
                                  <a:pos x="T40" y="T41"/>
                                </a:cxn>
                                <a:cxn ang="T117">
                                  <a:pos x="T42" y="T43"/>
                                </a:cxn>
                                <a:cxn ang="T118">
                                  <a:pos x="T44" y="T45"/>
                                </a:cxn>
                                <a:cxn ang="T119">
                                  <a:pos x="T46" y="T47"/>
                                </a:cxn>
                                <a:cxn ang="T120">
                                  <a:pos x="T48" y="T49"/>
                                </a:cxn>
                                <a:cxn ang="T121">
                                  <a:pos x="T50" y="T51"/>
                                </a:cxn>
                                <a:cxn ang="T122">
                                  <a:pos x="T52" y="T53"/>
                                </a:cxn>
                                <a:cxn ang="T123">
                                  <a:pos x="T54" y="T55"/>
                                </a:cxn>
                                <a:cxn ang="T124">
                                  <a:pos x="T56" y="T57"/>
                                </a:cxn>
                                <a:cxn ang="T125">
                                  <a:pos x="T58" y="T59"/>
                                </a:cxn>
                                <a:cxn ang="T126">
                                  <a:pos x="T60" y="T61"/>
                                </a:cxn>
                                <a:cxn ang="T127">
                                  <a:pos x="T62" y="T63"/>
                                </a:cxn>
                                <a:cxn ang="T128">
                                  <a:pos x="T64" y="T65"/>
                                </a:cxn>
                                <a:cxn ang="T129">
                                  <a:pos x="T66" y="T67"/>
                                </a:cxn>
                                <a:cxn ang="T130">
                                  <a:pos x="T68" y="T69"/>
                                </a:cxn>
                                <a:cxn ang="T131">
                                  <a:pos x="T70" y="T71"/>
                                </a:cxn>
                                <a:cxn ang="T132">
                                  <a:pos x="T72" y="T73"/>
                                </a:cxn>
                                <a:cxn ang="T133">
                                  <a:pos x="T74" y="T75"/>
                                </a:cxn>
                                <a:cxn ang="T134">
                                  <a:pos x="T76" y="T77"/>
                                </a:cxn>
                                <a:cxn ang="T135">
                                  <a:pos x="T78" y="T79"/>
                                </a:cxn>
                                <a:cxn ang="T136">
                                  <a:pos x="T80" y="T81"/>
                                </a:cxn>
                                <a:cxn ang="T137">
                                  <a:pos x="T82" y="T83"/>
                                </a:cxn>
                                <a:cxn ang="T138">
                                  <a:pos x="T84" y="T85"/>
                                </a:cxn>
                                <a:cxn ang="T139">
                                  <a:pos x="T86" y="T87"/>
                                </a:cxn>
                                <a:cxn ang="T140">
                                  <a:pos x="T88" y="T89"/>
                                </a:cxn>
                                <a:cxn ang="T141">
                                  <a:pos x="T90" y="T91"/>
                                </a:cxn>
                                <a:cxn ang="T142">
                                  <a:pos x="T92" y="T93"/>
                                </a:cxn>
                                <a:cxn ang="T143">
                                  <a:pos x="T94" y="T95"/>
                                </a:cxn>
                              </a:cxnLst>
                              <a:rect l="T144" t="T145" r="T146" b="T147"/>
                              <a:pathLst>
                                <a:path w="888" h="1104">
                                  <a:moveTo>
                                    <a:pt x="42" y="114"/>
                                  </a:moveTo>
                                  <a:lnTo>
                                    <a:pt x="42" y="120"/>
                                  </a:lnTo>
                                  <a:lnTo>
                                    <a:pt x="48" y="120"/>
                                  </a:lnTo>
                                  <a:lnTo>
                                    <a:pt x="54" y="114"/>
                                  </a:lnTo>
                                  <a:lnTo>
                                    <a:pt x="66" y="108"/>
                                  </a:lnTo>
                                  <a:lnTo>
                                    <a:pt x="72" y="102"/>
                                  </a:lnTo>
                                  <a:lnTo>
                                    <a:pt x="72" y="96"/>
                                  </a:lnTo>
                                  <a:lnTo>
                                    <a:pt x="66" y="84"/>
                                  </a:lnTo>
                                  <a:lnTo>
                                    <a:pt x="66" y="78"/>
                                  </a:lnTo>
                                  <a:lnTo>
                                    <a:pt x="60" y="66"/>
                                  </a:lnTo>
                                  <a:lnTo>
                                    <a:pt x="96" y="36"/>
                                  </a:lnTo>
                                  <a:lnTo>
                                    <a:pt x="102" y="24"/>
                                  </a:lnTo>
                                  <a:lnTo>
                                    <a:pt x="102" y="18"/>
                                  </a:lnTo>
                                  <a:lnTo>
                                    <a:pt x="96" y="12"/>
                                  </a:lnTo>
                                  <a:lnTo>
                                    <a:pt x="96" y="6"/>
                                  </a:lnTo>
                                  <a:lnTo>
                                    <a:pt x="90" y="0"/>
                                  </a:lnTo>
                                  <a:lnTo>
                                    <a:pt x="84" y="6"/>
                                  </a:lnTo>
                                  <a:lnTo>
                                    <a:pt x="72" y="12"/>
                                  </a:lnTo>
                                  <a:lnTo>
                                    <a:pt x="66" y="18"/>
                                  </a:lnTo>
                                  <a:lnTo>
                                    <a:pt x="54" y="24"/>
                                  </a:lnTo>
                                  <a:lnTo>
                                    <a:pt x="54" y="42"/>
                                  </a:lnTo>
                                  <a:lnTo>
                                    <a:pt x="36" y="42"/>
                                  </a:lnTo>
                                  <a:lnTo>
                                    <a:pt x="36" y="60"/>
                                  </a:lnTo>
                                  <a:lnTo>
                                    <a:pt x="42" y="114"/>
                                  </a:lnTo>
                                  <a:close/>
                                  <a:moveTo>
                                    <a:pt x="876" y="546"/>
                                  </a:moveTo>
                                  <a:lnTo>
                                    <a:pt x="852" y="546"/>
                                  </a:lnTo>
                                  <a:lnTo>
                                    <a:pt x="840" y="534"/>
                                  </a:lnTo>
                                  <a:lnTo>
                                    <a:pt x="828" y="534"/>
                                  </a:lnTo>
                                  <a:lnTo>
                                    <a:pt x="828" y="546"/>
                                  </a:lnTo>
                                  <a:lnTo>
                                    <a:pt x="804" y="552"/>
                                  </a:lnTo>
                                  <a:lnTo>
                                    <a:pt x="774" y="546"/>
                                  </a:lnTo>
                                  <a:lnTo>
                                    <a:pt x="768" y="564"/>
                                  </a:lnTo>
                                  <a:lnTo>
                                    <a:pt x="762" y="558"/>
                                  </a:lnTo>
                                  <a:lnTo>
                                    <a:pt x="756" y="558"/>
                                  </a:lnTo>
                                  <a:lnTo>
                                    <a:pt x="750" y="552"/>
                                  </a:lnTo>
                                  <a:lnTo>
                                    <a:pt x="750" y="528"/>
                                  </a:lnTo>
                                  <a:lnTo>
                                    <a:pt x="756" y="522"/>
                                  </a:lnTo>
                                  <a:lnTo>
                                    <a:pt x="756" y="510"/>
                                  </a:lnTo>
                                  <a:lnTo>
                                    <a:pt x="762" y="498"/>
                                  </a:lnTo>
                                  <a:lnTo>
                                    <a:pt x="762" y="480"/>
                                  </a:lnTo>
                                  <a:lnTo>
                                    <a:pt x="756" y="474"/>
                                  </a:lnTo>
                                  <a:lnTo>
                                    <a:pt x="744" y="450"/>
                                  </a:lnTo>
                                  <a:lnTo>
                                    <a:pt x="732" y="432"/>
                                  </a:lnTo>
                                  <a:lnTo>
                                    <a:pt x="726" y="414"/>
                                  </a:lnTo>
                                  <a:lnTo>
                                    <a:pt x="726" y="402"/>
                                  </a:lnTo>
                                  <a:lnTo>
                                    <a:pt x="732" y="396"/>
                                  </a:lnTo>
                                  <a:lnTo>
                                    <a:pt x="732" y="384"/>
                                  </a:lnTo>
                                  <a:lnTo>
                                    <a:pt x="726" y="360"/>
                                  </a:lnTo>
                                  <a:lnTo>
                                    <a:pt x="732" y="354"/>
                                  </a:lnTo>
                                  <a:lnTo>
                                    <a:pt x="738" y="342"/>
                                  </a:lnTo>
                                  <a:lnTo>
                                    <a:pt x="738" y="330"/>
                                  </a:lnTo>
                                  <a:lnTo>
                                    <a:pt x="732" y="318"/>
                                  </a:lnTo>
                                  <a:lnTo>
                                    <a:pt x="720" y="306"/>
                                  </a:lnTo>
                                  <a:lnTo>
                                    <a:pt x="714" y="288"/>
                                  </a:lnTo>
                                  <a:lnTo>
                                    <a:pt x="726" y="270"/>
                                  </a:lnTo>
                                  <a:lnTo>
                                    <a:pt x="726" y="246"/>
                                  </a:lnTo>
                                  <a:lnTo>
                                    <a:pt x="636" y="246"/>
                                  </a:lnTo>
                                  <a:lnTo>
                                    <a:pt x="636" y="222"/>
                                  </a:lnTo>
                                  <a:lnTo>
                                    <a:pt x="624" y="216"/>
                                  </a:lnTo>
                                  <a:lnTo>
                                    <a:pt x="612" y="216"/>
                                  </a:lnTo>
                                  <a:lnTo>
                                    <a:pt x="612" y="222"/>
                                  </a:lnTo>
                                  <a:lnTo>
                                    <a:pt x="564" y="222"/>
                                  </a:lnTo>
                                  <a:lnTo>
                                    <a:pt x="558" y="228"/>
                                  </a:lnTo>
                                  <a:lnTo>
                                    <a:pt x="558" y="234"/>
                                  </a:lnTo>
                                  <a:lnTo>
                                    <a:pt x="564" y="240"/>
                                  </a:lnTo>
                                  <a:lnTo>
                                    <a:pt x="570" y="252"/>
                                  </a:lnTo>
                                  <a:lnTo>
                                    <a:pt x="570" y="264"/>
                                  </a:lnTo>
                                  <a:lnTo>
                                    <a:pt x="558" y="264"/>
                                  </a:lnTo>
                                  <a:lnTo>
                                    <a:pt x="558" y="270"/>
                                  </a:lnTo>
                                  <a:lnTo>
                                    <a:pt x="552" y="276"/>
                                  </a:lnTo>
                                  <a:lnTo>
                                    <a:pt x="552" y="294"/>
                                  </a:lnTo>
                                  <a:lnTo>
                                    <a:pt x="510" y="300"/>
                                  </a:lnTo>
                                  <a:lnTo>
                                    <a:pt x="504" y="294"/>
                                  </a:lnTo>
                                  <a:lnTo>
                                    <a:pt x="492" y="300"/>
                                  </a:lnTo>
                                  <a:lnTo>
                                    <a:pt x="468" y="300"/>
                                  </a:lnTo>
                                  <a:lnTo>
                                    <a:pt x="462" y="312"/>
                                  </a:lnTo>
                                  <a:lnTo>
                                    <a:pt x="450" y="306"/>
                                  </a:lnTo>
                                  <a:lnTo>
                                    <a:pt x="420" y="306"/>
                                  </a:lnTo>
                                  <a:lnTo>
                                    <a:pt x="408" y="282"/>
                                  </a:lnTo>
                                  <a:lnTo>
                                    <a:pt x="402" y="276"/>
                                  </a:lnTo>
                                  <a:lnTo>
                                    <a:pt x="402" y="264"/>
                                  </a:lnTo>
                                  <a:lnTo>
                                    <a:pt x="390" y="252"/>
                                  </a:lnTo>
                                  <a:lnTo>
                                    <a:pt x="384" y="252"/>
                                  </a:lnTo>
                                  <a:lnTo>
                                    <a:pt x="378" y="246"/>
                                  </a:lnTo>
                                  <a:lnTo>
                                    <a:pt x="378" y="240"/>
                                  </a:lnTo>
                                  <a:lnTo>
                                    <a:pt x="384" y="234"/>
                                  </a:lnTo>
                                  <a:lnTo>
                                    <a:pt x="384" y="210"/>
                                  </a:lnTo>
                                  <a:lnTo>
                                    <a:pt x="366" y="192"/>
                                  </a:lnTo>
                                  <a:lnTo>
                                    <a:pt x="366" y="150"/>
                                  </a:lnTo>
                                  <a:lnTo>
                                    <a:pt x="354" y="138"/>
                                  </a:lnTo>
                                  <a:lnTo>
                                    <a:pt x="348" y="126"/>
                                  </a:lnTo>
                                  <a:lnTo>
                                    <a:pt x="342" y="120"/>
                                  </a:lnTo>
                                  <a:lnTo>
                                    <a:pt x="324" y="120"/>
                                  </a:lnTo>
                                  <a:lnTo>
                                    <a:pt x="318" y="126"/>
                                  </a:lnTo>
                                  <a:lnTo>
                                    <a:pt x="294" y="126"/>
                                  </a:lnTo>
                                  <a:lnTo>
                                    <a:pt x="276" y="132"/>
                                  </a:lnTo>
                                  <a:lnTo>
                                    <a:pt x="246" y="132"/>
                                  </a:lnTo>
                                  <a:lnTo>
                                    <a:pt x="234" y="126"/>
                                  </a:lnTo>
                                  <a:lnTo>
                                    <a:pt x="222" y="126"/>
                                  </a:lnTo>
                                  <a:lnTo>
                                    <a:pt x="210" y="132"/>
                                  </a:lnTo>
                                  <a:lnTo>
                                    <a:pt x="180" y="132"/>
                                  </a:lnTo>
                                  <a:lnTo>
                                    <a:pt x="168" y="126"/>
                                  </a:lnTo>
                                  <a:lnTo>
                                    <a:pt x="144" y="132"/>
                                  </a:lnTo>
                                  <a:lnTo>
                                    <a:pt x="132" y="126"/>
                                  </a:lnTo>
                                  <a:lnTo>
                                    <a:pt x="126" y="132"/>
                                  </a:lnTo>
                                  <a:lnTo>
                                    <a:pt x="102" y="126"/>
                                  </a:lnTo>
                                  <a:lnTo>
                                    <a:pt x="54" y="150"/>
                                  </a:lnTo>
                                  <a:lnTo>
                                    <a:pt x="48" y="156"/>
                                  </a:lnTo>
                                  <a:lnTo>
                                    <a:pt x="54" y="168"/>
                                  </a:lnTo>
                                  <a:lnTo>
                                    <a:pt x="60" y="174"/>
                                  </a:lnTo>
                                  <a:lnTo>
                                    <a:pt x="66" y="186"/>
                                  </a:lnTo>
                                  <a:lnTo>
                                    <a:pt x="90" y="210"/>
                                  </a:lnTo>
                                  <a:lnTo>
                                    <a:pt x="84" y="234"/>
                                  </a:lnTo>
                                  <a:lnTo>
                                    <a:pt x="90" y="246"/>
                                  </a:lnTo>
                                  <a:lnTo>
                                    <a:pt x="108" y="270"/>
                                  </a:lnTo>
                                  <a:lnTo>
                                    <a:pt x="120" y="300"/>
                                  </a:lnTo>
                                  <a:lnTo>
                                    <a:pt x="126" y="330"/>
                                  </a:lnTo>
                                  <a:lnTo>
                                    <a:pt x="120" y="354"/>
                                  </a:lnTo>
                                  <a:lnTo>
                                    <a:pt x="108" y="378"/>
                                  </a:lnTo>
                                  <a:lnTo>
                                    <a:pt x="102" y="384"/>
                                  </a:lnTo>
                                  <a:lnTo>
                                    <a:pt x="102" y="408"/>
                                  </a:lnTo>
                                  <a:lnTo>
                                    <a:pt x="114" y="408"/>
                                  </a:lnTo>
                                  <a:lnTo>
                                    <a:pt x="114" y="438"/>
                                  </a:lnTo>
                                  <a:lnTo>
                                    <a:pt x="126" y="474"/>
                                  </a:lnTo>
                                  <a:lnTo>
                                    <a:pt x="150" y="510"/>
                                  </a:lnTo>
                                  <a:lnTo>
                                    <a:pt x="162" y="552"/>
                                  </a:lnTo>
                                  <a:lnTo>
                                    <a:pt x="162" y="582"/>
                                  </a:lnTo>
                                  <a:lnTo>
                                    <a:pt x="156" y="594"/>
                                  </a:lnTo>
                                  <a:lnTo>
                                    <a:pt x="150" y="612"/>
                                  </a:lnTo>
                                  <a:lnTo>
                                    <a:pt x="144" y="618"/>
                                  </a:lnTo>
                                  <a:lnTo>
                                    <a:pt x="138" y="630"/>
                                  </a:lnTo>
                                  <a:lnTo>
                                    <a:pt x="144" y="642"/>
                                  </a:lnTo>
                                  <a:lnTo>
                                    <a:pt x="144" y="660"/>
                                  </a:lnTo>
                                  <a:lnTo>
                                    <a:pt x="138" y="666"/>
                                  </a:lnTo>
                                  <a:lnTo>
                                    <a:pt x="126" y="672"/>
                                  </a:lnTo>
                                  <a:lnTo>
                                    <a:pt x="108" y="672"/>
                                  </a:lnTo>
                                  <a:lnTo>
                                    <a:pt x="96" y="690"/>
                                  </a:lnTo>
                                  <a:lnTo>
                                    <a:pt x="102" y="714"/>
                                  </a:lnTo>
                                  <a:lnTo>
                                    <a:pt x="78" y="714"/>
                                  </a:lnTo>
                                  <a:lnTo>
                                    <a:pt x="66" y="720"/>
                                  </a:lnTo>
                                  <a:lnTo>
                                    <a:pt x="66" y="750"/>
                                  </a:lnTo>
                                  <a:lnTo>
                                    <a:pt x="60" y="762"/>
                                  </a:lnTo>
                                  <a:lnTo>
                                    <a:pt x="60" y="774"/>
                                  </a:lnTo>
                                  <a:lnTo>
                                    <a:pt x="48" y="786"/>
                                  </a:lnTo>
                                  <a:lnTo>
                                    <a:pt x="48" y="858"/>
                                  </a:lnTo>
                                  <a:lnTo>
                                    <a:pt x="36" y="864"/>
                                  </a:lnTo>
                                  <a:lnTo>
                                    <a:pt x="30" y="870"/>
                                  </a:lnTo>
                                  <a:lnTo>
                                    <a:pt x="30" y="912"/>
                                  </a:lnTo>
                                  <a:lnTo>
                                    <a:pt x="6" y="930"/>
                                  </a:lnTo>
                                  <a:lnTo>
                                    <a:pt x="6" y="966"/>
                                  </a:lnTo>
                                  <a:lnTo>
                                    <a:pt x="18" y="984"/>
                                  </a:lnTo>
                                  <a:lnTo>
                                    <a:pt x="0" y="1002"/>
                                  </a:lnTo>
                                  <a:lnTo>
                                    <a:pt x="0" y="1044"/>
                                  </a:lnTo>
                                  <a:lnTo>
                                    <a:pt x="18" y="1044"/>
                                  </a:lnTo>
                                  <a:lnTo>
                                    <a:pt x="36" y="1038"/>
                                  </a:lnTo>
                                  <a:lnTo>
                                    <a:pt x="42" y="1044"/>
                                  </a:lnTo>
                                  <a:lnTo>
                                    <a:pt x="72" y="1044"/>
                                  </a:lnTo>
                                  <a:lnTo>
                                    <a:pt x="90" y="1026"/>
                                  </a:lnTo>
                                  <a:lnTo>
                                    <a:pt x="90" y="1020"/>
                                  </a:lnTo>
                                  <a:lnTo>
                                    <a:pt x="120" y="1020"/>
                                  </a:lnTo>
                                  <a:lnTo>
                                    <a:pt x="126" y="1026"/>
                                  </a:lnTo>
                                  <a:lnTo>
                                    <a:pt x="132" y="1038"/>
                                  </a:lnTo>
                                  <a:lnTo>
                                    <a:pt x="156" y="1050"/>
                                  </a:lnTo>
                                  <a:lnTo>
                                    <a:pt x="168" y="1050"/>
                                  </a:lnTo>
                                  <a:lnTo>
                                    <a:pt x="174" y="1056"/>
                                  </a:lnTo>
                                  <a:lnTo>
                                    <a:pt x="480" y="1056"/>
                                  </a:lnTo>
                                  <a:lnTo>
                                    <a:pt x="480" y="1062"/>
                                  </a:lnTo>
                                  <a:lnTo>
                                    <a:pt x="504" y="1086"/>
                                  </a:lnTo>
                                  <a:lnTo>
                                    <a:pt x="540" y="1086"/>
                                  </a:lnTo>
                                  <a:lnTo>
                                    <a:pt x="546" y="1098"/>
                                  </a:lnTo>
                                  <a:lnTo>
                                    <a:pt x="618" y="1092"/>
                                  </a:lnTo>
                                  <a:lnTo>
                                    <a:pt x="624" y="1104"/>
                                  </a:lnTo>
                                  <a:lnTo>
                                    <a:pt x="696" y="1104"/>
                                  </a:lnTo>
                                  <a:lnTo>
                                    <a:pt x="732" y="1098"/>
                                  </a:lnTo>
                                  <a:lnTo>
                                    <a:pt x="780" y="1092"/>
                                  </a:lnTo>
                                  <a:lnTo>
                                    <a:pt x="816" y="1080"/>
                                  </a:lnTo>
                                  <a:lnTo>
                                    <a:pt x="828" y="1074"/>
                                  </a:lnTo>
                                  <a:lnTo>
                                    <a:pt x="738" y="984"/>
                                  </a:lnTo>
                                  <a:lnTo>
                                    <a:pt x="738" y="966"/>
                                  </a:lnTo>
                                  <a:lnTo>
                                    <a:pt x="732" y="954"/>
                                  </a:lnTo>
                                  <a:lnTo>
                                    <a:pt x="732" y="702"/>
                                  </a:lnTo>
                                  <a:lnTo>
                                    <a:pt x="858" y="708"/>
                                  </a:lnTo>
                                  <a:lnTo>
                                    <a:pt x="864" y="708"/>
                                  </a:lnTo>
                                  <a:lnTo>
                                    <a:pt x="876" y="696"/>
                                  </a:lnTo>
                                  <a:lnTo>
                                    <a:pt x="876" y="672"/>
                                  </a:lnTo>
                                  <a:lnTo>
                                    <a:pt x="870" y="666"/>
                                  </a:lnTo>
                                  <a:lnTo>
                                    <a:pt x="870" y="660"/>
                                  </a:lnTo>
                                  <a:lnTo>
                                    <a:pt x="888" y="654"/>
                                  </a:lnTo>
                                  <a:lnTo>
                                    <a:pt x="876" y="642"/>
                                  </a:lnTo>
                                  <a:lnTo>
                                    <a:pt x="876" y="588"/>
                                  </a:lnTo>
                                  <a:lnTo>
                                    <a:pt x="882" y="588"/>
                                  </a:lnTo>
                                  <a:lnTo>
                                    <a:pt x="888" y="582"/>
                                  </a:lnTo>
                                  <a:lnTo>
                                    <a:pt x="888" y="564"/>
                                  </a:lnTo>
                                  <a:lnTo>
                                    <a:pt x="876" y="552"/>
                                  </a:lnTo>
                                  <a:lnTo>
                                    <a:pt x="876" y="546"/>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75" name="Andorra" descr="© INSCALE GmbH, 15.06.2010"/>
                            <a:cNvSpPr>
                              <a:spLocks/>
                            </a:cNvSpPr>
                          </a:nvSpPr>
                          <a:spPr bwMode="gray">
                            <a:xfrm>
                              <a:off x="2627" y="730"/>
                              <a:ext cx="8" cy="4"/>
                            </a:xfrm>
                            <a:custGeom>
                              <a:avLst/>
                              <a:gdLst>
                                <a:gd name="T0" fmla="*/ 2147483647 w 30"/>
                                <a:gd name="T1" fmla="*/ 2147483647 h 18"/>
                                <a:gd name="T2" fmla="*/ 2147483647 w 30"/>
                                <a:gd name="T3" fmla="*/ 2147483647 h 18"/>
                                <a:gd name="T4" fmla="*/ 2147483647 w 30"/>
                                <a:gd name="T5" fmla="*/ 2147483647 h 18"/>
                                <a:gd name="T6" fmla="*/ 2147483647 w 30"/>
                                <a:gd name="T7" fmla="*/ 0 h 18"/>
                                <a:gd name="T8" fmla="*/ 0 w 30"/>
                                <a:gd name="T9" fmla="*/ 0 h 18"/>
                                <a:gd name="T10" fmla="*/ 2147483647 w 30"/>
                                <a:gd name="T11" fmla="*/ 2147483647 h 18"/>
                                <a:gd name="T12" fmla="*/ 0 60000 65536"/>
                                <a:gd name="T13" fmla="*/ 0 60000 65536"/>
                                <a:gd name="T14" fmla="*/ 0 60000 65536"/>
                                <a:gd name="T15" fmla="*/ 0 60000 65536"/>
                                <a:gd name="T16" fmla="*/ 0 60000 65536"/>
                                <a:gd name="T17" fmla="*/ 0 60000 65536"/>
                                <a:gd name="T18" fmla="*/ 0 w 30"/>
                                <a:gd name="T19" fmla="*/ 0 h 18"/>
                                <a:gd name="T20" fmla="*/ 30 w 30"/>
                                <a:gd name="T21" fmla="*/ 18 h 18"/>
                              </a:gdLst>
                              <a:ahLst/>
                              <a:cxnLst>
                                <a:cxn ang="T12">
                                  <a:pos x="T0" y="T1"/>
                                </a:cxn>
                                <a:cxn ang="T13">
                                  <a:pos x="T2" y="T3"/>
                                </a:cxn>
                                <a:cxn ang="T14">
                                  <a:pos x="T4" y="T5"/>
                                </a:cxn>
                                <a:cxn ang="T15">
                                  <a:pos x="T6" y="T7"/>
                                </a:cxn>
                                <a:cxn ang="T16">
                                  <a:pos x="T8" y="T9"/>
                                </a:cxn>
                                <a:cxn ang="T17">
                                  <a:pos x="T10" y="T11"/>
                                </a:cxn>
                              </a:cxnLst>
                              <a:rect l="T18" t="T19" r="T20" b="T21"/>
                              <a:pathLst>
                                <a:path w="30" h="18">
                                  <a:moveTo>
                                    <a:pt x="6" y="18"/>
                                  </a:moveTo>
                                  <a:lnTo>
                                    <a:pt x="18" y="12"/>
                                  </a:lnTo>
                                  <a:lnTo>
                                    <a:pt x="30" y="12"/>
                                  </a:lnTo>
                                  <a:lnTo>
                                    <a:pt x="30" y="0"/>
                                  </a:lnTo>
                                  <a:lnTo>
                                    <a:pt x="0" y="0"/>
                                  </a:lnTo>
                                  <a:lnTo>
                                    <a:pt x="6" y="18"/>
                                  </a:lnTo>
                                  <a:close/>
                                </a:path>
                              </a:pathLst>
                            </a:custGeom>
                            <a:solidFill>
                              <a:srgbClr val="C0C0C0"/>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76" name="Algeria" descr="© INSCALE GmbH, 15.06.2010"/>
                            <a:cNvSpPr>
                              <a:spLocks/>
                            </a:cNvSpPr>
                          </a:nvSpPr>
                          <a:spPr bwMode="gray">
                            <a:xfrm>
                              <a:off x="2427" y="842"/>
                              <a:ext cx="378" cy="374"/>
                            </a:xfrm>
                            <a:custGeom>
                              <a:avLst/>
                              <a:gdLst>
                                <a:gd name="T0" fmla="*/ 2147483647 w 1476"/>
                                <a:gd name="T1" fmla="*/ 2147483647 h 1464"/>
                                <a:gd name="T2" fmla="*/ 2147483647 w 1476"/>
                                <a:gd name="T3" fmla="*/ 2147483647 h 1464"/>
                                <a:gd name="T4" fmla="*/ 2147483647 w 1476"/>
                                <a:gd name="T5" fmla="*/ 2147483647 h 1464"/>
                                <a:gd name="T6" fmla="*/ 2147483647 w 1476"/>
                                <a:gd name="T7" fmla="*/ 2147483647 h 1464"/>
                                <a:gd name="T8" fmla="*/ 2147483647 w 1476"/>
                                <a:gd name="T9" fmla="*/ 2147483647 h 1464"/>
                                <a:gd name="T10" fmla="*/ 2147483647 w 1476"/>
                                <a:gd name="T11" fmla="*/ 2147483647 h 1464"/>
                                <a:gd name="T12" fmla="*/ 2147483647 w 1476"/>
                                <a:gd name="T13" fmla="*/ 2147483647 h 1464"/>
                                <a:gd name="T14" fmla="*/ 2147483647 w 1476"/>
                                <a:gd name="T15" fmla="*/ 2147483647 h 1464"/>
                                <a:gd name="T16" fmla="*/ 2147483647 w 1476"/>
                                <a:gd name="T17" fmla="*/ 2147483647 h 1464"/>
                                <a:gd name="T18" fmla="*/ 2147483647 w 1476"/>
                                <a:gd name="T19" fmla="*/ 2147483647 h 1464"/>
                                <a:gd name="T20" fmla="*/ 2147483647 w 1476"/>
                                <a:gd name="T21" fmla="*/ 2147483647 h 1464"/>
                                <a:gd name="T22" fmla="*/ 2147483647 w 1476"/>
                                <a:gd name="T23" fmla="*/ 2147483647 h 1464"/>
                                <a:gd name="T24" fmla="*/ 2147483647 w 1476"/>
                                <a:gd name="T25" fmla="*/ 2147483647 h 1464"/>
                                <a:gd name="T26" fmla="*/ 2147483647 w 1476"/>
                                <a:gd name="T27" fmla="*/ 2147483647 h 1464"/>
                                <a:gd name="T28" fmla="*/ 2147483647 w 1476"/>
                                <a:gd name="T29" fmla="*/ 2147483647 h 1464"/>
                                <a:gd name="T30" fmla="*/ 2147483647 w 1476"/>
                                <a:gd name="T31" fmla="*/ 2147483647 h 1464"/>
                                <a:gd name="T32" fmla="*/ 2147483647 w 1476"/>
                                <a:gd name="T33" fmla="*/ 2147483647 h 1464"/>
                                <a:gd name="T34" fmla="*/ 2147483647 w 1476"/>
                                <a:gd name="T35" fmla="*/ 2147483647 h 1464"/>
                                <a:gd name="T36" fmla="*/ 2147483647 w 1476"/>
                                <a:gd name="T37" fmla="*/ 2147483647 h 1464"/>
                                <a:gd name="T38" fmla="*/ 2147483647 w 1476"/>
                                <a:gd name="T39" fmla="*/ 2147483647 h 1464"/>
                                <a:gd name="T40" fmla="*/ 2147483647 w 1476"/>
                                <a:gd name="T41" fmla="*/ 2147483647 h 1464"/>
                                <a:gd name="T42" fmla="*/ 2147483647 w 1476"/>
                                <a:gd name="T43" fmla="*/ 2147483647 h 1464"/>
                                <a:gd name="T44" fmla="*/ 2147483647 w 1476"/>
                                <a:gd name="T45" fmla="*/ 2147483647 h 1464"/>
                                <a:gd name="T46" fmla="*/ 2147483647 w 1476"/>
                                <a:gd name="T47" fmla="*/ 2147483647 h 1464"/>
                                <a:gd name="T48" fmla="*/ 2147483647 w 1476"/>
                                <a:gd name="T49" fmla="*/ 2147483647 h 1464"/>
                                <a:gd name="T50" fmla="*/ 2147483647 w 1476"/>
                                <a:gd name="T51" fmla="*/ 2147483647 h 1464"/>
                                <a:gd name="T52" fmla="*/ 2147483647 w 1476"/>
                                <a:gd name="T53" fmla="*/ 2147483647 h 1464"/>
                                <a:gd name="T54" fmla="*/ 2147483647 w 1476"/>
                                <a:gd name="T55" fmla="*/ 2147483647 h 1464"/>
                                <a:gd name="T56" fmla="*/ 2147483647 w 1476"/>
                                <a:gd name="T57" fmla="*/ 2147483647 h 1464"/>
                                <a:gd name="T58" fmla="*/ 2147483647 w 1476"/>
                                <a:gd name="T59" fmla="*/ 2147483647 h 1464"/>
                                <a:gd name="T60" fmla="*/ 2147483647 w 1476"/>
                                <a:gd name="T61" fmla="*/ 2147483647 h 1464"/>
                                <a:gd name="T62" fmla="*/ 2147483647 w 1476"/>
                                <a:gd name="T63" fmla="*/ 2147483647 h 1464"/>
                                <a:gd name="T64" fmla="*/ 2147483647 w 1476"/>
                                <a:gd name="T65" fmla="*/ 2147483647 h 1464"/>
                                <a:gd name="T66" fmla="*/ 2147483647 w 1476"/>
                                <a:gd name="T67" fmla="*/ 2147483647 h 1464"/>
                                <a:gd name="T68" fmla="*/ 2147483647 w 1476"/>
                                <a:gd name="T69" fmla="*/ 2147483647 h 1464"/>
                                <a:gd name="T70" fmla="*/ 2147483647 w 1476"/>
                                <a:gd name="T71" fmla="*/ 2147483647 h 1464"/>
                                <a:gd name="T72" fmla="*/ 2147483647 w 1476"/>
                                <a:gd name="T73" fmla="*/ 2147483647 h 1464"/>
                                <a:gd name="T74" fmla="*/ 2147483647 w 1476"/>
                                <a:gd name="T75" fmla="*/ 2147483647 h 1464"/>
                                <a:gd name="T76" fmla="*/ 2147483647 w 1476"/>
                                <a:gd name="T77" fmla="*/ 2147483647 h 1464"/>
                                <a:gd name="T78" fmla="*/ 2147483647 w 1476"/>
                                <a:gd name="T79" fmla="*/ 2147483647 h 1464"/>
                                <a:gd name="T80" fmla="*/ 2147483647 w 1476"/>
                                <a:gd name="T81" fmla="*/ 2147483647 h 1464"/>
                                <a:gd name="T82" fmla="*/ 2147483647 w 1476"/>
                                <a:gd name="T83" fmla="*/ 2147483647 h 1464"/>
                                <a:gd name="T84" fmla="*/ 2147483647 w 1476"/>
                                <a:gd name="T85" fmla="*/ 2147483647 h 1464"/>
                                <a:gd name="T86" fmla="*/ 2147483647 w 1476"/>
                                <a:gd name="T87" fmla="*/ 2147483647 h 1464"/>
                                <a:gd name="T88" fmla="*/ 2147483647 w 1476"/>
                                <a:gd name="T89" fmla="*/ 2147483647 h 1464"/>
                                <a:gd name="T90" fmla="*/ 2147483647 w 1476"/>
                                <a:gd name="T91" fmla="*/ 2147483647 h 1464"/>
                                <a:gd name="T92" fmla="*/ 2147483647 w 1476"/>
                                <a:gd name="T93" fmla="*/ 2147483647 h 1464"/>
                                <a:gd name="T94" fmla="*/ 2147483647 w 1476"/>
                                <a:gd name="T95" fmla="*/ 2147483647 h 1464"/>
                                <a:gd name="T96" fmla="*/ 2147483647 w 1476"/>
                                <a:gd name="T97" fmla="*/ 2147483647 h 1464"/>
                                <a:gd name="T98" fmla="*/ 2147483647 w 1476"/>
                                <a:gd name="T99" fmla="*/ 2147483647 h 1464"/>
                                <a:gd name="T100" fmla="*/ 2147483647 w 1476"/>
                                <a:gd name="T101" fmla="*/ 2147483647 h 1464"/>
                                <a:gd name="T102" fmla="*/ 2147483647 w 1476"/>
                                <a:gd name="T103" fmla="*/ 2147483647 h 1464"/>
                                <a:gd name="T104" fmla="*/ 2147483647 w 1476"/>
                                <a:gd name="T105" fmla="*/ 2147483647 h 1464"/>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w 1476"/>
                                <a:gd name="T160" fmla="*/ 0 h 1464"/>
                                <a:gd name="T161" fmla="*/ 1476 w 1476"/>
                                <a:gd name="T162" fmla="*/ 1464 h 1464"/>
                              </a:gdLst>
                              <a:ahLst/>
                              <a:cxnLst>
                                <a:cxn ang="T106">
                                  <a:pos x="T0" y="T1"/>
                                </a:cxn>
                                <a:cxn ang="T107">
                                  <a:pos x="T2" y="T3"/>
                                </a:cxn>
                                <a:cxn ang="T108">
                                  <a:pos x="T4" y="T5"/>
                                </a:cxn>
                                <a:cxn ang="T109">
                                  <a:pos x="T6" y="T7"/>
                                </a:cxn>
                                <a:cxn ang="T110">
                                  <a:pos x="T8" y="T9"/>
                                </a:cxn>
                                <a:cxn ang="T111">
                                  <a:pos x="T10" y="T11"/>
                                </a:cxn>
                                <a:cxn ang="T112">
                                  <a:pos x="T12" y="T13"/>
                                </a:cxn>
                                <a:cxn ang="T113">
                                  <a:pos x="T14" y="T15"/>
                                </a:cxn>
                                <a:cxn ang="T114">
                                  <a:pos x="T16" y="T17"/>
                                </a:cxn>
                                <a:cxn ang="T115">
                                  <a:pos x="T18" y="T19"/>
                                </a:cxn>
                                <a:cxn ang="T116">
                                  <a:pos x="T20" y="T21"/>
                                </a:cxn>
                                <a:cxn ang="T117">
                                  <a:pos x="T22" y="T23"/>
                                </a:cxn>
                                <a:cxn ang="T118">
                                  <a:pos x="T24" y="T25"/>
                                </a:cxn>
                                <a:cxn ang="T119">
                                  <a:pos x="T26" y="T27"/>
                                </a:cxn>
                                <a:cxn ang="T120">
                                  <a:pos x="T28" y="T29"/>
                                </a:cxn>
                                <a:cxn ang="T121">
                                  <a:pos x="T30" y="T31"/>
                                </a:cxn>
                                <a:cxn ang="T122">
                                  <a:pos x="T32" y="T33"/>
                                </a:cxn>
                                <a:cxn ang="T123">
                                  <a:pos x="T34" y="T35"/>
                                </a:cxn>
                                <a:cxn ang="T124">
                                  <a:pos x="T36" y="T37"/>
                                </a:cxn>
                                <a:cxn ang="T125">
                                  <a:pos x="T38" y="T39"/>
                                </a:cxn>
                                <a:cxn ang="T126">
                                  <a:pos x="T40" y="T41"/>
                                </a:cxn>
                                <a:cxn ang="T127">
                                  <a:pos x="T42" y="T43"/>
                                </a:cxn>
                                <a:cxn ang="T128">
                                  <a:pos x="T44" y="T45"/>
                                </a:cxn>
                                <a:cxn ang="T129">
                                  <a:pos x="T46" y="T47"/>
                                </a:cxn>
                                <a:cxn ang="T130">
                                  <a:pos x="T48" y="T49"/>
                                </a:cxn>
                                <a:cxn ang="T131">
                                  <a:pos x="T50" y="T51"/>
                                </a:cxn>
                                <a:cxn ang="T132">
                                  <a:pos x="T52" y="T53"/>
                                </a:cxn>
                                <a:cxn ang="T133">
                                  <a:pos x="T54" y="T55"/>
                                </a:cxn>
                                <a:cxn ang="T134">
                                  <a:pos x="T56" y="T57"/>
                                </a:cxn>
                                <a:cxn ang="T135">
                                  <a:pos x="T58" y="T59"/>
                                </a:cxn>
                                <a:cxn ang="T136">
                                  <a:pos x="T60" y="T61"/>
                                </a:cxn>
                                <a:cxn ang="T137">
                                  <a:pos x="T62" y="T63"/>
                                </a:cxn>
                                <a:cxn ang="T138">
                                  <a:pos x="T64" y="T65"/>
                                </a:cxn>
                                <a:cxn ang="T139">
                                  <a:pos x="T66" y="T67"/>
                                </a:cxn>
                                <a:cxn ang="T140">
                                  <a:pos x="T68" y="T69"/>
                                </a:cxn>
                                <a:cxn ang="T141">
                                  <a:pos x="T70" y="T71"/>
                                </a:cxn>
                                <a:cxn ang="T142">
                                  <a:pos x="T72" y="T73"/>
                                </a:cxn>
                                <a:cxn ang="T143">
                                  <a:pos x="T74" y="T75"/>
                                </a:cxn>
                                <a:cxn ang="T144">
                                  <a:pos x="T76" y="T77"/>
                                </a:cxn>
                                <a:cxn ang="T145">
                                  <a:pos x="T78" y="T79"/>
                                </a:cxn>
                                <a:cxn ang="T146">
                                  <a:pos x="T80" y="T81"/>
                                </a:cxn>
                                <a:cxn ang="T147">
                                  <a:pos x="T82" y="T83"/>
                                </a:cxn>
                                <a:cxn ang="T148">
                                  <a:pos x="T84" y="T85"/>
                                </a:cxn>
                                <a:cxn ang="T149">
                                  <a:pos x="T86" y="T87"/>
                                </a:cxn>
                                <a:cxn ang="T150">
                                  <a:pos x="T88" y="T89"/>
                                </a:cxn>
                                <a:cxn ang="T151">
                                  <a:pos x="T90" y="T91"/>
                                </a:cxn>
                                <a:cxn ang="T152">
                                  <a:pos x="T92" y="T93"/>
                                </a:cxn>
                                <a:cxn ang="T153">
                                  <a:pos x="T94" y="T95"/>
                                </a:cxn>
                                <a:cxn ang="T154">
                                  <a:pos x="T96" y="T97"/>
                                </a:cxn>
                                <a:cxn ang="T155">
                                  <a:pos x="T98" y="T99"/>
                                </a:cxn>
                                <a:cxn ang="T156">
                                  <a:pos x="T100" y="T101"/>
                                </a:cxn>
                                <a:cxn ang="T157">
                                  <a:pos x="T102" y="T103"/>
                                </a:cxn>
                                <a:cxn ang="T158">
                                  <a:pos x="T104" y="T105"/>
                                </a:cxn>
                              </a:cxnLst>
                              <a:rect l="T159" t="T160" r="T161" b="T162"/>
                              <a:pathLst>
                                <a:path w="1476" h="1464">
                                  <a:moveTo>
                                    <a:pt x="360" y="534"/>
                                  </a:moveTo>
                                  <a:lnTo>
                                    <a:pt x="318" y="534"/>
                                  </a:lnTo>
                                  <a:lnTo>
                                    <a:pt x="312" y="546"/>
                                  </a:lnTo>
                                  <a:lnTo>
                                    <a:pt x="306" y="552"/>
                                  </a:lnTo>
                                  <a:lnTo>
                                    <a:pt x="294" y="576"/>
                                  </a:lnTo>
                                  <a:lnTo>
                                    <a:pt x="282" y="588"/>
                                  </a:lnTo>
                                  <a:lnTo>
                                    <a:pt x="258" y="588"/>
                                  </a:lnTo>
                                  <a:lnTo>
                                    <a:pt x="246" y="582"/>
                                  </a:lnTo>
                                  <a:lnTo>
                                    <a:pt x="234" y="582"/>
                                  </a:lnTo>
                                  <a:lnTo>
                                    <a:pt x="228" y="594"/>
                                  </a:lnTo>
                                  <a:lnTo>
                                    <a:pt x="204" y="600"/>
                                  </a:lnTo>
                                  <a:lnTo>
                                    <a:pt x="204" y="606"/>
                                  </a:lnTo>
                                  <a:lnTo>
                                    <a:pt x="198" y="618"/>
                                  </a:lnTo>
                                  <a:lnTo>
                                    <a:pt x="186" y="618"/>
                                  </a:lnTo>
                                  <a:lnTo>
                                    <a:pt x="180" y="612"/>
                                  </a:lnTo>
                                  <a:lnTo>
                                    <a:pt x="168" y="606"/>
                                  </a:lnTo>
                                  <a:lnTo>
                                    <a:pt x="138" y="624"/>
                                  </a:lnTo>
                                  <a:lnTo>
                                    <a:pt x="120" y="624"/>
                                  </a:lnTo>
                                  <a:lnTo>
                                    <a:pt x="120" y="630"/>
                                  </a:lnTo>
                                  <a:lnTo>
                                    <a:pt x="90" y="660"/>
                                  </a:lnTo>
                                  <a:lnTo>
                                    <a:pt x="78" y="666"/>
                                  </a:lnTo>
                                  <a:lnTo>
                                    <a:pt x="72" y="672"/>
                                  </a:lnTo>
                                  <a:lnTo>
                                    <a:pt x="60" y="678"/>
                                  </a:lnTo>
                                  <a:lnTo>
                                    <a:pt x="54" y="708"/>
                                  </a:lnTo>
                                  <a:lnTo>
                                    <a:pt x="54" y="768"/>
                                  </a:lnTo>
                                  <a:lnTo>
                                    <a:pt x="0" y="768"/>
                                  </a:lnTo>
                                  <a:lnTo>
                                    <a:pt x="54" y="768"/>
                                  </a:lnTo>
                                  <a:lnTo>
                                    <a:pt x="54" y="804"/>
                                  </a:lnTo>
                                  <a:lnTo>
                                    <a:pt x="312" y="984"/>
                                  </a:lnTo>
                                  <a:lnTo>
                                    <a:pt x="720" y="1296"/>
                                  </a:lnTo>
                                  <a:lnTo>
                                    <a:pt x="720" y="1320"/>
                                  </a:lnTo>
                                  <a:lnTo>
                                    <a:pt x="744" y="1320"/>
                                  </a:lnTo>
                                  <a:lnTo>
                                    <a:pt x="750" y="1326"/>
                                  </a:lnTo>
                                  <a:lnTo>
                                    <a:pt x="750" y="1344"/>
                                  </a:lnTo>
                                  <a:lnTo>
                                    <a:pt x="762" y="1356"/>
                                  </a:lnTo>
                                  <a:lnTo>
                                    <a:pt x="798" y="1356"/>
                                  </a:lnTo>
                                  <a:lnTo>
                                    <a:pt x="804" y="1386"/>
                                  </a:lnTo>
                                  <a:lnTo>
                                    <a:pt x="810" y="1386"/>
                                  </a:lnTo>
                                  <a:lnTo>
                                    <a:pt x="816" y="1380"/>
                                  </a:lnTo>
                                  <a:lnTo>
                                    <a:pt x="846" y="1380"/>
                                  </a:lnTo>
                                  <a:lnTo>
                                    <a:pt x="858" y="1386"/>
                                  </a:lnTo>
                                  <a:lnTo>
                                    <a:pt x="870" y="1410"/>
                                  </a:lnTo>
                                  <a:lnTo>
                                    <a:pt x="870" y="1428"/>
                                  </a:lnTo>
                                  <a:lnTo>
                                    <a:pt x="852" y="1446"/>
                                  </a:lnTo>
                                  <a:lnTo>
                                    <a:pt x="852" y="1452"/>
                                  </a:lnTo>
                                  <a:lnTo>
                                    <a:pt x="858" y="1458"/>
                                  </a:lnTo>
                                  <a:lnTo>
                                    <a:pt x="870" y="1464"/>
                                  </a:lnTo>
                                  <a:lnTo>
                                    <a:pt x="900" y="1464"/>
                                  </a:lnTo>
                                  <a:lnTo>
                                    <a:pt x="906" y="1458"/>
                                  </a:lnTo>
                                  <a:lnTo>
                                    <a:pt x="924" y="1458"/>
                                  </a:lnTo>
                                  <a:lnTo>
                                    <a:pt x="954" y="1452"/>
                                  </a:lnTo>
                                  <a:lnTo>
                                    <a:pt x="984" y="1440"/>
                                  </a:lnTo>
                                  <a:lnTo>
                                    <a:pt x="1020" y="1434"/>
                                  </a:lnTo>
                                  <a:lnTo>
                                    <a:pt x="1038" y="1434"/>
                                  </a:lnTo>
                                  <a:lnTo>
                                    <a:pt x="1062" y="1416"/>
                                  </a:lnTo>
                                  <a:lnTo>
                                    <a:pt x="1098" y="1386"/>
                                  </a:lnTo>
                                  <a:lnTo>
                                    <a:pt x="1128" y="1350"/>
                                  </a:lnTo>
                                  <a:lnTo>
                                    <a:pt x="1158" y="1326"/>
                                  </a:lnTo>
                                  <a:lnTo>
                                    <a:pt x="1182" y="1314"/>
                                  </a:lnTo>
                                  <a:lnTo>
                                    <a:pt x="1224" y="1284"/>
                                  </a:lnTo>
                                  <a:lnTo>
                                    <a:pt x="1272" y="1248"/>
                                  </a:lnTo>
                                  <a:lnTo>
                                    <a:pt x="1332" y="1206"/>
                                  </a:lnTo>
                                  <a:lnTo>
                                    <a:pt x="1386" y="1170"/>
                                  </a:lnTo>
                                  <a:lnTo>
                                    <a:pt x="1434" y="1134"/>
                                  </a:lnTo>
                                  <a:lnTo>
                                    <a:pt x="1464" y="1110"/>
                                  </a:lnTo>
                                  <a:lnTo>
                                    <a:pt x="1476" y="1104"/>
                                  </a:lnTo>
                                  <a:lnTo>
                                    <a:pt x="1476" y="1098"/>
                                  </a:lnTo>
                                  <a:lnTo>
                                    <a:pt x="1470" y="1092"/>
                                  </a:lnTo>
                                  <a:lnTo>
                                    <a:pt x="1464" y="1080"/>
                                  </a:lnTo>
                                  <a:lnTo>
                                    <a:pt x="1458" y="1062"/>
                                  </a:lnTo>
                                  <a:lnTo>
                                    <a:pt x="1452" y="1050"/>
                                  </a:lnTo>
                                  <a:lnTo>
                                    <a:pt x="1452" y="1044"/>
                                  </a:lnTo>
                                  <a:lnTo>
                                    <a:pt x="1440" y="1032"/>
                                  </a:lnTo>
                                  <a:lnTo>
                                    <a:pt x="1428" y="1032"/>
                                  </a:lnTo>
                                  <a:lnTo>
                                    <a:pt x="1392" y="1014"/>
                                  </a:lnTo>
                                  <a:lnTo>
                                    <a:pt x="1386" y="1014"/>
                                  </a:lnTo>
                                  <a:lnTo>
                                    <a:pt x="1362" y="1026"/>
                                  </a:lnTo>
                                  <a:lnTo>
                                    <a:pt x="1338" y="1002"/>
                                  </a:lnTo>
                                  <a:lnTo>
                                    <a:pt x="1338" y="960"/>
                                  </a:lnTo>
                                  <a:lnTo>
                                    <a:pt x="1332" y="954"/>
                                  </a:lnTo>
                                  <a:lnTo>
                                    <a:pt x="1326" y="942"/>
                                  </a:lnTo>
                                  <a:lnTo>
                                    <a:pt x="1314" y="930"/>
                                  </a:lnTo>
                                  <a:lnTo>
                                    <a:pt x="1308" y="912"/>
                                  </a:lnTo>
                                  <a:lnTo>
                                    <a:pt x="1296" y="900"/>
                                  </a:lnTo>
                                  <a:lnTo>
                                    <a:pt x="1290" y="888"/>
                                  </a:lnTo>
                                  <a:lnTo>
                                    <a:pt x="1290" y="882"/>
                                  </a:lnTo>
                                  <a:lnTo>
                                    <a:pt x="1296" y="876"/>
                                  </a:lnTo>
                                  <a:lnTo>
                                    <a:pt x="1308" y="876"/>
                                  </a:lnTo>
                                  <a:lnTo>
                                    <a:pt x="1320" y="870"/>
                                  </a:lnTo>
                                  <a:lnTo>
                                    <a:pt x="1326" y="864"/>
                                  </a:lnTo>
                                  <a:lnTo>
                                    <a:pt x="1332" y="852"/>
                                  </a:lnTo>
                                  <a:lnTo>
                                    <a:pt x="1332" y="840"/>
                                  </a:lnTo>
                                  <a:lnTo>
                                    <a:pt x="1326" y="834"/>
                                  </a:lnTo>
                                  <a:lnTo>
                                    <a:pt x="1326" y="828"/>
                                  </a:lnTo>
                                  <a:lnTo>
                                    <a:pt x="1320" y="774"/>
                                  </a:lnTo>
                                  <a:lnTo>
                                    <a:pt x="1332" y="750"/>
                                  </a:lnTo>
                                  <a:lnTo>
                                    <a:pt x="1326" y="732"/>
                                  </a:lnTo>
                                  <a:lnTo>
                                    <a:pt x="1326" y="726"/>
                                  </a:lnTo>
                                  <a:lnTo>
                                    <a:pt x="1332" y="720"/>
                                  </a:lnTo>
                                  <a:lnTo>
                                    <a:pt x="1332" y="690"/>
                                  </a:lnTo>
                                  <a:lnTo>
                                    <a:pt x="1338" y="678"/>
                                  </a:lnTo>
                                  <a:lnTo>
                                    <a:pt x="1338" y="672"/>
                                  </a:lnTo>
                                  <a:lnTo>
                                    <a:pt x="1326" y="648"/>
                                  </a:lnTo>
                                  <a:lnTo>
                                    <a:pt x="1302" y="588"/>
                                  </a:lnTo>
                                  <a:lnTo>
                                    <a:pt x="1290" y="570"/>
                                  </a:lnTo>
                                  <a:lnTo>
                                    <a:pt x="1296" y="564"/>
                                  </a:lnTo>
                                  <a:lnTo>
                                    <a:pt x="1308" y="558"/>
                                  </a:lnTo>
                                  <a:lnTo>
                                    <a:pt x="1296" y="528"/>
                                  </a:lnTo>
                                  <a:lnTo>
                                    <a:pt x="1284" y="480"/>
                                  </a:lnTo>
                                  <a:lnTo>
                                    <a:pt x="1278" y="438"/>
                                  </a:lnTo>
                                  <a:lnTo>
                                    <a:pt x="1272" y="414"/>
                                  </a:lnTo>
                                  <a:lnTo>
                                    <a:pt x="1266" y="408"/>
                                  </a:lnTo>
                                  <a:lnTo>
                                    <a:pt x="1260" y="396"/>
                                  </a:lnTo>
                                  <a:lnTo>
                                    <a:pt x="1236" y="384"/>
                                  </a:lnTo>
                                  <a:lnTo>
                                    <a:pt x="1230" y="378"/>
                                  </a:lnTo>
                                  <a:lnTo>
                                    <a:pt x="1224" y="378"/>
                                  </a:lnTo>
                                  <a:lnTo>
                                    <a:pt x="1224" y="336"/>
                                  </a:lnTo>
                                  <a:lnTo>
                                    <a:pt x="1212" y="324"/>
                                  </a:lnTo>
                                  <a:lnTo>
                                    <a:pt x="1194" y="318"/>
                                  </a:lnTo>
                                  <a:lnTo>
                                    <a:pt x="1182" y="318"/>
                                  </a:lnTo>
                                  <a:lnTo>
                                    <a:pt x="1182" y="288"/>
                                  </a:lnTo>
                                  <a:lnTo>
                                    <a:pt x="1170" y="288"/>
                                  </a:lnTo>
                                  <a:lnTo>
                                    <a:pt x="1170" y="246"/>
                                  </a:lnTo>
                                  <a:lnTo>
                                    <a:pt x="1194" y="222"/>
                                  </a:lnTo>
                                  <a:lnTo>
                                    <a:pt x="1218" y="204"/>
                                  </a:lnTo>
                                  <a:lnTo>
                                    <a:pt x="1218" y="198"/>
                                  </a:lnTo>
                                  <a:lnTo>
                                    <a:pt x="1224" y="192"/>
                                  </a:lnTo>
                                  <a:lnTo>
                                    <a:pt x="1224" y="180"/>
                                  </a:lnTo>
                                  <a:lnTo>
                                    <a:pt x="1230" y="168"/>
                                  </a:lnTo>
                                  <a:lnTo>
                                    <a:pt x="1230" y="126"/>
                                  </a:lnTo>
                                  <a:lnTo>
                                    <a:pt x="1224" y="114"/>
                                  </a:lnTo>
                                  <a:lnTo>
                                    <a:pt x="1224" y="78"/>
                                  </a:lnTo>
                                  <a:lnTo>
                                    <a:pt x="1230" y="66"/>
                                  </a:lnTo>
                                  <a:lnTo>
                                    <a:pt x="1230" y="54"/>
                                  </a:lnTo>
                                  <a:lnTo>
                                    <a:pt x="1212" y="48"/>
                                  </a:lnTo>
                                  <a:lnTo>
                                    <a:pt x="1254" y="30"/>
                                  </a:lnTo>
                                  <a:lnTo>
                                    <a:pt x="1254" y="18"/>
                                  </a:lnTo>
                                  <a:lnTo>
                                    <a:pt x="1242" y="18"/>
                                  </a:lnTo>
                                  <a:lnTo>
                                    <a:pt x="1236" y="12"/>
                                  </a:lnTo>
                                  <a:lnTo>
                                    <a:pt x="1224" y="12"/>
                                  </a:lnTo>
                                  <a:lnTo>
                                    <a:pt x="1206" y="24"/>
                                  </a:lnTo>
                                  <a:lnTo>
                                    <a:pt x="1170" y="6"/>
                                  </a:lnTo>
                                  <a:lnTo>
                                    <a:pt x="1152" y="6"/>
                                  </a:lnTo>
                                  <a:lnTo>
                                    <a:pt x="1152" y="18"/>
                                  </a:lnTo>
                                  <a:lnTo>
                                    <a:pt x="1116" y="18"/>
                                  </a:lnTo>
                                  <a:lnTo>
                                    <a:pt x="1092" y="0"/>
                                  </a:lnTo>
                                  <a:lnTo>
                                    <a:pt x="1086" y="30"/>
                                  </a:lnTo>
                                  <a:lnTo>
                                    <a:pt x="1056" y="18"/>
                                  </a:lnTo>
                                  <a:lnTo>
                                    <a:pt x="1026" y="42"/>
                                  </a:lnTo>
                                  <a:lnTo>
                                    <a:pt x="1002" y="30"/>
                                  </a:lnTo>
                                  <a:lnTo>
                                    <a:pt x="984" y="30"/>
                                  </a:lnTo>
                                  <a:lnTo>
                                    <a:pt x="966" y="24"/>
                                  </a:lnTo>
                                  <a:lnTo>
                                    <a:pt x="948" y="24"/>
                                  </a:lnTo>
                                  <a:lnTo>
                                    <a:pt x="924" y="30"/>
                                  </a:lnTo>
                                  <a:lnTo>
                                    <a:pt x="906" y="30"/>
                                  </a:lnTo>
                                  <a:lnTo>
                                    <a:pt x="900" y="36"/>
                                  </a:lnTo>
                                  <a:lnTo>
                                    <a:pt x="888" y="36"/>
                                  </a:lnTo>
                                  <a:lnTo>
                                    <a:pt x="876" y="42"/>
                                  </a:lnTo>
                                  <a:lnTo>
                                    <a:pt x="816" y="42"/>
                                  </a:lnTo>
                                  <a:lnTo>
                                    <a:pt x="810" y="48"/>
                                  </a:lnTo>
                                  <a:lnTo>
                                    <a:pt x="750" y="48"/>
                                  </a:lnTo>
                                  <a:lnTo>
                                    <a:pt x="744" y="54"/>
                                  </a:lnTo>
                                  <a:lnTo>
                                    <a:pt x="726" y="54"/>
                                  </a:lnTo>
                                  <a:lnTo>
                                    <a:pt x="714" y="60"/>
                                  </a:lnTo>
                                  <a:lnTo>
                                    <a:pt x="696" y="66"/>
                                  </a:lnTo>
                                  <a:lnTo>
                                    <a:pt x="684" y="78"/>
                                  </a:lnTo>
                                  <a:lnTo>
                                    <a:pt x="678" y="90"/>
                                  </a:lnTo>
                                  <a:lnTo>
                                    <a:pt x="666" y="102"/>
                                  </a:lnTo>
                                  <a:lnTo>
                                    <a:pt x="666" y="108"/>
                                  </a:lnTo>
                                  <a:lnTo>
                                    <a:pt x="636" y="108"/>
                                  </a:lnTo>
                                  <a:lnTo>
                                    <a:pt x="624" y="114"/>
                                  </a:lnTo>
                                  <a:lnTo>
                                    <a:pt x="606" y="114"/>
                                  </a:lnTo>
                                  <a:lnTo>
                                    <a:pt x="594" y="120"/>
                                  </a:lnTo>
                                  <a:lnTo>
                                    <a:pt x="588" y="126"/>
                                  </a:lnTo>
                                  <a:lnTo>
                                    <a:pt x="588" y="132"/>
                                  </a:lnTo>
                                  <a:lnTo>
                                    <a:pt x="558" y="162"/>
                                  </a:lnTo>
                                  <a:lnTo>
                                    <a:pt x="546" y="168"/>
                                  </a:lnTo>
                                  <a:lnTo>
                                    <a:pt x="522" y="168"/>
                                  </a:lnTo>
                                  <a:lnTo>
                                    <a:pt x="528" y="174"/>
                                  </a:lnTo>
                                  <a:lnTo>
                                    <a:pt x="534" y="186"/>
                                  </a:lnTo>
                                  <a:lnTo>
                                    <a:pt x="546" y="192"/>
                                  </a:lnTo>
                                  <a:lnTo>
                                    <a:pt x="540" y="198"/>
                                  </a:lnTo>
                                  <a:lnTo>
                                    <a:pt x="540" y="210"/>
                                  </a:lnTo>
                                  <a:lnTo>
                                    <a:pt x="552" y="210"/>
                                  </a:lnTo>
                                  <a:lnTo>
                                    <a:pt x="546" y="276"/>
                                  </a:lnTo>
                                  <a:lnTo>
                                    <a:pt x="558" y="294"/>
                                  </a:lnTo>
                                  <a:lnTo>
                                    <a:pt x="546" y="324"/>
                                  </a:lnTo>
                                  <a:lnTo>
                                    <a:pt x="564" y="324"/>
                                  </a:lnTo>
                                  <a:lnTo>
                                    <a:pt x="564" y="354"/>
                                  </a:lnTo>
                                  <a:lnTo>
                                    <a:pt x="588" y="372"/>
                                  </a:lnTo>
                                  <a:lnTo>
                                    <a:pt x="570" y="390"/>
                                  </a:lnTo>
                                  <a:lnTo>
                                    <a:pt x="570" y="402"/>
                                  </a:lnTo>
                                  <a:lnTo>
                                    <a:pt x="516" y="408"/>
                                  </a:lnTo>
                                  <a:lnTo>
                                    <a:pt x="504" y="402"/>
                                  </a:lnTo>
                                  <a:lnTo>
                                    <a:pt x="486" y="402"/>
                                  </a:lnTo>
                                  <a:lnTo>
                                    <a:pt x="486" y="408"/>
                                  </a:lnTo>
                                  <a:lnTo>
                                    <a:pt x="480" y="414"/>
                                  </a:lnTo>
                                  <a:lnTo>
                                    <a:pt x="474" y="408"/>
                                  </a:lnTo>
                                  <a:lnTo>
                                    <a:pt x="462" y="408"/>
                                  </a:lnTo>
                                  <a:lnTo>
                                    <a:pt x="462" y="414"/>
                                  </a:lnTo>
                                  <a:lnTo>
                                    <a:pt x="456" y="420"/>
                                  </a:lnTo>
                                  <a:lnTo>
                                    <a:pt x="456" y="432"/>
                                  </a:lnTo>
                                  <a:lnTo>
                                    <a:pt x="432" y="432"/>
                                  </a:lnTo>
                                  <a:lnTo>
                                    <a:pt x="420" y="438"/>
                                  </a:lnTo>
                                  <a:lnTo>
                                    <a:pt x="396" y="438"/>
                                  </a:lnTo>
                                  <a:lnTo>
                                    <a:pt x="390" y="444"/>
                                  </a:lnTo>
                                  <a:lnTo>
                                    <a:pt x="390" y="456"/>
                                  </a:lnTo>
                                  <a:lnTo>
                                    <a:pt x="396" y="462"/>
                                  </a:lnTo>
                                  <a:lnTo>
                                    <a:pt x="402" y="474"/>
                                  </a:lnTo>
                                  <a:lnTo>
                                    <a:pt x="414" y="492"/>
                                  </a:lnTo>
                                  <a:lnTo>
                                    <a:pt x="390" y="504"/>
                                  </a:lnTo>
                                  <a:lnTo>
                                    <a:pt x="390" y="510"/>
                                  </a:lnTo>
                                  <a:lnTo>
                                    <a:pt x="378" y="522"/>
                                  </a:lnTo>
                                  <a:lnTo>
                                    <a:pt x="366" y="528"/>
                                  </a:lnTo>
                                  <a:lnTo>
                                    <a:pt x="360" y="534"/>
                                  </a:lnTo>
                                  <a:close/>
                                </a:path>
                              </a:pathLst>
                            </a:custGeom>
                            <a:solidFill>
                              <a:srgbClr val="5F5F8C"/>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77" name="Albania" descr="© INSCALE GmbH, 15.06.2010"/>
                            <a:cNvSpPr>
                              <a:spLocks/>
                            </a:cNvSpPr>
                          </a:nvSpPr>
                          <a:spPr bwMode="gray">
                            <a:xfrm>
                              <a:off x="2918" y="730"/>
                              <a:ext cx="37" cy="63"/>
                            </a:xfrm>
                            <a:custGeom>
                              <a:avLst/>
                              <a:gdLst>
                                <a:gd name="T0" fmla="*/ 2147483647 w 144"/>
                                <a:gd name="T1" fmla="*/ 2147483647 h 246"/>
                                <a:gd name="T2" fmla="*/ 2147483647 w 144"/>
                                <a:gd name="T3" fmla="*/ 2147483647 h 246"/>
                                <a:gd name="T4" fmla="*/ 2147483647 w 144"/>
                                <a:gd name="T5" fmla="*/ 2147483647 h 246"/>
                                <a:gd name="T6" fmla="*/ 2147483647 w 144"/>
                                <a:gd name="T7" fmla="*/ 2147483647 h 246"/>
                                <a:gd name="T8" fmla="*/ 2147483647 w 144"/>
                                <a:gd name="T9" fmla="*/ 2147483647 h 246"/>
                                <a:gd name="T10" fmla="*/ 2147483647 w 144"/>
                                <a:gd name="T11" fmla="*/ 2147483647 h 246"/>
                                <a:gd name="T12" fmla="*/ 2147483647 w 144"/>
                                <a:gd name="T13" fmla="*/ 2147483647 h 246"/>
                                <a:gd name="T14" fmla="*/ 2147483647 w 144"/>
                                <a:gd name="T15" fmla="*/ 2147483647 h 246"/>
                                <a:gd name="T16" fmla="*/ 2147483647 w 144"/>
                                <a:gd name="T17" fmla="*/ 2147483647 h 246"/>
                                <a:gd name="T18" fmla="*/ 2147483647 w 144"/>
                                <a:gd name="T19" fmla="*/ 2147483647 h 246"/>
                                <a:gd name="T20" fmla="*/ 2147483647 w 144"/>
                                <a:gd name="T21" fmla="*/ 2147483647 h 246"/>
                                <a:gd name="T22" fmla="*/ 2147483647 w 144"/>
                                <a:gd name="T23" fmla="*/ 2147483647 h 246"/>
                                <a:gd name="T24" fmla="*/ 2147483647 w 144"/>
                                <a:gd name="T25" fmla="*/ 2147483647 h 246"/>
                                <a:gd name="T26" fmla="*/ 2147483647 w 144"/>
                                <a:gd name="T27" fmla="*/ 2147483647 h 246"/>
                                <a:gd name="T28" fmla="*/ 2147483647 w 144"/>
                                <a:gd name="T29" fmla="*/ 2147483647 h 246"/>
                                <a:gd name="T30" fmla="*/ 2147483647 w 144"/>
                                <a:gd name="T31" fmla="*/ 2147483647 h 246"/>
                                <a:gd name="T32" fmla="*/ 2147483647 w 144"/>
                                <a:gd name="T33" fmla="*/ 2147483647 h 246"/>
                                <a:gd name="T34" fmla="*/ 2147483647 w 144"/>
                                <a:gd name="T35" fmla="*/ 2147483647 h 246"/>
                                <a:gd name="T36" fmla="*/ 2147483647 w 144"/>
                                <a:gd name="T37" fmla="*/ 2147483647 h 246"/>
                                <a:gd name="T38" fmla="*/ 2147483647 w 144"/>
                                <a:gd name="T39" fmla="*/ 0 h 246"/>
                                <a:gd name="T40" fmla="*/ 2147483647 w 144"/>
                                <a:gd name="T41" fmla="*/ 2147483647 h 246"/>
                                <a:gd name="T42" fmla="*/ 2147483647 w 144"/>
                                <a:gd name="T43" fmla="*/ 2147483647 h 246"/>
                                <a:gd name="T44" fmla="*/ 0 w 144"/>
                                <a:gd name="T45" fmla="*/ 2147483647 h 246"/>
                                <a:gd name="T46" fmla="*/ 2147483647 w 144"/>
                                <a:gd name="T47" fmla="*/ 2147483647 h 246"/>
                                <a:gd name="T48" fmla="*/ 2147483647 w 144"/>
                                <a:gd name="T49" fmla="*/ 2147483647 h 246"/>
                                <a:gd name="T50" fmla="*/ 2147483647 w 144"/>
                                <a:gd name="T51" fmla="*/ 2147483647 h 246"/>
                                <a:gd name="T52" fmla="*/ 2147483647 w 144"/>
                                <a:gd name="T53" fmla="*/ 2147483647 h 246"/>
                                <a:gd name="T54" fmla="*/ 2147483647 w 144"/>
                                <a:gd name="T55" fmla="*/ 2147483647 h 246"/>
                                <a:gd name="T56" fmla="*/ 2147483647 w 144"/>
                                <a:gd name="T57" fmla="*/ 2147483647 h 246"/>
                                <a:gd name="T58" fmla="*/ 2147483647 w 144"/>
                                <a:gd name="T59" fmla="*/ 2147483647 h 246"/>
                                <a:gd name="T60" fmla="*/ 2147483647 w 144"/>
                                <a:gd name="T61" fmla="*/ 2147483647 h 246"/>
                                <a:gd name="T62" fmla="*/ 2147483647 w 144"/>
                                <a:gd name="T63" fmla="*/ 2147483647 h 246"/>
                                <a:gd name="T64" fmla="*/ 2147483647 w 144"/>
                                <a:gd name="T65" fmla="*/ 2147483647 h 246"/>
                                <a:gd name="T66" fmla="*/ 2147483647 w 144"/>
                                <a:gd name="T67" fmla="*/ 2147483647 h 246"/>
                                <a:gd name="T68" fmla="*/ 2147483647 w 144"/>
                                <a:gd name="T69" fmla="*/ 2147483647 h 246"/>
                                <a:gd name="T70" fmla="*/ 2147483647 w 144"/>
                                <a:gd name="T71" fmla="*/ 2147483647 h 246"/>
                                <a:gd name="T72" fmla="*/ 2147483647 w 144"/>
                                <a:gd name="T73" fmla="*/ 2147483647 h 246"/>
                                <a:gd name="T74" fmla="*/ 2147483647 w 144"/>
                                <a:gd name="T75" fmla="*/ 2147483647 h 246"/>
                                <a:gd name="T76" fmla="*/ 2147483647 w 144"/>
                                <a:gd name="T77" fmla="*/ 2147483647 h 246"/>
                                <a:gd name="T78" fmla="*/ 2147483647 w 144"/>
                                <a:gd name="T79" fmla="*/ 2147483647 h 246"/>
                                <a:gd name="T80" fmla="*/ 2147483647 w 144"/>
                                <a:gd name="T81" fmla="*/ 2147483647 h 246"/>
                                <a:gd name="T82" fmla="*/ 2147483647 w 144"/>
                                <a:gd name="T83" fmla="*/ 2147483647 h 246"/>
                                <a:gd name="T84" fmla="*/ 2147483647 w 144"/>
                                <a:gd name="T85" fmla="*/ 2147483647 h 246"/>
                                <a:gd name="T86" fmla="*/ 2147483647 w 144"/>
                                <a:gd name="T87" fmla="*/ 2147483647 h 246"/>
                                <a:gd name="T88" fmla="*/ 2147483647 w 144"/>
                                <a:gd name="T89" fmla="*/ 2147483647 h 24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w 144"/>
                                <a:gd name="T136" fmla="*/ 0 h 246"/>
                                <a:gd name="T137" fmla="*/ 144 w 144"/>
                                <a:gd name="T138" fmla="*/ 246 h 246"/>
                              </a:gdLst>
                              <a:ahLst/>
                              <a:cxnLst>
                                <a:cxn ang="T90">
                                  <a:pos x="T0" y="T1"/>
                                </a:cxn>
                                <a:cxn ang="T91">
                                  <a:pos x="T2" y="T3"/>
                                </a:cxn>
                                <a:cxn ang="T92">
                                  <a:pos x="T4" y="T5"/>
                                </a:cxn>
                                <a:cxn ang="T93">
                                  <a:pos x="T6" y="T7"/>
                                </a:cxn>
                                <a:cxn ang="T94">
                                  <a:pos x="T8" y="T9"/>
                                </a:cxn>
                                <a:cxn ang="T95">
                                  <a:pos x="T10" y="T11"/>
                                </a:cxn>
                                <a:cxn ang="T96">
                                  <a:pos x="T12" y="T13"/>
                                </a:cxn>
                                <a:cxn ang="T97">
                                  <a:pos x="T14" y="T15"/>
                                </a:cxn>
                                <a:cxn ang="T98">
                                  <a:pos x="T16" y="T17"/>
                                </a:cxn>
                                <a:cxn ang="T99">
                                  <a:pos x="T18" y="T19"/>
                                </a:cxn>
                                <a:cxn ang="T100">
                                  <a:pos x="T20" y="T21"/>
                                </a:cxn>
                                <a:cxn ang="T101">
                                  <a:pos x="T22" y="T23"/>
                                </a:cxn>
                                <a:cxn ang="T102">
                                  <a:pos x="T24" y="T25"/>
                                </a:cxn>
                                <a:cxn ang="T103">
                                  <a:pos x="T26" y="T27"/>
                                </a:cxn>
                                <a:cxn ang="T104">
                                  <a:pos x="T28" y="T29"/>
                                </a:cxn>
                                <a:cxn ang="T105">
                                  <a:pos x="T30" y="T31"/>
                                </a:cxn>
                                <a:cxn ang="T106">
                                  <a:pos x="T32" y="T33"/>
                                </a:cxn>
                                <a:cxn ang="T107">
                                  <a:pos x="T34" y="T35"/>
                                </a:cxn>
                                <a:cxn ang="T108">
                                  <a:pos x="T36" y="T37"/>
                                </a:cxn>
                                <a:cxn ang="T109">
                                  <a:pos x="T38" y="T39"/>
                                </a:cxn>
                                <a:cxn ang="T110">
                                  <a:pos x="T40" y="T41"/>
                                </a:cxn>
                                <a:cxn ang="T111">
                                  <a:pos x="T42" y="T43"/>
                                </a:cxn>
                                <a:cxn ang="T112">
                                  <a:pos x="T44" y="T45"/>
                                </a:cxn>
                                <a:cxn ang="T113">
                                  <a:pos x="T46" y="T47"/>
                                </a:cxn>
                                <a:cxn ang="T114">
                                  <a:pos x="T48" y="T49"/>
                                </a:cxn>
                                <a:cxn ang="T115">
                                  <a:pos x="T50" y="T51"/>
                                </a:cxn>
                                <a:cxn ang="T116">
                                  <a:pos x="T52" y="T53"/>
                                </a:cxn>
                                <a:cxn ang="T117">
                                  <a:pos x="T54" y="T55"/>
                                </a:cxn>
                                <a:cxn ang="T118">
                                  <a:pos x="T56" y="T57"/>
                                </a:cxn>
                                <a:cxn ang="T119">
                                  <a:pos x="T58" y="T59"/>
                                </a:cxn>
                                <a:cxn ang="T120">
                                  <a:pos x="T60" y="T61"/>
                                </a:cxn>
                                <a:cxn ang="T121">
                                  <a:pos x="T62" y="T63"/>
                                </a:cxn>
                                <a:cxn ang="T122">
                                  <a:pos x="T64" y="T65"/>
                                </a:cxn>
                                <a:cxn ang="T123">
                                  <a:pos x="T66" y="T67"/>
                                </a:cxn>
                                <a:cxn ang="T124">
                                  <a:pos x="T68" y="T69"/>
                                </a:cxn>
                                <a:cxn ang="T125">
                                  <a:pos x="T70" y="T71"/>
                                </a:cxn>
                                <a:cxn ang="T126">
                                  <a:pos x="T72" y="T73"/>
                                </a:cxn>
                                <a:cxn ang="T127">
                                  <a:pos x="T74" y="T75"/>
                                </a:cxn>
                                <a:cxn ang="T128">
                                  <a:pos x="T76" y="T77"/>
                                </a:cxn>
                                <a:cxn ang="T129">
                                  <a:pos x="T78" y="T79"/>
                                </a:cxn>
                                <a:cxn ang="T130">
                                  <a:pos x="T80" y="T81"/>
                                </a:cxn>
                                <a:cxn ang="T131">
                                  <a:pos x="T82" y="T83"/>
                                </a:cxn>
                                <a:cxn ang="T132">
                                  <a:pos x="T84" y="T85"/>
                                </a:cxn>
                                <a:cxn ang="T133">
                                  <a:pos x="T86" y="T87"/>
                                </a:cxn>
                                <a:cxn ang="T134">
                                  <a:pos x="T88" y="T89"/>
                                </a:cxn>
                              </a:cxnLst>
                              <a:rect l="T135" t="T136" r="T137" b="T138"/>
                              <a:pathLst>
                                <a:path w="144" h="246">
                                  <a:moveTo>
                                    <a:pt x="96" y="210"/>
                                  </a:moveTo>
                                  <a:lnTo>
                                    <a:pt x="96" y="204"/>
                                  </a:lnTo>
                                  <a:lnTo>
                                    <a:pt x="108" y="204"/>
                                  </a:lnTo>
                                  <a:lnTo>
                                    <a:pt x="120" y="198"/>
                                  </a:lnTo>
                                  <a:lnTo>
                                    <a:pt x="120" y="174"/>
                                  </a:lnTo>
                                  <a:lnTo>
                                    <a:pt x="138" y="174"/>
                                  </a:lnTo>
                                  <a:lnTo>
                                    <a:pt x="144" y="168"/>
                                  </a:lnTo>
                                  <a:lnTo>
                                    <a:pt x="144" y="138"/>
                                  </a:lnTo>
                                  <a:lnTo>
                                    <a:pt x="120" y="144"/>
                                  </a:lnTo>
                                  <a:lnTo>
                                    <a:pt x="120" y="126"/>
                                  </a:lnTo>
                                  <a:lnTo>
                                    <a:pt x="114" y="126"/>
                                  </a:lnTo>
                                  <a:lnTo>
                                    <a:pt x="108" y="120"/>
                                  </a:lnTo>
                                  <a:lnTo>
                                    <a:pt x="108" y="96"/>
                                  </a:lnTo>
                                  <a:lnTo>
                                    <a:pt x="102" y="84"/>
                                  </a:lnTo>
                                  <a:lnTo>
                                    <a:pt x="102" y="42"/>
                                  </a:lnTo>
                                  <a:lnTo>
                                    <a:pt x="96" y="24"/>
                                  </a:lnTo>
                                  <a:lnTo>
                                    <a:pt x="84" y="24"/>
                                  </a:lnTo>
                                  <a:lnTo>
                                    <a:pt x="72" y="6"/>
                                  </a:lnTo>
                                  <a:lnTo>
                                    <a:pt x="66" y="12"/>
                                  </a:lnTo>
                                  <a:lnTo>
                                    <a:pt x="36" y="0"/>
                                  </a:lnTo>
                                  <a:lnTo>
                                    <a:pt x="36" y="18"/>
                                  </a:lnTo>
                                  <a:lnTo>
                                    <a:pt x="24" y="24"/>
                                  </a:lnTo>
                                  <a:lnTo>
                                    <a:pt x="0" y="24"/>
                                  </a:lnTo>
                                  <a:lnTo>
                                    <a:pt x="18" y="36"/>
                                  </a:lnTo>
                                  <a:lnTo>
                                    <a:pt x="24" y="30"/>
                                  </a:lnTo>
                                  <a:lnTo>
                                    <a:pt x="30" y="48"/>
                                  </a:lnTo>
                                  <a:lnTo>
                                    <a:pt x="18" y="60"/>
                                  </a:lnTo>
                                  <a:lnTo>
                                    <a:pt x="24" y="66"/>
                                  </a:lnTo>
                                  <a:lnTo>
                                    <a:pt x="48" y="66"/>
                                  </a:lnTo>
                                  <a:lnTo>
                                    <a:pt x="48" y="84"/>
                                  </a:lnTo>
                                  <a:lnTo>
                                    <a:pt x="42" y="96"/>
                                  </a:lnTo>
                                  <a:lnTo>
                                    <a:pt x="42" y="114"/>
                                  </a:lnTo>
                                  <a:lnTo>
                                    <a:pt x="36" y="132"/>
                                  </a:lnTo>
                                  <a:lnTo>
                                    <a:pt x="36" y="156"/>
                                  </a:lnTo>
                                  <a:lnTo>
                                    <a:pt x="24" y="180"/>
                                  </a:lnTo>
                                  <a:lnTo>
                                    <a:pt x="24" y="186"/>
                                  </a:lnTo>
                                  <a:lnTo>
                                    <a:pt x="42" y="204"/>
                                  </a:lnTo>
                                  <a:lnTo>
                                    <a:pt x="54" y="210"/>
                                  </a:lnTo>
                                  <a:lnTo>
                                    <a:pt x="60" y="216"/>
                                  </a:lnTo>
                                  <a:lnTo>
                                    <a:pt x="60" y="234"/>
                                  </a:lnTo>
                                  <a:lnTo>
                                    <a:pt x="66" y="240"/>
                                  </a:lnTo>
                                  <a:lnTo>
                                    <a:pt x="84" y="240"/>
                                  </a:lnTo>
                                  <a:lnTo>
                                    <a:pt x="90" y="246"/>
                                  </a:lnTo>
                                  <a:lnTo>
                                    <a:pt x="96" y="246"/>
                                  </a:lnTo>
                                  <a:lnTo>
                                    <a:pt x="96" y="210"/>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78" name="South Africa" descr="© INSCALE GmbH, 15.06.2010"/>
                            <a:cNvSpPr>
                              <a:spLocks noEditPoints="1"/>
                            </a:cNvSpPr>
                          </a:nvSpPr>
                          <a:spPr bwMode="gray">
                            <a:xfrm>
                              <a:off x="2883" y="2065"/>
                              <a:ext cx="290" cy="261"/>
                            </a:xfrm>
                            <a:custGeom>
                              <a:avLst/>
                              <a:gdLst>
                                <a:gd name="T0" fmla="*/ 2147483647 w 1134"/>
                                <a:gd name="T1" fmla="*/ 2147483647 h 1020"/>
                                <a:gd name="T2" fmla="*/ 2147483647 w 1134"/>
                                <a:gd name="T3" fmla="*/ 2147483647 h 1020"/>
                                <a:gd name="T4" fmla="*/ 2147483647 w 1134"/>
                                <a:gd name="T5" fmla="*/ 2147483647 h 1020"/>
                                <a:gd name="T6" fmla="*/ 2147483647 w 1134"/>
                                <a:gd name="T7" fmla="*/ 2147483647 h 1020"/>
                                <a:gd name="T8" fmla="*/ 2147483647 w 1134"/>
                                <a:gd name="T9" fmla="*/ 2147483647 h 1020"/>
                                <a:gd name="T10" fmla="*/ 2147483647 w 1134"/>
                                <a:gd name="T11" fmla="*/ 2147483647 h 1020"/>
                                <a:gd name="T12" fmla="*/ 2147483647 w 1134"/>
                                <a:gd name="T13" fmla="*/ 2147483647 h 1020"/>
                                <a:gd name="T14" fmla="*/ 2147483647 w 1134"/>
                                <a:gd name="T15" fmla="*/ 2147483647 h 1020"/>
                                <a:gd name="T16" fmla="*/ 2147483647 w 1134"/>
                                <a:gd name="T17" fmla="*/ 2147483647 h 1020"/>
                                <a:gd name="T18" fmla="*/ 2147483647 w 1134"/>
                                <a:gd name="T19" fmla="*/ 2147483647 h 1020"/>
                                <a:gd name="T20" fmla="*/ 2147483647 w 1134"/>
                                <a:gd name="T21" fmla="*/ 2147483647 h 1020"/>
                                <a:gd name="T22" fmla="*/ 2147483647 w 1134"/>
                                <a:gd name="T23" fmla="*/ 2147483647 h 1020"/>
                                <a:gd name="T24" fmla="*/ 2147483647 w 1134"/>
                                <a:gd name="T25" fmla="*/ 2147483647 h 1020"/>
                                <a:gd name="T26" fmla="*/ 2147483647 w 1134"/>
                                <a:gd name="T27" fmla="*/ 2147483647 h 1020"/>
                                <a:gd name="T28" fmla="*/ 2147483647 w 1134"/>
                                <a:gd name="T29" fmla="*/ 2147483647 h 1020"/>
                                <a:gd name="T30" fmla="*/ 2147483647 w 1134"/>
                                <a:gd name="T31" fmla="*/ 2147483647 h 1020"/>
                                <a:gd name="T32" fmla="*/ 2147483647 w 1134"/>
                                <a:gd name="T33" fmla="*/ 2147483647 h 1020"/>
                                <a:gd name="T34" fmla="*/ 2147483647 w 1134"/>
                                <a:gd name="T35" fmla="*/ 2147483647 h 1020"/>
                                <a:gd name="T36" fmla="*/ 2147483647 w 1134"/>
                                <a:gd name="T37" fmla="*/ 2147483647 h 1020"/>
                                <a:gd name="T38" fmla="*/ 2147483647 w 1134"/>
                                <a:gd name="T39" fmla="*/ 2147483647 h 1020"/>
                                <a:gd name="T40" fmla="*/ 2147483647 w 1134"/>
                                <a:gd name="T41" fmla="*/ 2147483647 h 1020"/>
                                <a:gd name="T42" fmla="*/ 2147483647 w 1134"/>
                                <a:gd name="T43" fmla="*/ 2147483647 h 1020"/>
                                <a:gd name="T44" fmla="*/ 2147483647 w 1134"/>
                                <a:gd name="T45" fmla="*/ 2147483647 h 1020"/>
                                <a:gd name="T46" fmla="*/ 2147483647 w 1134"/>
                                <a:gd name="T47" fmla="*/ 2147483647 h 1020"/>
                                <a:gd name="T48" fmla="*/ 2147483647 w 1134"/>
                                <a:gd name="T49" fmla="*/ 2147483647 h 1020"/>
                                <a:gd name="T50" fmla="*/ 2147483647 w 1134"/>
                                <a:gd name="T51" fmla="*/ 2147483647 h 1020"/>
                                <a:gd name="T52" fmla="*/ 2147483647 w 1134"/>
                                <a:gd name="T53" fmla="*/ 2147483647 h 1020"/>
                                <a:gd name="T54" fmla="*/ 2147483647 w 1134"/>
                                <a:gd name="T55" fmla="*/ 2147483647 h 1020"/>
                                <a:gd name="T56" fmla="*/ 2147483647 w 1134"/>
                                <a:gd name="T57" fmla="*/ 2147483647 h 1020"/>
                                <a:gd name="T58" fmla="*/ 2147483647 w 1134"/>
                                <a:gd name="T59" fmla="*/ 2147483647 h 1020"/>
                                <a:gd name="T60" fmla="*/ 2147483647 w 1134"/>
                                <a:gd name="T61" fmla="*/ 2147483647 h 1020"/>
                                <a:gd name="T62" fmla="*/ 0 w 1134"/>
                                <a:gd name="T63" fmla="*/ 2147483647 h 1020"/>
                                <a:gd name="T64" fmla="*/ 2147483647 w 1134"/>
                                <a:gd name="T65" fmla="*/ 2147483647 h 1020"/>
                                <a:gd name="T66" fmla="*/ 2147483647 w 1134"/>
                                <a:gd name="T67" fmla="*/ 2147483647 h 1020"/>
                                <a:gd name="T68" fmla="*/ 2147483647 w 1134"/>
                                <a:gd name="T69" fmla="*/ 2147483647 h 1020"/>
                                <a:gd name="T70" fmla="*/ 2147483647 w 1134"/>
                                <a:gd name="T71" fmla="*/ 2147483647 h 1020"/>
                                <a:gd name="T72" fmla="*/ 2147483647 w 1134"/>
                                <a:gd name="T73" fmla="*/ 2147483647 h 1020"/>
                                <a:gd name="T74" fmla="*/ 2147483647 w 1134"/>
                                <a:gd name="T75" fmla="*/ 2147483647 h 1020"/>
                                <a:gd name="T76" fmla="*/ 2147483647 w 1134"/>
                                <a:gd name="T77" fmla="*/ 2147483647 h 1020"/>
                                <a:gd name="T78" fmla="*/ 2147483647 w 1134"/>
                                <a:gd name="T79" fmla="*/ 2147483647 h 1020"/>
                                <a:gd name="T80" fmla="*/ 2147483647 w 1134"/>
                                <a:gd name="T81" fmla="*/ 2147483647 h 1020"/>
                                <a:gd name="T82" fmla="*/ 2147483647 w 1134"/>
                                <a:gd name="T83" fmla="*/ 2147483647 h 1020"/>
                                <a:gd name="T84" fmla="*/ 2147483647 w 1134"/>
                                <a:gd name="T85" fmla="*/ 2147483647 h 1020"/>
                                <a:gd name="T86" fmla="*/ 2147483647 w 1134"/>
                                <a:gd name="T87" fmla="*/ 2147483647 h 1020"/>
                                <a:gd name="T88" fmla="*/ 2147483647 w 1134"/>
                                <a:gd name="T89" fmla="*/ 2147483647 h 1020"/>
                                <a:gd name="T90" fmla="*/ 2147483647 w 1134"/>
                                <a:gd name="T91" fmla="*/ 2147483647 h 1020"/>
                                <a:gd name="T92" fmla="*/ 2147483647 w 1134"/>
                                <a:gd name="T93" fmla="*/ 2147483647 h 1020"/>
                                <a:gd name="T94" fmla="*/ 2147483647 w 1134"/>
                                <a:gd name="T95" fmla="*/ 2147483647 h 1020"/>
                                <a:gd name="T96" fmla="*/ 2147483647 w 1134"/>
                                <a:gd name="T97" fmla="*/ 2147483647 h 1020"/>
                                <a:gd name="T98" fmla="*/ 2147483647 w 1134"/>
                                <a:gd name="T99" fmla="*/ 2147483647 h 1020"/>
                                <a:gd name="T100" fmla="*/ 2147483647 w 1134"/>
                                <a:gd name="T101" fmla="*/ 2147483647 h 1020"/>
                                <a:gd name="T102" fmla="*/ 2147483647 w 1134"/>
                                <a:gd name="T103" fmla="*/ 2147483647 h 1020"/>
                                <a:gd name="T104" fmla="*/ 2147483647 w 1134"/>
                                <a:gd name="T105" fmla="*/ 2147483647 h 1020"/>
                                <a:gd name="T106" fmla="*/ 2147483647 w 1134"/>
                                <a:gd name="T107" fmla="*/ 2147483647 h 1020"/>
                                <a:gd name="T108" fmla="*/ 2147483647 w 1134"/>
                                <a:gd name="T109" fmla="*/ 2147483647 h 1020"/>
                                <a:gd name="T110" fmla="*/ 2147483647 w 1134"/>
                                <a:gd name="T111" fmla="*/ 2147483647 h 1020"/>
                                <a:gd name="T112" fmla="*/ 2147483647 w 1134"/>
                                <a:gd name="T113" fmla="*/ 2147483647 h 1020"/>
                                <a:gd name="T114" fmla="*/ 2147483647 w 1134"/>
                                <a:gd name="T115" fmla="*/ 2147483647 h 1020"/>
                                <a:gd name="T116" fmla="*/ 2147483647 w 1134"/>
                                <a:gd name="T117" fmla="*/ 2147483647 h 1020"/>
                                <a:gd name="T118" fmla="*/ 2147483647 w 1134"/>
                                <a:gd name="T119" fmla="*/ 2147483647 h 1020"/>
                                <a:gd name="T120" fmla="*/ 2147483647 w 1134"/>
                                <a:gd name="T121" fmla="*/ 2147483647 h 1020"/>
                                <a:gd name="T122" fmla="*/ 2147483647 w 1134"/>
                                <a:gd name="T123" fmla="*/ 2147483647 h 1020"/>
                                <a:gd name="T124" fmla="*/ 2147483647 w 1134"/>
                                <a:gd name="T125" fmla="*/ 2147483647 h 1020"/>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 name="T186" fmla="*/ 0 60000 65536"/>
                                <a:gd name="T187" fmla="*/ 0 60000 65536"/>
                                <a:gd name="T188" fmla="*/ 0 60000 65536"/>
                                <a:gd name="T189" fmla="*/ 0 w 1134"/>
                                <a:gd name="T190" fmla="*/ 0 h 1020"/>
                                <a:gd name="T191" fmla="*/ 1134 w 1134"/>
                                <a:gd name="T192" fmla="*/ 1020 h 1020"/>
                              </a:gdLst>
                              <a:ahLst/>
                              <a:cxnLst>
                                <a:cxn ang="T126">
                                  <a:pos x="T0" y="T1"/>
                                </a:cxn>
                                <a:cxn ang="T127">
                                  <a:pos x="T2" y="T3"/>
                                </a:cxn>
                                <a:cxn ang="T128">
                                  <a:pos x="T4" y="T5"/>
                                </a:cxn>
                                <a:cxn ang="T129">
                                  <a:pos x="T6" y="T7"/>
                                </a:cxn>
                                <a:cxn ang="T130">
                                  <a:pos x="T8" y="T9"/>
                                </a:cxn>
                                <a:cxn ang="T131">
                                  <a:pos x="T10" y="T11"/>
                                </a:cxn>
                                <a:cxn ang="T132">
                                  <a:pos x="T12" y="T13"/>
                                </a:cxn>
                                <a:cxn ang="T133">
                                  <a:pos x="T14" y="T15"/>
                                </a:cxn>
                                <a:cxn ang="T134">
                                  <a:pos x="T16" y="T17"/>
                                </a:cxn>
                                <a:cxn ang="T135">
                                  <a:pos x="T18" y="T19"/>
                                </a:cxn>
                                <a:cxn ang="T136">
                                  <a:pos x="T20" y="T21"/>
                                </a:cxn>
                                <a:cxn ang="T137">
                                  <a:pos x="T22" y="T23"/>
                                </a:cxn>
                                <a:cxn ang="T138">
                                  <a:pos x="T24" y="T25"/>
                                </a:cxn>
                                <a:cxn ang="T139">
                                  <a:pos x="T26" y="T27"/>
                                </a:cxn>
                                <a:cxn ang="T140">
                                  <a:pos x="T28" y="T29"/>
                                </a:cxn>
                                <a:cxn ang="T141">
                                  <a:pos x="T30" y="T31"/>
                                </a:cxn>
                                <a:cxn ang="T142">
                                  <a:pos x="T32" y="T33"/>
                                </a:cxn>
                                <a:cxn ang="T143">
                                  <a:pos x="T34" y="T35"/>
                                </a:cxn>
                                <a:cxn ang="T144">
                                  <a:pos x="T36" y="T37"/>
                                </a:cxn>
                                <a:cxn ang="T145">
                                  <a:pos x="T38" y="T39"/>
                                </a:cxn>
                                <a:cxn ang="T146">
                                  <a:pos x="T40" y="T41"/>
                                </a:cxn>
                                <a:cxn ang="T147">
                                  <a:pos x="T42" y="T43"/>
                                </a:cxn>
                                <a:cxn ang="T148">
                                  <a:pos x="T44" y="T45"/>
                                </a:cxn>
                                <a:cxn ang="T149">
                                  <a:pos x="T46" y="T47"/>
                                </a:cxn>
                                <a:cxn ang="T150">
                                  <a:pos x="T48" y="T49"/>
                                </a:cxn>
                                <a:cxn ang="T151">
                                  <a:pos x="T50" y="T51"/>
                                </a:cxn>
                                <a:cxn ang="T152">
                                  <a:pos x="T52" y="T53"/>
                                </a:cxn>
                                <a:cxn ang="T153">
                                  <a:pos x="T54" y="T55"/>
                                </a:cxn>
                                <a:cxn ang="T154">
                                  <a:pos x="T56" y="T57"/>
                                </a:cxn>
                                <a:cxn ang="T155">
                                  <a:pos x="T58" y="T59"/>
                                </a:cxn>
                                <a:cxn ang="T156">
                                  <a:pos x="T60" y="T61"/>
                                </a:cxn>
                                <a:cxn ang="T157">
                                  <a:pos x="T62" y="T63"/>
                                </a:cxn>
                                <a:cxn ang="T158">
                                  <a:pos x="T64" y="T65"/>
                                </a:cxn>
                                <a:cxn ang="T159">
                                  <a:pos x="T66" y="T67"/>
                                </a:cxn>
                                <a:cxn ang="T160">
                                  <a:pos x="T68" y="T69"/>
                                </a:cxn>
                                <a:cxn ang="T161">
                                  <a:pos x="T70" y="T71"/>
                                </a:cxn>
                                <a:cxn ang="T162">
                                  <a:pos x="T72" y="T73"/>
                                </a:cxn>
                                <a:cxn ang="T163">
                                  <a:pos x="T74" y="T75"/>
                                </a:cxn>
                                <a:cxn ang="T164">
                                  <a:pos x="T76" y="T77"/>
                                </a:cxn>
                                <a:cxn ang="T165">
                                  <a:pos x="T78" y="T79"/>
                                </a:cxn>
                                <a:cxn ang="T166">
                                  <a:pos x="T80" y="T81"/>
                                </a:cxn>
                                <a:cxn ang="T167">
                                  <a:pos x="T82" y="T83"/>
                                </a:cxn>
                                <a:cxn ang="T168">
                                  <a:pos x="T84" y="T85"/>
                                </a:cxn>
                                <a:cxn ang="T169">
                                  <a:pos x="T86" y="T87"/>
                                </a:cxn>
                                <a:cxn ang="T170">
                                  <a:pos x="T88" y="T89"/>
                                </a:cxn>
                                <a:cxn ang="T171">
                                  <a:pos x="T90" y="T91"/>
                                </a:cxn>
                                <a:cxn ang="T172">
                                  <a:pos x="T92" y="T93"/>
                                </a:cxn>
                                <a:cxn ang="T173">
                                  <a:pos x="T94" y="T95"/>
                                </a:cxn>
                                <a:cxn ang="T174">
                                  <a:pos x="T96" y="T97"/>
                                </a:cxn>
                                <a:cxn ang="T175">
                                  <a:pos x="T98" y="T99"/>
                                </a:cxn>
                                <a:cxn ang="T176">
                                  <a:pos x="T100" y="T101"/>
                                </a:cxn>
                                <a:cxn ang="T177">
                                  <a:pos x="T102" y="T103"/>
                                </a:cxn>
                                <a:cxn ang="T178">
                                  <a:pos x="T104" y="T105"/>
                                </a:cxn>
                                <a:cxn ang="T179">
                                  <a:pos x="T106" y="T107"/>
                                </a:cxn>
                                <a:cxn ang="T180">
                                  <a:pos x="T108" y="T109"/>
                                </a:cxn>
                                <a:cxn ang="T181">
                                  <a:pos x="T110" y="T111"/>
                                </a:cxn>
                                <a:cxn ang="T182">
                                  <a:pos x="T112" y="T113"/>
                                </a:cxn>
                                <a:cxn ang="T183">
                                  <a:pos x="T114" y="T115"/>
                                </a:cxn>
                                <a:cxn ang="T184">
                                  <a:pos x="T116" y="T117"/>
                                </a:cxn>
                                <a:cxn ang="T185">
                                  <a:pos x="T118" y="T119"/>
                                </a:cxn>
                                <a:cxn ang="T186">
                                  <a:pos x="T120" y="T121"/>
                                </a:cxn>
                                <a:cxn ang="T187">
                                  <a:pos x="T122" y="T123"/>
                                </a:cxn>
                                <a:cxn ang="T188">
                                  <a:pos x="T124" y="T125"/>
                                </a:cxn>
                              </a:cxnLst>
                              <a:rect l="T189" t="T190" r="T191" b="T192"/>
                              <a:pathLst>
                                <a:path w="1134" h="1020">
                                  <a:moveTo>
                                    <a:pt x="1116" y="372"/>
                                  </a:moveTo>
                                  <a:lnTo>
                                    <a:pt x="1098" y="372"/>
                                  </a:lnTo>
                                  <a:lnTo>
                                    <a:pt x="1092" y="378"/>
                                  </a:lnTo>
                                  <a:lnTo>
                                    <a:pt x="1086" y="378"/>
                                  </a:lnTo>
                                  <a:lnTo>
                                    <a:pt x="1074" y="420"/>
                                  </a:lnTo>
                                  <a:lnTo>
                                    <a:pt x="1062" y="420"/>
                                  </a:lnTo>
                                  <a:lnTo>
                                    <a:pt x="1050" y="414"/>
                                  </a:lnTo>
                                  <a:lnTo>
                                    <a:pt x="1032" y="414"/>
                                  </a:lnTo>
                                  <a:lnTo>
                                    <a:pt x="1020" y="402"/>
                                  </a:lnTo>
                                  <a:lnTo>
                                    <a:pt x="1008" y="396"/>
                                  </a:lnTo>
                                  <a:lnTo>
                                    <a:pt x="996" y="372"/>
                                  </a:lnTo>
                                  <a:lnTo>
                                    <a:pt x="996" y="348"/>
                                  </a:lnTo>
                                  <a:lnTo>
                                    <a:pt x="1002" y="336"/>
                                  </a:lnTo>
                                  <a:lnTo>
                                    <a:pt x="1014" y="324"/>
                                  </a:lnTo>
                                  <a:lnTo>
                                    <a:pt x="1014" y="312"/>
                                  </a:lnTo>
                                  <a:lnTo>
                                    <a:pt x="1020" y="300"/>
                                  </a:lnTo>
                                  <a:lnTo>
                                    <a:pt x="1032" y="288"/>
                                  </a:lnTo>
                                  <a:lnTo>
                                    <a:pt x="1038" y="288"/>
                                  </a:lnTo>
                                  <a:lnTo>
                                    <a:pt x="1050" y="294"/>
                                  </a:lnTo>
                                  <a:lnTo>
                                    <a:pt x="1062" y="306"/>
                                  </a:lnTo>
                                  <a:lnTo>
                                    <a:pt x="1086" y="270"/>
                                  </a:lnTo>
                                  <a:lnTo>
                                    <a:pt x="1086" y="180"/>
                                  </a:lnTo>
                                  <a:lnTo>
                                    <a:pt x="1056" y="120"/>
                                  </a:lnTo>
                                  <a:lnTo>
                                    <a:pt x="1056" y="102"/>
                                  </a:lnTo>
                                  <a:lnTo>
                                    <a:pt x="1050" y="90"/>
                                  </a:lnTo>
                                  <a:lnTo>
                                    <a:pt x="1050" y="72"/>
                                  </a:lnTo>
                                  <a:lnTo>
                                    <a:pt x="1044" y="54"/>
                                  </a:lnTo>
                                  <a:lnTo>
                                    <a:pt x="1044" y="24"/>
                                  </a:lnTo>
                                  <a:lnTo>
                                    <a:pt x="1026" y="12"/>
                                  </a:lnTo>
                                  <a:lnTo>
                                    <a:pt x="966" y="12"/>
                                  </a:lnTo>
                                  <a:lnTo>
                                    <a:pt x="954" y="6"/>
                                  </a:lnTo>
                                  <a:lnTo>
                                    <a:pt x="948" y="6"/>
                                  </a:lnTo>
                                  <a:lnTo>
                                    <a:pt x="936" y="0"/>
                                  </a:lnTo>
                                  <a:lnTo>
                                    <a:pt x="876" y="0"/>
                                  </a:lnTo>
                                  <a:lnTo>
                                    <a:pt x="864" y="24"/>
                                  </a:lnTo>
                                  <a:lnTo>
                                    <a:pt x="852" y="24"/>
                                  </a:lnTo>
                                  <a:lnTo>
                                    <a:pt x="840" y="30"/>
                                  </a:lnTo>
                                  <a:lnTo>
                                    <a:pt x="828" y="30"/>
                                  </a:lnTo>
                                  <a:lnTo>
                                    <a:pt x="822" y="36"/>
                                  </a:lnTo>
                                  <a:lnTo>
                                    <a:pt x="810" y="60"/>
                                  </a:lnTo>
                                  <a:lnTo>
                                    <a:pt x="768" y="102"/>
                                  </a:lnTo>
                                  <a:lnTo>
                                    <a:pt x="756" y="108"/>
                                  </a:lnTo>
                                  <a:lnTo>
                                    <a:pt x="750" y="108"/>
                                  </a:lnTo>
                                  <a:lnTo>
                                    <a:pt x="738" y="114"/>
                                  </a:lnTo>
                                  <a:lnTo>
                                    <a:pt x="726" y="138"/>
                                  </a:lnTo>
                                  <a:lnTo>
                                    <a:pt x="726" y="174"/>
                                  </a:lnTo>
                                  <a:lnTo>
                                    <a:pt x="714" y="180"/>
                                  </a:lnTo>
                                  <a:lnTo>
                                    <a:pt x="708" y="192"/>
                                  </a:lnTo>
                                  <a:lnTo>
                                    <a:pt x="702" y="198"/>
                                  </a:lnTo>
                                  <a:lnTo>
                                    <a:pt x="690" y="204"/>
                                  </a:lnTo>
                                  <a:lnTo>
                                    <a:pt x="672" y="210"/>
                                  </a:lnTo>
                                  <a:lnTo>
                                    <a:pt x="654" y="228"/>
                                  </a:lnTo>
                                  <a:lnTo>
                                    <a:pt x="654" y="240"/>
                                  </a:lnTo>
                                  <a:lnTo>
                                    <a:pt x="648" y="252"/>
                                  </a:lnTo>
                                  <a:lnTo>
                                    <a:pt x="642" y="270"/>
                                  </a:lnTo>
                                  <a:lnTo>
                                    <a:pt x="636" y="282"/>
                                  </a:lnTo>
                                  <a:lnTo>
                                    <a:pt x="630" y="288"/>
                                  </a:lnTo>
                                  <a:lnTo>
                                    <a:pt x="618" y="294"/>
                                  </a:lnTo>
                                  <a:lnTo>
                                    <a:pt x="606" y="294"/>
                                  </a:lnTo>
                                  <a:lnTo>
                                    <a:pt x="600" y="288"/>
                                  </a:lnTo>
                                  <a:lnTo>
                                    <a:pt x="594" y="294"/>
                                  </a:lnTo>
                                  <a:lnTo>
                                    <a:pt x="582" y="300"/>
                                  </a:lnTo>
                                  <a:lnTo>
                                    <a:pt x="570" y="300"/>
                                  </a:lnTo>
                                  <a:lnTo>
                                    <a:pt x="564" y="294"/>
                                  </a:lnTo>
                                  <a:lnTo>
                                    <a:pt x="552" y="288"/>
                                  </a:lnTo>
                                  <a:lnTo>
                                    <a:pt x="546" y="282"/>
                                  </a:lnTo>
                                  <a:lnTo>
                                    <a:pt x="516" y="282"/>
                                  </a:lnTo>
                                  <a:lnTo>
                                    <a:pt x="504" y="270"/>
                                  </a:lnTo>
                                  <a:lnTo>
                                    <a:pt x="492" y="264"/>
                                  </a:lnTo>
                                  <a:lnTo>
                                    <a:pt x="486" y="258"/>
                                  </a:lnTo>
                                  <a:lnTo>
                                    <a:pt x="474" y="252"/>
                                  </a:lnTo>
                                  <a:lnTo>
                                    <a:pt x="462" y="252"/>
                                  </a:lnTo>
                                  <a:lnTo>
                                    <a:pt x="450" y="258"/>
                                  </a:lnTo>
                                  <a:lnTo>
                                    <a:pt x="444" y="264"/>
                                  </a:lnTo>
                                  <a:lnTo>
                                    <a:pt x="438" y="276"/>
                                  </a:lnTo>
                                  <a:lnTo>
                                    <a:pt x="438" y="288"/>
                                  </a:lnTo>
                                  <a:lnTo>
                                    <a:pt x="432" y="300"/>
                                  </a:lnTo>
                                  <a:lnTo>
                                    <a:pt x="432" y="324"/>
                                  </a:lnTo>
                                  <a:lnTo>
                                    <a:pt x="420" y="324"/>
                                  </a:lnTo>
                                  <a:lnTo>
                                    <a:pt x="414" y="330"/>
                                  </a:lnTo>
                                  <a:lnTo>
                                    <a:pt x="408" y="330"/>
                                  </a:lnTo>
                                  <a:lnTo>
                                    <a:pt x="402" y="336"/>
                                  </a:lnTo>
                                  <a:lnTo>
                                    <a:pt x="396" y="348"/>
                                  </a:lnTo>
                                  <a:lnTo>
                                    <a:pt x="390" y="354"/>
                                  </a:lnTo>
                                  <a:lnTo>
                                    <a:pt x="390" y="360"/>
                                  </a:lnTo>
                                  <a:lnTo>
                                    <a:pt x="366" y="360"/>
                                  </a:lnTo>
                                  <a:lnTo>
                                    <a:pt x="366" y="378"/>
                                  </a:lnTo>
                                  <a:lnTo>
                                    <a:pt x="288" y="378"/>
                                  </a:lnTo>
                                  <a:lnTo>
                                    <a:pt x="288" y="348"/>
                                  </a:lnTo>
                                  <a:lnTo>
                                    <a:pt x="294" y="336"/>
                                  </a:lnTo>
                                  <a:lnTo>
                                    <a:pt x="294" y="330"/>
                                  </a:lnTo>
                                  <a:lnTo>
                                    <a:pt x="300" y="318"/>
                                  </a:lnTo>
                                  <a:lnTo>
                                    <a:pt x="300" y="294"/>
                                  </a:lnTo>
                                  <a:lnTo>
                                    <a:pt x="294" y="288"/>
                                  </a:lnTo>
                                  <a:lnTo>
                                    <a:pt x="294" y="270"/>
                                  </a:lnTo>
                                  <a:lnTo>
                                    <a:pt x="288" y="258"/>
                                  </a:lnTo>
                                  <a:lnTo>
                                    <a:pt x="282" y="240"/>
                                  </a:lnTo>
                                  <a:lnTo>
                                    <a:pt x="276" y="234"/>
                                  </a:lnTo>
                                  <a:lnTo>
                                    <a:pt x="264" y="228"/>
                                  </a:lnTo>
                                  <a:lnTo>
                                    <a:pt x="258" y="222"/>
                                  </a:lnTo>
                                  <a:lnTo>
                                    <a:pt x="246" y="216"/>
                                  </a:lnTo>
                                  <a:lnTo>
                                    <a:pt x="240" y="510"/>
                                  </a:lnTo>
                                  <a:lnTo>
                                    <a:pt x="222" y="510"/>
                                  </a:lnTo>
                                  <a:lnTo>
                                    <a:pt x="210" y="516"/>
                                  </a:lnTo>
                                  <a:lnTo>
                                    <a:pt x="204" y="522"/>
                                  </a:lnTo>
                                  <a:lnTo>
                                    <a:pt x="204" y="528"/>
                                  </a:lnTo>
                                  <a:lnTo>
                                    <a:pt x="192" y="528"/>
                                  </a:lnTo>
                                  <a:lnTo>
                                    <a:pt x="192" y="552"/>
                                  </a:lnTo>
                                  <a:lnTo>
                                    <a:pt x="168" y="552"/>
                                  </a:lnTo>
                                  <a:lnTo>
                                    <a:pt x="156" y="540"/>
                                  </a:lnTo>
                                  <a:lnTo>
                                    <a:pt x="144" y="540"/>
                                  </a:lnTo>
                                  <a:lnTo>
                                    <a:pt x="132" y="552"/>
                                  </a:lnTo>
                                  <a:lnTo>
                                    <a:pt x="108" y="552"/>
                                  </a:lnTo>
                                  <a:lnTo>
                                    <a:pt x="102" y="546"/>
                                  </a:lnTo>
                                  <a:lnTo>
                                    <a:pt x="102" y="540"/>
                                  </a:lnTo>
                                  <a:lnTo>
                                    <a:pt x="96" y="534"/>
                                  </a:lnTo>
                                  <a:lnTo>
                                    <a:pt x="72" y="534"/>
                                  </a:lnTo>
                                  <a:lnTo>
                                    <a:pt x="66" y="528"/>
                                  </a:lnTo>
                                  <a:lnTo>
                                    <a:pt x="60" y="516"/>
                                  </a:lnTo>
                                  <a:lnTo>
                                    <a:pt x="60" y="492"/>
                                  </a:lnTo>
                                  <a:lnTo>
                                    <a:pt x="42" y="474"/>
                                  </a:lnTo>
                                  <a:lnTo>
                                    <a:pt x="36" y="474"/>
                                  </a:lnTo>
                                  <a:lnTo>
                                    <a:pt x="30" y="480"/>
                                  </a:lnTo>
                                  <a:lnTo>
                                    <a:pt x="30" y="486"/>
                                  </a:lnTo>
                                  <a:lnTo>
                                    <a:pt x="24" y="498"/>
                                  </a:lnTo>
                                  <a:lnTo>
                                    <a:pt x="18" y="504"/>
                                  </a:lnTo>
                                  <a:lnTo>
                                    <a:pt x="18" y="510"/>
                                  </a:lnTo>
                                  <a:lnTo>
                                    <a:pt x="0" y="522"/>
                                  </a:lnTo>
                                  <a:lnTo>
                                    <a:pt x="0" y="516"/>
                                  </a:lnTo>
                                  <a:lnTo>
                                    <a:pt x="0" y="528"/>
                                  </a:lnTo>
                                  <a:lnTo>
                                    <a:pt x="6" y="540"/>
                                  </a:lnTo>
                                  <a:lnTo>
                                    <a:pt x="6" y="552"/>
                                  </a:lnTo>
                                  <a:lnTo>
                                    <a:pt x="36" y="582"/>
                                  </a:lnTo>
                                  <a:lnTo>
                                    <a:pt x="42" y="600"/>
                                  </a:lnTo>
                                  <a:lnTo>
                                    <a:pt x="42" y="648"/>
                                  </a:lnTo>
                                  <a:lnTo>
                                    <a:pt x="48" y="672"/>
                                  </a:lnTo>
                                  <a:lnTo>
                                    <a:pt x="54" y="690"/>
                                  </a:lnTo>
                                  <a:lnTo>
                                    <a:pt x="72" y="714"/>
                                  </a:lnTo>
                                  <a:lnTo>
                                    <a:pt x="96" y="738"/>
                                  </a:lnTo>
                                  <a:lnTo>
                                    <a:pt x="114" y="762"/>
                                  </a:lnTo>
                                  <a:lnTo>
                                    <a:pt x="120" y="786"/>
                                  </a:lnTo>
                                  <a:lnTo>
                                    <a:pt x="120" y="834"/>
                                  </a:lnTo>
                                  <a:lnTo>
                                    <a:pt x="114" y="846"/>
                                  </a:lnTo>
                                  <a:lnTo>
                                    <a:pt x="114" y="852"/>
                                  </a:lnTo>
                                  <a:lnTo>
                                    <a:pt x="90" y="852"/>
                                  </a:lnTo>
                                  <a:lnTo>
                                    <a:pt x="90" y="876"/>
                                  </a:lnTo>
                                  <a:lnTo>
                                    <a:pt x="96" y="888"/>
                                  </a:lnTo>
                                  <a:lnTo>
                                    <a:pt x="108" y="906"/>
                                  </a:lnTo>
                                  <a:lnTo>
                                    <a:pt x="114" y="918"/>
                                  </a:lnTo>
                                  <a:lnTo>
                                    <a:pt x="114" y="960"/>
                                  </a:lnTo>
                                  <a:lnTo>
                                    <a:pt x="120" y="972"/>
                                  </a:lnTo>
                                  <a:lnTo>
                                    <a:pt x="120" y="978"/>
                                  </a:lnTo>
                                  <a:lnTo>
                                    <a:pt x="126" y="978"/>
                                  </a:lnTo>
                                  <a:lnTo>
                                    <a:pt x="126" y="972"/>
                                  </a:lnTo>
                                  <a:lnTo>
                                    <a:pt x="132" y="966"/>
                                  </a:lnTo>
                                  <a:lnTo>
                                    <a:pt x="144" y="966"/>
                                  </a:lnTo>
                                  <a:lnTo>
                                    <a:pt x="150" y="972"/>
                                  </a:lnTo>
                                  <a:lnTo>
                                    <a:pt x="180" y="984"/>
                                  </a:lnTo>
                                  <a:lnTo>
                                    <a:pt x="180" y="996"/>
                                  </a:lnTo>
                                  <a:lnTo>
                                    <a:pt x="204" y="1020"/>
                                  </a:lnTo>
                                  <a:lnTo>
                                    <a:pt x="216" y="1020"/>
                                  </a:lnTo>
                                  <a:lnTo>
                                    <a:pt x="240" y="1008"/>
                                  </a:lnTo>
                                  <a:lnTo>
                                    <a:pt x="246" y="996"/>
                                  </a:lnTo>
                                  <a:lnTo>
                                    <a:pt x="252" y="990"/>
                                  </a:lnTo>
                                  <a:lnTo>
                                    <a:pt x="264" y="984"/>
                                  </a:lnTo>
                                  <a:lnTo>
                                    <a:pt x="294" y="984"/>
                                  </a:lnTo>
                                  <a:lnTo>
                                    <a:pt x="306" y="990"/>
                                  </a:lnTo>
                                  <a:lnTo>
                                    <a:pt x="354" y="990"/>
                                  </a:lnTo>
                                  <a:lnTo>
                                    <a:pt x="354" y="984"/>
                                  </a:lnTo>
                                  <a:lnTo>
                                    <a:pt x="360" y="978"/>
                                  </a:lnTo>
                                  <a:lnTo>
                                    <a:pt x="360" y="966"/>
                                  </a:lnTo>
                                  <a:lnTo>
                                    <a:pt x="366" y="960"/>
                                  </a:lnTo>
                                  <a:lnTo>
                                    <a:pt x="378" y="954"/>
                                  </a:lnTo>
                                  <a:lnTo>
                                    <a:pt x="408" y="954"/>
                                  </a:lnTo>
                                  <a:lnTo>
                                    <a:pt x="420" y="960"/>
                                  </a:lnTo>
                                  <a:lnTo>
                                    <a:pt x="432" y="960"/>
                                  </a:lnTo>
                                  <a:lnTo>
                                    <a:pt x="438" y="966"/>
                                  </a:lnTo>
                                  <a:lnTo>
                                    <a:pt x="444" y="960"/>
                                  </a:lnTo>
                                  <a:lnTo>
                                    <a:pt x="456" y="960"/>
                                  </a:lnTo>
                                  <a:lnTo>
                                    <a:pt x="468" y="954"/>
                                  </a:lnTo>
                                  <a:lnTo>
                                    <a:pt x="504" y="954"/>
                                  </a:lnTo>
                                  <a:lnTo>
                                    <a:pt x="522" y="960"/>
                                  </a:lnTo>
                                  <a:lnTo>
                                    <a:pt x="534" y="966"/>
                                  </a:lnTo>
                                  <a:lnTo>
                                    <a:pt x="552" y="966"/>
                                  </a:lnTo>
                                  <a:lnTo>
                                    <a:pt x="558" y="960"/>
                                  </a:lnTo>
                                  <a:lnTo>
                                    <a:pt x="570" y="954"/>
                                  </a:lnTo>
                                  <a:lnTo>
                                    <a:pt x="606" y="954"/>
                                  </a:lnTo>
                                  <a:lnTo>
                                    <a:pt x="618" y="948"/>
                                  </a:lnTo>
                                  <a:lnTo>
                                    <a:pt x="624" y="942"/>
                                  </a:lnTo>
                                  <a:lnTo>
                                    <a:pt x="636" y="936"/>
                                  </a:lnTo>
                                  <a:lnTo>
                                    <a:pt x="684" y="936"/>
                                  </a:lnTo>
                                  <a:lnTo>
                                    <a:pt x="708" y="924"/>
                                  </a:lnTo>
                                  <a:lnTo>
                                    <a:pt x="720" y="912"/>
                                  </a:lnTo>
                                  <a:lnTo>
                                    <a:pt x="738" y="900"/>
                                  </a:lnTo>
                                  <a:lnTo>
                                    <a:pt x="774" y="864"/>
                                  </a:lnTo>
                                  <a:lnTo>
                                    <a:pt x="786" y="858"/>
                                  </a:lnTo>
                                  <a:lnTo>
                                    <a:pt x="804" y="846"/>
                                  </a:lnTo>
                                  <a:lnTo>
                                    <a:pt x="900" y="750"/>
                                  </a:lnTo>
                                  <a:lnTo>
                                    <a:pt x="918" y="750"/>
                                  </a:lnTo>
                                  <a:lnTo>
                                    <a:pt x="924" y="744"/>
                                  </a:lnTo>
                                  <a:lnTo>
                                    <a:pt x="960" y="696"/>
                                  </a:lnTo>
                                  <a:lnTo>
                                    <a:pt x="972" y="672"/>
                                  </a:lnTo>
                                  <a:lnTo>
                                    <a:pt x="984" y="654"/>
                                  </a:lnTo>
                                  <a:lnTo>
                                    <a:pt x="990" y="642"/>
                                  </a:lnTo>
                                  <a:lnTo>
                                    <a:pt x="1002" y="606"/>
                                  </a:lnTo>
                                  <a:lnTo>
                                    <a:pt x="1014" y="588"/>
                                  </a:lnTo>
                                  <a:lnTo>
                                    <a:pt x="1020" y="576"/>
                                  </a:lnTo>
                                  <a:lnTo>
                                    <a:pt x="1026" y="570"/>
                                  </a:lnTo>
                                  <a:lnTo>
                                    <a:pt x="1038" y="564"/>
                                  </a:lnTo>
                                  <a:lnTo>
                                    <a:pt x="1050" y="552"/>
                                  </a:lnTo>
                                  <a:lnTo>
                                    <a:pt x="1068" y="546"/>
                                  </a:lnTo>
                                  <a:lnTo>
                                    <a:pt x="1086" y="534"/>
                                  </a:lnTo>
                                  <a:lnTo>
                                    <a:pt x="1098" y="510"/>
                                  </a:lnTo>
                                  <a:lnTo>
                                    <a:pt x="1098" y="498"/>
                                  </a:lnTo>
                                  <a:lnTo>
                                    <a:pt x="1104" y="486"/>
                                  </a:lnTo>
                                  <a:lnTo>
                                    <a:pt x="1110" y="468"/>
                                  </a:lnTo>
                                  <a:lnTo>
                                    <a:pt x="1116" y="456"/>
                                  </a:lnTo>
                                  <a:lnTo>
                                    <a:pt x="1122" y="450"/>
                                  </a:lnTo>
                                  <a:lnTo>
                                    <a:pt x="1122" y="438"/>
                                  </a:lnTo>
                                  <a:lnTo>
                                    <a:pt x="1128" y="432"/>
                                  </a:lnTo>
                                  <a:lnTo>
                                    <a:pt x="1128" y="414"/>
                                  </a:lnTo>
                                  <a:lnTo>
                                    <a:pt x="1134" y="396"/>
                                  </a:lnTo>
                                  <a:lnTo>
                                    <a:pt x="1128" y="384"/>
                                  </a:lnTo>
                                  <a:lnTo>
                                    <a:pt x="1116" y="372"/>
                                  </a:lnTo>
                                  <a:close/>
                                  <a:moveTo>
                                    <a:pt x="870" y="624"/>
                                  </a:moveTo>
                                  <a:lnTo>
                                    <a:pt x="858" y="630"/>
                                  </a:lnTo>
                                  <a:lnTo>
                                    <a:pt x="852" y="636"/>
                                  </a:lnTo>
                                  <a:lnTo>
                                    <a:pt x="840" y="642"/>
                                  </a:lnTo>
                                  <a:lnTo>
                                    <a:pt x="822" y="642"/>
                                  </a:lnTo>
                                  <a:lnTo>
                                    <a:pt x="810" y="648"/>
                                  </a:lnTo>
                                  <a:lnTo>
                                    <a:pt x="804" y="654"/>
                                  </a:lnTo>
                                  <a:lnTo>
                                    <a:pt x="798" y="666"/>
                                  </a:lnTo>
                                  <a:lnTo>
                                    <a:pt x="792" y="672"/>
                                  </a:lnTo>
                                  <a:lnTo>
                                    <a:pt x="792" y="684"/>
                                  </a:lnTo>
                                  <a:lnTo>
                                    <a:pt x="774" y="684"/>
                                  </a:lnTo>
                                  <a:lnTo>
                                    <a:pt x="744" y="654"/>
                                  </a:lnTo>
                                  <a:lnTo>
                                    <a:pt x="744" y="636"/>
                                  </a:lnTo>
                                  <a:lnTo>
                                    <a:pt x="720" y="600"/>
                                  </a:lnTo>
                                  <a:lnTo>
                                    <a:pt x="744" y="600"/>
                                  </a:lnTo>
                                  <a:lnTo>
                                    <a:pt x="750" y="582"/>
                                  </a:lnTo>
                                  <a:lnTo>
                                    <a:pt x="768" y="564"/>
                                  </a:lnTo>
                                  <a:lnTo>
                                    <a:pt x="768" y="546"/>
                                  </a:lnTo>
                                  <a:lnTo>
                                    <a:pt x="774" y="540"/>
                                  </a:lnTo>
                                  <a:lnTo>
                                    <a:pt x="798" y="540"/>
                                  </a:lnTo>
                                  <a:lnTo>
                                    <a:pt x="798" y="528"/>
                                  </a:lnTo>
                                  <a:lnTo>
                                    <a:pt x="810" y="522"/>
                                  </a:lnTo>
                                  <a:lnTo>
                                    <a:pt x="846" y="522"/>
                                  </a:lnTo>
                                  <a:lnTo>
                                    <a:pt x="852" y="528"/>
                                  </a:lnTo>
                                  <a:lnTo>
                                    <a:pt x="858" y="540"/>
                                  </a:lnTo>
                                  <a:lnTo>
                                    <a:pt x="864" y="546"/>
                                  </a:lnTo>
                                  <a:lnTo>
                                    <a:pt x="870" y="558"/>
                                  </a:lnTo>
                                  <a:lnTo>
                                    <a:pt x="882" y="564"/>
                                  </a:lnTo>
                                  <a:lnTo>
                                    <a:pt x="888" y="588"/>
                                  </a:lnTo>
                                  <a:lnTo>
                                    <a:pt x="864" y="606"/>
                                  </a:lnTo>
                                  <a:lnTo>
                                    <a:pt x="870" y="624"/>
                                  </a:lnTo>
                                  <a:close/>
                                </a:path>
                              </a:pathLst>
                            </a:custGeom>
                            <a:solidFill>
                              <a:srgbClr val="5F5F8C"/>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sp>
                          <a:nvSpPr>
                            <a:cNvPr id="179" name="Afghanistan" descr="© INSCALE GmbH, 15.06.2010"/>
                            <a:cNvSpPr>
                              <a:spLocks/>
                            </a:cNvSpPr>
                          </a:nvSpPr>
                          <a:spPr bwMode="gray">
                            <a:xfrm>
                              <a:off x="3638" y="814"/>
                              <a:ext cx="232" cy="189"/>
                            </a:xfrm>
                            <a:custGeom>
                              <a:avLst/>
                              <a:gdLst>
                                <a:gd name="T0" fmla="*/ 2147483647 w 906"/>
                                <a:gd name="T1" fmla="*/ 2147483647 h 738"/>
                                <a:gd name="T2" fmla="*/ 2147483647 w 906"/>
                                <a:gd name="T3" fmla="*/ 2147483647 h 738"/>
                                <a:gd name="T4" fmla="*/ 2147483647 w 906"/>
                                <a:gd name="T5" fmla="*/ 2147483647 h 738"/>
                                <a:gd name="T6" fmla="*/ 2147483647 w 906"/>
                                <a:gd name="T7" fmla="*/ 2147483647 h 738"/>
                                <a:gd name="T8" fmla="*/ 2147483647 w 906"/>
                                <a:gd name="T9" fmla="*/ 2147483647 h 738"/>
                                <a:gd name="T10" fmla="*/ 2147483647 w 906"/>
                                <a:gd name="T11" fmla="*/ 0 h 738"/>
                                <a:gd name="T12" fmla="*/ 2147483647 w 906"/>
                                <a:gd name="T13" fmla="*/ 2147483647 h 738"/>
                                <a:gd name="T14" fmla="*/ 2147483647 w 906"/>
                                <a:gd name="T15" fmla="*/ 2147483647 h 738"/>
                                <a:gd name="T16" fmla="*/ 2147483647 w 906"/>
                                <a:gd name="T17" fmla="*/ 2147483647 h 738"/>
                                <a:gd name="T18" fmla="*/ 2147483647 w 906"/>
                                <a:gd name="T19" fmla="*/ 2147483647 h 738"/>
                                <a:gd name="T20" fmla="*/ 2147483647 w 906"/>
                                <a:gd name="T21" fmla="*/ 2147483647 h 738"/>
                                <a:gd name="T22" fmla="*/ 2147483647 w 906"/>
                                <a:gd name="T23" fmla="*/ 2147483647 h 738"/>
                                <a:gd name="T24" fmla="*/ 2147483647 w 906"/>
                                <a:gd name="T25" fmla="*/ 2147483647 h 738"/>
                                <a:gd name="T26" fmla="*/ 2147483647 w 906"/>
                                <a:gd name="T27" fmla="*/ 2147483647 h 738"/>
                                <a:gd name="T28" fmla="*/ 2147483647 w 906"/>
                                <a:gd name="T29" fmla="*/ 2147483647 h 738"/>
                                <a:gd name="T30" fmla="*/ 2147483647 w 906"/>
                                <a:gd name="T31" fmla="*/ 2147483647 h 738"/>
                                <a:gd name="T32" fmla="*/ 2147483647 w 906"/>
                                <a:gd name="T33" fmla="*/ 2147483647 h 738"/>
                                <a:gd name="T34" fmla="*/ 2147483647 w 906"/>
                                <a:gd name="T35" fmla="*/ 2147483647 h 738"/>
                                <a:gd name="T36" fmla="*/ 2147483647 w 906"/>
                                <a:gd name="T37" fmla="*/ 2147483647 h 738"/>
                                <a:gd name="T38" fmla="*/ 2147483647 w 906"/>
                                <a:gd name="T39" fmla="*/ 2147483647 h 738"/>
                                <a:gd name="T40" fmla="*/ 2147483647 w 906"/>
                                <a:gd name="T41" fmla="*/ 2147483647 h 738"/>
                                <a:gd name="T42" fmla="*/ 2147483647 w 906"/>
                                <a:gd name="T43" fmla="*/ 2147483647 h 738"/>
                                <a:gd name="T44" fmla="*/ 2147483647 w 906"/>
                                <a:gd name="T45" fmla="*/ 2147483647 h 738"/>
                                <a:gd name="T46" fmla="*/ 0 w 906"/>
                                <a:gd name="T47" fmla="*/ 2147483647 h 738"/>
                                <a:gd name="T48" fmla="*/ 2147483647 w 906"/>
                                <a:gd name="T49" fmla="*/ 2147483647 h 738"/>
                                <a:gd name="T50" fmla="*/ 2147483647 w 906"/>
                                <a:gd name="T51" fmla="*/ 2147483647 h 738"/>
                                <a:gd name="T52" fmla="*/ 2147483647 w 906"/>
                                <a:gd name="T53" fmla="*/ 2147483647 h 738"/>
                                <a:gd name="T54" fmla="*/ 2147483647 w 906"/>
                                <a:gd name="T55" fmla="*/ 2147483647 h 738"/>
                                <a:gd name="T56" fmla="*/ 2147483647 w 906"/>
                                <a:gd name="T57" fmla="*/ 2147483647 h 738"/>
                                <a:gd name="T58" fmla="*/ 2147483647 w 906"/>
                                <a:gd name="T59" fmla="*/ 2147483647 h 738"/>
                                <a:gd name="T60" fmla="*/ 2147483647 w 906"/>
                                <a:gd name="T61" fmla="*/ 2147483647 h 738"/>
                                <a:gd name="T62" fmla="*/ 2147483647 w 906"/>
                                <a:gd name="T63" fmla="*/ 2147483647 h 738"/>
                                <a:gd name="T64" fmla="*/ 2147483647 w 906"/>
                                <a:gd name="T65" fmla="*/ 2147483647 h 738"/>
                                <a:gd name="T66" fmla="*/ 2147483647 w 906"/>
                                <a:gd name="T67" fmla="*/ 2147483647 h 738"/>
                                <a:gd name="T68" fmla="*/ 2147483647 w 906"/>
                                <a:gd name="T69" fmla="*/ 2147483647 h 738"/>
                                <a:gd name="T70" fmla="*/ 2147483647 w 906"/>
                                <a:gd name="T71" fmla="*/ 2147483647 h 738"/>
                                <a:gd name="T72" fmla="*/ 2147483647 w 906"/>
                                <a:gd name="T73" fmla="*/ 2147483647 h 738"/>
                                <a:gd name="T74" fmla="*/ 2147483647 w 906"/>
                                <a:gd name="T75" fmla="*/ 2147483647 h 738"/>
                                <a:gd name="T76" fmla="*/ 2147483647 w 906"/>
                                <a:gd name="T77" fmla="*/ 2147483647 h 738"/>
                                <a:gd name="T78" fmla="*/ 2147483647 w 906"/>
                                <a:gd name="T79" fmla="*/ 2147483647 h 738"/>
                                <a:gd name="T80" fmla="*/ 2147483647 w 906"/>
                                <a:gd name="T81" fmla="*/ 2147483647 h 738"/>
                                <a:gd name="T82" fmla="*/ 2147483647 w 906"/>
                                <a:gd name="T83" fmla="*/ 2147483647 h 738"/>
                                <a:gd name="T84" fmla="*/ 2147483647 w 906"/>
                                <a:gd name="T85" fmla="*/ 2147483647 h 738"/>
                                <a:gd name="T86" fmla="*/ 2147483647 w 906"/>
                                <a:gd name="T87" fmla="*/ 2147483647 h 738"/>
                                <a:gd name="T88" fmla="*/ 2147483647 w 906"/>
                                <a:gd name="T89" fmla="*/ 2147483647 h 738"/>
                                <a:gd name="T90" fmla="*/ 2147483647 w 906"/>
                                <a:gd name="T91" fmla="*/ 2147483647 h 738"/>
                                <a:gd name="T92" fmla="*/ 2147483647 w 906"/>
                                <a:gd name="T93" fmla="*/ 2147483647 h 738"/>
                                <a:gd name="T94" fmla="*/ 2147483647 w 906"/>
                                <a:gd name="T95" fmla="*/ 2147483647 h 738"/>
                                <a:gd name="T96" fmla="*/ 2147483647 w 906"/>
                                <a:gd name="T97" fmla="*/ 2147483647 h 738"/>
                                <a:gd name="T98" fmla="*/ 2147483647 w 906"/>
                                <a:gd name="T99" fmla="*/ 2147483647 h 738"/>
                                <a:gd name="T100" fmla="*/ 2147483647 w 906"/>
                                <a:gd name="T101" fmla="*/ 2147483647 h 738"/>
                                <a:gd name="T102" fmla="*/ 2147483647 w 906"/>
                                <a:gd name="T103" fmla="*/ 2147483647 h 738"/>
                                <a:gd name="T104" fmla="*/ 2147483647 w 906"/>
                                <a:gd name="T105" fmla="*/ 2147483647 h 738"/>
                                <a:gd name="T106" fmla="*/ 2147483647 w 906"/>
                                <a:gd name="T107" fmla="*/ 2147483647 h 738"/>
                                <a:gd name="T108" fmla="*/ 2147483647 w 906"/>
                                <a:gd name="T109" fmla="*/ 2147483647 h 738"/>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w 906"/>
                                <a:gd name="T166" fmla="*/ 0 h 738"/>
                                <a:gd name="T167" fmla="*/ 906 w 906"/>
                                <a:gd name="T168" fmla="*/ 738 h 738"/>
                              </a:gdLst>
                              <a:ahLst/>
                              <a:cxnLst>
                                <a:cxn ang="T110">
                                  <a:pos x="T0" y="T1"/>
                                </a:cxn>
                                <a:cxn ang="T111">
                                  <a:pos x="T2" y="T3"/>
                                </a:cxn>
                                <a:cxn ang="T112">
                                  <a:pos x="T4" y="T5"/>
                                </a:cxn>
                                <a:cxn ang="T113">
                                  <a:pos x="T6" y="T7"/>
                                </a:cxn>
                                <a:cxn ang="T114">
                                  <a:pos x="T8" y="T9"/>
                                </a:cxn>
                                <a:cxn ang="T115">
                                  <a:pos x="T10" y="T11"/>
                                </a:cxn>
                                <a:cxn ang="T116">
                                  <a:pos x="T12" y="T13"/>
                                </a:cxn>
                                <a:cxn ang="T117">
                                  <a:pos x="T14" y="T15"/>
                                </a:cxn>
                                <a:cxn ang="T118">
                                  <a:pos x="T16" y="T17"/>
                                </a:cxn>
                                <a:cxn ang="T119">
                                  <a:pos x="T18" y="T19"/>
                                </a:cxn>
                                <a:cxn ang="T120">
                                  <a:pos x="T20" y="T21"/>
                                </a:cxn>
                                <a:cxn ang="T121">
                                  <a:pos x="T22" y="T23"/>
                                </a:cxn>
                                <a:cxn ang="T122">
                                  <a:pos x="T24" y="T25"/>
                                </a:cxn>
                                <a:cxn ang="T123">
                                  <a:pos x="T26" y="T27"/>
                                </a:cxn>
                                <a:cxn ang="T124">
                                  <a:pos x="T28" y="T29"/>
                                </a:cxn>
                                <a:cxn ang="T125">
                                  <a:pos x="T30" y="T31"/>
                                </a:cxn>
                                <a:cxn ang="T126">
                                  <a:pos x="T32" y="T33"/>
                                </a:cxn>
                                <a:cxn ang="T127">
                                  <a:pos x="T34" y="T35"/>
                                </a:cxn>
                                <a:cxn ang="T128">
                                  <a:pos x="T36" y="T37"/>
                                </a:cxn>
                                <a:cxn ang="T129">
                                  <a:pos x="T38" y="T39"/>
                                </a:cxn>
                                <a:cxn ang="T130">
                                  <a:pos x="T40" y="T41"/>
                                </a:cxn>
                                <a:cxn ang="T131">
                                  <a:pos x="T42" y="T43"/>
                                </a:cxn>
                                <a:cxn ang="T132">
                                  <a:pos x="T44" y="T45"/>
                                </a:cxn>
                                <a:cxn ang="T133">
                                  <a:pos x="T46" y="T47"/>
                                </a:cxn>
                                <a:cxn ang="T134">
                                  <a:pos x="T48" y="T49"/>
                                </a:cxn>
                                <a:cxn ang="T135">
                                  <a:pos x="T50" y="T51"/>
                                </a:cxn>
                                <a:cxn ang="T136">
                                  <a:pos x="T52" y="T53"/>
                                </a:cxn>
                                <a:cxn ang="T137">
                                  <a:pos x="T54" y="T55"/>
                                </a:cxn>
                                <a:cxn ang="T138">
                                  <a:pos x="T56" y="T57"/>
                                </a:cxn>
                                <a:cxn ang="T139">
                                  <a:pos x="T58" y="T59"/>
                                </a:cxn>
                                <a:cxn ang="T140">
                                  <a:pos x="T60" y="T61"/>
                                </a:cxn>
                                <a:cxn ang="T141">
                                  <a:pos x="T62" y="T63"/>
                                </a:cxn>
                                <a:cxn ang="T142">
                                  <a:pos x="T64" y="T65"/>
                                </a:cxn>
                                <a:cxn ang="T143">
                                  <a:pos x="T66" y="T67"/>
                                </a:cxn>
                                <a:cxn ang="T144">
                                  <a:pos x="T68" y="T69"/>
                                </a:cxn>
                                <a:cxn ang="T145">
                                  <a:pos x="T70" y="T71"/>
                                </a:cxn>
                                <a:cxn ang="T146">
                                  <a:pos x="T72" y="T73"/>
                                </a:cxn>
                                <a:cxn ang="T147">
                                  <a:pos x="T74" y="T75"/>
                                </a:cxn>
                                <a:cxn ang="T148">
                                  <a:pos x="T76" y="T77"/>
                                </a:cxn>
                                <a:cxn ang="T149">
                                  <a:pos x="T78" y="T79"/>
                                </a:cxn>
                                <a:cxn ang="T150">
                                  <a:pos x="T80" y="T81"/>
                                </a:cxn>
                                <a:cxn ang="T151">
                                  <a:pos x="T82" y="T83"/>
                                </a:cxn>
                                <a:cxn ang="T152">
                                  <a:pos x="T84" y="T85"/>
                                </a:cxn>
                                <a:cxn ang="T153">
                                  <a:pos x="T86" y="T87"/>
                                </a:cxn>
                                <a:cxn ang="T154">
                                  <a:pos x="T88" y="T89"/>
                                </a:cxn>
                                <a:cxn ang="T155">
                                  <a:pos x="T90" y="T91"/>
                                </a:cxn>
                                <a:cxn ang="T156">
                                  <a:pos x="T92" y="T93"/>
                                </a:cxn>
                                <a:cxn ang="T157">
                                  <a:pos x="T94" y="T95"/>
                                </a:cxn>
                                <a:cxn ang="T158">
                                  <a:pos x="T96" y="T97"/>
                                </a:cxn>
                                <a:cxn ang="T159">
                                  <a:pos x="T98" y="T99"/>
                                </a:cxn>
                                <a:cxn ang="T160">
                                  <a:pos x="T100" y="T101"/>
                                </a:cxn>
                                <a:cxn ang="T161">
                                  <a:pos x="T102" y="T103"/>
                                </a:cxn>
                                <a:cxn ang="T162">
                                  <a:pos x="T104" y="T105"/>
                                </a:cxn>
                                <a:cxn ang="T163">
                                  <a:pos x="T106" y="T107"/>
                                </a:cxn>
                                <a:cxn ang="T164">
                                  <a:pos x="T108" y="T109"/>
                                </a:cxn>
                              </a:cxnLst>
                              <a:rect l="T165" t="T166" r="T167" b="T168"/>
                              <a:pathLst>
                                <a:path w="906" h="738">
                                  <a:moveTo>
                                    <a:pt x="894" y="108"/>
                                  </a:moveTo>
                                  <a:lnTo>
                                    <a:pt x="894" y="96"/>
                                  </a:lnTo>
                                  <a:lnTo>
                                    <a:pt x="906" y="96"/>
                                  </a:lnTo>
                                  <a:lnTo>
                                    <a:pt x="900" y="90"/>
                                  </a:lnTo>
                                  <a:lnTo>
                                    <a:pt x="876" y="90"/>
                                  </a:lnTo>
                                  <a:lnTo>
                                    <a:pt x="840" y="102"/>
                                  </a:lnTo>
                                  <a:lnTo>
                                    <a:pt x="840" y="84"/>
                                  </a:lnTo>
                                  <a:lnTo>
                                    <a:pt x="816" y="84"/>
                                  </a:lnTo>
                                  <a:lnTo>
                                    <a:pt x="792" y="96"/>
                                  </a:lnTo>
                                  <a:lnTo>
                                    <a:pt x="786" y="102"/>
                                  </a:lnTo>
                                  <a:lnTo>
                                    <a:pt x="780" y="114"/>
                                  </a:lnTo>
                                  <a:lnTo>
                                    <a:pt x="774" y="120"/>
                                  </a:lnTo>
                                  <a:lnTo>
                                    <a:pt x="756" y="120"/>
                                  </a:lnTo>
                                  <a:lnTo>
                                    <a:pt x="750" y="126"/>
                                  </a:lnTo>
                                  <a:lnTo>
                                    <a:pt x="744" y="138"/>
                                  </a:lnTo>
                                  <a:lnTo>
                                    <a:pt x="732" y="144"/>
                                  </a:lnTo>
                                  <a:lnTo>
                                    <a:pt x="726" y="150"/>
                                  </a:lnTo>
                                  <a:lnTo>
                                    <a:pt x="720" y="150"/>
                                  </a:lnTo>
                                  <a:lnTo>
                                    <a:pt x="690" y="120"/>
                                  </a:lnTo>
                                  <a:lnTo>
                                    <a:pt x="690" y="114"/>
                                  </a:lnTo>
                                  <a:lnTo>
                                    <a:pt x="678" y="48"/>
                                  </a:lnTo>
                                  <a:lnTo>
                                    <a:pt x="660" y="48"/>
                                  </a:lnTo>
                                  <a:lnTo>
                                    <a:pt x="660" y="18"/>
                                  </a:lnTo>
                                  <a:lnTo>
                                    <a:pt x="642" y="0"/>
                                  </a:lnTo>
                                  <a:lnTo>
                                    <a:pt x="624" y="0"/>
                                  </a:lnTo>
                                  <a:lnTo>
                                    <a:pt x="618" y="6"/>
                                  </a:lnTo>
                                  <a:lnTo>
                                    <a:pt x="618" y="30"/>
                                  </a:lnTo>
                                  <a:lnTo>
                                    <a:pt x="612" y="36"/>
                                  </a:lnTo>
                                  <a:lnTo>
                                    <a:pt x="606" y="36"/>
                                  </a:lnTo>
                                  <a:lnTo>
                                    <a:pt x="594" y="48"/>
                                  </a:lnTo>
                                  <a:lnTo>
                                    <a:pt x="594" y="54"/>
                                  </a:lnTo>
                                  <a:lnTo>
                                    <a:pt x="600" y="60"/>
                                  </a:lnTo>
                                  <a:lnTo>
                                    <a:pt x="606" y="60"/>
                                  </a:lnTo>
                                  <a:lnTo>
                                    <a:pt x="600" y="84"/>
                                  </a:lnTo>
                                  <a:lnTo>
                                    <a:pt x="588" y="72"/>
                                  </a:lnTo>
                                  <a:lnTo>
                                    <a:pt x="570" y="72"/>
                                  </a:lnTo>
                                  <a:lnTo>
                                    <a:pt x="558" y="78"/>
                                  </a:lnTo>
                                  <a:lnTo>
                                    <a:pt x="546" y="90"/>
                                  </a:lnTo>
                                  <a:lnTo>
                                    <a:pt x="546" y="120"/>
                                  </a:lnTo>
                                  <a:lnTo>
                                    <a:pt x="540" y="120"/>
                                  </a:lnTo>
                                  <a:lnTo>
                                    <a:pt x="534" y="114"/>
                                  </a:lnTo>
                                  <a:lnTo>
                                    <a:pt x="528" y="102"/>
                                  </a:lnTo>
                                  <a:lnTo>
                                    <a:pt x="522" y="96"/>
                                  </a:lnTo>
                                  <a:lnTo>
                                    <a:pt x="510" y="96"/>
                                  </a:lnTo>
                                  <a:lnTo>
                                    <a:pt x="504" y="102"/>
                                  </a:lnTo>
                                  <a:lnTo>
                                    <a:pt x="492" y="108"/>
                                  </a:lnTo>
                                  <a:lnTo>
                                    <a:pt x="474" y="126"/>
                                  </a:lnTo>
                                  <a:lnTo>
                                    <a:pt x="468" y="126"/>
                                  </a:lnTo>
                                  <a:lnTo>
                                    <a:pt x="456" y="114"/>
                                  </a:lnTo>
                                  <a:lnTo>
                                    <a:pt x="444" y="108"/>
                                  </a:lnTo>
                                  <a:lnTo>
                                    <a:pt x="438" y="102"/>
                                  </a:lnTo>
                                  <a:lnTo>
                                    <a:pt x="426" y="102"/>
                                  </a:lnTo>
                                  <a:lnTo>
                                    <a:pt x="414" y="108"/>
                                  </a:lnTo>
                                  <a:lnTo>
                                    <a:pt x="396" y="84"/>
                                  </a:lnTo>
                                  <a:lnTo>
                                    <a:pt x="384" y="96"/>
                                  </a:lnTo>
                                  <a:lnTo>
                                    <a:pt x="342" y="96"/>
                                  </a:lnTo>
                                  <a:lnTo>
                                    <a:pt x="330" y="90"/>
                                  </a:lnTo>
                                  <a:lnTo>
                                    <a:pt x="324" y="84"/>
                                  </a:lnTo>
                                  <a:lnTo>
                                    <a:pt x="312" y="78"/>
                                  </a:lnTo>
                                  <a:lnTo>
                                    <a:pt x="300" y="78"/>
                                  </a:lnTo>
                                  <a:lnTo>
                                    <a:pt x="300" y="102"/>
                                  </a:lnTo>
                                  <a:lnTo>
                                    <a:pt x="264" y="102"/>
                                  </a:lnTo>
                                  <a:lnTo>
                                    <a:pt x="252" y="108"/>
                                  </a:lnTo>
                                  <a:lnTo>
                                    <a:pt x="246" y="120"/>
                                  </a:lnTo>
                                  <a:lnTo>
                                    <a:pt x="246" y="180"/>
                                  </a:lnTo>
                                  <a:lnTo>
                                    <a:pt x="234" y="180"/>
                                  </a:lnTo>
                                  <a:lnTo>
                                    <a:pt x="222" y="186"/>
                                  </a:lnTo>
                                  <a:lnTo>
                                    <a:pt x="216" y="198"/>
                                  </a:lnTo>
                                  <a:lnTo>
                                    <a:pt x="180" y="216"/>
                                  </a:lnTo>
                                  <a:lnTo>
                                    <a:pt x="168" y="216"/>
                                  </a:lnTo>
                                  <a:lnTo>
                                    <a:pt x="168" y="228"/>
                                  </a:lnTo>
                                  <a:lnTo>
                                    <a:pt x="156" y="252"/>
                                  </a:lnTo>
                                  <a:lnTo>
                                    <a:pt x="150" y="258"/>
                                  </a:lnTo>
                                  <a:lnTo>
                                    <a:pt x="138" y="264"/>
                                  </a:lnTo>
                                  <a:lnTo>
                                    <a:pt x="114" y="264"/>
                                  </a:lnTo>
                                  <a:lnTo>
                                    <a:pt x="90" y="240"/>
                                  </a:lnTo>
                                  <a:lnTo>
                                    <a:pt x="84" y="240"/>
                                  </a:lnTo>
                                  <a:lnTo>
                                    <a:pt x="78" y="246"/>
                                  </a:lnTo>
                                  <a:lnTo>
                                    <a:pt x="66" y="246"/>
                                  </a:lnTo>
                                  <a:lnTo>
                                    <a:pt x="60" y="240"/>
                                  </a:lnTo>
                                  <a:lnTo>
                                    <a:pt x="48" y="240"/>
                                  </a:lnTo>
                                  <a:lnTo>
                                    <a:pt x="42" y="234"/>
                                  </a:lnTo>
                                  <a:lnTo>
                                    <a:pt x="36" y="240"/>
                                  </a:lnTo>
                                  <a:lnTo>
                                    <a:pt x="30" y="252"/>
                                  </a:lnTo>
                                  <a:lnTo>
                                    <a:pt x="30" y="258"/>
                                  </a:lnTo>
                                  <a:lnTo>
                                    <a:pt x="36" y="270"/>
                                  </a:lnTo>
                                  <a:lnTo>
                                    <a:pt x="36" y="294"/>
                                  </a:lnTo>
                                  <a:lnTo>
                                    <a:pt x="42" y="300"/>
                                  </a:lnTo>
                                  <a:lnTo>
                                    <a:pt x="42" y="306"/>
                                  </a:lnTo>
                                  <a:lnTo>
                                    <a:pt x="18" y="312"/>
                                  </a:lnTo>
                                  <a:lnTo>
                                    <a:pt x="30" y="330"/>
                                  </a:lnTo>
                                  <a:lnTo>
                                    <a:pt x="24" y="330"/>
                                  </a:lnTo>
                                  <a:lnTo>
                                    <a:pt x="18" y="336"/>
                                  </a:lnTo>
                                  <a:lnTo>
                                    <a:pt x="6" y="342"/>
                                  </a:lnTo>
                                  <a:lnTo>
                                    <a:pt x="0" y="348"/>
                                  </a:lnTo>
                                  <a:lnTo>
                                    <a:pt x="0" y="354"/>
                                  </a:lnTo>
                                  <a:lnTo>
                                    <a:pt x="12" y="366"/>
                                  </a:lnTo>
                                  <a:lnTo>
                                    <a:pt x="12" y="396"/>
                                  </a:lnTo>
                                  <a:lnTo>
                                    <a:pt x="36" y="396"/>
                                  </a:lnTo>
                                  <a:lnTo>
                                    <a:pt x="42" y="402"/>
                                  </a:lnTo>
                                  <a:lnTo>
                                    <a:pt x="42" y="408"/>
                                  </a:lnTo>
                                  <a:lnTo>
                                    <a:pt x="24" y="426"/>
                                  </a:lnTo>
                                  <a:lnTo>
                                    <a:pt x="18" y="438"/>
                                  </a:lnTo>
                                  <a:lnTo>
                                    <a:pt x="30" y="462"/>
                                  </a:lnTo>
                                  <a:lnTo>
                                    <a:pt x="42" y="480"/>
                                  </a:lnTo>
                                  <a:lnTo>
                                    <a:pt x="54" y="504"/>
                                  </a:lnTo>
                                  <a:lnTo>
                                    <a:pt x="60" y="510"/>
                                  </a:lnTo>
                                  <a:lnTo>
                                    <a:pt x="60" y="564"/>
                                  </a:lnTo>
                                  <a:lnTo>
                                    <a:pt x="66" y="570"/>
                                  </a:lnTo>
                                  <a:lnTo>
                                    <a:pt x="72" y="570"/>
                                  </a:lnTo>
                                  <a:lnTo>
                                    <a:pt x="84" y="576"/>
                                  </a:lnTo>
                                  <a:lnTo>
                                    <a:pt x="120" y="576"/>
                                  </a:lnTo>
                                  <a:lnTo>
                                    <a:pt x="126" y="582"/>
                                  </a:lnTo>
                                  <a:lnTo>
                                    <a:pt x="138" y="606"/>
                                  </a:lnTo>
                                  <a:lnTo>
                                    <a:pt x="114" y="654"/>
                                  </a:lnTo>
                                  <a:lnTo>
                                    <a:pt x="108" y="660"/>
                                  </a:lnTo>
                                  <a:lnTo>
                                    <a:pt x="102" y="672"/>
                                  </a:lnTo>
                                  <a:lnTo>
                                    <a:pt x="84" y="690"/>
                                  </a:lnTo>
                                  <a:lnTo>
                                    <a:pt x="84" y="702"/>
                                  </a:lnTo>
                                  <a:lnTo>
                                    <a:pt x="120" y="702"/>
                                  </a:lnTo>
                                  <a:lnTo>
                                    <a:pt x="132" y="708"/>
                                  </a:lnTo>
                                  <a:lnTo>
                                    <a:pt x="150" y="720"/>
                                  </a:lnTo>
                                  <a:lnTo>
                                    <a:pt x="168" y="726"/>
                                  </a:lnTo>
                                  <a:lnTo>
                                    <a:pt x="192" y="738"/>
                                  </a:lnTo>
                                  <a:lnTo>
                                    <a:pt x="210" y="738"/>
                                  </a:lnTo>
                                  <a:lnTo>
                                    <a:pt x="228" y="732"/>
                                  </a:lnTo>
                                  <a:lnTo>
                                    <a:pt x="234" y="732"/>
                                  </a:lnTo>
                                  <a:lnTo>
                                    <a:pt x="240" y="726"/>
                                  </a:lnTo>
                                  <a:lnTo>
                                    <a:pt x="294" y="726"/>
                                  </a:lnTo>
                                  <a:lnTo>
                                    <a:pt x="294" y="732"/>
                                  </a:lnTo>
                                  <a:lnTo>
                                    <a:pt x="318" y="732"/>
                                  </a:lnTo>
                                  <a:lnTo>
                                    <a:pt x="324" y="726"/>
                                  </a:lnTo>
                                  <a:lnTo>
                                    <a:pt x="348" y="726"/>
                                  </a:lnTo>
                                  <a:lnTo>
                                    <a:pt x="366" y="720"/>
                                  </a:lnTo>
                                  <a:lnTo>
                                    <a:pt x="396" y="720"/>
                                  </a:lnTo>
                                  <a:lnTo>
                                    <a:pt x="444" y="696"/>
                                  </a:lnTo>
                                  <a:lnTo>
                                    <a:pt x="450" y="696"/>
                                  </a:lnTo>
                                  <a:lnTo>
                                    <a:pt x="456" y="690"/>
                                  </a:lnTo>
                                  <a:lnTo>
                                    <a:pt x="456" y="660"/>
                                  </a:lnTo>
                                  <a:lnTo>
                                    <a:pt x="450" y="654"/>
                                  </a:lnTo>
                                  <a:lnTo>
                                    <a:pt x="450" y="636"/>
                                  </a:lnTo>
                                  <a:lnTo>
                                    <a:pt x="444" y="624"/>
                                  </a:lnTo>
                                  <a:lnTo>
                                    <a:pt x="444" y="606"/>
                                  </a:lnTo>
                                  <a:lnTo>
                                    <a:pt x="450" y="594"/>
                                  </a:lnTo>
                                  <a:lnTo>
                                    <a:pt x="462" y="588"/>
                                  </a:lnTo>
                                  <a:lnTo>
                                    <a:pt x="468" y="576"/>
                                  </a:lnTo>
                                  <a:lnTo>
                                    <a:pt x="486" y="576"/>
                                  </a:lnTo>
                                  <a:lnTo>
                                    <a:pt x="486" y="588"/>
                                  </a:lnTo>
                                  <a:lnTo>
                                    <a:pt x="528" y="588"/>
                                  </a:lnTo>
                                  <a:lnTo>
                                    <a:pt x="534" y="582"/>
                                  </a:lnTo>
                                  <a:lnTo>
                                    <a:pt x="534" y="576"/>
                                  </a:lnTo>
                                  <a:lnTo>
                                    <a:pt x="528" y="570"/>
                                  </a:lnTo>
                                  <a:lnTo>
                                    <a:pt x="522" y="570"/>
                                  </a:lnTo>
                                  <a:lnTo>
                                    <a:pt x="522" y="564"/>
                                  </a:lnTo>
                                  <a:lnTo>
                                    <a:pt x="528" y="558"/>
                                  </a:lnTo>
                                  <a:lnTo>
                                    <a:pt x="534" y="558"/>
                                  </a:lnTo>
                                  <a:lnTo>
                                    <a:pt x="546" y="552"/>
                                  </a:lnTo>
                                  <a:lnTo>
                                    <a:pt x="552" y="546"/>
                                  </a:lnTo>
                                  <a:lnTo>
                                    <a:pt x="564" y="540"/>
                                  </a:lnTo>
                                  <a:lnTo>
                                    <a:pt x="594" y="540"/>
                                  </a:lnTo>
                                  <a:lnTo>
                                    <a:pt x="594" y="552"/>
                                  </a:lnTo>
                                  <a:lnTo>
                                    <a:pt x="600" y="558"/>
                                  </a:lnTo>
                                  <a:lnTo>
                                    <a:pt x="612" y="558"/>
                                  </a:lnTo>
                                  <a:lnTo>
                                    <a:pt x="624" y="552"/>
                                  </a:lnTo>
                                  <a:lnTo>
                                    <a:pt x="630" y="540"/>
                                  </a:lnTo>
                                  <a:lnTo>
                                    <a:pt x="636" y="534"/>
                                  </a:lnTo>
                                  <a:lnTo>
                                    <a:pt x="636" y="528"/>
                                  </a:lnTo>
                                  <a:lnTo>
                                    <a:pt x="630" y="522"/>
                                  </a:lnTo>
                                  <a:lnTo>
                                    <a:pt x="630" y="510"/>
                                  </a:lnTo>
                                  <a:lnTo>
                                    <a:pt x="624" y="498"/>
                                  </a:lnTo>
                                  <a:lnTo>
                                    <a:pt x="624" y="480"/>
                                  </a:lnTo>
                                  <a:lnTo>
                                    <a:pt x="630" y="474"/>
                                  </a:lnTo>
                                  <a:lnTo>
                                    <a:pt x="636" y="474"/>
                                  </a:lnTo>
                                  <a:lnTo>
                                    <a:pt x="636" y="438"/>
                                  </a:lnTo>
                                  <a:lnTo>
                                    <a:pt x="642" y="432"/>
                                  </a:lnTo>
                                  <a:lnTo>
                                    <a:pt x="660" y="432"/>
                                  </a:lnTo>
                                  <a:lnTo>
                                    <a:pt x="690" y="414"/>
                                  </a:lnTo>
                                  <a:lnTo>
                                    <a:pt x="684" y="414"/>
                                  </a:lnTo>
                                  <a:lnTo>
                                    <a:pt x="672" y="408"/>
                                  </a:lnTo>
                                  <a:lnTo>
                                    <a:pt x="672" y="402"/>
                                  </a:lnTo>
                                  <a:lnTo>
                                    <a:pt x="666" y="396"/>
                                  </a:lnTo>
                                  <a:lnTo>
                                    <a:pt x="666" y="390"/>
                                  </a:lnTo>
                                  <a:lnTo>
                                    <a:pt x="654" y="384"/>
                                  </a:lnTo>
                                  <a:lnTo>
                                    <a:pt x="642" y="372"/>
                                  </a:lnTo>
                                  <a:lnTo>
                                    <a:pt x="642" y="360"/>
                                  </a:lnTo>
                                  <a:lnTo>
                                    <a:pt x="660" y="360"/>
                                  </a:lnTo>
                                  <a:lnTo>
                                    <a:pt x="666" y="366"/>
                                  </a:lnTo>
                                  <a:lnTo>
                                    <a:pt x="684" y="372"/>
                                  </a:lnTo>
                                  <a:lnTo>
                                    <a:pt x="690" y="372"/>
                                  </a:lnTo>
                                  <a:lnTo>
                                    <a:pt x="696" y="366"/>
                                  </a:lnTo>
                                  <a:lnTo>
                                    <a:pt x="714" y="366"/>
                                  </a:lnTo>
                                  <a:lnTo>
                                    <a:pt x="714" y="336"/>
                                  </a:lnTo>
                                  <a:lnTo>
                                    <a:pt x="708" y="330"/>
                                  </a:lnTo>
                                  <a:lnTo>
                                    <a:pt x="708" y="318"/>
                                  </a:lnTo>
                                  <a:lnTo>
                                    <a:pt x="714" y="306"/>
                                  </a:lnTo>
                                  <a:lnTo>
                                    <a:pt x="738" y="282"/>
                                  </a:lnTo>
                                  <a:lnTo>
                                    <a:pt x="738" y="276"/>
                                  </a:lnTo>
                                  <a:lnTo>
                                    <a:pt x="732" y="264"/>
                                  </a:lnTo>
                                  <a:lnTo>
                                    <a:pt x="726" y="258"/>
                                  </a:lnTo>
                                  <a:lnTo>
                                    <a:pt x="726" y="228"/>
                                  </a:lnTo>
                                  <a:lnTo>
                                    <a:pt x="696" y="198"/>
                                  </a:lnTo>
                                  <a:lnTo>
                                    <a:pt x="696" y="192"/>
                                  </a:lnTo>
                                  <a:lnTo>
                                    <a:pt x="702" y="186"/>
                                  </a:lnTo>
                                  <a:lnTo>
                                    <a:pt x="708" y="174"/>
                                  </a:lnTo>
                                  <a:lnTo>
                                    <a:pt x="714" y="168"/>
                                  </a:lnTo>
                                  <a:lnTo>
                                    <a:pt x="738" y="156"/>
                                  </a:lnTo>
                                  <a:lnTo>
                                    <a:pt x="744" y="150"/>
                                  </a:lnTo>
                                  <a:lnTo>
                                    <a:pt x="768" y="138"/>
                                  </a:lnTo>
                                  <a:lnTo>
                                    <a:pt x="774" y="138"/>
                                  </a:lnTo>
                                  <a:lnTo>
                                    <a:pt x="780" y="132"/>
                                  </a:lnTo>
                                  <a:lnTo>
                                    <a:pt x="822" y="132"/>
                                  </a:lnTo>
                                  <a:lnTo>
                                    <a:pt x="828" y="126"/>
                                  </a:lnTo>
                                  <a:lnTo>
                                    <a:pt x="852" y="126"/>
                                  </a:lnTo>
                                  <a:lnTo>
                                    <a:pt x="864" y="132"/>
                                  </a:lnTo>
                                  <a:lnTo>
                                    <a:pt x="876" y="132"/>
                                  </a:lnTo>
                                  <a:lnTo>
                                    <a:pt x="882" y="126"/>
                                  </a:lnTo>
                                  <a:lnTo>
                                    <a:pt x="894" y="126"/>
                                  </a:lnTo>
                                  <a:lnTo>
                                    <a:pt x="900" y="120"/>
                                  </a:lnTo>
                                  <a:lnTo>
                                    <a:pt x="894" y="114"/>
                                  </a:lnTo>
                                  <a:lnTo>
                                    <a:pt x="894" y="108"/>
                                  </a:lnTo>
                                  <a:close/>
                                </a:path>
                              </a:pathLst>
                            </a:custGeom>
                            <a:solidFill>
                              <a:srgbClr val="B2B2FA"/>
                            </a:solidFill>
                            <a:ln w="3175">
                              <a:solidFill>
                                <a:schemeClr val="bg1"/>
                              </a:solidFill>
                              <a:round/>
                              <a:headEnd/>
                              <a:tailEnd/>
                            </a:ln>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a:spcBef>
                                    <a:spcPct val="0"/>
                                  </a:spcBef>
                                </a:pPr>
                                <a:endParaRPr lang="de-DE" sz="1800">
                                  <a:solidFill>
                                    <a:schemeClr val="tx1"/>
                                  </a:solidFill>
                                  <a:latin typeface="Calibri" pitchFamily="34" charset="0"/>
                                </a:endParaRPr>
                              </a:p>
                            </a:txBody>
                            <a:useSpRect/>
                          </a:txSp>
                        </a:sp>
                      </a:grpSp>
                      <a:grpSp>
                        <a:nvGrpSpPr>
                          <a:cNvPr id="6" name="Group 189"/>
                          <a:cNvGrpSpPr>
                            <a:grpSpLocks/>
                          </a:cNvGrpSpPr>
                        </a:nvGrpSpPr>
                        <a:grpSpPr bwMode="auto">
                          <a:xfrm>
                            <a:off x="2913" y="658"/>
                            <a:ext cx="70" cy="86"/>
                            <a:chOff x="2913" y="658"/>
                            <a:chExt cx="70" cy="86"/>
                          </a:xfrm>
                        </a:grpSpPr>
                        <a:sp>
                          <a:nvSpPr>
                            <a:cNvPr id="2" name="Freeform 184" descr="© INSCALE GmbH, 15.06.2010"/>
                            <a:cNvSpPr>
                              <a:spLocks/>
                            </a:cNvSpPr>
                          </a:nvSpPr>
                          <a:spPr bwMode="gray">
                            <a:xfrm>
                              <a:off x="2913" y="658"/>
                              <a:ext cx="70" cy="77"/>
                            </a:xfrm>
                            <a:custGeom>
                              <a:avLst/>
                              <a:gdLst/>
                              <a:ahLst/>
                              <a:cxnLst>
                                <a:cxn ang="0">
                                  <a:pos x="464" y="374"/>
                                </a:cxn>
                                <a:cxn ang="0">
                                  <a:pos x="453" y="310"/>
                                </a:cxn>
                                <a:cxn ang="0">
                                  <a:pos x="453" y="235"/>
                                </a:cxn>
                                <a:cxn ang="0">
                                  <a:pos x="378" y="224"/>
                                </a:cxn>
                                <a:cxn ang="0">
                                  <a:pos x="302" y="171"/>
                                </a:cxn>
                                <a:cxn ang="0">
                                  <a:pos x="291" y="118"/>
                                </a:cxn>
                                <a:cxn ang="0">
                                  <a:pos x="259" y="128"/>
                                </a:cxn>
                                <a:cxn ang="0">
                                  <a:pos x="216" y="53"/>
                                </a:cxn>
                                <a:cxn ang="0">
                                  <a:pos x="87" y="0"/>
                                </a:cxn>
                                <a:cxn ang="0">
                                  <a:pos x="0" y="43"/>
                                </a:cxn>
                                <a:cxn ang="0">
                                  <a:pos x="32" y="96"/>
                                </a:cxn>
                                <a:cxn ang="0">
                                  <a:pos x="65" y="139"/>
                                </a:cxn>
                                <a:cxn ang="0">
                                  <a:pos x="54" y="150"/>
                                </a:cxn>
                                <a:cxn ang="0">
                                  <a:pos x="32" y="181"/>
                                </a:cxn>
                                <a:cxn ang="0">
                                  <a:pos x="32" y="192"/>
                                </a:cxn>
                                <a:cxn ang="0">
                                  <a:pos x="76" y="203"/>
                                </a:cxn>
                                <a:cxn ang="0">
                                  <a:pos x="87" y="267"/>
                                </a:cxn>
                                <a:cxn ang="0">
                                  <a:pos x="65" y="310"/>
                                </a:cxn>
                                <a:cxn ang="0">
                                  <a:pos x="98" y="363"/>
                                </a:cxn>
                                <a:cxn ang="0">
                                  <a:pos x="119" y="395"/>
                                </a:cxn>
                                <a:cxn ang="0">
                                  <a:pos x="157" y="442"/>
                                </a:cxn>
                                <a:cxn ang="0">
                                  <a:pos x="173" y="438"/>
                                </a:cxn>
                                <a:cxn ang="0">
                                  <a:pos x="180" y="444"/>
                                </a:cxn>
                                <a:cxn ang="0">
                                  <a:pos x="230" y="446"/>
                                </a:cxn>
                                <a:cxn ang="0">
                                  <a:pos x="237" y="431"/>
                                </a:cxn>
                                <a:cxn ang="0">
                                  <a:pos x="258" y="416"/>
                                </a:cxn>
                                <a:cxn ang="0">
                                  <a:pos x="266" y="418"/>
                                </a:cxn>
                                <a:cxn ang="0">
                                  <a:pos x="268" y="407"/>
                                </a:cxn>
                                <a:cxn ang="0">
                                  <a:pos x="267" y="399"/>
                                </a:cxn>
                                <a:cxn ang="0">
                                  <a:pos x="254" y="388"/>
                                </a:cxn>
                                <a:cxn ang="0">
                                  <a:pos x="262" y="387"/>
                                </a:cxn>
                                <a:cxn ang="0">
                                  <a:pos x="279" y="380"/>
                                </a:cxn>
                                <a:cxn ang="0">
                                  <a:pos x="288" y="372"/>
                                </a:cxn>
                                <a:cxn ang="0">
                                  <a:pos x="298" y="389"/>
                                </a:cxn>
                                <a:cxn ang="0">
                                  <a:pos x="292" y="399"/>
                                </a:cxn>
                                <a:cxn ang="0">
                                  <a:pos x="309" y="402"/>
                                </a:cxn>
                                <a:cxn ang="0">
                                  <a:pos x="321" y="404"/>
                                </a:cxn>
                                <a:cxn ang="0">
                                  <a:pos x="326" y="408"/>
                                </a:cxn>
                                <a:cxn ang="0">
                                  <a:pos x="328" y="433"/>
                                </a:cxn>
                                <a:cxn ang="0">
                                  <a:pos x="334" y="429"/>
                                </a:cxn>
                                <a:cxn ang="0">
                                  <a:pos x="335" y="448"/>
                                </a:cxn>
                                <a:cxn ang="0">
                                  <a:pos x="348" y="452"/>
                                </a:cxn>
                                <a:cxn ang="0">
                                  <a:pos x="356" y="467"/>
                                </a:cxn>
                                <a:cxn ang="0">
                                  <a:pos x="354" y="478"/>
                                </a:cxn>
                                <a:cxn ang="0">
                                  <a:pos x="356" y="482"/>
                                </a:cxn>
                                <a:cxn ang="0">
                                  <a:pos x="369" y="485"/>
                                </a:cxn>
                                <a:cxn ang="0">
                                  <a:pos x="381" y="492"/>
                                </a:cxn>
                                <a:cxn ang="0">
                                  <a:pos x="390" y="496"/>
                                </a:cxn>
                                <a:cxn ang="0">
                                  <a:pos x="399" y="501"/>
                                </a:cxn>
                                <a:cxn ang="0">
                                  <a:pos x="392" y="513"/>
                                </a:cxn>
                                <a:cxn ang="0">
                                  <a:pos x="384" y="528"/>
                                </a:cxn>
                                <a:cxn ang="0">
                                  <a:pos x="376" y="542"/>
                                </a:cxn>
                                <a:cxn ang="0">
                                  <a:pos x="453" y="492"/>
                                </a:cxn>
                                <a:cxn ang="0">
                                  <a:pos x="486" y="470"/>
                                </a:cxn>
                                <a:cxn ang="0">
                                  <a:pos x="486" y="406"/>
                                </a:cxn>
                              </a:cxnLst>
                              <a:rect l="0" t="0" r="r" b="b"/>
                              <a:pathLst>
                                <a:path w="496" h="542">
                                  <a:moveTo>
                                    <a:pt x="486" y="406"/>
                                  </a:moveTo>
                                  <a:cubicBezTo>
                                    <a:pt x="453" y="395"/>
                                    <a:pt x="453" y="395"/>
                                    <a:pt x="453" y="395"/>
                                  </a:cubicBezTo>
                                  <a:cubicBezTo>
                                    <a:pt x="464" y="374"/>
                                    <a:pt x="464" y="374"/>
                                    <a:pt x="464" y="374"/>
                                  </a:cubicBezTo>
                                  <a:cubicBezTo>
                                    <a:pt x="432" y="363"/>
                                    <a:pt x="432" y="363"/>
                                    <a:pt x="432" y="363"/>
                                  </a:cubicBezTo>
                                  <a:cubicBezTo>
                                    <a:pt x="432" y="331"/>
                                    <a:pt x="432" y="331"/>
                                    <a:pt x="432" y="331"/>
                                  </a:cubicBezTo>
                                  <a:cubicBezTo>
                                    <a:pt x="453" y="310"/>
                                    <a:pt x="453" y="310"/>
                                    <a:pt x="453" y="310"/>
                                  </a:cubicBezTo>
                                  <a:cubicBezTo>
                                    <a:pt x="453" y="267"/>
                                    <a:pt x="453" y="267"/>
                                    <a:pt x="453" y="267"/>
                                  </a:cubicBezTo>
                                  <a:cubicBezTo>
                                    <a:pt x="442" y="256"/>
                                    <a:pt x="442" y="256"/>
                                    <a:pt x="442" y="256"/>
                                  </a:cubicBezTo>
                                  <a:cubicBezTo>
                                    <a:pt x="453" y="235"/>
                                    <a:pt x="453" y="235"/>
                                    <a:pt x="453" y="235"/>
                                  </a:cubicBezTo>
                                  <a:cubicBezTo>
                                    <a:pt x="464" y="224"/>
                                    <a:pt x="464" y="224"/>
                                    <a:pt x="464" y="224"/>
                                  </a:cubicBezTo>
                                  <a:cubicBezTo>
                                    <a:pt x="421" y="213"/>
                                    <a:pt x="421" y="213"/>
                                    <a:pt x="421" y="213"/>
                                  </a:cubicBezTo>
                                  <a:cubicBezTo>
                                    <a:pt x="378" y="224"/>
                                    <a:pt x="378" y="224"/>
                                    <a:pt x="378" y="224"/>
                                  </a:cubicBezTo>
                                  <a:cubicBezTo>
                                    <a:pt x="367" y="213"/>
                                    <a:pt x="367" y="213"/>
                                    <a:pt x="367" y="213"/>
                                  </a:cubicBezTo>
                                  <a:cubicBezTo>
                                    <a:pt x="324" y="203"/>
                                    <a:pt x="324" y="203"/>
                                    <a:pt x="324" y="203"/>
                                  </a:cubicBezTo>
                                  <a:cubicBezTo>
                                    <a:pt x="302" y="171"/>
                                    <a:pt x="302" y="171"/>
                                    <a:pt x="302" y="171"/>
                                  </a:cubicBezTo>
                                  <a:cubicBezTo>
                                    <a:pt x="313" y="160"/>
                                    <a:pt x="313" y="160"/>
                                    <a:pt x="313" y="160"/>
                                  </a:cubicBezTo>
                                  <a:cubicBezTo>
                                    <a:pt x="313" y="128"/>
                                    <a:pt x="313" y="128"/>
                                    <a:pt x="313" y="128"/>
                                  </a:cubicBezTo>
                                  <a:cubicBezTo>
                                    <a:pt x="291" y="118"/>
                                    <a:pt x="291" y="118"/>
                                    <a:pt x="291" y="118"/>
                                  </a:cubicBezTo>
                                  <a:cubicBezTo>
                                    <a:pt x="280" y="118"/>
                                    <a:pt x="280" y="118"/>
                                    <a:pt x="280" y="118"/>
                                  </a:cubicBezTo>
                                  <a:cubicBezTo>
                                    <a:pt x="270" y="128"/>
                                    <a:pt x="270" y="128"/>
                                    <a:pt x="270" y="128"/>
                                  </a:cubicBezTo>
                                  <a:cubicBezTo>
                                    <a:pt x="259" y="128"/>
                                    <a:pt x="259" y="128"/>
                                    <a:pt x="259" y="128"/>
                                  </a:cubicBezTo>
                                  <a:cubicBezTo>
                                    <a:pt x="249" y="118"/>
                                    <a:pt x="249" y="118"/>
                                    <a:pt x="249" y="118"/>
                                  </a:cubicBezTo>
                                  <a:cubicBezTo>
                                    <a:pt x="227" y="53"/>
                                    <a:pt x="227" y="53"/>
                                    <a:pt x="227" y="53"/>
                                  </a:cubicBezTo>
                                  <a:cubicBezTo>
                                    <a:pt x="216" y="53"/>
                                    <a:pt x="216" y="53"/>
                                    <a:pt x="216" y="53"/>
                                  </a:cubicBezTo>
                                  <a:cubicBezTo>
                                    <a:pt x="173" y="21"/>
                                    <a:pt x="173" y="21"/>
                                    <a:pt x="173" y="21"/>
                                  </a:cubicBezTo>
                                  <a:cubicBezTo>
                                    <a:pt x="129" y="0"/>
                                    <a:pt x="129" y="0"/>
                                    <a:pt x="129" y="0"/>
                                  </a:cubicBezTo>
                                  <a:cubicBezTo>
                                    <a:pt x="87" y="0"/>
                                    <a:pt x="87" y="0"/>
                                    <a:pt x="87" y="0"/>
                                  </a:cubicBezTo>
                                  <a:cubicBezTo>
                                    <a:pt x="54" y="32"/>
                                    <a:pt x="54" y="32"/>
                                    <a:pt x="54" y="32"/>
                                  </a:cubicBezTo>
                                  <a:cubicBezTo>
                                    <a:pt x="11" y="32"/>
                                    <a:pt x="11" y="32"/>
                                    <a:pt x="11" y="32"/>
                                  </a:cubicBezTo>
                                  <a:cubicBezTo>
                                    <a:pt x="0" y="43"/>
                                    <a:pt x="0" y="43"/>
                                    <a:pt x="0" y="43"/>
                                  </a:cubicBezTo>
                                  <a:cubicBezTo>
                                    <a:pt x="11" y="43"/>
                                    <a:pt x="11" y="43"/>
                                    <a:pt x="11" y="43"/>
                                  </a:cubicBezTo>
                                  <a:cubicBezTo>
                                    <a:pt x="22" y="96"/>
                                    <a:pt x="22" y="96"/>
                                    <a:pt x="22" y="96"/>
                                  </a:cubicBezTo>
                                  <a:cubicBezTo>
                                    <a:pt x="32" y="96"/>
                                    <a:pt x="32" y="96"/>
                                    <a:pt x="32" y="96"/>
                                  </a:cubicBezTo>
                                  <a:cubicBezTo>
                                    <a:pt x="22" y="128"/>
                                    <a:pt x="22" y="128"/>
                                    <a:pt x="22" y="128"/>
                                  </a:cubicBezTo>
                                  <a:cubicBezTo>
                                    <a:pt x="43" y="128"/>
                                    <a:pt x="43" y="128"/>
                                    <a:pt x="43" y="128"/>
                                  </a:cubicBezTo>
                                  <a:cubicBezTo>
                                    <a:pt x="65" y="139"/>
                                    <a:pt x="65" y="139"/>
                                    <a:pt x="65" y="139"/>
                                  </a:cubicBezTo>
                                  <a:cubicBezTo>
                                    <a:pt x="76" y="139"/>
                                    <a:pt x="76" y="139"/>
                                    <a:pt x="76" y="139"/>
                                  </a:cubicBezTo>
                                  <a:cubicBezTo>
                                    <a:pt x="65" y="150"/>
                                    <a:pt x="65" y="150"/>
                                    <a:pt x="65" y="150"/>
                                  </a:cubicBezTo>
                                  <a:cubicBezTo>
                                    <a:pt x="54" y="150"/>
                                    <a:pt x="54" y="150"/>
                                    <a:pt x="54" y="150"/>
                                  </a:cubicBezTo>
                                  <a:cubicBezTo>
                                    <a:pt x="43" y="160"/>
                                    <a:pt x="43" y="160"/>
                                    <a:pt x="43" y="160"/>
                                  </a:cubicBezTo>
                                  <a:cubicBezTo>
                                    <a:pt x="32" y="160"/>
                                    <a:pt x="32" y="160"/>
                                    <a:pt x="32" y="160"/>
                                  </a:cubicBezTo>
                                  <a:cubicBezTo>
                                    <a:pt x="32" y="181"/>
                                    <a:pt x="32" y="181"/>
                                    <a:pt x="32" y="181"/>
                                  </a:cubicBezTo>
                                  <a:cubicBezTo>
                                    <a:pt x="22" y="181"/>
                                    <a:pt x="22" y="181"/>
                                    <a:pt x="22" y="181"/>
                                  </a:cubicBezTo>
                                  <a:cubicBezTo>
                                    <a:pt x="22" y="192"/>
                                    <a:pt x="22" y="192"/>
                                    <a:pt x="22" y="192"/>
                                  </a:cubicBezTo>
                                  <a:cubicBezTo>
                                    <a:pt x="32" y="192"/>
                                    <a:pt x="32" y="192"/>
                                    <a:pt x="32" y="192"/>
                                  </a:cubicBezTo>
                                  <a:cubicBezTo>
                                    <a:pt x="54" y="181"/>
                                    <a:pt x="54" y="181"/>
                                    <a:pt x="54" y="181"/>
                                  </a:cubicBezTo>
                                  <a:cubicBezTo>
                                    <a:pt x="76" y="181"/>
                                    <a:pt x="76" y="181"/>
                                    <a:pt x="76" y="181"/>
                                  </a:cubicBezTo>
                                  <a:cubicBezTo>
                                    <a:pt x="76" y="203"/>
                                    <a:pt x="76" y="203"/>
                                    <a:pt x="76" y="203"/>
                                  </a:cubicBezTo>
                                  <a:cubicBezTo>
                                    <a:pt x="43" y="235"/>
                                    <a:pt x="43" y="235"/>
                                    <a:pt x="43" y="235"/>
                                  </a:cubicBezTo>
                                  <a:cubicBezTo>
                                    <a:pt x="43" y="267"/>
                                    <a:pt x="43" y="267"/>
                                    <a:pt x="43" y="267"/>
                                  </a:cubicBezTo>
                                  <a:cubicBezTo>
                                    <a:pt x="87" y="267"/>
                                    <a:pt x="87" y="267"/>
                                    <a:pt x="87" y="267"/>
                                  </a:cubicBezTo>
                                  <a:cubicBezTo>
                                    <a:pt x="98" y="278"/>
                                    <a:pt x="98" y="278"/>
                                    <a:pt x="98" y="278"/>
                                  </a:cubicBezTo>
                                  <a:cubicBezTo>
                                    <a:pt x="108" y="299"/>
                                    <a:pt x="108" y="299"/>
                                    <a:pt x="108" y="299"/>
                                  </a:cubicBezTo>
                                  <a:cubicBezTo>
                                    <a:pt x="65" y="310"/>
                                    <a:pt x="65" y="310"/>
                                    <a:pt x="65" y="310"/>
                                  </a:cubicBezTo>
                                  <a:cubicBezTo>
                                    <a:pt x="87" y="331"/>
                                    <a:pt x="87" y="331"/>
                                    <a:pt x="87" y="331"/>
                                  </a:cubicBezTo>
                                  <a:cubicBezTo>
                                    <a:pt x="98" y="353"/>
                                    <a:pt x="98" y="353"/>
                                    <a:pt x="98" y="353"/>
                                  </a:cubicBezTo>
                                  <a:cubicBezTo>
                                    <a:pt x="98" y="363"/>
                                    <a:pt x="98" y="363"/>
                                    <a:pt x="98" y="363"/>
                                  </a:cubicBezTo>
                                  <a:cubicBezTo>
                                    <a:pt x="87" y="363"/>
                                    <a:pt x="87" y="363"/>
                                    <a:pt x="87" y="363"/>
                                  </a:cubicBezTo>
                                  <a:cubicBezTo>
                                    <a:pt x="87" y="374"/>
                                    <a:pt x="87" y="374"/>
                                    <a:pt x="87" y="374"/>
                                  </a:cubicBezTo>
                                  <a:cubicBezTo>
                                    <a:pt x="119" y="395"/>
                                    <a:pt x="119" y="395"/>
                                    <a:pt x="119" y="395"/>
                                  </a:cubicBezTo>
                                  <a:cubicBezTo>
                                    <a:pt x="140" y="417"/>
                                    <a:pt x="140" y="417"/>
                                    <a:pt x="140" y="417"/>
                                  </a:cubicBezTo>
                                  <a:cubicBezTo>
                                    <a:pt x="157" y="442"/>
                                    <a:pt x="157" y="442"/>
                                    <a:pt x="157" y="442"/>
                                  </a:cubicBezTo>
                                  <a:cubicBezTo>
                                    <a:pt x="157" y="442"/>
                                    <a:pt x="157" y="442"/>
                                    <a:pt x="157" y="442"/>
                                  </a:cubicBezTo>
                                  <a:cubicBezTo>
                                    <a:pt x="159" y="442"/>
                                    <a:pt x="161" y="443"/>
                                    <a:pt x="166" y="444"/>
                                  </a:cubicBezTo>
                                  <a:cubicBezTo>
                                    <a:pt x="166" y="444"/>
                                    <a:pt x="166" y="444"/>
                                    <a:pt x="167" y="444"/>
                                  </a:cubicBezTo>
                                  <a:cubicBezTo>
                                    <a:pt x="173" y="438"/>
                                    <a:pt x="173" y="438"/>
                                    <a:pt x="173" y="438"/>
                                  </a:cubicBezTo>
                                  <a:cubicBezTo>
                                    <a:pt x="173" y="447"/>
                                    <a:pt x="173" y="447"/>
                                    <a:pt x="173" y="447"/>
                                  </a:cubicBezTo>
                                  <a:cubicBezTo>
                                    <a:pt x="174" y="448"/>
                                    <a:pt x="175" y="448"/>
                                    <a:pt x="176" y="449"/>
                                  </a:cubicBezTo>
                                  <a:cubicBezTo>
                                    <a:pt x="176" y="449"/>
                                    <a:pt x="176" y="449"/>
                                    <a:pt x="180" y="444"/>
                                  </a:cubicBezTo>
                                  <a:cubicBezTo>
                                    <a:pt x="180" y="444"/>
                                    <a:pt x="180" y="444"/>
                                    <a:pt x="199" y="447"/>
                                  </a:cubicBezTo>
                                  <a:cubicBezTo>
                                    <a:pt x="199" y="447"/>
                                    <a:pt x="199" y="447"/>
                                    <a:pt x="212" y="446"/>
                                  </a:cubicBezTo>
                                  <a:cubicBezTo>
                                    <a:pt x="212" y="446"/>
                                    <a:pt x="212" y="446"/>
                                    <a:pt x="230" y="446"/>
                                  </a:cubicBezTo>
                                  <a:cubicBezTo>
                                    <a:pt x="230" y="446"/>
                                    <a:pt x="230" y="446"/>
                                    <a:pt x="240" y="443"/>
                                  </a:cubicBezTo>
                                  <a:cubicBezTo>
                                    <a:pt x="240" y="443"/>
                                    <a:pt x="240" y="443"/>
                                    <a:pt x="239" y="437"/>
                                  </a:cubicBezTo>
                                  <a:cubicBezTo>
                                    <a:pt x="239" y="437"/>
                                    <a:pt x="239" y="437"/>
                                    <a:pt x="237" y="431"/>
                                  </a:cubicBezTo>
                                  <a:cubicBezTo>
                                    <a:pt x="237" y="431"/>
                                    <a:pt x="237" y="431"/>
                                    <a:pt x="245" y="425"/>
                                  </a:cubicBezTo>
                                  <a:cubicBezTo>
                                    <a:pt x="245" y="425"/>
                                    <a:pt x="245" y="425"/>
                                    <a:pt x="255" y="417"/>
                                  </a:cubicBezTo>
                                  <a:cubicBezTo>
                                    <a:pt x="255" y="417"/>
                                    <a:pt x="255" y="417"/>
                                    <a:pt x="258" y="416"/>
                                  </a:cubicBezTo>
                                  <a:cubicBezTo>
                                    <a:pt x="258" y="416"/>
                                    <a:pt x="258" y="416"/>
                                    <a:pt x="258" y="421"/>
                                  </a:cubicBezTo>
                                  <a:cubicBezTo>
                                    <a:pt x="258" y="421"/>
                                    <a:pt x="258" y="421"/>
                                    <a:pt x="262" y="419"/>
                                  </a:cubicBezTo>
                                  <a:cubicBezTo>
                                    <a:pt x="262" y="419"/>
                                    <a:pt x="262" y="419"/>
                                    <a:pt x="266" y="418"/>
                                  </a:cubicBezTo>
                                  <a:cubicBezTo>
                                    <a:pt x="266" y="418"/>
                                    <a:pt x="266" y="418"/>
                                    <a:pt x="263" y="414"/>
                                  </a:cubicBezTo>
                                  <a:cubicBezTo>
                                    <a:pt x="263" y="414"/>
                                    <a:pt x="263" y="414"/>
                                    <a:pt x="267" y="412"/>
                                  </a:cubicBezTo>
                                  <a:cubicBezTo>
                                    <a:pt x="267" y="412"/>
                                    <a:pt x="267" y="412"/>
                                    <a:pt x="268" y="407"/>
                                  </a:cubicBezTo>
                                  <a:cubicBezTo>
                                    <a:pt x="268" y="407"/>
                                    <a:pt x="268" y="407"/>
                                    <a:pt x="264" y="405"/>
                                  </a:cubicBezTo>
                                  <a:cubicBezTo>
                                    <a:pt x="264" y="405"/>
                                    <a:pt x="264" y="405"/>
                                    <a:pt x="264" y="402"/>
                                  </a:cubicBezTo>
                                  <a:cubicBezTo>
                                    <a:pt x="264" y="402"/>
                                    <a:pt x="264" y="402"/>
                                    <a:pt x="267" y="399"/>
                                  </a:cubicBezTo>
                                  <a:cubicBezTo>
                                    <a:pt x="267" y="399"/>
                                    <a:pt x="267" y="399"/>
                                    <a:pt x="266" y="396"/>
                                  </a:cubicBezTo>
                                  <a:cubicBezTo>
                                    <a:pt x="266" y="396"/>
                                    <a:pt x="266" y="396"/>
                                    <a:pt x="258" y="394"/>
                                  </a:cubicBezTo>
                                  <a:cubicBezTo>
                                    <a:pt x="258" y="394"/>
                                    <a:pt x="258" y="394"/>
                                    <a:pt x="254" y="388"/>
                                  </a:cubicBezTo>
                                  <a:cubicBezTo>
                                    <a:pt x="254" y="388"/>
                                    <a:pt x="254" y="388"/>
                                    <a:pt x="256" y="385"/>
                                  </a:cubicBezTo>
                                  <a:cubicBezTo>
                                    <a:pt x="256" y="385"/>
                                    <a:pt x="256" y="385"/>
                                    <a:pt x="259" y="389"/>
                                  </a:cubicBezTo>
                                  <a:cubicBezTo>
                                    <a:pt x="259" y="389"/>
                                    <a:pt x="259" y="389"/>
                                    <a:pt x="262" y="387"/>
                                  </a:cubicBezTo>
                                  <a:cubicBezTo>
                                    <a:pt x="262" y="387"/>
                                    <a:pt x="262" y="387"/>
                                    <a:pt x="267" y="388"/>
                                  </a:cubicBezTo>
                                  <a:cubicBezTo>
                                    <a:pt x="267" y="388"/>
                                    <a:pt x="267" y="388"/>
                                    <a:pt x="271" y="385"/>
                                  </a:cubicBezTo>
                                  <a:cubicBezTo>
                                    <a:pt x="271" y="385"/>
                                    <a:pt x="271" y="385"/>
                                    <a:pt x="279" y="380"/>
                                  </a:cubicBezTo>
                                  <a:cubicBezTo>
                                    <a:pt x="279" y="380"/>
                                    <a:pt x="279" y="380"/>
                                    <a:pt x="282" y="378"/>
                                  </a:cubicBezTo>
                                  <a:cubicBezTo>
                                    <a:pt x="282" y="378"/>
                                    <a:pt x="282" y="378"/>
                                    <a:pt x="283" y="374"/>
                                  </a:cubicBezTo>
                                  <a:cubicBezTo>
                                    <a:pt x="283" y="374"/>
                                    <a:pt x="283" y="374"/>
                                    <a:pt x="288" y="372"/>
                                  </a:cubicBezTo>
                                  <a:cubicBezTo>
                                    <a:pt x="288" y="372"/>
                                    <a:pt x="288" y="372"/>
                                    <a:pt x="293" y="377"/>
                                  </a:cubicBezTo>
                                  <a:cubicBezTo>
                                    <a:pt x="293" y="377"/>
                                    <a:pt x="293" y="377"/>
                                    <a:pt x="297" y="384"/>
                                  </a:cubicBezTo>
                                  <a:cubicBezTo>
                                    <a:pt x="297" y="384"/>
                                    <a:pt x="297" y="384"/>
                                    <a:pt x="298" y="389"/>
                                  </a:cubicBezTo>
                                  <a:cubicBezTo>
                                    <a:pt x="298" y="389"/>
                                    <a:pt x="298" y="389"/>
                                    <a:pt x="298" y="392"/>
                                  </a:cubicBezTo>
                                  <a:cubicBezTo>
                                    <a:pt x="298" y="392"/>
                                    <a:pt x="298" y="392"/>
                                    <a:pt x="291" y="396"/>
                                  </a:cubicBezTo>
                                  <a:cubicBezTo>
                                    <a:pt x="291" y="396"/>
                                    <a:pt x="291" y="396"/>
                                    <a:pt x="292" y="399"/>
                                  </a:cubicBezTo>
                                  <a:cubicBezTo>
                                    <a:pt x="292" y="399"/>
                                    <a:pt x="292" y="399"/>
                                    <a:pt x="299" y="400"/>
                                  </a:cubicBezTo>
                                  <a:cubicBezTo>
                                    <a:pt x="299" y="400"/>
                                    <a:pt x="299" y="400"/>
                                    <a:pt x="303" y="404"/>
                                  </a:cubicBezTo>
                                  <a:cubicBezTo>
                                    <a:pt x="303" y="404"/>
                                    <a:pt x="303" y="404"/>
                                    <a:pt x="309" y="402"/>
                                  </a:cubicBezTo>
                                  <a:cubicBezTo>
                                    <a:pt x="309" y="402"/>
                                    <a:pt x="309" y="402"/>
                                    <a:pt x="314" y="404"/>
                                  </a:cubicBezTo>
                                  <a:cubicBezTo>
                                    <a:pt x="314" y="404"/>
                                    <a:pt x="314" y="404"/>
                                    <a:pt x="319" y="401"/>
                                  </a:cubicBezTo>
                                  <a:cubicBezTo>
                                    <a:pt x="319" y="401"/>
                                    <a:pt x="319" y="401"/>
                                    <a:pt x="321" y="404"/>
                                  </a:cubicBezTo>
                                  <a:cubicBezTo>
                                    <a:pt x="321" y="404"/>
                                    <a:pt x="321" y="404"/>
                                    <a:pt x="318" y="408"/>
                                  </a:cubicBezTo>
                                  <a:cubicBezTo>
                                    <a:pt x="318" y="408"/>
                                    <a:pt x="318" y="408"/>
                                    <a:pt x="324" y="407"/>
                                  </a:cubicBezTo>
                                  <a:cubicBezTo>
                                    <a:pt x="324" y="407"/>
                                    <a:pt x="324" y="407"/>
                                    <a:pt x="326" y="408"/>
                                  </a:cubicBezTo>
                                  <a:cubicBezTo>
                                    <a:pt x="326" y="408"/>
                                    <a:pt x="326" y="408"/>
                                    <a:pt x="324" y="425"/>
                                  </a:cubicBezTo>
                                  <a:cubicBezTo>
                                    <a:pt x="324" y="425"/>
                                    <a:pt x="324" y="425"/>
                                    <a:pt x="324" y="432"/>
                                  </a:cubicBezTo>
                                  <a:cubicBezTo>
                                    <a:pt x="324" y="432"/>
                                    <a:pt x="324" y="432"/>
                                    <a:pt x="328" y="433"/>
                                  </a:cubicBezTo>
                                  <a:cubicBezTo>
                                    <a:pt x="328" y="433"/>
                                    <a:pt x="328" y="433"/>
                                    <a:pt x="330" y="431"/>
                                  </a:cubicBezTo>
                                  <a:cubicBezTo>
                                    <a:pt x="330" y="431"/>
                                    <a:pt x="330" y="431"/>
                                    <a:pt x="331" y="428"/>
                                  </a:cubicBezTo>
                                  <a:cubicBezTo>
                                    <a:pt x="331" y="428"/>
                                    <a:pt x="331" y="428"/>
                                    <a:pt x="334" y="429"/>
                                  </a:cubicBezTo>
                                  <a:cubicBezTo>
                                    <a:pt x="334" y="429"/>
                                    <a:pt x="334" y="429"/>
                                    <a:pt x="336" y="433"/>
                                  </a:cubicBezTo>
                                  <a:cubicBezTo>
                                    <a:pt x="336" y="433"/>
                                    <a:pt x="336" y="433"/>
                                    <a:pt x="336" y="443"/>
                                  </a:cubicBezTo>
                                  <a:cubicBezTo>
                                    <a:pt x="336" y="443"/>
                                    <a:pt x="336" y="443"/>
                                    <a:pt x="335" y="448"/>
                                  </a:cubicBezTo>
                                  <a:cubicBezTo>
                                    <a:pt x="335" y="448"/>
                                    <a:pt x="335" y="448"/>
                                    <a:pt x="339" y="450"/>
                                  </a:cubicBezTo>
                                  <a:cubicBezTo>
                                    <a:pt x="339" y="450"/>
                                    <a:pt x="339" y="450"/>
                                    <a:pt x="344" y="450"/>
                                  </a:cubicBezTo>
                                  <a:cubicBezTo>
                                    <a:pt x="344" y="450"/>
                                    <a:pt x="344" y="450"/>
                                    <a:pt x="348" y="452"/>
                                  </a:cubicBezTo>
                                  <a:cubicBezTo>
                                    <a:pt x="348" y="452"/>
                                    <a:pt x="348" y="452"/>
                                    <a:pt x="353" y="456"/>
                                  </a:cubicBezTo>
                                  <a:cubicBezTo>
                                    <a:pt x="353" y="456"/>
                                    <a:pt x="353" y="456"/>
                                    <a:pt x="357" y="457"/>
                                  </a:cubicBezTo>
                                  <a:cubicBezTo>
                                    <a:pt x="357" y="457"/>
                                    <a:pt x="357" y="457"/>
                                    <a:pt x="356" y="467"/>
                                  </a:cubicBezTo>
                                  <a:cubicBezTo>
                                    <a:pt x="356" y="467"/>
                                    <a:pt x="356" y="467"/>
                                    <a:pt x="356" y="472"/>
                                  </a:cubicBezTo>
                                  <a:cubicBezTo>
                                    <a:pt x="356" y="472"/>
                                    <a:pt x="356" y="472"/>
                                    <a:pt x="352" y="473"/>
                                  </a:cubicBezTo>
                                  <a:cubicBezTo>
                                    <a:pt x="352" y="473"/>
                                    <a:pt x="352" y="473"/>
                                    <a:pt x="354" y="478"/>
                                  </a:cubicBezTo>
                                  <a:cubicBezTo>
                                    <a:pt x="354" y="478"/>
                                    <a:pt x="354" y="478"/>
                                    <a:pt x="351" y="482"/>
                                  </a:cubicBezTo>
                                  <a:cubicBezTo>
                                    <a:pt x="351" y="482"/>
                                    <a:pt x="351" y="482"/>
                                    <a:pt x="353" y="483"/>
                                  </a:cubicBezTo>
                                  <a:cubicBezTo>
                                    <a:pt x="353" y="483"/>
                                    <a:pt x="353" y="483"/>
                                    <a:pt x="356" y="482"/>
                                  </a:cubicBezTo>
                                  <a:cubicBezTo>
                                    <a:pt x="356" y="482"/>
                                    <a:pt x="356" y="482"/>
                                    <a:pt x="361" y="485"/>
                                  </a:cubicBezTo>
                                  <a:cubicBezTo>
                                    <a:pt x="361" y="485"/>
                                    <a:pt x="361" y="485"/>
                                    <a:pt x="364" y="483"/>
                                  </a:cubicBezTo>
                                  <a:cubicBezTo>
                                    <a:pt x="364" y="483"/>
                                    <a:pt x="364" y="483"/>
                                    <a:pt x="369" y="485"/>
                                  </a:cubicBezTo>
                                  <a:cubicBezTo>
                                    <a:pt x="369" y="485"/>
                                    <a:pt x="369" y="485"/>
                                    <a:pt x="372" y="485"/>
                                  </a:cubicBezTo>
                                  <a:cubicBezTo>
                                    <a:pt x="372" y="485"/>
                                    <a:pt x="372" y="485"/>
                                    <a:pt x="377" y="489"/>
                                  </a:cubicBezTo>
                                  <a:cubicBezTo>
                                    <a:pt x="377" y="489"/>
                                    <a:pt x="377" y="489"/>
                                    <a:pt x="381" y="492"/>
                                  </a:cubicBezTo>
                                  <a:cubicBezTo>
                                    <a:pt x="381" y="492"/>
                                    <a:pt x="381" y="492"/>
                                    <a:pt x="383" y="496"/>
                                  </a:cubicBezTo>
                                  <a:cubicBezTo>
                                    <a:pt x="383" y="496"/>
                                    <a:pt x="383" y="496"/>
                                    <a:pt x="385" y="499"/>
                                  </a:cubicBezTo>
                                  <a:cubicBezTo>
                                    <a:pt x="385" y="499"/>
                                    <a:pt x="385" y="499"/>
                                    <a:pt x="390" y="496"/>
                                  </a:cubicBezTo>
                                  <a:cubicBezTo>
                                    <a:pt x="390" y="496"/>
                                    <a:pt x="390" y="496"/>
                                    <a:pt x="394" y="494"/>
                                  </a:cubicBezTo>
                                  <a:cubicBezTo>
                                    <a:pt x="394" y="494"/>
                                    <a:pt x="394" y="494"/>
                                    <a:pt x="398" y="496"/>
                                  </a:cubicBezTo>
                                  <a:cubicBezTo>
                                    <a:pt x="398" y="496"/>
                                    <a:pt x="398" y="496"/>
                                    <a:pt x="399" y="501"/>
                                  </a:cubicBezTo>
                                  <a:cubicBezTo>
                                    <a:pt x="399" y="501"/>
                                    <a:pt x="399" y="501"/>
                                    <a:pt x="395" y="505"/>
                                  </a:cubicBezTo>
                                  <a:cubicBezTo>
                                    <a:pt x="395" y="505"/>
                                    <a:pt x="395" y="505"/>
                                    <a:pt x="395" y="509"/>
                                  </a:cubicBezTo>
                                  <a:cubicBezTo>
                                    <a:pt x="395" y="509"/>
                                    <a:pt x="395" y="509"/>
                                    <a:pt x="392" y="513"/>
                                  </a:cubicBezTo>
                                  <a:cubicBezTo>
                                    <a:pt x="392" y="513"/>
                                    <a:pt x="392" y="513"/>
                                    <a:pt x="392" y="516"/>
                                  </a:cubicBezTo>
                                  <a:cubicBezTo>
                                    <a:pt x="392" y="516"/>
                                    <a:pt x="392" y="516"/>
                                    <a:pt x="386" y="519"/>
                                  </a:cubicBezTo>
                                  <a:cubicBezTo>
                                    <a:pt x="386" y="519"/>
                                    <a:pt x="386" y="519"/>
                                    <a:pt x="384" y="528"/>
                                  </a:cubicBezTo>
                                  <a:cubicBezTo>
                                    <a:pt x="384" y="528"/>
                                    <a:pt x="384" y="528"/>
                                    <a:pt x="379" y="531"/>
                                  </a:cubicBezTo>
                                  <a:cubicBezTo>
                                    <a:pt x="379" y="531"/>
                                    <a:pt x="379" y="531"/>
                                    <a:pt x="376" y="535"/>
                                  </a:cubicBezTo>
                                  <a:cubicBezTo>
                                    <a:pt x="376" y="535"/>
                                    <a:pt x="376" y="535"/>
                                    <a:pt x="376" y="542"/>
                                  </a:cubicBezTo>
                                  <a:cubicBezTo>
                                    <a:pt x="432" y="535"/>
                                    <a:pt x="432" y="535"/>
                                    <a:pt x="432" y="535"/>
                                  </a:cubicBezTo>
                                  <a:cubicBezTo>
                                    <a:pt x="453" y="535"/>
                                    <a:pt x="453" y="535"/>
                                    <a:pt x="453" y="535"/>
                                  </a:cubicBezTo>
                                  <a:cubicBezTo>
                                    <a:pt x="453" y="492"/>
                                    <a:pt x="453" y="492"/>
                                    <a:pt x="453" y="492"/>
                                  </a:cubicBezTo>
                                  <a:cubicBezTo>
                                    <a:pt x="442" y="481"/>
                                    <a:pt x="442" y="481"/>
                                    <a:pt x="442" y="481"/>
                                  </a:cubicBezTo>
                                  <a:cubicBezTo>
                                    <a:pt x="442" y="470"/>
                                    <a:pt x="442" y="470"/>
                                    <a:pt x="442" y="470"/>
                                  </a:cubicBezTo>
                                  <a:cubicBezTo>
                                    <a:pt x="486" y="470"/>
                                    <a:pt x="486" y="470"/>
                                    <a:pt x="486" y="470"/>
                                  </a:cubicBezTo>
                                  <a:cubicBezTo>
                                    <a:pt x="496" y="460"/>
                                    <a:pt x="496" y="460"/>
                                    <a:pt x="496" y="460"/>
                                  </a:cubicBezTo>
                                  <a:cubicBezTo>
                                    <a:pt x="496" y="417"/>
                                    <a:pt x="496" y="417"/>
                                    <a:pt x="496" y="417"/>
                                  </a:cubicBezTo>
                                  <a:lnTo>
                                    <a:pt x="486" y="406"/>
                                  </a:lnTo>
                                  <a:close/>
                                </a:path>
                              </a:pathLst>
                            </a:custGeom>
                            <a:solidFill>
                              <a:srgbClr val="B2B2FA"/>
                            </a:solidFill>
                            <a:ln w="3175" cap="flat" cmpd="sng">
                              <a:solidFill>
                                <a:schemeClr val="bg1"/>
                              </a:solidFill>
                              <a:prstDash val="solid"/>
                              <a:round/>
                              <a:headEnd type="none" w="med" len="med"/>
                              <a:tailEnd type="none" w="med" len="med"/>
                            </a:ln>
                            <a:effectLst/>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endParaRPr lang="en-GB"/>
                              </a:p>
                            </a:txBody>
                            <a:useSpRect/>
                          </a:txSp>
                        </a:sp>
                        <a:sp>
                          <a:nvSpPr>
                            <a:cNvPr id="4" name="Freeform 185" descr="© INSCALE GmbH, 15.06.2010"/>
                            <a:cNvSpPr>
                              <a:spLocks noEditPoints="1"/>
                            </a:cNvSpPr>
                          </a:nvSpPr>
                          <a:spPr bwMode="gray">
                            <a:xfrm>
                              <a:off x="2936" y="711"/>
                              <a:ext cx="33" cy="33"/>
                            </a:xfrm>
                            <a:custGeom>
                              <a:avLst/>
                              <a:gdLst/>
                              <a:ahLst/>
                              <a:cxnLst>
                                <a:cxn ang="0">
                                  <a:pos x="6" y="75"/>
                                </a:cxn>
                                <a:cxn ang="0">
                                  <a:pos x="0" y="72"/>
                                </a:cxn>
                                <a:cxn ang="0">
                                  <a:pos x="227" y="122"/>
                                </a:cxn>
                                <a:cxn ang="0">
                                  <a:pos x="218" y="127"/>
                                </a:cxn>
                                <a:cxn ang="0">
                                  <a:pos x="214" y="120"/>
                                </a:cxn>
                                <a:cxn ang="0">
                                  <a:pos x="206" y="113"/>
                                </a:cxn>
                                <a:cxn ang="0">
                                  <a:pos x="197" y="111"/>
                                </a:cxn>
                                <a:cxn ang="0">
                                  <a:pos x="190" y="110"/>
                                </a:cxn>
                                <a:cxn ang="0">
                                  <a:pos x="185" y="110"/>
                                </a:cxn>
                                <a:cxn ang="0">
                                  <a:pos x="185" y="101"/>
                                </a:cxn>
                                <a:cxn ang="0">
                                  <a:pos x="189" y="95"/>
                                </a:cxn>
                                <a:cxn ang="0">
                                  <a:pos x="187" y="84"/>
                                </a:cxn>
                                <a:cxn ang="0">
                                  <a:pos x="177" y="78"/>
                                </a:cxn>
                                <a:cxn ang="0">
                                  <a:pos x="169" y="76"/>
                                </a:cxn>
                                <a:cxn ang="0">
                                  <a:pos x="170" y="61"/>
                                </a:cxn>
                                <a:cxn ang="0">
                                  <a:pos x="165" y="56"/>
                                </a:cxn>
                                <a:cxn ang="0">
                                  <a:pos x="161" y="61"/>
                                </a:cxn>
                                <a:cxn ang="0">
                                  <a:pos x="157" y="53"/>
                                </a:cxn>
                                <a:cxn ang="0">
                                  <a:pos x="158" y="35"/>
                                </a:cxn>
                                <a:cxn ang="0">
                                  <a:pos x="154" y="32"/>
                                </a:cxn>
                                <a:cxn ang="0">
                                  <a:pos x="147" y="32"/>
                                </a:cxn>
                                <a:cxn ang="0">
                                  <a:pos x="137" y="32"/>
                                </a:cxn>
                                <a:cxn ang="0">
                                  <a:pos x="126" y="27"/>
                                </a:cxn>
                                <a:cxn ang="0">
                                  <a:pos x="131" y="20"/>
                                </a:cxn>
                                <a:cxn ang="0">
                                  <a:pos x="130" y="12"/>
                                </a:cxn>
                                <a:cxn ang="0">
                                  <a:pos x="122" y="0"/>
                                </a:cxn>
                                <a:cxn ang="0">
                                  <a:pos x="115" y="6"/>
                                </a:cxn>
                                <a:cxn ang="0">
                                  <a:pos x="104" y="13"/>
                                </a:cxn>
                                <a:cxn ang="0">
                                  <a:pos x="96" y="15"/>
                                </a:cxn>
                                <a:cxn ang="0">
                                  <a:pos x="89" y="13"/>
                                </a:cxn>
                                <a:cxn ang="0">
                                  <a:pos x="91" y="22"/>
                                </a:cxn>
                                <a:cxn ang="0">
                                  <a:pos x="101" y="27"/>
                                </a:cxn>
                                <a:cxn ang="0">
                                  <a:pos x="97" y="33"/>
                                </a:cxn>
                                <a:cxn ang="0">
                                  <a:pos x="100" y="40"/>
                                </a:cxn>
                                <a:cxn ang="0">
                                  <a:pos x="99" y="46"/>
                                </a:cxn>
                                <a:cxn ang="0">
                                  <a:pos x="92" y="49"/>
                                </a:cxn>
                                <a:cxn ang="0">
                                  <a:pos x="88" y="45"/>
                                </a:cxn>
                                <a:cxn ang="0">
                                  <a:pos x="70" y="59"/>
                                </a:cxn>
                                <a:cxn ang="0">
                                  <a:pos x="73" y="71"/>
                                </a:cxn>
                                <a:cxn ang="0">
                                  <a:pos x="45" y="74"/>
                                </a:cxn>
                                <a:cxn ang="0">
                                  <a:pos x="14" y="72"/>
                                </a:cxn>
                                <a:cxn ang="0">
                                  <a:pos x="6" y="75"/>
                                </a:cxn>
                                <a:cxn ang="0">
                                  <a:pos x="6" y="141"/>
                                </a:cxn>
                                <a:cxn ang="0">
                                  <a:pos x="14" y="155"/>
                                </a:cxn>
                                <a:cxn ang="0">
                                  <a:pos x="27" y="173"/>
                                </a:cxn>
                                <a:cxn ang="0">
                                  <a:pos x="50" y="175"/>
                                </a:cxn>
                                <a:cxn ang="0">
                                  <a:pos x="60" y="211"/>
                                </a:cxn>
                                <a:cxn ang="0">
                                  <a:pos x="60" y="237"/>
                                </a:cxn>
                                <a:cxn ang="0">
                                  <a:pos x="92" y="226"/>
                                </a:cxn>
                                <a:cxn ang="0">
                                  <a:pos x="138" y="205"/>
                                </a:cxn>
                                <a:cxn ang="0">
                                  <a:pos x="146" y="184"/>
                                </a:cxn>
                                <a:cxn ang="0">
                                  <a:pos x="189" y="173"/>
                                </a:cxn>
                                <a:cxn ang="0">
                                  <a:pos x="209" y="163"/>
                                </a:cxn>
                                <a:cxn ang="0">
                                  <a:pos x="217" y="156"/>
                                </a:cxn>
                                <a:cxn ang="0">
                                  <a:pos x="225" y="144"/>
                                </a:cxn>
                                <a:cxn ang="0">
                                  <a:pos x="228" y="137"/>
                                </a:cxn>
                                <a:cxn ang="0">
                                  <a:pos x="232" y="129"/>
                                </a:cxn>
                              </a:cxnLst>
                              <a:rect l="0" t="0" r="r" b="b"/>
                              <a:pathLst>
                                <a:path w="232" h="237">
                                  <a:moveTo>
                                    <a:pt x="0" y="72"/>
                                  </a:moveTo>
                                  <a:cubicBezTo>
                                    <a:pt x="1" y="72"/>
                                    <a:pt x="2" y="73"/>
                                    <a:pt x="6" y="75"/>
                                  </a:cubicBezTo>
                                  <a:cubicBezTo>
                                    <a:pt x="6" y="66"/>
                                    <a:pt x="6" y="66"/>
                                    <a:pt x="6" y="66"/>
                                  </a:cubicBezTo>
                                  <a:lnTo>
                                    <a:pt x="0" y="72"/>
                                  </a:lnTo>
                                  <a:close/>
                                  <a:moveTo>
                                    <a:pt x="231" y="124"/>
                                  </a:moveTo>
                                  <a:cubicBezTo>
                                    <a:pt x="227" y="122"/>
                                    <a:pt x="227" y="122"/>
                                    <a:pt x="227" y="122"/>
                                  </a:cubicBezTo>
                                  <a:cubicBezTo>
                                    <a:pt x="223" y="124"/>
                                    <a:pt x="223" y="124"/>
                                    <a:pt x="223" y="124"/>
                                  </a:cubicBezTo>
                                  <a:cubicBezTo>
                                    <a:pt x="218" y="127"/>
                                    <a:pt x="218" y="127"/>
                                    <a:pt x="218" y="127"/>
                                  </a:cubicBezTo>
                                  <a:cubicBezTo>
                                    <a:pt x="216" y="124"/>
                                    <a:pt x="216" y="124"/>
                                    <a:pt x="216" y="124"/>
                                  </a:cubicBezTo>
                                  <a:cubicBezTo>
                                    <a:pt x="214" y="120"/>
                                    <a:pt x="214" y="120"/>
                                    <a:pt x="214" y="120"/>
                                  </a:cubicBezTo>
                                  <a:cubicBezTo>
                                    <a:pt x="210" y="117"/>
                                    <a:pt x="210" y="117"/>
                                    <a:pt x="210" y="117"/>
                                  </a:cubicBezTo>
                                  <a:cubicBezTo>
                                    <a:pt x="206" y="113"/>
                                    <a:pt x="206" y="113"/>
                                    <a:pt x="206" y="113"/>
                                  </a:cubicBezTo>
                                  <a:cubicBezTo>
                                    <a:pt x="202" y="113"/>
                                    <a:pt x="202" y="113"/>
                                    <a:pt x="202" y="113"/>
                                  </a:cubicBezTo>
                                  <a:cubicBezTo>
                                    <a:pt x="197" y="111"/>
                                    <a:pt x="197" y="111"/>
                                    <a:pt x="197" y="111"/>
                                  </a:cubicBezTo>
                                  <a:cubicBezTo>
                                    <a:pt x="195" y="113"/>
                                    <a:pt x="195" y="113"/>
                                    <a:pt x="195" y="113"/>
                                  </a:cubicBezTo>
                                  <a:cubicBezTo>
                                    <a:pt x="190" y="110"/>
                                    <a:pt x="190" y="110"/>
                                    <a:pt x="190" y="110"/>
                                  </a:cubicBezTo>
                                  <a:cubicBezTo>
                                    <a:pt x="186" y="111"/>
                                    <a:pt x="186" y="111"/>
                                    <a:pt x="186" y="111"/>
                                  </a:cubicBezTo>
                                  <a:cubicBezTo>
                                    <a:pt x="185" y="110"/>
                                    <a:pt x="185" y="110"/>
                                    <a:pt x="185" y="110"/>
                                  </a:cubicBezTo>
                                  <a:cubicBezTo>
                                    <a:pt x="187" y="106"/>
                                    <a:pt x="187" y="106"/>
                                    <a:pt x="187" y="106"/>
                                  </a:cubicBezTo>
                                  <a:cubicBezTo>
                                    <a:pt x="185" y="101"/>
                                    <a:pt x="185" y="101"/>
                                    <a:pt x="185" y="101"/>
                                  </a:cubicBezTo>
                                  <a:cubicBezTo>
                                    <a:pt x="189" y="100"/>
                                    <a:pt x="189" y="100"/>
                                    <a:pt x="189" y="100"/>
                                  </a:cubicBezTo>
                                  <a:cubicBezTo>
                                    <a:pt x="189" y="95"/>
                                    <a:pt x="189" y="95"/>
                                    <a:pt x="189" y="95"/>
                                  </a:cubicBezTo>
                                  <a:cubicBezTo>
                                    <a:pt x="191" y="85"/>
                                    <a:pt x="191" y="85"/>
                                    <a:pt x="191" y="85"/>
                                  </a:cubicBezTo>
                                  <a:cubicBezTo>
                                    <a:pt x="187" y="84"/>
                                    <a:pt x="187" y="84"/>
                                    <a:pt x="187" y="84"/>
                                  </a:cubicBezTo>
                                  <a:cubicBezTo>
                                    <a:pt x="182" y="80"/>
                                    <a:pt x="182" y="80"/>
                                    <a:pt x="182" y="80"/>
                                  </a:cubicBezTo>
                                  <a:cubicBezTo>
                                    <a:pt x="177" y="78"/>
                                    <a:pt x="177" y="78"/>
                                    <a:pt x="177" y="78"/>
                                  </a:cubicBezTo>
                                  <a:cubicBezTo>
                                    <a:pt x="172" y="78"/>
                                    <a:pt x="172" y="78"/>
                                    <a:pt x="172" y="78"/>
                                  </a:cubicBezTo>
                                  <a:cubicBezTo>
                                    <a:pt x="169" y="76"/>
                                    <a:pt x="169" y="76"/>
                                    <a:pt x="169" y="76"/>
                                  </a:cubicBezTo>
                                  <a:cubicBezTo>
                                    <a:pt x="169" y="71"/>
                                    <a:pt x="169" y="71"/>
                                    <a:pt x="169" y="71"/>
                                  </a:cubicBezTo>
                                  <a:cubicBezTo>
                                    <a:pt x="170" y="61"/>
                                    <a:pt x="170" y="61"/>
                                    <a:pt x="170" y="61"/>
                                  </a:cubicBezTo>
                                  <a:cubicBezTo>
                                    <a:pt x="167" y="57"/>
                                    <a:pt x="167" y="57"/>
                                    <a:pt x="167" y="57"/>
                                  </a:cubicBezTo>
                                  <a:cubicBezTo>
                                    <a:pt x="165" y="56"/>
                                    <a:pt x="165" y="56"/>
                                    <a:pt x="165" y="56"/>
                                  </a:cubicBezTo>
                                  <a:cubicBezTo>
                                    <a:pt x="163" y="59"/>
                                    <a:pt x="163" y="59"/>
                                    <a:pt x="163" y="59"/>
                                  </a:cubicBezTo>
                                  <a:cubicBezTo>
                                    <a:pt x="161" y="61"/>
                                    <a:pt x="161" y="61"/>
                                    <a:pt x="161" y="61"/>
                                  </a:cubicBezTo>
                                  <a:cubicBezTo>
                                    <a:pt x="158" y="60"/>
                                    <a:pt x="158" y="60"/>
                                    <a:pt x="158" y="60"/>
                                  </a:cubicBezTo>
                                  <a:cubicBezTo>
                                    <a:pt x="157" y="53"/>
                                    <a:pt x="157" y="53"/>
                                    <a:pt x="157" y="53"/>
                                  </a:cubicBezTo>
                                  <a:cubicBezTo>
                                    <a:pt x="159" y="36"/>
                                    <a:pt x="159" y="36"/>
                                    <a:pt x="159" y="36"/>
                                  </a:cubicBezTo>
                                  <a:cubicBezTo>
                                    <a:pt x="158" y="35"/>
                                    <a:pt x="158" y="35"/>
                                    <a:pt x="158" y="35"/>
                                  </a:cubicBezTo>
                                  <a:cubicBezTo>
                                    <a:pt x="151" y="36"/>
                                    <a:pt x="151" y="36"/>
                                    <a:pt x="151" y="36"/>
                                  </a:cubicBezTo>
                                  <a:cubicBezTo>
                                    <a:pt x="154" y="32"/>
                                    <a:pt x="154" y="32"/>
                                    <a:pt x="154" y="32"/>
                                  </a:cubicBezTo>
                                  <a:cubicBezTo>
                                    <a:pt x="152" y="29"/>
                                    <a:pt x="152" y="29"/>
                                    <a:pt x="152" y="29"/>
                                  </a:cubicBezTo>
                                  <a:cubicBezTo>
                                    <a:pt x="147" y="32"/>
                                    <a:pt x="147" y="32"/>
                                    <a:pt x="147" y="32"/>
                                  </a:cubicBezTo>
                                  <a:cubicBezTo>
                                    <a:pt x="142" y="30"/>
                                    <a:pt x="142" y="30"/>
                                    <a:pt x="142" y="30"/>
                                  </a:cubicBezTo>
                                  <a:cubicBezTo>
                                    <a:pt x="137" y="32"/>
                                    <a:pt x="137" y="32"/>
                                    <a:pt x="137" y="32"/>
                                  </a:cubicBezTo>
                                  <a:cubicBezTo>
                                    <a:pt x="132" y="28"/>
                                    <a:pt x="132" y="28"/>
                                    <a:pt x="132" y="28"/>
                                  </a:cubicBezTo>
                                  <a:cubicBezTo>
                                    <a:pt x="126" y="27"/>
                                    <a:pt x="126" y="27"/>
                                    <a:pt x="126" y="27"/>
                                  </a:cubicBezTo>
                                  <a:cubicBezTo>
                                    <a:pt x="125" y="24"/>
                                    <a:pt x="125" y="24"/>
                                    <a:pt x="125" y="24"/>
                                  </a:cubicBezTo>
                                  <a:cubicBezTo>
                                    <a:pt x="131" y="20"/>
                                    <a:pt x="131" y="20"/>
                                    <a:pt x="131" y="20"/>
                                  </a:cubicBezTo>
                                  <a:cubicBezTo>
                                    <a:pt x="131" y="17"/>
                                    <a:pt x="131" y="17"/>
                                    <a:pt x="131" y="17"/>
                                  </a:cubicBezTo>
                                  <a:cubicBezTo>
                                    <a:pt x="130" y="12"/>
                                    <a:pt x="130" y="12"/>
                                    <a:pt x="130" y="12"/>
                                  </a:cubicBezTo>
                                  <a:cubicBezTo>
                                    <a:pt x="126" y="5"/>
                                    <a:pt x="126" y="5"/>
                                    <a:pt x="126" y="5"/>
                                  </a:cubicBezTo>
                                  <a:cubicBezTo>
                                    <a:pt x="122" y="0"/>
                                    <a:pt x="122" y="0"/>
                                    <a:pt x="122" y="0"/>
                                  </a:cubicBezTo>
                                  <a:cubicBezTo>
                                    <a:pt x="116" y="2"/>
                                    <a:pt x="116" y="2"/>
                                    <a:pt x="116" y="2"/>
                                  </a:cubicBezTo>
                                  <a:cubicBezTo>
                                    <a:pt x="115" y="6"/>
                                    <a:pt x="115" y="6"/>
                                    <a:pt x="115" y="6"/>
                                  </a:cubicBezTo>
                                  <a:cubicBezTo>
                                    <a:pt x="112" y="8"/>
                                    <a:pt x="112" y="8"/>
                                    <a:pt x="112" y="8"/>
                                  </a:cubicBezTo>
                                  <a:cubicBezTo>
                                    <a:pt x="104" y="13"/>
                                    <a:pt x="104" y="13"/>
                                    <a:pt x="104" y="13"/>
                                  </a:cubicBezTo>
                                  <a:cubicBezTo>
                                    <a:pt x="100" y="16"/>
                                    <a:pt x="100" y="16"/>
                                    <a:pt x="100" y="16"/>
                                  </a:cubicBezTo>
                                  <a:cubicBezTo>
                                    <a:pt x="96" y="15"/>
                                    <a:pt x="96" y="15"/>
                                    <a:pt x="96" y="15"/>
                                  </a:cubicBezTo>
                                  <a:cubicBezTo>
                                    <a:pt x="92" y="17"/>
                                    <a:pt x="92" y="17"/>
                                    <a:pt x="92" y="17"/>
                                  </a:cubicBezTo>
                                  <a:cubicBezTo>
                                    <a:pt x="89" y="13"/>
                                    <a:pt x="89" y="13"/>
                                    <a:pt x="89" y="13"/>
                                  </a:cubicBezTo>
                                  <a:cubicBezTo>
                                    <a:pt x="88" y="16"/>
                                    <a:pt x="88" y="16"/>
                                    <a:pt x="88" y="16"/>
                                  </a:cubicBezTo>
                                  <a:cubicBezTo>
                                    <a:pt x="91" y="22"/>
                                    <a:pt x="91" y="22"/>
                                    <a:pt x="91" y="22"/>
                                  </a:cubicBezTo>
                                  <a:cubicBezTo>
                                    <a:pt x="99" y="24"/>
                                    <a:pt x="99" y="24"/>
                                    <a:pt x="99" y="24"/>
                                  </a:cubicBezTo>
                                  <a:cubicBezTo>
                                    <a:pt x="101" y="27"/>
                                    <a:pt x="101" y="27"/>
                                    <a:pt x="101" y="27"/>
                                  </a:cubicBezTo>
                                  <a:cubicBezTo>
                                    <a:pt x="97" y="30"/>
                                    <a:pt x="97" y="30"/>
                                    <a:pt x="97" y="30"/>
                                  </a:cubicBezTo>
                                  <a:cubicBezTo>
                                    <a:pt x="97" y="33"/>
                                    <a:pt x="97" y="33"/>
                                    <a:pt x="97" y="33"/>
                                  </a:cubicBezTo>
                                  <a:cubicBezTo>
                                    <a:pt x="101" y="35"/>
                                    <a:pt x="101" y="35"/>
                                    <a:pt x="101" y="35"/>
                                  </a:cubicBezTo>
                                  <a:cubicBezTo>
                                    <a:pt x="100" y="40"/>
                                    <a:pt x="100" y="40"/>
                                    <a:pt x="100" y="40"/>
                                  </a:cubicBezTo>
                                  <a:cubicBezTo>
                                    <a:pt x="97" y="42"/>
                                    <a:pt x="97" y="42"/>
                                    <a:pt x="97" y="42"/>
                                  </a:cubicBezTo>
                                  <a:cubicBezTo>
                                    <a:pt x="99" y="46"/>
                                    <a:pt x="99" y="46"/>
                                    <a:pt x="99" y="46"/>
                                  </a:cubicBezTo>
                                  <a:cubicBezTo>
                                    <a:pt x="96" y="47"/>
                                    <a:pt x="96" y="47"/>
                                    <a:pt x="96" y="47"/>
                                  </a:cubicBezTo>
                                  <a:cubicBezTo>
                                    <a:pt x="92" y="49"/>
                                    <a:pt x="92" y="49"/>
                                    <a:pt x="92" y="49"/>
                                  </a:cubicBezTo>
                                  <a:cubicBezTo>
                                    <a:pt x="91" y="44"/>
                                    <a:pt x="91" y="44"/>
                                    <a:pt x="91" y="44"/>
                                  </a:cubicBezTo>
                                  <a:cubicBezTo>
                                    <a:pt x="88" y="45"/>
                                    <a:pt x="88" y="45"/>
                                    <a:pt x="88" y="45"/>
                                  </a:cubicBezTo>
                                  <a:cubicBezTo>
                                    <a:pt x="78" y="53"/>
                                    <a:pt x="78" y="53"/>
                                    <a:pt x="78" y="53"/>
                                  </a:cubicBezTo>
                                  <a:cubicBezTo>
                                    <a:pt x="70" y="59"/>
                                    <a:pt x="70" y="59"/>
                                    <a:pt x="70" y="59"/>
                                  </a:cubicBezTo>
                                  <a:cubicBezTo>
                                    <a:pt x="72" y="65"/>
                                    <a:pt x="72" y="65"/>
                                    <a:pt x="72" y="65"/>
                                  </a:cubicBezTo>
                                  <a:cubicBezTo>
                                    <a:pt x="73" y="71"/>
                                    <a:pt x="73" y="71"/>
                                    <a:pt x="73" y="71"/>
                                  </a:cubicBezTo>
                                  <a:cubicBezTo>
                                    <a:pt x="63" y="74"/>
                                    <a:pt x="63" y="74"/>
                                    <a:pt x="63" y="74"/>
                                  </a:cubicBezTo>
                                  <a:cubicBezTo>
                                    <a:pt x="45" y="74"/>
                                    <a:pt x="45" y="74"/>
                                    <a:pt x="45" y="74"/>
                                  </a:cubicBezTo>
                                  <a:cubicBezTo>
                                    <a:pt x="32" y="75"/>
                                    <a:pt x="32" y="75"/>
                                    <a:pt x="32" y="75"/>
                                  </a:cubicBezTo>
                                  <a:cubicBezTo>
                                    <a:pt x="14" y="72"/>
                                    <a:pt x="14" y="72"/>
                                    <a:pt x="14" y="72"/>
                                  </a:cubicBezTo>
                                  <a:cubicBezTo>
                                    <a:pt x="9" y="77"/>
                                    <a:pt x="9" y="77"/>
                                    <a:pt x="9" y="77"/>
                                  </a:cubicBezTo>
                                  <a:cubicBezTo>
                                    <a:pt x="8" y="76"/>
                                    <a:pt x="7" y="76"/>
                                    <a:pt x="6" y="75"/>
                                  </a:cubicBezTo>
                                  <a:cubicBezTo>
                                    <a:pt x="6" y="116"/>
                                    <a:pt x="6" y="116"/>
                                    <a:pt x="6" y="116"/>
                                  </a:cubicBezTo>
                                  <a:cubicBezTo>
                                    <a:pt x="6" y="141"/>
                                    <a:pt x="6" y="141"/>
                                    <a:pt x="6" y="141"/>
                                  </a:cubicBezTo>
                                  <a:cubicBezTo>
                                    <a:pt x="14" y="153"/>
                                    <a:pt x="14" y="153"/>
                                    <a:pt x="14" y="153"/>
                                  </a:cubicBezTo>
                                  <a:cubicBezTo>
                                    <a:pt x="14" y="154"/>
                                    <a:pt x="14" y="155"/>
                                    <a:pt x="14" y="155"/>
                                  </a:cubicBezTo>
                                  <a:cubicBezTo>
                                    <a:pt x="14" y="155"/>
                                    <a:pt x="15" y="155"/>
                                    <a:pt x="16" y="156"/>
                                  </a:cubicBezTo>
                                  <a:cubicBezTo>
                                    <a:pt x="27" y="173"/>
                                    <a:pt x="27" y="173"/>
                                    <a:pt x="27" y="173"/>
                                  </a:cubicBezTo>
                                  <a:cubicBezTo>
                                    <a:pt x="48" y="173"/>
                                    <a:pt x="48" y="173"/>
                                    <a:pt x="48" y="173"/>
                                  </a:cubicBezTo>
                                  <a:cubicBezTo>
                                    <a:pt x="48" y="173"/>
                                    <a:pt x="49" y="174"/>
                                    <a:pt x="50" y="175"/>
                                  </a:cubicBezTo>
                                  <a:cubicBezTo>
                                    <a:pt x="59" y="201"/>
                                    <a:pt x="59" y="201"/>
                                    <a:pt x="59" y="201"/>
                                  </a:cubicBezTo>
                                  <a:cubicBezTo>
                                    <a:pt x="59" y="205"/>
                                    <a:pt x="60" y="208"/>
                                    <a:pt x="60" y="211"/>
                                  </a:cubicBezTo>
                                  <a:cubicBezTo>
                                    <a:pt x="60" y="229"/>
                                    <a:pt x="60" y="229"/>
                                    <a:pt x="60" y="229"/>
                                  </a:cubicBezTo>
                                  <a:cubicBezTo>
                                    <a:pt x="60" y="237"/>
                                    <a:pt x="60" y="237"/>
                                    <a:pt x="60" y="237"/>
                                  </a:cubicBezTo>
                                  <a:cubicBezTo>
                                    <a:pt x="76" y="232"/>
                                    <a:pt x="76" y="232"/>
                                    <a:pt x="76" y="232"/>
                                  </a:cubicBezTo>
                                  <a:cubicBezTo>
                                    <a:pt x="92" y="226"/>
                                    <a:pt x="92" y="226"/>
                                    <a:pt x="92" y="226"/>
                                  </a:cubicBezTo>
                                  <a:cubicBezTo>
                                    <a:pt x="103" y="205"/>
                                    <a:pt x="103" y="205"/>
                                    <a:pt x="103" y="205"/>
                                  </a:cubicBezTo>
                                  <a:cubicBezTo>
                                    <a:pt x="138" y="205"/>
                                    <a:pt x="138" y="205"/>
                                    <a:pt x="138" y="205"/>
                                  </a:cubicBezTo>
                                  <a:cubicBezTo>
                                    <a:pt x="146" y="205"/>
                                    <a:pt x="146" y="205"/>
                                    <a:pt x="146" y="205"/>
                                  </a:cubicBezTo>
                                  <a:cubicBezTo>
                                    <a:pt x="146" y="184"/>
                                    <a:pt x="146" y="184"/>
                                    <a:pt x="146" y="184"/>
                                  </a:cubicBezTo>
                                  <a:cubicBezTo>
                                    <a:pt x="178" y="184"/>
                                    <a:pt x="178" y="184"/>
                                    <a:pt x="178" y="184"/>
                                  </a:cubicBezTo>
                                  <a:cubicBezTo>
                                    <a:pt x="189" y="173"/>
                                    <a:pt x="189" y="173"/>
                                    <a:pt x="189" y="173"/>
                                  </a:cubicBezTo>
                                  <a:cubicBezTo>
                                    <a:pt x="210" y="170"/>
                                    <a:pt x="210" y="170"/>
                                    <a:pt x="210" y="170"/>
                                  </a:cubicBezTo>
                                  <a:cubicBezTo>
                                    <a:pt x="209" y="163"/>
                                    <a:pt x="209" y="163"/>
                                    <a:pt x="209" y="163"/>
                                  </a:cubicBezTo>
                                  <a:cubicBezTo>
                                    <a:pt x="213" y="159"/>
                                    <a:pt x="213" y="159"/>
                                    <a:pt x="213" y="159"/>
                                  </a:cubicBezTo>
                                  <a:cubicBezTo>
                                    <a:pt x="217" y="156"/>
                                    <a:pt x="217" y="156"/>
                                    <a:pt x="217" y="156"/>
                                  </a:cubicBezTo>
                                  <a:cubicBezTo>
                                    <a:pt x="219" y="147"/>
                                    <a:pt x="219" y="147"/>
                                    <a:pt x="219" y="147"/>
                                  </a:cubicBezTo>
                                  <a:cubicBezTo>
                                    <a:pt x="225" y="144"/>
                                    <a:pt x="225" y="144"/>
                                    <a:pt x="225" y="144"/>
                                  </a:cubicBezTo>
                                  <a:cubicBezTo>
                                    <a:pt x="225" y="141"/>
                                    <a:pt x="225" y="141"/>
                                    <a:pt x="225" y="141"/>
                                  </a:cubicBezTo>
                                  <a:cubicBezTo>
                                    <a:pt x="228" y="137"/>
                                    <a:pt x="228" y="137"/>
                                    <a:pt x="228" y="137"/>
                                  </a:cubicBezTo>
                                  <a:cubicBezTo>
                                    <a:pt x="229" y="133"/>
                                    <a:pt x="229" y="133"/>
                                    <a:pt x="229" y="133"/>
                                  </a:cubicBezTo>
                                  <a:cubicBezTo>
                                    <a:pt x="232" y="129"/>
                                    <a:pt x="232" y="129"/>
                                    <a:pt x="232" y="129"/>
                                  </a:cubicBezTo>
                                  <a:cubicBezTo>
                                    <a:pt x="231" y="124"/>
                                    <a:pt x="231" y="124"/>
                                    <a:pt x="231" y="124"/>
                                  </a:cubicBezTo>
                                  <a:close/>
                                </a:path>
                              </a:pathLst>
                            </a:custGeom>
                            <a:solidFill>
                              <a:srgbClr val="C0C0C0"/>
                            </a:solidFill>
                            <a:ln w="3175" cap="flat" cmpd="sng">
                              <a:solidFill>
                                <a:schemeClr val="bg1"/>
                              </a:solidFill>
                              <a:prstDash val="solid"/>
                              <a:round/>
                              <a:headEnd type="none" w="med" len="med"/>
                              <a:tailEnd type="none" w="med" len="med"/>
                            </a:ln>
                            <a:effectLst/>
                          </a:spPr>
                          <a:txSp>
                            <a:txBody>
                              <a:bodyPr wrap="square"/>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endParaRPr lang="en-GB"/>
                              </a:p>
                            </a:txBody>
                            <a:useSpRect/>
                          </a:txSp>
                        </a:sp>
                      </a:grpSp>
                    </a:grpSp>
                    <a:pic>
                      <a:nvPicPr>
                        <a:cNvPr id="1025" name="Picture 1"/>
                        <a:cNvPicPr>
                          <a:picLocks noChangeAspect="1" noChangeArrowheads="1"/>
                        </a:cNvPicPr>
                      </a:nvPicPr>
                      <a:blipFill>
                        <a:blip r:embed="rId37"/>
                        <a:srcRect/>
                        <a:stretch>
                          <a:fillRect/>
                        </a:stretch>
                      </a:blipFill>
                      <a:spPr bwMode="auto">
                        <a:xfrm>
                          <a:off x="2790827" y="3228976"/>
                          <a:ext cx="2524124" cy="206252"/>
                        </a:xfrm>
                        <a:prstGeom prst="rect">
                          <a:avLst/>
                        </a:prstGeom>
                        <a:noFill/>
                      </a:spPr>
                    </a:pic>
                  </a:grpSp>
                </lc:lockedCanvas>
              </a:graphicData>
            </a:graphic>
          </wp:inline>
        </w:drawing>
      </w:r>
    </w:p>
    <w:p w:rsidR="00CA0169" w:rsidRDefault="00CA0169" w:rsidP="00F9037C">
      <w:pPr>
        <w:rPr>
          <w:lang w:eastAsia="en-US"/>
        </w:rPr>
      </w:pPr>
    </w:p>
    <w:p w:rsidR="00F9037C" w:rsidRDefault="00F9037C" w:rsidP="00F9037C">
      <w:pPr>
        <w:rPr>
          <w:lang w:eastAsia="en-US"/>
        </w:rPr>
      </w:pPr>
    </w:p>
    <w:p w:rsidR="008D60C3" w:rsidRDefault="008D60C3" w:rsidP="00F9037C">
      <w:pPr>
        <w:rPr>
          <w:lang w:eastAsia="en-US"/>
        </w:rPr>
      </w:pPr>
      <w:r>
        <w:rPr>
          <w:lang w:eastAsia="en-US"/>
        </w:rPr>
        <w:t>Nejvíce exportních příležitostí lze nalézt v Evropě a Asii, ale také v Severní Americe. Je však třeba brát v potaz, že model obsahuje i již využívané exportní příležitosti, proto vysoký počet exportních příležitostí v Evropě neznamená, že se jedná o příležitosti nové a že by měla ČR dále směřovat svůj vývoz převážně do Evropy. Naopak v souladu s Exportní strategií ČR by bylo dobré český export diverzifikovat a především expandovat na nové trhy mimo EU (ovšem při současném udržení pozice v EU). Exportní příležit</w:t>
      </w:r>
      <w:r w:rsidR="000F272E">
        <w:rPr>
          <w:lang w:eastAsia="en-US"/>
        </w:rPr>
        <w:t>osti jsou pro různá odvětví jiné</w:t>
      </w:r>
      <w:r>
        <w:rPr>
          <w:lang w:eastAsia="en-US"/>
        </w:rPr>
        <w:t>, exportéři mají různé preference ohled</w:t>
      </w:r>
      <w:r w:rsidR="009D7EF4">
        <w:rPr>
          <w:lang w:eastAsia="en-US"/>
        </w:rPr>
        <w:t>ně teritoriálních</w:t>
      </w:r>
      <w:r>
        <w:rPr>
          <w:lang w:eastAsia="en-US"/>
        </w:rPr>
        <w:t xml:space="preserve"> rizik zemí, a proto hlavním výstupem modelu je software, kde si uživatel sám nastaví specifické filtry.</w:t>
      </w:r>
      <w:r w:rsidR="00FA5368">
        <w:rPr>
          <w:lang w:eastAsia="en-US"/>
        </w:rPr>
        <w:t xml:space="preserve"> Je pak možné zobrazit exportní příležitosti podle odvětví či konkrétního regionu. </w:t>
      </w:r>
      <w:r w:rsidR="0071436E">
        <w:rPr>
          <w:lang w:eastAsia="en-US"/>
        </w:rPr>
        <w:t>Výsledný index exportních příležitostí pro země mimo EU až na výjimky odpovídá prioritním a zájmovým trhům z Exportní strategie ČR pro období 2012-2020 (pokud není použit žádný filtr)</w:t>
      </w:r>
      <w:r w:rsidR="000F272E">
        <w:rPr>
          <w:rStyle w:val="Znakapoznpodarou"/>
          <w:lang w:eastAsia="en-US"/>
        </w:rPr>
        <w:footnoteReference w:id="18"/>
      </w:r>
      <w:r w:rsidR="0071436E">
        <w:rPr>
          <w:lang w:eastAsia="en-US"/>
        </w:rPr>
        <w:t>.</w:t>
      </w:r>
    </w:p>
    <w:p w:rsidR="00F9037C" w:rsidRDefault="00F9037C" w:rsidP="00F9037C">
      <w:pPr>
        <w:rPr>
          <w:lang w:eastAsia="en-US"/>
        </w:rPr>
      </w:pPr>
    </w:p>
    <w:p w:rsidR="00EE1BA7" w:rsidRDefault="00EE1BA7" w:rsidP="00F9037C">
      <w:pPr>
        <w:rPr>
          <w:lang w:eastAsia="en-US"/>
        </w:rPr>
        <w:sectPr w:rsidR="00EE1BA7" w:rsidSect="00511A30">
          <w:pgSz w:w="16838" w:h="11906" w:orient="landscape" w:code="9"/>
          <w:pgMar w:top="1418" w:right="1418" w:bottom="1418" w:left="1134" w:header="709" w:footer="709" w:gutter="0"/>
          <w:cols w:space="708"/>
          <w:titlePg/>
          <w:docGrid w:linePitch="360"/>
        </w:sectPr>
      </w:pPr>
    </w:p>
    <w:p w:rsidR="00F9037C" w:rsidRDefault="00F9037C" w:rsidP="00F9037C">
      <w:pPr>
        <w:rPr>
          <w:lang w:eastAsia="en-US"/>
        </w:rPr>
      </w:pPr>
    </w:p>
    <w:p w:rsidR="00F9037C" w:rsidRDefault="00FA5368" w:rsidP="00FA5368">
      <w:pPr>
        <w:pStyle w:val="Nadpis1"/>
        <w:rPr>
          <w:lang w:eastAsia="en-US"/>
        </w:rPr>
      </w:pPr>
      <w:bookmarkStart w:id="17" w:name="_Toc376424887"/>
      <w:r>
        <w:rPr>
          <w:lang w:eastAsia="en-US"/>
        </w:rPr>
        <w:t>Závěr</w:t>
      </w:r>
      <w:bookmarkEnd w:id="17"/>
    </w:p>
    <w:p w:rsidR="00FA5368" w:rsidRDefault="00FA5368" w:rsidP="00FA5368">
      <w:pPr>
        <w:rPr>
          <w:lang w:eastAsia="en-US"/>
        </w:rPr>
      </w:pPr>
    </w:p>
    <w:p w:rsidR="00FA5368" w:rsidRDefault="00FA5368" w:rsidP="00FA5368">
      <w:pPr>
        <w:rPr>
          <w:lang w:eastAsia="en-US"/>
        </w:rPr>
      </w:pPr>
      <w:r>
        <w:rPr>
          <w:lang w:eastAsia="en-US"/>
        </w:rPr>
        <w:t xml:space="preserve">GLOBEX tvoří systém ukazatelů, na základě kterých je dobré sledovat, jak se vyvíjí konkurenceschopnost v České republice. </w:t>
      </w:r>
      <w:r w:rsidR="0041090C">
        <w:rPr>
          <w:lang w:eastAsia="en-US"/>
        </w:rPr>
        <w:t>Systém měřitelných ukazatelů vytváří nástroj</w:t>
      </w:r>
      <w:r w:rsidR="00501909">
        <w:rPr>
          <w:lang w:eastAsia="en-US"/>
        </w:rPr>
        <w:t xml:space="preserve"> pro principy „evidence </w:t>
      </w:r>
      <w:proofErr w:type="spellStart"/>
      <w:r w:rsidR="00501909">
        <w:rPr>
          <w:lang w:eastAsia="en-US"/>
        </w:rPr>
        <w:t>based</w:t>
      </w:r>
      <w:proofErr w:type="spellEnd"/>
      <w:r w:rsidR="00501909">
        <w:rPr>
          <w:lang w:eastAsia="en-US"/>
        </w:rPr>
        <w:t xml:space="preserve"> </w:t>
      </w:r>
      <w:proofErr w:type="spellStart"/>
      <w:r w:rsidR="00501909">
        <w:rPr>
          <w:lang w:eastAsia="en-US"/>
        </w:rPr>
        <w:t>ec</w:t>
      </w:r>
      <w:r w:rsidR="0041090C">
        <w:rPr>
          <w:lang w:eastAsia="en-US"/>
        </w:rPr>
        <w:t>onomic</w:t>
      </w:r>
      <w:proofErr w:type="spellEnd"/>
      <w:r w:rsidR="0041090C">
        <w:rPr>
          <w:lang w:eastAsia="en-US"/>
        </w:rPr>
        <w:t xml:space="preserve"> </w:t>
      </w:r>
      <w:proofErr w:type="spellStart"/>
      <w:r w:rsidR="0041090C">
        <w:rPr>
          <w:lang w:eastAsia="en-US"/>
        </w:rPr>
        <w:t>policy</w:t>
      </w:r>
      <w:proofErr w:type="spellEnd"/>
      <w:r w:rsidR="0041090C">
        <w:rPr>
          <w:lang w:eastAsia="en-US"/>
        </w:rPr>
        <w:t xml:space="preserve">“, kdy je možné sledovat vývoj ukazatelů a pracovat na jejich zlepšení. Konkurenceschopnost českého exportu je pro rozvoj domácí ekonomiky velmi důležitá, protože export představuje v malé otevřené ekonomice jako je ČR významnou úlohu. I přes zjevný nárůst vyváženého množství, se v posledních letech cenová i necenová konkurenceschopnost českého exportu zhoršila, což představuje nebezpečí především do budoucna. Strategie </w:t>
      </w:r>
      <w:r w:rsidR="00D56364">
        <w:rPr>
          <w:lang w:eastAsia="en-US"/>
        </w:rPr>
        <w:t xml:space="preserve">mezinárodní </w:t>
      </w:r>
      <w:r w:rsidR="0041090C">
        <w:rPr>
          <w:lang w:eastAsia="en-US"/>
        </w:rPr>
        <w:t>konkurenceschopnosti a Exportní strategie ČR</w:t>
      </w:r>
      <w:r w:rsidR="00D56364">
        <w:rPr>
          <w:lang w:eastAsia="en-US"/>
        </w:rPr>
        <w:t xml:space="preserve"> pro období 2012-2020</w:t>
      </w:r>
      <w:r w:rsidR="0041090C">
        <w:rPr>
          <w:lang w:eastAsia="en-US"/>
        </w:rPr>
        <w:t>, na něž tento projekt navazuje</w:t>
      </w:r>
      <w:r w:rsidR="009B6963">
        <w:rPr>
          <w:lang w:eastAsia="en-US"/>
        </w:rPr>
        <w:t>,</w:t>
      </w:r>
      <w:r w:rsidR="0041090C">
        <w:rPr>
          <w:lang w:eastAsia="en-US"/>
        </w:rPr>
        <w:t xml:space="preserve"> poukazuje na potřebu př</w:t>
      </w:r>
      <w:r w:rsidR="009B6963">
        <w:rPr>
          <w:lang w:eastAsia="en-US"/>
        </w:rPr>
        <w:t xml:space="preserve">eorientovat českou ekonomiku směrem k vyšší přidané hodnotě v rámci hodnotového řetězce a držet si cenovou i necenovou konkurenceschopnost. Exportní strategie mimo jiné upozorňuje na důležitost </w:t>
      </w:r>
      <w:proofErr w:type="spellStart"/>
      <w:r w:rsidR="009B6963">
        <w:rPr>
          <w:lang w:eastAsia="en-US"/>
        </w:rPr>
        <w:t>prioritizace</w:t>
      </w:r>
      <w:proofErr w:type="spellEnd"/>
      <w:r w:rsidR="009B6963">
        <w:rPr>
          <w:lang w:eastAsia="en-US"/>
        </w:rPr>
        <w:t xml:space="preserve"> exportu, v čemž může významně napomoci </w:t>
      </w:r>
      <w:r w:rsidR="008C6755">
        <w:rPr>
          <w:lang w:eastAsia="en-US"/>
        </w:rPr>
        <w:t xml:space="preserve">Export </w:t>
      </w:r>
      <w:proofErr w:type="spellStart"/>
      <w:r w:rsidR="008C6755">
        <w:rPr>
          <w:lang w:eastAsia="en-US"/>
        </w:rPr>
        <w:t>Decision</w:t>
      </w:r>
      <w:proofErr w:type="spellEnd"/>
      <w:r w:rsidR="009B6963">
        <w:rPr>
          <w:lang w:eastAsia="en-US"/>
        </w:rPr>
        <w:t xml:space="preserve"> Support Model. </w:t>
      </w:r>
    </w:p>
    <w:p w:rsidR="00C73F00" w:rsidRPr="00FA5368" w:rsidRDefault="008C6755" w:rsidP="00FA5368">
      <w:pPr>
        <w:rPr>
          <w:lang w:eastAsia="en-US"/>
        </w:rPr>
      </w:pPr>
      <w:r>
        <w:rPr>
          <w:lang w:eastAsia="en-US"/>
        </w:rPr>
        <w:t>EDSM</w:t>
      </w:r>
      <w:r w:rsidR="00630702">
        <w:rPr>
          <w:lang w:eastAsia="en-US"/>
        </w:rPr>
        <w:t xml:space="preserve"> </w:t>
      </w:r>
      <w:r w:rsidR="00630702" w:rsidRPr="00630702">
        <w:rPr>
          <w:lang w:eastAsia="en-US"/>
        </w:rPr>
        <w:t xml:space="preserve">pomáhá </w:t>
      </w:r>
      <w:proofErr w:type="spellStart"/>
      <w:r w:rsidR="00630702" w:rsidRPr="00630702">
        <w:rPr>
          <w:lang w:eastAsia="en-US"/>
        </w:rPr>
        <w:t>prioritizovat</w:t>
      </w:r>
      <w:proofErr w:type="spellEnd"/>
      <w:r w:rsidR="00630702" w:rsidRPr="00630702">
        <w:rPr>
          <w:lang w:eastAsia="en-US"/>
        </w:rPr>
        <w:t xml:space="preserve"> exportní příležitosti pomocí kombinace indikátorů ukazující na realističnost expanze na nové zahraniční trhy.</w:t>
      </w:r>
      <w:r w:rsidR="00630702">
        <w:rPr>
          <w:lang w:eastAsia="en-US"/>
        </w:rPr>
        <w:t xml:space="preserve"> </w:t>
      </w:r>
      <w:r>
        <w:rPr>
          <w:lang w:eastAsia="en-US"/>
        </w:rPr>
        <w:t>EDSM</w:t>
      </w:r>
      <w:r w:rsidR="00501909">
        <w:rPr>
          <w:lang w:eastAsia="en-US"/>
        </w:rPr>
        <w:t xml:space="preserve"> s</w:t>
      </w:r>
      <w:r w:rsidR="00630702" w:rsidRPr="00630702">
        <w:rPr>
          <w:lang w:eastAsia="en-US"/>
        </w:rPr>
        <w:t xml:space="preserve">louží jako užitečný nástroj pro prvotní identifikaci exportních příležitostí. U konkrétního odvětví je však třeba detailnějšího vhledu a rozšíření relevantních parametrů, popř. kombinovat výsledky </w:t>
      </w:r>
      <w:r w:rsidR="00367631">
        <w:rPr>
          <w:lang w:eastAsia="en-US"/>
        </w:rPr>
        <w:t>E</w:t>
      </w:r>
      <w:r w:rsidR="00630702" w:rsidRPr="00630702">
        <w:rPr>
          <w:lang w:eastAsia="en-US"/>
        </w:rPr>
        <w:t>DS modelu s dalšími parametry (jako např. index snadnosti podnikání, index ekonomické komplexity, očekávaný ekono</w:t>
      </w:r>
      <w:r w:rsidR="00630702">
        <w:rPr>
          <w:lang w:eastAsia="en-US"/>
        </w:rPr>
        <w:t>mický růst), což umožňuje software vytvořený v rámci tohoto projektu.</w:t>
      </w:r>
    </w:p>
    <w:p w:rsidR="00F9037C" w:rsidRDefault="00F9037C" w:rsidP="00F9037C">
      <w:pPr>
        <w:rPr>
          <w:lang w:eastAsia="en-US"/>
        </w:rPr>
      </w:pPr>
    </w:p>
    <w:p w:rsidR="00EE1BA7" w:rsidRDefault="00EE1BA7" w:rsidP="00F9037C">
      <w:pPr>
        <w:rPr>
          <w:lang w:eastAsia="en-US"/>
        </w:rPr>
      </w:pPr>
    </w:p>
    <w:p w:rsidR="00EE1BA7" w:rsidRDefault="00EE1BA7" w:rsidP="00F9037C">
      <w:pPr>
        <w:rPr>
          <w:lang w:eastAsia="en-US"/>
        </w:rPr>
      </w:pPr>
    </w:p>
    <w:p w:rsidR="00EE1BA7" w:rsidRDefault="00EE1BA7" w:rsidP="00F9037C">
      <w:pPr>
        <w:rPr>
          <w:lang w:eastAsia="en-US"/>
        </w:rPr>
      </w:pPr>
    </w:p>
    <w:p w:rsidR="00EE1BA7" w:rsidRDefault="00EE1BA7" w:rsidP="00F9037C">
      <w:pPr>
        <w:rPr>
          <w:lang w:eastAsia="en-US"/>
        </w:rPr>
      </w:pPr>
    </w:p>
    <w:p w:rsidR="00EE1BA7" w:rsidRDefault="00EE1BA7" w:rsidP="00F9037C">
      <w:pPr>
        <w:rPr>
          <w:lang w:eastAsia="en-US"/>
        </w:rPr>
      </w:pPr>
    </w:p>
    <w:p w:rsidR="00EE1BA7" w:rsidRDefault="00EE1BA7" w:rsidP="00F9037C">
      <w:pPr>
        <w:rPr>
          <w:lang w:eastAsia="en-US"/>
        </w:rPr>
      </w:pPr>
    </w:p>
    <w:p w:rsidR="00EE1BA7" w:rsidRDefault="00EE1BA7" w:rsidP="00F9037C">
      <w:pPr>
        <w:rPr>
          <w:lang w:eastAsia="en-US"/>
        </w:rPr>
      </w:pPr>
    </w:p>
    <w:p w:rsidR="00EE1BA7" w:rsidRDefault="00EE1BA7" w:rsidP="00F9037C">
      <w:pPr>
        <w:rPr>
          <w:lang w:eastAsia="en-US"/>
        </w:rPr>
      </w:pPr>
    </w:p>
    <w:p w:rsidR="00EE1BA7" w:rsidRDefault="00EE1BA7" w:rsidP="00F9037C">
      <w:pPr>
        <w:rPr>
          <w:lang w:eastAsia="en-US"/>
        </w:rPr>
      </w:pPr>
    </w:p>
    <w:p w:rsidR="00EE1BA7" w:rsidRDefault="00EE1BA7" w:rsidP="00F9037C">
      <w:pPr>
        <w:rPr>
          <w:lang w:eastAsia="en-US"/>
        </w:rPr>
      </w:pPr>
    </w:p>
    <w:p w:rsidR="00EE1BA7" w:rsidRDefault="00EE1BA7" w:rsidP="00F9037C">
      <w:pPr>
        <w:rPr>
          <w:lang w:eastAsia="en-US"/>
        </w:rPr>
      </w:pPr>
    </w:p>
    <w:p w:rsidR="00EE1BA7" w:rsidRDefault="00EE1BA7" w:rsidP="00F9037C">
      <w:pPr>
        <w:rPr>
          <w:lang w:eastAsia="en-US"/>
        </w:rPr>
      </w:pPr>
    </w:p>
    <w:p w:rsidR="00EE1BA7" w:rsidRDefault="00EE1BA7" w:rsidP="00F9037C">
      <w:pPr>
        <w:rPr>
          <w:lang w:eastAsia="en-US"/>
        </w:rPr>
      </w:pPr>
    </w:p>
    <w:p w:rsidR="00EE1BA7" w:rsidRDefault="00EE1BA7" w:rsidP="00F9037C">
      <w:pPr>
        <w:rPr>
          <w:lang w:eastAsia="en-US"/>
        </w:rPr>
      </w:pPr>
    </w:p>
    <w:p w:rsidR="00EE1BA7" w:rsidRDefault="00EE1BA7" w:rsidP="00F9037C">
      <w:pPr>
        <w:rPr>
          <w:lang w:eastAsia="en-US"/>
        </w:rPr>
        <w:sectPr w:rsidR="00EE1BA7" w:rsidSect="00511A30">
          <w:pgSz w:w="11906" w:h="16838" w:code="9"/>
          <w:pgMar w:top="1418" w:right="1418" w:bottom="1134" w:left="1418" w:header="709" w:footer="709" w:gutter="0"/>
          <w:cols w:space="708"/>
          <w:titlePg/>
          <w:docGrid w:linePitch="360"/>
        </w:sectPr>
      </w:pPr>
    </w:p>
    <w:p w:rsidR="00EE1BA7" w:rsidRPr="00F9037C" w:rsidRDefault="00EE1BA7" w:rsidP="00F9037C">
      <w:pPr>
        <w:rPr>
          <w:lang w:eastAsia="en-US"/>
        </w:rPr>
      </w:pPr>
    </w:p>
    <w:p w:rsidR="00CF665A" w:rsidRDefault="00B17D51" w:rsidP="00CF665A">
      <w:pPr>
        <w:pStyle w:val="Nadpis1"/>
      </w:pPr>
      <w:bookmarkStart w:id="18" w:name="_Toc376424888"/>
      <w:r>
        <w:t xml:space="preserve">Příloha- </w:t>
      </w:r>
      <w:r w:rsidR="003D16CA">
        <w:t>U</w:t>
      </w:r>
      <w:r w:rsidR="003D16CA" w:rsidRPr="005E413D">
        <w:t xml:space="preserve">kazatele </w:t>
      </w:r>
      <w:r w:rsidR="003D16CA">
        <w:t xml:space="preserve">mezinárodní </w:t>
      </w:r>
      <w:r w:rsidR="003D16CA" w:rsidRPr="005E413D">
        <w:t>konkurenceschopnosti</w:t>
      </w:r>
      <w:bookmarkEnd w:id="18"/>
      <w:r w:rsidR="003D16CA" w:rsidRPr="005E413D">
        <w:t xml:space="preserve"> </w:t>
      </w:r>
    </w:p>
    <w:p w:rsidR="003D16CA" w:rsidRPr="003D16CA" w:rsidRDefault="003D16CA" w:rsidP="003D16CA">
      <w:pPr>
        <w:pStyle w:val="Nadpis2"/>
      </w:pPr>
      <w:bookmarkStart w:id="19" w:name="_Ref362268691"/>
      <w:bookmarkStart w:id="20" w:name="_Toc376424889"/>
      <w:r w:rsidRPr="003D16CA">
        <w:t>Ukazatele mezinárodní konkurenceschopnosti v exportu zboží a služeb</w:t>
      </w:r>
      <w:bookmarkEnd w:id="19"/>
      <w:bookmarkEnd w:id="20"/>
      <w:r w:rsidRPr="003D16CA">
        <w:t xml:space="preserve"> </w:t>
      </w:r>
    </w:p>
    <w:tbl>
      <w:tblPr>
        <w:tblStyle w:val="Svtlseznam1"/>
        <w:tblW w:w="14425" w:type="dxa"/>
        <w:tblLook w:val="04A0"/>
      </w:tblPr>
      <w:tblGrid>
        <w:gridCol w:w="1719"/>
        <w:gridCol w:w="4811"/>
        <w:gridCol w:w="1649"/>
        <w:gridCol w:w="2412"/>
        <w:gridCol w:w="1036"/>
        <w:gridCol w:w="1079"/>
        <w:gridCol w:w="1719"/>
      </w:tblGrid>
      <w:tr w:rsidR="0051411C" w:rsidRPr="008B52D5" w:rsidTr="00885BF8">
        <w:trPr>
          <w:cnfStyle w:val="100000000000"/>
        </w:trPr>
        <w:tc>
          <w:tcPr>
            <w:cnfStyle w:val="001000000000"/>
            <w:tcW w:w="1719" w:type="dxa"/>
          </w:tcPr>
          <w:p w:rsidR="005508E1" w:rsidRPr="008B52D5" w:rsidRDefault="008B52D5" w:rsidP="00C05B03">
            <w:pPr>
              <w:rPr>
                <w:sz w:val="16"/>
                <w:szCs w:val="16"/>
              </w:rPr>
            </w:pPr>
            <w:r>
              <w:rPr>
                <w:sz w:val="16"/>
                <w:szCs w:val="16"/>
              </w:rPr>
              <w:t>Indikátor</w:t>
            </w:r>
          </w:p>
        </w:tc>
        <w:tc>
          <w:tcPr>
            <w:tcW w:w="4811" w:type="dxa"/>
          </w:tcPr>
          <w:p w:rsidR="005508E1" w:rsidRPr="008B52D5" w:rsidRDefault="008B52D5" w:rsidP="00C05B03">
            <w:pPr>
              <w:cnfStyle w:val="100000000000"/>
              <w:rPr>
                <w:sz w:val="16"/>
                <w:szCs w:val="16"/>
              </w:rPr>
            </w:pPr>
            <w:r>
              <w:rPr>
                <w:sz w:val="16"/>
                <w:szCs w:val="16"/>
              </w:rPr>
              <w:t>Definice</w:t>
            </w:r>
          </w:p>
        </w:tc>
        <w:tc>
          <w:tcPr>
            <w:tcW w:w="1649" w:type="dxa"/>
          </w:tcPr>
          <w:p w:rsidR="005508E1" w:rsidRPr="008B52D5" w:rsidRDefault="008B52D5" w:rsidP="00C05B03">
            <w:pPr>
              <w:cnfStyle w:val="100000000000"/>
              <w:rPr>
                <w:sz w:val="16"/>
                <w:szCs w:val="16"/>
              </w:rPr>
            </w:pPr>
            <w:r>
              <w:rPr>
                <w:sz w:val="16"/>
                <w:szCs w:val="16"/>
              </w:rPr>
              <w:t>Skupina</w:t>
            </w:r>
          </w:p>
        </w:tc>
        <w:tc>
          <w:tcPr>
            <w:tcW w:w="2412" w:type="dxa"/>
          </w:tcPr>
          <w:p w:rsidR="005508E1" w:rsidRPr="008B52D5" w:rsidRDefault="008B52D5" w:rsidP="008B52D5">
            <w:pPr>
              <w:cnfStyle w:val="100000000000"/>
              <w:rPr>
                <w:sz w:val="16"/>
                <w:szCs w:val="16"/>
              </w:rPr>
            </w:pPr>
            <w:r>
              <w:rPr>
                <w:sz w:val="16"/>
                <w:szCs w:val="16"/>
              </w:rPr>
              <w:t>Interpretace</w:t>
            </w:r>
          </w:p>
        </w:tc>
        <w:tc>
          <w:tcPr>
            <w:tcW w:w="1036" w:type="dxa"/>
          </w:tcPr>
          <w:p w:rsidR="005508E1" w:rsidRPr="008B52D5" w:rsidRDefault="008B52D5" w:rsidP="008B52D5">
            <w:pPr>
              <w:cnfStyle w:val="100000000000"/>
              <w:rPr>
                <w:sz w:val="16"/>
                <w:szCs w:val="16"/>
              </w:rPr>
            </w:pPr>
            <w:r>
              <w:rPr>
                <w:sz w:val="16"/>
                <w:szCs w:val="16"/>
              </w:rPr>
              <w:t>Literatura</w:t>
            </w:r>
          </w:p>
        </w:tc>
        <w:tc>
          <w:tcPr>
            <w:tcW w:w="1079" w:type="dxa"/>
          </w:tcPr>
          <w:p w:rsidR="005508E1" w:rsidRPr="008B52D5" w:rsidRDefault="008B52D5" w:rsidP="00C05B03">
            <w:pPr>
              <w:cnfStyle w:val="100000000000"/>
              <w:rPr>
                <w:sz w:val="16"/>
                <w:szCs w:val="16"/>
              </w:rPr>
            </w:pPr>
            <w:r>
              <w:rPr>
                <w:sz w:val="16"/>
                <w:szCs w:val="16"/>
              </w:rPr>
              <w:t>Typ dat</w:t>
            </w:r>
          </w:p>
        </w:tc>
        <w:tc>
          <w:tcPr>
            <w:tcW w:w="1719" w:type="dxa"/>
          </w:tcPr>
          <w:p w:rsidR="008B52D5" w:rsidRPr="008B52D5" w:rsidRDefault="008B52D5" w:rsidP="005508E1">
            <w:pPr>
              <w:cnfStyle w:val="100000000000"/>
              <w:rPr>
                <w:sz w:val="16"/>
                <w:szCs w:val="16"/>
              </w:rPr>
            </w:pPr>
            <w:r>
              <w:rPr>
                <w:sz w:val="16"/>
                <w:szCs w:val="16"/>
              </w:rPr>
              <w:t>Zdroj dat</w:t>
            </w:r>
          </w:p>
        </w:tc>
      </w:tr>
      <w:tr w:rsidR="0051411C" w:rsidRPr="008B52D5" w:rsidTr="00885BF8">
        <w:trPr>
          <w:cnfStyle w:val="000000100000"/>
        </w:trPr>
        <w:tc>
          <w:tcPr>
            <w:cnfStyle w:val="001000000000"/>
            <w:tcW w:w="1719" w:type="dxa"/>
          </w:tcPr>
          <w:p w:rsidR="005508E1" w:rsidRPr="008B52D5" w:rsidRDefault="00886EE2" w:rsidP="00C05B03">
            <w:pPr>
              <w:rPr>
                <w:sz w:val="16"/>
                <w:szCs w:val="16"/>
              </w:rPr>
            </w:pPr>
            <w:r w:rsidRPr="008B52D5">
              <w:rPr>
                <w:sz w:val="16"/>
                <w:szCs w:val="16"/>
              </w:rPr>
              <w:t>Reálný efektivní měnový kurz</w:t>
            </w:r>
            <w:r w:rsidR="005508E1" w:rsidRPr="008B52D5">
              <w:rPr>
                <w:sz w:val="16"/>
                <w:szCs w:val="16"/>
              </w:rPr>
              <w:t xml:space="preserve"> (REER)</w:t>
            </w:r>
          </w:p>
        </w:tc>
        <w:tc>
          <w:tcPr>
            <w:tcW w:w="4811" w:type="dxa"/>
          </w:tcPr>
          <w:p w:rsidR="00140CE9" w:rsidRPr="008B52D5" w:rsidRDefault="00140CE9" w:rsidP="00C05B03">
            <w:pPr>
              <w:cnfStyle w:val="000000100000"/>
              <w:rPr>
                <w:sz w:val="16"/>
                <w:szCs w:val="16"/>
              </w:rPr>
            </w:pPr>
            <w:r w:rsidRPr="008B52D5">
              <w:rPr>
                <w:sz w:val="16"/>
                <w:szCs w:val="16"/>
              </w:rPr>
              <w:t>REER je roven nominálnímu efektivnímu kurzu</w:t>
            </w:r>
            <w:r w:rsidR="00AE0C77" w:rsidRPr="008B52D5">
              <w:rPr>
                <w:sz w:val="16"/>
                <w:szCs w:val="16"/>
              </w:rPr>
              <w:t xml:space="preserve"> (NEER)</w:t>
            </w:r>
            <w:r w:rsidRPr="008B52D5">
              <w:rPr>
                <w:sz w:val="16"/>
                <w:szCs w:val="16"/>
              </w:rPr>
              <w:t xml:space="preserve">, očištěnému o </w:t>
            </w:r>
            <w:r w:rsidR="00AE0C77" w:rsidRPr="008B52D5">
              <w:rPr>
                <w:sz w:val="16"/>
                <w:szCs w:val="16"/>
              </w:rPr>
              <w:t xml:space="preserve">cenové rozdíly mezi ČR a obchodními partnery. Jako cenové ukazatele očisťující NEER lze použít spotřebitelské nebo produkční cenové indexy, jednotkové náklady práce nebo HDP deflátor. </w:t>
            </w:r>
          </w:p>
          <w:p w:rsidR="007007D6" w:rsidRPr="008B52D5" w:rsidRDefault="004C7213" w:rsidP="00C05B03">
            <w:pPr>
              <w:cnfStyle w:val="000000100000"/>
              <w:rPr>
                <w:sz w:val="16"/>
                <w:szCs w:val="16"/>
              </w:rPr>
            </w:pPr>
            <m:oMath>
              <m:sSub>
                <m:sSubPr>
                  <m:ctrlPr>
                    <w:rPr>
                      <w:rFonts w:ascii="Cambria Math" w:hAnsi="Cambria Math"/>
                      <w:i/>
                    </w:rPr>
                  </m:ctrlPr>
                </m:sSubPr>
                <m:e>
                  <m:r>
                    <w:rPr>
                      <w:rFonts w:ascii="Cambria Math" w:hAnsi="Cambria Math"/>
                    </w:rPr>
                    <m:t>REER</m:t>
                  </m:r>
                </m:e>
                <m:sub>
                  <m:r>
                    <w:rPr>
                      <w:rFonts w:ascii="Cambria Math" w:hAnsi="Cambria Math"/>
                    </w:rPr>
                    <m:t>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EE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num>
                <m:den>
                  <m:sSubSup>
                    <m:sSubSupPr>
                      <m:ctrlPr>
                        <w:rPr>
                          <w:rFonts w:ascii="Cambria Math" w:hAnsi="Cambria Math"/>
                          <w:i/>
                        </w:rPr>
                      </m:ctrlPr>
                    </m:sSubSupPr>
                    <m:e>
                      <m:r>
                        <w:rPr>
                          <w:rFonts w:ascii="Cambria Math" w:hAnsi="Cambria Math"/>
                        </w:rPr>
                        <m:t>D</m:t>
                      </m:r>
                    </m:e>
                    <m:sub>
                      <m:r>
                        <w:rPr>
                          <w:rFonts w:ascii="Cambria Math" w:hAnsi="Cambria Math"/>
                        </w:rPr>
                        <m:t>t</m:t>
                      </m:r>
                    </m:sub>
                    <m:sup>
                      <m:r>
                        <w:rPr>
                          <w:rFonts w:ascii="Cambria Math" w:hAnsi="Cambria Math"/>
                        </w:rPr>
                        <m:t>*</m:t>
                      </m:r>
                    </m:sup>
                  </m:sSubSup>
                </m:den>
              </m:f>
            </m:oMath>
            <w:r w:rsidR="00A2235F" w:rsidRPr="008B52D5">
              <w:rPr>
                <w:rFonts w:eastAsiaTheme="minorEastAsia"/>
              </w:rPr>
              <w:t xml:space="preserve"> </w:t>
            </w:r>
            <w:r w:rsidR="00A2235F" w:rsidRPr="008B52D5">
              <w:rPr>
                <w:sz w:val="16"/>
                <w:szCs w:val="16"/>
              </w:rPr>
              <w:t xml:space="preserve">, kde </w:t>
            </w:r>
            <w:proofErr w:type="spellStart"/>
            <w:r w:rsidR="00A2235F" w:rsidRPr="008B52D5">
              <w:rPr>
                <w:sz w:val="16"/>
                <w:szCs w:val="16"/>
              </w:rPr>
              <w:t>Dt</w:t>
            </w:r>
            <w:proofErr w:type="spellEnd"/>
            <w:r w:rsidR="00A2235F" w:rsidRPr="008B52D5">
              <w:rPr>
                <w:sz w:val="16"/>
                <w:szCs w:val="16"/>
              </w:rPr>
              <w:t xml:space="preserve"> představuje</w:t>
            </w:r>
            <w:r w:rsidR="00A2235F" w:rsidRPr="008B52D5">
              <w:rPr>
                <w:rFonts w:eastAsiaTheme="minorEastAsia"/>
              </w:rPr>
              <w:t xml:space="preserve"> </w:t>
            </w:r>
            <w:r w:rsidR="00146EEB" w:rsidRPr="008B52D5">
              <w:rPr>
                <w:sz w:val="16"/>
                <w:szCs w:val="16"/>
              </w:rPr>
              <w:t>vhodný</w:t>
            </w:r>
            <w:r w:rsidR="00A2235F" w:rsidRPr="008B52D5">
              <w:rPr>
                <w:sz w:val="16"/>
                <w:szCs w:val="16"/>
              </w:rPr>
              <w:t xml:space="preserve"> deflátor</w:t>
            </w:r>
            <w:r w:rsidR="004D589D" w:rsidRPr="008B52D5">
              <w:rPr>
                <w:sz w:val="16"/>
                <w:szCs w:val="16"/>
              </w:rPr>
              <w:t xml:space="preserve"> nominálního efektivního kurzu</w:t>
            </w:r>
            <w:r w:rsidR="00A2235F" w:rsidRPr="008B52D5">
              <w:rPr>
                <w:sz w:val="16"/>
                <w:szCs w:val="16"/>
              </w:rPr>
              <w:t>.</w:t>
            </w:r>
          </w:p>
          <w:p w:rsidR="00A2235F" w:rsidRPr="008B52D5" w:rsidRDefault="00A2235F" w:rsidP="00C05B03">
            <w:pPr>
              <w:cnfStyle w:val="000000100000"/>
              <w:rPr>
                <w:sz w:val="16"/>
                <w:szCs w:val="16"/>
              </w:rPr>
            </w:pPr>
          </w:p>
          <w:p w:rsidR="00140CE9" w:rsidRPr="008B52D5" w:rsidRDefault="00140CE9" w:rsidP="00C05B03">
            <w:pPr>
              <w:cnfStyle w:val="000000100000"/>
              <w:rPr>
                <w:sz w:val="16"/>
                <w:szCs w:val="16"/>
              </w:rPr>
            </w:pPr>
          </w:p>
          <w:p w:rsidR="00886EE2" w:rsidRPr="008B52D5" w:rsidRDefault="00886EE2" w:rsidP="00AE0C77">
            <w:pPr>
              <w:cnfStyle w:val="000000100000"/>
              <w:rPr>
                <w:sz w:val="16"/>
                <w:szCs w:val="16"/>
              </w:rPr>
            </w:pPr>
          </w:p>
        </w:tc>
        <w:tc>
          <w:tcPr>
            <w:tcW w:w="1649" w:type="dxa"/>
          </w:tcPr>
          <w:p w:rsidR="005508E1" w:rsidRPr="008B52D5" w:rsidRDefault="00960164" w:rsidP="00C05B03">
            <w:pPr>
              <w:cnfStyle w:val="000000100000"/>
              <w:rPr>
                <w:sz w:val="16"/>
                <w:szCs w:val="16"/>
              </w:rPr>
            </w:pPr>
            <w:r w:rsidRPr="008B52D5">
              <w:rPr>
                <w:sz w:val="16"/>
                <w:szCs w:val="16"/>
              </w:rPr>
              <w:t>Cenová konkurenceschopnost</w:t>
            </w:r>
          </w:p>
        </w:tc>
        <w:tc>
          <w:tcPr>
            <w:tcW w:w="2412" w:type="dxa"/>
          </w:tcPr>
          <w:p w:rsidR="0051411C" w:rsidRPr="008B52D5" w:rsidRDefault="004257BB" w:rsidP="0051411C">
            <w:pPr>
              <w:cnfStyle w:val="000000100000"/>
              <w:rPr>
                <w:sz w:val="16"/>
                <w:szCs w:val="16"/>
              </w:rPr>
            </w:pPr>
            <w:r w:rsidRPr="008B52D5">
              <w:rPr>
                <w:sz w:val="16"/>
                <w:szCs w:val="16"/>
              </w:rPr>
              <w:t xml:space="preserve">REER je ukazatelem cenové či nákladové konkurenceschopnosti země v porovnání s </w:t>
            </w:r>
            <w:r w:rsidR="008B52D5" w:rsidRPr="008B52D5">
              <w:rPr>
                <w:sz w:val="16"/>
                <w:szCs w:val="16"/>
              </w:rPr>
              <w:t>jejími konkurenty</w:t>
            </w:r>
            <w:r w:rsidRPr="008B52D5">
              <w:rPr>
                <w:sz w:val="16"/>
                <w:szCs w:val="16"/>
              </w:rPr>
              <w:t xml:space="preserve"> na zahraničních trzích. Změny v cenové konkurenceschopnosti nezpůsobují jen pohyby nomi</w:t>
            </w:r>
            <w:r w:rsidR="00146EEB" w:rsidRPr="008B52D5">
              <w:rPr>
                <w:sz w:val="16"/>
                <w:szCs w:val="16"/>
              </w:rPr>
              <w:t>nálního měnového kurzu, ale také</w:t>
            </w:r>
            <w:r w:rsidRPr="008B52D5">
              <w:rPr>
                <w:sz w:val="16"/>
                <w:szCs w:val="16"/>
              </w:rPr>
              <w:t xml:space="preserve"> nákladové a cenové trendy.</w:t>
            </w:r>
            <w:r w:rsidR="00A2235F" w:rsidRPr="008B52D5">
              <w:rPr>
                <w:sz w:val="16"/>
                <w:szCs w:val="16"/>
              </w:rPr>
              <w:t xml:space="preserve"> Slovo efektivní zohledňuje, že se jedná o vážený průměr několika reálných měnových kurzů.</w:t>
            </w:r>
            <w:r w:rsidR="009058C2" w:rsidRPr="008B52D5">
              <w:rPr>
                <w:sz w:val="16"/>
                <w:szCs w:val="16"/>
              </w:rPr>
              <w:t xml:space="preserve"> REER bývá často namísto absolutní hodnoty indexován, aby vyjádřil </w:t>
            </w:r>
            <w:r w:rsidR="004D589D" w:rsidRPr="008B52D5">
              <w:rPr>
                <w:sz w:val="16"/>
                <w:szCs w:val="16"/>
              </w:rPr>
              <w:t>meziroční změnu v cenové konkurenceschopnosti zemí.</w:t>
            </w:r>
          </w:p>
          <w:p w:rsidR="0051411C" w:rsidRPr="008B52D5" w:rsidRDefault="0051411C" w:rsidP="0051411C">
            <w:pPr>
              <w:cnfStyle w:val="000000100000"/>
              <w:rPr>
                <w:sz w:val="16"/>
                <w:szCs w:val="16"/>
              </w:rPr>
            </w:pPr>
          </w:p>
        </w:tc>
        <w:tc>
          <w:tcPr>
            <w:tcW w:w="1036" w:type="dxa"/>
          </w:tcPr>
          <w:p w:rsidR="005508E1" w:rsidRPr="008B52D5" w:rsidRDefault="004C7213" w:rsidP="00C05B03">
            <w:pPr>
              <w:cnfStyle w:val="000000100000"/>
              <w:rPr>
                <w:sz w:val="16"/>
                <w:szCs w:val="16"/>
              </w:rPr>
            </w:pPr>
            <w:r w:rsidRPr="008B52D5">
              <w:rPr>
                <w:sz w:val="16"/>
                <w:szCs w:val="16"/>
              </w:rPr>
              <w:fldChar w:fldCharType="begin"/>
            </w:r>
            <w:r w:rsidR="00B62DD1" w:rsidRPr="008B52D5">
              <w:rPr>
                <w:sz w:val="16"/>
                <w:szCs w:val="16"/>
              </w:rPr>
              <w:instrText xml:space="preserve"> ADDIN ZOTERO_ITEM CSL_CITATION {"citationID":"Uztwb0Ko","properties":{"formattedCitation":"(Di Mauro et al. 2005)","plainCitation":"(Di Mauro et al. 2005)"},"citationItems":[{"id":915,"uris":["http://zotero.org/users/246527/items/W4R895KH"],"uri":["http://zotero.org/users/246527/items/W4R895KH"],"itemData":{"id":915,"type":"article-journal","title":"Competitiveness and the export performance of the euro area","container-title":"ECB Occasional Paper","issue":"30","author":[{"family":"Di Mauro","given":"F."},{"family":"Anderton","given":"R."},{"family":"Ernst","given":"E."},{"family":"Torres","given":"J."},{"family":"Lecat","given":"R."},{"family":"Cassidy","given":"M."},{"family":"Tedeschi","given":"R."},{"family":"Walch","given":"E."},{"family":"Eggelte","given":"J."},{"family":"Wagner","given":"K."},{"family":"others","given":""}],"issued":{"year":2005}}}],"schema":"https://github.com/citation-style-language/schema/raw/master/csl-citation.json"} </w:instrText>
            </w:r>
            <w:r w:rsidRPr="008B52D5">
              <w:rPr>
                <w:sz w:val="16"/>
                <w:szCs w:val="16"/>
              </w:rPr>
              <w:fldChar w:fldCharType="separate"/>
            </w:r>
            <w:r w:rsidR="00B62DD1" w:rsidRPr="008B52D5">
              <w:rPr>
                <w:rFonts w:ascii="Calibri" w:hAnsi="Calibri" w:cs="Calibri"/>
                <w:sz w:val="16"/>
              </w:rPr>
              <w:t>(Di Mauro et al. 2005)</w:t>
            </w:r>
            <w:r w:rsidRPr="008B52D5">
              <w:rPr>
                <w:sz w:val="16"/>
                <w:szCs w:val="16"/>
              </w:rPr>
              <w:fldChar w:fldCharType="end"/>
            </w:r>
            <w:r w:rsidR="00C05B03" w:rsidRPr="008B52D5">
              <w:rPr>
                <w:sz w:val="16"/>
                <w:szCs w:val="16"/>
              </w:rPr>
              <w:t xml:space="preserve">, </w:t>
            </w:r>
            <w:r w:rsidRPr="008B52D5">
              <w:rPr>
                <w:sz w:val="16"/>
                <w:szCs w:val="16"/>
              </w:rPr>
              <w:fldChar w:fldCharType="begin"/>
            </w:r>
            <w:r w:rsidR="00C05B03" w:rsidRPr="008B52D5">
              <w:rPr>
                <w:sz w:val="16"/>
                <w:szCs w:val="16"/>
              </w:rPr>
              <w:instrText xml:space="preserve"> ADDIN ZOTERO_ITEM CSL_CITATION {"citationID":"0qyK1yh5","properties":{"formattedCitation":"{\\rtf (N\\uc0\\u225{}rodn\\uc0\\u237{} ekonomick\\uc0\\u225{} rada vl\\uc0\\u225{}dy 2011)}","plainCitation":"(Národní ekonomická rada vlády 2011)"},"citationItems":[{"id":477,"uris":["http://zotero.org/users/246527/items/DIUATWDU"],"uri":["http://zotero.org/users/246527/items/DIUATWDU"],"itemData":{"id":477,"type":"book","title":"Rámec strategie konkurenceschopnosti","publisher":"Polygrafie ÚVČR","URL":"http://www.vlada.cz/cz/media-centrum/aktualne/nerv-ramec-strategie-konkurenceschopnosti-82538/","author":[{"family":"Národní ekonomická rada vlády","given":""}],"issued":{"year":2011}}}],"schema":"https://github.com/citation-style-language/schema/raw/master/csl-citation.json"} </w:instrText>
            </w:r>
            <w:r w:rsidRPr="008B52D5">
              <w:rPr>
                <w:sz w:val="16"/>
                <w:szCs w:val="16"/>
              </w:rPr>
              <w:fldChar w:fldCharType="separate"/>
            </w:r>
            <w:r w:rsidR="00C05B03" w:rsidRPr="008B52D5">
              <w:rPr>
                <w:rFonts w:ascii="Calibri" w:hAnsi="Calibri" w:cs="Calibri"/>
                <w:sz w:val="16"/>
                <w:szCs w:val="24"/>
              </w:rPr>
              <w:t>(Národní ekonomická rada vlády 2011)</w:t>
            </w:r>
            <w:r w:rsidRPr="008B52D5">
              <w:rPr>
                <w:sz w:val="16"/>
                <w:szCs w:val="16"/>
              </w:rPr>
              <w:fldChar w:fldCharType="end"/>
            </w:r>
          </w:p>
        </w:tc>
        <w:tc>
          <w:tcPr>
            <w:tcW w:w="1079" w:type="dxa"/>
          </w:tcPr>
          <w:p w:rsidR="00960164" w:rsidRPr="008B52D5" w:rsidRDefault="00960164" w:rsidP="00C05B03">
            <w:pPr>
              <w:cnfStyle w:val="000000100000"/>
              <w:rPr>
                <w:sz w:val="16"/>
                <w:szCs w:val="16"/>
              </w:rPr>
            </w:pPr>
            <w:r w:rsidRPr="008B52D5">
              <w:rPr>
                <w:sz w:val="16"/>
                <w:szCs w:val="16"/>
              </w:rPr>
              <w:t>Měnové kurzy a jiné cenové indexy</w:t>
            </w:r>
          </w:p>
        </w:tc>
        <w:tc>
          <w:tcPr>
            <w:tcW w:w="1719" w:type="dxa"/>
          </w:tcPr>
          <w:p w:rsidR="005508E1" w:rsidRPr="008B52D5" w:rsidRDefault="005508E1" w:rsidP="00C05B03">
            <w:pPr>
              <w:cnfStyle w:val="000000100000"/>
              <w:rPr>
                <w:sz w:val="16"/>
                <w:szCs w:val="16"/>
              </w:rPr>
            </w:pPr>
            <w:r w:rsidRPr="008B52D5">
              <w:rPr>
                <w:sz w:val="16"/>
                <w:szCs w:val="16"/>
              </w:rPr>
              <w:t>Eurostat</w:t>
            </w:r>
          </w:p>
        </w:tc>
      </w:tr>
      <w:tr w:rsidR="00365D89" w:rsidRPr="008B52D5" w:rsidTr="00885BF8">
        <w:tc>
          <w:tcPr>
            <w:cnfStyle w:val="001000000000"/>
            <w:tcW w:w="1719" w:type="dxa"/>
          </w:tcPr>
          <w:p w:rsidR="00365D89" w:rsidRPr="008B52D5" w:rsidRDefault="005413D3" w:rsidP="00C05B03">
            <w:pPr>
              <w:rPr>
                <w:sz w:val="16"/>
                <w:szCs w:val="16"/>
              </w:rPr>
            </w:pPr>
            <w:r w:rsidRPr="008B52D5">
              <w:rPr>
                <w:sz w:val="16"/>
                <w:szCs w:val="16"/>
              </w:rPr>
              <w:t>Nominální efektivní směnný kurz</w:t>
            </w:r>
            <w:r w:rsidR="00365D89" w:rsidRPr="008B52D5">
              <w:rPr>
                <w:sz w:val="16"/>
                <w:szCs w:val="16"/>
              </w:rPr>
              <w:t xml:space="preserve"> (NEER)</w:t>
            </w:r>
          </w:p>
        </w:tc>
        <w:tc>
          <w:tcPr>
            <w:tcW w:w="4811" w:type="dxa"/>
          </w:tcPr>
          <w:p w:rsidR="005413D3" w:rsidRPr="008B52D5" w:rsidRDefault="005413D3" w:rsidP="00795FF1">
            <w:pPr>
              <w:cnfStyle w:val="000000000000"/>
              <w:rPr>
                <w:sz w:val="16"/>
                <w:szCs w:val="16"/>
              </w:rPr>
            </w:pPr>
            <w:r w:rsidRPr="008B52D5">
              <w:rPr>
                <w:sz w:val="16"/>
                <w:szCs w:val="16"/>
              </w:rPr>
              <w:t>Aktuální měnový kurz, za který jsou měny směňovány na devizovém trhu. NEER je měřítko hodnoty měny oproti váženému průměru ostatních měn.</w:t>
            </w:r>
            <w:r w:rsidR="00140CE9" w:rsidRPr="008B52D5">
              <w:rPr>
                <w:sz w:val="16"/>
                <w:szCs w:val="16"/>
              </w:rPr>
              <w:t xml:space="preserve"> Vyjadřuje vážený průměr cen domácí měny v cizích měnách.</w:t>
            </w:r>
          </w:p>
          <w:p w:rsidR="005413D3" w:rsidRPr="008B52D5" w:rsidRDefault="005413D3" w:rsidP="00365D89">
            <w:pPr>
              <w:cnfStyle w:val="000000000000"/>
              <w:rPr>
                <w:sz w:val="16"/>
                <w:szCs w:val="16"/>
              </w:rPr>
            </w:pPr>
            <w:r w:rsidRPr="008B52D5">
              <w:rPr>
                <w:sz w:val="16"/>
                <w:szCs w:val="16"/>
              </w:rPr>
              <w:t xml:space="preserve">Efektivní- Neočištěný vážený průměr hodnot národní měny relativně ke všem hlavním měnám. </w:t>
            </w:r>
            <w:r w:rsidR="009B208B" w:rsidRPr="008B52D5">
              <w:rPr>
                <w:sz w:val="16"/>
                <w:szCs w:val="16"/>
              </w:rPr>
              <w:t>Váhy jsou určeny důležitostí, kterou domácí země dává jednotlivým měnám- na bázi obchodní bilance.</w:t>
            </w:r>
          </w:p>
          <w:p w:rsidR="00365D89" w:rsidRPr="008B52D5" w:rsidRDefault="00365D89" w:rsidP="00365D89">
            <w:pPr>
              <w:cnfStyle w:val="000000000000"/>
              <w:rPr>
                <w:sz w:val="16"/>
                <w:szCs w:val="16"/>
              </w:rPr>
            </w:pPr>
          </w:p>
        </w:tc>
        <w:tc>
          <w:tcPr>
            <w:tcW w:w="1649" w:type="dxa"/>
          </w:tcPr>
          <w:p w:rsidR="00365D89" w:rsidRPr="008B52D5" w:rsidRDefault="009B208B" w:rsidP="00C05B03">
            <w:pPr>
              <w:cnfStyle w:val="000000000000"/>
              <w:rPr>
                <w:sz w:val="16"/>
                <w:szCs w:val="16"/>
              </w:rPr>
            </w:pPr>
            <w:r w:rsidRPr="008B52D5">
              <w:rPr>
                <w:sz w:val="16"/>
                <w:szCs w:val="16"/>
              </w:rPr>
              <w:t>Cenová konkurenceschopnost</w:t>
            </w:r>
          </w:p>
        </w:tc>
        <w:tc>
          <w:tcPr>
            <w:tcW w:w="2412" w:type="dxa"/>
          </w:tcPr>
          <w:p w:rsidR="00C05B03" w:rsidRPr="008B52D5" w:rsidRDefault="009B208B" w:rsidP="00C05B03">
            <w:pPr>
              <w:cnfStyle w:val="000000000000"/>
              <w:rPr>
                <w:sz w:val="16"/>
                <w:szCs w:val="16"/>
              </w:rPr>
            </w:pPr>
            <w:r w:rsidRPr="008B52D5">
              <w:rPr>
                <w:sz w:val="16"/>
                <w:szCs w:val="16"/>
              </w:rPr>
              <w:t>Nárůst t</w:t>
            </w:r>
            <w:r w:rsidR="00140CE9" w:rsidRPr="008B52D5">
              <w:rPr>
                <w:sz w:val="16"/>
                <w:szCs w:val="16"/>
              </w:rPr>
              <w:t>ohoto indikátoru představuje z</w:t>
            </w:r>
            <w:r w:rsidRPr="008B52D5">
              <w:rPr>
                <w:sz w:val="16"/>
                <w:szCs w:val="16"/>
              </w:rPr>
              <w:t xml:space="preserve">hodnocení kurzu. </w:t>
            </w:r>
            <w:r w:rsidR="00F60647" w:rsidRPr="008B52D5">
              <w:rPr>
                <w:sz w:val="16"/>
                <w:szCs w:val="16"/>
              </w:rPr>
              <w:t>P</w:t>
            </w:r>
            <w:r w:rsidR="00140CE9" w:rsidRPr="008B52D5">
              <w:rPr>
                <w:sz w:val="16"/>
                <w:szCs w:val="16"/>
              </w:rPr>
              <w:t>okud není doprovázen poklesem</w:t>
            </w:r>
            <w:r w:rsidR="00F60647" w:rsidRPr="008B52D5">
              <w:rPr>
                <w:sz w:val="16"/>
                <w:szCs w:val="16"/>
              </w:rPr>
              <w:t xml:space="preserve"> dom</w:t>
            </w:r>
            <w:r w:rsidR="00140CE9" w:rsidRPr="008B52D5">
              <w:rPr>
                <w:sz w:val="16"/>
                <w:szCs w:val="16"/>
              </w:rPr>
              <w:t>ácí cenové hladiny nebo růstem</w:t>
            </w:r>
            <w:r w:rsidR="00F60647" w:rsidRPr="008B52D5">
              <w:rPr>
                <w:sz w:val="16"/>
                <w:szCs w:val="16"/>
              </w:rPr>
              <w:t xml:space="preserve"> cen v zahraničí, představuje nárůst cenové konkurenceschopnosti exportu.</w:t>
            </w:r>
            <w:r w:rsidR="00AE0C77" w:rsidRPr="008B52D5">
              <w:rPr>
                <w:sz w:val="16"/>
                <w:szCs w:val="16"/>
              </w:rPr>
              <w:t xml:space="preserve"> Vyšší NEER znamená, že domácí měna je cennější než měna zahraniční.</w:t>
            </w:r>
          </w:p>
        </w:tc>
        <w:tc>
          <w:tcPr>
            <w:tcW w:w="1036" w:type="dxa"/>
          </w:tcPr>
          <w:p w:rsidR="00365D89" w:rsidRPr="008B52D5" w:rsidRDefault="004C7213" w:rsidP="00C05B03">
            <w:pPr>
              <w:cnfStyle w:val="000000000000"/>
              <w:rPr>
                <w:sz w:val="16"/>
                <w:szCs w:val="16"/>
              </w:rPr>
            </w:pPr>
            <w:r w:rsidRPr="008B52D5">
              <w:rPr>
                <w:sz w:val="16"/>
                <w:szCs w:val="16"/>
              </w:rPr>
              <w:fldChar w:fldCharType="begin"/>
            </w:r>
            <w:r w:rsidR="00B62DD1" w:rsidRPr="008B52D5">
              <w:rPr>
                <w:sz w:val="16"/>
                <w:szCs w:val="16"/>
              </w:rPr>
              <w:instrText xml:space="preserve"> ADDIN ZOTERO_ITEM CSL_CITATION {"citationID":"ZOEdfro8","properties":{"formattedCitation":"(Di Mauro et al. 2005)","plainCitation":"(Di Mauro et al. 2005)"},"citationItems":[{"id":915,"uris":["http://zotero.org/users/246527/items/W4R895KH"],"uri":["http://zotero.org/users/246527/items/W4R895KH"],"itemData":{"id":915,"type":"article-journal","title":"Competitiveness and the export performance of the euro area","container-title":"ECB Occasional Paper","issue":"30","author":[{"family":"Di Mauro","given":"F."},{"family":"Anderton","given":"R."},{"family":"Ernst","given":"E."},{"family":"Torres","given":"J."},{"family":"Lecat","given":"R."},{"family":"Cassidy","given":"M."},{"family":"Tedeschi","given":"R."},{"family":"Walch","given":"E."},{"family":"Eggelte","given":"J."},{"family":"Wagner","given":"K."},{"family":"others","given":""}],"issued":{"year":2005}}}],"schema":"https://github.com/citation-style-language/schema/raw/master/csl-citation.json"} </w:instrText>
            </w:r>
            <w:r w:rsidRPr="008B52D5">
              <w:rPr>
                <w:sz w:val="16"/>
                <w:szCs w:val="16"/>
              </w:rPr>
              <w:fldChar w:fldCharType="separate"/>
            </w:r>
            <w:r w:rsidR="00B62DD1" w:rsidRPr="008B52D5">
              <w:rPr>
                <w:rFonts w:ascii="Calibri" w:hAnsi="Calibri" w:cs="Calibri"/>
                <w:sz w:val="16"/>
              </w:rPr>
              <w:t>(Di Mauro et al. 2005)</w:t>
            </w:r>
            <w:r w:rsidRPr="008B52D5">
              <w:rPr>
                <w:sz w:val="16"/>
                <w:szCs w:val="16"/>
              </w:rPr>
              <w:fldChar w:fldCharType="end"/>
            </w:r>
          </w:p>
        </w:tc>
        <w:tc>
          <w:tcPr>
            <w:tcW w:w="1079" w:type="dxa"/>
          </w:tcPr>
          <w:p w:rsidR="00365D89" w:rsidRPr="008B52D5" w:rsidRDefault="005413D3" w:rsidP="00C05B03">
            <w:pPr>
              <w:cnfStyle w:val="000000000000"/>
              <w:rPr>
                <w:sz w:val="16"/>
                <w:szCs w:val="16"/>
              </w:rPr>
            </w:pPr>
            <w:r w:rsidRPr="008B52D5">
              <w:rPr>
                <w:sz w:val="16"/>
                <w:szCs w:val="16"/>
              </w:rPr>
              <w:t>Měnové kurzy</w:t>
            </w:r>
          </w:p>
        </w:tc>
        <w:tc>
          <w:tcPr>
            <w:tcW w:w="1719" w:type="dxa"/>
          </w:tcPr>
          <w:p w:rsidR="00365D89" w:rsidRPr="008B52D5" w:rsidRDefault="00BC1BD2" w:rsidP="00C05B03">
            <w:pPr>
              <w:cnfStyle w:val="000000000000"/>
              <w:rPr>
                <w:sz w:val="16"/>
                <w:szCs w:val="16"/>
              </w:rPr>
            </w:pPr>
            <w:r w:rsidRPr="008B52D5">
              <w:rPr>
                <w:sz w:val="16"/>
                <w:szCs w:val="16"/>
              </w:rPr>
              <w:t>Eurostat</w:t>
            </w:r>
          </w:p>
        </w:tc>
      </w:tr>
      <w:tr w:rsidR="00365D89" w:rsidRPr="008B52D5" w:rsidTr="00885BF8">
        <w:trPr>
          <w:cnfStyle w:val="000000100000"/>
        </w:trPr>
        <w:tc>
          <w:tcPr>
            <w:cnfStyle w:val="001000000000"/>
            <w:tcW w:w="1719" w:type="dxa"/>
          </w:tcPr>
          <w:p w:rsidR="00365D89" w:rsidRPr="008B52D5" w:rsidRDefault="0068662B" w:rsidP="00C05B03">
            <w:pPr>
              <w:rPr>
                <w:sz w:val="16"/>
                <w:szCs w:val="16"/>
              </w:rPr>
            </w:pPr>
            <w:r w:rsidRPr="008B52D5">
              <w:rPr>
                <w:sz w:val="16"/>
                <w:szCs w:val="16"/>
              </w:rPr>
              <w:t>Relativní exportní ceny</w:t>
            </w:r>
          </w:p>
        </w:tc>
        <w:tc>
          <w:tcPr>
            <w:tcW w:w="4811" w:type="dxa"/>
          </w:tcPr>
          <w:p w:rsidR="0068662B" w:rsidRPr="008B52D5" w:rsidRDefault="0068662B" w:rsidP="00365D89">
            <w:pPr>
              <w:cnfStyle w:val="000000100000"/>
              <w:rPr>
                <w:sz w:val="16"/>
                <w:szCs w:val="16"/>
              </w:rPr>
            </w:pPr>
            <w:r w:rsidRPr="008B52D5">
              <w:rPr>
                <w:sz w:val="16"/>
                <w:szCs w:val="16"/>
              </w:rPr>
              <w:t xml:space="preserve">Relativní exportní ceny vyjadřují poměr </w:t>
            </w:r>
            <w:r w:rsidR="0085009D">
              <w:rPr>
                <w:sz w:val="16"/>
                <w:szCs w:val="16"/>
              </w:rPr>
              <w:t xml:space="preserve">domácích exportních cen a </w:t>
            </w:r>
            <w:r w:rsidRPr="008B52D5">
              <w:rPr>
                <w:sz w:val="16"/>
                <w:szCs w:val="16"/>
              </w:rPr>
              <w:t>váženého průměru cen export</w:t>
            </w:r>
            <w:r w:rsidR="0085009D">
              <w:rPr>
                <w:sz w:val="16"/>
                <w:szCs w:val="16"/>
              </w:rPr>
              <w:t>u</w:t>
            </w:r>
            <w:r w:rsidRPr="008B52D5">
              <w:rPr>
                <w:sz w:val="16"/>
                <w:szCs w:val="16"/>
              </w:rPr>
              <w:t xml:space="preserve"> </w:t>
            </w:r>
            <w:r w:rsidR="0085009D">
              <w:rPr>
                <w:sz w:val="16"/>
                <w:szCs w:val="16"/>
              </w:rPr>
              <w:t>zahraniční konkurence</w:t>
            </w:r>
            <w:r w:rsidRPr="008B52D5">
              <w:rPr>
                <w:sz w:val="16"/>
                <w:szCs w:val="16"/>
              </w:rPr>
              <w:t xml:space="preserve">. </w:t>
            </w:r>
          </w:p>
          <w:p w:rsidR="00AC1C4A" w:rsidRPr="008B52D5" w:rsidRDefault="00AC1C4A" w:rsidP="00AC1C4A">
            <w:pPr>
              <w:cnfStyle w:val="000000100000"/>
              <w:rPr>
                <w:sz w:val="16"/>
                <w:szCs w:val="16"/>
              </w:rPr>
            </w:pPr>
          </w:p>
        </w:tc>
        <w:tc>
          <w:tcPr>
            <w:tcW w:w="1649" w:type="dxa"/>
          </w:tcPr>
          <w:p w:rsidR="00365D89" w:rsidRPr="008B52D5" w:rsidRDefault="003E2AC4" w:rsidP="00C05B03">
            <w:pPr>
              <w:cnfStyle w:val="000000100000"/>
              <w:rPr>
                <w:sz w:val="16"/>
                <w:szCs w:val="16"/>
              </w:rPr>
            </w:pPr>
            <w:r w:rsidRPr="008B52D5">
              <w:rPr>
                <w:sz w:val="16"/>
                <w:szCs w:val="16"/>
              </w:rPr>
              <w:t>Cenová konkurenceschopnost</w:t>
            </w:r>
          </w:p>
        </w:tc>
        <w:tc>
          <w:tcPr>
            <w:tcW w:w="2412" w:type="dxa"/>
          </w:tcPr>
          <w:p w:rsidR="0068662B" w:rsidRPr="008B52D5" w:rsidRDefault="0068662B" w:rsidP="00365D89">
            <w:pPr>
              <w:cnfStyle w:val="000000100000"/>
              <w:rPr>
                <w:sz w:val="16"/>
                <w:szCs w:val="16"/>
              </w:rPr>
            </w:pPr>
            <w:r w:rsidRPr="008B52D5">
              <w:rPr>
                <w:sz w:val="16"/>
                <w:szCs w:val="16"/>
              </w:rPr>
              <w:t>Zvýšení relativ</w:t>
            </w:r>
            <w:r w:rsidR="0085009D">
              <w:rPr>
                <w:sz w:val="16"/>
                <w:szCs w:val="16"/>
              </w:rPr>
              <w:t>ní exportní ceny znamená snížení</w:t>
            </w:r>
            <w:r w:rsidRPr="008B52D5">
              <w:rPr>
                <w:sz w:val="16"/>
                <w:szCs w:val="16"/>
              </w:rPr>
              <w:t xml:space="preserve"> cenové konkurenceschopnosti. Tento indikátor </w:t>
            </w:r>
            <w:r w:rsidR="003E2AC4" w:rsidRPr="008B52D5">
              <w:rPr>
                <w:sz w:val="16"/>
                <w:szCs w:val="16"/>
              </w:rPr>
              <w:t xml:space="preserve">vzhledem k rozdílným strukturám ekonomik se však používá spíše k porovnání </w:t>
            </w:r>
            <w:r w:rsidR="003E2AC4" w:rsidRPr="008B52D5">
              <w:rPr>
                <w:sz w:val="16"/>
                <w:szCs w:val="16"/>
              </w:rPr>
              <w:lastRenderedPageBreak/>
              <w:t>přímých konkurentů nebo sektorové konkurenceschopnosti (jedná-li se o homogenní produkt.)</w:t>
            </w:r>
          </w:p>
          <w:p w:rsidR="00C05B03" w:rsidRPr="008B52D5" w:rsidRDefault="00C05B03" w:rsidP="00C05B03">
            <w:pPr>
              <w:cnfStyle w:val="000000100000"/>
              <w:rPr>
                <w:sz w:val="16"/>
                <w:szCs w:val="16"/>
              </w:rPr>
            </w:pPr>
          </w:p>
        </w:tc>
        <w:tc>
          <w:tcPr>
            <w:tcW w:w="1036" w:type="dxa"/>
          </w:tcPr>
          <w:p w:rsidR="00365D89" w:rsidRPr="008B52D5" w:rsidRDefault="00946CBA" w:rsidP="00C05B03">
            <w:pPr>
              <w:cnfStyle w:val="000000100000"/>
              <w:rPr>
                <w:sz w:val="16"/>
                <w:szCs w:val="16"/>
              </w:rPr>
            </w:pPr>
            <w:r w:rsidRPr="008B52D5">
              <w:rPr>
                <w:sz w:val="16"/>
                <w:szCs w:val="16"/>
              </w:rPr>
              <w:lastRenderedPageBreak/>
              <w:t>(</w:t>
            </w:r>
            <w:proofErr w:type="spellStart"/>
            <w:r w:rsidRPr="008B52D5">
              <w:rPr>
                <w:sz w:val="16"/>
                <w:szCs w:val="16"/>
              </w:rPr>
              <w:t>Kravis</w:t>
            </w:r>
            <w:proofErr w:type="spellEnd"/>
            <w:r w:rsidRPr="008B52D5">
              <w:rPr>
                <w:sz w:val="16"/>
                <w:szCs w:val="16"/>
              </w:rPr>
              <w:t xml:space="preserve">, </w:t>
            </w:r>
            <w:proofErr w:type="spellStart"/>
            <w:r w:rsidRPr="008B52D5">
              <w:rPr>
                <w:sz w:val="16"/>
                <w:szCs w:val="16"/>
              </w:rPr>
              <w:t>Lipsey</w:t>
            </w:r>
            <w:proofErr w:type="spellEnd"/>
            <w:r w:rsidRPr="008B52D5">
              <w:rPr>
                <w:sz w:val="16"/>
                <w:szCs w:val="16"/>
              </w:rPr>
              <w:t xml:space="preserve"> 1977)</w:t>
            </w:r>
          </w:p>
        </w:tc>
        <w:tc>
          <w:tcPr>
            <w:tcW w:w="1079" w:type="dxa"/>
          </w:tcPr>
          <w:p w:rsidR="00365D89" w:rsidRPr="008B52D5" w:rsidRDefault="00365D89" w:rsidP="00C05B03">
            <w:pPr>
              <w:cnfStyle w:val="000000100000"/>
              <w:rPr>
                <w:sz w:val="16"/>
                <w:szCs w:val="16"/>
              </w:rPr>
            </w:pPr>
          </w:p>
        </w:tc>
        <w:tc>
          <w:tcPr>
            <w:tcW w:w="1719" w:type="dxa"/>
          </w:tcPr>
          <w:p w:rsidR="00365D89" w:rsidRPr="008B52D5" w:rsidRDefault="00BC1BD2" w:rsidP="00C05B03">
            <w:pPr>
              <w:cnfStyle w:val="000000100000"/>
              <w:rPr>
                <w:sz w:val="16"/>
                <w:szCs w:val="16"/>
              </w:rPr>
            </w:pPr>
            <w:r w:rsidRPr="008B52D5">
              <w:rPr>
                <w:sz w:val="16"/>
                <w:szCs w:val="16"/>
              </w:rPr>
              <w:t>Comtrade</w:t>
            </w:r>
          </w:p>
        </w:tc>
      </w:tr>
      <w:tr w:rsidR="00BC1BD2" w:rsidRPr="008B52D5" w:rsidTr="00885BF8">
        <w:tc>
          <w:tcPr>
            <w:cnfStyle w:val="001000000000"/>
            <w:tcW w:w="1719" w:type="dxa"/>
          </w:tcPr>
          <w:p w:rsidR="00BC1BD2" w:rsidRPr="008B52D5" w:rsidRDefault="00B956B5" w:rsidP="00C05B03">
            <w:pPr>
              <w:rPr>
                <w:sz w:val="16"/>
                <w:szCs w:val="16"/>
              </w:rPr>
            </w:pPr>
            <w:r w:rsidRPr="008B52D5">
              <w:rPr>
                <w:sz w:val="16"/>
                <w:szCs w:val="16"/>
              </w:rPr>
              <w:lastRenderedPageBreak/>
              <w:t>Směnná relace</w:t>
            </w:r>
          </w:p>
          <w:p w:rsidR="00B956B5" w:rsidRPr="008B52D5" w:rsidRDefault="00B956B5" w:rsidP="00C05B03">
            <w:pPr>
              <w:rPr>
                <w:sz w:val="16"/>
                <w:szCs w:val="16"/>
              </w:rPr>
            </w:pPr>
            <w:r w:rsidRPr="008B52D5">
              <w:rPr>
                <w:sz w:val="16"/>
                <w:szCs w:val="16"/>
              </w:rPr>
              <w:t>(TOT</w:t>
            </w:r>
            <w:r w:rsidR="00282F03" w:rsidRPr="008B52D5">
              <w:rPr>
                <w:sz w:val="16"/>
                <w:szCs w:val="16"/>
              </w:rPr>
              <w:t xml:space="preserve">- </w:t>
            </w:r>
            <w:proofErr w:type="spellStart"/>
            <w:r w:rsidR="00282F03" w:rsidRPr="008B52D5">
              <w:rPr>
                <w:sz w:val="16"/>
                <w:szCs w:val="16"/>
              </w:rPr>
              <w:t>terms</w:t>
            </w:r>
            <w:proofErr w:type="spellEnd"/>
            <w:r w:rsidR="00282F03" w:rsidRPr="008B52D5">
              <w:rPr>
                <w:sz w:val="16"/>
                <w:szCs w:val="16"/>
              </w:rPr>
              <w:t xml:space="preserve"> </w:t>
            </w:r>
            <w:proofErr w:type="spellStart"/>
            <w:r w:rsidR="00282F03" w:rsidRPr="008B52D5">
              <w:rPr>
                <w:sz w:val="16"/>
                <w:szCs w:val="16"/>
              </w:rPr>
              <w:t>of</w:t>
            </w:r>
            <w:proofErr w:type="spellEnd"/>
            <w:r w:rsidR="00282F03" w:rsidRPr="008B52D5">
              <w:rPr>
                <w:sz w:val="16"/>
                <w:szCs w:val="16"/>
              </w:rPr>
              <w:t xml:space="preserve"> </w:t>
            </w:r>
            <w:proofErr w:type="spellStart"/>
            <w:r w:rsidR="00282F03" w:rsidRPr="008B52D5">
              <w:rPr>
                <w:sz w:val="16"/>
                <w:szCs w:val="16"/>
              </w:rPr>
              <w:t>trade</w:t>
            </w:r>
            <w:proofErr w:type="spellEnd"/>
            <w:r w:rsidRPr="008B52D5">
              <w:rPr>
                <w:sz w:val="16"/>
                <w:szCs w:val="16"/>
              </w:rPr>
              <w:t>)</w:t>
            </w:r>
          </w:p>
        </w:tc>
        <w:tc>
          <w:tcPr>
            <w:tcW w:w="4811" w:type="dxa"/>
          </w:tcPr>
          <w:p w:rsidR="00B956B5" w:rsidRPr="008B52D5" w:rsidRDefault="00B956B5" w:rsidP="00BC1BD2">
            <w:pPr>
              <w:cnfStyle w:val="000000000000"/>
              <w:rPr>
                <w:sz w:val="16"/>
                <w:szCs w:val="16"/>
              </w:rPr>
            </w:pPr>
            <w:r w:rsidRPr="008B52D5">
              <w:rPr>
                <w:sz w:val="16"/>
                <w:szCs w:val="16"/>
              </w:rPr>
              <w:t xml:space="preserve">Směnná relace je jednotková hodnota exportu dělená jednotkovou hodnotou importu. </w:t>
            </w:r>
          </w:p>
          <w:p w:rsidR="00B956B5" w:rsidRPr="008B52D5" w:rsidRDefault="00B956B5" w:rsidP="00BC1BD2">
            <w:pPr>
              <w:cnfStyle w:val="000000000000"/>
              <w:rPr>
                <w:sz w:val="16"/>
                <w:szCs w:val="16"/>
              </w:rPr>
            </w:pPr>
          </w:p>
        </w:tc>
        <w:tc>
          <w:tcPr>
            <w:tcW w:w="1649" w:type="dxa"/>
          </w:tcPr>
          <w:p w:rsidR="00BC1BD2" w:rsidRPr="008B52D5" w:rsidRDefault="003E2AC4" w:rsidP="00C05B03">
            <w:pPr>
              <w:cnfStyle w:val="000000000000"/>
              <w:rPr>
                <w:sz w:val="16"/>
                <w:szCs w:val="16"/>
              </w:rPr>
            </w:pPr>
            <w:r w:rsidRPr="008B52D5">
              <w:rPr>
                <w:sz w:val="16"/>
                <w:szCs w:val="16"/>
              </w:rPr>
              <w:t>Cenová konkurenceschopnost</w:t>
            </w:r>
          </w:p>
        </w:tc>
        <w:tc>
          <w:tcPr>
            <w:tcW w:w="2412" w:type="dxa"/>
          </w:tcPr>
          <w:p w:rsidR="00B956B5" w:rsidRPr="008B52D5" w:rsidRDefault="00B956B5" w:rsidP="00C05B03">
            <w:pPr>
              <w:cnfStyle w:val="000000000000"/>
              <w:rPr>
                <w:sz w:val="16"/>
                <w:szCs w:val="16"/>
              </w:rPr>
            </w:pPr>
            <w:r w:rsidRPr="008B52D5">
              <w:rPr>
                <w:sz w:val="16"/>
                <w:szCs w:val="16"/>
              </w:rPr>
              <w:t xml:space="preserve">V komplexním světě, směnná relace může být počítána pomocí </w:t>
            </w:r>
            <w:proofErr w:type="spellStart"/>
            <w:r w:rsidRPr="008B52D5">
              <w:rPr>
                <w:sz w:val="16"/>
                <w:szCs w:val="16"/>
              </w:rPr>
              <w:t>Laspeyresova</w:t>
            </w:r>
            <w:proofErr w:type="spellEnd"/>
            <w:r w:rsidRPr="008B52D5">
              <w:rPr>
                <w:sz w:val="16"/>
                <w:szCs w:val="16"/>
              </w:rPr>
              <w:t xml:space="preserve"> indexu, kde </w:t>
            </w:r>
            <w:proofErr w:type="spellStart"/>
            <w:r w:rsidRPr="008B52D5">
              <w:rPr>
                <w:sz w:val="16"/>
                <w:szCs w:val="16"/>
              </w:rPr>
              <w:t>Laspeyresův</w:t>
            </w:r>
            <w:proofErr w:type="spellEnd"/>
            <w:r w:rsidRPr="008B52D5">
              <w:rPr>
                <w:sz w:val="16"/>
                <w:szCs w:val="16"/>
              </w:rPr>
              <w:t xml:space="preserve"> </w:t>
            </w:r>
            <w:r w:rsidR="008B52D5">
              <w:rPr>
                <w:sz w:val="16"/>
                <w:szCs w:val="16"/>
              </w:rPr>
              <w:t>cenový index export</w:t>
            </w:r>
            <w:r w:rsidR="00D42F4C">
              <w:rPr>
                <w:sz w:val="16"/>
                <w:szCs w:val="16"/>
              </w:rPr>
              <w:t>u</w:t>
            </w:r>
            <w:r w:rsidR="008B52D5">
              <w:rPr>
                <w:sz w:val="16"/>
                <w:szCs w:val="16"/>
              </w:rPr>
              <w:t xml:space="preserve"> je vydělen </w:t>
            </w:r>
            <w:proofErr w:type="spellStart"/>
            <w:r w:rsidR="008B52D5">
              <w:rPr>
                <w:sz w:val="16"/>
                <w:szCs w:val="16"/>
              </w:rPr>
              <w:t>L</w:t>
            </w:r>
            <w:r w:rsidRPr="008B52D5">
              <w:rPr>
                <w:sz w:val="16"/>
                <w:szCs w:val="16"/>
              </w:rPr>
              <w:t>aspeyresovým</w:t>
            </w:r>
            <w:proofErr w:type="spellEnd"/>
            <w:r w:rsidRPr="008B52D5">
              <w:rPr>
                <w:sz w:val="16"/>
                <w:szCs w:val="16"/>
              </w:rPr>
              <w:t xml:space="preserve"> indexem importu. Směnná relace se změní se změnou relativních cen nebo se změnou ve směnném kurzu.</w:t>
            </w:r>
          </w:p>
          <w:p w:rsidR="000119CF" w:rsidRPr="008B52D5" w:rsidRDefault="000119CF" w:rsidP="00C05B03">
            <w:pPr>
              <w:cnfStyle w:val="000000000000"/>
              <w:rPr>
                <w:sz w:val="16"/>
                <w:szCs w:val="16"/>
              </w:rPr>
            </w:pPr>
          </w:p>
        </w:tc>
        <w:tc>
          <w:tcPr>
            <w:tcW w:w="1036" w:type="dxa"/>
          </w:tcPr>
          <w:p w:rsidR="00BC1BD2" w:rsidRPr="008B52D5" w:rsidRDefault="003E437E" w:rsidP="00C05B03">
            <w:pPr>
              <w:cnfStyle w:val="000000000000"/>
              <w:rPr>
                <w:sz w:val="16"/>
                <w:szCs w:val="16"/>
              </w:rPr>
            </w:pPr>
            <w:r w:rsidRPr="008B52D5">
              <w:rPr>
                <w:sz w:val="16"/>
                <w:szCs w:val="16"/>
              </w:rPr>
              <w:t>(</w:t>
            </w:r>
            <w:proofErr w:type="spellStart"/>
            <w:r w:rsidRPr="008B52D5">
              <w:rPr>
                <w:sz w:val="16"/>
                <w:szCs w:val="16"/>
              </w:rPr>
              <w:t>Svensson</w:t>
            </w:r>
            <w:proofErr w:type="spellEnd"/>
            <w:r w:rsidRPr="008B52D5">
              <w:rPr>
                <w:sz w:val="16"/>
                <w:szCs w:val="16"/>
              </w:rPr>
              <w:t xml:space="preserve">, </w:t>
            </w:r>
            <w:proofErr w:type="spellStart"/>
            <w:r w:rsidRPr="008B52D5">
              <w:rPr>
                <w:sz w:val="16"/>
                <w:szCs w:val="16"/>
              </w:rPr>
              <w:t>Razin</w:t>
            </w:r>
            <w:proofErr w:type="spellEnd"/>
            <w:r w:rsidRPr="008B52D5">
              <w:rPr>
                <w:sz w:val="16"/>
                <w:szCs w:val="16"/>
              </w:rPr>
              <w:t xml:space="preserve"> 1983)</w:t>
            </w:r>
          </w:p>
        </w:tc>
        <w:tc>
          <w:tcPr>
            <w:tcW w:w="1079" w:type="dxa"/>
          </w:tcPr>
          <w:p w:rsidR="00BC1BD2" w:rsidRPr="008B52D5" w:rsidRDefault="00282F03" w:rsidP="00C05B03">
            <w:pPr>
              <w:cnfStyle w:val="000000000000"/>
              <w:rPr>
                <w:sz w:val="16"/>
                <w:szCs w:val="16"/>
              </w:rPr>
            </w:pPr>
            <w:r w:rsidRPr="008B52D5">
              <w:rPr>
                <w:sz w:val="16"/>
                <w:szCs w:val="16"/>
              </w:rPr>
              <w:t>Cenové indexy</w:t>
            </w:r>
          </w:p>
        </w:tc>
        <w:tc>
          <w:tcPr>
            <w:tcW w:w="1719" w:type="dxa"/>
          </w:tcPr>
          <w:p w:rsidR="00BC1BD2" w:rsidRPr="008B52D5" w:rsidRDefault="00C83E67" w:rsidP="00C05B03">
            <w:pPr>
              <w:cnfStyle w:val="000000000000"/>
              <w:rPr>
                <w:sz w:val="16"/>
                <w:szCs w:val="16"/>
              </w:rPr>
            </w:pPr>
            <w:r w:rsidRPr="008B52D5">
              <w:rPr>
                <w:sz w:val="16"/>
                <w:szCs w:val="16"/>
              </w:rPr>
              <w:t>Eurostat</w:t>
            </w:r>
          </w:p>
        </w:tc>
      </w:tr>
      <w:tr w:rsidR="007E75DF" w:rsidRPr="008B52D5" w:rsidTr="00885BF8">
        <w:trPr>
          <w:cnfStyle w:val="000000100000"/>
        </w:trPr>
        <w:tc>
          <w:tcPr>
            <w:cnfStyle w:val="001000000000"/>
            <w:tcW w:w="1719" w:type="dxa"/>
          </w:tcPr>
          <w:p w:rsidR="007E75DF" w:rsidRPr="008B52D5" w:rsidRDefault="00282F03" w:rsidP="00C05B03">
            <w:pPr>
              <w:rPr>
                <w:sz w:val="16"/>
                <w:szCs w:val="16"/>
              </w:rPr>
            </w:pPr>
            <w:r w:rsidRPr="008B52D5">
              <w:rPr>
                <w:sz w:val="16"/>
                <w:szCs w:val="16"/>
              </w:rPr>
              <w:t>Produktivita práce</w:t>
            </w:r>
          </w:p>
        </w:tc>
        <w:tc>
          <w:tcPr>
            <w:tcW w:w="4811" w:type="dxa"/>
          </w:tcPr>
          <w:p w:rsidR="002D7409" w:rsidRPr="008B52D5" w:rsidRDefault="002D7409" w:rsidP="00BC1BD2">
            <w:pPr>
              <w:cnfStyle w:val="000000100000"/>
              <w:rPr>
                <w:sz w:val="16"/>
                <w:szCs w:val="16"/>
              </w:rPr>
            </w:pPr>
            <w:r w:rsidRPr="008B52D5">
              <w:rPr>
                <w:sz w:val="16"/>
                <w:szCs w:val="16"/>
              </w:rPr>
              <w:t xml:space="preserve">Jednotka výstupu na časovou jednotku pracovníka nebo na jednoho pracovníka. </w:t>
            </w:r>
            <w:r w:rsidR="00B020F4" w:rsidRPr="008B52D5">
              <w:rPr>
                <w:sz w:val="16"/>
                <w:szCs w:val="16"/>
              </w:rPr>
              <w:t>U sektorových analýz je produktivita práce obvykle počítána jako hrubá přidaná na jednotku práce a u celé ekonomiky jako HDP připadající na jednoho pracujícího.</w:t>
            </w:r>
          </w:p>
        </w:tc>
        <w:tc>
          <w:tcPr>
            <w:tcW w:w="1649" w:type="dxa"/>
          </w:tcPr>
          <w:p w:rsidR="007E75DF" w:rsidRPr="008B52D5" w:rsidRDefault="00D8573F" w:rsidP="00C05B03">
            <w:pPr>
              <w:cnfStyle w:val="000000100000"/>
              <w:rPr>
                <w:sz w:val="16"/>
                <w:szCs w:val="16"/>
              </w:rPr>
            </w:pPr>
            <w:r>
              <w:rPr>
                <w:sz w:val="16"/>
                <w:szCs w:val="16"/>
              </w:rPr>
              <w:t>Cenová konkurenceschopnost</w:t>
            </w:r>
          </w:p>
        </w:tc>
        <w:tc>
          <w:tcPr>
            <w:tcW w:w="2412" w:type="dxa"/>
          </w:tcPr>
          <w:p w:rsidR="007E75DF" w:rsidRPr="008B52D5" w:rsidRDefault="00B020F4" w:rsidP="00C05B03">
            <w:pPr>
              <w:cnfStyle w:val="000000100000"/>
              <w:rPr>
                <w:sz w:val="16"/>
                <w:szCs w:val="16"/>
              </w:rPr>
            </w:pPr>
            <w:r w:rsidRPr="008B52D5">
              <w:rPr>
                <w:sz w:val="16"/>
                <w:szCs w:val="16"/>
              </w:rPr>
              <w:t>Vyšší produktivita práce je způsobena především kapitálovou náročností ekonomiky (u výroby s vyšší přidanou hodnotou vygeneruje stejný počet pracovníků větší produkt) a hodnotou lidských zdrojů.</w:t>
            </w:r>
          </w:p>
          <w:p w:rsidR="00B020F4" w:rsidRPr="008B52D5" w:rsidRDefault="00B020F4" w:rsidP="00C05B03">
            <w:pPr>
              <w:cnfStyle w:val="000000100000"/>
              <w:rPr>
                <w:sz w:val="16"/>
                <w:szCs w:val="16"/>
              </w:rPr>
            </w:pPr>
            <w:r w:rsidRPr="008B52D5">
              <w:rPr>
                <w:sz w:val="16"/>
                <w:szCs w:val="16"/>
              </w:rPr>
              <w:t>Je klíčovým parametrem cenové konkurenceschopnosti exportu, protože působí protich</w:t>
            </w:r>
            <w:r w:rsidR="008B52D5">
              <w:rPr>
                <w:sz w:val="16"/>
                <w:szCs w:val="16"/>
              </w:rPr>
              <w:t xml:space="preserve">ůdně vůči nákladům práce. </w:t>
            </w:r>
            <w:proofErr w:type="gramStart"/>
            <w:r w:rsidR="008B52D5">
              <w:rPr>
                <w:sz w:val="16"/>
                <w:szCs w:val="16"/>
              </w:rPr>
              <w:t>Tzn.</w:t>
            </w:r>
            <w:proofErr w:type="gramEnd"/>
            <w:r w:rsidR="008B52D5">
              <w:rPr>
                <w:sz w:val="16"/>
                <w:szCs w:val="16"/>
              </w:rPr>
              <w:t xml:space="preserve">  j</w:t>
            </w:r>
            <w:r w:rsidRPr="008B52D5">
              <w:rPr>
                <w:sz w:val="16"/>
                <w:szCs w:val="16"/>
              </w:rPr>
              <w:t>e-</w:t>
            </w:r>
            <w:proofErr w:type="gramStart"/>
            <w:r w:rsidRPr="008B52D5">
              <w:rPr>
                <w:sz w:val="16"/>
                <w:szCs w:val="16"/>
              </w:rPr>
              <w:t>li</w:t>
            </w:r>
            <w:proofErr w:type="gramEnd"/>
            <w:r w:rsidRPr="008B52D5">
              <w:rPr>
                <w:sz w:val="16"/>
                <w:szCs w:val="16"/>
              </w:rPr>
              <w:t xml:space="preserve"> vysoká produktivita práce, mohou být i vysoké mzdy, aniž by byla dotčena cenová konkurenceschopnost exportu.</w:t>
            </w:r>
          </w:p>
        </w:tc>
        <w:tc>
          <w:tcPr>
            <w:tcW w:w="1036" w:type="dxa"/>
          </w:tcPr>
          <w:p w:rsidR="007E75DF" w:rsidRPr="008B52D5" w:rsidRDefault="007E75DF" w:rsidP="00C05B03">
            <w:pPr>
              <w:cnfStyle w:val="000000100000"/>
              <w:rPr>
                <w:sz w:val="16"/>
                <w:szCs w:val="16"/>
              </w:rPr>
            </w:pPr>
          </w:p>
        </w:tc>
        <w:tc>
          <w:tcPr>
            <w:tcW w:w="1079" w:type="dxa"/>
          </w:tcPr>
          <w:p w:rsidR="007E75DF" w:rsidRPr="008B52D5" w:rsidRDefault="002D7409" w:rsidP="00C05B03">
            <w:pPr>
              <w:cnfStyle w:val="000000100000"/>
              <w:rPr>
                <w:sz w:val="16"/>
                <w:szCs w:val="16"/>
              </w:rPr>
            </w:pPr>
            <w:r w:rsidRPr="008B52D5">
              <w:rPr>
                <w:sz w:val="16"/>
                <w:szCs w:val="16"/>
              </w:rPr>
              <w:t>Statistiky práce</w:t>
            </w:r>
          </w:p>
        </w:tc>
        <w:tc>
          <w:tcPr>
            <w:tcW w:w="1719" w:type="dxa"/>
          </w:tcPr>
          <w:p w:rsidR="007E75DF" w:rsidRPr="008B52D5" w:rsidRDefault="007E75DF" w:rsidP="00C05B03">
            <w:pPr>
              <w:cnfStyle w:val="000000100000"/>
              <w:rPr>
                <w:sz w:val="16"/>
                <w:szCs w:val="16"/>
              </w:rPr>
            </w:pPr>
            <w:r w:rsidRPr="008B52D5">
              <w:rPr>
                <w:sz w:val="16"/>
                <w:szCs w:val="16"/>
              </w:rPr>
              <w:t>Eurostat, OECD, IMF</w:t>
            </w:r>
          </w:p>
        </w:tc>
      </w:tr>
      <w:tr w:rsidR="00365D89" w:rsidRPr="008B52D5" w:rsidTr="00885BF8">
        <w:tc>
          <w:tcPr>
            <w:cnfStyle w:val="001000000000"/>
            <w:tcW w:w="1719" w:type="dxa"/>
          </w:tcPr>
          <w:p w:rsidR="00365D89" w:rsidRPr="008B52D5" w:rsidRDefault="00B020F4" w:rsidP="00C05B03">
            <w:pPr>
              <w:rPr>
                <w:sz w:val="16"/>
                <w:szCs w:val="16"/>
              </w:rPr>
            </w:pPr>
            <w:r w:rsidRPr="008B52D5">
              <w:rPr>
                <w:sz w:val="16"/>
                <w:szCs w:val="16"/>
              </w:rPr>
              <w:t>Jednotkové pracovní náklady</w:t>
            </w:r>
            <w:r w:rsidR="00365D89" w:rsidRPr="008B52D5">
              <w:rPr>
                <w:sz w:val="16"/>
                <w:szCs w:val="16"/>
              </w:rPr>
              <w:t xml:space="preserve"> (ULC</w:t>
            </w:r>
            <w:r w:rsidRPr="008B52D5">
              <w:rPr>
                <w:sz w:val="16"/>
                <w:szCs w:val="16"/>
              </w:rPr>
              <w:t xml:space="preserve">- unit </w:t>
            </w:r>
            <w:proofErr w:type="spellStart"/>
            <w:r w:rsidRPr="008B52D5">
              <w:rPr>
                <w:sz w:val="16"/>
                <w:szCs w:val="16"/>
              </w:rPr>
              <w:t>labour</w:t>
            </w:r>
            <w:proofErr w:type="spellEnd"/>
            <w:r w:rsidRPr="008B52D5">
              <w:rPr>
                <w:sz w:val="16"/>
                <w:szCs w:val="16"/>
              </w:rPr>
              <w:t xml:space="preserve"> </w:t>
            </w:r>
            <w:proofErr w:type="spellStart"/>
            <w:r w:rsidRPr="008B52D5">
              <w:rPr>
                <w:sz w:val="16"/>
                <w:szCs w:val="16"/>
              </w:rPr>
              <w:t>costs</w:t>
            </w:r>
            <w:proofErr w:type="spellEnd"/>
            <w:r w:rsidR="00365D89" w:rsidRPr="008B52D5">
              <w:rPr>
                <w:sz w:val="16"/>
                <w:szCs w:val="16"/>
              </w:rPr>
              <w:t>)</w:t>
            </w:r>
          </w:p>
        </w:tc>
        <w:tc>
          <w:tcPr>
            <w:tcW w:w="4811" w:type="dxa"/>
          </w:tcPr>
          <w:p w:rsidR="00C713EE" w:rsidRPr="008B52D5" w:rsidRDefault="00C713EE" w:rsidP="00C05B03">
            <w:pPr>
              <w:cnfStyle w:val="000000000000"/>
              <w:rPr>
                <w:sz w:val="16"/>
                <w:szCs w:val="16"/>
              </w:rPr>
            </w:pPr>
            <w:r w:rsidRPr="008B52D5">
              <w:rPr>
                <w:sz w:val="16"/>
                <w:szCs w:val="16"/>
              </w:rPr>
              <w:t>Cena práce na jednotce výstupu</w:t>
            </w:r>
          </w:p>
        </w:tc>
        <w:tc>
          <w:tcPr>
            <w:tcW w:w="1649" w:type="dxa"/>
          </w:tcPr>
          <w:p w:rsidR="00365D89" w:rsidRPr="008B52D5" w:rsidRDefault="00B020F4" w:rsidP="00C05B03">
            <w:pPr>
              <w:cnfStyle w:val="000000000000"/>
              <w:rPr>
                <w:sz w:val="16"/>
                <w:szCs w:val="16"/>
              </w:rPr>
            </w:pPr>
            <w:r w:rsidRPr="008B52D5">
              <w:rPr>
                <w:sz w:val="16"/>
                <w:szCs w:val="16"/>
              </w:rPr>
              <w:t>Cenová konkurenceschopnost</w:t>
            </w:r>
          </w:p>
        </w:tc>
        <w:tc>
          <w:tcPr>
            <w:tcW w:w="2412" w:type="dxa"/>
          </w:tcPr>
          <w:p w:rsidR="00C713EE" w:rsidRPr="008B52D5" w:rsidRDefault="00C713EE" w:rsidP="00C05B03">
            <w:pPr>
              <w:cnfStyle w:val="000000000000"/>
              <w:rPr>
                <w:sz w:val="16"/>
                <w:szCs w:val="16"/>
              </w:rPr>
            </w:pPr>
            <w:r w:rsidRPr="008B52D5">
              <w:rPr>
                <w:sz w:val="16"/>
                <w:szCs w:val="16"/>
              </w:rPr>
              <w:t xml:space="preserve">ULC měří průměrnou cenu práce </w:t>
            </w:r>
            <w:r w:rsidR="00813F7C" w:rsidRPr="008B52D5">
              <w:rPr>
                <w:sz w:val="16"/>
                <w:szCs w:val="16"/>
              </w:rPr>
              <w:t xml:space="preserve">na jednotku výstupu. Alternativně mohou být počítány jako pracovní náklady na jednotku práce dělené produktivitou práce. Čím vyšší jsou jednotkové pracovní náklady, tím nižší je cenová konkurenceschopnost země. </w:t>
            </w:r>
          </w:p>
        </w:tc>
        <w:tc>
          <w:tcPr>
            <w:tcW w:w="1036" w:type="dxa"/>
          </w:tcPr>
          <w:p w:rsidR="00365D89" w:rsidRPr="008B52D5" w:rsidRDefault="00916558" w:rsidP="00C05B03">
            <w:pPr>
              <w:cnfStyle w:val="000000000000"/>
              <w:rPr>
                <w:sz w:val="16"/>
                <w:szCs w:val="16"/>
              </w:rPr>
            </w:pPr>
            <w:r w:rsidRPr="008B52D5">
              <w:rPr>
                <w:sz w:val="16"/>
                <w:szCs w:val="16"/>
              </w:rPr>
              <w:t>(Národní ekonomická rada vlády 2011)</w:t>
            </w:r>
          </w:p>
        </w:tc>
        <w:tc>
          <w:tcPr>
            <w:tcW w:w="1079" w:type="dxa"/>
          </w:tcPr>
          <w:p w:rsidR="00365D89" w:rsidRPr="008B52D5" w:rsidRDefault="00365D89" w:rsidP="00C05B03">
            <w:pPr>
              <w:cnfStyle w:val="000000000000"/>
              <w:rPr>
                <w:sz w:val="16"/>
                <w:szCs w:val="16"/>
              </w:rPr>
            </w:pPr>
          </w:p>
        </w:tc>
        <w:tc>
          <w:tcPr>
            <w:tcW w:w="1719" w:type="dxa"/>
          </w:tcPr>
          <w:p w:rsidR="00365D89" w:rsidRPr="008B52D5" w:rsidRDefault="00365D89" w:rsidP="00C05B03">
            <w:pPr>
              <w:cnfStyle w:val="000000000000"/>
              <w:rPr>
                <w:sz w:val="16"/>
                <w:szCs w:val="16"/>
              </w:rPr>
            </w:pPr>
            <w:r w:rsidRPr="008B52D5">
              <w:rPr>
                <w:sz w:val="16"/>
                <w:szCs w:val="16"/>
              </w:rPr>
              <w:t>Eurostat</w:t>
            </w:r>
          </w:p>
        </w:tc>
      </w:tr>
      <w:tr w:rsidR="007E75DF" w:rsidRPr="008B52D5" w:rsidTr="00885BF8">
        <w:trPr>
          <w:cnfStyle w:val="000000100000"/>
        </w:trPr>
        <w:tc>
          <w:tcPr>
            <w:cnfStyle w:val="001000000000"/>
            <w:tcW w:w="1719" w:type="dxa"/>
          </w:tcPr>
          <w:p w:rsidR="007E75DF" w:rsidRPr="008B52D5" w:rsidRDefault="00E62E17" w:rsidP="00C05B03">
            <w:pPr>
              <w:rPr>
                <w:sz w:val="16"/>
                <w:szCs w:val="16"/>
              </w:rPr>
            </w:pPr>
            <w:r w:rsidRPr="008B52D5">
              <w:rPr>
                <w:sz w:val="16"/>
                <w:szCs w:val="16"/>
              </w:rPr>
              <w:lastRenderedPageBreak/>
              <w:t>Energetická náročnost</w:t>
            </w:r>
          </w:p>
        </w:tc>
        <w:tc>
          <w:tcPr>
            <w:tcW w:w="4811" w:type="dxa"/>
          </w:tcPr>
          <w:p w:rsidR="006A7150" w:rsidRPr="008B52D5" w:rsidRDefault="006A7150" w:rsidP="00C05B03">
            <w:pPr>
              <w:cnfStyle w:val="000000100000"/>
              <w:rPr>
                <w:sz w:val="16"/>
                <w:szCs w:val="16"/>
              </w:rPr>
            </w:pPr>
            <w:r w:rsidRPr="008B52D5">
              <w:rPr>
                <w:sz w:val="16"/>
                <w:szCs w:val="16"/>
              </w:rPr>
              <w:t xml:space="preserve">Spotřeba energie na jednotku výstupu (HDP nebo HPH v sektorové </w:t>
            </w:r>
            <w:proofErr w:type="spellStart"/>
            <w:r w:rsidRPr="008B52D5">
              <w:rPr>
                <w:sz w:val="16"/>
                <w:szCs w:val="16"/>
              </w:rPr>
              <w:t>analyze</w:t>
            </w:r>
            <w:proofErr w:type="spellEnd"/>
            <w:r w:rsidRPr="008B52D5">
              <w:rPr>
                <w:sz w:val="16"/>
                <w:szCs w:val="16"/>
              </w:rPr>
              <w:t>), např. Kilogram ropného ekvivalentu na 1000 euro.</w:t>
            </w:r>
          </w:p>
        </w:tc>
        <w:tc>
          <w:tcPr>
            <w:tcW w:w="1649" w:type="dxa"/>
          </w:tcPr>
          <w:p w:rsidR="007E75DF" w:rsidRPr="008B52D5" w:rsidRDefault="006A7150" w:rsidP="00C05B03">
            <w:pPr>
              <w:cnfStyle w:val="000000100000"/>
              <w:rPr>
                <w:sz w:val="16"/>
                <w:szCs w:val="16"/>
              </w:rPr>
            </w:pPr>
            <w:r w:rsidRPr="008B52D5">
              <w:rPr>
                <w:sz w:val="16"/>
                <w:szCs w:val="16"/>
              </w:rPr>
              <w:t>Cenová konkurenceschopnost</w:t>
            </w:r>
          </w:p>
        </w:tc>
        <w:tc>
          <w:tcPr>
            <w:tcW w:w="2412" w:type="dxa"/>
          </w:tcPr>
          <w:p w:rsidR="0068505B" w:rsidRPr="008B52D5" w:rsidRDefault="0068505B" w:rsidP="00C05B03">
            <w:pPr>
              <w:cnfStyle w:val="000000100000"/>
              <w:rPr>
                <w:sz w:val="16"/>
                <w:szCs w:val="16"/>
              </w:rPr>
            </w:pPr>
            <w:r w:rsidRPr="008B52D5">
              <w:rPr>
                <w:sz w:val="16"/>
                <w:szCs w:val="16"/>
              </w:rPr>
              <w:t xml:space="preserve">Tento indikátor ukazuje závislost ekonomiky na spotřebě elektrické energie. Větší energetická úspornost snižuje náklady výroby a tedy i cenovou konkurenceschopnost exportu. </w:t>
            </w:r>
          </w:p>
          <w:p w:rsidR="003D1074" w:rsidRPr="008B52D5" w:rsidRDefault="003D1074" w:rsidP="00C05B03">
            <w:pPr>
              <w:cnfStyle w:val="000000100000"/>
              <w:rPr>
                <w:sz w:val="16"/>
                <w:szCs w:val="16"/>
              </w:rPr>
            </w:pPr>
          </w:p>
        </w:tc>
        <w:tc>
          <w:tcPr>
            <w:tcW w:w="1036" w:type="dxa"/>
          </w:tcPr>
          <w:p w:rsidR="007E75DF" w:rsidRPr="008B52D5" w:rsidRDefault="003F7956" w:rsidP="00C05B03">
            <w:pPr>
              <w:cnfStyle w:val="000000100000"/>
              <w:rPr>
                <w:sz w:val="16"/>
                <w:szCs w:val="16"/>
              </w:rPr>
            </w:pPr>
            <w:r w:rsidRPr="008B52D5">
              <w:rPr>
                <w:sz w:val="16"/>
                <w:szCs w:val="16"/>
              </w:rPr>
              <w:t>(</w:t>
            </w:r>
            <w:proofErr w:type="spellStart"/>
            <w:r w:rsidRPr="008B52D5">
              <w:rPr>
                <w:sz w:val="16"/>
                <w:szCs w:val="16"/>
              </w:rPr>
              <w:t>Howarth</w:t>
            </w:r>
            <w:proofErr w:type="spellEnd"/>
            <w:r w:rsidRPr="008B52D5">
              <w:rPr>
                <w:sz w:val="16"/>
                <w:szCs w:val="16"/>
              </w:rPr>
              <w:t xml:space="preserve"> </w:t>
            </w:r>
            <w:proofErr w:type="spellStart"/>
            <w:r w:rsidRPr="008B52D5">
              <w:rPr>
                <w:sz w:val="16"/>
                <w:szCs w:val="16"/>
              </w:rPr>
              <w:t>et</w:t>
            </w:r>
            <w:proofErr w:type="spellEnd"/>
            <w:r w:rsidRPr="008B52D5">
              <w:rPr>
                <w:sz w:val="16"/>
                <w:szCs w:val="16"/>
              </w:rPr>
              <w:t xml:space="preserve"> </w:t>
            </w:r>
            <w:proofErr w:type="spellStart"/>
            <w:r w:rsidRPr="008B52D5">
              <w:rPr>
                <w:sz w:val="16"/>
                <w:szCs w:val="16"/>
              </w:rPr>
              <w:t>al</w:t>
            </w:r>
            <w:proofErr w:type="spellEnd"/>
            <w:r w:rsidRPr="008B52D5">
              <w:rPr>
                <w:sz w:val="16"/>
                <w:szCs w:val="16"/>
              </w:rPr>
              <w:t>. 1991)</w:t>
            </w:r>
          </w:p>
        </w:tc>
        <w:tc>
          <w:tcPr>
            <w:tcW w:w="1079" w:type="dxa"/>
          </w:tcPr>
          <w:p w:rsidR="007E75DF" w:rsidRPr="008B52D5" w:rsidRDefault="007E75DF" w:rsidP="00C05B03">
            <w:pPr>
              <w:cnfStyle w:val="000000100000"/>
              <w:rPr>
                <w:sz w:val="16"/>
                <w:szCs w:val="16"/>
              </w:rPr>
            </w:pPr>
          </w:p>
        </w:tc>
        <w:tc>
          <w:tcPr>
            <w:tcW w:w="1719" w:type="dxa"/>
          </w:tcPr>
          <w:p w:rsidR="007E75DF" w:rsidRPr="008B52D5" w:rsidRDefault="003D1074" w:rsidP="00C05B03">
            <w:pPr>
              <w:cnfStyle w:val="000000100000"/>
              <w:rPr>
                <w:sz w:val="16"/>
                <w:szCs w:val="16"/>
              </w:rPr>
            </w:pPr>
            <w:r w:rsidRPr="008B52D5">
              <w:rPr>
                <w:sz w:val="16"/>
                <w:szCs w:val="16"/>
              </w:rPr>
              <w:t>Eurostat</w:t>
            </w:r>
          </w:p>
        </w:tc>
      </w:tr>
      <w:tr w:rsidR="007E75DF" w:rsidRPr="008B52D5" w:rsidTr="00885BF8">
        <w:tc>
          <w:tcPr>
            <w:cnfStyle w:val="001000000000"/>
            <w:tcW w:w="1719" w:type="dxa"/>
          </w:tcPr>
          <w:p w:rsidR="007E75DF" w:rsidRPr="008B52D5" w:rsidRDefault="00CF1EA8" w:rsidP="00C05B03">
            <w:pPr>
              <w:rPr>
                <w:sz w:val="16"/>
                <w:szCs w:val="16"/>
              </w:rPr>
            </w:pPr>
            <w:r w:rsidRPr="008B52D5">
              <w:rPr>
                <w:sz w:val="16"/>
                <w:szCs w:val="16"/>
              </w:rPr>
              <w:t>Cena energie</w:t>
            </w:r>
          </w:p>
        </w:tc>
        <w:tc>
          <w:tcPr>
            <w:tcW w:w="4811" w:type="dxa"/>
          </w:tcPr>
          <w:p w:rsidR="007E75DF" w:rsidRPr="008B52D5" w:rsidRDefault="00CF1EA8" w:rsidP="00C05B03">
            <w:pPr>
              <w:cnfStyle w:val="000000000000"/>
              <w:rPr>
                <w:sz w:val="16"/>
                <w:szCs w:val="16"/>
              </w:rPr>
            </w:pPr>
            <w:r w:rsidRPr="008B52D5">
              <w:rPr>
                <w:sz w:val="16"/>
                <w:szCs w:val="16"/>
              </w:rPr>
              <w:t>Cena jednotky energie</w:t>
            </w:r>
          </w:p>
        </w:tc>
        <w:tc>
          <w:tcPr>
            <w:tcW w:w="1649" w:type="dxa"/>
          </w:tcPr>
          <w:p w:rsidR="007E75DF" w:rsidRPr="008B52D5" w:rsidRDefault="0068505B" w:rsidP="00C05B03">
            <w:pPr>
              <w:cnfStyle w:val="000000000000"/>
            </w:pPr>
            <w:r w:rsidRPr="008B52D5">
              <w:rPr>
                <w:sz w:val="16"/>
                <w:szCs w:val="16"/>
              </w:rPr>
              <w:t>Cenová konkurenceschopnost</w:t>
            </w:r>
          </w:p>
        </w:tc>
        <w:tc>
          <w:tcPr>
            <w:tcW w:w="2412" w:type="dxa"/>
          </w:tcPr>
          <w:p w:rsidR="007E75DF" w:rsidRPr="008B52D5" w:rsidRDefault="00CF1EA8" w:rsidP="00CF1EA8">
            <w:pPr>
              <w:cnfStyle w:val="000000000000"/>
              <w:rPr>
                <w:sz w:val="16"/>
                <w:szCs w:val="16"/>
              </w:rPr>
            </w:pPr>
            <w:r w:rsidRPr="008B52D5">
              <w:rPr>
                <w:sz w:val="16"/>
                <w:szCs w:val="16"/>
              </w:rPr>
              <w:t>Relativně nižší cena energie představuje konkurenční cenovou výhodu, proto zvyšuje konkurenceschopnost exportu.</w:t>
            </w:r>
          </w:p>
        </w:tc>
        <w:tc>
          <w:tcPr>
            <w:tcW w:w="1036" w:type="dxa"/>
          </w:tcPr>
          <w:p w:rsidR="007E75DF" w:rsidRPr="008B52D5" w:rsidRDefault="007E75DF" w:rsidP="00C05B03">
            <w:pPr>
              <w:cnfStyle w:val="000000000000"/>
              <w:rPr>
                <w:sz w:val="16"/>
                <w:szCs w:val="16"/>
              </w:rPr>
            </w:pPr>
          </w:p>
        </w:tc>
        <w:tc>
          <w:tcPr>
            <w:tcW w:w="1079" w:type="dxa"/>
          </w:tcPr>
          <w:p w:rsidR="007E75DF" w:rsidRPr="008B52D5" w:rsidRDefault="007E75DF" w:rsidP="00C05B03">
            <w:pPr>
              <w:cnfStyle w:val="000000000000"/>
              <w:rPr>
                <w:sz w:val="16"/>
                <w:szCs w:val="16"/>
              </w:rPr>
            </w:pPr>
          </w:p>
        </w:tc>
        <w:tc>
          <w:tcPr>
            <w:tcW w:w="1719" w:type="dxa"/>
          </w:tcPr>
          <w:p w:rsidR="007E75DF" w:rsidRPr="008B52D5" w:rsidRDefault="003D1074" w:rsidP="00C05B03">
            <w:pPr>
              <w:cnfStyle w:val="000000000000"/>
              <w:rPr>
                <w:sz w:val="16"/>
                <w:szCs w:val="16"/>
              </w:rPr>
            </w:pPr>
            <w:r w:rsidRPr="008B52D5">
              <w:rPr>
                <w:sz w:val="16"/>
                <w:szCs w:val="16"/>
              </w:rPr>
              <w:t>Eurostat</w:t>
            </w:r>
          </w:p>
        </w:tc>
      </w:tr>
      <w:tr w:rsidR="00100495" w:rsidRPr="008B52D5" w:rsidTr="00885BF8">
        <w:trPr>
          <w:cnfStyle w:val="000000100000"/>
        </w:trPr>
        <w:tc>
          <w:tcPr>
            <w:cnfStyle w:val="001000000000"/>
            <w:tcW w:w="1719" w:type="dxa"/>
          </w:tcPr>
          <w:p w:rsidR="00100495" w:rsidRPr="008B52D5" w:rsidRDefault="00CF1EA8" w:rsidP="00C05B03">
            <w:pPr>
              <w:rPr>
                <w:sz w:val="16"/>
                <w:szCs w:val="16"/>
              </w:rPr>
            </w:pPr>
            <w:r w:rsidRPr="008B52D5">
              <w:rPr>
                <w:sz w:val="16"/>
                <w:szCs w:val="16"/>
              </w:rPr>
              <w:t xml:space="preserve">Cena </w:t>
            </w:r>
            <w:r w:rsidR="00DC6EED">
              <w:rPr>
                <w:sz w:val="16"/>
                <w:szCs w:val="16"/>
              </w:rPr>
              <w:t>nájemného</w:t>
            </w:r>
          </w:p>
        </w:tc>
        <w:tc>
          <w:tcPr>
            <w:tcW w:w="4811" w:type="dxa"/>
          </w:tcPr>
          <w:p w:rsidR="00100495" w:rsidRPr="008B52D5" w:rsidRDefault="00DC6EED" w:rsidP="00100495">
            <w:pPr>
              <w:cnfStyle w:val="000000100000"/>
              <w:rPr>
                <w:sz w:val="16"/>
                <w:szCs w:val="16"/>
              </w:rPr>
            </w:pPr>
            <w:r>
              <w:rPr>
                <w:sz w:val="16"/>
                <w:szCs w:val="16"/>
              </w:rPr>
              <w:t>Cena nájemného při výrobě- kanceláře, haly, garáže, sklady atd.</w:t>
            </w:r>
          </w:p>
        </w:tc>
        <w:tc>
          <w:tcPr>
            <w:tcW w:w="1649" w:type="dxa"/>
          </w:tcPr>
          <w:p w:rsidR="00100495" w:rsidRPr="008B52D5" w:rsidRDefault="0068505B" w:rsidP="00C05B03">
            <w:pPr>
              <w:cnfStyle w:val="000000100000"/>
              <w:rPr>
                <w:sz w:val="16"/>
                <w:szCs w:val="16"/>
              </w:rPr>
            </w:pPr>
            <w:r w:rsidRPr="008B52D5">
              <w:rPr>
                <w:sz w:val="16"/>
                <w:szCs w:val="16"/>
              </w:rPr>
              <w:t>Cenová konkurenceschopnost</w:t>
            </w:r>
          </w:p>
        </w:tc>
        <w:tc>
          <w:tcPr>
            <w:tcW w:w="2412" w:type="dxa"/>
          </w:tcPr>
          <w:p w:rsidR="00100495" w:rsidRPr="008B52D5" w:rsidRDefault="00420098" w:rsidP="00C05B03">
            <w:pPr>
              <w:cnfStyle w:val="000000100000"/>
              <w:rPr>
                <w:sz w:val="16"/>
                <w:szCs w:val="16"/>
              </w:rPr>
            </w:pPr>
            <w:r w:rsidRPr="008B52D5">
              <w:rPr>
                <w:sz w:val="16"/>
                <w:szCs w:val="16"/>
              </w:rPr>
              <w:t>Podobně jako energie a pracovní síla, také prostor pro výrobu je jeden z v</w:t>
            </w:r>
            <w:r w:rsidR="00DC6EED">
              <w:rPr>
                <w:sz w:val="16"/>
                <w:szCs w:val="16"/>
              </w:rPr>
              <w:t>ýrobních faktorů, a proto jeho</w:t>
            </w:r>
            <w:r w:rsidRPr="008B52D5">
              <w:rPr>
                <w:sz w:val="16"/>
                <w:szCs w:val="16"/>
              </w:rPr>
              <w:t xml:space="preserve"> cena ovlivňuje náklady výroby a tudíž i cenovou konkurenceschopnost.</w:t>
            </w:r>
          </w:p>
        </w:tc>
        <w:tc>
          <w:tcPr>
            <w:tcW w:w="1036" w:type="dxa"/>
          </w:tcPr>
          <w:p w:rsidR="00100495" w:rsidRPr="008B52D5" w:rsidRDefault="00500C8F" w:rsidP="00C05B03">
            <w:pPr>
              <w:cnfStyle w:val="000000100000"/>
              <w:rPr>
                <w:sz w:val="16"/>
                <w:szCs w:val="16"/>
              </w:rPr>
            </w:pPr>
            <w:r w:rsidRPr="008B52D5">
              <w:rPr>
                <w:sz w:val="16"/>
                <w:szCs w:val="16"/>
              </w:rPr>
              <w:t>(</w:t>
            </w:r>
            <w:proofErr w:type="spellStart"/>
            <w:r w:rsidRPr="008B52D5">
              <w:rPr>
                <w:sz w:val="16"/>
                <w:szCs w:val="16"/>
              </w:rPr>
              <w:t>Hill</w:t>
            </w:r>
            <w:proofErr w:type="spellEnd"/>
            <w:r w:rsidRPr="008B52D5">
              <w:rPr>
                <w:sz w:val="16"/>
                <w:szCs w:val="16"/>
              </w:rPr>
              <w:t xml:space="preserve"> 1995)</w:t>
            </w:r>
          </w:p>
        </w:tc>
        <w:tc>
          <w:tcPr>
            <w:tcW w:w="1079" w:type="dxa"/>
          </w:tcPr>
          <w:p w:rsidR="00100495" w:rsidRPr="008B52D5" w:rsidRDefault="00100495" w:rsidP="00C05B03">
            <w:pPr>
              <w:cnfStyle w:val="000000100000"/>
              <w:rPr>
                <w:sz w:val="16"/>
                <w:szCs w:val="16"/>
              </w:rPr>
            </w:pPr>
          </w:p>
        </w:tc>
        <w:tc>
          <w:tcPr>
            <w:tcW w:w="1719" w:type="dxa"/>
          </w:tcPr>
          <w:p w:rsidR="00100495" w:rsidRPr="008B52D5" w:rsidRDefault="00100495" w:rsidP="00C05B03">
            <w:pPr>
              <w:cnfStyle w:val="000000100000"/>
              <w:rPr>
                <w:sz w:val="16"/>
                <w:szCs w:val="16"/>
              </w:rPr>
            </w:pPr>
          </w:p>
        </w:tc>
      </w:tr>
      <w:tr w:rsidR="00B90DD4" w:rsidRPr="008B52D5" w:rsidTr="00885BF8">
        <w:tc>
          <w:tcPr>
            <w:cnfStyle w:val="001000000000"/>
            <w:tcW w:w="1719" w:type="dxa"/>
          </w:tcPr>
          <w:p w:rsidR="00B90DD4" w:rsidRPr="008B52D5" w:rsidRDefault="00D8573F" w:rsidP="00C05B03">
            <w:pPr>
              <w:rPr>
                <w:sz w:val="16"/>
                <w:szCs w:val="16"/>
              </w:rPr>
            </w:pPr>
            <w:r>
              <w:rPr>
                <w:sz w:val="16"/>
                <w:szCs w:val="16"/>
              </w:rPr>
              <w:t>Mezní a efektivní mí</w:t>
            </w:r>
            <w:r w:rsidR="00C21D9C" w:rsidRPr="008B52D5">
              <w:rPr>
                <w:sz w:val="16"/>
                <w:szCs w:val="16"/>
              </w:rPr>
              <w:t>ry zdanění</w:t>
            </w:r>
          </w:p>
        </w:tc>
        <w:tc>
          <w:tcPr>
            <w:tcW w:w="4811" w:type="dxa"/>
          </w:tcPr>
          <w:p w:rsidR="00C21D9C" w:rsidRPr="008B52D5" w:rsidRDefault="00C21D9C" w:rsidP="00C05B03">
            <w:pPr>
              <w:cnfStyle w:val="000000000000"/>
              <w:rPr>
                <w:sz w:val="16"/>
                <w:szCs w:val="16"/>
              </w:rPr>
            </w:pPr>
            <w:r w:rsidRPr="008B52D5">
              <w:rPr>
                <w:sz w:val="16"/>
                <w:szCs w:val="16"/>
              </w:rPr>
              <w:t>Efektivní míra zdanění korporací a fyzických osob je poměr daní na zisku/příjmech konkrétních skupin. Mezní daň je daň z dodatečného příjmu.</w:t>
            </w:r>
          </w:p>
        </w:tc>
        <w:tc>
          <w:tcPr>
            <w:tcW w:w="1649" w:type="dxa"/>
          </w:tcPr>
          <w:p w:rsidR="00B90DD4" w:rsidRPr="008B52D5" w:rsidRDefault="00F53565" w:rsidP="00C05B03">
            <w:pPr>
              <w:cnfStyle w:val="000000000000"/>
              <w:rPr>
                <w:sz w:val="16"/>
                <w:szCs w:val="16"/>
              </w:rPr>
            </w:pPr>
            <w:r>
              <w:rPr>
                <w:sz w:val="16"/>
                <w:szCs w:val="16"/>
              </w:rPr>
              <w:t>Cenová konkurenceschopnost</w:t>
            </w:r>
          </w:p>
        </w:tc>
        <w:tc>
          <w:tcPr>
            <w:tcW w:w="2412" w:type="dxa"/>
          </w:tcPr>
          <w:p w:rsidR="00C21D9C" w:rsidRPr="008B52D5" w:rsidRDefault="00C21D9C" w:rsidP="000A7CA8">
            <w:pPr>
              <w:cnfStyle w:val="000000000000"/>
              <w:rPr>
                <w:sz w:val="16"/>
                <w:szCs w:val="16"/>
              </w:rPr>
            </w:pPr>
            <w:r w:rsidRPr="008B52D5">
              <w:rPr>
                <w:sz w:val="16"/>
                <w:szCs w:val="16"/>
              </w:rPr>
              <w:t xml:space="preserve">Daňová zátěž korporací </w:t>
            </w:r>
            <w:r w:rsidR="00FC7591" w:rsidRPr="008B52D5">
              <w:rPr>
                <w:sz w:val="16"/>
                <w:szCs w:val="16"/>
              </w:rPr>
              <w:t>a fyzických osob je důležitá, protože firmy se rozhodují o investicích na základě d</w:t>
            </w:r>
            <w:r w:rsidR="000A7CA8">
              <w:rPr>
                <w:sz w:val="16"/>
                <w:szCs w:val="16"/>
              </w:rPr>
              <w:t>iskontovaných budoucích výnosů. Zdanění práce ovlivňuje výslednou</w:t>
            </w:r>
            <w:r w:rsidR="00FC7591" w:rsidRPr="008B52D5">
              <w:rPr>
                <w:sz w:val="16"/>
                <w:szCs w:val="16"/>
              </w:rPr>
              <w:t xml:space="preserve"> cen</w:t>
            </w:r>
            <w:r w:rsidR="000A7CA8">
              <w:rPr>
                <w:sz w:val="16"/>
                <w:szCs w:val="16"/>
              </w:rPr>
              <w:t>u</w:t>
            </w:r>
            <w:r w:rsidR="00FC7591" w:rsidRPr="008B52D5">
              <w:rPr>
                <w:sz w:val="16"/>
                <w:szCs w:val="16"/>
              </w:rPr>
              <w:t xml:space="preserve"> práce, a tudíž přímo ovlivňuje ostatní ukazatele cenové konkurenceschopnosti.</w:t>
            </w:r>
          </w:p>
        </w:tc>
        <w:tc>
          <w:tcPr>
            <w:tcW w:w="1036" w:type="dxa"/>
          </w:tcPr>
          <w:p w:rsidR="00B90DD4" w:rsidRPr="008B52D5" w:rsidRDefault="00D429D8" w:rsidP="00C05B03">
            <w:pPr>
              <w:cnfStyle w:val="000000000000"/>
              <w:rPr>
                <w:sz w:val="16"/>
                <w:szCs w:val="16"/>
              </w:rPr>
            </w:pPr>
            <w:r w:rsidRPr="008B52D5">
              <w:rPr>
                <w:sz w:val="16"/>
                <w:szCs w:val="16"/>
              </w:rPr>
              <w:t>(</w:t>
            </w:r>
            <w:proofErr w:type="spellStart"/>
            <w:r w:rsidRPr="008B52D5">
              <w:rPr>
                <w:sz w:val="16"/>
                <w:szCs w:val="16"/>
              </w:rPr>
              <w:t>Summers</w:t>
            </w:r>
            <w:proofErr w:type="spellEnd"/>
            <w:r w:rsidRPr="008B52D5">
              <w:rPr>
                <w:sz w:val="16"/>
                <w:szCs w:val="16"/>
              </w:rPr>
              <w:t xml:space="preserve"> 1988)</w:t>
            </w:r>
          </w:p>
        </w:tc>
        <w:tc>
          <w:tcPr>
            <w:tcW w:w="1079" w:type="dxa"/>
          </w:tcPr>
          <w:p w:rsidR="00B90DD4" w:rsidRPr="008B52D5" w:rsidRDefault="00B90DD4" w:rsidP="00C05B03">
            <w:pPr>
              <w:cnfStyle w:val="000000000000"/>
              <w:rPr>
                <w:sz w:val="16"/>
                <w:szCs w:val="16"/>
              </w:rPr>
            </w:pPr>
          </w:p>
        </w:tc>
        <w:tc>
          <w:tcPr>
            <w:tcW w:w="1719" w:type="dxa"/>
          </w:tcPr>
          <w:p w:rsidR="00B90DD4" w:rsidRPr="008B52D5" w:rsidRDefault="00DF53B6" w:rsidP="00C05B03">
            <w:pPr>
              <w:cnfStyle w:val="000000000000"/>
              <w:rPr>
                <w:sz w:val="16"/>
                <w:szCs w:val="16"/>
              </w:rPr>
            </w:pPr>
            <w:r w:rsidRPr="008B52D5">
              <w:rPr>
                <w:sz w:val="16"/>
                <w:szCs w:val="16"/>
              </w:rPr>
              <w:t>Eurostat</w:t>
            </w:r>
          </w:p>
        </w:tc>
      </w:tr>
      <w:tr w:rsidR="0057030C" w:rsidRPr="008B52D5" w:rsidTr="00885BF8">
        <w:trPr>
          <w:cnfStyle w:val="000000100000"/>
        </w:trPr>
        <w:tc>
          <w:tcPr>
            <w:cnfStyle w:val="001000000000"/>
            <w:tcW w:w="1719" w:type="dxa"/>
          </w:tcPr>
          <w:p w:rsidR="0057030C" w:rsidRPr="008B52D5" w:rsidRDefault="00FC7591" w:rsidP="00FC7591">
            <w:pPr>
              <w:rPr>
                <w:sz w:val="16"/>
                <w:szCs w:val="16"/>
              </w:rPr>
            </w:pPr>
            <w:r w:rsidRPr="008B52D5">
              <w:rPr>
                <w:sz w:val="16"/>
                <w:szCs w:val="16"/>
              </w:rPr>
              <w:t>OECD indikátory</w:t>
            </w:r>
            <w:r w:rsidR="0057030C" w:rsidRPr="008B52D5">
              <w:rPr>
                <w:sz w:val="16"/>
                <w:szCs w:val="16"/>
              </w:rPr>
              <w:t xml:space="preserve"> </w:t>
            </w:r>
            <w:r w:rsidRPr="008B52D5">
              <w:rPr>
                <w:sz w:val="16"/>
                <w:szCs w:val="16"/>
              </w:rPr>
              <w:t>relativní konkurenceschopnosti</w:t>
            </w:r>
          </w:p>
        </w:tc>
        <w:tc>
          <w:tcPr>
            <w:tcW w:w="4811" w:type="dxa"/>
          </w:tcPr>
          <w:p w:rsidR="00FC7591" w:rsidRPr="008B52D5" w:rsidRDefault="00FC7591" w:rsidP="0057030C">
            <w:pPr>
              <w:cnfStyle w:val="000000100000"/>
              <w:rPr>
                <w:sz w:val="16"/>
                <w:szCs w:val="16"/>
              </w:rPr>
            </w:pPr>
            <w:r w:rsidRPr="008B52D5">
              <w:rPr>
                <w:sz w:val="16"/>
                <w:szCs w:val="16"/>
              </w:rPr>
              <w:t>OECD pravidelně produkuje ukazatele relativní konkurenceschopnosti založené na jednotkových hodnotách vývozu, jednotkových mzdových nákladech a v indexech výrobních a spotřebitelských cen.</w:t>
            </w:r>
          </w:p>
        </w:tc>
        <w:tc>
          <w:tcPr>
            <w:tcW w:w="1649" w:type="dxa"/>
          </w:tcPr>
          <w:p w:rsidR="0057030C" w:rsidRPr="008B52D5" w:rsidRDefault="00FC7591" w:rsidP="00C05B03">
            <w:pPr>
              <w:cnfStyle w:val="000000100000"/>
              <w:rPr>
                <w:sz w:val="16"/>
                <w:szCs w:val="16"/>
              </w:rPr>
            </w:pPr>
            <w:r w:rsidRPr="008B52D5">
              <w:rPr>
                <w:sz w:val="16"/>
                <w:szCs w:val="16"/>
              </w:rPr>
              <w:t>Cenová konkurenceschopnost</w:t>
            </w:r>
          </w:p>
        </w:tc>
        <w:tc>
          <w:tcPr>
            <w:tcW w:w="2412" w:type="dxa"/>
          </w:tcPr>
          <w:p w:rsidR="00FC7591" w:rsidRPr="008B52D5" w:rsidRDefault="00FC7591" w:rsidP="00E11B0B">
            <w:pPr>
              <w:cnfStyle w:val="000000100000"/>
              <w:rPr>
                <w:sz w:val="16"/>
                <w:szCs w:val="16"/>
              </w:rPr>
            </w:pPr>
            <w:r w:rsidRPr="008B52D5">
              <w:rPr>
                <w:sz w:val="16"/>
                <w:szCs w:val="16"/>
              </w:rPr>
              <w:t>Koncept konkurenceschopnosti zahrnuje mnoho faktorů, které mají vliv na makroekonomickou výkonnost země. Patří mezi ně produktivita</w:t>
            </w:r>
            <w:r w:rsidR="00E11B0B" w:rsidRPr="008B52D5">
              <w:rPr>
                <w:sz w:val="16"/>
                <w:szCs w:val="16"/>
              </w:rPr>
              <w:t xml:space="preserve"> a technologické inovace, které </w:t>
            </w:r>
            <w:r w:rsidRPr="008B52D5">
              <w:rPr>
                <w:sz w:val="16"/>
                <w:szCs w:val="16"/>
              </w:rPr>
              <w:t>závisí na investicích do lidského a fyzického kapitálu a na institu</w:t>
            </w:r>
            <w:r w:rsidR="00E11B0B" w:rsidRPr="008B52D5">
              <w:rPr>
                <w:sz w:val="16"/>
                <w:szCs w:val="16"/>
              </w:rPr>
              <w:t>cionální a strukturální politice</w:t>
            </w:r>
            <w:r w:rsidRPr="008B52D5">
              <w:rPr>
                <w:sz w:val="16"/>
                <w:szCs w:val="16"/>
              </w:rPr>
              <w:t xml:space="preserve"> prostředí.</w:t>
            </w:r>
          </w:p>
        </w:tc>
        <w:tc>
          <w:tcPr>
            <w:tcW w:w="1036" w:type="dxa"/>
          </w:tcPr>
          <w:p w:rsidR="0057030C" w:rsidRPr="008B52D5" w:rsidRDefault="004C7213" w:rsidP="00C05B03">
            <w:pPr>
              <w:cnfStyle w:val="000000100000"/>
              <w:rPr>
                <w:sz w:val="16"/>
                <w:szCs w:val="16"/>
              </w:rPr>
            </w:pPr>
            <w:r w:rsidRPr="008B52D5">
              <w:rPr>
                <w:sz w:val="16"/>
                <w:szCs w:val="16"/>
              </w:rPr>
              <w:fldChar w:fldCharType="begin"/>
            </w:r>
            <w:r w:rsidR="0057030C" w:rsidRPr="008B52D5">
              <w:rPr>
                <w:sz w:val="16"/>
                <w:szCs w:val="16"/>
              </w:rPr>
              <w:instrText xml:space="preserve"> ADDIN ZOTERO_ITEM CSL_CITATION {"citationID":"qPDVRSuI","properties":{"formattedCitation":"(Durand &amp; Giorno 1987)","plainCitation":"(Durand &amp; Giorno 1987)"},"citationItems":[{"id":924,"uris":["http://zotero.org/users/246527/items/RSZV6P6Z"],"uri":["http://zotero.org/users/246527/items/RSZV6P6Z"],"itemData":{"id":924,"type":"article-journal","title":"Indicators of international competitiveness: conceptual aspects and evaluation","container-title":"OECD economic studies","page":"147–182","volume":"9","shortTitle":"Indicators of international competitiveness","author":[{"family":"Durand","given":"M."},{"family":"Giorno","given":"C."}],"issued":{"year":1987},"page-first":"147–182"}}],"schema":"https://github.com/citation-style-language/schema/raw/master/csl-citation.json"} </w:instrText>
            </w:r>
            <w:r w:rsidRPr="008B52D5">
              <w:rPr>
                <w:sz w:val="16"/>
                <w:szCs w:val="16"/>
              </w:rPr>
              <w:fldChar w:fldCharType="separate"/>
            </w:r>
            <w:r w:rsidR="0057030C" w:rsidRPr="008B52D5">
              <w:rPr>
                <w:rFonts w:ascii="Calibri" w:hAnsi="Calibri" w:cs="Calibri"/>
                <w:sz w:val="16"/>
              </w:rPr>
              <w:t xml:space="preserve">(Durand &amp; </w:t>
            </w:r>
            <w:proofErr w:type="spellStart"/>
            <w:r w:rsidR="0057030C" w:rsidRPr="008B52D5">
              <w:rPr>
                <w:rFonts w:ascii="Calibri" w:hAnsi="Calibri" w:cs="Calibri"/>
                <w:sz w:val="16"/>
              </w:rPr>
              <w:t>Giorno</w:t>
            </w:r>
            <w:proofErr w:type="spellEnd"/>
            <w:r w:rsidR="0057030C" w:rsidRPr="008B52D5">
              <w:rPr>
                <w:rFonts w:ascii="Calibri" w:hAnsi="Calibri" w:cs="Calibri"/>
                <w:sz w:val="16"/>
              </w:rPr>
              <w:t xml:space="preserve"> 1987)</w:t>
            </w:r>
            <w:r w:rsidRPr="008B52D5">
              <w:rPr>
                <w:sz w:val="16"/>
                <w:szCs w:val="16"/>
              </w:rPr>
              <w:fldChar w:fldCharType="end"/>
            </w:r>
            <w:r w:rsidR="00162F03" w:rsidRPr="008B52D5">
              <w:rPr>
                <w:sz w:val="16"/>
                <w:szCs w:val="16"/>
              </w:rPr>
              <w:t>, (</w:t>
            </w:r>
            <w:proofErr w:type="spellStart"/>
            <w:r w:rsidR="00162F03" w:rsidRPr="008B52D5">
              <w:rPr>
                <w:sz w:val="16"/>
                <w:szCs w:val="16"/>
              </w:rPr>
              <w:t>Durand</w:t>
            </w:r>
            <w:proofErr w:type="spellEnd"/>
            <w:r w:rsidR="00162F03" w:rsidRPr="008B52D5">
              <w:rPr>
                <w:sz w:val="16"/>
                <w:szCs w:val="16"/>
              </w:rPr>
              <w:t xml:space="preserve"> &amp; Simon &amp; </w:t>
            </w:r>
            <w:proofErr w:type="spellStart"/>
            <w:r w:rsidR="00162F03" w:rsidRPr="008B52D5">
              <w:rPr>
                <w:sz w:val="16"/>
                <w:szCs w:val="16"/>
              </w:rPr>
              <w:t>Webb</w:t>
            </w:r>
            <w:proofErr w:type="spellEnd"/>
            <w:r w:rsidR="00162F03" w:rsidRPr="008B52D5">
              <w:rPr>
                <w:sz w:val="16"/>
                <w:szCs w:val="16"/>
              </w:rPr>
              <w:t xml:space="preserve"> 1992)</w:t>
            </w:r>
          </w:p>
        </w:tc>
        <w:tc>
          <w:tcPr>
            <w:tcW w:w="1079" w:type="dxa"/>
          </w:tcPr>
          <w:p w:rsidR="0057030C" w:rsidRPr="008B52D5" w:rsidRDefault="0057030C" w:rsidP="00C05B03">
            <w:pPr>
              <w:cnfStyle w:val="000000100000"/>
              <w:rPr>
                <w:sz w:val="16"/>
                <w:szCs w:val="16"/>
              </w:rPr>
            </w:pPr>
          </w:p>
        </w:tc>
        <w:tc>
          <w:tcPr>
            <w:tcW w:w="1719" w:type="dxa"/>
          </w:tcPr>
          <w:p w:rsidR="0057030C" w:rsidRPr="008B52D5" w:rsidRDefault="00F663D7" w:rsidP="00C05B03">
            <w:pPr>
              <w:cnfStyle w:val="000000100000"/>
              <w:rPr>
                <w:sz w:val="16"/>
                <w:szCs w:val="16"/>
              </w:rPr>
            </w:pPr>
            <w:r w:rsidRPr="008B52D5">
              <w:rPr>
                <w:sz w:val="16"/>
                <w:szCs w:val="16"/>
              </w:rPr>
              <w:t>OECD</w:t>
            </w:r>
          </w:p>
        </w:tc>
      </w:tr>
      <w:tr w:rsidR="00365D89" w:rsidRPr="008B52D5" w:rsidTr="00885BF8">
        <w:tc>
          <w:tcPr>
            <w:cnfStyle w:val="001000000000"/>
            <w:tcW w:w="1719" w:type="dxa"/>
          </w:tcPr>
          <w:p w:rsidR="00365D89" w:rsidRPr="008B52D5" w:rsidRDefault="00365D89" w:rsidP="00C05B03">
            <w:pPr>
              <w:rPr>
                <w:sz w:val="16"/>
                <w:szCs w:val="16"/>
              </w:rPr>
            </w:pPr>
            <w:proofErr w:type="spellStart"/>
            <w:r w:rsidRPr="008B52D5">
              <w:rPr>
                <w:sz w:val="16"/>
                <w:szCs w:val="16"/>
              </w:rPr>
              <w:t>Revealed</w:t>
            </w:r>
            <w:proofErr w:type="spellEnd"/>
            <w:r w:rsidRPr="008B52D5">
              <w:rPr>
                <w:sz w:val="16"/>
                <w:szCs w:val="16"/>
              </w:rPr>
              <w:t xml:space="preserve"> </w:t>
            </w:r>
            <w:proofErr w:type="spellStart"/>
            <w:r w:rsidRPr="008B52D5">
              <w:rPr>
                <w:sz w:val="16"/>
                <w:szCs w:val="16"/>
              </w:rPr>
              <w:t>Comparative</w:t>
            </w:r>
            <w:proofErr w:type="spellEnd"/>
            <w:r w:rsidRPr="008B52D5">
              <w:rPr>
                <w:sz w:val="16"/>
                <w:szCs w:val="16"/>
              </w:rPr>
              <w:t xml:space="preserve"> </w:t>
            </w:r>
            <w:proofErr w:type="spellStart"/>
            <w:r w:rsidRPr="008B52D5">
              <w:rPr>
                <w:sz w:val="16"/>
                <w:szCs w:val="16"/>
              </w:rPr>
              <w:t>Advantage</w:t>
            </w:r>
            <w:proofErr w:type="spellEnd"/>
            <w:r w:rsidRPr="008B52D5">
              <w:rPr>
                <w:sz w:val="16"/>
                <w:szCs w:val="16"/>
              </w:rPr>
              <w:t xml:space="preserve"> Index (RCA)</w:t>
            </w:r>
          </w:p>
        </w:tc>
        <w:tc>
          <w:tcPr>
            <w:tcW w:w="4811" w:type="dxa"/>
          </w:tcPr>
          <w:p w:rsidR="00E11B0B" w:rsidRPr="008B52D5" w:rsidRDefault="00E11B0B" w:rsidP="00CF665A">
            <w:pPr>
              <w:cnfStyle w:val="000000000000"/>
              <w:rPr>
                <w:sz w:val="16"/>
                <w:szCs w:val="16"/>
              </w:rPr>
            </w:pPr>
            <w:proofErr w:type="spellStart"/>
            <w:r w:rsidRPr="008B52D5">
              <w:rPr>
                <w:sz w:val="16"/>
                <w:szCs w:val="16"/>
              </w:rPr>
              <w:t>Balassa</w:t>
            </w:r>
            <w:proofErr w:type="spellEnd"/>
            <w:r w:rsidRPr="008B52D5">
              <w:rPr>
                <w:sz w:val="16"/>
                <w:szCs w:val="16"/>
              </w:rPr>
              <w:t xml:space="preserve"> (1965) měří relativní exportní výkonnost země a odvětví jako podíl země na světovém export</w:t>
            </w:r>
            <w:r w:rsidR="00F53565">
              <w:rPr>
                <w:sz w:val="16"/>
                <w:szCs w:val="16"/>
              </w:rPr>
              <w:t>u zboží dělený jejich</w:t>
            </w:r>
            <w:r w:rsidR="00882561" w:rsidRPr="008B52D5">
              <w:rPr>
                <w:sz w:val="16"/>
                <w:szCs w:val="16"/>
              </w:rPr>
              <w:t xml:space="preserve"> podílem na celkovém světovém export</w:t>
            </w:r>
            <w:r w:rsidR="00CE4E09" w:rsidRPr="008B52D5">
              <w:rPr>
                <w:sz w:val="16"/>
                <w:szCs w:val="16"/>
              </w:rPr>
              <w:t>u</w:t>
            </w:r>
            <w:r w:rsidR="00882561" w:rsidRPr="008B52D5">
              <w:rPr>
                <w:sz w:val="16"/>
                <w:szCs w:val="16"/>
              </w:rPr>
              <w:t>.</w:t>
            </w:r>
          </w:p>
        </w:tc>
        <w:tc>
          <w:tcPr>
            <w:tcW w:w="1649" w:type="dxa"/>
          </w:tcPr>
          <w:p w:rsidR="00365D89" w:rsidRPr="008B52D5" w:rsidRDefault="00197B58" w:rsidP="00197B58">
            <w:pPr>
              <w:cnfStyle w:val="000000000000"/>
              <w:rPr>
                <w:sz w:val="16"/>
                <w:szCs w:val="16"/>
              </w:rPr>
            </w:pPr>
            <w:r>
              <w:rPr>
                <w:sz w:val="16"/>
                <w:szCs w:val="16"/>
              </w:rPr>
              <w:t>Projevená k</w:t>
            </w:r>
            <w:r w:rsidR="00F53565">
              <w:rPr>
                <w:sz w:val="16"/>
                <w:szCs w:val="16"/>
              </w:rPr>
              <w:t>omparativní výhoda</w:t>
            </w:r>
          </w:p>
        </w:tc>
        <w:tc>
          <w:tcPr>
            <w:tcW w:w="2412" w:type="dxa"/>
          </w:tcPr>
          <w:p w:rsidR="002900E3" w:rsidRPr="008B52D5" w:rsidRDefault="00882561" w:rsidP="00882561">
            <w:pPr>
              <w:cnfStyle w:val="000000000000"/>
              <w:rPr>
                <w:sz w:val="16"/>
                <w:szCs w:val="16"/>
              </w:rPr>
            </w:pPr>
            <w:proofErr w:type="spellStart"/>
            <w:r w:rsidRPr="008B52D5">
              <w:rPr>
                <w:sz w:val="16"/>
                <w:szCs w:val="16"/>
              </w:rPr>
              <w:t>Balas</w:t>
            </w:r>
            <w:r w:rsidR="008B52D5">
              <w:rPr>
                <w:sz w:val="16"/>
                <w:szCs w:val="16"/>
              </w:rPr>
              <w:t>s</w:t>
            </w:r>
            <w:r w:rsidRPr="008B52D5">
              <w:rPr>
                <w:sz w:val="16"/>
                <w:szCs w:val="16"/>
              </w:rPr>
              <w:t>ův</w:t>
            </w:r>
            <w:proofErr w:type="spellEnd"/>
            <w:r w:rsidRPr="008B52D5">
              <w:rPr>
                <w:sz w:val="16"/>
                <w:szCs w:val="16"/>
              </w:rPr>
              <w:t xml:space="preserve"> index v podstatě měří normalizované expo</w:t>
            </w:r>
            <w:r w:rsidR="00197B58">
              <w:rPr>
                <w:sz w:val="16"/>
                <w:szCs w:val="16"/>
              </w:rPr>
              <w:t>rtní podíly, s ohledem na vývoz</w:t>
            </w:r>
            <w:r w:rsidRPr="008B52D5">
              <w:rPr>
                <w:sz w:val="16"/>
                <w:szCs w:val="16"/>
              </w:rPr>
              <w:t xml:space="preserve"> stejného průmyslu ve skupině referenčních zemí. </w:t>
            </w:r>
            <w:proofErr w:type="spellStart"/>
            <w:r w:rsidRPr="008B52D5">
              <w:rPr>
                <w:sz w:val="16"/>
                <w:szCs w:val="16"/>
              </w:rPr>
              <w:t>Balas</w:t>
            </w:r>
            <w:r w:rsidR="008B52D5">
              <w:rPr>
                <w:sz w:val="16"/>
                <w:szCs w:val="16"/>
              </w:rPr>
              <w:t>s</w:t>
            </w:r>
            <w:r w:rsidRPr="008B52D5">
              <w:rPr>
                <w:sz w:val="16"/>
                <w:szCs w:val="16"/>
              </w:rPr>
              <w:t>ův</w:t>
            </w:r>
            <w:proofErr w:type="spellEnd"/>
            <w:r w:rsidRPr="008B52D5">
              <w:rPr>
                <w:sz w:val="16"/>
                <w:szCs w:val="16"/>
              </w:rPr>
              <w:t xml:space="preserve"> index slouží k </w:t>
            </w:r>
            <w:r w:rsidRPr="008B52D5">
              <w:rPr>
                <w:sz w:val="16"/>
                <w:szCs w:val="16"/>
              </w:rPr>
              <w:lastRenderedPageBreak/>
              <w:t>identifikaci silných odvětví země.</w:t>
            </w:r>
          </w:p>
        </w:tc>
        <w:tc>
          <w:tcPr>
            <w:tcW w:w="1036" w:type="dxa"/>
          </w:tcPr>
          <w:p w:rsidR="00365D89" w:rsidRPr="008B52D5" w:rsidRDefault="004C7213" w:rsidP="00C05B03">
            <w:pPr>
              <w:cnfStyle w:val="000000000000"/>
              <w:rPr>
                <w:sz w:val="16"/>
                <w:szCs w:val="16"/>
              </w:rPr>
            </w:pPr>
            <w:r w:rsidRPr="008B52D5">
              <w:rPr>
                <w:sz w:val="16"/>
                <w:szCs w:val="16"/>
              </w:rPr>
              <w:lastRenderedPageBreak/>
              <w:fldChar w:fldCharType="begin"/>
            </w:r>
            <w:r w:rsidR="00365D89" w:rsidRPr="008B52D5">
              <w:rPr>
                <w:sz w:val="16"/>
                <w:szCs w:val="16"/>
              </w:rPr>
              <w:instrText xml:space="preserve"> ADDIN ZOTERO_ITEM CSL_CITATION {"citationID":"V6EyuhVN","properties":{"formattedCitation":"(Balassa 1965)","plainCitation":"(Balassa 1965)"},"citationItems":[{"id":135,"uris":["http://zotero.org/users/246527/items/HSVMJ4XE"],"uri":["http://zotero.org/users/246527/items/HSVMJ4XE"],"itemData":{"id":135,"type":"article-journal","title":"Trade Liberalisation and “Revealed” Comparative Advantage","container-title":"The Manchester School","page":"99–123","volume":"33","issue":"2","author":[{"family":"Balassa","given":"B."}],"issued":{"year":1965},"page-first":"99–123"}}],"schema":"https://github.com/citation-style-language/schema/raw/master/csl-citation.json"} </w:instrText>
            </w:r>
            <w:r w:rsidRPr="008B52D5">
              <w:rPr>
                <w:sz w:val="16"/>
                <w:szCs w:val="16"/>
              </w:rPr>
              <w:fldChar w:fldCharType="separate"/>
            </w:r>
            <w:r w:rsidR="00365D89" w:rsidRPr="008B52D5">
              <w:rPr>
                <w:rFonts w:ascii="Calibri" w:hAnsi="Calibri" w:cs="Calibri"/>
                <w:sz w:val="16"/>
              </w:rPr>
              <w:t>(Balassa 1965)</w:t>
            </w:r>
            <w:r w:rsidRPr="008B52D5">
              <w:rPr>
                <w:sz w:val="16"/>
                <w:szCs w:val="16"/>
              </w:rPr>
              <w:fldChar w:fldCharType="end"/>
            </w:r>
          </w:p>
        </w:tc>
        <w:tc>
          <w:tcPr>
            <w:tcW w:w="1079" w:type="dxa"/>
          </w:tcPr>
          <w:p w:rsidR="00365D89" w:rsidRPr="008B52D5" w:rsidRDefault="00365D89" w:rsidP="00C05B03">
            <w:pPr>
              <w:cnfStyle w:val="000000000000"/>
              <w:rPr>
                <w:sz w:val="16"/>
                <w:szCs w:val="16"/>
              </w:rPr>
            </w:pPr>
          </w:p>
        </w:tc>
        <w:tc>
          <w:tcPr>
            <w:tcW w:w="1719" w:type="dxa"/>
          </w:tcPr>
          <w:p w:rsidR="00365D89" w:rsidRPr="008B52D5" w:rsidRDefault="00365D89" w:rsidP="00C05B03">
            <w:pPr>
              <w:cnfStyle w:val="000000000000"/>
              <w:rPr>
                <w:sz w:val="16"/>
                <w:szCs w:val="16"/>
              </w:rPr>
            </w:pPr>
            <w:r w:rsidRPr="008B52D5">
              <w:rPr>
                <w:sz w:val="16"/>
                <w:szCs w:val="16"/>
              </w:rPr>
              <w:t>Comtrade</w:t>
            </w:r>
          </w:p>
        </w:tc>
      </w:tr>
      <w:tr w:rsidR="00365D89" w:rsidRPr="008B52D5" w:rsidTr="00885BF8">
        <w:trPr>
          <w:cnfStyle w:val="000000100000"/>
        </w:trPr>
        <w:tc>
          <w:tcPr>
            <w:cnfStyle w:val="001000000000"/>
            <w:tcW w:w="1719" w:type="dxa"/>
          </w:tcPr>
          <w:p w:rsidR="00365D89" w:rsidRPr="008B52D5" w:rsidRDefault="00CE4E09" w:rsidP="00C05B03">
            <w:pPr>
              <w:rPr>
                <w:sz w:val="16"/>
                <w:szCs w:val="16"/>
              </w:rPr>
            </w:pPr>
            <w:proofErr w:type="spellStart"/>
            <w:r w:rsidRPr="008B52D5">
              <w:rPr>
                <w:sz w:val="16"/>
                <w:szCs w:val="16"/>
              </w:rPr>
              <w:lastRenderedPageBreak/>
              <w:t>Lafayův</w:t>
            </w:r>
            <w:proofErr w:type="spellEnd"/>
            <w:r w:rsidRPr="008B52D5">
              <w:rPr>
                <w:sz w:val="16"/>
                <w:szCs w:val="16"/>
              </w:rPr>
              <w:t xml:space="preserve"> index- </w:t>
            </w:r>
            <w:r w:rsidR="00365D89" w:rsidRPr="008B52D5">
              <w:rPr>
                <w:sz w:val="16"/>
                <w:szCs w:val="16"/>
              </w:rPr>
              <w:t xml:space="preserve">Lafay </w:t>
            </w:r>
            <w:proofErr w:type="spellStart"/>
            <w:r w:rsidR="00365D89" w:rsidRPr="008B52D5">
              <w:rPr>
                <w:sz w:val="16"/>
                <w:szCs w:val="16"/>
              </w:rPr>
              <w:t>Factor</w:t>
            </w:r>
            <w:proofErr w:type="spellEnd"/>
            <w:r w:rsidR="00365D89" w:rsidRPr="008B52D5">
              <w:rPr>
                <w:sz w:val="16"/>
                <w:szCs w:val="16"/>
              </w:rPr>
              <w:t xml:space="preserve"> Index (LFI)</w:t>
            </w:r>
          </w:p>
        </w:tc>
        <w:tc>
          <w:tcPr>
            <w:tcW w:w="4811" w:type="dxa"/>
          </w:tcPr>
          <w:p w:rsidR="00CE4E09" w:rsidRPr="008B52D5" w:rsidRDefault="004C7213" w:rsidP="00CE4E09">
            <w:pPr>
              <w:cnfStyle w:val="000000100000"/>
              <w:rPr>
                <w:sz w:val="16"/>
                <w:szCs w:val="16"/>
              </w:rPr>
            </w:pPr>
            <m:oMath>
              <m:sSub>
                <m:sSubPr>
                  <m:ctrlPr>
                    <w:rPr>
                      <w:rFonts w:ascii="Cambria Math" w:hAnsi="Cambria Math"/>
                      <w:sz w:val="16"/>
                      <w:szCs w:val="16"/>
                    </w:rPr>
                  </m:ctrlPr>
                </m:sSubPr>
                <m:e>
                  <m:r>
                    <m:rPr>
                      <m:sty m:val="p"/>
                    </m:rPr>
                    <w:rPr>
                      <w:rFonts w:ascii="Cambria Math" w:hAnsi="Cambria Math"/>
                      <w:sz w:val="16"/>
                      <w:szCs w:val="16"/>
                    </w:rPr>
                    <m:t>LFI</m:t>
                  </m:r>
                </m:e>
                <m:sub>
                  <m:r>
                    <m:rPr>
                      <m:sty m:val="p"/>
                    </m:rPr>
                    <w:rPr>
                      <w:rFonts w:ascii="Cambria Math" w:hAnsi="Cambria Math"/>
                      <w:sz w:val="16"/>
                      <w:szCs w:val="16"/>
                    </w:rPr>
                    <m:t>ijt</m:t>
                  </m:r>
                </m:sub>
              </m:sSub>
              <m:r>
                <m:rPr>
                  <m:sty m:val="p"/>
                </m:rPr>
                <w:rPr>
                  <w:rFonts w:ascii="Cambria Math" w:hAnsi="Cambria Math"/>
                  <w:sz w:val="16"/>
                  <w:szCs w:val="16"/>
                </w:rPr>
                <m:t>=</m:t>
              </m:r>
              <m:d>
                <m:dPr>
                  <m:begChr m:val="["/>
                  <m:endChr m:val="]"/>
                  <m:ctrlPr>
                    <w:rPr>
                      <w:rFonts w:ascii="Cambria Math" w:hAnsi="Cambria Math"/>
                      <w:sz w:val="16"/>
                      <w:szCs w:val="16"/>
                    </w:rPr>
                  </m:ctrlPr>
                </m:dPr>
                <m:e>
                  <m:f>
                    <m:fPr>
                      <m:ctrlPr>
                        <w:rPr>
                          <w:rFonts w:ascii="Cambria Math" w:hAnsi="Cambria Math"/>
                          <w:sz w:val="16"/>
                          <w:szCs w:val="16"/>
                        </w:rPr>
                      </m:ctrlPr>
                    </m:fPr>
                    <m:num>
                      <m:sSub>
                        <m:sSubPr>
                          <m:ctrlPr>
                            <w:rPr>
                              <w:rFonts w:ascii="Cambria Math" w:hAnsi="Cambria Math"/>
                              <w:sz w:val="16"/>
                              <w:szCs w:val="16"/>
                            </w:rPr>
                          </m:ctrlPr>
                        </m:sSubPr>
                        <m:e>
                          <m:r>
                            <m:rPr>
                              <m:sty m:val="p"/>
                            </m:rPr>
                            <w:rPr>
                              <w:rFonts w:ascii="Cambria Math" w:hAnsi="Cambria Math"/>
                              <w:sz w:val="16"/>
                              <w:szCs w:val="16"/>
                            </w:rPr>
                            <m:t>X</m:t>
                          </m:r>
                        </m:e>
                        <m:sub>
                          <m:r>
                            <m:rPr>
                              <m:sty m:val="p"/>
                            </m:rPr>
                            <w:rPr>
                              <w:rFonts w:ascii="Cambria Math" w:hAnsi="Cambria Math"/>
                              <w:sz w:val="16"/>
                              <w:szCs w:val="16"/>
                            </w:rPr>
                            <m:t>ijt</m:t>
                          </m:r>
                        </m:sub>
                      </m:sSub>
                      <m:r>
                        <m:rPr>
                          <m:sty m:val="p"/>
                        </m:rPr>
                        <w:rPr>
                          <w:rFonts w:ascii="Cambria Math" w:hAnsi="Cambria Math"/>
                          <w:sz w:val="16"/>
                          <w:szCs w:val="16"/>
                        </w:rPr>
                        <m:t>-</m:t>
                      </m:r>
                      <m:sSub>
                        <m:sSubPr>
                          <m:ctrlPr>
                            <w:rPr>
                              <w:rFonts w:ascii="Cambria Math" w:hAnsi="Cambria Math"/>
                              <w:sz w:val="16"/>
                              <w:szCs w:val="16"/>
                            </w:rPr>
                          </m:ctrlPr>
                        </m:sSubPr>
                        <m:e>
                          <m:r>
                            <m:rPr>
                              <m:sty m:val="p"/>
                            </m:rPr>
                            <w:rPr>
                              <w:rFonts w:ascii="Cambria Math" w:hAnsi="Cambria Math"/>
                              <w:sz w:val="16"/>
                              <w:szCs w:val="16"/>
                            </w:rPr>
                            <m:t>M</m:t>
                          </m:r>
                        </m:e>
                        <m:sub>
                          <m:r>
                            <m:rPr>
                              <m:sty m:val="p"/>
                            </m:rPr>
                            <w:rPr>
                              <w:rFonts w:ascii="Cambria Math" w:hAnsi="Cambria Math"/>
                              <w:sz w:val="16"/>
                              <w:szCs w:val="16"/>
                            </w:rPr>
                            <m:t>ijt</m:t>
                          </m:r>
                        </m:sub>
                      </m:sSub>
                    </m:num>
                    <m:den>
                      <m:sSub>
                        <m:sSubPr>
                          <m:ctrlPr>
                            <w:rPr>
                              <w:rFonts w:ascii="Cambria Math" w:hAnsi="Cambria Math"/>
                              <w:sz w:val="16"/>
                              <w:szCs w:val="16"/>
                            </w:rPr>
                          </m:ctrlPr>
                        </m:sSubPr>
                        <m:e>
                          <m:r>
                            <m:rPr>
                              <m:sty m:val="p"/>
                            </m:rPr>
                            <w:rPr>
                              <w:rFonts w:ascii="Cambria Math" w:hAnsi="Cambria Math"/>
                              <w:sz w:val="16"/>
                              <w:szCs w:val="16"/>
                            </w:rPr>
                            <m:t>X</m:t>
                          </m:r>
                        </m:e>
                        <m:sub>
                          <m:r>
                            <m:rPr>
                              <m:sty m:val="p"/>
                            </m:rPr>
                            <w:rPr>
                              <w:rFonts w:ascii="Cambria Math" w:hAnsi="Cambria Math"/>
                              <w:sz w:val="16"/>
                              <w:szCs w:val="16"/>
                            </w:rPr>
                            <m:t>ijt</m:t>
                          </m:r>
                        </m:sub>
                      </m:sSub>
                      <m:r>
                        <m:rPr>
                          <m:sty m:val="p"/>
                        </m:rPr>
                        <w:rPr>
                          <w:rFonts w:ascii="Cambria Math" w:hAnsi="Cambria Math"/>
                          <w:sz w:val="16"/>
                          <w:szCs w:val="16"/>
                        </w:rPr>
                        <m:t>+</m:t>
                      </m:r>
                      <m:sSub>
                        <m:sSubPr>
                          <m:ctrlPr>
                            <w:rPr>
                              <w:rFonts w:ascii="Cambria Math" w:hAnsi="Cambria Math"/>
                              <w:sz w:val="16"/>
                              <w:szCs w:val="16"/>
                            </w:rPr>
                          </m:ctrlPr>
                        </m:sSubPr>
                        <m:e>
                          <m:r>
                            <m:rPr>
                              <m:sty m:val="p"/>
                            </m:rPr>
                            <w:rPr>
                              <w:rFonts w:ascii="Cambria Math" w:hAnsi="Cambria Math"/>
                              <w:sz w:val="16"/>
                              <w:szCs w:val="16"/>
                            </w:rPr>
                            <m:t>M</m:t>
                          </m:r>
                        </m:e>
                        <m:sub>
                          <m:r>
                            <m:rPr>
                              <m:sty m:val="p"/>
                            </m:rPr>
                            <w:rPr>
                              <w:rFonts w:ascii="Cambria Math" w:hAnsi="Cambria Math"/>
                              <w:sz w:val="16"/>
                              <w:szCs w:val="16"/>
                            </w:rPr>
                            <m:t>ijt</m:t>
                          </m:r>
                        </m:sub>
                      </m:sSub>
                    </m:den>
                  </m:f>
                  <m:r>
                    <m:rPr>
                      <m:sty m:val="p"/>
                    </m:rPr>
                    <w:rPr>
                      <w:rFonts w:ascii="Cambria Math" w:hAnsi="Cambria Math"/>
                      <w:sz w:val="16"/>
                      <w:szCs w:val="16"/>
                    </w:rPr>
                    <m:t>-</m:t>
                  </m:r>
                  <m:f>
                    <m:fPr>
                      <m:ctrlPr>
                        <w:rPr>
                          <w:rFonts w:ascii="Cambria Math" w:hAnsi="Cambria Math"/>
                          <w:sz w:val="16"/>
                          <w:szCs w:val="16"/>
                        </w:rPr>
                      </m:ctrlPr>
                    </m:fPr>
                    <m:num>
                      <m:nary>
                        <m:naryPr>
                          <m:chr m:val="∑"/>
                          <m:limLoc m:val="subSup"/>
                          <m:ctrlPr>
                            <w:rPr>
                              <w:rFonts w:ascii="Cambria Math" w:hAnsi="Cambria Math"/>
                              <w:sz w:val="16"/>
                              <w:szCs w:val="16"/>
                            </w:rPr>
                          </m:ctrlPr>
                        </m:naryPr>
                        <m:sub>
                          <m:r>
                            <m:rPr>
                              <m:sty m:val="p"/>
                            </m:rPr>
                            <w:rPr>
                              <w:rFonts w:ascii="Cambria Math" w:hAnsi="Cambria Math"/>
                              <w:sz w:val="16"/>
                              <w:szCs w:val="16"/>
                            </w:rPr>
                            <m:t>j=1</m:t>
                          </m:r>
                        </m:sub>
                        <m:sup>
                          <m:r>
                            <m:rPr>
                              <m:sty m:val="p"/>
                            </m:rPr>
                            <w:rPr>
                              <w:rFonts w:ascii="Cambria Math" w:hAnsi="Cambria Math"/>
                              <w:sz w:val="16"/>
                              <w:szCs w:val="16"/>
                            </w:rPr>
                            <m:t>k</m:t>
                          </m:r>
                        </m:sup>
                        <m:e>
                          <m:d>
                            <m:dPr>
                              <m:ctrlPr>
                                <w:rPr>
                                  <w:rFonts w:ascii="Cambria Math" w:hAnsi="Cambria Math"/>
                                  <w:sz w:val="16"/>
                                  <w:szCs w:val="16"/>
                                </w:rPr>
                              </m:ctrlPr>
                            </m:dPr>
                            <m:e>
                              <m:sSub>
                                <m:sSubPr>
                                  <m:ctrlPr>
                                    <w:rPr>
                                      <w:rFonts w:ascii="Cambria Math" w:hAnsi="Cambria Math"/>
                                      <w:sz w:val="16"/>
                                      <w:szCs w:val="16"/>
                                    </w:rPr>
                                  </m:ctrlPr>
                                </m:sSubPr>
                                <m:e>
                                  <m:r>
                                    <m:rPr>
                                      <m:sty m:val="p"/>
                                    </m:rPr>
                                    <w:rPr>
                                      <w:rFonts w:ascii="Cambria Math" w:hAnsi="Cambria Math"/>
                                      <w:sz w:val="16"/>
                                      <w:szCs w:val="16"/>
                                    </w:rPr>
                                    <m:t>X</m:t>
                                  </m:r>
                                </m:e>
                                <m:sub>
                                  <m:r>
                                    <m:rPr>
                                      <m:sty m:val="p"/>
                                    </m:rPr>
                                    <w:rPr>
                                      <w:rFonts w:ascii="Cambria Math" w:hAnsi="Cambria Math"/>
                                      <w:sz w:val="16"/>
                                      <w:szCs w:val="16"/>
                                    </w:rPr>
                                    <m:t>ijt</m:t>
                                  </m:r>
                                </m:sub>
                              </m:sSub>
                              <m:r>
                                <m:rPr>
                                  <m:sty m:val="p"/>
                                </m:rPr>
                                <w:rPr>
                                  <w:rFonts w:ascii="Cambria Math" w:hAnsi="Cambria Math"/>
                                  <w:sz w:val="16"/>
                                  <w:szCs w:val="16"/>
                                </w:rPr>
                                <m:t>-</m:t>
                              </m:r>
                              <m:sSub>
                                <m:sSubPr>
                                  <m:ctrlPr>
                                    <w:rPr>
                                      <w:rFonts w:ascii="Cambria Math" w:hAnsi="Cambria Math"/>
                                      <w:sz w:val="16"/>
                                      <w:szCs w:val="16"/>
                                    </w:rPr>
                                  </m:ctrlPr>
                                </m:sSubPr>
                                <m:e>
                                  <m:r>
                                    <m:rPr>
                                      <m:sty m:val="p"/>
                                    </m:rPr>
                                    <w:rPr>
                                      <w:rFonts w:ascii="Cambria Math" w:hAnsi="Cambria Math"/>
                                      <w:sz w:val="16"/>
                                      <w:szCs w:val="16"/>
                                    </w:rPr>
                                    <m:t>M</m:t>
                                  </m:r>
                                </m:e>
                                <m:sub>
                                  <m:r>
                                    <m:rPr>
                                      <m:sty m:val="p"/>
                                    </m:rPr>
                                    <w:rPr>
                                      <w:rFonts w:ascii="Cambria Math" w:hAnsi="Cambria Math"/>
                                      <w:sz w:val="16"/>
                                      <w:szCs w:val="16"/>
                                    </w:rPr>
                                    <m:t>ijt</m:t>
                                  </m:r>
                                </m:sub>
                              </m:sSub>
                            </m:e>
                          </m:d>
                        </m:e>
                      </m:nary>
                    </m:num>
                    <m:den>
                      <m:nary>
                        <m:naryPr>
                          <m:chr m:val="∑"/>
                          <m:limLoc m:val="subSup"/>
                          <m:ctrlPr>
                            <w:rPr>
                              <w:rFonts w:ascii="Cambria Math" w:hAnsi="Cambria Math"/>
                              <w:sz w:val="16"/>
                              <w:szCs w:val="16"/>
                            </w:rPr>
                          </m:ctrlPr>
                        </m:naryPr>
                        <m:sub>
                          <m:r>
                            <m:rPr>
                              <m:sty m:val="p"/>
                            </m:rPr>
                            <w:rPr>
                              <w:rFonts w:ascii="Cambria Math" w:hAnsi="Cambria Math"/>
                              <w:sz w:val="16"/>
                              <w:szCs w:val="16"/>
                            </w:rPr>
                            <m:t>j=1</m:t>
                          </m:r>
                        </m:sub>
                        <m:sup>
                          <m:r>
                            <m:rPr>
                              <m:sty m:val="p"/>
                            </m:rPr>
                            <w:rPr>
                              <w:rFonts w:ascii="Cambria Math" w:hAnsi="Cambria Math"/>
                              <w:sz w:val="16"/>
                              <w:szCs w:val="16"/>
                            </w:rPr>
                            <m:t>k</m:t>
                          </m:r>
                        </m:sup>
                        <m:e>
                          <m:d>
                            <m:dPr>
                              <m:ctrlPr>
                                <w:rPr>
                                  <w:rFonts w:ascii="Cambria Math" w:hAnsi="Cambria Math"/>
                                  <w:sz w:val="16"/>
                                  <w:szCs w:val="16"/>
                                </w:rPr>
                              </m:ctrlPr>
                            </m:dPr>
                            <m:e>
                              <m:sSub>
                                <m:sSubPr>
                                  <m:ctrlPr>
                                    <w:rPr>
                                      <w:rFonts w:ascii="Cambria Math" w:hAnsi="Cambria Math"/>
                                      <w:sz w:val="16"/>
                                      <w:szCs w:val="16"/>
                                    </w:rPr>
                                  </m:ctrlPr>
                                </m:sSubPr>
                                <m:e>
                                  <m:r>
                                    <m:rPr>
                                      <m:sty m:val="p"/>
                                    </m:rPr>
                                    <w:rPr>
                                      <w:rFonts w:ascii="Cambria Math" w:hAnsi="Cambria Math"/>
                                      <w:sz w:val="16"/>
                                      <w:szCs w:val="16"/>
                                    </w:rPr>
                                    <m:t>X</m:t>
                                  </m:r>
                                </m:e>
                                <m:sub>
                                  <m:r>
                                    <m:rPr>
                                      <m:sty m:val="p"/>
                                    </m:rPr>
                                    <w:rPr>
                                      <w:rFonts w:ascii="Cambria Math" w:hAnsi="Cambria Math"/>
                                      <w:sz w:val="16"/>
                                      <w:szCs w:val="16"/>
                                    </w:rPr>
                                    <m:t>ijt</m:t>
                                  </m:r>
                                </m:sub>
                              </m:sSub>
                              <m:r>
                                <m:rPr>
                                  <m:sty m:val="p"/>
                                </m:rPr>
                                <w:rPr>
                                  <w:rFonts w:ascii="Cambria Math" w:hAnsi="Cambria Math"/>
                                  <w:sz w:val="16"/>
                                  <w:szCs w:val="16"/>
                                </w:rPr>
                                <m:t>+</m:t>
                              </m:r>
                              <m:sSub>
                                <m:sSubPr>
                                  <m:ctrlPr>
                                    <w:rPr>
                                      <w:rFonts w:ascii="Cambria Math" w:hAnsi="Cambria Math"/>
                                      <w:sz w:val="16"/>
                                      <w:szCs w:val="16"/>
                                    </w:rPr>
                                  </m:ctrlPr>
                                </m:sSubPr>
                                <m:e>
                                  <m:r>
                                    <m:rPr>
                                      <m:sty m:val="p"/>
                                    </m:rPr>
                                    <w:rPr>
                                      <w:rFonts w:ascii="Cambria Math" w:hAnsi="Cambria Math"/>
                                      <w:sz w:val="16"/>
                                      <w:szCs w:val="16"/>
                                    </w:rPr>
                                    <m:t>M</m:t>
                                  </m:r>
                                </m:e>
                                <m:sub>
                                  <m:r>
                                    <m:rPr>
                                      <m:sty m:val="p"/>
                                    </m:rPr>
                                    <w:rPr>
                                      <w:rFonts w:ascii="Cambria Math" w:hAnsi="Cambria Math"/>
                                      <w:sz w:val="16"/>
                                      <w:szCs w:val="16"/>
                                    </w:rPr>
                                    <m:t>ijt</m:t>
                                  </m:r>
                                </m:sub>
                              </m:sSub>
                            </m:e>
                          </m:d>
                        </m:e>
                      </m:nary>
                    </m:den>
                  </m:f>
                </m:e>
              </m:d>
              <m:r>
                <m:rPr>
                  <m:sty m:val="p"/>
                </m:rPr>
                <w:rPr>
                  <w:rFonts w:ascii="Cambria Math" w:hAnsi="Cambria Math"/>
                  <w:sz w:val="16"/>
                  <w:szCs w:val="16"/>
                </w:rPr>
                <m:t>×</m:t>
              </m:r>
              <m:f>
                <m:fPr>
                  <m:ctrlPr>
                    <w:rPr>
                      <w:rFonts w:ascii="Cambria Math" w:hAnsi="Cambria Math"/>
                      <w:sz w:val="16"/>
                      <w:szCs w:val="16"/>
                    </w:rPr>
                  </m:ctrlPr>
                </m:fPr>
                <m:num>
                  <m:d>
                    <m:dPr>
                      <m:ctrlPr>
                        <w:rPr>
                          <w:rFonts w:ascii="Cambria Math" w:hAnsi="Cambria Math"/>
                          <w:sz w:val="16"/>
                          <w:szCs w:val="16"/>
                        </w:rPr>
                      </m:ctrlPr>
                    </m:dPr>
                    <m:e>
                      <m:sSub>
                        <m:sSubPr>
                          <m:ctrlPr>
                            <w:rPr>
                              <w:rFonts w:ascii="Cambria Math" w:hAnsi="Cambria Math"/>
                              <w:sz w:val="16"/>
                              <w:szCs w:val="16"/>
                            </w:rPr>
                          </m:ctrlPr>
                        </m:sSubPr>
                        <m:e>
                          <m:r>
                            <m:rPr>
                              <m:sty m:val="p"/>
                            </m:rPr>
                            <w:rPr>
                              <w:rFonts w:ascii="Cambria Math" w:hAnsi="Cambria Math"/>
                              <w:sz w:val="16"/>
                              <w:szCs w:val="16"/>
                            </w:rPr>
                            <m:t>X</m:t>
                          </m:r>
                        </m:e>
                        <m:sub>
                          <m:r>
                            <m:rPr>
                              <m:sty m:val="p"/>
                            </m:rPr>
                            <w:rPr>
                              <w:rFonts w:ascii="Cambria Math" w:hAnsi="Cambria Math"/>
                              <w:sz w:val="16"/>
                              <w:szCs w:val="16"/>
                            </w:rPr>
                            <m:t>ijt</m:t>
                          </m:r>
                        </m:sub>
                      </m:sSub>
                      <m:r>
                        <m:rPr>
                          <m:sty m:val="p"/>
                        </m:rPr>
                        <w:rPr>
                          <w:rFonts w:ascii="Cambria Math" w:hAnsi="Cambria Math"/>
                          <w:sz w:val="16"/>
                          <w:szCs w:val="16"/>
                        </w:rPr>
                        <m:t>+</m:t>
                      </m:r>
                      <m:sSub>
                        <m:sSubPr>
                          <m:ctrlPr>
                            <w:rPr>
                              <w:rFonts w:ascii="Cambria Math" w:hAnsi="Cambria Math"/>
                              <w:sz w:val="16"/>
                              <w:szCs w:val="16"/>
                            </w:rPr>
                          </m:ctrlPr>
                        </m:sSubPr>
                        <m:e>
                          <m:r>
                            <m:rPr>
                              <m:sty m:val="p"/>
                            </m:rPr>
                            <w:rPr>
                              <w:rFonts w:ascii="Cambria Math" w:hAnsi="Cambria Math"/>
                              <w:sz w:val="16"/>
                              <w:szCs w:val="16"/>
                            </w:rPr>
                            <m:t>M</m:t>
                          </m:r>
                        </m:e>
                        <m:sub>
                          <m:r>
                            <m:rPr>
                              <m:sty m:val="p"/>
                            </m:rPr>
                            <w:rPr>
                              <w:rFonts w:ascii="Cambria Math" w:hAnsi="Cambria Math"/>
                              <w:sz w:val="16"/>
                              <w:szCs w:val="16"/>
                            </w:rPr>
                            <m:t>ijt</m:t>
                          </m:r>
                        </m:sub>
                      </m:sSub>
                    </m:e>
                  </m:d>
                </m:num>
                <m:den>
                  <m:nary>
                    <m:naryPr>
                      <m:chr m:val="∑"/>
                      <m:limLoc m:val="subSup"/>
                      <m:ctrlPr>
                        <w:rPr>
                          <w:rFonts w:ascii="Cambria Math" w:hAnsi="Cambria Math"/>
                          <w:sz w:val="16"/>
                          <w:szCs w:val="16"/>
                        </w:rPr>
                      </m:ctrlPr>
                    </m:naryPr>
                    <m:sub>
                      <m:r>
                        <m:rPr>
                          <m:sty m:val="p"/>
                        </m:rPr>
                        <w:rPr>
                          <w:rFonts w:ascii="Cambria Math" w:hAnsi="Cambria Math"/>
                          <w:sz w:val="16"/>
                          <w:szCs w:val="16"/>
                        </w:rPr>
                        <m:t>j=1</m:t>
                      </m:r>
                    </m:sub>
                    <m:sup>
                      <m:r>
                        <m:rPr>
                          <m:sty m:val="p"/>
                        </m:rPr>
                        <w:rPr>
                          <w:rFonts w:ascii="Cambria Math" w:hAnsi="Cambria Math"/>
                          <w:sz w:val="16"/>
                          <w:szCs w:val="16"/>
                        </w:rPr>
                        <m:t>k</m:t>
                      </m:r>
                    </m:sup>
                    <m:e>
                      <m:d>
                        <m:dPr>
                          <m:ctrlPr>
                            <w:rPr>
                              <w:rFonts w:ascii="Cambria Math" w:hAnsi="Cambria Math"/>
                              <w:sz w:val="16"/>
                              <w:szCs w:val="16"/>
                            </w:rPr>
                          </m:ctrlPr>
                        </m:dPr>
                        <m:e>
                          <m:sSub>
                            <m:sSubPr>
                              <m:ctrlPr>
                                <w:rPr>
                                  <w:rFonts w:ascii="Cambria Math" w:hAnsi="Cambria Math"/>
                                  <w:sz w:val="16"/>
                                  <w:szCs w:val="16"/>
                                </w:rPr>
                              </m:ctrlPr>
                            </m:sSubPr>
                            <m:e>
                              <m:r>
                                <m:rPr>
                                  <m:sty m:val="p"/>
                                </m:rPr>
                                <w:rPr>
                                  <w:rFonts w:ascii="Cambria Math" w:hAnsi="Cambria Math"/>
                                  <w:sz w:val="16"/>
                                  <w:szCs w:val="16"/>
                                </w:rPr>
                                <m:t>X</m:t>
                              </m:r>
                            </m:e>
                            <m:sub>
                              <m:r>
                                <m:rPr>
                                  <m:sty m:val="p"/>
                                </m:rPr>
                                <w:rPr>
                                  <w:rFonts w:ascii="Cambria Math" w:hAnsi="Cambria Math"/>
                                  <w:sz w:val="16"/>
                                  <w:szCs w:val="16"/>
                                </w:rPr>
                                <m:t>ijt</m:t>
                              </m:r>
                            </m:sub>
                          </m:sSub>
                          <m:r>
                            <m:rPr>
                              <m:sty m:val="p"/>
                            </m:rPr>
                            <w:rPr>
                              <w:rFonts w:ascii="Cambria Math" w:hAnsi="Cambria Math"/>
                              <w:sz w:val="16"/>
                              <w:szCs w:val="16"/>
                            </w:rPr>
                            <m:t>+</m:t>
                          </m:r>
                          <m:sSub>
                            <m:sSubPr>
                              <m:ctrlPr>
                                <w:rPr>
                                  <w:rFonts w:ascii="Cambria Math" w:hAnsi="Cambria Math"/>
                                  <w:sz w:val="16"/>
                                  <w:szCs w:val="16"/>
                                </w:rPr>
                              </m:ctrlPr>
                            </m:sSubPr>
                            <m:e>
                              <m:r>
                                <m:rPr>
                                  <m:sty m:val="p"/>
                                </m:rPr>
                                <w:rPr>
                                  <w:rFonts w:ascii="Cambria Math" w:hAnsi="Cambria Math"/>
                                  <w:sz w:val="16"/>
                                  <w:szCs w:val="16"/>
                                </w:rPr>
                                <m:t>M</m:t>
                              </m:r>
                            </m:e>
                            <m:sub>
                              <m:r>
                                <m:rPr>
                                  <m:sty m:val="p"/>
                                </m:rPr>
                                <w:rPr>
                                  <w:rFonts w:ascii="Cambria Math" w:hAnsi="Cambria Math"/>
                                  <w:sz w:val="16"/>
                                  <w:szCs w:val="16"/>
                                </w:rPr>
                                <m:t>ijt</m:t>
                              </m:r>
                            </m:sub>
                          </m:sSub>
                        </m:e>
                      </m:d>
                    </m:e>
                  </m:nary>
                </m:den>
              </m:f>
              <m:r>
                <m:rPr>
                  <m:sty m:val="p"/>
                </m:rPr>
                <w:rPr>
                  <w:rFonts w:ascii="Cambria Math" w:hAnsi="Cambria Math"/>
                  <w:sz w:val="16"/>
                  <w:szCs w:val="16"/>
                </w:rPr>
                <m:t>×100</m:t>
              </m:r>
            </m:oMath>
            <w:r w:rsidR="00CE4E09" w:rsidRPr="008B52D5">
              <w:rPr>
                <w:sz w:val="16"/>
                <w:szCs w:val="16"/>
              </w:rPr>
              <w:t xml:space="preserve"> </w:t>
            </w:r>
          </w:p>
          <w:p w:rsidR="00C31637" w:rsidRPr="008B52D5" w:rsidRDefault="00CE4E09" w:rsidP="00CE4E09">
            <w:pPr>
              <w:cnfStyle w:val="000000100000"/>
              <w:rPr>
                <w:rFonts w:ascii="Calibri" w:eastAsia="Calibri" w:hAnsi="Calibri" w:cs="Times New Roman"/>
                <w:sz w:val="16"/>
                <w:szCs w:val="16"/>
              </w:rPr>
            </w:pPr>
            <w:r w:rsidRPr="008B52D5">
              <w:rPr>
                <w:sz w:val="16"/>
                <w:szCs w:val="16"/>
              </w:rPr>
              <w:t xml:space="preserve">Kde X značí export, M import, i zemi, t rok, j obchodovaný obor z celkového </w:t>
            </w:r>
            <w:proofErr w:type="gramStart"/>
            <w:r w:rsidRPr="008B52D5">
              <w:rPr>
                <w:sz w:val="16"/>
                <w:szCs w:val="16"/>
              </w:rPr>
              <w:t>počtu k obchodovaných služeb</w:t>
            </w:r>
            <w:proofErr w:type="gramEnd"/>
            <w:r w:rsidRPr="008B52D5">
              <w:rPr>
                <w:sz w:val="16"/>
                <w:szCs w:val="16"/>
              </w:rPr>
              <w:t xml:space="preserve"> nebo zboží.</w:t>
            </w:r>
          </w:p>
        </w:tc>
        <w:tc>
          <w:tcPr>
            <w:tcW w:w="1649" w:type="dxa"/>
          </w:tcPr>
          <w:p w:rsidR="00365D89" w:rsidRPr="008B52D5" w:rsidRDefault="00197B58" w:rsidP="00197B58">
            <w:pPr>
              <w:cnfStyle w:val="000000100000"/>
              <w:rPr>
                <w:sz w:val="16"/>
                <w:szCs w:val="16"/>
              </w:rPr>
            </w:pPr>
            <w:r>
              <w:rPr>
                <w:sz w:val="16"/>
                <w:szCs w:val="16"/>
              </w:rPr>
              <w:t>Projevená k</w:t>
            </w:r>
            <w:r w:rsidR="00F53565">
              <w:rPr>
                <w:sz w:val="16"/>
                <w:szCs w:val="16"/>
              </w:rPr>
              <w:t>omparativní výhoda</w:t>
            </w:r>
          </w:p>
        </w:tc>
        <w:tc>
          <w:tcPr>
            <w:tcW w:w="2412" w:type="dxa"/>
          </w:tcPr>
          <w:p w:rsidR="00CE4E09" w:rsidRPr="008B52D5" w:rsidRDefault="00CE4E09" w:rsidP="00CE4E09">
            <w:pPr>
              <w:cnfStyle w:val="000000100000"/>
              <w:rPr>
                <w:sz w:val="16"/>
                <w:szCs w:val="16"/>
              </w:rPr>
            </w:pPr>
            <w:r w:rsidRPr="008B52D5">
              <w:rPr>
                <w:sz w:val="16"/>
                <w:szCs w:val="16"/>
              </w:rPr>
              <w:t>LFI lze interpretovat jako ukazatel konkurenceschopnosti exportu, který je tím větší, čím větší je projevená komparativní výhoda v oboru (čím větší jsou exporty než importy v oboru) a čím větší je význam oboru ve srovnání s ostatními obory na zahraničním obchodu. LFI lze rozdělit na 3 různé komponenty:</w:t>
            </w:r>
          </w:p>
          <w:p w:rsidR="00CE4E09" w:rsidRPr="008B52D5" w:rsidRDefault="00CE4E09" w:rsidP="00CE4E09">
            <w:pPr>
              <w:cnfStyle w:val="000000100000"/>
              <w:rPr>
                <w:sz w:val="16"/>
                <w:szCs w:val="16"/>
              </w:rPr>
            </w:pPr>
            <m:oMath>
              <m:r>
                <m:rPr>
                  <m:sty m:val="p"/>
                </m:rPr>
                <w:rPr>
                  <w:rFonts w:ascii="Cambria Math" w:hAnsi="Cambria Math"/>
                  <w:sz w:val="16"/>
                  <w:szCs w:val="16"/>
                </w:rPr>
                <m:t>LFI=</m:t>
              </m:r>
              <m:d>
                <m:dPr>
                  <m:ctrlPr>
                    <w:rPr>
                      <w:rFonts w:ascii="Cambria Math" w:hAnsi="Cambria Math"/>
                      <w:sz w:val="16"/>
                      <w:szCs w:val="16"/>
                    </w:rPr>
                  </m:ctrlPr>
                </m:dPr>
                <m:e>
                  <m:r>
                    <m:rPr>
                      <m:sty m:val="p"/>
                    </m:rPr>
                    <w:rPr>
                      <w:rFonts w:ascii="Cambria Math" w:hAnsi="Cambria Math"/>
                      <w:sz w:val="16"/>
                      <w:szCs w:val="16"/>
                    </w:rPr>
                    <m:t>LFI1-LFI2</m:t>
                  </m:r>
                </m:e>
              </m:d>
              <m:r>
                <m:rPr>
                  <m:sty m:val="p"/>
                </m:rPr>
                <w:rPr>
                  <w:rFonts w:ascii="Cambria Math" w:hAnsi="Cambria Math"/>
                  <w:sz w:val="16"/>
                  <w:szCs w:val="16"/>
                </w:rPr>
                <m:t>×LFI3</m:t>
              </m:r>
            </m:oMath>
            <w:r w:rsidRPr="008B52D5">
              <w:rPr>
                <w:sz w:val="16"/>
                <w:szCs w:val="16"/>
              </w:rPr>
              <w:t xml:space="preserve"> </w:t>
            </w:r>
          </w:p>
          <w:p w:rsidR="00CE4E09" w:rsidRPr="008B52D5" w:rsidRDefault="00CE4E09" w:rsidP="00CE4E09">
            <w:pPr>
              <w:cnfStyle w:val="000000100000"/>
              <w:rPr>
                <w:sz w:val="16"/>
                <w:szCs w:val="16"/>
              </w:rPr>
            </w:pPr>
            <w:r w:rsidRPr="008B52D5">
              <w:rPr>
                <w:sz w:val="16"/>
                <w:szCs w:val="16"/>
              </w:rPr>
              <w:t>Kde:</w:t>
            </w:r>
          </w:p>
          <w:p w:rsidR="00CE4E09" w:rsidRPr="008B52D5" w:rsidRDefault="004C7213" w:rsidP="00CE4E09">
            <w:pPr>
              <w:cnfStyle w:val="000000100000"/>
              <w:rPr>
                <w:sz w:val="16"/>
                <w:szCs w:val="16"/>
              </w:rPr>
            </w:pPr>
            <m:oMath>
              <m:sSub>
                <m:sSubPr>
                  <m:ctrlPr>
                    <w:rPr>
                      <w:rFonts w:ascii="Cambria Math" w:hAnsi="Cambria Math"/>
                      <w:sz w:val="16"/>
                      <w:szCs w:val="16"/>
                    </w:rPr>
                  </m:ctrlPr>
                </m:sSubPr>
                <m:e>
                  <m:r>
                    <m:rPr>
                      <m:sty m:val="p"/>
                    </m:rPr>
                    <w:rPr>
                      <w:rFonts w:ascii="Cambria Math" w:hAnsi="Cambria Math"/>
                      <w:sz w:val="16"/>
                      <w:szCs w:val="16"/>
                    </w:rPr>
                    <m:t>LFI1</m:t>
                  </m:r>
                </m:e>
                <m:sub>
                  <m:r>
                    <m:rPr>
                      <m:sty m:val="p"/>
                    </m:rPr>
                    <w:rPr>
                      <w:rFonts w:ascii="Cambria Math" w:hAnsi="Cambria Math"/>
                      <w:sz w:val="16"/>
                      <w:szCs w:val="16"/>
                    </w:rPr>
                    <m:t>ijt</m:t>
                  </m:r>
                </m:sub>
              </m:sSub>
              <m:r>
                <m:rPr>
                  <m:sty m:val="p"/>
                </m:rPr>
                <w:rPr>
                  <w:rFonts w:ascii="Cambria Math" w:hAnsi="Cambria Math"/>
                  <w:sz w:val="16"/>
                  <w:szCs w:val="16"/>
                </w:rPr>
                <m:t>=</m:t>
              </m:r>
              <m:f>
                <m:fPr>
                  <m:ctrlPr>
                    <w:rPr>
                      <w:rFonts w:ascii="Cambria Math" w:hAnsi="Cambria Math"/>
                      <w:sz w:val="16"/>
                      <w:szCs w:val="16"/>
                    </w:rPr>
                  </m:ctrlPr>
                </m:fPr>
                <m:num>
                  <m:sSub>
                    <m:sSubPr>
                      <m:ctrlPr>
                        <w:rPr>
                          <w:rFonts w:ascii="Cambria Math" w:hAnsi="Cambria Math"/>
                          <w:sz w:val="16"/>
                          <w:szCs w:val="16"/>
                        </w:rPr>
                      </m:ctrlPr>
                    </m:sSubPr>
                    <m:e>
                      <m:r>
                        <m:rPr>
                          <m:sty m:val="p"/>
                        </m:rPr>
                        <w:rPr>
                          <w:rFonts w:ascii="Cambria Math" w:hAnsi="Cambria Math"/>
                          <w:sz w:val="16"/>
                          <w:szCs w:val="16"/>
                        </w:rPr>
                        <m:t>X</m:t>
                      </m:r>
                    </m:e>
                    <m:sub>
                      <m:r>
                        <m:rPr>
                          <m:sty m:val="p"/>
                        </m:rPr>
                        <w:rPr>
                          <w:rFonts w:ascii="Cambria Math" w:hAnsi="Cambria Math"/>
                          <w:sz w:val="16"/>
                          <w:szCs w:val="16"/>
                        </w:rPr>
                        <m:t>ijt</m:t>
                      </m:r>
                    </m:sub>
                  </m:sSub>
                  <m:r>
                    <m:rPr>
                      <m:sty m:val="p"/>
                    </m:rPr>
                    <w:rPr>
                      <w:rFonts w:ascii="Cambria Math" w:hAnsi="Cambria Math"/>
                      <w:sz w:val="16"/>
                      <w:szCs w:val="16"/>
                    </w:rPr>
                    <m:t>-</m:t>
                  </m:r>
                  <m:sSub>
                    <m:sSubPr>
                      <m:ctrlPr>
                        <w:rPr>
                          <w:rFonts w:ascii="Cambria Math" w:hAnsi="Cambria Math"/>
                          <w:sz w:val="16"/>
                          <w:szCs w:val="16"/>
                        </w:rPr>
                      </m:ctrlPr>
                    </m:sSubPr>
                    <m:e>
                      <m:r>
                        <m:rPr>
                          <m:sty m:val="p"/>
                        </m:rPr>
                        <w:rPr>
                          <w:rFonts w:ascii="Cambria Math" w:hAnsi="Cambria Math"/>
                          <w:sz w:val="16"/>
                          <w:szCs w:val="16"/>
                        </w:rPr>
                        <m:t>M</m:t>
                      </m:r>
                    </m:e>
                    <m:sub>
                      <m:r>
                        <m:rPr>
                          <m:sty m:val="p"/>
                        </m:rPr>
                        <w:rPr>
                          <w:rFonts w:ascii="Cambria Math" w:hAnsi="Cambria Math"/>
                          <w:sz w:val="16"/>
                          <w:szCs w:val="16"/>
                        </w:rPr>
                        <m:t>ijt</m:t>
                      </m:r>
                    </m:sub>
                  </m:sSub>
                </m:num>
                <m:den>
                  <m:sSub>
                    <m:sSubPr>
                      <m:ctrlPr>
                        <w:rPr>
                          <w:rFonts w:ascii="Cambria Math" w:hAnsi="Cambria Math"/>
                          <w:sz w:val="16"/>
                          <w:szCs w:val="16"/>
                        </w:rPr>
                      </m:ctrlPr>
                    </m:sSubPr>
                    <m:e>
                      <m:r>
                        <m:rPr>
                          <m:sty m:val="p"/>
                        </m:rPr>
                        <w:rPr>
                          <w:rFonts w:ascii="Cambria Math" w:hAnsi="Cambria Math"/>
                          <w:sz w:val="16"/>
                          <w:szCs w:val="16"/>
                        </w:rPr>
                        <m:t>X</m:t>
                      </m:r>
                    </m:e>
                    <m:sub>
                      <m:r>
                        <m:rPr>
                          <m:sty m:val="p"/>
                        </m:rPr>
                        <w:rPr>
                          <w:rFonts w:ascii="Cambria Math" w:hAnsi="Cambria Math"/>
                          <w:sz w:val="16"/>
                          <w:szCs w:val="16"/>
                        </w:rPr>
                        <m:t>ijt</m:t>
                      </m:r>
                    </m:sub>
                  </m:sSub>
                  <m:r>
                    <m:rPr>
                      <m:sty m:val="p"/>
                    </m:rPr>
                    <w:rPr>
                      <w:rFonts w:ascii="Cambria Math" w:hAnsi="Cambria Math"/>
                      <w:sz w:val="16"/>
                      <w:szCs w:val="16"/>
                    </w:rPr>
                    <m:t>+</m:t>
                  </m:r>
                  <m:sSub>
                    <m:sSubPr>
                      <m:ctrlPr>
                        <w:rPr>
                          <w:rFonts w:ascii="Cambria Math" w:hAnsi="Cambria Math"/>
                          <w:sz w:val="16"/>
                          <w:szCs w:val="16"/>
                        </w:rPr>
                      </m:ctrlPr>
                    </m:sSubPr>
                    <m:e>
                      <m:r>
                        <m:rPr>
                          <m:sty m:val="p"/>
                        </m:rPr>
                        <w:rPr>
                          <w:rFonts w:ascii="Cambria Math" w:hAnsi="Cambria Math"/>
                          <w:sz w:val="16"/>
                          <w:szCs w:val="16"/>
                        </w:rPr>
                        <m:t>M</m:t>
                      </m:r>
                    </m:e>
                    <m:sub>
                      <m:r>
                        <m:rPr>
                          <m:sty m:val="p"/>
                        </m:rPr>
                        <w:rPr>
                          <w:rFonts w:ascii="Cambria Math" w:hAnsi="Cambria Math"/>
                          <w:sz w:val="16"/>
                          <w:szCs w:val="16"/>
                        </w:rPr>
                        <m:t>ijt</m:t>
                      </m:r>
                    </m:sub>
                  </m:sSub>
                </m:den>
              </m:f>
            </m:oMath>
            <w:r w:rsidR="00CE4E09" w:rsidRPr="008B52D5">
              <w:rPr>
                <w:sz w:val="16"/>
                <w:szCs w:val="16"/>
              </w:rPr>
              <w:t xml:space="preserve"> </w:t>
            </w:r>
          </w:p>
          <w:p w:rsidR="00CE4E09" w:rsidRPr="008B52D5" w:rsidRDefault="004C7213" w:rsidP="00CE4E09">
            <w:pPr>
              <w:cnfStyle w:val="000000100000"/>
              <w:rPr>
                <w:sz w:val="16"/>
                <w:szCs w:val="16"/>
              </w:rPr>
            </w:pPr>
            <m:oMath>
              <m:sSub>
                <m:sSubPr>
                  <m:ctrlPr>
                    <w:rPr>
                      <w:rFonts w:ascii="Cambria Math" w:hAnsi="Cambria Math"/>
                      <w:sz w:val="16"/>
                      <w:szCs w:val="16"/>
                    </w:rPr>
                  </m:ctrlPr>
                </m:sSubPr>
                <m:e>
                  <m:r>
                    <m:rPr>
                      <m:sty m:val="p"/>
                    </m:rPr>
                    <w:rPr>
                      <w:rFonts w:ascii="Cambria Math" w:hAnsi="Cambria Math"/>
                      <w:sz w:val="16"/>
                      <w:szCs w:val="16"/>
                    </w:rPr>
                    <m:t>LFI2</m:t>
                  </m:r>
                </m:e>
                <m:sub>
                  <m:r>
                    <m:rPr>
                      <m:sty m:val="p"/>
                    </m:rPr>
                    <w:rPr>
                      <w:rFonts w:ascii="Cambria Math" w:hAnsi="Cambria Math"/>
                      <w:sz w:val="16"/>
                      <w:szCs w:val="16"/>
                    </w:rPr>
                    <m:t>ijt</m:t>
                  </m:r>
                </m:sub>
              </m:sSub>
              <m:r>
                <m:rPr>
                  <m:sty m:val="p"/>
                </m:rPr>
                <w:rPr>
                  <w:rFonts w:ascii="Cambria Math" w:hAnsi="Cambria Math"/>
                  <w:sz w:val="16"/>
                  <w:szCs w:val="16"/>
                </w:rPr>
                <m:t>=</m:t>
              </m:r>
              <m:f>
                <m:fPr>
                  <m:ctrlPr>
                    <w:rPr>
                      <w:rFonts w:ascii="Cambria Math" w:hAnsi="Cambria Math"/>
                      <w:sz w:val="16"/>
                      <w:szCs w:val="16"/>
                    </w:rPr>
                  </m:ctrlPr>
                </m:fPr>
                <m:num>
                  <m:nary>
                    <m:naryPr>
                      <m:chr m:val="∑"/>
                      <m:limLoc m:val="subSup"/>
                      <m:ctrlPr>
                        <w:rPr>
                          <w:rFonts w:ascii="Cambria Math" w:hAnsi="Cambria Math"/>
                          <w:sz w:val="16"/>
                          <w:szCs w:val="16"/>
                        </w:rPr>
                      </m:ctrlPr>
                    </m:naryPr>
                    <m:sub>
                      <m:r>
                        <m:rPr>
                          <m:sty m:val="p"/>
                        </m:rPr>
                        <w:rPr>
                          <w:rFonts w:ascii="Cambria Math" w:hAnsi="Cambria Math"/>
                          <w:sz w:val="16"/>
                          <w:szCs w:val="16"/>
                        </w:rPr>
                        <m:t>j=1</m:t>
                      </m:r>
                    </m:sub>
                    <m:sup>
                      <m:r>
                        <m:rPr>
                          <m:sty m:val="p"/>
                        </m:rPr>
                        <w:rPr>
                          <w:rFonts w:ascii="Cambria Math" w:hAnsi="Cambria Math"/>
                          <w:sz w:val="16"/>
                          <w:szCs w:val="16"/>
                        </w:rPr>
                        <m:t>k</m:t>
                      </m:r>
                    </m:sup>
                    <m:e>
                      <m:d>
                        <m:dPr>
                          <m:ctrlPr>
                            <w:rPr>
                              <w:rFonts w:ascii="Cambria Math" w:hAnsi="Cambria Math"/>
                              <w:sz w:val="16"/>
                              <w:szCs w:val="16"/>
                            </w:rPr>
                          </m:ctrlPr>
                        </m:dPr>
                        <m:e>
                          <m:sSub>
                            <m:sSubPr>
                              <m:ctrlPr>
                                <w:rPr>
                                  <w:rFonts w:ascii="Cambria Math" w:hAnsi="Cambria Math"/>
                                  <w:sz w:val="16"/>
                                  <w:szCs w:val="16"/>
                                </w:rPr>
                              </m:ctrlPr>
                            </m:sSubPr>
                            <m:e>
                              <m:r>
                                <m:rPr>
                                  <m:sty m:val="p"/>
                                </m:rPr>
                                <w:rPr>
                                  <w:rFonts w:ascii="Cambria Math" w:hAnsi="Cambria Math"/>
                                  <w:sz w:val="16"/>
                                  <w:szCs w:val="16"/>
                                </w:rPr>
                                <m:t>X</m:t>
                              </m:r>
                            </m:e>
                            <m:sub>
                              <m:r>
                                <m:rPr>
                                  <m:sty m:val="p"/>
                                </m:rPr>
                                <w:rPr>
                                  <w:rFonts w:ascii="Cambria Math" w:hAnsi="Cambria Math"/>
                                  <w:sz w:val="16"/>
                                  <w:szCs w:val="16"/>
                                </w:rPr>
                                <m:t>ijt</m:t>
                              </m:r>
                            </m:sub>
                          </m:sSub>
                          <m:r>
                            <m:rPr>
                              <m:sty m:val="p"/>
                            </m:rPr>
                            <w:rPr>
                              <w:rFonts w:ascii="Cambria Math" w:hAnsi="Cambria Math"/>
                              <w:sz w:val="16"/>
                              <w:szCs w:val="16"/>
                            </w:rPr>
                            <m:t>-</m:t>
                          </m:r>
                          <m:sSub>
                            <m:sSubPr>
                              <m:ctrlPr>
                                <w:rPr>
                                  <w:rFonts w:ascii="Cambria Math" w:hAnsi="Cambria Math"/>
                                  <w:sz w:val="16"/>
                                  <w:szCs w:val="16"/>
                                </w:rPr>
                              </m:ctrlPr>
                            </m:sSubPr>
                            <m:e>
                              <m:r>
                                <m:rPr>
                                  <m:sty m:val="p"/>
                                </m:rPr>
                                <w:rPr>
                                  <w:rFonts w:ascii="Cambria Math" w:hAnsi="Cambria Math"/>
                                  <w:sz w:val="16"/>
                                  <w:szCs w:val="16"/>
                                </w:rPr>
                                <m:t>M</m:t>
                              </m:r>
                            </m:e>
                            <m:sub>
                              <m:r>
                                <m:rPr>
                                  <m:sty m:val="p"/>
                                </m:rPr>
                                <w:rPr>
                                  <w:rFonts w:ascii="Cambria Math" w:hAnsi="Cambria Math"/>
                                  <w:sz w:val="16"/>
                                  <w:szCs w:val="16"/>
                                </w:rPr>
                                <m:t>ijt</m:t>
                              </m:r>
                            </m:sub>
                          </m:sSub>
                        </m:e>
                      </m:d>
                    </m:e>
                  </m:nary>
                </m:num>
                <m:den>
                  <m:nary>
                    <m:naryPr>
                      <m:chr m:val="∑"/>
                      <m:limLoc m:val="subSup"/>
                      <m:ctrlPr>
                        <w:rPr>
                          <w:rFonts w:ascii="Cambria Math" w:hAnsi="Cambria Math"/>
                          <w:sz w:val="16"/>
                          <w:szCs w:val="16"/>
                        </w:rPr>
                      </m:ctrlPr>
                    </m:naryPr>
                    <m:sub>
                      <m:r>
                        <m:rPr>
                          <m:sty m:val="p"/>
                        </m:rPr>
                        <w:rPr>
                          <w:rFonts w:ascii="Cambria Math" w:hAnsi="Cambria Math"/>
                          <w:sz w:val="16"/>
                          <w:szCs w:val="16"/>
                        </w:rPr>
                        <m:t>j=1</m:t>
                      </m:r>
                    </m:sub>
                    <m:sup>
                      <m:r>
                        <m:rPr>
                          <m:sty m:val="p"/>
                        </m:rPr>
                        <w:rPr>
                          <w:rFonts w:ascii="Cambria Math" w:hAnsi="Cambria Math"/>
                          <w:sz w:val="16"/>
                          <w:szCs w:val="16"/>
                        </w:rPr>
                        <m:t>k</m:t>
                      </m:r>
                    </m:sup>
                    <m:e>
                      <m:d>
                        <m:dPr>
                          <m:ctrlPr>
                            <w:rPr>
                              <w:rFonts w:ascii="Cambria Math" w:hAnsi="Cambria Math"/>
                              <w:sz w:val="16"/>
                              <w:szCs w:val="16"/>
                            </w:rPr>
                          </m:ctrlPr>
                        </m:dPr>
                        <m:e>
                          <m:sSub>
                            <m:sSubPr>
                              <m:ctrlPr>
                                <w:rPr>
                                  <w:rFonts w:ascii="Cambria Math" w:hAnsi="Cambria Math"/>
                                  <w:sz w:val="16"/>
                                  <w:szCs w:val="16"/>
                                </w:rPr>
                              </m:ctrlPr>
                            </m:sSubPr>
                            <m:e>
                              <m:r>
                                <m:rPr>
                                  <m:sty m:val="p"/>
                                </m:rPr>
                                <w:rPr>
                                  <w:rFonts w:ascii="Cambria Math" w:hAnsi="Cambria Math"/>
                                  <w:sz w:val="16"/>
                                  <w:szCs w:val="16"/>
                                </w:rPr>
                                <m:t>X</m:t>
                              </m:r>
                            </m:e>
                            <m:sub>
                              <m:r>
                                <m:rPr>
                                  <m:sty m:val="p"/>
                                </m:rPr>
                                <w:rPr>
                                  <w:rFonts w:ascii="Cambria Math" w:hAnsi="Cambria Math"/>
                                  <w:sz w:val="16"/>
                                  <w:szCs w:val="16"/>
                                </w:rPr>
                                <m:t>ijt</m:t>
                              </m:r>
                            </m:sub>
                          </m:sSub>
                          <m:r>
                            <m:rPr>
                              <m:sty m:val="p"/>
                            </m:rPr>
                            <w:rPr>
                              <w:rFonts w:ascii="Cambria Math" w:hAnsi="Cambria Math"/>
                              <w:sz w:val="16"/>
                              <w:szCs w:val="16"/>
                            </w:rPr>
                            <m:t>+</m:t>
                          </m:r>
                          <m:sSub>
                            <m:sSubPr>
                              <m:ctrlPr>
                                <w:rPr>
                                  <w:rFonts w:ascii="Cambria Math" w:hAnsi="Cambria Math"/>
                                  <w:sz w:val="16"/>
                                  <w:szCs w:val="16"/>
                                </w:rPr>
                              </m:ctrlPr>
                            </m:sSubPr>
                            <m:e>
                              <m:r>
                                <m:rPr>
                                  <m:sty m:val="p"/>
                                </m:rPr>
                                <w:rPr>
                                  <w:rFonts w:ascii="Cambria Math" w:hAnsi="Cambria Math"/>
                                  <w:sz w:val="16"/>
                                  <w:szCs w:val="16"/>
                                </w:rPr>
                                <m:t>M</m:t>
                              </m:r>
                            </m:e>
                            <m:sub>
                              <m:r>
                                <m:rPr>
                                  <m:sty m:val="p"/>
                                </m:rPr>
                                <w:rPr>
                                  <w:rFonts w:ascii="Cambria Math" w:hAnsi="Cambria Math"/>
                                  <w:sz w:val="16"/>
                                  <w:szCs w:val="16"/>
                                </w:rPr>
                                <m:t>ijt</m:t>
                              </m:r>
                            </m:sub>
                          </m:sSub>
                        </m:e>
                      </m:d>
                    </m:e>
                  </m:nary>
                </m:den>
              </m:f>
            </m:oMath>
            <w:r w:rsidR="00CE4E09" w:rsidRPr="008B52D5">
              <w:rPr>
                <w:sz w:val="16"/>
                <w:szCs w:val="16"/>
              </w:rPr>
              <w:t xml:space="preserve"> </w:t>
            </w:r>
          </w:p>
          <w:p w:rsidR="00CE4E09" w:rsidRPr="008B52D5" w:rsidRDefault="004C7213" w:rsidP="00CE4E09">
            <w:pPr>
              <w:cnfStyle w:val="000000100000"/>
              <w:rPr>
                <w:sz w:val="16"/>
                <w:szCs w:val="16"/>
              </w:rPr>
            </w:pPr>
            <m:oMath>
              <m:sSub>
                <m:sSubPr>
                  <m:ctrlPr>
                    <w:rPr>
                      <w:rFonts w:ascii="Cambria Math" w:hAnsi="Cambria Math"/>
                      <w:sz w:val="16"/>
                      <w:szCs w:val="16"/>
                    </w:rPr>
                  </m:ctrlPr>
                </m:sSubPr>
                <m:e>
                  <m:r>
                    <m:rPr>
                      <m:sty m:val="p"/>
                    </m:rPr>
                    <w:rPr>
                      <w:rFonts w:ascii="Cambria Math" w:hAnsi="Cambria Math"/>
                      <w:sz w:val="16"/>
                      <w:szCs w:val="16"/>
                    </w:rPr>
                    <m:t>LFI3</m:t>
                  </m:r>
                </m:e>
                <m:sub>
                  <m:r>
                    <m:rPr>
                      <m:sty m:val="p"/>
                    </m:rPr>
                    <w:rPr>
                      <w:rFonts w:ascii="Cambria Math" w:hAnsi="Cambria Math"/>
                      <w:sz w:val="16"/>
                      <w:szCs w:val="16"/>
                    </w:rPr>
                    <m:t>ijt</m:t>
                  </m:r>
                </m:sub>
              </m:sSub>
              <m:r>
                <m:rPr>
                  <m:sty m:val="p"/>
                </m:rPr>
                <w:rPr>
                  <w:rFonts w:ascii="Cambria Math" w:hAnsi="Cambria Math"/>
                  <w:sz w:val="16"/>
                  <w:szCs w:val="16"/>
                </w:rPr>
                <m:t>=</m:t>
              </m:r>
              <m:f>
                <m:fPr>
                  <m:ctrlPr>
                    <w:rPr>
                      <w:rFonts w:ascii="Cambria Math" w:hAnsi="Cambria Math"/>
                      <w:sz w:val="16"/>
                      <w:szCs w:val="16"/>
                    </w:rPr>
                  </m:ctrlPr>
                </m:fPr>
                <m:num>
                  <m:d>
                    <m:dPr>
                      <m:ctrlPr>
                        <w:rPr>
                          <w:rFonts w:ascii="Cambria Math" w:hAnsi="Cambria Math"/>
                          <w:sz w:val="16"/>
                          <w:szCs w:val="16"/>
                        </w:rPr>
                      </m:ctrlPr>
                    </m:dPr>
                    <m:e>
                      <m:sSub>
                        <m:sSubPr>
                          <m:ctrlPr>
                            <w:rPr>
                              <w:rFonts w:ascii="Cambria Math" w:hAnsi="Cambria Math"/>
                              <w:sz w:val="16"/>
                              <w:szCs w:val="16"/>
                            </w:rPr>
                          </m:ctrlPr>
                        </m:sSubPr>
                        <m:e>
                          <m:r>
                            <m:rPr>
                              <m:sty m:val="p"/>
                            </m:rPr>
                            <w:rPr>
                              <w:rFonts w:ascii="Cambria Math" w:hAnsi="Cambria Math"/>
                              <w:sz w:val="16"/>
                              <w:szCs w:val="16"/>
                            </w:rPr>
                            <m:t>X</m:t>
                          </m:r>
                        </m:e>
                        <m:sub>
                          <m:r>
                            <m:rPr>
                              <m:sty m:val="p"/>
                            </m:rPr>
                            <w:rPr>
                              <w:rFonts w:ascii="Cambria Math" w:hAnsi="Cambria Math"/>
                              <w:sz w:val="16"/>
                              <w:szCs w:val="16"/>
                            </w:rPr>
                            <m:t>ijt</m:t>
                          </m:r>
                        </m:sub>
                      </m:sSub>
                      <m:r>
                        <m:rPr>
                          <m:sty m:val="p"/>
                        </m:rPr>
                        <w:rPr>
                          <w:rFonts w:ascii="Cambria Math" w:hAnsi="Cambria Math"/>
                          <w:sz w:val="16"/>
                          <w:szCs w:val="16"/>
                        </w:rPr>
                        <m:t>+</m:t>
                      </m:r>
                      <m:sSub>
                        <m:sSubPr>
                          <m:ctrlPr>
                            <w:rPr>
                              <w:rFonts w:ascii="Cambria Math" w:hAnsi="Cambria Math"/>
                              <w:sz w:val="16"/>
                              <w:szCs w:val="16"/>
                            </w:rPr>
                          </m:ctrlPr>
                        </m:sSubPr>
                        <m:e>
                          <m:r>
                            <m:rPr>
                              <m:sty m:val="p"/>
                            </m:rPr>
                            <w:rPr>
                              <w:rFonts w:ascii="Cambria Math" w:hAnsi="Cambria Math"/>
                              <w:sz w:val="16"/>
                              <w:szCs w:val="16"/>
                            </w:rPr>
                            <m:t>M</m:t>
                          </m:r>
                        </m:e>
                        <m:sub>
                          <m:r>
                            <m:rPr>
                              <m:sty m:val="p"/>
                            </m:rPr>
                            <w:rPr>
                              <w:rFonts w:ascii="Cambria Math" w:hAnsi="Cambria Math"/>
                              <w:sz w:val="16"/>
                              <w:szCs w:val="16"/>
                            </w:rPr>
                            <m:t>ijt</m:t>
                          </m:r>
                        </m:sub>
                      </m:sSub>
                    </m:e>
                  </m:d>
                </m:num>
                <m:den>
                  <m:nary>
                    <m:naryPr>
                      <m:chr m:val="∑"/>
                      <m:limLoc m:val="subSup"/>
                      <m:ctrlPr>
                        <w:rPr>
                          <w:rFonts w:ascii="Cambria Math" w:hAnsi="Cambria Math"/>
                          <w:sz w:val="16"/>
                          <w:szCs w:val="16"/>
                        </w:rPr>
                      </m:ctrlPr>
                    </m:naryPr>
                    <m:sub>
                      <m:r>
                        <m:rPr>
                          <m:sty m:val="p"/>
                        </m:rPr>
                        <w:rPr>
                          <w:rFonts w:ascii="Cambria Math" w:hAnsi="Cambria Math"/>
                          <w:sz w:val="16"/>
                          <w:szCs w:val="16"/>
                        </w:rPr>
                        <m:t>j=1</m:t>
                      </m:r>
                    </m:sub>
                    <m:sup>
                      <m:r>
                        <m:rPr>
                          <m:sty m:val="p"/>
                        </m:rPr>
                        <w:rPr>
                          <w:rFonts w:ascii="Cambria Math" w:hAnsi="Cambria Math"/>
                          <w:sz w:val="16"/>
                          <w:szCs w:val="16"/>
                        </w:rPr>
                        <m:t>k</m:t>
                      </m:r>
                    </m:sup>
                    <m:e>
                      <m:d>
                        <m:dPr>
                          <m:ctrlPr>
                            <w:rPr>
                              <w:rFonts w:ascii="Cambria Math" w:hAnsi="Cambria Math"/>
                              <w:sz w:val="16"/>
                              <w:szCs w:val="16"/>
                            </w:rPr>
                          </m:ctrlPr>
                        </m:dPr>
                        <m:e>
                          <m:sSub>
                            <m:sSubPr>
                              <m:ctrlPr>
                                <w:rPr>
                                  <w:rFonts w:ascii="Cambria Math" w:hAnsi="Cambria Math"/>
                                  <w:sz w:val="16"/>
                                  <w:szCs w:val="16"/>
                                </w:rPr>
                              </m:ctrlPr>
                            </m:sSubPr>
                            <m:e>
                              <m:r>
                                <m:rPr>
                                  <m:sty m:val="p"/>
                                </m:rPr>
                                <w:rPr>
                                  <w:rFonts w:ascii="Cambria Math" w:hAnsi="Cambria Math"/>
                                  <w:sz w:val="16"/>
                                  <w:szCs w:val="16"/>
                                </w:rPr>
                                <m:t>X</m:t>
                              </m:r>
                            </m:e>
                            <m:sub>
                              <m:r>
                                <m:rPr>
                                  <m:sty m:val="p"/>
                                </m:rPr>
                                <w:rPr>
                                  <w:rFonts w:ascii="Cambria Math" w:hAnsi="Cambria Math"/>
                                  <w:sz w:val="16"/>
                                  <w:szCs w:val="16"/>
                                </w:rPr>
                                <m:t>ijt</m:t>
                              </m:r>
                            </m:sub>
                          </m:sSub>
                          <m:r>
                            <m:rPr>
                              <m:sty m:val="p"/>
                            </m:rPr>
                            <w:rPr>
                              <w:rFonts w:ascii="Cambria Math" w:hAnsi="Cambria Math"/>
                              <w:sz w:val="16"/>
                              <w:szCs w:val="16"/>
                            </w:rPr>
                            <m:t>+</m:t>
                          </m:r>
                          <m:sSub>
                            <m:sSubPr>
                              <m:ctrlPr>
                                <w:rPr>
                                  <w:rFonts w:ascii="Cambria Math" w:hAnsi="Cambria Math"/>
                                  <w:sz w:val="16"/>
                                  <w:szCs w:val="16"/>
                                </w:rPr>
                              </m:ctrlPr>
                            </m:sSubPr>
                            <m:e>
                              <m:r>
                                <m:rPr>
                                  <m:sty m:val="p"/>
                                </m:rPr>
                                <w:rPr>
                                  <w:rFonts w:ascii="Cambria Math" w:hAnsi="Cambria Math"/>
                                  <w:sz w:val="16"/>
                                  <w:szCs w:val="16"/>
                                </w:rPr>
                                <m:t>M</m:t>
                              </m:r>
                            </m:e>
                            <m:sub>
                              <m:r>
                                <m:rPr>
                                  <m:sty m:val="p"/>
                                </m:rPr>
                                <w:rPr>
                                  <w:rFonts w:ascii="Cambria Math" w:hAnsi="Cambria Math"/>
                                  <w:sz w:val="16"/>
                                  <w:szCs w:val="16"/>
                                </w:rPr>
                                <m:t>ijt</m:t>
                              </m:r>
                            </m:sub>
                          </m:sSub>
                        </m:e>
                      </m:d>
                    </m:e>
                  </m:nary>
                </m:den>
              </m:f>
              <m:r>
                <m:rPr>
                  <m:sty m:val="p"/>
                </m:rPr>
                <w:rPr>
                  <w:rFonts w:ascii="Cambria Math" w:hAnsi="Cambria Math"/>
                  <w:sz w:val="16"/>
                  <w:szCs w:val="16"/>
                </w:rPr>
                <m:t>×100</m:t>
              </m:r>
            </m:oMath>
            <w:r w:rsidR="00CE4E09" w:rsidRPr="008B52D5">
              <w:rPr>
                <w:sz w:val="16"/>
                <w:szCs w:val="16"/>
              </w:rPr>
              <w:t xml:space="preserve"> </w:t>
            </w:r>
          </w:p>
          <w:p w:rsidR="00CE4E09" w:rsidRPr="008B52D5" w:rsidRDefault="00CE4E09" w:rsidP="00CE4E09">
            <w:pPr>
              <w:cnfStyle w:val="000000100000"/>
              <w:rPr>
                <w:sz w:val="16"/>
                <w:szCs w:val="16"/>
              </w:rPr>
            </w:pPr>
            <w:r w:rsidRPr="008B52D5">
              <w:rPr>
                <w:sz w:val="16"/>
                <w:szCs w:val="16"/>
              </w:rPr>
              <w:t>LFI 1 lze interpretovat jako exportní specializaci v oboru (čistý export relativně k obchodnímu obratu) a vyjadřuje tak komparativní výhodu země v daném oboru. LFI 2 je exportní specializace dané země ve službách nebo zboží celkem a LFI 3 vyjadřuje podíl obchodního obratu oboru k celkovému obchodnímu obratu- představuje tedy váhu, relativní význam daného oboru pro celý zahraniční obchod dané země.</w:t>
            </w:r>
          </w:p>
          <w:p w:rsidR="00365D89" w:rsidRPr="008B52D5" w:rsidRDefault="00365D89" w:rsidP="00C05B03">
            <w:pPr>
              <w:cnfStyle w:val="000000100000"/>
              <w:rPr>
                <w:sz w:val="16"/>
                <w:szCs w:val="16"/>
              </w:rPr>
            </w:pPr>
          </w:p>
        </w:tc>
        <w:tc>
          <w:tcPr>
            <w:tcW w:w="1036" w:type="dxa"/>
          </w:tcPr>
          <w:p w:rsidR="00365D89" w:rsidRPr="008B52D5" w:rsidRDefault="004C7213" w:rsidP="006C3498">
            <w:pPr>
              <w:cnfStyle w:val="000000100000"/>
              <w:rPr>
                <w:sz w:val="16"/>
                <w:szCs w:val="16"/>
              </w:rPr>
            </w:pPr>
            <w:r w:rsidRPr="008B52D5">
              <w:rPr>
                <w:sz w:val="16"/>
                <w:szCs w:val="16"/>
              </w:rPr>
              <w:fldChar w:fldCharType="begin"/>
            </w:r>
            <w:r w:rsidR="00365D89" w:rsidRPr="008B52D5">
              <w:rPr>
                <w:sz w:val="16"/>
                <w:szCs w:val="16"/>
              </w:rPr>
              <w:instrText xml:space="preserve"> ADDIN ZOTERO_ITEM CSL_CITATION {"citationID":"M1eh6cF1","properties":{"formattedCitation":"(Lafay 1992)","plainCitation":"(Lafay 1992)"},"citationItems":[{"id":256,"uris":["http://zotero.org/users/246527/items/VN27EEX6"],"uri":["http://zotero.org/users/246527/items/VN27EEX6"],"itemData":{"id":256,"type":"book","title":"The Measurement of Revealed Comparative Advantages in MG Dagenais and P. A. Muet (eds), International Trade Modelling","publisher":"London: Chapman &amp; Hall","author":[{"family":"Lafay","given":"G."}],"issued":{"year":1992}}}],"schema":"https://github.com/citation-style-language/schema/raw/master/csl-citation.json"} </w:instrText>
            </w:r>
            <w:r w:rsidRPr="008B52D5">
              <w:rPr>
                <w:sz w:val="16"/>
                <w:szCs w:val="16"/>
              </w:rPr>
              <w:fldChar w:fldCharType="separate"/>
            </w:r>
            <w:r w:rsidR="00365D89" w:rsidRPr="008B52D5">
              <w:rPr>
                <w:rFonts w:ascii="Calibri" w:hAnsi="Calibri" w:cs="Calibri"/>
                <w:sz w:val="16"/>
              </w:rPr>
              <w:t>(Lafay 1992)</w:t>
            </w:r>
            <w:r w:rsidRPr="008B52D5">
              <w:rPr>
                <w:sz w:val="16"/>
                <w:szCs w:val="16"/>
              </w:rPr>
              <w:fldChar w:fldCharType="end"/>
            </w:r>
            <w:r w:rsidR="00365D89" w:rsidRPr="008B52D5">
              <w:rPr>
                <w:sz w:val="16"/>
                <w:szCs w:val="16"/>
              </w:rPr>
              <w:t xml:space="preserve">, </w:t>
            </w:r>
            <w:r w:rsidRPr="008B52D5">
              <w:rPr>
                <w:sz w:val="16"/>
                <w:szCs w:val="16"/>
              </w:rPr>
              <w:fldChar w:fldCharType="begin"/>
            </w:r>
            <w:r w:rsidR="00365D89" w:rsidRPr="008B52D5">
              <w:rPr>
                <w:sz w:val="16"/>
                <w:szCs w:val="16"/>
              </w:rPr>
              <w:instrText xml:space="preserve"> ADDIN ZOTERO_ITEM CSL_CITATION {"citationID":"kTm1BKFC","properties":{"formattedCitation":"{\\rtf (Jansk\\uc0\\u253{} &amp; Mejst\\uc0\\u345{}\\uc0\\u237{}k 2011)}","plainCitation":"(Janský &amp; Mejstřík 2011)"},"citationItems":[{"id":255,"uris":["http://zotero.org/users/246527/items/VKZ2EBFQ"],"uri":["http://zotero.org/users/246527/items/VKZ2EBFQ"],"itemData":{"id":255,"type":"chapter","title":"Zkvalitňování charakteristik podnikání","container-title":"Rámec strategie konkurenceschopnosti (ed. Mejstřík, M.)","publisher":"Polygrafie ÚVČR","publisher-place":"Praha","event-place":"Praha","author":[{"family":"Janský","given":"Petr"},{"family":"Mejstřík","given":"Michal"}],"issued":{"year":2011}}}],"schema":"https://github.com/citation-style-language/schema/raw/master/csl-citation.json"} </w:instrText>
            </w:r>
            <w:r w:rsidRPr="008B52D5">
              <w:rPr>
                <w:sz w:val="16"/>
                <w:szCs w:val="16"/>
              </w:rPr>
              <w:fldChar w:fldCharType="separate"/>
            </w:r>
            <w:r w:rsidR="00365D89" w:rsidRPr="008B52D5">
              <w:rPr>
                <w:rFonts w:ascii="Calibri" w:hAnsi="Calibri" w:cs="Calibri"/>
                <w:sz w:val="16"/>
                <w:szCs w:val="24"/>
              </w:rPr>
              <w:t>(Janský &amp; Mejstřík 2011)</w:t>
            </w:r>
            <w:r w:rsidRPr="008B52D5">
              <w:rPr>
                <w:sz w:val="16"/>
                <w:szCs w:val="16"/>
              </w:rPr>
              <w:fldChar w:fldCharType="end"/>
            </w:r>
          </w:p>
        </w:tc>
        <w:tc>
          <w:tcPr>
            <w:tcW w:w="1079" w:type="dxa"/>
          </w:tcPr>
          <w:p w:rsidR="00365D89" w:rsidRPr="008B52D5" w:rsidRDefault="00365D89" w:rsidP="00C05B03">
            <w:pPr>
              <w:cnfStyle w:val="000000100000"/>
              <w:rPr>
                <w:sz w:val="16"/>
                <w:szCs w:val="16"/>
              </w:rPr>
            </w:pPr>
            <w:r w:rsidRPr="008B52D5">
              <w:rPr>
                <w:sz w:val="16"/>
                <w:szCs w:val="16"/>
              </w:rPr>
              <w:t xml:space="preserve">HS6 </w:t>
            </w:r>
            <w:proofErr w:type="spellStart"/>
            <w:r w:rsidRPr="008B52D5">
              <w:rPr>
                <w:sz w:val="16"/>
                <w:szCs w:val="16"/>
              </w:rPr>
              <w:t>detailed</w:t>
            </w:r>
            <w:proofErr w:type="spellEnd"/>
            <w:r w:rsidRPr="008B52D5">
              <w:rPr>
                <w:sz w:val="16"/>
                <w:szCs w:val="16"/>
              </w:rPr>
              <w:t xml:space="preserve"> </w:t>
            </w:r>
            <w:proofErr w:type="spellStart"/>
            <w:r w:rsidRPr="008B52D5">
              <w:rPr>
                <w:sz w:val="16"/>
                <w:szCs w:val="16"/>
              </w:rPr>
              <w:t>international</w:t>
            </w:r>
            <w:proofErr w:type="spellEnd"/>
            <w:r w:rsidRPr="008B52D5">
              <w:rPr>
                <w:sz w:val="16"/>
                <w:szCs w:val="16"/>
              </w:rPr>
              <w:t xml:space="preserve"> </w:t>
            </w:r>
            <w:proofErr w:type="spellStart"/>
            <w:r w:rsidRPr="008B52D5">
              <w:rPr>
                <w:sz w:val="16"/>
                <w:szCs w:val="16"/>
              </w:rPr>
              <w:t>trade</w:t>
            </w:r>
            <w:proofErr w:type="spellEnd"/>
            <w:r w:rsidRPr="008B52D5">
              <w:rPr>
                <w:sz w:val="16"/>
                <w:szCs w:val="16"/>
              </w:rPr>
              <w:t xml:space="preserve"> data</w:t>
            </w:r>
          </w:p>
        </w:tc>
        <w:tc>
          <w:tcPr>
            <w:tcW w:w="1719" w:type="dxa"/>
          </w:tcPr>
          <w:p w:rsidR="00365D89" w:rsidRPr="008B52D5" w:rsidRDefault="00365D89" w:rsidP="00C05B03">
            <w:pPr>
              <w:cnfStyle w:val="000000100000"/>
              <w:rPr>
                <w:sz w:val="16"/>
                <w:szCs w:val="16"/>
              </w:rPr>
            </w:pPr>
            <w:r w:rsidRPr="008B52D5">
              <w:rPr>
                <w:sz w:val="16"/>
                <w:szCs w:val="16"/>
              </w:rPr>
              <w:t>Comtrade</w:t>
            </w:r>
          </w:p>
        </w:tc>
      </w:tr>
      <w:tr w:rsidR="00365D89" w:rsidRPr="008B52D5" w:rsidTr="00885BF8">
        <w:tc>
          <w:tcPr>
            <w:cnfStyle w:val="001000000000"/>
            <w:tcW w:w="1719" w:type="dxa"/>
          </w:tcPr>
          <w:p w:rsidR="00365D89" w:rsidRPr="008B52D5" w:rsidRDefault="00E7036A" w:rsidP="00E7036A">
            <w:pPr>
              <w:rPr>
                <w:sz w:val="16"/>
                <w:szCs w:val="16"/>
              </w:rPr>
            </w:pPr>
            <w:r>
              <w:rPr>
                <w:sz w:val="16"/>
                <w:szCs w:val="16"/>
              </w:rPr>
              <w:t>Vyspělost exportu služeb</w:t>
            </w:r>
          </w:p>
        </w:tc>
        <w:tc>
          <w:tcPr>
            <w:tcW w:w="4811" w:type="dxa"/>
          </w:tcPr>
          <w:p w:rsidR="00365D89" w:rsidRPr="008B52D5" w:rsidRDefault="00365D89" w:rsidP="005630BA">
            <w:pPr>
              <w:cnfStyle w:val="000000000000"/>
              <w:rPr>
                <w:sz w:val="16"/>
                <w:szCs w:val="16"/>
              </w:rPr>
            </w:pPr>
            <w:r w:rsidRPr="008B52D5">
              <w:rPr>
                <w:noProof/>
              </w:rPr>
              <w:drawing>
                <wp:inline distT="0" distB="0" distL="0" distR="0">
                  <wp:extent cx="2914650" cy="514350"/>
                  <wp:effectExtent l="0" t="0" r="0" b="0"/>
                  <wp:docPr id="9" name="Obrázek 9" descr="http://www.voxeu.org/sites/default/files/image/FromApr2012/MishraEq.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voxeu.org/sites/default/files/image/FromApr2012/MishraEq.gif"/>
                          <pic:cNvPicPr>
                            <a:picLocks noChangeAspect="1" noChangeArrowheads="1"/>
                          </pic:cNvPicPr>
                        </pic:nvPicPr>
                        <pic:blipFill>
                          <a:blip r:embed="rId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14650" cy="514350"/>
                          </a:xfrm>
                          <a:prstGeom prst="rect">
                            <a:avLst/>
                          </a:prstGeom>
                          <a:noFill/>
                          <a:ln>
                            <a:noFill/>
                          </a:ln>
                        </pic:spPr>
                      </pic:pic>
                    </a:graphicData>
                  </a:graphic>
                </wp:inline>
              </w:drawing>
            </w:r>
          </w:p>
          <w:p w:rsidR="00814656" w:rsidRPr="008B52D5" w:rsidRDefault="00814656" w:rsidP="00814656">
            <w:pPr>
              <w:cnfStyle w:val="000000000000"/>
              <w:rPr>
                <w:sz w:val="16"/>
                <w:szCs w:val="16"/>
              </w:rPr>
            </w:pPr>
            <w:r w:rsidRPr="008B52D5">
              <w:rPr>
                <w:sz w:val="16"/>
                <w:szCs w:val="16"/>
              </w:rPr>
              <w:t xml:space="preserve">PRODY jsou konstruovány pro každou kategorii </w:t>
            </w:r>
            <w:r w:rsidR="00DC6EED">
              <w:rPr>
                <w:sz w:val="16"/>
                <w:szCs w:val="16"/>
              </w:rPr>
              <w:t xml:space="preserve">zboží a </w:t>
            </w:r>
            <w:r w:rsidRPr="008B52D5">
              <w:rPr>
                <w:sz w:val="16"/>
                <w:szCs w:val="16"/>
              </w:rPr>
              <w:t xml:space="preserve">služeb, pro každý rok s dostupnými údaji, a jsou svoji konstrukcí pro všechny země </w:t>
            </w:r>
            <w:r w:rsidRPr="008B52D5">
              <w:rPr>
                <w:sz w:val="16"/>
                <w:szCs w:val="16"/>
              </w:rPr>
              <w:lastRenderedPageBreak/>
              <w:t xml:space="preserve">stejné. Expy je pak vážený příjem exportu </w:t>
            </w:r>
            <w:r w:rsidR="00DC6EED">
              <w:rPr>
                <w:sz w:val="16"/>
                <w:szCs w:val="16"/>
              </w:rPr>
              <w:t xml:space="preserve">zboží a </w:t>
            </w:r>
            <w:r w:rsidRPr="008B52D5">
              <w:rPr>
                <w:sz w:val="16"/>
                <w:szCs w:val="16"/>
              </w:rPr>
              <w:t>služeb.</w:t>
            </w:r>
          </w:p>
        </w:tc>
        <w:tc>
          <w:tcPr>
            <w:tcW w:w="1649" w:type="dxa"/>
          </w:tcPr>
          <w:p w:rsidR="00365D89" w:rsidRPr="008B52D5" w:rsidRDefault="00197B58" w:rsidP="00197B58">
            <w:pPr>
              <w:cnfStyle w:val="000000000000"/>
              <w:rPr>
                <w:sz w:val="16"/>
                <w:szCs w:val="16"/>
              </w:rPr>
            </w:pPr>
            <w:r>
              <w:rPr>
                <w:sz w:val="16"/>
                <w:szCs w:val="16"/>
              </w:rPr>
              <w:lastRenderedPageBreak/>
              <w:t>Projevená k</w:t>
            </w:r>
            <w:r w:rsidR="00E7036A">
              <w:rPr>
                <w:sz w:val="16"/>
                <w:szCs w:val="16"/>
              </w:rPr>
              <w:t>omparativní výhoda</w:t>
            </w:r>
          </w:p>
        </w:tc>
        <w:tc>
          <w:tcPr>
            <w:tcW w:w="2412" w:type="dxa"/>
          </w:tcPr>
          <w:p w:rsidR="00814656" w:rsidRPr="008B52D5" w:rsidRDefault="00814656" w:rsidP="00C05B03">
            <w:pPr>
              <w:cnfStyle w:val="000000000000"/>
              <w:rPr>
                <w:sz w:val="16"/>
                <w:szCs w:val="16"/>
              </w:rPr>
            </w:pPr>
            <w:proofErr w:type="spellStart"/>
            <w:r w:rsidRPr="008B52D5">
              <w:rPr>
                <w:sz w:val="16"/>
                <w:szCs w:val="16"/>
              </w:rPr>
              <w:t>PRODYj</w:t>
            </w:r>
            <w:proofErr w:type="spellEnd"/>
            <w:r w:rsidRPr="008B52D5">
              <w:rPr>
                <w:sz w:val="16"/>
                <w:szCs w:val="16"/>
              </w:rPr>
              <w:t xml:space="preserve"> je příjem spojený se službou j a je konstruován pomocí podílu exportu služby (x) země i na exportu světovém služby j, dělený součtem podílů j na světovém exportu j přes </w:t>
            </w:r>
            <w:r w:rsidRPr="008B52D5">
              <w:rPr>
                <w:sz w:val="16"/>
                <w:szCs w:val="16"/>
              </w:rPr>
              <w:lastRenderedPageBreak/>
              <w:t>všechny země vyvážející tuto službu.</w:t>
            </w:r>
          </w:p>
          <w:p w:rsidR="00DD3FF8" w:rsidRPr="008B52D5" w:rsidRDefault="00DD3FF8" w:rsidP="00C05B03">
            <w:pPr>
              <w:cnfStyle w:val="000000000000"/>
              <w:rPr>
                <w:sz w:val="16"/>
                <w:szCs w:val="16"/>
              </w:rPr>
            </w:pPr>
          </w:p>
        </w:tc>
        <w:tc>
          <w:tcPr>
            <w:tcW w:w="1036" w:type="dxa"/>
          </w:tcPr>
          <w:p w:rsidR="00365D89" w:rsidRPr="008B52D5" w:rsidRDefault="004C7213" w:rsidP="00C05B03">
            <w:pPr>
              <w:cnfStyle w:val="000000000000"/>
              <w:rPr>
                <w:sz w:val="16"/>
                <w:szCs w:val="16"/>
              </w:rPr>
            </w:pPr>
            <w:r w:rsidRPr="008B52D5">
              <w:rPr>
                <w:sz w:val="16"/>
                <w:szCs w:val="16"/>
              </w:rPr>
              <w:lastRenderedPageBreak/>
              <w:fldChar w:fldCharType="begin"/>
            </w:r>
            <w:r w:rsidR="00365D89" w:rsidRPr="008B52D5">
              <w:rPr>
                <w:sz w:val="16"/>
                <w:szCs w:val="16"/>
              </w:rPr>
              <w:instrText xml:space="preserve"> ADDIN ZOTERO_ITEM CSL_CITATION {"citationID":"hNwqSlDv","properties":{"formattedCitation":"(Mishra et al. 2011)","plainCitation":"(Mishra et al. 2011)"},"citationItems":[{"id":903,"uris":["http://zotero.org/users/246527/items/6ZNGPFX8"],"uri":["http://zotero.org/users/246527/items/6ZNGPFX8"],"itemData":{"id":903,"type":"article-journal","title":"Sophistication in Service Exports and Economic Growth","container-title":"World Bank-Economic Premise","page":"1–4","issue":"55","author":[{"family":"Mishra","given":"S."},{"family":"Lundstrom","given":"S."},{"family":"Anand","given":"R."}],"issued":{"year":2011},"page-first":"1–4"}}],"schema":"https://github.com/citation-style-language/schema/raw/master/csl-citation.json"} </w:instrText>
            </w:r>
            <w:r w:rsidRPr="008B52D5">
              <w:rPr>
                <w:sz w:val="16"/>
                <w:szCs w:val="16"/>
              </w:rPr>
              <w:fldChar w:fldCharType="separate"/>
            </w:r>
            <w:r w:rsidR="00365D89" w:rsidRPr="008B52D5">
              <w:rPr>
                <w:rFonts w:ascii="Calibri" w:hAnsi="Calibri" w:cs="Calibri"/>
                <w:sz w:val="16"/>
              </w:rPr>
              <w:t>(Mishra et al. 2011)</w:t>
            </w:r>
            <w:r w:rsidRPr="008B52D5">
              <w:rPr>
                <w:sz w:val="16"/>
                <w:szCs w:val="16"/>
              </w:rPr>
              <w:fldChar w:fldCharType="end"/>
            </w:r>
            <w:r w:rsidR="00365D89" w:rsidRPr="008B52D5">
              <w:rPr>
                <w:sz w:val="16"/>
                <w:szCs w:val="16"/>
              </w:rPr>
              <w:t xml:space="preserve">, </w:t>
            </w:r>
            <w:hyperlink r:id="rId39" w:history="1">
              <w:r w:rsidR="00365D89" w:rsidRPr="008B52D5">
                <w:rPr>
                  <w:rStyle w:val="Hypertextovodkaz"/>
                  <w:sz w:val="16"/>
                  <w:szCs w:val="16"/>
                </w:rPr>
                <w:t>1</w:t>
              </w:r>
            </w:hyperlink>
            <w:r w:rsidR="00365D89" w:rsidRPr="008B52D5">
              <w:rPr>
                <w:sz w:val="16"/>
                <w:szCs w:val="16"/>
              </w:rPr>
              <w:t xml:space="preserve">, </w:t>
            </w:r>
            <w:hyperlink r:id="rId40" w:history="1">
              <w:r w:rsidR="00365D89" w:rsidRPr="008B52D5">
                <w:rPr>
                  <w:rStyle w:val="Hypertextovodkaz"/>
                  <w:sz w:val="16"/>
                  <w:szCs w:val="16"/>
                </w:rPr>
                <w:t>2</w:t>
              </w:r>
            </w:hyperlink>
          </w:p>
        </w:tc>
        <w:tc>
          <w:tcPr>
            <w:tcW w:w="1079" w:type="dxa"/>
          </w:tcPr>
          <w:p w:rsidR="00365D89" w:rsidRPr="008B52D5" w:rsidRDefault="00365D89" w:rsidP="00C05B03">
            <w:pPr>
              <w:cnfStyle w:val="000000000000"/>
              <w:rPr>
                <w:sz w:val="16"/>
                <w:szCs w:val="16"/>
              </w:rPr>
            </w:pPr>
          </w:p>
        </w:tc>
        <w:tc>
          <w:tcPr>
            <w:tcW w:w="1719" w:type="dxa"/>
          </w:tcPr>
          <w:p w:rsidR="00365D89" w:rsidRPr="008B52D5" w:rsidRDefault="00365D89" w:rsidP="00C05B03">
            <w:pPr>
              <w:cnfStyle w:val="000000000000"/>
              <w:rPr>
                <w:sz w:val="16"/>
                <w:szCs w:val="16"/>
              </w:rPr>
            </w:pPr>
            <w:r w:rsidRPr="008B52D5">
              <w:rPr>
                <w:sz w:val="16"/>
                <w:szCs w:val="16"/>
              </w:rPr>
              <w:t>Comtrade</w:t>
            </w:r>
          </w:p>
        </w:tc>
      </w:tr>
      <w:tr w:rsidR="00BC1BD2" w:rsidRPr="008B52D5" w:rsidTr="00885BF8">
        <w:trPr>
          <w:cnfStyle w:val="000000100000"/>
        </w:trPr>
        <w:tc>
          <w:tcPr>
            <w:cnfStyle w:val="001000000000"/>
            <w:tcW w:w="1719" w:type="dxa"/>
          </w:tcPr>
          <w:p w:rsidR="00BC1BD2" w:rsidRPr="008B52D5" w:rsidRDefault="005877BC" w:rsidP="00C05B03">
            <w:pPr>
              <w:rPr>
                <w:sz w:val="16"/>
                <w:szCs w:val="16"/>
              </w:rPr>
            </w:pPr>
            <w:r w:rsidRPr="008B52D5">
              <w:rPr>
                <w:sz w:val="16"/>
                <w:szCs w:val="16"/>
              </w:rPr>
              <w:lastRenderedPageBreak/>
              <w:t>Objem vývozu</w:t>
            </w:r>
          </w:p>
        </w:tc>
        <w:tc>
          <w:tcPr>
            <w:tcW w:w="4811" w:type="dxa"/>
          </w:tcPr>
          <w:p w:rsidR="00BC1BD2" w:rsidRPr="008B52D5" w:rsidRDefault="005877BC" w:rsidP="00B74038">
            <w:pPr>
              <w:cnfStyle w:val="000000100000"/>
              <w:rPr>
                <w:sz w:val="16"/>
                <w:szCs w:val="16"/>
              </w:rPr>
            </w:pPr>
            <w:r w:rsidRPr="008B52D5">
              <w:rPr>
                <w:sz w:val="16"/>
                <w:szCs w:val="16"/>
              </w:rPr>
              <w:t>Vývoz a jeho vývoj v čase</w:t>
            </w:r>
          </w:p>
        </w:tc>
        <w:tc>
          <w:tcPr>
            <w:tcW w:w="1649" w:type="dxa"/>
          </w:tcPr>
          <w:p w:rsidR="00BC1BD2" w:rsidRPr="008B52D5" w:rsidRDefault="005877BC" w:rsidP="00C05B03">
            <w:pPr>
              <w:cnfStyle w:val="000000100000"/>
              <w:rPr>
                <w:sz w:val="16"/>
                <w:szCs w:val="16"/>
              </w:rPr>
            </w:pPr>
            <w:r w:rsidRPr="008B52D5">
              <w:rPr>
                <w:sz w:val="16"/>
                <w:szCs w:val="16"/>
              </w:rPr>
              <w:t>Objem exportu</w:t>
            </w:r>
          </w:p>
        </w:tc>
        <w:tc>
          <w:tcPr>
            <w:tcW w:w="2412" w:type="dxa"/>
          </w:tcPr>
          <w:p w:rsidR="00BC1BD2" w:rsidRPr="008B52D5" w:rsidRDefault="005877BC" w:rsidP="00C05B03">
            <w:pPr>
              <w:cnfStyle w:val="000000100000"/>
              <w:rPr>
                <w:sz w:val="16"/>
                <w:szCs w:val="16"/>
              </w:rPr>
            </w:pPr>
            <w:r w:rsidRPr="008B52D5">
              <w:rPr>
                <w:sz w:val="16"/>
                <w:szCs w:val="16"/>
              </w:rPr>
              <w:t>Ukazuje důležitost exportu na skladbě HDP.</w:t>
            </w:r>
          </w:p>
        </w:tc>
        <w:tc>
          <w:tcPr>
            <w:tcW w:w="1036" w:type="dxa"/>
          </w:tcPr>
          <w:p w:rsidR="00BC1BD2" w:rsidRPr="008B52D5" w:rsidRDefault="00BC1BD2" w:rsidP="00C05B03">
            <w:pPr>
              <w:cnfStyle w:val="000000100000"/>
              <w:rPr>
                <w:sz w:val="16"/>
                <w:szCs w:val="16"/>
              </w:rPr>
            </w:pPr>
          </w:p>
        </w:tc>
        <w:tc>
          <w:tcPr>
            <w:tcW w:w="1079" w:type="dxa"/>
          </w:tcPr>
          <w:p w:rsidR="00BC1BD2" w:rsidRPr="008B52D5" w:rsidRDefault="00BC1BD2" w:rsidP="00C05B03">
            <w:pPr>
              <w:cnfStyle w:val="000000100000"/>
              <w:rPr>
                <w:sz w:val="16"/>
                <w:szCs w:val="16"/>
              </w:rPr>
            </w:pPr>
          </w:p>
        </w:tc>
        <w:tc>
          <w:tcPr>
            <w:tcW w:w="1719" w:type="dxa"/>
          </w:tcPr>
          <w:p w:rsidR="00BC1BD2" w:rsidRPr="008B52D5" w:rsidRDefault="00801691" w:rsidP="00C05B03">
            <w:pPr>
              <w:cnfStyle w:val="000000100000"/>
              <w:rPr>
                <w:sz w:val="16"/>
                <w:szCs w:val="16"/>
              </w:rPr>
            </w:pPr>
            <w:proofErr w:type="spellStart"/>
            <w:r w:rsidRPr="008B52D5">
              <w:rPr>
                <w:sz w:val="16"/>
                <w:szCs w:val="16"/>
              </w:rPr>
              <w:t>World</w:t>
            </w:r>
            <w:proofErr w:type="spellEnd"/>
            <w:r w:rsidRPr="008B52D5">
              <w:rPr>
                <w:sz w:val="16"/>
                <w:szCs w:val="16"/>
              </w:rPr>
              <w:t xml:space="preserve"> bank, Eurostat, </w:t>
            </w:r>
            <w:proofErr w:type="spellStart"/>
            <w:r w:rsidRPr="008B52D5">
              <w:rPr>
                <w:sz w:val="16"/>
                <w:szCs w:val="16"/>
              </w:rPr>
              <w:t>all</w:t>
            </w:r>
            <w:proofErr w:type="spellEnd"/>
            <w:r w:rsidRPr="008B52D5">
              <w:rPr>
                <w:sz w:val="16"/>
                <w:szCs w:val="16"/>
              </w:rPr>
              <w:t xml:space="preserve"> </w:t>
            </w:r>
            <w:proofErr w:type="spellStart"/>
            <w:r w:rsidRPr="008B52D5">
              <w:rPr>
                <w:sz w:val="16"/>
                <w:szCs w:val="16"/>
              </w:rPr>
              <w:t>national</w:t>
            </w:r>
            <w:proofErr w:type="spellEnd"/>
            <w:r w:rsidRPr="008B52D5">
              <w:rPr>
                <w:sz w:val="16"/>
                <w:szCs w:val="16"/>
              </w:rPr>
              <w:t xml:space="preserve"> </w:t>
            </w:r>
            <w:proofErr w:type="spellStart"/>
            <w:r w:rsidRPr="008B52D5">
              <w:rPr>
                <w:sz w:val="16"/>
                <w:szCs w:val="16"/>
              </w:rPr>
              <w:t>statistical</w:t>
            </w:r>
            <w:proofErr w:type="spellEnd"/>
            <w:r w:rsidRPr="008B52D5">
              <w:rPr>
                <w:sz w:val="16"/>
                <w:szCs w:val="16"/>
              </w:rPr>
              <w:t xml:space="preserve"> </w:t>
            </w:r>
            <w:proofErr w:type="spellStart"/>
            <w:r w:rsidRPr="008B52D5">
              <w:rPr>
                <w:sz w:val="16"/>
                <w:szCs w:val="16"/>
              </w:rPr>
              <w:t>offices</w:t>
            </w:r>
            <w:proofErr w:type="spellEnd"/>
            <w:r w:rsidRPr="008B52D5">
              <w:rPr>
                <w:sz w:val="16"/>
                <w:szCs w:val="16"/>
              </w:rPr>
              <w:t xml:space="preserve"> </w:t>
            </w:r>
          </w:p>
        </w:tc>
      </w:tr>
      <w:tr w:rsidR="00225599" w:rsidRPr="008B52D5" w:rsidTr="00885BF8">
        <w:tc>
          <w:tcPr>
            <w:cnfStyle w:val="001000000000"/>
            <w:tcW w:w="1719" w:type="dxa"/>
          </w:tcPr>
          <w:p w:rsidR="00225599" w:rsidRPr="008B52D5" w:rsidRDefault="005877BC" w:rsidP="00C05B03">
            <w:pPr>
              <w:rPr>
                <w:sz w:val="16"/>
                <w:szCs w:val="16"/>
              </w:rPr>
            </w:pPr>
            <w:r w:rsidRPr="008B52D5">
              <w:rPr>
                <w:sz w:val="16"/>
                <w:szCs w:val="16"/>
              </w:rPr>
              <w:t>Obchodní bilance</w:t>
            </w:r>
          </w:p>
        </w:tc>
        <w:tc>
          <w:tcPr>
            <w:tcW w:w="4811" w:type="dxa"/>
          </w:tcPr>
          <w:p w:rsidR="00225599" w:rsidRPr="008B52D5" w:rsidRDefault="005877BC" w:rsidP="00B74038">
            <w:pPr>
              <w:cnfStyle w:val="000000000000"/>
              <w:rPr>
                <w:sz w:val="16"/>
                <w:szCs w:val="16"/>
              </w:rPr>
            </w:pPr>
            <w:r w:rsidRPr="008B52D5">
              <w:rPr>
                <w:sz w:val="16"/>
                <w:szCs w:val="16"/>
              </w:rPr>
              <w:t>Čistý export</w:t>
            </w:r>
          </w:p>
        </w:tc>
        <w:tc>
          <w:tcPr>
            <w:tcW w:w="1649" w:type="dxa"/>
          </w:tcPr>
          <w:p w:rsidR="00225599" w:rsidRPr="008B52D5" w:rsidRDefault="00197B58" w:rsidP="00197B58">
            <w:pPr>
              <w:cnfStyle w:val="000000000000"/>
              <w:rPr>
                <w:sz w:val="16"/>
                <w:szCs w:val="16"/>
              </w:rPr>
            </w:pPr>
            <w:r>
              <w:rPr>
                <w:sz w:val="16"/>
                <w:szCs w:val="16"/>
              </w:rPr>
              <w:t>Projevená k</w:t>
            </w:r>
            <w:r w:rsidR="00E7036A">
              <w:rPr>
                <w:sz w:val="16"/>
                <w:szCs w:val="16"/>
              </w:rPr>
              <w:t>omparativní výhoda</w:t>
            </w:r>
          </w:p>
        </w:tc>
        <w:tc>
          <w:tcPr>
            <w:tcW w:w="2412" w:type="dxa"/>
          </w:tcPr>
          <w:p w:rsidR="005877BC" w:rsidRPr="008B52D5" w:rsidRDefault="005877BC" w:rsidP="00FF650D">
            <w:pPr>
              <w:cnfStyle w:val="000000000000"/>
              <w:rPr>
                <w:sz w:val="16"/>
                <w:szCs w:val="16"/>
              </w:rPr>
            </w:pPr>
            <w:r w:rsidRPr="008B52D5">
              <w:rPr>
                <w:sz w:val="16"/>
                <w:szCs w:val="16"/>
              </w:rPr>
              <w:t>Obchodní bilance v poměru k HDP ukazuje, jaká je role čistého vývozu na vytváření HDP. Záporné saldo obchodu znamená vnější nerovnováhu, kdy dovoz je vyšší než vývoz. Obchodní bilance je jedním z hlavních ukaza</w:t>
            </w:r>
            <w:r w:rsidR="00FF650D" w:rsidRPr="008B52D5">
              <w:rPr>
                <w:sz w:val="16"/>
                <w:szCs w:val="16"/>
              </w:rPr>
              <w:t>telů, který</w:t>
            </w:r>
            <w:r w:rsidRPr="008B52D5">
              <w:rPr>
                <w:sz w:val="16"/>
                <w:szCs w:val="16"/>
              </w:rPr>
              <w:t xml:space="preserve"> naznačuje, jak úspěšná je proexportní politik</w:t>
            </w:r>
            <w:r w:rsidR="00FF650D" w:rsidRPr="008B52D5">
              <w:rPr>
                <w:sz w:val="16"/>
                <w:szCs w:val="16"/>
              </w:rPr>
              <w:t>a</w:t>
            </w:r>
            <w:r w:rsidRPr="008B52D5">
              <w:rPr>
                <w:sz w:val="16"/>
                <w:szCs w:val="16"/>
              </w:rPr>
              <w:t>.</w:t>
            </w:r>
          </w:p>
        </w:tc>
        <w:tc>
          <w:tcPr>
            <w:tcW w:w="1036" w:type="dxa"/>
          </w:tcPr>
          <w:p w:rsidR="00225599" w:rsidRPr="008B52D5" w:rsidRDefault="0008162D" w:rsidP="00C05B03">
            <w:pPr>
              <w:cnfStyle w:val="000000000000"/>
              <w:rPr>
                <w:sz w:val="16"/>
                <w:szCs w:val="16"/>
              </w:rPr>
            </w:pPr>
            <w:r w:rsidRPr="008B52D5">
              <w:rPr>
                <w:sz w:val="16"/>
                <w:szCs w:val="16"/>
              </w:rPr>
              <w:t>(</w:t>
            </w:r>
            <w:proofErr w:type="spellStart"/>
            <w:r w:rsidRPr="008B52D5">
              <w:rPr>
                <w:sz w:val="16"/>
                <w:szCs w:val="16"/>
              </w:rPr>
              <w:t>Harberger</w:t>
            </w:r>
            <w:proofErr w:type="spellEnd"/>
            <w:r w:rsidRPr="008B52D5">
              <w:rPr>
                <w:sz w:val="16"/>
                <w:szCs w:val="16"/>
              </w:rPr>
              <w:t xml:space="preserve"> 1950)</w:t>
            </w:r>
          </w:p>
        </w:tc>
        <w:tc>
          <w:tcPr>
            <w:tcW w:w="1079" w:type="dxa"/>
          </w:tcPr>
          <w:p w:rsidR="00225599" w:rsidRPr="008B52D5" w:rsidRDefault="00225599" w:rsidP="00C05B03">
            <w:pPr>
              <w:cnfStyle w:val="000000000000"/>
              <w:rPr>
                <w:sz w:val="16"/>
                <w:szCs w:val="16"/>
              </w:rPr>
            </w:pPr>
          </w:p>
        </w:tc>
        <w:tc>
          <w:tcPr>
            <w:tcW w:w="1719" w:type="dxa"/>
          </w:tcPr>
          <w:p w:rsidR="00225599" w:rsidRPr="008B52D5" w:rsidRDefault="00225599" w:rsidP="00C05B03">
            <w:pPr>
              <w:cnfStyle w:val="000000000000"/>
              <w:rPr>
                <w:sz w:val="16"/>
                <w:szCs w:val="16"/>
              </w:rPr>
            </w:pPr>
            <w:r w:rsidRPr="008B52D5">
              <w:rPr>
                <w:sz w:val="16"/>
                <w:szCs w:val="16"/>
              </w:rPr>
              <w:t>Eurostat, IMF, OECD</w:t>
            </w:r>
          </w:p>
        </w:tc>
      </w:tr>
      <w:tr w:rsidR="00365D89" w:rsidRPr="008B52D5" w:rsidTr="00885BF8">
        <w:trPr>
          <w:cnfStyle w:val="000000100000"/>
        </w:trPr>
        <w:tc>
          <w:tcPr>
            <w:cnfStyle w:val="001000000000"/>
            <w:tcW w:w="1719" w:type="dxa"/>
          </w:tcPr>
          <w:p w:rsidR="00365D89" w:rsidRPr="008B52D5" w:rsidRDefault="002A2D0B" w:rsidP="00C05B03">
            <w:pPr>
              <w:rPr>
                <w:sz w:val="16"/>
                <w:szCs w:val="16"/>
              </w:rPr>
            </w:pPr>
            <w:r w:rsidRPr="008B52D5">
              <w:rPr>
                <w:sz w:val="16"/>
                <w:szCs w:val="16"/>
              </w:rPr>
              <w:t>Obchodní podíly</w:t>
            </w:r>
          </w:p>
        </w:tc>
        <w:tc>
          <w:tcPr>
            <w:tcW w:w="4811" w:type="dxa"/>
          </w:tcPr>
          <w:p w:rsidR="00365D89" w:rsidRPr="008B52D5" w:rsidRDefault="002A2D0B" w:rsidP="00B74038">
            <w:pPr>
              <w:cnfStyle w:val="000000100000"/>
              <w:rPr>
                <w:sz w:val="16"/>
                <w:szCs w:val="16"/>
              </w:rPr>
            </w:pPr>
            <w:r w:rsidRPr="008B52D5">
              <w:rPr>
                <w:sz w:val="16"/>
                <w:szCs w:val="16"/>
              </w:rPr>
              <w:t>Podíl země na celkovém vývozu</w:t>
            </w:r>
          </w:p>
        </w:tc>
        <w:tc>
          <w:tcPr>
            <w:tcW w:w="1649" w:type="dxa"/>
          </w:tcPr>
          <w:p w:rsidR="00365D89" w:rsidRPr="008B52D5" w:rsidRDefault="00197B58" w:rsidP="00C05B03">
            <w:pPr>
              <w:cnfStyle w:val="000000100000"/>
              <w:rPr>
                <w:sz w:val="16"/>
                <w:szCs w:val="16"/>
              </w:rPr>
            </w:pPr>
            <w:r>
              <w:rPr>
                <w:sz w:val="16"/>
                <w:szCs w:val="16"/>
              </w:rPr>
              <w:t>Projevená k</w:t>
            </w:r>
            <w:r w:rsidR="00E7036A">
              <w:rPr>
                <w:sz w:val="16"/>
                <w:szCs w:val="16"/>
              </w:rPr>
              <w:t>omparativní výhoda</w:t>
            </w:r>
          </w:p>
        </w:tc>
        <w:tc>
          <w:tcPr>
            <w:tcW w:w="2412" w:type="dxa"/>
          </w:tcPr>
          <w:p w:rsidR="00365D89" w:rsidRPr="008B52D5" w:rsidRDefault="002A2D0B" w:rsidP="00C05B03">
            <w:pPr>
              <w:cnfStyle w:val="000000100000"/>
              <w:rPr>
                <w:sz w:val="16"/>
                <w:szCs w:val="16"/>
              </w:rPr>
            </w:pPr>
            <w:r w:rsidRPr="008B52D5">
              <w:rPr>
                <w:sz w:val="16"/>
                <w:szCs w:val="16"/>
              </w:rPr>
              <w:t>Ukazuje, jak důležitý je podíl země na světovém exportu.</w:t>
            </w:r>
          </w:p>
        </w:tc>
        <w:tc>
          <w:tcPr>
            <w:tcW w:w="1036" w:type="dxa"/>
          </w:tcPr>
          <w:p w:rsidR="00365D89" w:rsidRPr="008B52D5" w:rsidRDefault="004C7213" w:rsidP="00C05B03">
            <w:pPr>
              <w:cnfStyle w:val="000000100000"/>
              <w:rPr>
                <w:sz w:val="16"/>
                <w:szCs w:val="16"/>
              </w:rPr>
            </w:pPr>
            <w:r w:rsidRPr="008B52D5">
              <w:rPr>
                <w:sz w:val="16"/>
                <w:szCs w:val="16"/>
              </w:rPr>
              <w:fldChar w:fldCharType="begin"/>
            </w:r>
            <w:r w:rsidR="00B62DD1" w:rsidRPr="008B52D5">
              <w:rPr>
                <w:sz w:val="16"/>
                <w:szCs w:val="16"/>
              </w:rPr>
              <w:instrText xml:space="preserve"> ADDIN ZOTERO_ITEM CSL_CITATION {"citationID":"2FVskH3D","properties":{"formattedCitation":"(Di Mauro et al. 2005)","plainCitation":"(Di Mauro et al. 2005)"},"citationItems":[{"id":915,"uris":["http://zotero.org/users/246527/items/W4R895KH"],"uri":["http://zotero.org/users/246527/items/W4R895KH"],"itemData":{"id":915,"type":"article-journal","title":"Competitiveness and the export performance of the euro area","container-title":"ECB Occasional Paper","issue":"30","author":[{"family":"Di Mauro","given":"F."},{"family":"Anderton","given":"R."},{"family":"Ernst","given":"E."},{"family":"Torres","given":"J."},{"family":"Lecat","given":"R."},{"family":"Cassidy","given":"M."},{"family":"Tedeschi","given":"R."},{"family":"Walch","given":"E."},{"family":"Eggelte","given":"J."},{"family":"Wagner","given":"K."},{"family":"others","given":""}],"issued":{"year":2005}}}],"schema":"https://github.com/citation-style-language/schema/raw/master/csl-citation.json"} </w:instrText>
            </w:r>
            <w:r w:rsidRPr="008B52D5">
              <w:rPr>
                <w:sz w:val="16"/>
                <w:szCs w:val="16"/>
              </w:rPr>
              <w:fldChar w:fldCharType="separate"/>
            </w:r>
            <w:r w:rsidR="00B62DD1" w:rsidRPr="008B52D5">
              <w:rPr>
                <w:rFonts w:ascii="Calibri" w:hAnsi="Calibri" w:cs="Calibri"/>
                <w:sz w:val="16"/>
              </w:rPr>
              <w:t>(Di Mauro et al. 2005)</w:t>
            </w:r>
            <w:r w:rsidRPr="008B52D5">
              <w:rPr>
                <w:sz w:val="16"/>
                <w:szCs w:val="16"/>
              </w:rPr>
              <w:fldChar w:fldCharType="end"/>
            </w:r>
          </w:p>
        </w:tc>
        <w:tc>
          <w:tcPr>
            <w:tcW w:w="1079" w:type="dxa"/>
          </w:tcPr>
          <w:p w:rsidR="00365D89" w:rsidRPr="008B52D5" w:rsidRDefault="00365D89" w:rsidP="00C05B03">
            <w:pPr>
              <w:cnfStyle w:val="000000100000"/>
              <w:rPr>
                <w:sz w:val="16"/>
                <w:szCs w:val="16"/>
              </w:rPr>
            </w:pPr>
          </w:p>
        </w:tc>
        <w:tc>
          <w:tcPr>
            <w:tcW w:w="1719" w:type="dxa"/>
          </w:tcPr>
          <w:p w:rsidR="00365D89" w:rsidRPr="008B52D5" w:rsidRDefault="00365D89" w:rsidP="00C05B03">
            <w:pPr>
              <w:cnfStyle w:val="000000100000"/>
              <w:rPr>
                <w:sz w:val="16"/>
                <w:szCs w:val="16"/>
              </w:rPr>
            </w:pPr>
          </w:p>
        </w:tc>
      </w:tr>
      <w:tr w:rsidR="00365D89" w:rsidRPr="008B52D5" w:rsidTr="00885BF8">
        <w:tc>
          <w:tcPr>
            <w:cnfStyle w:val="001000000000"/>
            <w:tcW w:w="1719" w:type="dxa"/>
          </w:tcPr>
          <w:p w:rsidR="00365D89" w:rsidRPr="008B52D5" w:rsidRDefault="00365D89" w:rsidP="00C05B03">
            <w:pPr>
              <w:rPr>
                <w:sz w:val="16"/>
                <w:szCs w:val="16"/>
              </w:rPr>
            </w:pPr>
            <w:r w:rsidRPr="008B52D5">
              <w:rPr>
                <w:sz w:val="16"/>
                <w:szCs w:val="16"/>
              </w:rPr>
              <w:t xml:space="preserve">Market </w:t>
            </w:r>
            <w:proofErr w:type="spellStart"/>
            <w:r w:rsidRPr="008B52D5">
              <w:rPr>
                <w:sz w:val="16"/>
                <w:szCs w:val="16"/>
              </w:rPr>
              <w:t>share</w:t>
            </w:r>
            <w:proofErr w:type="spellEnd"/>
            <w:r w:rsidRPr="008B52D5">
              <w:rPr>
                <w:sz w:val="16"/>
                <w:szCs w:val="16"/>
              </w:rPr>
              <w:t xml:space="preserve"> index (MSI)</w:t>
            </w:r>
            <w:r w:rsidR="005C248B" w:rsidRPr="008B52D5">
              <w:rPr>
                <w:sz w:val="16"/>
                <w:szCs w:val="16"/>
              </w:rPr>
              <w:t>- index obchodního podílu</w:t>
            </w:r>
          </w:p>
        </w:tc>
        <w:tc>
          <w:tcPr>
            <w:tcW w:w="4811" w:type="dxa"/>
          </w:tcPr>
          <w:p w:rsidR="00365D89" w:rsidRPr="008B52D5" w:rsidRDefault="004C7213" w:rsidP="00B74038">
            <w:pPr>
              <w:cnfStyle w:val="000000000000"/>
              <w:rPr>
                <w:sz w:val="16"/>
                <w:szCs w:val="16"/>
              </w:rPr>
            </w:pPr>
            <m:oMath>
              <m:sSub>
                <m:sSubPr>
                  <m:ctrlPr>
                    <w:rPr>
                      <w:rFonts w:ascii="Cambria Math" w:hAnsi="Cambria Math"/>
                      <w:i/>
                      <w:sz w:val="20"/>
                      <w:szCs w:val="20"/>
                    </w:rPr>
                  </m:ctrlPr>
                </m:sSubPr>
                <m:e>
                  <m:r>
                    <w:rPr>
                      <w:rFonts w:ascii="Cambria Math" w:hAnsi="Cambria Math"/>
                      <w:sz w:val="20"/>
                      <w:szCs w:val="20"/>
                    </w:rPr>
                    <m:t>MSI</m:t>
                  </m:r>
                </m:e>
                <m:sub>
                  <m:r>
                    <w:rPr>
                      <w:rFonts w:ascii="Cambria Math" w:hAnsi="Cambria Math"/>
                      <w:sz w:val="20"/>
                      <w:szCs w:val="20"/>
                    </w:rPr>
                    <m:t>tri</m:t>
                  </m:r>
                </m:sub>
              </m:sSub>
              <m:r>
                <w:rPr>
                  <w:rFonts w:ascii="Cambria Math" w:hAnsi="Cambria Math"/>
                  <w:sz w:val="20"/>
                  <w:szCs w:val="20"/>
                </w:rPr>
                <m:t>=100×</m:t>
              </m:r>
              <m:nary>
                <m:naryPr>
                  <m:chr m:val="∑"/>
                  <m:limLoc m:val="undOvr"/>
                  <m:supHide m:val="on"/>
                  <m:ctrlPr>
                    <w:rPr>
                      <w:rFonts w:ascii="Cambria Math" w:hAnsi="Cambria Math"/>
                      <w:i/>
                      <w:sz w:val="20"/>
                      <w:szCs w:val="20"/>
                    </w:rPr>
                  </m:ctrlPr>
                </m:naryPr>
                <m:sub>
                  <m:r>
                    <w:rPr>
                      <w:rFonts w:ascii="Cambria Math" w:hAnsi="Cambria Math"/>
                      <w:sz w:val="20"/>
                      <w:szCs w:val="20"/>
                    </w:rPr>
                    <m:t>c∈r</m:t>
                  </m:r>
                </m:sub>
                <m:sup/>
                <m:e>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tci</m:t>
                      </m:r>
                    </m:sub>
                  </m:sSub>
                </m:e>
              </m:nary>
              <m:r>
                <w:rPr>
                  <w:rFonts w:ascii="Cambria Math" w:hAnsi="Cambria Math"/>
                  <w:sz w:val="20"/>
                  <w:szCs w:val="20"/>
                </w:rPr>
                <m:t>/</m:t>
              </m:r>
              <m:nary>
                <m:naryPr>
                  <m:chr m:val="∑"/>
                  <m:limLoc m:val="undOvr"/>
                  <m:supHide m:val="on"/>
                  <m:ctrlPr>
                    <w:rPr>
                      <w:rFonts w:ascii="Cambria Math" w:hAnsi="Cambria Math"/>
                      <w:i/>
                      <w:sz w:val="20"/>
                      <w:szCs w:val="20"/>
                    </w:rPr>
                  </m:ctrlPr>
                </m:naryPr>
                <m:sub>
                  <m:r>
                    <w:rPr>
                      <w:rFonts w:ascii="Cambria Math" w:hAnsi="Cambria Math"/>
                      <w:sz w:val="20"/>
                      <w:szCs w:val="20"/>
                    </w:rPr>
                    <m:t>c</m:t>
                  </m:r>
                </m:sub>
                <m:sup/>
                <m:e>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tci</m:t>
                      </m:r>
                    </m:sub>
                  </m:sSub>
                </m:e>
              </m:nary>
              <m:r>
                <w:rPr>
                  <w:rFonts w:ascii="Cambria Math" w:hAnsi="Cambria Math"/>
                  <w:sz w:val="20"/>
                  <w:szCs w:val="20"/>
                </w:rPr>
                <m:t>,</m:t>
              </m:r>
            </m:oMath>
            <w:r w:rsidR="00365D89" w:rsidRPr="008B52D5">
              <w:rPr>
                <w:sz w:val="16"/>
                <w:szCs w:val="16"/>
              </w:rPr>
              <w:tab/>
            </w:r>
          </w:p>
          <w:p w:rsidR="00365D89" w:rsidRPr="008B52D5" w:rsidRDefault="005C248B" w:rsidP="005C248B">
            <w:pPr>
              <w:cnfStyle w:val="000000000000"/>
              <w:rPr>
                <w:sz w:val="16"/>
                <w:szCs w:val="16"/>
              </w:rPr>
            </w:pPr>
            <w:r w:rsidRPr="008B52D5">
              <w:rPr>
                <w:sz w:val="16"/>
                <w:szCs w:val="16"/>
              </w:rPr>
              <w:t>kde</w:t>
            </w:r>
            <w:r w:rsidR="00365D89" w:rsidRPr="008B52D5">
              <w:rPr>
                <w:i/>
                <w:sz w:val="16"/>
                <w:szCs w:val="16"/>
              </w:rPr>
              <w:t xml:space="preserve"> c</w:t>
            </w:r>
            <w:r w:rsidRPr="008B52D5">
              <w:rPr>
                <w:sz w:val="16"/>
                <w:szCs w:val="16"/>
              </w:rPr>
              <w:t xml:space="preserve"> indexuje země</w:t>
            </w:r>
            <w:r w:rsidR="00365D89" w:rsidRPr="008B52D5">
              <w:rPr>
                <w:sz w:val="16"/>
                <w:szCs w:val="16"/>
              </w:rPr>
              <w:t xml:space="preserve">,  </w:t>
            </w:r>
            <m:oMath>
              <m:r>
                <w:rPr>
                  <w:rFonts w:ascii="Cambria Math" w:hAnsi="Cambria Math"/>
                  <w:sz w:val="16"/>
                  <w:szCs w:val="16"/>
                </w:rPr>
                <m:t>c∈r</m:t>
              </m:r>
            </m:oMath>
            <w:r w:rsidR="00365D89" w:rsidRPr="008B52D5">
              <w:rPr>
                <w:sz w:val="16"/>
                <w:szCs w:val="16"/>
              </w:rPr>
              <w:t xml:space="preserve"> </w:t>
            </w:r>
            <w:r w:rsidRPr="008B52D5">
              <w:rPr>
                <w:sz w:val="16"/>
                <w:szCs w:val="16"/>
              </w:rPr>
              <w:t>zobrazuje množinu zemí v regionu</w:t>
            </w:r>
            <w:r w:rsidR="00365D89" w:rsidRPr="008B52D5">
              <w:rPr>
                <w:sz w:val="16"/>
                <w:szCs w:val="16"/>
              </w:rPr>
              <w:t xml:space="preserve"> </w:t>
            </w:r>
            <w:r w:rsidR="00365D89" w:rsidRPr="008B52D5">
              <w:rPr>
                <w:i/>
                <w:sz w:val="16"/>
                <w:szCs w:val="16"/>
              </w:rPr>
              <w:t>r</w:t>
            </w:r>
            <w:r w:rsidRPr="008B52D5">
              <w:rPr>
                <w:sz w:val="16"/>
                <w:szCs w:val="16"/>
              </w:rPr>
              <w:t xml:space="preserve"> a V </w:t>
            </w:r>
            <w:proofErr w:type="gramStart"/>
            <w:r w:rsidRPr="008B52D5">
              <w:rPr>
                <w:sz w:val="16"/>
                <w:szCs w:val="16"/>
              </w:rPr>
              <w:t>je</w:t>
            </w:r>
            <w:proofErr w:type="gramEnd"/>
            <w:r w:rsidRPr="008B52D5">
              <w:rPr>
                <w:sz w:val="16"/>
                <w:szCs w:val="16"/>
              </w:rPr>
              <w:t xml:space="preserve"> hodnota dovozu</w:t>
            </w:r>
            <w:r w:rsidR="00365D89" w:rsidRPr="008B52D5">
              <w:rPr>
                <w:sz w:val="16"/>
                <w:szCs w:val="16"/>
              </w:rPr>
              <w:t>.</w:t>
            </w:r>
          </w:p>
        </w:tc>
        <w:tc>
          <w:tcPr>
            <w:tcW w:w="1649" w:type="dxa"/>
          </w:tcPr>
          <w:p w:rsidR="00365D89" w:rsidRPr="008B52D5" w:rsidRDefault="00197B58" w:rsidP="00C05B03">
            <w:pPr>
              <w:cnfStyle w:val="000000000000"/>
              <w:rPr>
                <w:sz w:val="16"/>
                <w:szCs w:val="16"/>
              </w:rPr>
            </w:pPr>
            <w:r>
              <w:rPr>
                <w:sz w:val="16"/>
                <w:szCs w:val="16"/>
              </w:rPr>
              <w:t>Projevená k</w:t>
            </w:r>
            <w:r w:rsidR="00E7036A">
              <w:rPr>
                <w:sz w:val="16"/>
                <w:szCs w:val="16"/>
              </w:rPr>
              <w:t>omparativní výhoda</w:t>
            </w:r>
          </w:p>
        </w:tc>
        <w:tc>
          <w:tcPr>
            <w:tcW w:w="2412" w:type="dxa"/>
          </w:tcPr>
          <w:p w:rsidR="00365D89" w:rsidRPr="008B52D5" w:rsidRDefault="00653DF9" w:rsidP="005C248B">
            <w:pPr>
              <w:cnfStyle w:val="000000000000"/>
              <w:rPr>
                <w:sz w:val="16"/>
                <w:szCs w:val="16"/>
              </w:rPr>
            </w:pPr>
            <w:r w:rsidRPr="008B52D5">
              <w:rPr>
                <w:sz w:val="16"/>
                <w:szCs w:val="16"/>
              </w:rPr>
              <w:t xml:space="preserve">MSI </w:t>
            </w:r>
            <w:r w:rsidR="005C248B" w:rsidRPr="008B52D5">
              <w:rPr>
                <w:sz w:val="16"/>
                <w:szCs w:val="16"/>
              </w:rPr>
              <w:t xml:space="preserve">je podobný ukazatel jako obchodní podíl na export. Rozdíl je pouze v tom, že MSI rozkládá obchodní podíl na regiony a odvětví průmyslu. </w:t>
            </w:r>
          </w:p>
        </w:tc>
        <w:tc>
          <w:tcPr>
            <w:tcW w:w="1036" w:type="dxa"/>
          </w:tcPr>
          <w:p w:rsidR="00365D89" w:rsidRPr="008B52D5" w:rsidRDefault="004C7213" w:rsidP="00C05B03">
            <w:pPr>
              <w:cnfStyle w:val="000000000000"/>
              <w:rPr>
                <w:sz w:val="16"/>
                <w:szCs w:val="16"/>
              </w:rPr>
            </w:pPr>
            <w:r w:rsidRPr="008B52D5">
              <w:rPr>
                <w:sz w:val="16"/>
                <w:szCs w:val="16"/>
              </w:rPr>
              <w:fldChar w:fldCharType="begin"/>
            </w:r>
            <w:r w:rsidR="00365D89" w:rsidRPr="008B52D5">
              <w:rPr>
                <w:sz w:val="16"/>
                <w:szCs w:val="16"/>
              </w:rPr>
              <w:instrText xml:space="preserve"> ADDIN ZOTERO_ITEM CSL_CITATION {"citationID":"fU0vMRDS","properties":{"formattedCitation":"(Schott 2008)","plainCitation":"(Schott 2008)"},"citationItems":[{"id":33,"uris":["http://zotero.org/users/246527/items/5N53QMZC"],"uri":["http://zotero.org/users/246527/items/5N53QMZC"],"itemData":{"id":33,"type":"article-journal","title":"The relative sophistication of Chinese exports","container-title":"Economic Policy","page":"5–49","volume":"23","issue":"53","call-number":"0000","author":[{"family":"Schott","given":"P. K"}],"issued":{"year":2008},"page-first":"5–49"}}],"schema":"https://github.com/citation-style-language/schema/raw/master/csl-citation.json"} </w:instrText>
            </w:r>
            <w:r w:rsidRPr="008B52D5">
              <w:rPr>
                <w:sz w:val="16"/>
                <w:szCs w:val="16"/>
              </w:rPr>
              <w:fldChar w:fldCharType="separate"/>
            </w:r>
            <w:r w:rsidR="00365D89" w:rsidRPr="008B52D5">
              <w:rPr>
                <w:rFonts w:ascii="Calibri" w:hAnsi="Calibri" w:cs="Calibri"/>
                <w:sz w:val="16"/>
              </w:rPr>
              <w:t>(Schott 2008)</w:t>
            </w:r>
            <w:r w:rsidRPr="008B52D5">
              <w:rPr>
                <w:sz w:val="16"/>
                <w:szCs w:val="16"/>
              </w:rPr>
              <w:fldChar w:fldCharType="end"/>
            </w:r>
            <w:r w:rsidR="00365D89" w:rsidRPr="008B52D5">
              <w:rPr>
                <w:sz w:val="16"/>
                <w:szCs w:val="16"/>
              </w:rPr>
              <w:t xml:space="preserve">, </w:t>
            </w:r>
            <w:r w:rsidRPr="008B52D5">
              <w:rPr>
                <w:sz w:val="16"/>
                <w:szCs w:val="16"/>
              </w:rPr>
              <w:fldChar w:fldCharType="begin"/>
            </w:r>
            <w:r w:rsidR="00365D89" w:rsidRPr="008B52D5">
              <w:rPr>
                <w:sz w:val="16"/>
                <w:szCs w:val="16"/>
              </w:rPr>
              <w:instrText xml:space="preserve"> ADDIN ZOTERO_ITEM CSL_CITATION {"citationID":"l4QKPyOJ","properties":{"formattedCitation":"(Jansky 2010)","plainCitation":"(Jansky 2010)"},"citationItems":[{"id":164,"uris":["http://zotero.org/users/246527/items/K44XBTT6"],"uri":["http://zotero.org/users/246527/items/K44XBTT6"],"itemData":{"id":164,"type":"article-journal","title":"Rising unit values of Central and Eastern European exports: Rising quality in transition?","container-title":"International Journal of Economic Policy in Emerging Economies","page":"147–157","volume":"3","issue":"2","call-number":"0000","shortTitle":"Rising unit values of Central and Eastern European exports","author":[{"family":"Jansky","given":"P."}],"issued":{"year":2010},"page-first":"147–157"}}],"schema":"https://github.com/citation-style-language/schema/raw/master/csl-citation.json"} </w:instrText>
            </w:r>
            <w:r w:rsidRPr="008B52D5">
              <w:rPr>
                <w:sz w:val="16"/>
                <w:szCs w:val="16"/>
              </w:rPr>
              <w:fldChar w:fldCharType="separate"/>
            </w:r>
            <w:r w:rsidR="00365D89" w:rsidRPr="008B52D5">
              <w:rPr>
                <w:rFonts w:ascii="Calibri" w:hAnsi="Calibri" w:cs="Calibri"/>
                <w:sz w:val="16"/>
              </w:rPr>
              <w:t>(Jansky 2010)</w:t>
            </w:r>
            <w:r w:rsidRPr="008B52D5">
              <w:rPr>
                <w:sz w:val="16"/>
                <w:szCs w:val="16"/>
              </w:rPr>
              <w:fldChar w:fldCharType="end"/>
            </w:r>
          </w:p>
        </w:tc>
        <w:tc>
          <w:tcPr>
            <w:tcW w:w="1079" w:type="dxa"/>
          </w:tcPr>
          <w:p w:rsidR="00365D89" w:rsidRPr="008B52D5" w:rsidRDefault="00365D89" w:rsidP="00C05B03">
            <w:pPr>
              <w:cnfStyle w:val="000000000000"/>
              <w:rPr>
                <w:sz w:val="16"/>
                <w:szCs w:val="16"/>
              </w:rPr>
            </w:pPr>
          </w:p>
        </w:tc>
        <w:tc>
          <w:tcPr>
            <w:tcW w:w="1719" w:type="dxa"/>
          </w:tcPr>
          <w:p w:rsidR="00365D89" w:rsidRPr="008B52D5" w:rsidRDefault="00365D89" w:rsidP="00C05B03">
            <w:pPr>
              <w:cnfStyle w:val="000000000000"/>
              <w:rPr>
                <w:sz w:val="16"/>
                <w:szCs w:val="16"/>
              </w:rPr>
            </w:pPr>
            <w:r w:rsidRPr="008B52D5">
              <w:rPr>
                <w:sz w:val="16"/>
                <w:szCs w:val="16"/>
              </w:rPr>
              <w:t>Comtrade</w:t>
            </w:r>
          </w:p>
        </w:tc>
      </w:tr>
      <w:tr w:rsidR="00365D89" w:rsidRPr="008B52D5" w:rsidTr="00885BF8">
        <w:trPr>
          <w:cnfStyle w:val="000000100000"/>
        </w:trPr>
        <w:tc>
          <w:tcPr>
            <w:cnfStyle w:val="001000000000"/>
            <w:tcW w:w="1719" w:type="dxa"/>
          </w:tcPr>
          <w:p w:rsidR="00365D89" w:rsidRPr="008B52D5" w:rsidRDefault="00365D89" w:rsidP="00C05B03">
            <w:pPr>
              <w:rPr>
                <w:sz w:val="16"/>
                <w:szCs w:val="16"/>
              </w:rPr>
            </w:pPr>
            <w:r w:rsidRPr="008B52D5">
              <w:rPr>
                <w:sz w:val="16"/>
                <w:szCs w:val="16"/>
              </w:rPr>
              <w:t>Produ</w:t>
            </w:r>
            <w:r w:rsidR="00FF1A4A" w:rsidRPr="008B52D5">
              <w:rPr>
                <w:sz w:val="16"/>
                <w:szCs w:val="16"/>
              </w:rPr>
              <w:t>ktová penetrace</w:t>
            </w:r>
          </w:p>
        </w:tc>
        <w:tc>
          <w:tcPr>
            <w:tcW w:w="4811" w:type="dxa"/>
          </w:tcPr>
          <w:p w:rsidR="00FF1A4A" w:rsidRPr="008B52D5" w:rsidRDefault="00FF1A4A" w:rsidP="005630BA">
            <w:pPr>
              <w:cnfStyle w:val="000000100000"/>
              <w:rPr>
                <w:sz w:val="16"/>
                <w:szCs w:val="16"/>
              </w:rPr>
            </w:pPr>
            <w:r w:rsidRPr="008B52D5">
              <w:rPr>
                <w:sz w:val="16"/>
                <w:szCs w:val="16"/>
              </w:rPr>
              <w:t>Ukazatel, který uvádí jaký podíl má určitý produkt na celkovém export</w:t>
            </w:r>
            <w:r w:rsidR="004339BB">
              <w:rPr>
                <w:sz w:val="16"/>
                <w:szCs w:val="16"/>
              </w:rPr>
              <w:t>u</w:t>
            </w:r>
            <w:r w:rsidRPr="008B52D5">
              <w:rPr>
                <w:sz w:val="16"/>
                <w:szCs w:val="16"/>
              </w:rPr>
              <w:t xml:space="preserve"> země do jiné konkrétní země (dle let, kategorie, země, sektoru atd.)</w:t>
            </w:r>
          </w:p>
        </w:tc>
        <w:tc>
          <w:tcPr>
            <w:tcW w:w="1649" w:type="dxa"/>
          </w:tcPr>
          <w:p w:rsidR="00365D89" w:rsidRPr="008B52D5" w:rsidRDefault="00365D89" w:rsidP="00C05B03">
            <w:pPr>
              <w:cnfStyle w:val="000000100000"/>
              <w:rPr>
                <w:sz w:val="16"/>
                <w:szCs w:val="16"/>
              </w:rPr>
            </w:pPr>
          </w:p>
        </w:tc>
        <w:tc>
          <w:tcPr>
            <w:tcW w:w="2412" w:type="dxa"/>
          </w:tcPr>
          <w:p w:rsidR="00FF1A4A" w:rsidRPr="008B52D5" w:rsidRDefault="00FF1A4A" w:rsidP="00C05B03">
            <w:pPr>
              <w:cnfStyle w:val="000000100000"/>
              <w:rPr>
                <w:sz w:val="16"/>
                <w:szCs w:val="16"/>
              </w:rPr>
            </w:pPr>
            <w:r w:rsidRPr="008B52D5">
              <w:rPr>
                <w:sz w:val="16"/>
                <w:szCs w:val="16"/>
              </w:rPr>
              <w:t xml:space="preserve">Jsou obvykle 2 cesty, jak zvýšit obchodní podíl. Buď </w:t>
            </w:r>
            <w:r w:rsidR="00D3623D" w:rsidRPr="008B52D5">
              <w:rPr>
                <w:sz w:val="16"/>
                <w:szCs w:val="16"/>
              </w:rPr>
              <w:t xml:space="preserve">zvýšením počtu vyvážených </w:t>
            </w:r>
            <w:r w:rsidR="005B11EF" w:rsidRPr="008B52D5">
              <w:rPr>
                <w:sz w:val="16"/>
                <w:szCs w:val="16"/>
              </w:rPr>
              <w:t>produktů, nebo</w:t>
            </w:r>
            <w:r w:rsidR="00D3623D" w:rsidRPr="008B52D5">
              <w:rPr>
                <w:sz w:val="16"/>
                <w:szCs w:val="16"/>
              </w:rPr>
              <w:t xml:space="preserve"> zvýšením objemu vývozu u již vyvážených produktů. </w:t>
            </w:r>
          </w:p>
        </w:tc>
        <w:tc>
          <w:tcPr>
            <w:tcW w:w="1036" w:type="dxa"/>
          </w:tcPr>
          <w:p w:rsidR="00365D89" w:rsidRPr="008B52D5" w:rsidRDefault="004C7213" w:rsidP="00C05B03">
            <w:pPr>
              <w:cnfStyle w:val="000000100000"/>
              <w:rPr>
                <w:sz w:val="16"/>
                <w:szCs w:val="16"/>
              </w:rPr>
            </w:pPr>
            <w:r w:rsidRPr="008B52D5">
              <w:rPr>
                <w:sz w:val="16"/>
                <w:szCs w:val="16"/>
              </w:rPr>
              <w:fldChar w:fldCharType="begin"/>
            </w:r>
            <w:r w:rsidR="00365D89" w:rsidRPr="008B52D5">
              <w:rPr>
                <w:sz w:val="16"/>
                <w:szCs w:val="16"/>
              </w:rPr>
              <w:instrText xml:space="preserve"> ADDIN ZOTERO_ITEM CSL_CITATION {"citationID":"SwiTyPlm","properties":{"formattedCitation":"(Schott 2008)","plainCitation":"(Schott 2008)"},"citationItems":[{"id":33,"uris":["http://zotero.org/users/246527/items/5N53QMZC"],"uri":["http://zotero.org/users/246527/items/5N53QMZC"],"itemData":{"id":33,"type":"article-journal","title":"The relative sophistication of Chinese exports","container-title":"Economic Policy","page":"5–49","volume":"23","issue":"53","call-number":"0000","author":[{"family":"Schott","given":"P. K"}],"issued":{"year":2008},"page-first":"5–49"}}],"schema":"https://github.com/citation-style-language/schema/raw/master/csl-citation.json"} </w:instrText>
            </w:r>
            <w:r w:rsidRPr="008B52D5">
              <w:rPr>
                <w:sz w:val="16"/>
                <w:szCs w:val="16"/>
              </w:rPr>
              <w:fldChar w:fldCharType="separate"/>
            </w:r>
            <w:r w:rsidR="00365D89" w:rsidRPr="008B52D5">
              <w:rPr>
                <w:rFonts w:ascii="Calibri" w:hAnsi="Calibri" w:cs="Calibri"/>
                <w:sz w:val="16"/>
              </w:rPr>
              <w:t>(Schott 2008)</w:t>
            </w:r>
            <w:r w:rsidRPr="008B52D5">
              <w:rPr>
                <w:sz w:val="16"/>
                <w:szCs w:val="16"/>
              </w:rPr>
              <w:fldChar w:fldCharType="end"/>
            </w:r>
            <w:r w:rsidR="00365D89" w:rsidRPr="008B52D5">
              <w:rPr>
                <w:sz w:val="16"/>
                <w:szCs w:val="16"/>
              </w:rPr>
              <w:t xml:space="preserve">, </w:t>
            </w:r>
            <w:r w:rsidRPr="008B52D5">
              <w:rPr>
                <w:sz w:val="16"/>
                <w:szCs w:val="16"/>
              </w:rPr>
              <w:fldChar w:fldCharType="begin"/>
            </w:r>
            <w:r w:rsidR="00365D89" w:rsidRPr="008B52D5">
              <w:rPr>
                <w:sz w:val="16"/>
                <w:szCs w:val="16"/>
              </w:rPr>
              <w:instrText xml:space="preserve"> ADDIN ZOTERO_ITEM CSL_CITATION {"citationID":"D9bByL4e","properties":{"formattedCitation":"(Jansky 2010)","plainCitation":"(Jansky 2010)"},"citationItems":[{"id":164,"uris":["http://zotero.org/users/246527/items/K44XBTT6"],"uri":["http://zotero.org/users/246527/items/K44XBTT6"],"itemData":{"id":164,"type":"article-journal","title":"Rising unit values of Central and Eastern European exports: Rising quality in transition?","container-title":"International Journal of Economic Policy in Emerging Economies","page":"147–157","volume":"3","issue":"2","call-number":"0000","shortTitle":"Rising unit values of Central and Eastern European exports","author":[{"family":"Jansky","given":"P."}],"issued":{"year":2010},"page-first":"147–157"}}],"schema":"https://github.com/citation-style-language/schema/raw/master/csl-citation.json"} </w:instrText>
            </w:r>
            <w:r w:rsidRPr="008B52D5">
              <w:rPr>
                <w:sz w:val="16"/>
                <w:szCs w:val="16"/>
              </w:rPr>
              <w:fldChar w:fldCharType="separate"/>
            </w:r>
            <w:r w:rsidR="00365D89" w:rsidRPr="008B52D5">
              <w:rPr>
                <w:rFonts w:ascii="Calibri" w:hAnsi="Calibri" w:cs="Calibri"/>
                <w:sz w:val="16"/>
              </w:rPr>
              <w:t>(Jansky 2010)</w:t>
            </w:r>
            <w:r w:rsidRPr="008B52D5">
              <w:rPr>
                <w:sz w:val="16"/>
                <w:szCs w:val="16"/>
              </w:rPr>
              <w:fldChar w:fldCharType="end"/>
            </w:r>
          </w:p>
        </w:tc>
        <w:tc>
          <w:tcPr>
            <w:tcW w:w="1079" w:type="dxa"/>
          </w:tcPr>
          <w:p w:rsidR="00365D89" w:rsidRPr="008B52D5" w:rsidRDefault="00365D89" w:rsidP="00C05B03">
            <w:pPr>
              <w:cnfStyle w:val="000000100000"/>
              <w:rPr>
                <w:sz w:val="16"/>
                <w:szCs w:val="16"/>
              </w:rPr>
            </w:pPr>
          </w:p>
        </w:tc>
        <w:tc>
          <w:tcPr>
            <w:tcW w:w="1719" w:type="dxa"/>
          </w:tcPr>
          <w:p w:rsidR="00365D89" w:rsidRPr="008B52D5" w:rsidRDefault="00365D89" w:rsidP="00C05B03">
            <w:pPr>
              <w:cnfStyle w:val="000000100000"/>
              <w:rPr>
                <w:sz w:val="16"/>
                <w:szCs w:val="16"/>
              </w:rPr>
            </w:pPr>
            <w:r w:rsidRPr="008B52D5">
              <w:rPr>
                <w:sz w:val="16"/>
                <w:szCs w:val="16"/>
              </w:rPr>
              <w:t>Comtrade</w:t>
            </w:r>
          </w:p>
        </w:tc>
      </w:tr>
      <w:tr w:rsidR="00BC1BD2" w:rsidRPr="008B52D5" w:rsidTr="00885BF8">
        <w:tc>
          <w:tcPr>
            <w:cnfStyle w:val="001000000000"/>
            <w:tcW w:w="1719" w:type="dxa"/>
          </w:tcPr>
          <w:p w:rsidR="00BC1BD2" w:rsidRPr="008B52D5" w:rsidRDefault="00D3623D" w:rsidP="00BC1BD2">
            <w:pPr>
              <w:rPr>
                <w:sz w:val="16"/>
                <w:szCs w:val="16"/>
              </w:rPr>
            </w:pPr>
            <w:r w:rsidRPr="008B52D5">
              <w:rPr>
                <w:sz w:val="16"/>
                <w:szCs w:val="16"/>
              </w:rPr>
              <w:t>Relativní tržní specializace</w:t>
            </w:r>
          </w:p>
        </w:tc>
        <w:tc>
          <w:tcPr>
            <w:tcW w:w="4811" w:type="dxa"/>
          </w:tcPr>
          <w:p w:rsidR="00D3623D" w:rsidRPr="008B52D5" w:rsidRDefault="00D3623D" w:rsidP="00D3623D">
            <w:pPr>
              <w:cnfStyle w:val="000000000000"/>
              <w:rPr>
                <w:sz w:val="16"/>
                <w:szCs w:val="16"/>
              </w:rPr>
            </w:pPr>
            <w:r w:rsidRPr="008B52D5">
              <w:rPr>
                <w:sz w:val="16"/>
                <w:szCs w:val="16"/>
              </w:rPr>
              <w:t>Tento ukazatel je definován jako rozdíl mezi podílem vývozu země na cílový trh a podílem světového vývozu na cílový trh.</w:t>
            </w:r>
          </w:p>
        </w:tc>
        <w:tc>
          <w:tcPr>
            <w:tcW w:w="1649" w:type="dxa"/>
          </w:tcPr>
          <w:p w:rsidR="00BC1BD2" w:rsidRPr="008B52D5" w:rsidRDefault="00F9156C" w:rsidP="00C05B03">
            <w:pPr>
              <w:cnfStyle w:val="000000000000"/>
              <w:rPr>
                <w:sz w:val="16"/>
                <w:szCs w:val="16"/>
              </w:rPr>
            </w:pPr>
            <w:r w:rsidRPr="008B52D5">
              <w:rPr>
                <w:sz w:val="16"/>
                <w:szCs w:val="16"/>
              </w:rPr>
              <w:t>Sofistikovanost exportu</w:t>
            </w:r>
          </w:p>
        </w:tc>
        <w:tc>
          <w:tcPr>
            <w:tcW w:w="2412" w:type="dxa"/>
          </w:tcPr>
          <w:p w:rsidR="00D3623D" w:rsidRPr="008B52D5" w:rsidRDefault="00D3623D" w:rsidP="00B74038">
            <w:pPr>
              <w:cnfStyle w:val="000000000000"/>
              <w:rPr>
                <w:sz w:val="16"/>
                <w:szCs w:val="16"/>
              </w:rPr>
            </w:pPr>
            <w:r w:rsidRPr="008B52D5">
              <w:rPr>
                <w:sz w:val="16"/>
                <w:szCs w:val="16"/>
              </w:rPr>
              <w:t>Číslo větší než nula implikuje relativní tržní specializaci země vůči této destinaci.</w:t>
            </w:r>
          </w:p>
        </w:tc>
        <w:tc>
          <w:tcPr>
            <w:tcW w:w="1036" w:type="dxa"/>
          </w:tcPr>
          <w:p w:rsidR="00BC1BD2" w:rsidRPr="008B52D5" w:rsidRDefault="004C7213" w:rsidP="00C05B03">
            <w:pPr>
              <w:cnfStyle w:val="000000000000"/>
              <w:rPr>
                <w:sz w:val="16"/>
                <w:szCs w:val="16"/>
              </w:rPr>
            </w:pPr>
            <w:r w:rsidRPr="008B52D5">
              <w:rPr>
                <w:sz w:val="16"/>
                <w:szCs w:val="16"/>
              </w:rPr>
              <w:fldChar w:fldCharType="begin"/>
            </w:r>
            <w:r w:rsidR="00B62DD1" w:rsidRPr="008B52D5">
              <w:rPr>
                <w:sz w:val="16"/>
                <w:szCs w:val="16"/>
              </w:rPr>
              <w:instrText xml:space="preserve"> ADDIN ZOTERO_ITEM CSL_CITATION {"citationID":"OA2F7WHJ","properties":{"formattedCitation":"(Di Mauro et al. 2005)","plainCitation":"(Di Mauro et al. 2005)"},"citationItems":[{"id":915,"uris":["http://zotero.org/users/246527/items/W4R895KH"],"uri":["http://zotero.org/users/246527/items/W4R895KH"],"itemData":{"id":915,"type":"article-journal","title":"Competitiveness and the export performance of the euro area","container-title":"ECB Occasional Paper","issue":"30","author":[{"family":"Di Mauro","given":"F."},{"family":"Anderton","given":"R."},{"family":"Ernst","given":"E."},{"family":"Torres","given":"J."},{"family":"Lecat","given":"R."},{"family":"Cassidy","given":"M."},{"family":"Tedeschi","given":"R."},{"family":"Walch","given":"E."},{"family":"Eggelte","given":"J."},{"family":"Wagner","given":"K."},{"family":"others","given":""}],"issued":{"year":2005}}}],"schema":"https://github.com/citation-style-language/schema/raw/master/csl-citation.json"} </w:instrText>
            </w:r>
            <w:r w:rsidRPr="008B52D5">
              <w:rPr>
                <w:sz w:val="16"/>
                <w:szCs w:val="16"/>
              </w:rPr>
              <w:fldChar w:fldCharType="separate"/>
            </w:r>
            <w:r w:rsidR="00B62DD1" w:rsidRPr="008B52D5">
              <w:rPr>
                <w:rFonts w:ascii="Calibri" w:hAnsi="Calibri" w:cs="Calibri"/>
                <w:sz w:val="16"/>
              </w:rPr>
              <w:t>(Di Mauro et al. 2005)</w:t>
            </w:r>
            <w:r w:rsidRPr="008B52D5">
              <w:rPr>
                <w:sz w:val="16"/>
                <w:szCs w:val="16"/>
              </w:rPr>
              <w:fldChar w:fldCharType="end"/>
            </w:r>
          </w:p>
        </w:tc>
        <w:tc>
          <w:tcPr>
            <w:tcW w:w="1079" w:type="dxa"/>
          </w:tcPr>
          <w:p w:rsidR="00BC1BD2" w:rsidRPr="008B52D5" w:rsidRDefault="00BC1BD2" w:rsidP="00C05B03">
            <w:pPr>
              <w:cnfStyle w:val="000000000000"/>
              <w:rPr>
                <w:sz w:val="16"/>
                <w:szCs w:val="16"/>
              </w:rPr>
            </w:pPr>
          </w:p>
        </w:tc>
        <w:tc>
          <w:tcPr>
            <w:tcW w:w="1719" w:type="dxa"/>
          </w:tcPr>
          <w:p w:rsidR="00BC1BD2" w:rsidRPr="008B52D5" w:rsidRDefault="00B028A1" w:rsidP="00C05B03">
            <w:pPr>
              <w:cnfStyle w:val="000000000000"/>
              <w:rPr>
                <w:sz w:val="16"/>
                <w:szCs w:val="16"/>
              </w:rPr>
            </w:pPr>
            <w:r w:rsidRPr="008B52D5">
              <w:rPr>
                <w:sz w:val="16"/>
                <w:szCs w:val="16"/>
              </w:rPr>
              <w:t>ECB</w:t>
            </w:r>
          </w:p>
        </w:tc>
      </w:tr>
      <w:tr w:rsidR="00BC1BD2" w:rsidRPr="008B52D5" w:rsidTr="00885BF8">
        <w:trPr>
          <w:cnfStyle w:val="000000100000"/>
        </w:trPr>
        <w:tc>
          <w:tcPr>
            <w:cnfStyle w:val="001000000000"/>
            <w:tcW w:w="1719" w:type="dxa"/>
          </w:tcPr>
          <w:p w:rsidR="00BC1BD2" w:rsidRPr="008B52D5" w:rsidRDefault="00D3623D" w:rsidP="00D3623D">
            <w:pPr>
              <w:rPr>
                <w:sz w:val="16"/>
                <w:szCs w:val="16"/>
              </w:rPr>
            </w:pPr>
            <w:r w:rsidRPr="008B52D5">
              <w:rPr>
                <w:sz w:val="16"/>
                <w:szCs w:val="16"/>
              </w:rPr>
              <w:t>Relativní produktová specializace</w:t>
            </w:r>
          </w:p>
        </w:tc>
        <w:tc>
          <w:tcPr>
            <w:tcW w:w="4811" w:type="dxa"/>
          </w:tcPr>
          <w:p w:rsidR="00D3623D" w:rsidRPr="008B52D5" w:rsidRDefault="00D3623D" w:rsidP="007538BD">
            <w:pPr>
              <w:cnfStyle w:val="000000100000"/>
              <w:rPr>
                <w:sz w:val="16"/>
                <w:szCs w:val="16"/>
              </w:rPr>
            </w:pPr>
            <w:r w:rsidRPr="008B52D5">
              <w:rPr>
                <w:sz w:val="16"/>
                <w:szCs w:val="16"/>
              </w:rPr>
              <w:t>Tento ukazatel je definován ja</w:t>
            </w:r>
            <w:r w:rsidR="007538BD" w:rsidRPr="008B52D5">
              <w:rPr>
                <w:sz w:val="16"/>
                <w:szCs w:val="16"/>
              </w:rPr>
              <w:t>ko rozdíl mezi podílem odvětví na celkovém</w:t>
            </w:r>
            <w:r w:rsidRPr="008B52D5">
              <w:rPr>
                <w:sz w:val="16"/>
                <w:szCs w:val="16"/>
              </w:rPr>
              <w:t xml:space="preserve"> vývoz</w:t>
            </w:r>
            <w:r w:rsidR="007538BD" w:rsidRPr="008B52D5">
              <w:rPr>
                <w:sz w:val="16"/>
                <w:szCs w:val="16"/>
              </w:rPr>
              <w:t>u země</w:t>
            </w:r>
            <w:r w:rsidRPr="008B52D5">
              <w:rPr>
                <w:sz w:val="16"/>
                <w:szCs w:val="16"/>
              </w:rPr>
              <w:t xml:space="preserve"> a podíl</w:t>
            </w:r>
            <w:r w:rsidR="007538BD" w:rsidRPr="008B52D5">
              <w:rPr>
                <w:sz w:val="16"/>
                <w:szCs w:val="16"/>
              </w:rPr>
              <w:t>em tohoto</w:t>
            </w:r>
            <w:r w:rsidRPr="008B52D5">
              <w:rPr>
                <w:sz w:val="16"/>
                <w:szCs w:val="16"/>
              </w:rPr>
              <w:t xml:space="preserve"> odvětví na světovém exportu.</w:t>
            </w:r>
          </w:p>
        </w:tc>
        <w:tc>
          <w:tcPr>
            <w:tcW w:w="1649" w:type="dxa"/>
          </w:tcPr>
          <w:p w:rsidR="00BC1BD2" w:rsidRPr="008B52D5" w:rsidRDefault="00F9156C" w:rsidP="00C05B03">
            <w:pPr>
              <w:cnfStyle w:val="000000100000"/>
              <w:rPr>
                <w:sz w:val="16"/>
                <w:szCs w:val="16"/>
              </w:rPr>
            </w:pPr>
            <w:r w:rsidRPr="008B52D5">
              <w:rPr>
                <w:sz w:val="16"/>
                <w:szCs w:val="16"/>
              </w:rPr>
              <w:t>Sofistikovanost exportu</w:t>
            </w:r>
          </w:p>
        </w:tc>
        <w:tc>
          <w:tcPr>
            <w:tcW w:w="2412" w:type="dxa"/>
          </w:tcPr>
          <w:p w:rsidR="007538BD" w:rsidRPr="008B52D5" w:rsidRDefault="007538BD" w:rsidP="007538BD">
            <w:pPr>
              <w:cnfStyle w:val="000000100000"/>
              <w:rPr>
                <w:sz w:val="16"/>
                <w:szCs w:val="16"/>
              </w:rPr>
            </w:pPr>
            <w:r w:rsidRPr="008B52D5">
              <w:rPr>
                <w:sz w:val="16"/>
                <w:szCs w:val="16"/>
              </w:rPr>
              <w:t xml:space="preserve">Číslo větší než nula implikuje relativní produktovou specializaci země v tomto odvětví. Tento indikátor například ukazuje, že EU se specializuje především na vývoz v </w:t>
            </w:r>
            <w:proofErr w:type="spellStart"/>
            <w:r w:rsidRPr="008B52D5">
              <w:rPr>
                <w:sz w:val="16"/>
                <w:szCs w:val="16"/>
              </w:rPr>
              <w:t>mid</w:t>
            </w:r>
            <w:proofErr w:type="spellEnd"/>
            <w:r w:rsidRPr="008B52D5">
              <w:rPr>
                <w:sz w:val="16"/>
                <w:szCs w:val="16"/>
              </w:rPr>
              <w:t>-</w:t>
            </w:r>
            <w:proofErr w:type="spellStart"/>
            <w:r w:rsidRPr="008B52D5">
              <w:rPr>
                <w:sz w:val="16"/>
                <w:szCs w:val="16"/>
              </w:rPr>
              <w:t>tech</w:t>
            </w:r>
            <w:proofErr w:type="spellEnd"/>
            <w:r w:rsidRPr="008B52D5">
              <w:rPr>
                <w:sz w:val="16"/>
                <w:szCs w:val="16"/>
              </w:rPr>
              <w:t xml:space="preserve"> odvětvích, jako jsou chemikálie, zemědělské a průmyslové stroje. </w:t>
            </w:r>
          </w:p>
        </w:tc>
        <w:tc>
          <w:tcPr>
            <w:tcW w:w="1036" w:type="dxa"/>
          </w:tcPr>
          <w:p w:rsidR="00BC1BD2" w:rsidRPr="008B52D5" w:rsidRDefault="004C7213" w:rsidP="00C05B03">
            <w:pPr>
              <w:cnfStyle w:val="000000100000"/>
              <w:rPr>
                <w:sz w:val="16"/>
                <w:szCs w:val="16"/>
              </w:rPr>
            </w:pPr>
            <w:r w:rsidRPr="008B52D5">
              <w:rPr>
                <w:sz w:val="16"/>
                <w:szCs w:val="16"/>
              </w:rPr>
              <w:fldChar w:fldCharType="begin"/>
            </w:r>
            <w:r w:rsidR="00B62DD1" w:rsidRPr="008B52D5">
              <w:rPr>
                <w:sz w:val="16"/>
                <w:szCs w:val="16"/>
              </w:rPr>
              <w:instrText xml:space="preserve"> ADDIN ZOTERO_ITEM CSL_CITATION {"citationID":"zo15X20g","properties":{"formattedCitation":"(Di Mauro et al. 2005)","plainCitation":"(Di Mauro et al. 2005)"},"citationItems":[{"id":915,"uris":["http://zotero.org/users/246527/items/W4R895KH"],"uri":["http://zotero.org/users/246527/items/W4R895KH"],"itemData":{"id":915,"type":"article-journal","title":"Competitiveness and the export performance of the euro area","container-title":"ECB Occasional Paper","issue":"30","author":[{"family":"Di Mauro","given":"F."},{"family":"Anderton","given":"R."},{"family":"Ernst","given":"E."},{"family":"Torres","given":"J."},{"family":"Lecat","given":"R."},{"family":"Cassidy","given":"M."},{"family":"Tedeschi","given":"R."},{"family":"Walch","given":"E."},{"family":"Eggelte","given":"J."},{"family":"Wagner","given":"K."},{"family":"others","given":""}],"issued":{"year":2005}}}],"schema":"https://github.com/citation-style-language/schema/raw/master/csl-citation.json"} </w:instrText>
            </w:r>
            <w:r w:rsidRPr="008B52D5">
              <w:rPr>
                <w:sz w:val="16"/>
                <w:szCs w:val="16"/>
              </w:rPr>
              <w:fldChar w:fldCharType="separate"/>
            </w:r>
            <w:r w:rsidR="00B62DD1" w:rsidRPr="008B52D5">
              <w:rPr>
                <w:rFonts w:ascii="Calibri" w:hAnsi="Calibri" w:cs="Calibri"/>
                <w:sz w:val="16"/>
              </w:rPr>
              <w:t>(Di Mauro et al. 2005)</w:t>
            </w:r>
            <w:r w:rsidRPr="008B52D5">
              <w:rPr>
                <w:sz w:val="16"/>
                <w:szCs w:val="16"/>
              </w:rPr>
              <w:fldChar w:fldCharType="end"/>
            </w:r>
          </w:p>
        </w:tc>
        <w:tc>
          <w:tcPr>
            <w:tcW w:w="1079" w:type="dxa"/>
          </w:tcPr>
          <w:p w:rsidR="00BC1BD2" w:rsidRPr="008B52D5" w:rsidRDefault="00BC1BD2" w:rsidP="00C05B03">
            <w:pPr>
              <w:cnfStyle w:val="000000100000"/>
              <w:rPr>
                <w:sz w:val="16"/>
                <w:szCs w:val="16"/>
              </w:rPr>
            </w:pPr>
          </w:p>
        </w:tc>
        <w:tc>
          <w:tcPr>
            <w:tcW w:w="1719" w:type="dxa"/>
          </w:tcPr>
          <w:p w:rsidR="00BC1BD2" w:rsidRPr="008B52D5" w:rsidRDefault="004F3F1A" w:rsidP="00C05B03">
            <w:pPr>
              <w:cnfStyle w:val="000000100000"/>
              <w:rPr>
                <w:sz w:val="16"/>
                <w:szCs w:val="16"/>
              </w:rPr>
            </w:pPr>
            <w:r w:rsidRPr="008B52D5">
              <w:rPr>
                <w:sz w:val="16"/>
                <w:szCs w:val="16"/>
              </w:rPr>
              <w:t>ECB</w:t>
            </w:r>
          </w:p>
        </w:tc>
      </w:tr>
      <w:tr w:rsidR="00365D89" w:rsidRPr="008B52D5" w:rsidTr="00885BF8">
        <w:tc>
          <w:tcPr>
            <w:cnfStyle w:val="001000000000"/>
            <w:tcW w:w="1719" w:type="dxa"/>
          </w:tcPr>
          <w:p w:rsidR="00365D89" w:rsidRPr="008B52D5" w:rsidRDefault="00365D89" w:rsidP="00BD5B45">
            <w:pPr>
              <w:rPr>
                <w:sz w:val="16"/>
                <w:szCs w:val="16"/>
              </w:rPr>
            </w:pPr>
            <w:proofErr w:type="spellStart"/>
            <w:r w:rsidRPr="008B52D5">
              <w:rPr>
                <w:sz w:val="16"/>
                <w:szCs w:val="16"/>
              </w:rPr>
              <w:t>Global</w:t>
            </w:r>
            <w:proofErr w:type="spellEnd"/>
            <w:r w:rsidRPr="008B52D5">
              <w:rPr>
                <w:sz w:val="16"/>
                <w:szCs w:val="16"/>
              </w:rPr>
              <w:t xml:space="preserve"> </w:t>
            </w:r>
            <w:proofErr w:type="spellStart"/>
            <w:r w:rsidRPr="008B52D5">
              <w:rPr>
                <w:sz w:val="16"/>
                <w:szCs w:val="16"/>
              </w:rPr>
              <w:lastRenderedPageBreak/>
              <w:t>Competitiveness</w:t>
            </w:r>
            <w:proofErr w:type="spellEnd"/>
            <w:r w:rsidRPr="008B52D5">
              <w:rPr>
                <w:sz w:val="16"/>
                <w:szCs w:val="16"/>
              </w:rPr>
              <w:t xml:space="preserve"> Index</w:t>
            </w:r>
            <w:r w:rsidR="004F4F10" w:rsidRPr="008B52D5">
              <w:rPr>
                <w:sz w:val="16"/>
                <w:szCs w:val="16"/>
              </w:rPr>
              <w:t xml:space="preserve"> (GCI)- Index globální konkurenceschopnosti</w:t>
            </w:r>
          </w:p>
        </w:tc>
        <w:tc>
          <w:tcPr>
            <w:tcW w:w="4811" w:type="dxa"/>
          </w:tcPr>
          <w:p w:rsidR="004F4F10" w:rsidRPr="008B52D5" w:rsidRDefault="004F4F10" w:rsidP="004F4F10">
            <w:pPr>
              <w:cnfStyle w:val="000000000000"/>
              <w:rPr>
                <w:sz w:val="16"/>
                <w:szCs w:val="16"/>
              </w:rPr>
            </w:pPr>
            <w:r w:rsidRPr="008B52D5">
              <w:rPr>
                <w:sz w:val="16"/>
                <w:szCs w:val="16"/>
              </w:rPr>
              <w:lastRenderedPageBreak/>
              <w:t xml:space="preserve">Index globální konkurenceschopnosti sestavuje každý rok </w:t>
            </w:r>
            <w:proofErr w:type="spellStart"/>
            <w:r w:rsidRPr="008B52D5">
              <w:rPr>
                <w:sz w:val="16"/>
                <w:szCs w:val="16"/>
              </w:rPr>
              <w:t>World</w:t>
            </w:r>
            <w:proofErr w:type="spellEnd"/>
            <w:r w:rsidRPr="008B52D5">
              <w:rPr>
                <w:sz w:val="16"/>
                <w:szCs w:val="16"/>
              </w:rPr>
              <w:t xml:space="preserve"> </w:t>
            </w:r>
            <w:proofErr w:type="spellStart"/>
            <w:r w:rsidRPr="008B52D5">
              <w:rPr>
                <w:sz w:val="16"/>
                <w:szCs w:val="16"/>
              </w:rPr>
              <w:lastRenderedPageBreak/>
              <w:t>Economic</w:t>
            </w:r>
            <w:proofErr w:type="spellEnd"/>
            <w:r w:rsidRPr="008B52D5">
              <w:rPr>
                <w:sz w:val="16"/>
                <w:szCs w:val="16"/>
              </w:rPr>
              <w:t xml:space="preserve"> </w:t>
            </w:r>
            <w:proofErr w:type="spellStart"/>
            <w:r w:rsidRPr="008B52D5">
              <w:rPr>
                <w:sz w:val="16"/>
                <w:szCs w:val="16"/>
              </w:rPr>
              <w:t>Forum</w:t>
            </w:r>
            <w:proofErr w:type="spellEnd"/>
            <w:r w:rsidRPr="008B52D5">
              <w:rPr>
                <w:sz w:val="16"/>
                <w:szCs w:val="16"/>
              </w:rPr>
              <w:t>. Je váženým průměrem mnoha různých prvků, měřený z veřejně dostupných dat.</w:t>
            </w:r>
          </w:p>
        </w:tc>
        <w:tc>
          <w:tcPr>
            <w:tcW w:w="1649" w:type="dxa"/>
          </w:tcPr>
          <w:p w:rsidR="00365D89" w:rsidRPr="008B52D5" w:rsidRDefault="00365D89" w:rsidP="00C05B03">
            <w:pPr>
              <w:cnfStyle w:val="000000000000"/>
              <w:rPr>
                <w:sz w:val="16"/>
                <w:szCs w:val="16"/>
              </w:rPr>
            </w:pPr>
          </w:p>
        </w:tc>
        <w:tc>
          <w:tcPr>
            <w:tcW w:w="2412" w:type="dxa"/>
          </w:tcPr>
          <w:p w:rsidR="004F4F10" w:rsidRPr="008B52D5" w:rsidRDefault="004F4F10" w:rsidP="004F4F10">
            <w:pPr>
              <w:cnfStyle w:val="000000000000"/>
              <w:rPr>
                <w:sz w:val="16"/>
                <w:szCs w:val="16"/>
              </w:rPr>
            </w:pPr>
            <w:r w:rsidRPr="008B52D5">
              <w:rPr>
                <w:sz w:val="16"/>
                <w:szCs w:val="16"/>
              </w:rPr>
              <w:t xml:space="preserve">GCI definuje </w:t>
            </w:r>
            <w:r w:rsidRPr="008B52D5">
              <w:rPr>
                <w:sz w:val="16"/>
                <w:szCs w:val="16"/>
              </w:rPr>
              <w:lastRenderedPageBreak/>
              <w:t xml:space="preserve">konkurenceschopnost jako množinu, složenou z kvality institucí, inovací a ostatních faktorů určující produktivitu země. </w:t>
            </w:r>
          </w:p>
        </w:tc>
        <w:tc>
          <w:tcPr>
            <w:tcW w:w="1036" w:type="dxa"/>
          </w:tcPr>
          <w:p w:rsidR="00365D89" w:rsidRPr="008B52D5" w:rsidRDefault="004C7213" w:rsidP="00C05B03">
            <w:pPr>
              <w:cnfStyle w:val="000000000000"/>
              <w:rPr>
                <w:sz w:val="16"/>
                <w:szCs w:val="16"/>
              </w:rPr>
            </w:pPr>
            <w:r w:rsidRPr="008B52D5">
              <w:rPr>
                <w:sz w:val="16"/>
                <w:szCs w:val="16"/>
              </w:rPr>
              <w:lastRenderedPageBreak/>
              <w:fldChar w:fldCharType="begin"/>
            </w:r>
            <w:r w:rsidR="00365D89" w:rsidRPr="008B52D5">
              <w:rPr>
                <w:sz w:val="16"/>
                <w:szCs w:val="16"/>
              </w:rPr>
              <w:instrText xml:space="preserve"> ADDIN ZOTERO_ITEM CSL_CITATION {"citationID":"ZcO3BMsI","properties":{"formattedCitation":"(Sala-i-Martin et al. 2010)","plainCitation":"(Sala-i-Martin et al. 2010)"},"citationItems":[{"id":907,"uris":["http://zotero.org/users/246527/items/WVU5HMAK"],"uri":["http://zotero.org/users/246527/items/WVU5HMAK"],"itemData":{"id":907,"type":"article-journal","title":"The Global Competitiveness Index 2010–2011: Looking Beyond the Global Economic Crisis","container-title":"The Global Competitiveness Report 2010-2011","shortTitle":"The Global Competitiveness Index 2010–2011","author":[{"family":"Sala-i-Martin","given":"X."},{"family":"Blanke","given":"J."},{"family":"Hanouz","given":"M. D"},{"family":"Geiger","given":"T."},{"family":"Mia","given":"I."}],"issued":{"year":2010}}}],"schema":"https://github.com/citation-style-language/schema/raw/master/csl-citation.json"} </w:instrText>
            </w:r>
            <w:r w:rsidRPr="008B52D5">
              <w:rPr>
                <w:sz w:val="16"/>
                <w:szCs w:val="16"/>
              </w:rPr>
              <w:fldChar w:fldCharType="separate"/>
            </w:r>
            <w:r w:rsidR="00365D89" w:rsidRPr="008B52D5">
              <w:rPr>
                <w:rFonts w:ascii="Calibri" w:hAnsi="Calibri" w:cs="Calibri"/>
                <w:sz w:val="16"/>
              </w:rPr>
              <w:t>(Sala-i-</w:t>
            </w:r>
            <w:r w:rsidR="00365D89" w:rsidRPr="008B52D5">
              <w:rPr>
                <w:rFonts w:ascii="Calibri" w:hAnsi="Calibri" w:cs="Calibri"/>
                <w:sz w:val="16"/>
              </w:rPr>
              <w:lastRenderedPageBreak/>
              <w:t>Martin et al. 2010)</w:t>
            </w:r>
            <w:r w:rsidRPr="008B52D5">
              <w:rPr>
                <w:sz w:val="16"/>
                <w:szCs w:val="16"/>
              </w:rPr>
              <w:fldChar w:fldCharType="end"/>
            </w:r>
            <w:r w:rsidR="00365D89" w:rsidRPr="008B52D5">
              <w:rPr>
                <w:sz w:val="16"/>
                <w:szCs w:val="16"/>
              </w:rPr>
              <w:t xml:space="preserve">, </w:t>
            </w:r>
            <w:r w:rsidRPr="008B52D5">
              <w:rPr>
                <w:sz w:val="16"/>
                <w:szCs w:val="16"/>
              </w:rPr>
              <w:fldChar w:fldCharType="begin"/>
            </w:r>
            <w:r w:rsidR="00365D89" w:rsidRPr="008B52D5">
              <w:rPr>
                <w:sz w:val="16"/>
                <w:szCs w:val="16"/>
              </w:rPr>
              <w:instrText xml:space="preserve"> ADDIN ZOTERO_ITEM CSL_CITATION {"citationID":"hrSs7ZFW","properties":{"formattedCitation":"(Sanjaya Lall 2001)","plainCitation":"(Sanjaya Lall 2001)"},"citationItems":[{"id":909,"uris":["http://zotero.org/users/246527/items/FBDWWIS8"],"uri":["http://zotero.org/users/246527/items/FBDWWIS8"],"itemData":{"id":909,"type":"article-journal","title":"Competitiveness Indices and Developing Countries: An Economic Evaluation of the Global Competitiveness Report","container-title":"World Development","page":"1501-1525","volume":"29","issue":"9","abstract":"Developing countries' policy makers worry about national competitiveness and closely watch indices ranking international competitive performance. This paper analyzes, from a development economics perspective, if competitiveness is a legitimate concern, and if the leading indices deserve the attention they get. It assesses the best-known index, The Global Competitiveness Report of the World Economic Forum, and finds deficiencies at several levels. Its definitions are too broad, the approach biased and the methodology flawed. Many qualitative measures are vague, redundant or wrong. These weak theoretical and empirical foundations reduce the value of the indices for analytical or policy purposes.","DOI":"10.1016/S0305-750X(01)00051-1","shortTitle":"Competitiveness Indices and Developing Countries","author":[{"family":"Lall","given":"Sanjaya"}],"issued":{"year":2001,"month":9},"accessed":{"year":2012,"month":5,"day":24},"page-first":"1501"}}],"schema":"https://github.com/citation-style-language/schema/raw/master/csl-citation.json"} </w:instrText>
            </w:r>
            <w:r w:rsidRPr="008B52D5">
              <w:rPr>
                <w:sz w:val="16"/>
                <w:szCs w:val="16"/>
              </w:rPr>
              <w:fldChar w:fldCharType="separate"/>
            </w:r>
            <w:r w:rsidR="00365D89" w:rsidRPr="008B52D5">
              <w:rPr>
                <w:rFonts w:ascii="Calibri" w:hAnsi="Calibri" w:cs="Calibri"/>
                <w:sz w:val="16"/>
              </w:rPr>
              <w:t>(Sanjaya Lall 2001)</w:t>
            </w:r>
            <w:r w:rsidRPr="008B52D5">
              <w:rPr>
                <w:sz w:val="16"/>
                <w:szCs w:val="16"/>
              </w:rPr>
              <w:fldChar w:fldCharType="end"/>
            </w:r>
          </w:p>
        </w:tc>
        <w:tc>
          <w:tcPr>
            <w:tcW w:w="1079" w:type="dxa"/>
          </w:tcPr>
          <w:p w:rsidR="00365D89" w:rsidRPr="008B52D5" w:rsidRDefault="00365D89" w:rsidP="00C05B03">
            <w:pPr>
              <w:cnfStyle w:val="000000000000"/>
              <w:rPr>
                <w:sz w:val="16"/>
                <w:szCs w:val="16"/>
              </w:rPr>
            </w:pPr>
          </w:p>
        </w:tc>
        <w:tc>
          <w:tcPr>
            <w:tcW w:w="1719" w:type="dxa"/>
          </w:tcPr>
          <w:p w:rsidR="00365D89" w:rsidRPr="008B52D5" w:rsidRDefault="008B5D42" w:rsidP="00C05B03">
            <w:pPr>
              <w:cnfStyle w:val="000000000000"/>
              <w:rPr>
                <w:sz w:val="16"/>
                <w:szCs w:val="16"/>
              </w:rPr>
            </w:pPr>
            <w:proofErr w:type="spellStart"/>
            <w:r w:rsidRPr="008B52D5">
              <w:rPr>
                <w:sz w:val="16"/>
                <w:szCs w:val="16"/>
              </w:rPr>
              <w:t>World</w:t>
            </w:r>
            <w:proofErr w:type="spellEnd"/>
            <w:r w:rsidRPr="008B52D5">
              <w:rPr>
                <w:sz w:val="16"/>
                <w:szCs w:val="16"/>
              </w:rPr>
              <w:t xml:space="preserve"> </w:t>
            </w:r>
            <w:proofErr w:type="spellStart"/>
            <w:r w:rsidRPr="008B52D5">
              <w:rPr>
                <w:sz w:val="16"/>
                <w:szCs w:val="16"/>
              </w:rPr>
              <w:t>Economic</w:t>
            </w:r>
            <w:proofErr w:type="spellEnd"/>
            <w:r w:rsidRPr="008B52D5">
              <w:rPr>
                <w:sz w:val="16"/>
                <w:szCs w:val="16"/>
              </w:rPr>
              <w:t xml:space="preserve"> </w:t>
            </w:r>
            <w:proofErr w:type="spellStart"/>
            <w:r w:rsidRPr="008B52D5">
              <w:rPr>
                <w:sz w:val="16"/>
                <w:szCs w:val="16"/>
              </w:rPr>
              <w:lastRenderedPageBreak/>
              <w:t>Forum</w:t>
            </w:r>
            <w:proofErr w:type="spellEnd"/>
          </w:p>
        </w:tc>
      </w:tr>
      <w:tr w:rsidR="003B40BC" w:rsidRPr="008B52D5" w:rsidTr="00885BF8">
        <w:trPr>
          <w:cnfStyle w:val="000000100000"/>
        </w:trPr>
        <w:tc>
          <w:tcPr>
            <w:cnfStyle w:val="001000000000"/>
            <w:tcW w:w="1719" w:type="dxa"/>
          </w:tcPr>
          <w:p w:rsidR="003B40BC" w:rsidRPr="008B52D5" w:rsidRDefault="003B40BC" w:rsidP="00DF1CC6">
            <w:pPr>
              <w:rPr>
                <w:sz w:val="16"/>
                <w:szCs w:val="16"/>
              </w:rPr>
            </w:pPr>
            <w:r w:rsidRPr="008B52D5">
              <w:rPr>
                <w:sz w:val="16"/>
                <w:szCs w:val="16"/>
              </w:rPr>
              <w:lastRenderedPageBreak/>
              <w:t xml:space="preserve">Export </w:t>
            </w:r>
            <w:proofErr w:type="spellStart"/>
            <w:r w:rsidRPr="008B52D5">
              <w:rPr>
                <w:sz w:val="16"/>
                <w:szCs w:val="16"/>
              </w:rPr>
              <w:t>similarity</w:t>
            </w:r>
            <w:proofErr w:type="spellEnd"/>
            <w:r w:rsidRPr="008B52D5">
              <w:rPr>
                <w:sz w:val="16"/>
                <w:szCs w:val="16"/>
              </w:rPr>
              <w:t xml:space="preserve"> index (ESI) – Index podobnosti exportu</w:t>
            </w:r>
          </w:p>
        </w:tc>
        <w:tc>
          <w:tcPr>
            <w:tcW w:w="4811" w:type="dxa"/>
          </w:tcPr>
          <w:p w:rsidR="003B40BC" w:rsidRPr="008B52D5" w:rsidRDefault="004C7213" w:rsidP="00DF1CC6">
            <w:pPr>
              <w:cnfStyle w:val="000000100000"/>
              <w:rPr>
                <w:sz w:val="16"/>
                <w:szCs w:val="16"/>
              </w:rPr>
            </w:pPr>
            <m:oMath>
              <m:sSubSup>
                <m:sSubSupPr>
                  <m:ctrlPr>
                    <w:rPr>
                      <w:rFonts w:ascii="Cambria Math" w:hAnsi="Cambria Math"/>
                      <w:i/>
                      <w:sz w:val="16"/>
                      <w:szCs w:val="16"/>
                    </w:rPr>
                  </m:ctrlPr>
                </m:sSubSupPr>
                <m:e>
                  <m:r>
                    <w:rPr>
                      <w:rFonts w:ascii="Cambria Math" w:hAnsi="Cambria Math"/>
                      <w:sz w:val="16"/>
                      <w:szCs w:val="16"/>
                    </w:rPr>
                    <m:t>ESI</m:t>
                  </m:r>
                </m:e>
                <m:sub>
                  <m:r>
                    <w:rPr>
                      <w:rFonts w:ascii="Cambria Math" w:hAnsi="Cambria Math"/>
                      <w:sz w:val="16"/>
                      <w:szCs w:val="16"/>
                    </w:rPr>
                    <m:t>t</m:t>
                  </m:r>
                </m:sub>
                <m:sup>
                  <m:r>
                    <w:rPr>
                      <w:rFonts w:ascii="Cambria Math" w:hAnsi="Cambria Math"/>
                      <w:sz w:val="16"/>
                      <w:szCs w:val="16"/>
                    </w:rPr>
                    <m:t>cd</m:t>
                  </m:r>
                </m:sup>
              </m:sSubSup>
              <m:r>
                <w:rPr>
                  <w:rFonts w:ascii="Cambria Math" w:hAnsi="Cambria Math"/>
                  <w:sz w:val="16"/>
                  <w:szCs w:val="16"/>
                </w:rPr>
                <m:t>=</m:t>
              </m:r>
              <m:nary>
                <m:naryPr>
                  <m:chr m:val="∑"/>
                  <m:limLoc m:val="undOvr"/>
                  <m:supHide m:val="on"/>
                  <m:ctrlPr>
                    <w:rPr>
                      <w:rFonts w:ascii="Cambria Math" w:hAnsi="Cambria Math"/>
                      <w:i/>
                      <w:sz w:val="16"/>
                      <w:szCs w:val="16"/>
                    </w:rPr>
                  </m:ctrlPr>
                </m:naryPr>
                <m:sub>
                  <m:r>
                    <w:rPr>
                      <w:rFonts w:ascii="Cambria Math" w:hAnsi="Cambria Math"/>
                      <w:sz w:val="16"/>
                      <w:szCs w:val="16"/>
                    </w:rPr>
                    <m:t>p</m:t>
                  </m:r>
                </m:sub>
                <m:sup/>
                <m:e>
                  <m:func>
                    <m:funcPr>
                      <m:ctrlPr>
                        <w:rPr>
                          <w:rFonts w:ascii="Cambria Math" w:hAnsi="Cambria Math"/>
                          <w:sz w:val="16"/>
                          <w:szCs w:val="16"/>
                        </w:rPr>
                      </m:ctrlPr>
                    </m:funcPr>
                    <m:fName>
                      <m:r>
                        <m:rPr>
                          <m:sty m:val="p"/>
                        </m:rPr>
                        <w:rPr>
                          <w:rFonts w:ascii="Cambria Math" w:hAnsi="Cambria Math"/>
                          <w:sz w:val="16"/>
                          <w:szCs w:val="16"/>
                        </w:rPr>
                        <m:t>min</m:t>
                      </m:r>
                    </m:fName>
                    <m:e>
                      <m:d>
                        <m:dPr>
                          <m:ctrlPr>
                            <w:rPr>
                              <w:rFonts w:ascii="Cambria Math" w:hAnsi="Cambria Math"/>
                              <w:i/>
                              <w:sz w:val="16"/>
                              <w:szCs w:val="16"/>
                            </w:rPr>
                          </m:ctrlPr>
                        </m:dPr>
                        <m:e>
                          <m:sSubSup>
                            <m:sSubSupPr>
                              <m:ctrlPr>
                                <w:rPr>
                                  <w:rFonts w:ascii="Cambria Math" w:hAnsi="Cambria Math"/>
                                  <w:i/>
                                  <w:sz w:val="16"/>
                                  <w:szCs w:val="16"/>
                                </w:rPr>
                              </m:ctrlPr>
                            </m:sSubSupPr>
                            <m:e>
                              <m:r>
                                <w:rPr>
                                  <w:rFonts w:ascii="Cambria Math" w:hAnsi="Cambria Math"/>
                                  <w:sz w:val="16"/>
                                  <w:szCs w:val="16"/>
                                </w:rPr>
                                <m:t>s</m:t>
                              </m:r>
                            </m:e>
                            <m:sub>
                              <m:r>
                                <w:rPr>
                                  <w:rFonts w:ascii="Cambria Math" w:hAnsi="Cambria Math"/>
                                  <w:sz w:val="16"/>
                                  <w:szCs w:val="16"/>
                                </w:rPr>
                                <m:t>tp</m:t>
                              </m:r>
                            </m:sub>
                            <m:sup>
                              <m:r>
                                <w:rPr>
                                  <w:rFonts w:ascii="Cambria Math" w:hAnsi="Cambria Math"/>
                                  <w:sz w:val="16"/>
                                  <w:szCs w:val="16"/>
                                </w:rPr>
                                <m:t>c</m:t>
                              </m:r>
                            </m:sup>
                          </m:sSubSup>
                          <m:r>
                            <w:rPr>
                              <w:rFonts w:ascii="Cambria Math" w:hAnsi="Cambria Math"/>
                              <w:sz w:val="16"/>
                              <w:szCs w:val="16"/>
                            </w:rPr>
                            <m:t>,</m:t>
                          </m:r>
                          <m:sSubSup>
                            <m:sSubSupPr>
                              <m:ctrlPr>
                                <w:rPr>
                                  <w:rFonts w:ascii="Cambria Math" w:hAnsi="Cambria Math"/>
                                  <w:i/>
                                  <w:sz w:val="16"/>
                                  <w:szCs w:val="16"/>
                                </w:rPr>
                              </m:ctrlPr>
                            </m:sSubSupPr>
                            <m:e>
                              <m:r>
                                <w:rPr>
                                  <w:rFonts w:ascii="Cambria Math" w:hAnsi="Cambria Math"/>
                                  <w:sz w:val="16"/>
                                  <w:szCs w:val="16"/>
                                </w:rPr>
                                <m:t>s</m:t>
                              </m:r>
                            </m:e>
                            <m:sub>
                              <m:r>
                                <w:rPr>
                                  <w:rFonts w:ascii="Cambria Math" w:hAnsi="Cambria Math"/>
                                  <w:sz w:val="16"/>
                                  <w:szCs w:val="16"/>
                                </w:rPr>
                                <m:t>tp</m:t>
                              </m:r>
                            </m:sub>
                            <m:sup>
                              <m:r>
                                <w:rPr>
                                  <w:rFonts w:ascii="Cambria Math" w:hAnsi="Cambria Math"/>
                                  <w:sz w:val="16"/>
                                  <w:szCs w:val="16"/>
                                </w:rPr>
                                <m:t>d</m:t>
                              </m:r>
                            </m:sup>
                          </m:sSubSup>
                        </m:e>
                      </m:d>
                      <m:ctrlPr>
                        <w:rPr>
                          <w:rFonts w:ascii="Cambria Math" w:hAnsi="Cambria Math"/>
                          <w:i/>
                          <w:sz w:val="16"/>
                          <w:szCs w:val="16"/>
                        </w:rPr>
                      </m:ctrlPr>
                    </m:e>
                  </m:func>
                  <m:r>
                    <w:rPr>
                      <w:rFonts w:ascii="Cambria Math" w:hAnsi="Cambria Math"/>
                      <w:sz w:val="16"/>
                      <w:szCs w:val="16"/>
                    </w:rPr>
                    <m:t>,</m:t>
                  </m:r>
                </m:e>
              </m:nary>
            </m:oMath>
            <w:r w:rsidR="003B40BC" w:rsidRPr="008B52D5">
              <w:rPr>
                <w:sz w:val="16"/>
                <w:szCs w:val="16"/>
              </w:rPr>
              <w:tab/>
            </w:r>
          </w:p>
          <w:p w:rsidR="003B40BC" w:rsidRPr="008B52D5" w:rsidRDefault="00C906F4" w:rsidP="00DF1CC6">
            <w:pPr>
              <w:cnfStyle w:val="000000100000"/>
              <w:rPr>
                <w:sz w:val="16"/>
                <w:szCs w:val="16"/>
              </w:rPr>
            </w:pPr>
            <w:r w:rsidRPr="008B52D5">
              <w:rPr>
                <w:sz w:val="16"/>
                <w:szCs w:val="16"/>
              </w:rPr>
              <w:t>kde</w:t>
            </w:r>
            <w:r w:rsidR="003B40BC" w:rsidRPr="008B52D5">
              <w:rPr>
                <w:sz w:val="16"/>
                <w:szCs w:val="16"/>
              </w:rPr>
              <w:t xml:space="preserve"> </w:t>
            </w:r>
            <m:oMath>
              <m:r>
                <w:rPr>
                  <w:rFonts w:ascii="Cambria Math" w:hAnsi="Cambria Math"/>
                  <w:sz w:val="16"/>
                  <w:szCs w:val="16"/>
                </w:rPr>
                <m:t>(</m:t>
              </m:r>
              <m:sSubSup>
                <m:sSubSupPr>
                  <m:ctrlPr>
                    <w:rPr>
                      <w:rFonts w:ascii="Cambria Math" w:hAnsi="Cambria Math"/>
                      <w:i/>
                      <w:sz w:val="16"/>
                      <w:szCs w:val="16"/>
                    </w:rPr>
                  </m:ctrlPr>
                </m:sSubSupPr>
                <m:e>
                  <m:r>
                    <w:rPr>
                      <w:rFonts w:ascii="Cambria Math" w:hAnsi="Cambria Math"/>
                      <w:sz w:val="16"/>
                      <w:szCs w:val="16"/>
                    </w:rPr>
                    <m:t>s</m:t>
                  </m:r>
                </m:e>
                <m:sub>
                  <m:r>
                    <w:rPr>
                      <w:rFonts w:ascii="Cambria Math" w:hAnsi="Cambria Math"/>
                      <w:sz w:val="16"/>
                      <w:szCs w:val="16"/>
                    </w:rPr>
                    <m:t>tp</m:t>
                  </m:r>
                </m:sub>
                <m:sup>
                  <m:r>
                    <w:rPr>
                      <w:rFonts w:ascii="Cambria Math" w:hAnsi="Cambria Math"/>
                      <w:sz w:val="16"/>
                      <w:szCs w:val="16"/>
                    </w:rPr>
                    <m:t>c</m:t>
                  </m:r>
                </m:sup>
              </m:sSubSup>
              <m:r>
                <w:rPr>
                  <w:rFonts w:ascii="Cambria Math" w:hAnsi="Cambria Math"/>
                  <w:sz w:val="16"/>
                  <w:szCs w:val="16"/>
                </w:rPr>
                <m:t>)</m:t>
              </m:r>
            </m:oMath>
            <w:r w:rsidR="003B40BC" w:rsidRPr="008B52D5">
              <w:rPr>
                <w:sz w:val="16"/>
                <w:szCs w:val="16"/>
              </w:rPr>
              <w:t xml:space="preserve"> </w:t>
            </w:r>
            <w:r w:rsidRPr="008B52D5">
              <w:rPr>
                <w:sz w:val="16"/>
                <w:szCs w:val="16"/>
              </w:rPr>
              <w:t xml:space="preserve">je podíl exportu produktu p na </w:t>
            </w:r>
            <w:proofErr w:type="gramStart"/>
            <w:r w:rsidRPr="008B52D5">
              <w:rPr>
                <w:sz w:val="16"/>
                <w:szCs w:val="16"/>
              </w:rPr>
              <w:t>celkovém</w:t>
            </w:r>
            <w:proofErr w:type="gramEnd"/>
            <w:r w:rsidRPr="008B52D5">
              <w:rPr>
                <w:sz w:val="16"/>
                <w:szCs w:val="16"/>
              </w:rPr>
              <w:t xml:space="preserve"> export země v roce </w:t>
            </w:r>
            <w:proofErr w:type="spellStart"/>
            <w:r w:rsidRPr="008B52D5">
              <w:rPr>
                <w:sz w:val="16"/>
                <w:szCs w:val="16"/>
              </w:rPr>
              <w:t>t</w:t>
            </w:r>
            <w:proofErr w:type="spellEnd"/>
            <w:r w:rsidRPr="008B52D5">
              <w:rPr>
                <w:sz w:val="16"/>
                <w:szCs w:val="16"/>
              </w:rPr>
              <w:t>.</w:t>
            </w:r>
            <w:r w:rsidR="003B40BC" w:rsidRPr="008B52D5">
              <w:rPr>
                <w:sz w:val="16"/>
                <w:szCs w:val="16"/>
              </w:rPr>
              <w:t xml:space="preserve"> </w:t>
            </w:r>
          </w:p>
          <w:p w:rsidR="00C906F4" w:rsidRPr="008B52D5" w:rsidRDefault="00C906F4" w:rsidP="00DF1CC6">
            <w:pPr>
              <w:cnfStyle w:val="000000100000"/>
              <w:rPr>
                <w:sz w:val="16"/>
                <w:szCs w:val="16"/>
              </w:rPr>
            </w:pPr>
          </w:p>
        </w:tc>
        <w:tc>
          <w:tcPr>
            <w:tcW w:w="1649" w:type="dxa"/>
          </w:tcPr>
          <w:p w:rsidR="003B40BC" w:rsidRPr="008B52D5" w:rsidRDefault="003B40BC" w:rsidP="00DF1CC6">
            <w:pPr>
              <w:cnfStyle w:val="000000100000"/>
              <w:rPr>
                <w:sz w:val="16"/>
                <w:szCs w:val="16"/>
              </w:rPr>
            </w:pPr>
          </w:p>
        </w:tc>
        <w:tc>
          <w:tcPr>
            <w:tcW w:w="2412" w:type="dxa"/>
          </w:tcPr>
          <w:p w:rsidR="00C906F4" w:rsidRPr="008B52D5" w:rsidRDefault="00C906F4" w:rsidP="00DF1CC6">
            <w:pPr>
              <w:cnfStyle w:val="000000100000"/>
              <w:rPr>
                <w:sz w:val="16"/>
                <w:szCs w:val="16"/>
              </w:rPr>
            </w:pPr>
            <w:r w:rsidRPr="008B52D5">
              <w:rPr>
                <w:sz w:val="16"/>
                <w:szCs w:val="16"/>
              </w:rPr>
              <w:t xml:space="preserve">ESI se rovná </w:t>
            </w:r>
            <w:proofErr w:type="gramStart"/>
            <w:r w:rsidRPr="008B52D5">
              <w:rPr>
                <w:sz w:val="16"/>
                <w:szCs w:val="16"/>
              </w:rPr>
              <w:t>nule pokud</w:t>
            </w:r>
            <w:proofErr w:type="gramEnd"/>
            <w:r w:rsidRPr="008B52D5">
              <w:rPr>
                <w:sz w:val="16"/>
                <w:szCs w:val="16"/>
              </w:rPr>
              <w:t xml:space="preserve"> země vyváží jiné produkty- nemají žádné stejné. Dosahuje jedničky, pokud jsou exporty distribuovány identicky mezi jednotlivými produkty.</w:t>
            </w:r>
          </w:p>
        </w:tc>
        <w:tc>
          <w:tcPr>
            <w:tcW w:w="1036" w:type="dxa"/>
          </w:tcPr>
          <w:p w:rsidR="003B40BC" w:rsidRPr="008B52D5" w:rsidRDefault="004C7213" w:rsidP="00DF1CC6">
            <w:pPr>
              <w:cnfStyle w:val="000000100000"/>
              <w:rPr>
                <w:sz w:val="16"/>
                <w:szCs w:val="16"/>
              </w:rPr>
            </w:pPr>
            <w:r w:rsidRPr="008B52D5">
              <w:rPr>
                <w:sz w:val="16"/>
                <w:szCs w:val="16"/>
              </w:rPr>
              <w:fldChar w:fldCharType="begin"/>
            </w:r>
            <w:r w:rsidR="003B40BC" w:rsidRPr="008B52D5">
              <w:rPr>
                <w:sz w:val="16"/>
                <w:szCs w:val="16"/>
              </w:rPr>
              <w:instrText xml:space="preserve"> ADDIN ZOTERO_ITEM CSL_CITATION {"citationID":"nvnwgxEG","properties":{"formattedCitation":"(Finger &amp; Kreinin 1979)","plainCitation":"(Finger &amp; Kreinin 1979)"},"citationItems":[{"id":898,"uris":["http://zotero.org/users/246527/items/8MSMSSXM"],"uri":["http://zotero.org/users/246527/items/8MSMSSXM"],"itemData":{"id":898,"type":"article-journal","title":"A Measure ofExport Similarity'and Its Possible Uses","container-title":"The Economic Journal","page":"905–912","volume":"89","issue":"356","author":[{"family":"Finger","given":"J. M"},{"family":"Kreinin","given":"M. E"}],"issued":{"year":1979},"page-first":"905–912"}}],"schema":"https://github.com/citation-style-language/schema/raw/master/csl-citation.json"} </w:instrText>
            </w:r>
            <w:r w:rsidRPr="008B52D5">
              <w:rPr>
                <w:sz w:val="16"/>
                <w:szCs w:val="16"/>
              </w:rPr>
              <w:fldChar w:fldCharType="separate"/>
            </w:r>
            <w:r w:rsidR="003B40BC" w:rsidRPr="008B52D5">
              <w:rPr>
                <w:rFonts w:ascii="Calibri" w:hAnsi="Calibri" w:cs="Calibri"/>
                <w:sz w:val="16"/>
              </w:rPr>
              <w:t>(Finger &amp; Kreinin 1979)</w:t>
            </w:r>
            <w:r w:rsidRPr="008B52D5">
              <w:rPr>
                <w:sz w:val="16"/>
                <w:szCs w:val="16"/>
              </w:rPr>
              <w:fldChar w:fldCharType="end"/>
            </w:r>
            <w:r w:rsidR="003B40BC" w:rsidRPr="008B52D5">
              <w:rPr>
                <w:sz w:val="16"/>
                <w:szCs w:val="16"/>
              </w:rPr>
              <w:t xml:space="preserve">, </w:t>
            </w:r>
            <w:r w:rsidRPr="008B52D5">
              <w:rPr>
                <w:sz w:val="16"/>
                <w:szCs w:val="16"/>
              </w:rPr>
              <w:fldChar w:fldCharType="begin"/>
            </w:r>
            <w:r w:rsidR="003B40BC" w:rsidRPr="008B52D5">
              <w:rPr>
                <w:sz w:val="16"/>
                <w:szCs w:val="16"/>
              </w:rPr>
              <w:instrText xml:space="preserve"> ADDIN ZOTERO_ITEM CSL_CITATION {"citationID":"JGQ7vr5E","properties":{"formattedCitation":"(Schott 2008)","plainCitation":"(Schott 2008)"},"citationItems":[{"id":33,"uris":["http://zotero.org/users/246527/items/5N53QMZC"],"uri":["http://zotero.org/users/246527/items/5N53QMZC"],"itemData":{"id":33,"type":"article-journal","title":"The relative sophistication of Chinese exports","container-title":"Economic Policy","page":"5–49","volume":"23","issue":"53","call-number":"0000","author":[{"family":"Schott","given":"P. K"}],"issued":{"year":2008},"page-first":"5–49"}}],"schema":"https://github.com/citation-style-language/schema/raw/master/csl-citation.json"} </w:instrText>
            </w:r>
            <w:r w:rsidRPr="008B52D5">
              <w:rPr>
                <w:sz w:val="16"/>
                <w:szCs w:val="16"/>
              </w:rPr>
              <w:fldChar w:fldCharType="separate"/>
            </w:r>
            <w:r w:rsidR="003B40BC" w:rsidRPr="008B52D5">
              <w:rPr>
                <w:rFonts w:ascii="Calibri" w:hAnsi="Calibri" w:cs="Calibri"/>
                <w:sz w:val="16"/>
              </w:rPr>
              <w:t>(Schott 2008)</w:t>
            </w:r>
            <w:r w:rsidRPr="008B52D5">
              <w:rPr>
                <w:sz w:val="16"/>
                <w:szCs w:val="16"/>
              </w:rPr>
              <w:fldChar w:fldCharType="end"/>
            </w:r>
            <w:r w:rsidR="003B40BC" w:rsidRPr="008B52D5">
              <w:rPr>
                <w:sz w:val="16"/>
                <w:szCs w:val="16"/>
              </w:rPr>
              <w:t xml:space="preserve">, </w:t>
            </w:r>
            <w:r w:rsidRPr="008B52D5">
              <w:rPr>
                <w:sz w:val="16"/>
                <w:szCs w:val="16"/>
              </w:rPr>
              <w:fldChar w:fldCharType="begin"/>
            </w:r>
            <w:r w:rsidR="003B40BC" w:rsidRPr="008B52D5">
              <w:rPr>
                <w:sz w:val="16"/>
                <w:szCs w:val="16"/>
              </w:rPr>
              <w:instrText xml:space="preserve"> ADDIN ZOTERO_ITEM CSL_CITATION {"citationID":"oBOy3g9c","properties":{"formattedCitation":"(Jansky 2010)","plainCitation":"(Jansky 2010)"},"citationItems":[{"id":164,"uris":["http://zotero.org/users/246527/items/K44XBTT6"],"uri":["http://zotero.org/users/246527/items/K44XBTT6"],"itemData":{"id":164,"type":"article-journal","title":"Rising unit values of Central and Eastern European exports: Rising quality in transition?","container-title":"International Journal of Economic Policy in Emerging Economies","page":"147–157","volume":"3","issue":"2","call-number":"0000","shortTitle":"Rising unit values of Central and Eastern European exports","author":[{"family":"Jansky","given":"P."}],"issued":{"year":2010},"page-first":"147–157"}}],"schema":"https://github.com/citation-style-language/schema/raw/master/csl-citation.json"} </w:instrText>
            </w:r>
            <w:r w:rsidRPr="008B52D5">
              <w:rPr>
                <w:sz w:val="16"/>
                <w:szCs w:val="16"/>
              </w:rPr>
              <w:fldChar w:fldCharType="separate"/>
            </w:r>
            <w:r w:rsidR="003B40BC" w:rsidRPr="008B52D5">
              <w:rPr>
                <w:rFonts w:ascii="Calibri" w:hAnsi="Calibri" w:cs="Calibri"/>
                <w:sz w:val="16"/>
              </w:rPr>
              <w:t>(Jansky 2010)</w:t>
            </w:r>
            <w:r w:rsidRPr="008B52D5">
              <w:rPr>
                <w:sz w:val="16"/>
                <w:szCs w:val="16"/>
              </w:rPr>
              <w:fldChar w:fldCharType="end"/>
            </w:r>
          </w:p>
          <w:p w:rsidR="00C906F4" w:rsidRPr="008B52D5" w:rsidRDefault="00C906F4" w:rsidP="00DF1CC6">
            <w:pPr>
              <w:cnfStyle w:val="000000100000"/>
              <w:rPr>
                <w:sz w:val="16"/>
                <w:szCs w:val="16"/>
              </w:rPr>
            </w:pPr>
            <w:proofErr w:type="spellStart"/>
            <w:r w:rsidRPr="008B52D5">
              <w:rPr>
                <w:sz w:val="16"/>
                <w:szCs w:val="16"/>
              </w:rPr>
              <w:t>Havlik</w:t>
            </w:r>
            <w:proofErr w:type="spellEnd"/>
            <w:r w:rsidRPr="008B52D5">
              <w:rPr>
                <w:sz w:val="16"/>
                <w:szCs w:val="16"/>
              </w:rPr>
              <w:t xml:space="preserve"> </w:t>
            </w:r>
            <w:proofErr w:type="spellStart"/>
            <w:r w:rsidRPr="008B52D5">
              <w:rPr>
                <w:sz w:val="16"/>
                <w:szCs w:val="16"/>
              </w:rPr>
              <w:t>et</w:t>
            </w:r>
            <w:proofErr w:type="spellEnd"/>
            <w:r w:rsidRPr="008B52D5">
              <w:rPr>
                <w:sz w:val="16"/>
                <w:szCs w:val="16"/>
              </w:rPr>
              <w:t xml:space="preserve"> </w:t>
            </w:r>
            <w:proofErr w:type="spellStart"/>
            <w:r w:rsidRPr="008B52D5">
              <w:rPr>
                <w:sz w:val="16"/>
                <w:szCs w:val="16"/>
              </w:rPr>
              <w:t>al</w:t>
            </w:r>
            <w:proofErr w:type="spellEnd"/>
            <w:r w:rsidRPr="008B52D5">
              <w:rPr>
                <w:sz w:val="16"/>
                <w:szCs w:val="16"/>
              </w:rPr>
              <w:t>. (září 2012)</w:t>
            </w:r>
          </w:p>
          <w:p w:rsidR="003B40BC" w:rsidRPr="008B52D5" w:rsidRDefault="003B40BC" w:rsidP="00C906F4">
            <w:pPr>
              <w:cnfStyle w:val="000000100000"/>
              <w:rPr>
                <w:sz w:val="16"/>
                <w:szCs w:val="16"/>
              </w:rPr>
            </w:pPr>
          </w:p>
        </w:tc>
        <w:tc>
          <w:tcPr>
            <w:tcW w:w="1079" w:type="dxa"/>
          </w:tcPr>
          <w:p w:rsidR="003B40BC" w:rsidRPr="008B52D5" w:rsidRDefault="003B40BC" w:rsidP="00DF1CC6">
            <w:pPr>
              <w:cnfStyle w:val="000000100000"/>
              <w:rPr>
                <w:sz w:val="16"/>
                <w:szCs w:val="16"/>
              </w:rPr>
            </w:pPr>
          </w:p>
        </w:tc>
        <w:tc>
          <w:tcPr>
            <w:tcW w:w="1719" w:type="dxa"/>
          </w:tcPr>
          <w:p w:rsidR="003B40BC" w:rsidRPr="008B52D5" w:rsidRDefault="003B40BC" w:rsidP="00DF1CC6">
            <w:pPr>
              <w:cnfStyle w:val="000000100000"/>
              <w:rPr>
                <w:sz w:val="16"/>
                <w:szCs w:val="16"/>
              </w:rPr>
            </w:pPr>
            <w:r w:rsidRPr="008B52D5">
              <w:rPr>
                <w:sz w:val="16"/>
                <w:szCs w:val="16"/>
              </w:rPr>
              <w:t>Comtrade</w:t>
            </w:r>
          </w:p>
        </w:tc>
      </w:tr>
      <w:tr w:rsidR="003B40BC" w:rsidRPr="008B52D5" w:rsidTr="00885BF8">
        <w:tc>
          <w:tcPr>
            <w:cnfStyle w:val="001000000000"/>
            <w:tcW w:w="1719" w:type="dxa"/>
          </w:tcPr>
          <w:p w:rsidR="003B40BC" w:rsidRPr="008B52D5" w:rsidRDefault="003B40BC" w:rsidP="00BD5B45">
            <w:pPr>
              <w:rPr>
                <w:sz w:val="16"/>
                <w:szCs w:val="16"/>
              </w:rPr>
            </w:pPr>
            <w:proofErr w:type="spellStart"/>
            <w:r w:rsidRPr="008B52D5">
              <w:rPr>
                <w:sz w:val="16"/>
                <w:szCs w:val="16"/>
              </w:rPr>
              <w:t>Trade</w:t>
            </w:r>
            <w:proofErr w:type="spellEnd"/>
            <w:r w:rsidRPr="008B52D5">
              <w:rPr>
                <w:sz w:val="16"/>
                <w:szCs w:val="16"/>
              </w:rPr>
              <w:t xml:space="preserve"> </w:t>
            </w:r>
            <w:proofErr w:type="spellStart"/>
            <w:r w:rsidRPr="008B52D5">
              <w:rPr>
                <w:sz w:val="16"/>
                <w:szCs w:val="16"/>
              </w:rPr>
              <w:t>Complementarity</w:t>
            </w:r>
            <w:proofErr w:type="spellEnd"/>
            <w:r w:rsidRPr="008B52D5">
              <w:rPr>
                <w:sz w:val="16"/>
                <w:szCs w:val="16"/>
              </w:rPr>
              <w:t xml:space="preserve"> Index (TCI)- Index komplementarity</w:t>
            </w:r>
          </w:p>
        </w:tc>
        <w:tc>
          <w:tcPr>
            <w:tcW w:w="4811" w:type="dxa"/>
          </w:tcPr>
          <w:p w:rsidR="003B40BC" w:rsidRPr="008B52D5" w:rsidRDefault="004C7213" w:rsidP="004F4F10">
            <w:pPr>
              <w:cnfStyle w:val="000000000000"/>
              <w:rPr>
                <w:rFonts w:eastAsiaTheme="minorEastAsia"/>
                <w:sz w:val="16"/>
                <w:szCs w:val="16"/>
              </w:rPr>
            </w:pPr>
            <m:oMath>
              <m:sSub>
                <m:sSubPr>
                  <m:ctrlPr>
                    <w:rPr>
                      <w:rFonts w:ascii="Cambria Math" w:hAnsi="Cambria Math"/>
                      <w:i/>
                      <w:sz w:val="16"/>
                      <w:szCs w:val="16"/>
                    </w:rPr>
                  </m:ctrlPr>
                </m:sSubPr>
                <m:e>
                  <m:r>
                    <w:rPr>
                      <w:rFonts w:ascii="Cambria Math" w:hAnsi="Cambria Math"/>
                      <w:sz w:val="16"/>
                      <w:szCs w:val="16"/>
                    </w:rPr>
                    <m:t>TC</m:t>
                  </m:r>
                </m:e>
                <m:sub>
                  <m:r>
                    <w:rPr>
                      <w:rFonts w:ascii="Cambria Math" w:hAnsi="Cambria Math"/>
                      <w:sz w:val="16"/>
                      <w:szCs w:val="16"/>
                    </w:rPr>
                    <m:t>c,d</m:t>
                  </m:r>
                </m:sub>
              </m:sSub>
              <m:r>
                <w:rPr>
                  <w:rFonts w:ascii="Cambria Math" w:hAnsi="Cambria Math"/>
                  <w:sz w:val="16"/>
                  <w:szCs w:val="16"/>
                </w:rPr>
                <m:t>=</m:t>
              </m:r>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r>
                    <w:rPr>
                      <w:rFonts w:ascii="Cambria Math" w:hAnsi="Cambria Math"/>
                      <w:sz w:val="16"/>
                      <w:szCs w:val="16"/>
                    </w:rPr>
                    <m:t>100*min</m:t>
                  </m:r>
                  <m:d>
                    <m:dPr>
                      <m:ctrlPr>
                        <w:rPr>
                          <w:rFonts w:ascii="Cambria Math" w:hAnsi="Cambria Math"/>
                          <w:i/>
                          <w:sz w:val="16"/>
                          <w:szCs w:val="16"/>
                        </w:rPr>
                      </m:ctrlPr>
                    </m:dPr>
                    <m:e>
                      <m:d>
                        <m:dPr>
                          <m:begChr m:val="|"/>
                          <m:endChr m:val="|"/>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i,c</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i,d</m:t>
                              </m:r>
                            </m:sub>
                          </m:sSub>
                        </m:e>
                      </m:d>
                    </m:e>
                  </m:d>
                </m:e>
              </m:nary>
            </m:oMath>
            <w:r w:rsidR="002D414A" w:rsidRPr="008B52D5">
              <w:rPr>
                <w:rFonts w:eastAsiaTheme="minorEastAsia"/>
                <w:sz w:val="16"/>
                <w:szCs w:val="16"/>
              </w:rPr>
              <w:t xml:space="preserve"> ,</w:t>
            </w:r>
          </w:p>
          <w:p w:rsidR="002D414A" w:rsidRPr="008B52D5" w:rsidRDefault="002D414A" w:rsidP="00625060">
            <w:pPr>
              <w:cnfStyle w:val="000000000000"/>
              <w:rPr>
                <w:sz w:val="16"/>
                <w:szCs w:val="16"/>
              </w:rPr>
            </w:pPr>
            <w:r w:rsidRPr="008B52D5">
              <w:rPr>
                <w:rFonts w:eastAsiaTheme="minorEastAsia"/>
                <w:sz w:val="16"/>
                <w:szCs w:val="16"/>
              </w:rPr>
              <w:t xml:space="preserve">kde </w:t>
            </w:r>
            <w:r w:rsidR="00625060" w:rsidRPr="008B52D5">
              <w:rPr>
                <w:rFonts w:eastAsiaTheme="minorEastAsia"/>
                <w:sz w:val="16"/>
                <w:szCs w:val="16"/>
              </w:rPr>
              <w:t>S</w:t>
            </w:r>
            <w:r w:rsidRPr="008B52D5">
              <w:rPr>
                <w:rFonts w:eastAsiaTheme="minorEastAsia"/>
                <w:sz w:val="16"/>
                <w:szCs w:val="16"/>
              </w:rPr>
              <w:t xml:space="preserve"> </w:t>
            </w:r>
            <w:proofErr w:type="gramStart"/>
            <w:r w:rsidRPr="008B52D5">
              <w:rPr>
                <w:rFonts w:eastAsiaTheme="minorEastAsia"/>
                <w:sz w:val="16"/>
                <w:szCs w:val="16"/>
              </w:rPr>
              <w:t>je</w:t>
            </w:r>
            <w:proofErr w:type="gramEnd"/>
            <w:r w:rsidRPr="008B52D5">
              <w:rPr>
                <w:rFonts w:eastAsiaTheme="minorEastAsia"/>
                <w:sz w:val="16"/>
                <w:szCs w:val="16"/>
              </w:rPr>
              <w:t xml:space="preserve"> </w:t>
            </w:r>
            <w:r w:rsidR="00625060" w:rsidRPr="008B52D5">
              <w:rPr>
                <w:rFonts w:eastAsiaTheme="minorEastAsia"/>
                <w:sz w:val="16"/>
                <w:szCs w:val="16"/>
              </w:rPr>
              <w:t>podíl exportu produktu i na celkovém exportu</w:t>
            </w:r>
            <w:r w:rsidRPr="008B52D5">
              <w:rPr>
                <w:rFonts w:eastAsiaTheme="minorEastAsia"/>
                <w:sz w:val="16"/>
                <w:szCs w:val="16"/>
              </w:rPr>
              <w:t xml:space="preserve">, M </w:t>
            </w:r>
            <w:r w:rsidR="00625060" w:rsidRPr="008B52D5">
              <w:rPr>
                <w:rFonts w:eastAsiaTheme="minorEastAsia"/>
                <w:sz w:val="16"/>
                <w:szCs w:val="16"/>
              </w:rPr>
              <w:t xml:space="preserve">je podíl </w:t>
            </w:r>
            <w:r w:rsidRPr="008B52D5">
              <w:rPr>
                <w:rFonts w:eastAsiaTheme="minorEastAsia"/>
                <w:sz w:val="16"/>
                <w:szCs w:val="16"/>
              </w:rPr>
              <w:t>import</w:t>
            </w:r>
            <w:r w:rsidR="00625060" w:rsidRPr="008B52D5">
              <w:rPr>
                <w:rFonts w:eastAsiaTheme="minorEastAsia"/>
                <w:sz w:val="16"/>
                <w:szCs w:val="16"/>
              </w:rPr>
              <w:t xml:space="preserve">u </w:t>
            </w:r>
            <w:r w:rsidR="00F2700D" w:rsidRPr="008B52D5">
              <w:rPr>
                <w:rFonts w:eastAsiaTheme="minorEastAsia"/>
                <w:sz w:val="16"/>
                <w:szCs w:val="16"/>
              </w:rPr>
              <w:t xml:space="preserve">produktu </w:t>
            </w:r>
            <w:r w:rsidR="00625060" w:rsidRPr="008B52D5">
              <w:rPr>
                <w:rFonts w:eastAsiaTheme="minorEastAsia"/>
                <w:sz w:val="16"/>
                <w:szCs w:val="16"/>
              </w:rPr>
              <w:t xml:space="preserve">i </w:t>
            </w:r>
            <w:r w:rsidR="00F2700D" w:rsidRPr="008B52D5">
              <w:rPr>
                <w:rFonts w:eastAsiaTheme="minorEastAsia"/>
                <w:sz w:val="16"/>
                <w:szCs w:val="16"/>
              </w:rPr>
              <w:t>na celkovém importu země</w:t>
            </w:r>
            <w:r w:rsidRPr="008B52D5">
              <w:rPr>
                <w:rFonts w:eastAsiaTheme="minorEastAsia"/>
                <w:sz w:val="16"/>
                <w:szCs w:val="16"/>
              </w:rPr>
              <w:t xml:space="preserve">, c a d země a i je </w:t>
            </w:r>
            <w:r w:rsidR="00F2700D" w:rsidRPr="008B52D5">
              <w:rPr>
                <w:rFonts w:eastAsiaTheme="minorEastAsia"/>
                <w:sz w:val="16"/>
                <w:szCs w:val="16"/>
              </w:rPr>
              <w:t xml:space="preserve">konkrétní </w:t>
            </w:r>
            <w:r w:rsidRPr="008B52D5">
              <w:rPr>
                <w:rFonts w:eastAsiaTheme="minorEastAsia"/>
                <w:sz w:val="16"/>
                <w:szCs w:val="16"/>
              </w:rPr>
              <w:t>produkt.</w:t>
            </w:r>
          </w:p>
        </w:tc>
        <w:tc>
          <w:tcPr>
            <w:tcW w:w="1649" w:type="dxa"/>
          </w:tcPr>
          <w:p w:rsidR="003B40BC" w:rsidRPr="008B52D5" w:rsidRDefault="003B40BC" w:rsidP="00C05B03">
            <w:pPr>
              <w:cnfStyle w:val="000000000000"/>
              <w:rPr>
                <w:sz w:val="16"/>
                <w:szCs w:val="16"/>
              </w:rPr>
            </w:pPr>
          </w:p>
        </w:tc>
        <w:tc>
          <w:tcPr>
            <w:tcW w:w="2412" w:type="dxa"/>
          </w:tcPr>
          <w:p w:rsidR="003B40BC" w:rsidRPr="008B52D5" w:rsidRDefault="00F2700D" w:rsidP="00D57F19">
            <w:pPr>
              <w:cnfStyle w:val="000000000000"/>
              <w:rPr>
                <w:sz w:val="16"/>
                <w:szCs w:val="16"/>
              </w:rPr>
            </w:pPr>
            <w:r w:rsidRPr="008B52D5">
              <w:rPr>
                <w:sz w:val="16"/>
                <w:szCs w:val="16"/>
              </w:rPr>
              <w:t xml:space="preserve">Čím větší je TCI, tím lépe odpovídá export země c importu země </w:t>
            </w:r>
            <w:proofErr w:type="spellStart"/>
            <w:r w:rsidRPr="008B52D5">
              <w:rPr>
                <w:sz w:val="16"/>
                <w:szCs w:val="16"/>
              </w:rPr>
              <w:t>d</w:t>
            </w:r>
            <w:proofErr w:type="spellEnd"/>
            <w:r w:rsidRPr="008B52D5">
              <w:rPr>
                <w:sz w:val="16"/>
                <w:szCs w:val="16"/>
              </w:rPr>
              <w:t xml:space="preserve">. Větší liberalizace vzájemného obchodu bude mít v </w:t>
            </w:r>
            <w:proofErr w:type="spellStart"/>
            <w:r w:rsidRPr="008B52D5">
              <w:rPr>
                <w:sz w:val="16"/>
                <w:szCs w:val="16"/>
              </w:rPr>
              <w:t>v</w:t>
            </w:r>
            <w:proofErr w:type="spellEnd"/>
            <w:r w:rsidRPr="008B52D5">
              <w:rPr>
                <w:sz w:val="16"/>
                <w:szCs w:val="16"/>
              </w:rPr>
              <w:t xml:space="preserve"> případě vysokého TCI větší dopad na objem obchodu.</w:t>
            </w:r>
            <w:r w:rsidR="00D57F19">
              <w:rPr>
                <w:sz w:val="16"/>
                <w:szCs w:val="16"/>
              </w:rPr>
              <w:t xml:space="preserve"> </w:t>
            </w:r>
          </w:p>
        </w:tc>
        <w:tc>
          <w:tcPr>
            <w:tcW w:w="1036" w:type="dxa"/>
          </w:tcPr>
          <w:p w:rsidR="003B40BC" w:rsidRPr="008B52D5" w:rsidRDefault="003B40BC" w:rsidP="00C05B03">
            <w:pPr>
              <w:cnfStyle w:val="000000000000"/>
              <w:rPr>
                <w:sz w:val="16"/>
                <w:szCs w:val="16"/>
              </w:rPr>
            </w:pPr>
            <w:proofErr w:type="spellStart"/>
            <w:r w:rsidRPr="008B52D5">
              <w:rPr>
                <w:sz w:val="16"/>
                <w:szCs w:val="16"/>
              </w:rPr>
              <w:t>Havlik</w:t>
            </w:r>
            <w:proofErr w:type="spellEnd"/>
            <w:r w:rsidRPr="008B52D5">
              <w:rPr>
                <w:sz w:val="16"/>
                <w:szCs w:val="16"/>
              </w:rPr>
              <w:t xml:space="preserve"> </w:t>
            </w:r>
            <w:proofErr w:type="spellStart"/>
            <w:r w:rsidRPr="008B52D5">
              <w:rPr>
                <w:sz w:val="16"/>
                <w:szCs w:val="16"/>
              </w:rPr>
              <w:t>et</w:t>
            </w:r>
            <w:proofErr w:type="spellEnd"/>
            <w:r w:rsidRPr="008B52D5">
              <w:rPr>
                <w:sz w:val="16"/>
                <w:szCs w:val="16"/>
              </w:rPr>
              <w:t xml:space="preserve"> </w:t>
            </w:r>
            <w:proofErr w:type="spellStart"/>
            <w:r w:rsidRPr="008B52D5">
              <w:rPr>
                <w:sz w:val="16"/>
                <w:szCs w:val="16"/>
              </w:rPr>
              <w:t>al</w:t>
            </w:r>
            <w:proofErr w:type="spellEnd"/>
            <w:r w:rsidRPr="008B52D5">
              <w:rPr>
                <w:sz w:val="16"/>
                <w:szCs w:val="16"/>
              </w:rPr>
              <w:t>. (září 2012)</w:t>
            </w:r>
          </w:p>
        </w:tc>
        <w:tc>
          <w:tcPr>
            <w:tcW w:w="1079" w:type="dxa"/>
          </w:tcPr>
          <w:p w:rsidR="003B40BC" w:rsidRPr="008B52D5" w:rsidRDefault="003B40BC" w:rsidP="00C05B03">
            <w:pPr>
              <w:cnfStyle w:val="000000000000"/>
              <w:rPr>
                <w:sz w:val="16"/>
                <w:szCs w:val="16"/>
              </w:rPr>
            </w:pPr>
          </w:p>
        </w:tc>
        <w:tc>
          <w:tcPr>
            <w:tcW w:w="1719" w:type="dxa"/>
          </w:tcPr>
          <w:p w:rsidR="003B40BC" w:rsidRPr="008B52D5" w:rsidRDefault="003B40BC" w:rsidP="00C05B03">
            <w:pPr>
              <w:cnfStyle w:val="000000000000"/>
              <w:rPr>
                <w:b/>
                <w:sz w:val="16"/>
                <w:szCs w:val="16"/>
              </w:rPr>
            </w:pPr>
            <w:r w:rsidRPr="008B52D5">
              <w:rPr>
                <w:sz w:val="16"/>
                <w:szCs w:val="16"/>
              </w:rPr>
              <w:t>Comtrade</w:t>
            </w:r>
          </w:p>
        </w:tc>
      </w:tr>
    </w:tbl>
    <w:p w:rsidR="0078321E" w:rsidRDefault="0078321E" w:rsidP="0078321E">
      <w:pPr>
        <w:pStyle w:val="Nadpis2"/>
        <w:numPr>
          <w:ilvl w:val="0"/>
          <w:numId w:val="0"/>
        </w:numPr>
        <w:ind w:left="1000"/>
      </w:pPr>
    </w:p>
    <w:p w:rsidR="0078321E" w:rsidRDefault="0078321E" w:rsidP="0078321E">
      <w:pPr>
        <w:rPr>
          <w:lang w:eastAsia="en-US"/>
        </w:rPr>
      </w:pPr>
    </w:p>
    <w:p w:rsidR="0078321E" w:rsidRDefault="0078321E" w:rsidP="0078321E">
      <w:pPr>
        <w:rPr>
          <w:lang w:eastAsia="en-US"/>
        </w:rPr>
      </w:pPr>
    </w:p>
    <w:p w:rsidR="0078321E" w:rsidRDefault="0078321E" w:rsidP="0078321E">
      <w:pPr>
        <w:rPr>
          <w:lang w:eastAsia="en-US"/>
        </w:rPr>
      </w:pPr>
    </w:p>
    <w:p w:rsidR="0078321E" w:rsidRDefault="0078321E" w:rsidP="0078321E">
      <w:pPr>
        <w:rPr>
          <w:lang w:eastAsia="en-US"/>
        </w:rPr>
      </w:pPr>
    </w:p>
    <w:p w:rsidR="0078321E" w:rsidRDefault="0078321E" w:rsidP="0078321E">
      <w:pPr>
        <w:rPr>
          <w:lang w:eastAsia="en-US"/>
        </w:rPr>
      </w:pPr>
    </w:p>
    <w:p w:rsidR="0078321E" w:rsidRDefault="0078321E" w:rsidP="0078321E">
      <w:pPr>
        <w:rPr>
          <w:lang w:eastAsia="en-US"/>
        </w:rPr>
      </w:pPr>
    </w:p>
    <w:p w:rsidR="0078321E" w:rsidRDefault="0078321E" w:rsidP="0078321E">
      <w:pPr>
        <w:rPr>
          <w:lang w:eastAsia="en-US"/>
        </w:rPr>
      </w:pPr>
    </w:p>
    <w:p w:rsidR="0078321E" w:rsidRDefault="0078321E" w:rsidP="0078321E">
      <w:pPr>
        <w:rPr>
          <w:lang w:eastAsia="en-US"/>
        </w:rPr>
      </w:pPr>
    </w:p>
    <w:p w:rsidR="0078321E" w:rsidRDefault="0078321E" w:rsidP="0078321E">
      <w:pPr>
        <w:rPr>
          <w:lang w:eastAsia="en-US"/>
        </w:rPr>
      </w:pPr>
    </w:p>
    <w:p w:rsidR="0078321E" w:rsidRDefault="0078321E" w:rsidP="0078321E">
      <w:pPr>
        <w:rPr>
          <w:lang w:eastAsia="en-US"/>
        </w:rPr>
      </w:pPr>
    </w:p>
    <w:p w:rsidR="0078321E" w:rsidRDefault="0078321E" w:rsidP="0078321E">
      <w:pPr>
        <w:rPr>
          <w:lang w:eastAsia="en-US"/>
        </w:rPr>
      </w:pPr>
    </w:p>
    <w:p w:rsidR="0078321E" w:rsidRPr="0078321E" w:rsidRDefault="0078321E" w:rsidP="0078321E">
      <w:pPr>
        <w:rPr>
          <w:lang w:eastAsia="en-US"/>
        </w:rPr>
      </w:pPr>
    </w:p>
    <w:p w:rsidR="003D16CA" w:rsidRPr="003D16CA" w:rsidRDefault="003D16CA" w:rsidP="003D16CA">
      <w:pPr>
        <w:pStyle w:val="Nadpis2"/>
      </w:pPr>
      <w:bookmarkStart w:id="21" w:name="_Toc376424890"/>
      <w:r w:rsidRPr="003D16CA">
        <w:t>Ukazatele mezinárodní konkurenceschopnosti v</w:t>
      </w:r>
      <w:r>
        <w:t> podmínkách pro podnikání</w:t>
      </w:r>
      <w:r w:rsidRPr="003D16CA">
        <w:t xml:space="preserve"> (</w:t>
      </w:r>
      <w:r w:rsidR="008967DA" w:rsidRPr="008967DA">
        <w:rPr>
          <w:lang w:val="en-US"/>
        </w:rPr>
        <w:t>Indicators of competitiveness in doing business</w:t>
      </w:r>
      <w:r w:rsidRPr="003D16CA">
        <w:t>)</w:t>
      </w:r>
      <w:bookmarkEnd w:id="21"/>
    </w:p>
    <w:tbl>
      <w:tblPr>
        <w:tblStyle w:val="Svtlseznam1"/>
        <w:tblW w:w="14425" w:type="dxa"/>
        <w:tblLook w:val="04A0"/>
      </w:tblPr>
      <w:tblGrid>
        <w:gridCol w:w="1428"/>
        <w:gridCol w:w="4285"/>
        <w:gridCol w:w="1659"/>
        <w:gridCol w:w="2796"/>
        <w:gridCol w:w="1036"/>
        <w:gridCol w:w="1685"/>
        <w:gridCol w:w="1536"/>
      </w:tblGrid>
      <w:tr w:rsidR="002F2879" w:rsidRPr="008B52D5" w:rsidTr="00F4492D">
        <w:trPr>
          <w:cnfStyle w:val="100000000000"/>
        </w:trPr>
        <w:tc>
          <w:tcPr>
            <w:cnfStyle w:val="001000000000"/>
            <w:tcW w:w="1447" w:type="dxa"/>
          </w:tcPr>
          <w:p w:rsidR="003D16CA" w:rsidRPr="008B52D5" w:rsidRDefault="003D16CA" w:rsidP="002F2879">
            <w:pPr>
              <w:rPr>
                <w:sz w:val="16"/>
                <w:szCs w:val="16"/>
              </w:rPr>
            </w:pPr>
            <w:r w:rsidRPr="008B52D5">
              <w:rPr>
                <w:sz w:val="16"/>
                <w:szCs w:val="16"/>
              </w:rPr>
              <w:t>Indi</w:t>
            </w:r>
            <w:r w:rsidR="002F2879" w:rsidRPr="008B52D5">
              <w:rPr>
                <w:sz w:val="16"/>
                <w:szCs w:val="16"/>
              </w:rPr>
              <w:t>kátor</w:t>
            </w:r>
          </w:p>
        </w:tc>
        <w:tc>
          <w:tcPr>
            <w:tcW w:w="4517" w:type="dxa"/>
          </w:tcPr>
          <w:p w:rsidR="003D16CA" w:rsidRPr="008B52D5" w:rsidRDefault="002F2879" w:rsidP="007E75DF">
            <w:pPr>
              <w:cnfStyle w:val="100000000000"/>
              <w:rPr>
                <w:sz w:val="16"/>
                <w:szCs w:val="16"/>
              </w:rPr>
            </w:pPr>
            <w:r w:rsidRPr="008B52D5">
              <w:rPr>
                <w:sz w:val="16"/>
                <w:szCs w:val="16"/>
              </w:rPr>
              <w:t>Definice</w:t>
            </w:r>
          </w:p>
        </w:tc>
        <w:tc>
          <w:tcPr>
            <w:tcW w:w="1258" w:type="dxa"/>
          </w:tcPr>
          <w:p w:rsidR="003D16CA" w:rsidRPr="008B52D5" w:rsidRDefault="002F2879" w:rsidP="007E75DF">
            <w:pPr>
              <w:cnfStyle w:val="100000000000"/>
              <w:rPr>
                <w:sz w:val="16"/>
                <w:szCs w:val="16"/>
              </w:rPr>
            </w:pPr>
            <w:r w:rsidRPr="008B52D5">
              <w:rPr>
                <w:sz w:val="16"/>
                <w:szCs w:val="16"/>
              </w:rPr>
              <w:t>Skupina</w:t>
            </w:r>
          </w:p>
        </w:tc>
        <w:tc>
          <w:tcPr>
            <w:tcW w:w="2895" w:type="dxa"/>
          </w:tcPr>
          <w:p w:rsidR="003D16CA" w:rsidRPr="008B52D5" w:rsidRDefault="002F2879" w:rsidP="007E75DF">
            <w:pPr>
              <w:cnfStyle w:val="100000000000"/>
              <w:rPr>
                <w:sz w:val="16"/>
                <w:szCs w:val="16"/>
              </w:rPr>
            </w:pPr>
            <w:r w:rsidRPr="008B52D5">
              <w:rPr>
                <w:sz w:val="16"/>
                <w:szCs w:val="16"/>
              </w:rPr>
              <w:t>Interpretace</w:t>
            </w:r>
          </w:p>
        </w:tc>
        <w:tc>
          <w:tcPr>
            <w:tcW w:w="1050" w:type="dxa"/>
          </w:tcPr>
          <w:p w:rsidR="003D16CA" w:rsidRPr="008B52D5" w:rsidRDefault="002F2879" w:rsidP="007E75DF">
            <w:pPr>
              <w:cnfStyle w:val="100000000000"/>
              <w:rPr>
                <w:sz w:val="16"/>
                <w:szCs w:val="16"/>
              </w:rPr>
            </w:pPr>
            <w:r w:rsidRPr="008B52D5">
              <w:rPr>
                <w:sz w:val="16"/>
                <w:szCs w:val="16"/>
              </w:rPr>
              <w:t>Literatura</w:t>
            </w:r>
          </w:p>
        </w:tc>
        <w:tc>
          <w:tcPr>
            <w:tcW w:w="1659" w:type="dxa"/>
          </w:tcPr>
          <w:p w:rsidR="003D16CA" w:rsidRPr="008B52D5" w:rsidRDefault="002F2879" w:rsidP="007E75DF">
            <w:pPr>
              <w:cnfStyle w:val="100000000000"/>
              <w:rPr>
                <w:sz w:val="16"/>
                <w:szCs w:val="16"/>
              </w:rPr>
            </w:pPr>
            <w:r w:rsidRPr="008B52D5">
              <w:rPr>
                <w:sz w:val="16"/>
                <w:szCs w:val="16"/>
              </w:rPr>
              <w:t>Typ dat</w:t>
            </w:r>
          </w:p>
        </w:tc>
        <w:tc>
          <w:tcPr>
            <w:tcW w:w="1599" w:type="dxa"/>
          </w:tcPr>
          <w:p w:rsidR="003D16CA" w:rsidRPr="008B52D5" w:rsidRDefault="002F2879" w:rsidP="007E75DF">
            <w:pPr>
              <w:cnfStyle w:val="100000000000"/>
              <w:rPr>
                <w:sz w:val="16"/>
                <w:szCs w:val="16"/>
              </w:rPr>
            </w:pPr>
            <w:r w:rsidRPr="008B52D5">
              <w:rPr>
                <w:sz w:val="16"/>
                <w:szCs w:val="16"/>
              </w:rPr>
              <w:t>Zdroje dat</w:t>
            </w:r>
          </w:p>
        </w:tc>
      </w:tr>
      <w:tr w:rsidR="002F2879" w:rsidRPr="008B52D5" w:rsidTr="00F4492D">
        <w:trPr>
          <w:cnfStyle w:val="000000100000"/>
        </w:trPr>
        <w:tc>
          <w:tcPr>
            <w:cnfStyle w:val="001000000000"/>
            <w:tcW w:w="1447" w:type="dxa"/>
          </w:tcPr>
          <w:p w:rsidR="008B52D5" w:rsidRDefault="00F4492D" w:rsidP="008B52D5">
            <w:pPr>
              <w:rPr>
                <w:sz w:val="16"/>
                <w:szCs w:val="16"/>
              </w:rPr>
            </w:pPr>
            <w:r w:rsidRPr="008B52D5">
              <w:rPr>
                <w:sz w:val="16"/>
                <w:szCs w:val="16"/>
              </w:rPr>
              <w:t>Vyma</w:t>
            </w:r>
            <w:r w:rsidR="008B52D5">
              <w:rPr>
                <w:sz w:val="16"/>
                <w:szCs w:val="16"/>
              </w:rPr>
              <w:t>hatelnost</w:t>
            </w:r>
          </w:p>
          <w:p w:rsidR="00F4492D" w:rsidRPr="008B52D5" w:rsidRDefault="00F4492D" w:rsidP="008B52D5">
            <w:pPr>
              <w:rPr>
                <w:sz w:val="16"/>
                <w:szCs w:val="16"/>
              </w:rPr>
            </w:pPr>
            <w:r w:rsidRPr="008B52D5">
              <w:rPr>
                <w:sz w:val="16"/>
                <w:szCs w:val="16"/>
              </w:rPr>
              <w:t>kontraktů</w:t>
            </w:r>
          </w:p>
        </w:tc>
        <w:tc>
          <w:tcPr>
            <w:tcW w:w="4517" w:type="dxa"/>
          </w:tcPr>
          <w:p w:rsidR="00F4492D" w:rsidRPr="008B52D5" w:rsidRDefault="00F4492D" w:rsidP="007E75DF">
            <w:pPr>
              <w:cnfStyle w:val="000000100000"/>
              <w:rPr>
                <w:sz w:val="16"/>
                <w:szCs w:val="16"/>
              </w:rPr>
            </w:pPr>
            <w:r w:rsidRPr="008B52D5">
              <w:rPr>
                <w:sz w:val="16"/>
                <w:szCs w:val="16"/>
              </w:rPr>
              <w:t>Indikátor konkurenceschopnosti v podmínkách pro podnikání, který se skládá z průměrného počtu potřebných kroků, dnů a nákladů k vymožení kontraktu.</w:t>
            </w:r>
          </w:p>
        </w:tc>
        <w:tc>
          <w:tcPr>
            <w:tcW w:w="1258" w:type="dxa"/>
          </w:tcPr>
          <w:p w:rsidR="00F4492D" w:rsidRPr="008B52D5" w:rsidRDefault="00F4492D" w:rsidP="00D0600C">
            <w:pPr>
              <w:cnfStyle w:val="000000100000"/>
              <w:rPr>
                <w:sz w:val="16"/>
                <w:szCs w:val="16"/>
              </w:rPr>
            </w:pPr>
            <w:r w:rsidRPr="008B52D5">
              <w:rPr>
                <w:sz w:val="16"/>
                <w:szCs w:val="16"/>
              </w:rPr>
              <w:t>Konkurenceschopnost v podnikání</w:t>
            </w:r>
          </w:p>
        </w:tc>
        <w:tc>
          <w:tcPr>
            <w:tcW w:w="2895" w:type="dxa"/>
          </w:tcPr>
          <w:p w:rsidR="00F4492D" w:rsidRPr="008B52D5" w:rsidRDefault="00FD7E9D" w:rsidP="007E75DF">
            <w:pPr>
              <w:cnfStyle w:val="000000100000"/>
              <w:rPr>
                <w:sz w:val="16"/>
                <w:szCs w:val="16"/>
              </w:rPr>
            </w:pPr>
            <w:r w:rsidRPr="008B52D5">
              <w:rPr>
                <w:sz w:val="16"/>
                <w:szCs w:val="16"/>
              </w:rPr>
              <w:t>Vymahatelnost kontraktů je důležitou složkou mezinárodní konkurenceschopnosti v podmínkách pro podnikání, jelikož na ni závisí rizikovost obchodních vztahů a tedy i ochota podnikat.</w:t>
            </w:r>
          </w:p>
        </w:tc>
        <w:tc>
          <w:tcPr>
            <w:tcW w:w="1050" w:type="dxa"/>
          </w:tcPr>
          <w:p w:rsidR="00F4492D" w:rsidRPr="008B52D5" w:rsidRDefault="00F4492D" w:rsidP="007E75DF">
            <w:pPr>
              <w:cnfStyle w:val="000000100000"/>
              <w:rPr>
                <w:sz w:val="16"/>
                <w:szCs w:val="16"/>
              </w:rPr>
            </w:pPr>
            <w:r w:rsidRPr="008B52D5">
              <w:rPr>
                <w:sz w:val="16"/>
                <w:szCs w:val="16"/>
              </w:rPr>
              <w:t>Studie Světové banky</w:t>
            </w:r>
          </w:p>
        </w:tc>
        <w:tc>
          <w:tcPr>
            <w:tcW w:w="1659" w:type="dxa"/>
          </w:tcPr>
          <w:p w:rsidR="00F4492D" w:rsidRPr="008B52D5" w:rsidRDefault="00F4492D" w:rsidP="007E75DF">
            <w:pPr>
              <w:cnfStyle w:val="000000100000"/>
              <w:rPr>
                <w:sz w:val="16"/>
                <w:szCs w:val="16"/>
              </w:rPr>
            </w:pPr>
            <w:r w:rsidRPr="008B52D5">
              <w:rPr>
                <w:sz w:val="16"/>
                <w:szCs w:val="16"/>
              </w:rPr>
              <w:t>Indikátor konkurenceschopnosti</w:t>
            </w:r>
          </w:p>
        </w:tc>
        <w:tc>
          <w:tcPr>
            <w:tcW w:w="1599" w:type="dxa"/>
          </w:tcPr>
          <w:p w:rsidR="00F4492D" w:rsidRPr="008B52D5" w:rsidRDefault="00F4492D" w:rsidP="007E75DF">
            <w:pPr>
              <w:cnfStyle w:val="000000100000"/>
              <w:rPr>
                <w:sz w:val="16"/>
                <w:szCs w:val="16"/>
              </w:rPr>
            </w:pPr>
            <w:proofErr w:type="spellStart"/>
            <w:r w:rsidRPr="008B52D5">
              <w:rPr>
                <w:sz w:val="16"/>
                <w:szCs w:val="16"/>
              </w:rPr>
              <w:t>Doing</w:t>
            </w:r>
            <w:proofErr w:type="spellEnd"/>
            <w:r w:rsidRPr="008B52D5">
              <w:rPr>
                <w:sz w:val="16"/>
                <w:szCs w:val="16"/>
              </w:rPr>
              <w:t xml:space="preserve"> Business- </w:t>
            </w:r>
            <w:proofErr w:type="spellStart"/>
            <w:r w:rsidRPr="008B52D5">
              <w:rPr>
                <w:sz w:val="16"/>
                <w:szCs w:val="16"/>
              </w:rPr>
              <w:t>World</w:t>
            </w:r>
            <w:proofErr w:type="spellEnd"/>
            <w:r w:rsidRPr="008B52D5">
              <w:rPr>
                <w:sz w:val="16"/>
                <w:szCs w:val="16"/>
              </w:rPr>
              <w:t xml:space="preserve"> Bank</w:t>
            </w:r>
          </w:p>
        </w:tc>
      </w:tr>
      <w:tr w:rsidR="002F2879" w:rsidRPr="008B52D5" w:rsidTr="00F4492D">
        <w:tc>
          <w:tcPr>
            <w:cnfStyle w:val="001000000000"/>
            <w:tcW w:w="1447" w:type="dxa"/>
          </w:tcPr>
          <w:p w:rsidR="00F4492D" w:rsidRPr="008B52D5" w:rsidRDefault="00F4492D" w:rsidP="007E75DF">
            <w:pPr>
              <w:rPr>
                <w:sz w:val="16"/>
                <w:szCs w:val="16"/>
              </w:rPr>
            </w:pPr>
            <w:r w:rsidRPr="008B52D5">
              <w:rPr>
                <w:sz w:val="16"/>
                <w:szCs w:val="16"/>
              </w:rPr>
              <w:t>Ukončení podnikání</w:t>
            </w:r>
          </w:p>
        </w:tc>
        <w:tc>
          <w:tcPr>
            <w:tcW w:w="4517" w:type="dxa"/>
          </w:tcPr>
          <w:p w:rsidR="00F4492D" w:rsidRPr="008B52D5" w:rsidRDefault="00F4492D" w:rsidP="007E75DF">
            <w:pPr>
              <w:cnfStyle w:val="000000000000"/>
              <w:rPr>
                <w:sz w:val="16"/>
                <w:szCs w:val="16"/>
              </w:rPr>
            </w:pPr>
            <w:r w:rsidRPr="008B52D5">
              <w:rPr>
                <w:sz w:val="16"/>
                <w:szCs w:val="16"/>
              </w:rPr>
              <w:t>Indikátor konkurenceschopnosti v podmínkách pro podnikání, který se skládá z potřebného času a nákladů k ukončení podnikání a průměrné délky insolvenčních řízení.</w:t>
            </w:r>
          </w:p>
        </w:tc>
        <w:tc>
          <w:tcPr>
            <w:tcW w:w="1258" w:type="dxa"/>
          </w:tcPr>
          <w:p w:rsidR="00F4492D" w:rsidRPr="008B52D5" w:rsidRDefault="00F4492D" w:rsidP="00D0600C">
            <w:pPr>
              <w:cnfStyle w:val="000000000000"/>
              <w:rPr>
                <w:sz w:val="16"/>
                <w:szCs w:val="16"/>
              </w:rPr>
            </w:pPr>
            <w:r w:rsidRPr="008B52D5">
              <w:rPr>
                <w:sz w:val="16"/>
                <w:szCs w:val="16"/>
              </w:rPr>
              <w:t>Konkurenceschopnost v podnikání</w:t>
            </w:r>
          </w:p>
        </w:tc>
        <w:tc>
          <w:tcPr>
            <w:tcW w:w="2895" w:type="dxa"/>
          </w:tcPr>
          <w:p w:rsidR="00F4492D" w:rsidRPr="008B52D5" w:rsidRDefault="00FD7E9D" w:rsidP="007E75DF">
            <w:pPr>
              <w:cnfStyle w:val="000000000000"/>
              <w:rPr>
                <w:sz w:val="16"/>
                <w:szCs w:val="16"/>
              </w:rPr>
            </w:pPr>
            <w:r w:rsidRPr="008B52D5">
              <w:rPr>
                <w:sz w:val="16"/>
                <w:szCs w:val="16"/>
              </w:rPr>
              <w:t xml:space="preserve">Další z ukazatelů </w:t>
            </w:r>
            <w:proofErr w:type="spellStart"/>
            <w:r w:rsidRPr="008B52D5">
              <w:rPr>
                <w:sz w:val="16"/>
                <w:szCs w:val="16"/>
              </w:rPr>
              <w:t>konkurencespochnosti</w:t>
            </w:r>
            <w:proofErr w:type="spellEnd"/>
            <w:r w:rsidRPr="008B52D5">
              <w:rPr>
                <w:sz w:val="16"/>
                <w:szCs w:val="16"/>
              </w:rPr>
              <w:t xml:space="preserve"> v podmínkách pro podnikání, protože nejen z</w:t>
            </w:r>
            <w:r w:rsidR="008B52D5">
              <w:rPr>
                <w:sz w:val="16"/>
                <w:szCs w:val="16"/>
              </w:rPr>
              <w:t>a</w:t>
            </w:r>
            <w:r w:rsidRPr="008B52D5">
              <w:rPr>
                <w:sz w:val="16"/>
                <w:szCs w:val="16"/>
              </w:rPr>
              <w:t xml:space="preserve">ložení firmy, ale i ukončení je důležité pro celkové podnikatelské prostředí. Je například důležité, aby se </w:t>
            </w:r>
            <w:proofErr w:type="spellStart"/>
            <w:r w:rsidRPr="008B52D5">
              <w:rPr>
                <w:sz w:val="16"/>
                <w:szCs w:val="16"/>
              </w:rPr>
              <w:t>insolvenční</w:t>
            </w:r>
            <w:proofErr w:type="spellEnd"/>
            <w:r w:rsidRPr="008B52D5">
              <w:rPr>
                <w:sz w:val="16"/>
                <w:szCs w:val="16"/>
              </w:rPr>
              <w:t xml:space="preserve"> řízení netáhla příliš dlouho, aby nebyly zatěžovány věřitelé a aby nebyly příliš vysoké náklady na ukončení podnikání, což má samo o sobě vliv na ochotu podnikat.</w:t>
            </w:r>
          </w:p>
        </w:tc>
        <w:tc>
          <w:tcPr>
            <w:tcW w:w="1050" w:type="dxa"/>
          </w:tcPr>
          <w:p w:rsidR="00F4492D" w:rsidRPr="008B52D5" w:rsidRDefault="00F4492D" w:rsidP="007E75DF">
            <w:pPr>
              <w:cnfStyle w:val="000000000000"/>
              <w:rPr>
                <w:sz w:val="16"/>
                <w:szCs w:val="16"/>
              </w:rPr>
            </w:pPr>
            <w:r w:rsidRPr="008B52D5">
              <w:rPr>
                <w:sz w:val="16"/>
                <w:szCs w:val="16"/>
              </w:rPr>
              <w:t>Studie Světové banky</w:t>
            </w:r>
          </w:p>
        </w:tc>
        <w:tc>
          <w:tcPr>
            <w:tcW w:w="1659" w:type="dxa"/>
          </w:tcPr>
          <w:p w:rsidR="00F4492D" w:rsidRPr="008B52D5" w:rsidRDefault="00F4492D" w:rsidP="007E75DF">
            <w:pPr>
              <w:cnfStyle w:val="000000000000"/>
              <w:rPr>
                <w:sz w:val="16"/>
                <w:szCs w:val="16"/>
              </w:rPr>
            </w:pPr>
            <w:r w:rsidRPr="008B52D5">
              <w:rPr>
                <w:sz w:val="16"/>
                <w:szCs w:val="16"/>
              </w:rPr>
              <w:t>Indikátor konkurenceschopnosti</w:t>
            </w:r>
          </w:p>
        </w:tc>
        <w:tc>
          <w:tcPr>
            <w:tcW w:w="1599" w:type="dxa"/>
          </w:tcPr>
          <w:p w:rsidR="00F4492D" w:rsidRPr="008B52D5" w:rsidRDefault="00F4492D" w:rsidP="007E75DF">
            <w:pPr>
              <w:cnfStyle w:val="000000000000"/>
              <w:rPr>
                <w:sz w:val="16"/>
                <w:szCs w:val="16"/>
              </w:rPr>
            </w:pPr>
            <w:proofErr w:type="spellStart"/>
            <w:r w:rsidRPr="008B52D5">
              <w:rPr>
                <w:sz w:val="16"/>
                <w:szCs w:val="16"/>
              </w:rPr>
              <w:t>Doing</w:t>
            </w:r>
            <w:proofErr w:type="spellEnd"/>
            <w:r w:rsidRPr="008B52D5">
              <w:rPr>
                <w:sz w:val="16"/>
                <w:szCs w:val="16"/>
              </w:rPr>
              <w:t xml:space="preserve"> Business- </w:t>
            </w:r>
            <w:proofErr w:type="spellStart"/>
            <w:r w:rsidRPr="008B52D5">
              <w:rPr>
                <w:sz w:val="16"/>
                <w:szCs w:val="16"/>
              </w:rPr>
              <w:t>World</w:t>
            </w:r>
            <w:proofErr w:type="spellEnd"/>
            <w:r w:rsidRPr="008B52D5">
              <w:rPr>
                <w:sz w:val="16"/>
                <w:szCs w:val="16"/>
              </w:rPr>
              <w:t xml:space="preserve"> Bank</w:t>
            </w:r>
          </w:p>
        </w:tc>
      </w:tr>
      <w:tr w:rsidR="002F2879" w:rsidRPr="008B52D5" w:rsidTr="00F4492D">
        <w:trPr>
          <w:cnfStyle w:val="000000100000"/>
        </w:trPr>
        <w:tc>
          <w:tcPr>
            <w:cnfStyle w:val="001000000000"/>
            <w:tcW w:w="1447" w:type="dxa"/>
          </w:tcPr>
          <w:p w:rsidR="00F4492D" w:rsidRPr="008B52D5" w:rsidRDefault="00F4492D" w:rsidP="007E75DF">
            <w:pPr>
              <w:rPr>
                <w:sz w:val="16"/>
                <w:szCs w:val="16"/>
              </w:rPr>
            </w:pPr>
            <w:r w:rsidRPr="008B52D5">
              <w:rPr>
                <w:sz w:val="16"/>
                <w:szCs w:val="16"/>
              </w:rPr>
              <w:t>Mezinárodní obchod</w:t>
            </w:r>
          </w:p>
        </w:tc>
        <w:tc>
          <w:tcPr>
            <w:tcW w:w="4517" w:type="dxa"/>
          </w:tcPr>
          <w:p w:rsidR="00F4492D" w:rsidRPr="008B52D5" w:rsidRDefault="00F4492D" w:rsidP="007E75DF">
            <w:pPr>
              <w:cnfStyle w:val="000000100000"/>
              <w:rPr>
                <w:sz w:val="16"/>
                <w:szCs w:val="16"/>
              </w:rPr>
            </w:pPr>
            <w:r w:rsidRPr="008B52D5">
              <w:rPr>
                <w:sz w:val="16"/>
                <w:szCs w:val="16"/>
              </w:rPr>
              <w:t>Indikátor konkurenceschopnosti v podmínkách pro podnikání, který se skládá z počtu potřebných dokumentů pro vývoz a dovoz, času stráveného k administraci exportu a importu a průměrných nákladů na export a import.</w:t>
            </w:r>
          </w:p>
        </w:tc>
        <w:tc>
          <w:tcPr>
            <w:tcW w:w="1258" w:type="dxa"/>
          </w:tcPr>
          <w:p w:rsidR="00F4492D" w:rsidRPr="008B52D5" w:rsidRDefault="00F4492D" w:rsidP="00D0600C">
            <w:pPr>
              <w:cnfStyle w:val="000000100000"/>
              <w:rPr>
                <w:sz w:val="16"/>
                <w:szCs w:val="16"/>
              </w:rPr>
            </w:pPr>
            <w:r w:rsidRPr="008B52D5">
              <w:rPr>
                <w:sz w:val="16"/>
                <w:szCs w:val="16"/>
              </w:rPr>
              <w:t>Konkurenceschopnost v podnikání</w:t>
            </w:r>
          </w:p>
        </w:tc>
        <w:tc>
          <w:tcPr>
            <w:tcW w:w="2895" w:type="dxa"/>
          </w:tcPr>
          <w:p w:rsidR="00F4492D" w:rsidRPr="008B52D5" w:rsidRDefault="00FD7E9D" w:rsidP="007E75DF">
            <w:pPr>
              <w:cnfStyle w:val="000000100000"/>
              <w:rPr>
                <w:sz w:val="16"/>
                <w:szCs w:val="16"/>
              </w:rPr>
            </w:pPr>
            <w:r w:rsidRPr="008B52D5">
              <w:rPr>
                <w:sz w:val="16"/>
                <w:szCs w:val="16"/>
              </w:rPr>
              <w:t>Administrativní překážky a náklady spojené s vývozem a dovozem snižují ochotu k mezinárodní směně a export se stává méně konkurenceschopný.</w:t>
            </w:r>
          </w:p>
        </w:tc>
        <w:tc>
          <w:tcPr>
            <w:tcW w:w="1050" w:type="dxa"/>
          </w:tcPr>
          <w:p w:rsidR="00F4492D" w:rsidRPr="008B52D5" w:rsidRDefault="00F4492D" w:rsidP="007E75DF">
            <w:pPr>
              <w:cnfStyle w:val="000000100000"/>
              <w:rPr>
                <w:sz w:val="16"/>
                <w:szCs w:val="16"/>
              </w:rPr>
            </w:pPr>
            <w:r w:rsidRPr="008B52D5">
              <w:rPr>
                <w:sz w:val="16"/>
                <w:szCs w:val="16"/>
              </w:rPr>
              <w:t>Studie Světové banky</w:t>
            </w:r>
          </w:p>
        </w:tc>
        <w:tc>
          <w:tcPr>
            <w:tcW w:w="1659" w:type="dxa"/>
          </w:tcPr>
          <w:p w:rsidR="00F4492D" w:rsidRPr="008B52D5" w:rsidRDefault="00F4492D" w:rsidP="007E75DF">
            <w:pPr>
              <w:cnfStyle w:val="000000100000"/>
              <w:rPr>
                <w:sz w:val="16"/>
                <w:szCs w:val="16"/>
              </w:rPr>
            </w:pPr>
            <w:r w:rsidRPr="008B52D5">
              <w:rPr>
                <w:sz w:val="16"/>
                <w:szCs w:val="16"/>
              </w:rPr>
              <w:t>Indikátor konkurenceschopnosti</w:t>
            </w:r>
          </w:p>
        </w:tc>
        <w:tc>
          <w:tcPr>
            <w:tcW w:w="1599" w:type="dxa"/>
          </w:tcPr>
          <w:p w:rsidR="00F4492D" w:rsidRPr="008B52D5" w:rsidRDefault="00F4492D" w:rsidP="007E75DF">
            <w:pPr>
              <w:cnfStyle w:val="000000100000"/>
              <w:rPr>
                <w:sz w:val="16"/>
                <w:szCs w:val="16"/>
              </w:rPr>
            </w:pPr>
            <w:proofErr w:type="spellStart"/>
            <w:r w:rsidRPr="008B52D5">
              <w:rPr>
                <w:sz w:val="16"/>
                <w:szCs w:val="16"/>
              </w:rPr>
              <w:t>Doing</w:t>
            </w:r>
            <w:proofErr w:type="spellEnd"/>
            <w:r w:rsidRPr="008B52D5">
              <w:rPr>
                <w:sz w:val="16"/>
                <w:szCs w:val="16"/>
              </w:rPr>
              <w:t xml:space="preserve"> Business- </w:t>
            </w:r>
            <w:proofErr w:type="spellStart"/>
            <w:r w:rsidRPr="008B52D5">
              <w:rPr>
                <w:sz w:val="16"/>
                <w:szCs w:val="16"/>
              </w:rPr>
              <w:t>World</w:t>
            </w:r>
            <w:proofErr w:type="spellEnd"/>
            <w:r w:rsidRPr="008B52D5">
              <w:rPr>
                <w:sz w:val="16"/>
                <w:szCs w:val="16"/>
              </w:rPr>
              <w:t xml:space="preserve"> Bank</w:t>
            </w:r>
          </w:p>
        </w:tc>
      </w:tr>
      <w:tr w:rsidR="002F2879" w:rsidRPr="008B52D5" w:rsidTr="00F4492D">
        <w:tc>
          <w:tcPr>
            <w:cnfStyle w:val="001000000000"/>
            <w:tcW w:w="1447" w:type="dxa"/>
          </w:tcPr>
          <w:p w:rsidR="00F4492D" w:rsidRPr="008B52D5" w:rsidRDefault="00F4492D" w:rsidP="007E75DF">
            <w:pPr>
              <w:rPr>
                <w:sz w:val="16"/>
                <w:szCs w:val="16"/>
              </w:rPr>
            </w:pPr>
            <w:r w:rsidRPr="008B52D5">
              <w:rPr>
                <w:sz w:val="16"/>
                <w:szCs w:val="16"/>
              </w:rPr>
              <w:t>Ochrana investorů</w:t>
            </w:r>
          </w:p>
        </w:tc>
        <w:tc>
          <w:tcPr>
            <w:tcW w:w="4517" w:type="dxa"/>
          </w:tcPr>
          <w:p w:rsidR="00F4492D" w:rsidRPr="008B52D5" w:rsidRDefault="00F4492D" w:rsidP="007E75DF">
            <w:pPr>
              <w:cnfStyle w:val="000000000000"/>
              <w:rPr>
                <w:sz w:val="16"/>
                <w:szCs w:val="16"/>
              </w:rPr>
            </w:pPr>
            <w:r w:rsidRPr="008B52D5">
              <w:rPr>
                <w:sz w:val="16"/>
                <w:szCs w:val="16"/>
              </w:rPr>
              <w:t>Indikátor konkurenceschopnosti v podmínkách pro podnikání, který se skládá z indexu zveřejňování informací představenstvem, indexu odpovědnosti představenstva, indexu soudní ochrany akcionářů a indexu ochrany investorů.</w:t>
            </w:r>
          </w:p>
        </w:tc>
        <w:tc>
          <w:tcPr>
            <w:tcW w:w="1258" w:type="dxa"/>
          </w:tcPr>
          <w:p w:rsidR="00F4492D" w:rsidRPr="008B52D5" w:rsidRDefault="00F4492D" w:rsidP="00D0600C">
            <w:pPr>
              <w:cnfStyle w:val="000000000000"/>
              <w:rPr>
                <w:sz w:val="16"/>
                <w:szCs w:val="16"/>
              </w:rPr>
            </w:pPr>
            <w:r w:rsidRPr="008B52D5">
              <w:rPr>
                <w:sz w:val="16"/>
                <w:szCs w:val="16"/>
              </w:rPr>
              <w:t>Konkurenceschopnost v podnikání</w:t>
            </w:r>
          </w:p>
        </w:tc>
        <w:tc>
          <w:tcPr>
            <w:tcW w:w="2895" w:type="dxa"/>
          </w:tcPr>
          <w:p w:rsidR="00F4492D" w:rsidRPr="008B52D5" w:rsidRDefault="00B33265" w:rsidP="00546F2C">
            <w:pPr>
              <w:cnfStyle w:val="000000000000"/>
              <w:rPr>
                <w:sz w:val="16"/>
                <w:szCs w:val="16"/>
              </w:rPr>
            </w:pPr>
            <w:r w:rsidRPr="008B52D5">
              <w:rPr>
                <w:sz w:val="16"/>
                <w:szCs w:val="16"/>
              </w:rPr>
              <w:t xml:space="preserve">Investice jsou zdrojem růstu, především budoucího, proto je ochrana investorů velmi důležitá. </w:t>
            </w:r>
          </w:p>
        </w:tc>
        <w:tc>
          <w:tcPr>
            <w:tcW w:w="1050" w:type="dxa"/>
          </w:tcPr>
          <w:p w:rsidR="00F4492D" w:rsidRPr="008B52D5" w:rsidRDefault="00F4492D" w:rsidP="007E75DF">
            <w:pPr>
              <w:cnfStyle w:val="000000000000"/>
              <w:rPr>
                <w:sz w:val="16"/>
                <w:szCs w:val="16"/>
              </w:rPr>
            </w:pPr>
            <w:r w:rsidRPr="008B52D5">
              <w:rPr>
                <w:sz w:val="16"/>
                <w:szCs w:val="16"/>
              </w:rPr>
              <w:t>Studie Světové banky</w:t>
            </w:r>
          </w:p>
        </w:tc>
        <w:tc>
          <w:tcPr>
            <w:tcW w:w="1659" w:type="dxa"/>
          </w:tcPr>
          <w:p w:rsidR="00F4492D" w:rsidRPr="008B52D5" w:rsidRDefault="00F4492D" w:rsidP="007E75DF">
            <w:pPr>
              <w:cnfStyle w:val="000000000000"/>
              <w:rPr>
                <w:sz w:val="16"/>
                <w:szCs w:val="16"/>
              </w:rPr>
            </w:pPr>
            <w:r w:rsidRPr="008B52D5">
              <w:rPr>
                <w:sz w:val="16"/>
                <w:szCs w:val="16"/>
              </w:rPr>
              <w:t>Indikátor konkurenceschopnosti</w:t>
            </w:r>
          </w:p>
        </w:tc>
        <w:tc>
          <w:tcPr>
            <w:tcW w:w="1599" w:type="dxa"/>
          </w:tcPr>
          <w:p w:rsidR="00F4492D" w:rsidRPr="008B52D5" w:rsidRDefault="00F4492D" w:rsidP="007E75DF">
            <w:pPr>
              <w:cnfStyle w:val="000000000000"/>
              <w:rPr>
                <w:sz w:val="16"/>
                <w:szCs w:val="16"/>
              </w:rPr>
            </w:pPr>
            <w:proofErr w:type="spellStart"/>
            <w:r w:rsidRPr="008B52D5">
              <w:rPr>
                <w:sz w:val="16"/>
                <w:szCs w:val="16"/>
              </w:rPr>
              <w:t>Doing</w:t>
            </w:r>
            <w:proofErr w:type="spellEnd"/>
            <w:r w:rsidRPr="008B52D5">
              <w:rPr>
                <w:sz w:val="16"/>
                <w:szCs w:val="16"/>
              </w:rPr>
              <w:t xml:space="preserve"> Business- </w:t>
            </w:r>
            <w:proofErr w:type="spellStart"/>
            <w:r w:rsidRPr="008B52D5">
              <w:rPr>
                <w:sz w:val="16"/>
                <w:szCs w:val="16"/>
              </w:rPr>
              <w:t>World</w:t>
            </w:r>
            <w:proofErr w:type="spellEnd"/>
            <w:r w:rsidRPr="008B52D5">
              <w:rPr>
                <w:sz w:val="16"/>
                <w:szCs w:val="16"/>
              </w:rPr>
              <w:t xml:space="preserve"> Bank</w:t>
            </w:r>
          </w:p>
        </w:tc>
      </w:tr>
      <w:tr w:rsidR="002F2879" w:rsidRPr="008B52D5" w:rsidTr="00F4492D">
        <w:trPr>
          <w:cnfStyle w:val="000000100000"/>
        </w:trPr>
        <w:tc>
          <w:tcPr>
            <w:cnfStyle w:val="001000000000"/>
            <w:tcW w:w="1447" w:type="dxa"/>
          </w:tcPr>
          <w:p w:rsidR="00F4492D" w:rsidRPr="008B52D5" w:rsidRDefault="00F4492D" w:rsidP="007E75DF">
            <w:pPr>
              <w:rPr>
                <w:sz w:val="16"/>
                <w:szCs w:val="16"/>
              </w:rPr>
            </w:pPr>
            <w:r w:rsidRPr="008B52D5">
              <w:rPr>
                <w:sz w:val="16"/>
                <w:szCs w:val="16"/>
              </w:rPr>
              <w:t>Daně</w:t>
            </w:r>
          </w:p>
        </w:tc>
        <w:tc>
          <w:tcPr>
            <w:tcW w:w="4517" w:type="dxa"/>
          </w:tcPr>
          <w:p w:rsidR="00F4492D" w:rsidRPr="008B52D5" w:rsidRDefault="00F4492D" w:rsidP="007E75DF">
            <w:pPr>
              <w:cnfStyle w:val="000000100000"/>
              <w:rPr>
                <w:sz w:val="16"/>
                <w:szCs w:val="16"/>
              </w:rPr>
            </w:pPr>
            <w:r w:rsidRPr="008B52D5">
              <w:rPr>
                <w:sz w:val="16"/>
                <w:szCs w:val="16"/>
              </w:rPr>
              <w:t>Indikátor konkurenceschopnosti v podmínkách pro podnikání, který se skládá z počtu plateb daní za rok, času potřebnému k administraci všeho, co souvisí s placením daní a sazeb přímých daní.</w:t>
            </w:r>
          </w:p>
        </w:tc>
        <w:tc>
          <w:tcPr>
            <w:tcW w:w="1258" w:type="dxa"/>
          </w:tcPr>
          <w:p w:rsidR="00F4492D" w:rsidRPr="008B52D5" w:rsidRDefault="00F4492D" w:rsidP="00D0600C">
            <w:pPr>
              <w:cnfStyle w:val="000000100000"/>
              <w:rPr>
                <w:sz w:val="16"/>
                <w:szCs w:val="16"/>
              </w:rPr>
            </w:pPr>
            <w:r w:rsidRPr="008B52D5">
              <w:rPr>
                <w:sz w:val="16"/>
                <w:szCs w:val="16"/>
              </w:rPr>
              <w:t>Konkurenceschopnost v podnikání</w:t>
            </w:r>
          </w:p>
        </w:tc>
        <w:tc>
          <w:tcPr>
            <w:tcW w:w="2895" w:type="dxa"/>
          </w:tcPr>
          <w:p w:rsidR="00F4492D" w:rsidRPr="008B52D5" w:rsidRDefault="00B33265" w:rsidP="007E75DF">
            <w:pPr>
              <w:cnfStyle w:val="000000100000"/>
              <w:rPr>
                <w:sz w:val="16"/>
                <w:szCs w:val="16"/>
              </w:rPr>
            </w:pPr>
            <w:r w:rsidRPr="008B52D5">
              <w:rPr>
                <w:sz w:val="16"/>
                <w:szCs w:val="16"/>
              </w:rPr>
              <w:t>Jednoduchost daňových přiznání a ostatní administrace a nízké daně dávají domácím firmám konkurenční výhodu před zahraničními. Sazby daní souvisí i s cenovou konkurenceschopní exportu.</w:t>
            </w:r>
          </w:p>
        </w:tc>
        <w:tc>
          <w:tcPr>
            <w:tcW w:w="1050" w:type="dxa"/>
          </w:tcPr>
          <w:p w:rsidR="00F4492D" w:rsidRPr="008B52D5" w:rsidRDefault="00F4492D" w:rsidP="007E75DF">
            <w:pPr>
              <w:cnfStyle w:val="000000100000"/>
              <w:rPr>
                <w:sz w:val="16"/>
                <w:szCs w:val="16"/>
              </w:rPr>
            </w:pPr>
            <w:r w:rsidRPr="008B52D5">
              <w:rPr>
                <w:sz w:val="16"/>
                <w:szCs w:val="16"/>
              </w:rPr>
              <w:t>Studie Světové banky</w:t>
            </w:r>
          </w:p>
        </w:tc>
        <w:tc>
          <w:tcPr>
            <w:tcW w:w="1659" w:type="dxa"/>
          </w:tcPr>
          <w:p w:rsidR="00F4492D" w:rsidRPr="008B52D5" w:rsidRDefault="00F4492D" w:rsidP="007E75DF">
            <w:pPr>
              <w:cnfStyle w:val="000000100000"/>
              <w:rPr>
                <w:sz w:val="16"/>
                <w:szCs w:val="16"/>
              </w:rPr>
            </w:pPr>
            <w:r w:rsidRPr="008B52D5">
              <w:rPr>
                <w:sz w:val="16"/>
                <w:szCs w:val="16"/>
              </w:rPr>
              <w:t>Indikátor konkurenceschopnosti</w:t>
            </w:r>
          </w:p>
        </w:tc>
        <w:tc>
          <w:tcPr>
            <w:tcW w:w="1599" w:type="dxa"/>
          </w:tcPr>
          <w:p w:rsidR="00F4492D" w:rsidRPr="008B52D5" w:rsidRDefault="00F4492D" w:rsidP="007E75DF">
            <w:pPr>
              <w:cnfStyle w:val="000000100000"/>
              <w:rPr>
                <w:sz w:val="16"/>
                <w:szCs w:val="16"/>
              </w:rPr>
            </w:pPr>
            <w:proofErr w:type="spellStart"/>
            <w:r w:rsidRPr="008B52D5">
              <w:rPr>
                <w:sz w:val="16"/>
                <w:szCs w:val="16"/>
              </w:rPr>
              <w:t>Doing</w:t>
            </w:r>
            <w:proofErr w:type="spellEnd"/>
            <w:r w:rsidRPr="008B52D5">
              <w:rPr>
                <w:sz w:val="16"/>
                <w:szCs w:val="16"/>
              </w:rPr>
              <w:t xml:space="preserve"> Business- </w:t>
            </w:r>
            <w:proofErr w:type="spellStart"/>
            <w:r w:rsidRPr="008B52D5">
              <w:rPr>
                <w:sz w:val="16"/>
                <w:szCs w:val="16"/>
              </w:rPr>
              <w:t>World</w:t>
            </w:r>
            <w:proofErr w:type="spellEnd"/>
            <w:r w:rsidRPr="008B52D5">
              <w:rPr>
                <w:sz w:val="16"/>
                <w:szCs w:val="16"/>
              </w:rPr>
              <w:t xml:space="preserve"> Bank</w:t>
            </w:r>
          </w:p>
        </w:tc>
      </w:tr>
      <w:tr w:rsidR="002F2879" w:rsidRPr="008B52D5" w:rsidTr="00F4492D">
        <w:tc>
          <w:tcPr>
            <w:cnfStyle w:val="001000000000"/>
            <w:tcW w:w="1447" w:type="dxa"/>
          </w:tcPr>
          <w:p w:rsidR="00F4492D" w:rsidRPr="008B52D5" w:rsidRDefault="00F4492D" w:rsidP="007E75DF">
            <w:pPr>
              <w:rPr>
                <w:sz w:val="16"/>
                <w:szCs w:val="16"/>
              </w:rPr>
            </w:pPr>
            <w:r w:rsidRPr="008B52D5">
              <w:rPr>
                <w:sz w:val="16"/>
                <w:szCs w:val="16"/>
              </w:rPr>
              <w:t xml:space="preserve">Registrace </w:t>
            </w:r>
            <w:r w:rsidRPr="008B52D5">
              <w:rPr>
                <w:sz w:val="16"/>
                <w:szCs w:val="16"/>
              </w:rPr>
              <w:lastRenderedPageBreak/>
              <w:t>majetku</w:t>
            </w:r>
          </w:p>
        </w:tc>
        <w:tc>
          <w:tcPr>
            <w:tcW w:w="4517" w:type="dxa"/>
          </w:tcPr>
          <w:p w:rsidR="00F4492D" w:rsidRPr="008B52D5" w:rsidRDefault="00F4492D" w:rsidP="007E75DF">
            <w:pPr>
              <w:cnfStyle w:val="000000000000"/>
              <w:rPr>
                <w:sz w:val="16"/>
                <w:szCs w:val="16"/>
              </w:rPr>
            </w:pPr>
            <w:r w:rsidRPr="008B52D5">
              <w:rPr>
                <w:sz w:val="16"/>
                <w:szCs w:val="16"/>
              </w:rPr>
              <w:lastRenderedPageBreak/>
              <w:t xml:space="preserve">Indikátor konkurenceschopnosti v podmínkách pro podnikání, </w:t>
            </w:r>
            <w:r w:rsidRPr="008B52D5">
              <w:rPr>
                <w:sz w:val="16"/>
                <w:szCs w:val="16"/>
              </w:rPr>
              <w:lastRenderedPageBreak/>
              <w:t>který se skládá z počtu potřebných kroků, jejich trvání a nákladů spojených s registrací majetku.</w:t>
            </w:r>
          </w:p>
        </w:tc>
        <w:tc>
          <w:tcPr>
            <w:tcW w:w="1258" w:type="dxa"/>
          </w:tcPr>
          <w:p w:rsidR="00F4492D" w:rsidRPr="008B52D5" w:rsidRDefault="00F4492D" w:rsidP="00D0600C">
            <w:pPr>
              <w:cnfStyle w:val="000000000000"/>
              <w:rPr>
                <w:sz w:val="16"/>
                <w:szCs w:val="16"/>
              </w:rPr>
            </w:pPr>
            <w:r w:rsidRPr="008B52D5">
              <w:rPr>
                <w:sz w:val="16"/>
                <w:szCs w:val="16"/>
              </w:rPr>
              <w:lastRenderedPageBreak/>
              <w:t xml:space="preserve">Konkurenceschopnost </w:t>
            </w:r>
            <w:r w:rsidRPr="008B52D5">
              <w:rPr>
                <w:sz w:val="16"/>
                <w:szCs w:val="16"/>
              </w:rPr>
              <w:lastRenderedPageBreak/>
              <w:t>v podnikání</w:t>
            </w:r>
          </w:p>
        </w:tc>
        <w:tc>
          <w:tcPr>
            <w:tcW w:w="2895" w:type="dxa"/>
          </w:tcPr>
          <w:p w:rsidR="00F4492D" w:rsidRPr="008B52D5" w:rsidRDefault="00851066" w:rsidP="007E75DF">
            <w:pPr>
              <w:cnfStyle w:val="000000000000"/>
              <w:rPr>
                <w:sz w:val="16"/>
                <w:szCs w:val="16"/>
              </w:rPr>
            </w:pPr>
            <w:r w:rsidRPr="008B52D5">
              <w:rPr>
                <w:sz w:val="16"/>
                <w:szCs w:val="16"/>
              </w:rPr>
              <w:lastRenderedPageBreak/>
              <w:t xml:space="preserve">Indikátor konkurenceschopnosti v </w:t>
            </w:r>
            <w:r w:rsidRPr="008B52D5">
              <w:rPr>
                <w:sz w:val="16"/>
                <w:szCs w:val="16"/>
              </w:rPr>
              <w:lastRenderedPageBreak/>
              <w:t>podmínkách pro podnikání, který se skládá z počtu potřebných kroků, jejich trvání a nákladů spojených s registrací majetku.</w:t>
            </w:r>
          </w:p>
        </w:tc>
        <w:tc>
          <w:tcPr>
            <w:tcW w:w="1050" w:type="dxa"/>
          </w:tcPr>
          <w:p w:rsidR="00F4492D" w:rsidRPr="008B52D5" w:rsidRDefault="00F4492D" w:rsidP="007E75DF">
            <w:pPr>
              <w:cnfStyle w:val="000000000000"/>
              <w:rPr>
                <w:sz w:val="16"/>
                <w:szCs w:val="16"/>
              </w:rPr>
            </w:pPr>
            <w:r w:rsidRPr="008B52D5">
              <w:rPr>
                <w:sz w:val="16"/>
                <w:szCs w:val="16"/>
              </w:rPr>
              <w:lastRenderedPageBreak/>
              <w:t xml:space="preserve">Studie </w:t>
            </w:r>
            <w:r w:rsidRPr="008B52D5">
              <w:rPr>
                <w:sz w:val="16"/>
                <w:szCs w:val="16"/>
              </w:rPr>
              <w:lastRenderedPageBreak/>
              <w:t>Světové banky</w:t>
            </w:r>
          </w:p>
        </w:tc>
        <w:tc>
          <w:tcPr>
            <w:tcW w:w="1659" w:type="dxa"/>
          </w:tcPr>
          <w:p w:rsidR="00F4492D" w:rsidRPr="008B52D5" w:rsidRDefault="00F4492D" w:rsidP="007E75DF">
            <w:pPr>
              <w:cnfStyle w:val="000000000000"/>
              <w:rPr>
                <w:sz w:val="16"/>
                <w:szCs w:val="16"/>
              </w:rPr>
            </w:pPr>
            <w:r w:rsidRPr="008B52D5">
              <w:rPr>
                <w:sz w:val="16"/>
                <w:szCs w:val="16"/>
              </w:rPr>
              <w:lastRenderedPageBreak/>
              <w:t xml:space="preserve">Indikátor </w:t>
            </w:r>
            <w:r w:rsidRPr="008B52D5">
              <w:rPr>
                <w:sz w:val="16"/>
                <w:szCs w:val="16"/>
              </w:rPr>
              <w:lastRenderedPageBreak/>
              <w:t>konkurenceschopnosti</w:t>
            </w:r>
          </w:p>
        </w:tc>
        <w:tc>
          <w:tcPr>
            <w:tcW w:w="1599" w:type="dxa"/>
          </w:tcPr>
          <w:p w:rsidR="00F4492D" w:rsidRPr="008B52D5" w:rsidRDefault="00F4492D" w:rsidP="007E75DF">
            <w:pPr>
              <w:cnfStyle w:val="000000000000"/>
              <w:rPr>
                <w:sz w:val="16"/>
                <w:szCs w:val="16"/>
              </w:rPr>
            </w:pPr>
            <w:proofErr w:type="spellStart"/>
            <w:r w:rsidRPr="008B52D5">
              <w:rPr>
                <w:sz w:val="16"/>
                <w:szCs w:val="16"/>
              </w:rPr>
              <w:lastRenderedPageBreak/>
              <w:t>Doing</w:t>
            </w:r>
            <w:proofErr w:type="spellEnd"/>
            <w:r w:rsidRPr="008B52D5">
              <w:rPr>
                <w:sz w:val="16"/>
                <w:szCs w:val="16"/>
              </w:rPr>
              <w:t xml:space="preserve"> Business- </w:t>
            </w:r>
            <w:proofErr w:type="spellStart"/>
            <w:r w:rsidRPr="008B52D5">
              <w:rPr>
                <w:sz w:val="16"/>
                <w:szCs w:val="16"/>
              </w:rPr>
              <w:lastRenderedPageBreak/>
              <w:t>World</w:t>
            </w:r>
            <w:proofErr w:type="spellEnd"/>
            <w:r w:rsidRPr="008B52D5">
              <w:rPr>
                <w:sz w:val="16"/>
                <w:szCs w:val="16"/>
              </w:rPr>
              <w:t xml:space="preserve"> Bank</w:t>
            </w:r>
          </w:p>
        </w:tc>
      </w:tr>
      <w:tr w:rsidR="002F2879" w:rsidRPr="008B52D5" w:rsidTr="00F4492D">
        <w:trPr>
          <w:cnfStyle w:val="000000100000"/>
        </w:trPr>
        <w:tc>
          <w:tcPr>
            <w:cnfStyle w:val="001000000000"/>
            <w:tcW w:w="1447" w:type="dxa"/>
          </w:tcPr>
          <w:p w:rsidR="00F4492D" w:rsidRPr="008B52D5" w:rsidRDefault="00F4492D" w:rsidP="007E75DF">
            <w:pPr>
              <w:rPr>
                <w:sz w:val="16"/>
                <w:szCs w:val="16"/>
              </w:rPr>
            </w:pPr>
            <w:r w:rsidRPr="008B52D5">
              <w:rPr>
                <w:sz w:val="16"/>
                <w:szCs w:val="16"/>
              </w:rPr>
              <w:lastRenderedPageBreak/>
              <w:t>Zahájení podnikání</w:t>
            </w:r>
          </w:p>
        </w:tc>
        <w:tc>
          <w:tcPr>
            <w:tcW w:w="4517" w:type="dxa"/>
          </w:tcPr>
          <w:p w:rsidR="00F4492D" w:rsidRPr="008B52D5" w:rsidRDefault="00F4492D" w:rsidP="007E75DF">
            <w:pPr>
              <w:cnfStyle w:val="000000100000"/>
              <w:rPr>
                <w:sz w:val="16"/>
                <w:szCs w:val="16"/>
              </w:rPr>
            </w:pPr>
            <w:r w:rsidRPr="008B52D5">
              <w:rPr>
                <w:sz w:val="16"/>
                <w:szCs w:val="16"/>
              </w:rPr>
              <w:t>Indikátor konkurenceschopnosti v podmínkách pro podnikání, který se skládá z počtu potřebných kroků, jejich trvání, nákladů a minimálního vlastního kapitálu potřebného k zahájení podnikání.</w:t>
            </w:r>
          </w:p>
        </w:tc>
        <w:tc>
          <w:tcPr>
            <w:tcW w:w="1258" w:type="dxa"/>
          </w:tcPr>
          <w:p w:rsidR="00F4492D" w:rsidRPr="008B52D5" w:rsidRDefault="00F4492D" w:rsidP="00D0600C">
            <w:pPr>
              <w:cnfStyle w:val="000000100000"/>
              <w:rPr>
                <w:sz w:val="16"/>
                <w:szCs w:val="16"/>
              </w:rPr>
            </w:pPr>
            <w:r w:rsidRPr="008B52D5">
              <w:rPr>
                <w:sz w:val="16"/>
                <w:szCs w:val="16"/>
              </w:rPr>
              <w:t>Konkurenceschopnost v podnikání</w:t>
            </w:r>
          </w:p>
        </w:tc>
        <w:tc>
          <w:tcPr>
            <w:tcW w:w="2895" w:type="dxa"/>
          </w:tcPr>
          <w:p w:rsidR="00F4492D" w:rsidRPr="008B52D5" w:rsidRDefault="00851066" w:rsidP="007E75DF">
            <w:pPr>
              <w:cnfStyle w:val="000000100000"/>
              <w:rPr>
                <w:sz w:val="16"/>
                <w:szCs w:val="16"/>
              </w:rPr>
            </w:pPr>
            <w:r w:rsidRPr="008B52D5">
              <w:rPr>
                <w:sz w:val="16"/>
                <w:szCs w:val="16"/>
              </w:rPr>
              <w:t xml:space="preserve">Jednoduchost zahájení podnikání je jedním ze základních předpokladů, jak povzbudit podnikatelskou aktivitu v zemi. Podnikání a MSP především jsou motorem inovací, které vedou k vyspělejší ekonomice s vysokou přidanou hodnotou v exportu. </w:t>
            </w:r>
          </w:p>
        </w:tc>
        <w:tc>
          <w:tcPr>
            <w:tcW w:w="1050" w:type="dxa"/>
          </w:tcPr>
          <w:p w:rsidR="00F4492D" w:rsidRPr="008B52D5" w:rsidRDefault="00F4492D" w:rsidP="007E75DF">
            <w:pPr>
              <w:cnfStyle w:val="000000100000"/>
              <w:rPr>
                <w:sz w:val="16"/>
                <w:szCs w:val="16"/>
              </w:rPr>
            </w:pPr>
            <w:r w:rsidRPr="008B52D5">
              <w:rPr>
                <w:sz w:val="16"/>
                <w:szCs w:val="16"/>
              </w:rPr>
              <w:t>Studie Světové banky</w:t>
            </w:r>
          </w:p>
        </w:tc>
        <w:tc>
          <w:tcPr>
            <w:tcW w:w="1659" w:type="dxa"/>
          </w:tcPr>
          <w:p w:rsidR="00F4492D" w:rsidRPr="008B52D5" w:rsidRDefault="00F4492D" w:rsidP="007E75DF">
            <w:pPr>
              <w:cnfStyle w:val="000000100000"/>
              <w:rPr>
                <w:sz w:val="16"/>
                <w:szCs w:val="16"/>
              </w:rPr>
            </w:pPr>
            <w:r w:rsidRPr="008B52D5">
              <w:rPr>
                <w:sz w:val="16"/>
                <w:szCs w:val="16"/>
              </w:rPr>
              <w:t>Indikátor konkurenceschopnosti</w:t>
            </w:r>
          </w:p>
        </w:tc>
        <w:tc>
          <w:tcPr>
            <w:tcW w:w="1599" w:type="dxa"/>
          </w:tcPr>
          <w:p w:rsidR="00F4492D" w:rsidRPr="008B52D5" w:rsidRDefault="00F4492D" w:rsidP="007E75DF">
            <w:pPr>
              <w:cnfStyle w:val="000000100000"/>
              <w:rPr>
                <w:sz w:val="16"/>
                <w:szCs w:val="16"/>
              </w:rPr>
            </w:pPr>
            <w:proofErr w:type="spellStart"/>
            <w:r w:rsidRPr="008B52D5">
              <w:rPr>
                <w:sz w:val="16"/>
                <w:szCs w:val="16"/>
              </w:rPr>
              <w:t>Doing</w:t>
            </w:r>
            <w:proofErr w:type="spellEnd"/>
            <w:r w:rsidRPr="008B52D5">
              <w:rPr>
                <w:sz w:val="16"/>
                <w:szCs w:val="16"/>
              </w:rPr>
              <w:t xml:space="preserve"> Business- </w:t>
            </w:r>
            <w:proofErr w:type="spellStart"/>
            <w:r w:rsidRPr="008B52D5">
              <w:rPr>
                <w:sz w:val="16"/>
                <w:szCs w:val="16"/>
              </w:rPr>
              <w:t>World</w:t>
            </w:r>
            <w:proofErr w:type="spellEnd"/>
            <w:r w:rsidRPr="008B52D5">
              <w:rPr>
                <w:sz w:val="16"/>
                <w:szCs w:val="16"/>
              </w:rPr>
              <w:t xml:space="preserve"> Bank</w:t>
            </w:r>
          </w:p>
        </w:tc>
      </w:tr>
      <w:tr w:rsidR="002F2879" w:rsidRPr="008B52D5" w:rsidTr="00F4492D">
        <w:tc>
          <w:tcPr>
            <w:cnfStyle w:val="001000000000"/>
            <w:tcW w:w="1447" w:type="dxa"/>
          </w:tcPr>
          <w:p w:rsidR="00F4492D" w:rsidRPr="008B52D5" w:rsidRDefault="00F4492D" w:rsidP="007E75DF">
            <w:pPr>
              <w:rPr>
                <w:sz w:val="16"/>
                <w:szCs w:val="16"/>
              </w:rPr>
            </w:pPr>
            <w:r w:rsidRPr="008B52D5">
              <w:rPr>
                <w:sz w:val="16"/>
                <w:szCs w:val="16"/>
              </w:rPr>
              <w:t>Dostupnost úvěru</w:t>
            </w:r>
          </w:p>
        </w:tc>
        <w:tc>
          <w:tcPr>
            <w:tcW w:w="4517" w:type="dxa"/>
          </w:tcPr>
          <w:p w:rsidR="00F4492D" w:rsidRPr="008B52D5" w:rsidRDefault="00F4492D" w:rsidP="007E75DF">
            <w:pPr>
              <w:cnfStyle w:val="000000000000"/>
              <w:rPr>
                <w:sz w:val="16"/>
                <w:szCs w:val="16"/>
              </w:rPr>
            </w:pPr>
            <w:r w:rsidRPr="008B52D5">
              <w:rPr>
                <w:sz w:val="16"/>
                <w:szCs w:val="16"/>
              </w:rPr>
              <w:t xml:space="preserve">Indikátor konkurenceschopnosti v podmínkách pro podnikání, který se skládá z indexu práva dlužníků a věřitelů, indexu úvěrových informací a pokrytí veřejných a soukromých rejstříků. </w:t>
            </w:r>
          </w:p>
        </w:tc>
        <w:tc>
          <w:tcPr>
            <w:tcW w:w="1258" w:type="dxa"/>
          </w:tcPr>
          <w:p w:rsidR="00F4492D" w:rsidRPr="008B52D5" w:rsidRDefault="00F4492D" w:rsidP="00D0600C">
            <w:pPr>
              <w:cnfStyle w:val="000000000000"/>
              <w:rPr>
                <w:sz w:val="16"/>
                <w:szCs w:val="16"/>
              </w:rPr>
            </w:pPr>
            <w:r w:rsidRPr="008B52D5">
              <w:rPr>
                <w:sz w:val="16"/>
                <w:szCs w:val="16"/>
              </w:rPr>
              <w:t>Konkurenceschopnost v podnikání</w:t>
            </w:r>
          </w:p>
        </w:tc>
        <w:tc>
          <w:tcPr>
            <w:tcW w:w="2895" w:type="dxa"/>
          </w:tcPr>
          <w:p w:rsidR="00F4492D" w:rsidRPr="008B52D5" w:rsidRDefault="009417F8" w:rsidP="007E75DF">
            <w:pPr>
              <w:cnfStyle w:val="000000000000"/>
              <w:rPr>
                <w:sz w:val="16"/>
                <w:szCs w:val="16"/>
              </w:rPr>
            </w:pPr>
            <w:r w:rsidRPr="008B52D5">
              <w:rPr>
                <w:sz w:val="16"/>
                <w:szCs w:val="16"/>
              </w:rPr>
              <w:t>Dostupnost úvěru je důležitým předpokladem pro rozvoj podnikání, protože ať už jde o velké či male podnikání, tak obvykle je potřeba vlastní kapitál doplnit dluhovým financováním bez kterého by řada projektů nemohla být realizována.</w:t>
            </w:r>
          </w:p>
        </w:tc>
        <w:tc>
          <w:tcPr>
            <w:tcW w:w="1050" w:type="dxa"/>
          </w:tcPr>
          <w:p w:rsidR="00F4492D" w:rsidRPr="008B52D5" w:rsidRDefault="00F4492D" w:rsidP="007E75DF">
            <w:pPr>
              <w:cnfStyle w:val="000000000000"/>
              <w:rPr>
                <w:sz w:val="16"/>
                <w:szCs w:val="16"/>
              </w:rPr>
            </w:pPr>
            <w:r w:rsidRPr="008B52D5">
              <w:rPr>
                <w:sz w:val="16"/>
                <w:szCs w:val="16"/>
              </w:rPr>
              <w:t>Studie Světové banky</w:t>
            </w:r>
          </w:p>
        </w:tc>
        <w:tc>
          <w:tcPr>
            <w:tcW w:w="1659" w:type="dxa"/>
          </w:tcPr>
          <w:p w:rsidR="00F4492D" w:rsidRPr="008B52D5" w:rsidRDefault="00F4492D" w:rsidP="007E75DF">
            <w:pPr>
              <w:cnfStyle w:val="000000000000"/>
              <w:rPr>
                <w:sz w:val="16"/>
                <w:szCs w:val="16"/>
              </w:rPr>
            </w:pPr>
            <w:r w:rsidRPr="008B52D5">
              <w:rPr>
                <w:sz w:val="16"/>
                <w:szCs w:val="16"/>
              </w:rPr>
              <w:t>Indikátor konkurenceschopnosti</w:t>
            </w:r>
          </w:p>
        </w:tc>
        <w:tc>
          <w:tcPr>
            <w:tcW w:w="1599" w:type="dxa"/>
          </w:tcPr>
          <w:p w:rsidR="00F4492D" w:rsidRPr="008B52D5" w:rsidRDefault="00F4492D" w:rsidP="007E75DF">
            <w:pPr>
              <w:cnfStyle w:val="000000000000"/>
              <w:rPr>
                <w:sz w:val="16"/>
                <w:szCs w:val="16"/>
              </w:rPr>
            </w:pPr>
            <w:proofErr w:type="spellStart"/>
            <w:r w:rsidRPr="008B52D5">
              <w:rPr>
                <w:sz w:val="16"/>
                <w:szCs w:val="16"/>
              </w:rPr>
              <w:t>Doing</w:t>
            </w:r>
            <w:proofErr w:type="spellEnd"/>
            <w:r w:rsidRPr="008B52D5">
              <w:rPr>
                <w:sz w:val="16"/>
                <w:szCs w:val="16"/>
              </w:rPr>
              <w:t xml:space="preserve"> Business- </w:t>
            </w:r>
            <w:proofErr w:type="spellStart"/>
            <w:r w:rsidRPr="008B52D5">
              <w:rPr>
                <w:sz w:val="16"/>
                <w:szCs w:val="16"/>
              </w:rPr>
              <w:t>World</w:t>
            </w:r>
            <w:proofErr w:type="spellEnd"/>
            <w:r w:rsidRPr="008B52D5">
              <w:rPr>
                <w:sz w:val="16"/>
                <w:szCs w:val="16"/>
              </w:rPr>
              <w:t xml:space="preserve"> Bank</w:t>
            </w:r>
          </w:p>
        </w:tc>
      </w:tr>
      <w:tr w:rsidR="002F2879" w:rsidRPr="008B52D5" w:rsidTr="00F4492D">
        <w:trPr>
          <w:cnfStyle w:val="000000100000"/>
        </w:trPr>
        <w:tc>
          <w:tcPr>
            <w:cnfStyle w:val="001000000000"/>
            <w:tcW w:w="1447" w:type="dxa"/>
          </w:tcPr>
          <w:p w:rsidR="00F4492D" w:rsidRPr="008B52D5" w:rsidRDefault="00F4492D" w:rsidP="007E75DF">
            <w:pPr>
              <w:rPr>
                <w:sz w:val="16"/>
                <w:szCs w:val="16"/>
              </w:rPr>
            </w:pPr>
            <w:r w:rsidRPr="008B52D5">
              <w:rPr>
                <w:sz w:val="16"/>
                <w:szCs w:val="16"/>
              </w:rPr>
              <w:t>Licence pro stavbu</w:t>
            </w:r>
          </w:p>
        </w:tc>
        <w:tc>
          <w:tcPr>
            <w:tcW w:w="4517" w:type="dxa"/>
          </w:tcPr>
          <w:p w:rsidR="00F4492D" w:rsidRPr="008B52D5" w:rsidRDefault="00F4492D" w:rsidP="007E75DF">
            <w:pPr>
              <w:cnfStyle w:val="000000100000"/>
              <w:rPr>
                <w:sz w:val="16"/>
                <w:szCs w:val="16"/>
              </w:rPr>
            </w:pPr>
            <w:r w:rsidRPr="008B52D5">
              <w:rPr>
                <w:sz w:val="16"/>
                <w:szCs w:val="16"/>
              </w:rPr>
              <w:t>Indikátor konkurenceschopnosti v podmínkách pro podnikání, který se skládá z počtu potřebných kroků, jejich trvání a nákladů potřebných k získání licence pro stavbu.</w:t>
            </w:r>
          </w:p>
        </w:tc>
        <w:tc>
          <w:tcPr>
            <w:tcW w:w="1258" w:type="dxa"/>
          </w:tcPr>
          <w:p w:rsidR="00F4492D" w:rsidRPr="008B52D5" w:rsidRDefault="00F4492D" w:rsidP="00D0600C">
            <w:pPr>
              <w:cnfStyle w:val="000000100000"/>
              <w:rPr>
                <w:sz w:val="16"/>
                <w:szCs w:val="16"/>
              </w:rPr>
            </w:pPr>
            <w:r w:rsidRPr="008B52D5">
              <w:rPr>
                <w:sz w:val="16"/>
                <w:szCs w:val="16"/>
              </w:rPr>
              <w:t>Konkurenceschopnost v podnikání</w:t>
            </w:r>
          </w:p>
        </w:tc>
        <w:tc>
          <w:tcPr>
            <w:tcW w:w="2895" w:type="dxa"/>
          </w:tcPr>
          <w:p w:rsidR="00F4492D" w:rsidRPr="008B52D5" w:rsidRDefault="00851066" w:rsidP="007E75DF">
            <w:pPr>
              <w:cnfStyle w:val="000000100000"/>
              <w:rPr>
                <w:sz w:val="16"/>
                <w:szCs w:val="16"/>
              </w:rPr>
            </w:pPr>
            <w:r w:rsidRPr="008B52D5">
              <w:rPr>
                <w:sz w:val="16"/>
                <w:szCs w:val="16"/>
              </w:rPr>
              <w:t>Indikátor konkurenceschopnosti v podmínkách pro podnikání, který se skládá z počtu potřebných kroků, jejich trvání a nákladů potřebných k získání licence pro stavbu.</w:t>
            </w:r>
          </w:p>
        </w:tc>
        <w:tc>
          <w:tcPr>
            <w:tcW w:w="1050" w:type="dxa"/>
          </w:tcPr>
          <w:p w:rsidR="00F4492D" w:rsidRPr="008B52D5" w:rsidRDefault="00F4492D" w:rsidP="007E75DF">
            <w:pPr>
              <w:cnfStyle w:val="000000100000"/>
              <w:rPr>
                <w:sz w:val="16"/>
                <w:szCs w:val="16"/>
              </w:rPr>
            </w:pPr>
            <w:r w:rsidRPr="008B52D5">
              <w:rPr>
                <w:sz w:val="16"/>
                <w:szCs w:val="16"/>
              </w:rPr>
              <w:t>Studie Světové banky</w:t>
            </w:r>
          </w:p>
        </w:tc>
        <w:tc>
          <w:tcPr>
            <w:tcW w:w="1659" w:type="dxa"/>
          </w:tcPr>
          <w:p w:rsidR="00F4492D" w:rsidRPr="008B52D5" w:rsidRDefault="00F4492D" w:rsidP="007E75DF">
            <w:pPr>
              <w:cnfStyle w:val="000000100000"/>
              <w:rPr>
                <w:sz w:val="16"/>
                <w:szCs w:val="16"/>
              </w:rPr>
            </w:pPr>
            <w:r w:rsidRPr="008B52D5">
              <w:rPr>
                <w:sz w:val="16"/>
                <w:szCs w:val="16"/>
              </w:rPr>
              <w:t>Indikátor konkurenceschopnosti</w:t>
            </w:r>
          </w:p>
        </w:tc>
        <w:tc>
          <w:tcPr>
            <w:tcW w:w="1599" w:type="dxa"/>
          </w:tcPr>
          <w:p w:rsidR="00F4492D" w:rsidRPr="008B52D5" w:rsidRDefault="00F4492D" w:rsidP="007E75DF">
            <w:pPr>
              <w:cnfStyle w:val="000000100000"/>
              <w:rPr>
                <w:sz w:val="16"/>
                <w:szCs w:val="16"/>
              </w:rPr>
            </w:pPr>
            <w:proofErr w:type="spellStart"/>
            <w:r w:rsidRPr="008B52D5">
              <w:rPr>
                <w:sz w:val="16"/>
                <w:szCs w:val="16"/>
              </w:rPr>
              <w:t>Doing</w:t>
            </w:r>
            <w:proofErr w:type="spellEnd"/>
            <w:r w:rsidRPr="008B52D5">
              <w:rPr>
                <w:sz w:val="16"/>
                <w:szCs w:val="16"/>
              </w:rPr>
              <w:t xml:space="preserve"> Business- </w:t>
            </w:r>
            <w:proofErr w:type="spellStart"/>
            <w:r w:rsidRPr="008B52D5">
              <w:rPr>
                <w:sz w:val="16"/>
                <w:szCs w:val="16"/>
              </w:rPr>
              <w:t>World</w:t>
            </w:r>
            <w:proofErr w:type="spellEnd"/>
            <w:r w:rsidRPr="008B52D5">
              <w:rPr>
                <w:sz w:val="16"/>
                <w:szCs w:val="16"/>
              </w:rPr>
              <w:t xml:space="preserve"> Bank</w:t>
            </w:r>
          </w:p>
        </w:tc>
      </w:tr>
    </w:tbl>
    <w:p w:rsidR="0078321E" w:rsidRDefault="0078321E" w:rsidP="0078321E">
      <w:pPr>
        <w:pStyle w:val="Nadpis2"/>
        <w:numPr>
          <w:ilvl w:val="0"/>
          <w:numId w:val="0"/>
        </w:numPr>
      </w:pPr>
    </w:p>
    <w:p w:rsidR="0078321E" w:rsidRDefault="0078321E" w:rsidP="0078321E">
      <w:pPr>
        <w:rPr>
          <w:lang w:eastAsia="en-US"/>
        </w:rPr>
      </w:pPr>
    </w:p>
    <w:p w:rsidR="0078321E" w:rsidRDefault="0078321E" w:rsidP="0078321E">
      <w:pPr>
        <w:rPr>
          <w:lang w:eastAsia="en-US"/>
        </w:rPr>
      </w:pPr>
    </w:p>
    <w:p w:rsidR="0078321E" w:rsidRDefault="0078321E" w:rsidP="0078321E">
      <w:pPr>
        <w:rPr>
          <w:lang w:eastAsia="en-US"/>
        </w:rPr>
      </w:pPr>
    </w:p>
    <w:p w:rsidR="0078321E" w:rsidRDefault="0078321E" w:rsidP="0078321E">
      <w:pPr>
        <w:rPr>
          <w:lang w:eastAsia="en-US"/>
        </w:rPr>
      </w:pPr>
    </w:p>
    <w:p w:rsidR="0078321E" w:rsidRDefault="0078321E" w:rsidP="0078321E">
      <w:pPr>
        <w:rPr>
          <w:lang w:eastAsia="en-US"/>
        </w:rPr>
      </w:pPr>
    </w:p>
    <w:p w:rsidR="0078321E" w:rsidRDefault="0078321E" w:rsidP="0078321E">
      <w:pPr>
        <w:rPr>
          <w:lang w:eastAsia="en-US"/>
        </w:rPr>
      </w:pPr>
    </w:p>
    <w:p w:rsidR="0078321E" w:rsidRDefault="0078321E" w:rsidP="0078321E">
      <w:pPr>
        <w:rPr>
          <w:lang w:eastAsia="en-US"/>
        </w:rPr>
      </w:pPr>
    </w:p>
    <w:p w:rsidR="0078321E" w:rsidRDefault="0078321E" w:rsidP="0078321E">
      <w:pPr>
        <w:rPr>
          <w:lang w:eastAsia="en-US"/>
        </w:rPr>
      </w:pPr>
    </w:p>
    <w:p w:rsidR="0078321E" w:rsidRDefault="0078321E" w:rsidP="0078321E">
      <w:pPr>
        <w:rPr>
          <w:lang w:eastAsia="en-US"/>
        </w:rPr>
      </w:pPr>
    </w:p>
    <w:p w:rsidR="0078321E" w:rsidRDefault="0078321E" w:rsidP="0078321E">
      <w:pPr>
        <w:rPr>
          <w:lang w:eastAsia="en-US"/>
        </w:rPr>
      </w:pPr>
    </w:p>
    <w:p w:rsidR="0078321E" w:rsidRPr="0078321E" w:rsidRDefault="0078321E" w:rsidP="0078321E">
      <w:pPr>
        <w:rPr>
          <w:lang w:eastAsia="en-US"/>
        </w:rPr>
      </w:pPr>
    </w:p>
    <w:p w:rsidR="003D16CA" w:rsidRPr="003D16CA" w:rsidRDefault="003D16CA" w:rsidP="003D16CA">
      <w:pPr>
        <w:pStyle w:val="Nadpis2"/>
      </w:pPr>
      <w:bookmarkStart w:id="22" w:name="_Toc376424891"/>
      <w:r w:rsidRPr="003D16CA">
        <w:t xml:space="preserve">Ukazatele </w:t>
      </w:r>
      <w:r w:rsidR="00697C2E">
        <w:t xml:space="preserve">necenové </w:t>
      </w:r>
      <w:r w:rsidRPr="003D16CA">
        <w:t xml:space="preserve">mezinárodní konkurenceschopnosti </w:t>
      </w:r>
      <w:r>
        <w:t>země</w:t>
      </w:r>
      <w:r w:rsidRPr="003D16CA">
        <w:t xml:space="preserve"> (</w:t>
      </w:r>
      <w:r w:rsidR="008967DA" w:rsidRPr="008967DA">
        <w:rPr>
          <w:lang w:val="en-US"/>
        </w:rPr>
        <w:t>Indicators of competitiveness of the country</w:t>
      </w:r>
      <w:r w:rsidRPr="003D16CA">
        <w:t>)</w:t>
      </w:r>
      <w:bookmarkEnd w:id="22"/>
    </w:p>
    <w:tbl>
      <w:tblPr>
        <w:tblStyle w:val="Svtlseznam1"/>
        <w:tblW w:w="14425" w:type="dxa"/>
        <w:tblLook w:val="04A0"/>
      </w:tblPr>
      <w:tblGrid>
        <w:gridCol w:w="1464"/>
        <w:gridCol w:w="4222"/>
        <w:gridCol w:w="1685"/>
        <w:gridCol w:w="2817"/>
        <w:gridCol w:w="1031"/>
        <w:gridCol w:w="1685"/>
        <w:gridCol w:w="1521"/>
      </w:tblGrid>
      <w:tr w:rsidR="005C06B1" w:rsidRPr="008B52D5" w:rsidTr="007E75DF">
        <w:trPr>
          <w:cnfStyle w:val="100000000000"/>
        </w:trPr>
        <w:tc>
          <w:tcPr>
            <w:cnfStyle w:val="001000000000"/>
            <w:tcW w:w="1370" w:type="dxa"/>
          </w:tcPr>
          <w:p w:rsidR="00204A12" w:rsidRPr="008B52D5" w:rsidRDefault="00204A12" w:rsidP="004F0E64">
            <w:pPr>
              <w:jc w:val="center"/>
              <w:rPr>
                <w:sz w:val="16"/>
                <w:szCs w:val="16"/>
              </w:rPr>
            </w:pPr>
            <w:r w:rsidRPr="008B52D5">
              <w:rPr>
                <w:sz w:val="16"/>
                <w:szCs w:val="16"/>
              </w:rPr>
              <w:t>Indikátor</w:t>
            </w:r>
          </w:p>
        </w:tc>
        <w:tc>
          <w:tcPr>
            <w:tcW w:w="4816" w:type="dxa"/>
          </w:tcPr>
          <w:p w:rsidR="00204A12" w:rsidRPr="008B52D5" w:rsidRDefault="00204A12" w:rsidP="004F0E64">
            <w:pPr>
              <w:jc w:val="center"/>
              <w:cnfStyle w:val="100000000000"/>
              <w:rPr>
                <w:sz w:val="16"/>
                <w:szCs w:val="16"/>
              </w:rPr>
            </w:pPr>
            <w:r w:rsidRPr="008B52D5">
              <w:rPr>
                <w:sz w:val="16"/>
                <w:szCs w:val="16"/>
              </w:rPr>
              <w:t>Definice</w:t>
            </w:r>
          </w:p>
        </w:tc>
        <w:tc>
          <w:tcPr>
            <w:tcW w:w="1321" w:type="dxa"/>
          </w:tcPr>
          <w:p w:rsidR="00204A12" w:rsidRPr="008B52D5" w:rsidRDefault="00204A12" w:rsidP="004F0E64">
            <w:pPr>
              <w:jc w:val="center"/>
              <w:cnfStyle w:val="100000000000"/>
              <w:rPr>
                <w:sz w:val="16"/>
                <w:szCs w:val="16"/>
              </w:rPr>
            </w:pPr>
            <w:r w:rsidRPr="008B52D5">
              <w:rPr>
                <w:sz w:val="16"/>
                <w:szCs w:val="16"/>
              </w:rPr>
              <w:t>Skupina</w:t>
            </w:r>
          </w:p>
        </w:tc>
        <w:tc>
          <w:tcPr>
            <w:tcW w:w="3072" w:type="dxa"/>
          </w:tcPr>
          <w:p w:rsidR="00204A12" w:rsidRPr="008B52D5" w:rsidRDefault="00204A12" w:rsidP="004F0E64">
            <w:pPr>
              <w:jc w:val="center"/>
              <w:cnfStyle w:val="100000000000"/>
              <w:rPr>
                <w:sz w:val="16"/>
                <w:szCs w:val="16"/>
              </w:rPr>
            </w:pPr>
            <w:r w:rsidRPr="008B52D5">
              <w:rPr>
                <w:sz w:val="16"/>
                <w:szCs w:val="16"/>
              </w:rPr>
              <w:t>Interpretace</w:t>
            </w:r>
          </w:p>
        </w:tc>
        <w:tc>
          <w:tcPr>
            <w:tcW w:w="1068" w:type="dxa"/>
          </w:tcPr>
          <w:p w:rsidR="00204A12" w:rsidRPr="008B52D5" w:rsidRDefault="00204A12" w:rsidP="004F0E64">
            <w:pPr>
              <w:jc w:val="center"/>
              <w:cnfStyle w:val="100000000000"/>
              <w:rPr>
                <w:sz w:val="16"/>
                <w:szCs w:val="16"/>
              </w:rPr>
            </w:pPr>
            <w:r w:rsidRPr="008B52D5">
              <w:rPr>
                <w:sz w:val="16"/>
                <w:szCs w:val="16"/>
              </w:rPr>
              <w:t>Literatura</w:t>
            </w:r>
          </w:p>
        </w:tc>
        <w:tc>
          <w:tcPr>
            <w:tcW w:w="1099" w:type="dxa"/>
          </w:tcPr>
          <w:p w:rsidR="00204A12" w:rsidRPr="008B52D5" w:rsidRDefault="00204A12" w:rsidP="004F0E64">
            <w:pPr>
              <w:jc w:val="center"/>
              <w:cnfStyle w:val="100000000000"/>
              <w:rPr>
                <w:sz w:val="16"/>
                <w:szCs w:val="16"/>
              </w:rPr>
            </w:pPr>
            <w:r w:rsidRPr="008B52D5">
              <w:rPr>
                <w:sz w:val="16"/>
                <w:szCs w:val="16"/>
              </w:rPr>
              <w:t>Typ dat</w:t>
            </w:r>
          </w:p>
        </w:tc>
        <w:tc>
          <w:tcPr>
            <w:tcW w:w="1679" w:type="dxa"/>
          </w:tcPr>
          <w:p w:rsidR="00204A12" w:rsidRPr="008B52D5" w:rsidRDefault="00204A12" w:rsidP="004F0E64">
            <w:pPr>
              <w:jc w:val="center"/>
              <w:cnfStyle w:val="100000000000"/>
              <w:rPr>
                <w:sz w:val="16"/>
                <w:szCs w:val="16"/>
              </w:rPr>
            </w:pPr>
            <w:r w:rsidRPr="008B52D5">
              <w:rPr>
                <w:sz w:val="16"/>
                <w:szCs w:val="16"/>
              </w:rPr>
              <w:t>Zdroje dat</w:t>
            </w:r>
          </w:p>
        </w:tc>
      </w:tr>
      <w:tr w:rsidR="005C06B1" w:rsidRPr="008B52D5" w:rsidTr="007E75DF">
        <w:trPr>
          <w:cnfStyle w:val="000000100000"/>
        </w:trPr>
        <w:tc>
          <w:tcPr>
            <w:cnfStyle w:val="001000000000"/>
            <w:tcW w:w="1370" w:type="dxa"/>
          </w:tcPr>
          <w:p w:rsidR="003D16CA" w:rsidRPr="008B52D5" w:rsidRDefault="00204A12" w:rsidP="007E75DF">
            <w:pPr>
              <w:rPr>
                <w:sz w:val="16"/>
                <w:szCs w:val="16"/>
              </w:rPr>
            </w:pPr>
            <w:r w:rsidRPr="008B52D5">
              <w:rPr>
                <w:sz w:val="16"/>
                <w:szCs w:val="16"/>
              </w:rPr>
              <w:t>Inovace</w:t>
            </w:r>
          </w:p>
        </w:tc>
        <w:tc>
          <w:tcPr>
            <w:tcW w:w="4816" w:type="dxa"/>
          </w:tcPr>
          <w:p w:rsidR="003D16CA" w:rsidRPr="008B52D5" w:rsidRDefault="004F0E64" w:rsidP="007E75DF">
            <w:pPr>
              <w:cnfStyle w:val="000000100000"/>
              <w:rPr>
                <w:sz w:val="16"/>
                <w:szCs w:val="16"/>
              </w:rPr>
            </w:pPr>
            <w:r w:rsidRPr="008B52D5">
              <w:rPr>
                <w:sz w:val="16"/>
                <w:szCs w:val="16"/>
              </w:rPr>
              <w:t>Indikátor necenové konkurenceschopnosti země, který se skládá z několika faktorů ukazujících na míru inovací a perspektivu pro nárůst inovací do budoucna.</w:t>
            </w:r>
          </w:p>
        </w:tc>
        <w:tc>
          <w:tcPr>
            <w:tcW w:w="1321" w:type="dxa"/>
          </w:tcPr>
          <w:p w:rsidR="003D16CA" w:rsidRPr="008B52D5" w:rsidRDefault="005C06B1" w:rsidP="007E75DF">
            <w:pPr>
              <w:cnfStyle w:val="000000100000"/>
              <w:rPr>
                <w:sz w:val="16"/>
                <w:szCs w:val="16"/>
              </w:rPr>
            </w:pPr>
            <w:r w:rsidRPr="008B52D5">
              <w:rPr>
                <w:sz w:val="16"/>
                <w:szCs w:val="16"/>
              </w:rPr>
              <w:t>Indikátor necenové konkurenceschopnosti</w:t>
            </w:r>
          </w:p>
        </w:tc>
        <w:tc>
          <w:tcPr>
            <w:tcW w:w="3072" w:type="dxa"/>
          </w:tcPr>
          <w:p w:rsidR="003D16CA" w:rsidRPr="008B52D5" w:rsidRDefault="005C06B1" w:rsidP="007E75DF">
            <w:pPr>
              <w:cnfStyle w:val="000000100000"/>
              <w:rPr>
                <w:sz w:val="16"/>
                <w:szCs w:val="16"/>
              </w:rPr>
            </w:pPr>
            <w:r w:rsidRPr="008B52D5">
              <w:rPr>
                <w:sz w:val="16"/>
                <w:szCs w:val="16"/>
              </w:rPr>
              <w:t>Indikátor se skládá z jednotlivých dalších indikátorů jako je např. Kapacita pro inovace, investice firem do R&amp;D, zapojení VŠ do soukromého výzkumu, dostupnost vědců a inženýrů, počet patentů atd.</w:t>
            </w:r>
          </w:p>
        </w:tc>
        <w:tc>
          <w:tcPr>
            <w:tcW w:w="1068" w:type="dxa"/>
          </w:tcPr>
          <w:p w:rsidR="003D16CA" w:rsidRPr="008B52D5" w:rsidRDefault="005C06B1" w:rsidP="007E75DF">
            <w:pPr>
              <w:cnfStyle w:val="000000100000"/>
              <w:rPr>
                <w:sz w:val="16"/>
                <w:szCs w:val="16"/>
              </w:rPr>
            </w:pPr>
            <w:r w:rsidRPr="008B52D5">
              <w:rPr>
                <w:sz w:val="16"/>
                <w:szCs w:val="16"/>
              </w:rPr>
              <w:t xml:space="preserve">Studie </w:t>
            </w:r>
            <w:proofErr w:type="spellStart"/>
            <w:r w:rsidRPr="008B52D5">
              <w:rPr>
                <w:sz w:val="16"/>
                <w:szCs w:val="16"/>
              </w:rPr>
              <w:t>World</w:t>
            </w:r>
            <w:proofErr w:type="spellEnd"/>
            <w:r w:rsidRPr="008B52D5">
              <w:rPr>
                <w:sz w:val="16"/>
                <w:szCs w:val="16"/>
              </w:rPr>
              <w:t xml:space="preserve"> </w:t>
            </w:r>
            <w:proofErr w:type="spellStart"/>
            <w:r w:rsidRPr="008B52D5">
              <w:rPr>
                <w:sz w:val="16"/>
                <w:szCs w:val="16"/>
              </w:rPr>
              <w:t>Economic</w:t>
            </w:r>
            <w:proofErr w:type="spellEnd"/>
            <w:r w:rsidRPr="008B52D5">
              <w:rPr>
                <w:sz w:val="16"/>
                <w:szCs w:val="16"/>
              </w:rPr>
              <w:t xml:space="preserve"> </w:t>
            </w:r>
            <w:proofErr w:type="spellStart"/>
            <w:r w:rsidRPr="008B52D5">
              <w:rPr>
                <w:sz w:val="16"/>
                <w:szCs w:val="16"/>
              </w:rPr>
              <w:t>Forum</w:t>
            </w:r>
            <w:proofErr w:type="spellEnd"/>
          </w:p>
        </w:tc>
        <w:tc>
          <w:tcPr>
            <w:tcW w:w="1099" w:type="dxa"/>
          </w:tcPr>
          <w:p w:rsidR="003D16CA" w:rsidRPr="008B52D5" w:rsidRDefault="004F0E64" w:rsidP="007E75DF">
            <w:pPr>
              <w:cnfStyle w:val="000000100000"/>
              <w:rPr>
                <w:sz w:val="16"/>
                <w:szCs w:val="16"/>
              </w:rPr>
            </w:pPr>
            <w:r w:rsidRPr="008B52D5">
              <w:rPr>
                <w:sz w:val="16"/>
                <w:szCs w:val="16"/>
              </w:rPr>
              <w:t>Indikátor necenové konkurenceschopnosti</w:t>
            </w:r>
          </w:p>
        </w:tc>
        <w:tc>
          <w:tcPr>
            <w:tcW w:w="1679" w:type="dxa"/>
          </w:tcPr>
          <w:p w:rsidR="003D16CA" w:rsidRPr="008B52D5" w:rsidRDefault="004F0E64" w:rsidP="007E75DF">
            <w:pPr>
              <w:cnfStyle w:val="000000100000"/>
              <w:rPr>
                <w:sz w:val="16"/>
                <w:szCs w:val="16"/>
              </w:rPr>
            </w:pPr>
            <w:r w:rsidRPr="008B52D5">
              <w:rPr>
                <w:sz w:val="16"/>
                <w:szCs w:val="16"/>
              </w:rPr>
              <w:t xml:space="preserve">GCI, </w:t>
            </w:r>
            <w:proofErr w:type="spellStart"/>
            <w:r w:rsidRPr="008B52D5">
              <w:rPr>
                <w:sz w:val="16"/>
                <w:szCs w:val="16"/>
              </w:rPr>
              <w:t>World</w:t>
            </w:r>
            <w:proofErr w:type="spellEnd"/>
            <w:r w:rsidRPr="008B52D5">
              <w:rPr>
                <w:sz w:val="16"/>
                <w:szCs w:val="16"/>
              </w:rPr>
              <w:t xml:space="preserve"> </w:t>
            </w:r>
            <w:proofErr w:type="spellStart"/>
            <w:r w:rsidRPr="008B52D5">
              <w:rPr>
                <w:sz w:val="16"/>
                <w:szCs w:val="16"/>
              </w:rPr>
              <w:t>Economic</w:t>
            </w:r>
            <w:proofErr w:type="spellEnd"/>
            <w:r w:rsidRPr="008B52D5">
              <w:rPr>
                <w:sz w:val="16"/>
                <w:szCs w:val="16"/>
              </w:rPr>
              <w:t xml:space="preserve"> </w:t>
            </w:r>
            <w:proofErr w:type="spellStart"/>
            <w:r w:rsidRPr="008B52D5">
              <w:rPr>
                <w:sz w:val="16"/>
                <w:szCs w:val="16"/>
              </w:rPr>
              <w:t>Forum</w:t>
            </w:r>
            <w:proofErr w:type="spellEnd"/>
          </w:p>
        </w:tc>
      </w:tr>
      <w:tr w:rsidR="005C06B1" w:rsidRPr="008B52D5" w:rsidTr="007E75DF">
        <w:tc>
          <w:tcPr>
            <w:cnfStyle w:val="001000000000"/>
            <w:tcW w:w="1370" w:type="dxa"/>
          </w:tcPr>
          <w:p w:rsidR="003D16CA" w:rsidRPr="008B52D5" w:rsidRDefault="00204A12" w:rsidP="007E75DF">
            <w:pPr>
              <w:rPr>
                <w:sz w:val="16"/>
                <w:szCs w:val="16"/>
              </w:rPr>
            </w:pPr>
            <w:r w:rsidRPr="008B52D5">
              <w:rPr>
                <w:sz w:val="16"/>
                <w:szCs w:val="16"/>
              </w:rPr>
              <w:t>Sofistikovanost obchodu</w:t>
            </w:r>
          </w:p>
        </w:tc>
        <w:tc>
          <w:tcPr>
            <w:tcW w:w="4816" w:type="dxa"/>
          </w:tcPr>
          <w:p w:rsidR="003D16CA" w:rsidRPr="008B52D5" w:rsidRDefault="00D0600C" w:rsidP="007E75DF">
            <w:pPr>
              <w:cnfStyle w:val="000000000000"/>
              <w:rPr>
                <w:sz w:val="16"/>
                <w:szCs w:val="16"/>
              </w:rPr>
            </w:pPr>
            <w:r w:rsidRPr="008B52D5">
              <w:rPr>
                <w:sz w:val="16"/>
                <w:szCs w:val="16"/>
              </w:rPr>
              <w:t>Indikátor necenové konkurenceschopnosti země, který se skládá z několika faktorů ukazujících na sofistikovanost obchodu v zemi.</w:t>
            </w:r>
          </w:p>
        </w:tc>
        <w:tc>
          <w:tcPr>
            <w:tcW w:w="1321" w:type="dxa"/>
          </w:tcPr>
          <w:p w:rsidR="003D16CA" w:rsidRPr="008B52D5" w:rsidRDefault="005C06B1" w:rsidP="007E75DF">
            <w:pPr>
              <w:cnfStyle w:val="000000000000"/>
              <w:rPr>
                <w:sz w:val="16"/>
                <w:szCs w:val="16"/>
              </w:rPr>
            </w:pPr>
            <w:r w:rsidRPr="008B52D5">
              <w:rPr>
                <w:sz w:val="16"/>
                <w:szCs w:val="16"/>
              </w:rPr>
              <w:t>Indikátor necenové konkurenceschopnosti</w:t>
            </w:r>
          </w:p>
        </w:tc>
        <w:tc>
          <w:tcPr>
            <w:tcW w:w="3072" w:type="dxa"/>
          </w:tcPr>
          <w:p w:rsidR="003D16CA" w:rsidRPr="008B52D5" w:rsidRDefault="005C06B1" w:rsidP="007E75DF">
            <w:pPr>
              <w:cnfStyle w:val="000000000000"/>
              <w:rPr>
                <w:sz w:val="16"/>
                <w:szCs w:val="16"/>
              </w:rPr>
            </w:pPr>
            <w:r w:rsidRPr="008B52D5">
              <w:rPr>
                <w:sz w:val="16"/>
                <w:szCs w:val="16"/>
              </w:rPr>
              <w:t>Indikátor se skládá z jednotlivých dalších indikátorů jako je např. Počet a kvalita domácích dodavatelů, stav rozvoje propojených odvětví, typ komparativní výhody, hodnota obchodních řetězců atd.</w:t>
            </w:r>
          </w:p>
        </w:tc>
        <w:tc>
          <w:tcPr>
            <w:tcW w:w="1068" w:type="dxa"/>
          </w:tcPr>
          <w:p w:rsidR="003D16CA" w:rsidRPr="008B52D5" w:rsidRDefault="005C06B1" w:rsidP="007E75DF">
            <w:pPr>
              <w:cnfStyle w:val="000000000000"/>
              <w:rPr>
                <w:sz w:val="16"/>
                <w:szCs w:val="16"/>
              </w:rPr>
            </w:pPr>
            <w:r w:rsidRPr="008B52D5">
              <w:rPr>
                <w:sz w:val="16"/>
                <w:szCs w:val="16"/>
              </w:rPr>
              <w:t xml:space="preserve">Studie </w:t>
            </w:r>
            <w:proofErr w:type="spellStart"/>
            <w:r w:rsidRPr="008B52D5">
              <w:rPr>
                <w:sz w:val="16"/>
                <w:szCs w:val="16"/>
              </w:rPr>
              <w:t>World</w:t>
            </w:r>
            <w:proofErr w:type="spellEnd"/>
            <w:r w:rsidRPr="008B52D5">
              <w:rPr>
                <w:sz w:val="16"/>
                <w:szCs w:val="16"/>
              </w:rPr>
              <w:t xml:space="preserve"> </w:t>
            </w:r>
            <w:proofErr w:type="spellStart"/>
            <w:r w:rsidRPr="008B52D5">
              <w:rPr>
                <w:sz w:val="16"/>
                <w:szCs w:val="16"/>
              </w:rPr>
              <w:t>Economic</w:t>
            </w:r>
            <w:proofErr w:type="spellEnd"/>
            <w:r w:rsidRPr="008B52D5">
              <w:rPr>
                <w:sz w:val="16"/>
                <w:szCs w:val="16"/>
              </w:rPr>
              <w:t xml:space="preserve"> </w:t>
            </w:r>
            <w:proofErr w:type="spellStart"/>
            <w:r w:rsidRPr="008B52D5">
              <w:rPr>
                <w:sz w:val="16"/>
                <w:szCs w:val="16"/>
              </w:rPr>
              <w:t>Forum</w:t>
            </w:r>
            <w:proofErr w:type="spellEnd"/>
          </w:p>
        </w:tc>
        <w:tc>
          <w:tcPr>
            <w:tcW w:w="1099" w:type="dxa"/>
          </w:tcPr>
          <w:p w:rsidR="003D16CA" w:rsidRPr="008B52D5" w:rsidRDefault="004F0E64" w:rsidP="007E75DF">
            <w:pPr>
              <w:cnfStyle w:val="000000000000"/>
              <w:rPr>
                <w:sz w:val="16"/>
                <w:szCs w:val="16"/>
              </w:rPr>
            </w:pPr>
            <w:r w:rsidRPr="008B52D5">
              <w:rPr>
                <w:sz w:val="16"/>
                <w:szCs w:val="16"/>
              </w:rPr>
              <w:t>Indikátor necenové konkurenceschopnosti</w:t>
            </w:r>
          </w:p>
        </w:tc>
        <w:tc>
          <w:tcPr>
            <w:tcW w:w="1679" w:type="dxa"/>
          </w:tcPr>
          <w:p w:rsidR="003D16CA" w:rsidRPr="008B52D5" w:rsidRDefault="004F0E64" w:rsidP="007E75DF">
            <w:pPr>
              <w:cnfStyle w:val="000000000000"/>
              <w:rPr>
                <w:sz w:val="16"/>
                <w:szCs w:val="16"/>
              </w:rPr>
            </w:pPr>
            <w:r w:rsidRPr="008B52D5">
              <w:rPr>
                <w:sz w:val="16"/>
                <w:szCs w:val="16"/>
              </w:rPr>
              <w:t xml:space="preserve">GCI, </w:t>
            </w:r>
            <w:proofErr w:type="spellStart"/>
            <w:r w:rsidRPr="008B52D5">
              <w:rPr>
                <w:sz w:val="16"/>
                <w:szCs w:val="16"/>
              </w:rPr>
              <w:t>World</w:t>
            </w:r>
            <w:proofErr w:type="spellEnd"/>
            <w:r w:rsidRPr="008B52D5">
              <w:rPr>
                <w:sz w:val="16"/>
                <w:szCs w:val="16"/>
              </w:rPr>
              <w:t xml:space="preserve"> </w:t>
            </w:r>
            <w:proofErr w:type="spellStart"/>
            <w:r w:rsidRPr="008B52D5">
              <w:rPr>
                <w:sz w:val="16"/>
                <w:szCs w:val="16"/>
              </w:rPr>
              <w:t>Economic</w:t>
            </w:r>
            <w:proofErr w:type="spellEnd"/>
            <w:r w:rsidRPr="008B52D5">
              <w:rPr>
                <w:sz w:val="16"/>
                <w:szCs w:val="16"/>
              </w:rPr>
              <w:t xml:space="preserve"> </w:t>
            </w:r>
            <w:proofErr w:type="spellStart"/>
            <w:r w:rsidRPr="008B52D5">
              <w:rPr>
                <w:sz w:val="16"/>
                <w:szCs w:val="16"/>
              </w:rPr>
              <w:t>Forum</w:t>
            </w:r>
            <w:proofErr w:type="spellEnd"/>
          </w:p>
        </w:tc>
      </w:tr>
      <w:tr w:rsidR="005C06B1" w:rsidRPr="008B52D5" w:rsidTr="007E75DF">
        <w:trPr>
          <w:cnfStyle w:val="000000100000"/>
        </w:trPr>
        <w:tc>
          <w:tcPr>
            <w:cnfStyle w:val="001000000000"/>
            <w:tcW w:w="1370" w:type="dxa"/>
          </w:tcPr>
          <w:p w:rsidR="00204A12" w:rsidRPr="008B52D5" w:rsidRDefault="00204A12" w:rsidP="007E75DF">
            <w:pPr>
              <w:rPr>
                <w:sz w:val="16"/>
                <w:szCs w:val="16"/>
              </w:rPr>
            </w:pPr>
            <w:r w:rsidRPr="008B52D5">
              <w:rPr>
                <w:sz w:val="16"/>
                <w:szCs w:val="16"/>
              </w:rPr>
              <w:t>Účinnost trhu práce</w:t>
            </w:r>
          </w:p>
        </w:tc>
        <w:tc>
          <w:tcPr>
            <w:tcW w:w="4816" w:type="dxa"/>
          </w:tcPr>
          <w:p w:rsidR="00204A12" w:rsidRPr="008B52D5" w:rsidRDefault="00D0600C" w:rsidP="007E75DF">
            <w:pPr>
              <w:cnfStyle w:val="000000100000"/>
              <w:rPr>
                <w:sz w:val="16"/>
                <w:szCs w:val="16"/>
              </w:rPr>
            </w:pPr>
            <w:r w:rsidRPr="008B52D5">
              <w:rPr>
                <w:sz w:val="16"/>
                <w:szCs w:val="16"/>
              </w:rPr>
              <w:t>Indikátor necenové konkurenceschopnosti země, který se skládá z několika faktorů ukazující na účinnost a vyspělost trhu práce.</w:t>
            </w:r>
          </w:p>
        </w:tc>
        <w:tc>
          <w:tcPr>
            <w:tcW w:w="1321" w:type="dxa"/>
          </w:tcPr>
          <w:p w:rsidR="00204A12" w:rsidRPr="008B52D5" w:rsidRDefault="005C06B1" w:rsidP="007E75DF">
            <w:pPr>
              <w:cnfStyle w:val="000000100000"/>
              <w:rPr>
                <w:sz w:val="16"/>
                <w:szCs w:val="16"/>
              </w:rPr>
            </w:pPr>
            <w:r w:rsidRPr="008B52D5">
              <w:rPr>
                <w:sz w:val="16"/>
                <w:szCs w:val="16"/>
              </w:rPr>
              <w:t>Indikátor necenové konkurenceschopnosti</w:t>
            </w:r>
          </w:p>
        </w:tc>
        <w:tc>
          <w:tcPr>
            <w:tcW w:w="3072" w:type="dxa"/>
          </w:tcPr>
          <w:p w:rsidR="00204A12" w:rsidRPr="008B52D5" w:rsidRDefault="005C06B1" w:rsidP="007E75DF">
            <w:pPr>
              <w:cnfStyle w:val="000000100000"/>
              <w:rPr>
                <w:sz w:val="16"/>
                <w:szCs w:val="16"/>
              </w:rPr>
            </w:pPr>
            <w:r w:rsidRPr="008B52D5">
              <w:rPr>
                <w:sz w:val="16"/>
                <w:szCs w:val="16"/>
              </w:rPr>
              <w:t>Funkčnost trhu práce je jedním ze základních předpok</w:t>
            </w:r>
            <w:r w:rsidR="008B52D5">
              <w:rPr>
                <w:sz w:val="16"/>
                <w:szCs w:val="16"/>
              </w:rPr>
              <w:t>ladů, aby se ekonomika mohla stá</w:t>
            </w:r>
            <w:r w:rsidRPr="008B52D5">
              <w:rPr>
                <w:sz w:val="16"/>
                <w:szCs w:val="16"/>
              </w:rPr>
              <w:t xml:space="preserve">t konkurenceschopnou. Tento indikátor se skládá z </w:t>
            </w:r>
            <w:r w:rsidR="008B52D5" w:rsidRPr="008B52D5">
              <w:rPr>
                <w:sz w:val="16"/>
                <w:szCs w:val="16"/>
              </w:rPr>
              <w:t>faktorů, jako</w:t>
            </w:r>
            <w:r w:rsidR="00E84D32" w:rsidRPr="008B52D5">
              <w:rPr>
                <w:sz w:val="16"/>
                <w:szCs w:val="16"/>
              </w:rPr>
              <w:t xml:space="preserve"> jsou např. spolupráce mezi firmami a zaměstnanci, rigidita zaměstnávání, navazování a rozvazování pracovního poměru, mzda a produktivita atd.</w:t>
            </w:r>
          </w:p>
        </w:tc>
        <w:tc>
          <w:tcPr>
            <w:tcW w:w="1068" w:type="dxa"/>
          </w:tcPr>
          <w:p w:rsidR="00204A12" w:rsidRPr="008B52D5" w:rsidRDefault="005C06B1" w:rsidP="007E75DF">
            <w:pPr>
              <w:cnfStyle w:val="000000100000"/>
              <w:rPr>
                <w:sz w:val="16"/>
                <w:szCs w:val="16"/>
              </w:rPr>
            </w:pPr>
            <w:r w:rsidRPr="008B52D5">
              <w:rPr>
                <w:sz w:val="16"/>
                <w:szCs w:val="16"/>
              </w:rPr>
              <w:t xml:space="preserve">Studie </w:t>
            </w:r>
            <w:proofErr w:type="spellStart"/>
            <w:r w:rsidRPr="008B52D5">
              <w:rPr>
                <w:sz w:val="16"/>
                <w:szCs w:val="16"/>
              </w:rPr>
              <w:t>World</w:t>
            </w:r>
            <w:proofErr w:type="spellEnd"/>
            <w:r w:rsidRPr="008B52D5">
              <w:rPr>
                <w:sz w:val="16"/>
                <w:szCs w:val="16"/>
              </w:rPr>
              <w:t xml:space="preserve"> </w:t>
            </w:r>
            <w:proofErr w:type="spellStart"/>
            <w:r w:rsidRPr="008B52D5">
              <w:rPr>
                <w:sz w:val="16"/>
                <w:szCs w:val="16"/>
              </w:rPr>
              <w:t>Economic</w:t>
            </w:r>
            <w:proofErr w:type="spellEnd"/>
            <w:r w:rsidRPr="008B52D5">
              <w:rPr>
                <w:sz w:val="16"/>
                <w:szCs w:val="16"/>
              </w:rPr>
              <w:t xml:space="preserve"> </w:t>
            </w:r>
            <w:proofErr w:type="spellStart"/>
            <w:r w:rsidRPr="008B52D5">
              <w:rPr>
                <w:sz w:val="16"/>
                <w:szCs w:val="16"/>
              </w:rPr>
              <w:t>Forum</w:t>
            </w:r>
            <w:proofErr w:type="spellEnd"/>
          </w:p>
        </w:tc>
        <w:tc>
          <w:tcPr>
            <w:tcW w:w="1099" w:type="dxa"/>
          </w:tcPr>
          <w:p w:rsidR="00204A12" w:rsidRPr="008B52D5" w:rsidRDefault="004F0E64" w:rsidP="007E75DF">
            <w:pPr>
              <w:cnfStyle w:val="000000100000"/>
              <w:rPr>
                <w:sz w:val="16"/>
                <w:szCs w:val="16"/>
              </w:rPr>
            </w:pPr>
            <w:r w:rsidRPr="008B52D5">
              <w:rPr>
                <w:sz w:val="16"/>
                <w:szCs w:val="16"/>
              </w:rPr>
              <w:t>Indikátor necenové konkurenceschopnosti</w:t>
            </w:r>
          </w:p>
        </w:tc>
        <w:tc>
          <w:tcPr>
            <w:tcW w:w="1679" w:type="dxa"/>
          </w:tcPr>
          <w:p w:rsidR="00204A12" w:rsidRPr="008B52D5" w:rsidRDefault="004F0E64" w:rsidP="007E75DF">
            <w:pPr>
              <w:cnfStyle w:val="000000100000"/>
              <w:rPr>
                <w:sz w:val="16"/>
                <w:szCs w:val="16"/>
              </w:rPr>
            </w:pPr>
            <w:r w:rsidRPr="008B52D5">
              <w:rPr>
                <w:sz w:val="16"/>
                <w:szCs w:val="16"/>
              </w:rPr>
              <w:t xml:space="preserve">GCI, </w:t>
            </w:r>
            <w:proofErr w:type="spellStart"/>
            <w:r w:rsidRPr="008B52D5">
              <w:rPr>
                <w:sz w:val="16"/>
                <w:szCs w:val="16"/>
              </w:rPr>
              <w:t>World</w:t>
            </w:r>
            <w:proofErr w:type="spellEnd"/>
            <w:r w:rsidRPr="008B52D5">
              <w:rPr>
                <w:sz w:val="16"/>
                <w:szCs w:val="16"/>
              </w:rPr>
              <w:t xml:space="preserve"> </w:t>
            </w:r>
            <w:proofErr w:type="spellStart"/>
            <w:r w:rsidRPr="008B52D5">
              <w:rPr>
                <w:sz w:val="16"/>
                <w:szCs w:val="16"/>
              </w:rPr>
              <w:t>Economic</w:t>
            </w:r>
            <w:proofErr w:type="spellEnd"/>
            <w:r w:rsidRPr="008B52D5">
              <w:rPr>
                <w:sz w:val="16"/>
                <w:szCs w:val="16"/>
              </w:rPr>
              <w:t xml:space="preserve"> </w:t>
            </w:r>
            <w:proofErr w:type="spellStart"/>
            <w:r w:rsidRPr="008B52D5">
              <w:rPr>
                <w:sz w:val="16"/>
                <w:szCs w:val="16"/>
              </w:rPr>
              <w:t>Forum</w:t>
            </w:r>
            <w:proofErr w:type="spellEnd"/>
          </w:p>
        </w:tc>
      </w:tr>
      <w:tr w:rsidR="005C06B1" w:rsidRPr="008B52D5" w:rsidTr="007E75DF">
        <w:tc>
          <w:tcPr>
            <w:cnfStyle w:val="001000000000"/>
            <w:tcW w:w="1370" w:type="dxa"/>
          </w:tcPr>
          <w:p w:rsidR="00204A12" w:rsidRPr="008B52D5" w:rsidRDefault="00204A12" w:rsidP="007E75DF">
            <w:pPr>
              <w:rPr>
                <w:sz w:val="16"/>
                <w:szCs w:val="16"/>
              </w:rPr>
            </w:pPr>
            <w:r w:rsidRPr="008B52D5">
              <w:rPr>
                <w:sz w:val="16"/>
                <w:szCs w:val="16"/>
              </w:rPr>
              <w:t>Vyšší vzdělání</w:t>
            </w:r>
          </w:p>
        </w:tc>
        <w:tc>
          <w:tcPr>
            <w:tcW w:w="4816" w:type="dxa"/>
          </w:tcPr>
          <w:p w:rsidR="00204A12" w:rsidRPr="008B52D5" w:rsidRDefault="00D0600C" w:rsidP="007E75DF">
            <w:pPr>
              <w:cnfStyle w:val="000000000000"/>
              <w:rPr>
                <w:sz w:val="16"/>
                <w:szCs w:val="16"/>
              </w:rPr>
            </w:pPr>
            <w:r w:rsidRPr="008B52D5">
              <w:rPr>
                <w:sz w:val="16"/>
                <w:szCs w:val="16"/>
              </w:rPr>
              <w:t>Indikátor necenové konkurenceschopnosti země, který se skládá z několika faktorů ukazujících na kvalitu vyššího vzdělání a míru jakou dosahuje obyvatelstvo vyššího vzdělání.</w:t>
            </w:r>
          </w:p>
        </w:tc>
        <w:tc>
          <w:tcPr>
            <w:tcW w:w="1321" w:type="dxa"/>
          </w:tcPr>
          <w:p w:rsidR="00204A12" w:rsidRPr="008B52D5" w:rsidRDefault="005C06B1" w:rsidP="007E75DF">
            <w:pPr>
              <w:cnfStyle w:val="000000000000"/>
              <w:rPr>
                <w:sz w:val="16"/>
                <w:szCs w:val="16"/>
              </w:rPr>
            </w:pPr>
            <w:r w:rsidRPr="008B52D5">
              <w:rPr>
                <w:sz w:val="16"/>
                <w:szCs w:val="16"/>
              </w:rPr>
              <w:t>Indikátor necenové konkurenceschopnosti</w:t>
            </w:r>
          </w:p>
        </w:tc>
        <w:tc>
          <w:tcPr>
            <w:tcW w:w="3072" w:type="dxa"/>
          </w:tcPr>
          <w:p w:rsidR="00204A12" w:rsidRPr="008B52D5" w:rsidRDefault="00985FC7" w:rsidP="007E75DF">
            <w:pPr>
              <w:cnfStyle w:val="000000000000"/>
              <w:rPr>
                <w:sz w:val="16"/>
                <w:szCs w:val="16"/>
              </w:rPr>
            </w:pPr>
            <w:r w:rsidRPr="008B52D5">
              <w:rPr>
                <w:sz w:val="16"/>
                <w:szCs w:val="16"/>
              </w:rPr>
              <w:t xml:space="preserve">Lidský kapitál, který </w:t>
            </w:r>
            <w:proofErr w:type="gramStart"/>
            <w:r w:rsidRPr="008B52D5">
              <w:rPr>
                <w:sz w:val="16"/>
                <w:szCs w:val="16"/>
              </w:rPr>
              <w:t>je</w:t>
            </w:r>
            <w:proofErr w:type="gramEnd"/>
            <w:r w:rsidRPr="008B52D5">
              <w:rPr>
                <w:sz w:val="16"/>
                <w:szCs w:val="16"/>
              </w:rPr>
              <w:t xml:space="preserve"> přímo úměrný kvalitě vzdělání je </w:t>
            </w:r>
            <w:r w:rsidR="0008193A" w:rsidRPr="008B52D5">
              <w:rPr>
                <w:sz w:val="16"/>
                <w:szCs w:val="16"/>
              </w:rPr>
              <w:t>základním předpokladem pro posun k inovativní ekonomice s výrobou s vyšší přidanou hodnotou. Tent</w:t>
            </w:r>
            <w:r w:rsidR="008B52D5">
              <w:rPr>
                <w:sz w:val="16"/>
                <w:szCs w:val="16"/>
              </w:rPr>
              <w:t>o indikátor se skládá např. z mí</w:t>
            </w:r>
            <w:r w:rsidR="0008193A" w:rsidRPr="008B52D5">
              <w:rPr>
                <w:sz w:val="16"/>
                <w:szCs w:val="16"/>
              </w:rPr>
              <w:t>ry zápisu do vyššího vzdělání, kvality vzdělávacího systému, kvality přírodních věd, obchodních škol atd.</w:t>
            </w:r>
          </w:p>
        </w:tc>
        <w:tc>
          <w:tcPr>
            <w:tcW w:w="1068" w:type="dxa"/>
          </w:tcPr>
          <w:p w:rsidR="00204A12" w:rsidRPr="008B52D5" w:rsidRDefault="005C06B1" w:rsidP="007E75DF">
            <w:pPr>
              <w:cnfStyle w:val="000000000000"/>
              <w:rPr>
                <w:sz w:val="16"/>
                <w:szCs w:val="16"/>
              </w:rPr>
            </w:pPr>
            <w:r w:rsidRPr="008B52D5">
              <w:rPr>
                <w:sz w:val="16"/>
                <w:szCs w:val="16"/>
              </w:rPr>
              <w:t xml:space="preserve">Studie </w:t>
            </w:r>
            <w:proofErr w:type="spellStart"/>
            <w:r w:rsidRPr="008B52D5">
              <w:rPr>
                <w:sz w:val="16"/>
                <w:szCs w:val="16"/>
              </w:rPr>
              <w:t>World</w:t>
            </w:r>
            <w:proofErr w:type="spellEnd"/>
            <w:r w:rsidRPr="008B52D5">
              <w:rPr>
                <w:sz w:val="16"/>
                <w:szCs w:val="16"/>
              </w:rPr>
              <w:t xml:space="preserve"> </w:t>
            </w:r>
            <w:proofErr w:type="spellStart"/>
            <w:r w:rsidRPr="008B52D5">
              <w:rPr>
                <w:sz w:val="16"/>
                <w:szCs w:val="16"/>
              </w:rPr>
              <w:t>Economic</w:t>
            </w:r>
            <w:proofErr w:type="spellEnd"/>
            <w:r w:rsidRPr="008B52D5">
              <w:rPr>
                <w:sz w:val="16"/>
                <w:szCs w:val="16"/>
              </w:rPr>
              <w:t xml:space="preserve"> </w:t>
            </w:r>
            <w:proofErr w:type="spellStart"/>
            <w:r w:rsidRPr="008B52D5">
              <w:rPr>
                <w:sz w:val="16"/>
                <w:szCs w:val="16"/>
              </w:rPr>
              <w:t>Forum</w:t>
            </w:r>
            <w:proofErr w:type="spellEnd"/>
          </w:p>
        </w:tc>
        <w:tc>
          <w:tcPr>
            <w:tcW w:w="1099" w:type="dxa"/>
          </w:tcPr>
          <w:p w:rsidR="00204A12" w:rsidRPr="008B52D5" w:rsidRDefault="004F0E64" w:rsidP="007E75DF">
            <w:pPr>
              <w:cnfStyle w:val="000000000000"/>
              <w:rPr>
                <w:sz w:val="16"/>
                <w:szCs w:val="16"/>
              </w:rPr>
            </w:pPr>
            <w:r w:rsidRPr="008B52D5">
              <w:rPr>
                <w:sz w:val="16"/>
                <w:szCs w:val="16"/>
              </w:rPr>
              <w:t>Indikátor necenové konkurenceschopnosti</w:t>
            </w:r>
          </w:p>
        </w:tc>
        <w:tc>
          <w:tcPr>
            <w:tcW w:w="1679" w:type="dxa"/>
          </w:tcPr>
          <w:p w:rsidR="00204A12" w:rsidRPr="008B52D5" w:rsidRDefault="004F0E64" w:rsidP="007E75DF">
            <w:pPr>
              <w:cnfStyle w:val="000000000000"/>
              <w:rPr>
                <w:sz w:val="16"/>
                <w:szCs w:val="16"/>
              </w:rPr>
            </w:pPr>
            <w:r w:rsidRPr="008B52D5">
              <w:rPr>
                <w:sz w:val="16"/>
                <w:szCs w:val="16"/>
              </w:rPr>
              <w:t xml:space="preserve">GCI, </w:t>
            </w:r>
            <w:proofErr w:type="spellStart"/>
            <w:r w:rsidRPr="008B52D5">
              <w:rPr>
                <w:sz w:val="16"/>
                <w:szCs w:val="16"/>
              </w:rPr>
              <w:t>World</w:t>
            </w:r>
            <w:proofErr w:type="spellEnd"/>
            <w:r w:rsidRPr="008B52D5">
              <w:rPr>
                <w:sz w:val="16"/>
                <w:szCs w:val="16"/>
              </w:rPr>
              <w:t xml:space="preserve"> </w:t>
            </w:r>
            <w:proofErr w:type="spellStart"/>
            <w:r w:rsidRPr="008B52D5">
              <w:rPr>
                <w:sz w:val="16"/>
                <w:szCs w:val="16"/>
              </w:rPr>
              <w:t>Economic</w:t>
            </w:r>
            <w:proofErr w:type="spellEnd"/>
            <w:r w:rsidRPr="008B52D5">
              <w:rPr>
                <w:sz w:val="16"/>
                <w:szCs w:val="16"/>
              </w:rPr>
              <w:t xml:space="preserve"> </w:t>
            </w:r>
            <w:proofErr w:type="spellStart"/>
            <w:r w:rsidRPr="008B52D5">
              <w:rPr>
                <w:sz w:val="16"/>
                <w:szCs w:val="16"/>
              </w:rPr>
              <w:t>Forum</w:t>
            </w:r>
            <w:proofErr w:type="spellEnd"/>
          </w:p>
        </w:tc>
      </w:tr>
      <w:tr w:rsidR="005C06B1" w:rsidRPr="008B52D5" w:rsidTr="007E75DF">
        <w:trPr>
          <w:cnfStyle w:val="000000100000"/>
        </w:trPr>
        <w:tc>
          <w:tcPr>
            <w:cnfStyle w:val="001000000000"/>
            <w:tcW w:w="1370" w:type="dxa"/>
          </w:tcPr>
          <w:p w:rsidR="00204A12" w:rsidRPr="008B52D5" w:rsidRDefault="00204A12" w:rsidP="007E75DF">
            <w:pPr>
              <w:rPr>
                <w:sz w:val="16"/>
                <w:szCs w:val="16"/>
              </w:rPr>
            </w:pPr>
            <w:r w:rsidRPr="008B52D5">
              <w:rPr>
                <w:sz w:val="16"/>
                <w:szCs w:val="16"/>
              </w:rPr>
              <w:t>Technologická připravenost</w:t>
            </w:r>
          </w:p>
        </w:tc>
        <w:tc>
          <w:tcPr>
            <w:tcW w:w="4816" w:type="dxa"/>
          </w:tcPr>
          <w:p w:rsidR="00204A12" w:rsidRPr="008B52D5" w:rsidRDefault="00D0600C" w:rsidP="007E75DF">
            <w:pPr>
              <w:cnfStyle w:val="000000100000"/>
              <w:rPr>
                <w:sz w:val="16"/>
                <w:szCs w:val="16"/>
              </w:rPr>
            </w:pPr>
            <w:r w:rsidRPr="008B52D5">
              <w:rPr>
                <w:sz w:val="16"/>
                <w:szCs w:val="16"/>
              </w:rPr>
              <w:t>Indikátor necenové konkurenceschopnosti země, který se skládá z několika faktorů ukazujících na technologickou připravenost země.</w:t>
            </w:r>
          </w:p>
        </w:tc>
        <w:tc>
          <w:tcPr>
            <w:tcW w:w="1321" w:type="dxa"/>
          </w:tcPr>
          <w:p w:rsidR="00204A12" w:rsidRPr="008B52D5" w:rsidRDefault="005C06B1" w:rsidP="007E75DF">
            <w:pPr>
              <w:cnfStyle w:val="000000100000"/>
              <w:rPr>
                <w:sz w:val="16"/>
                <w:szCs w:val="16"/>
              </w:rPr>
            </w:pPr>
            <w:r w:rsidRPr="008B52D5">
              <w:rPr>
                <w:sz w:val="16"/>
                <w:szCs w:val="16"/>
              </w:rPr>
              <w:t>Indikátor necenové konkurenceschopnosti</w:t>
            </w:r>
          </w:p>
        </w:tc>
        <w:tc>
          <w:tcPr>
            <w:tcW w:w="3072" w:type="dxa"/>
          </w:tcPr>
          <w:p w:rsidR="00204A12" w:rsidRPr="008B52D5" w:rsidRDefault="0006717B" w:rsidP="007E75DF">
            <w:pPr>
              <w:cnfStyle w:val="000000100000"/>
              <w:rPr>
                <w:sz w:val="16"/>
                <w:szCs w:val="16"/>
              </w:rPr>
            </w:pPr>
            <w:r w:rsidRPr="008B52D5">
              <w:rPr>
                <w:sz w:val="16"/>
                <w:szCs w:val="16"/>
              </w:rPr>
              <w:t xml:space="preserve">Indikátor se skládá z jednotlivých dalších indikátorů jako je např. dostupnost nejnovějších technologií, aplikace technologií firmami, přímě zahraniční investice a přesun </w:t>
            </w:r>
            <w:r w:rsidRPr="008B52D5">
              <w:rPr>
                <w:sz w:val="16"/>
                <w:szCs w:val="16"/>
              </w:rPr>
              <w:lastRenderedPageBreak/>
              <w:t>technologií atd.</w:t>
            </w:r>
          </w:p>
        </w:tc>
        <w:tc>
          <w:tcPr>
            <w:tcW w:w="1068" w:type="dxa"/>
          </w:tcPr>
          <w:p w:rsidR="00204A12" w:rsidRPr="008B52D5" w:rsidRDefault="005C06B1" w:rsidP="007E75DF">
            <w:pPr>
              <w:cnfStyle w:val="000000100000"/>
              <w:rPr>
                <w:sz w:val="16"/>
                <w:szCs w:val="16"/>
              </w:rPr>
            </w:pPr>
            <w:r w:rsidRPr="008B52D5">
              <w:rPr>
                <w:sz w:val="16"/>
                <w:szCs w:val="16"/>
              </w:rPr>
              <w:lastRenderedPageBreak/>
              <w:t xml:space="preserve">Studie </w:t>
            </w:r>
            <w:proofErr w:type="spellStart"/>
            <w:r w:rsidRPr="008B52D5">
              <w:rPr>
                <w:sz w:val="16"/>
                <w:szCs w:val="16"/>
              </w:rPr>
              <w:t>World</w:t>
            </w:r>
            <w:proofErr w:type="spellEnd"/>
            <w:r w:rsidRPr="008B52D5">
              <w:rPr>
                <w:sz w:val="16"/>
                <w:szCs w:val="16"/>
              </w:rPr>
              <w:t xml:space="preserve"> </w:t>
            </w:r>
            <w:proofErr w:type="spellStart"/>
            <w:r w:rsidRPr="008B52D5">
              <w:rPr>
                <w:sz w:val="16"/>
                <w:szCs w:val="16"/>
              </w:rPr>
              <w:t>Economic</w:t>
            </w:r>
            <w:proofErr w:type="spellEnd"/>
            <w:r w:rsidRPr="008B52D5">
              <w:rPr>
                <w:sz w:val="16"/>
                <w:szCs w:val="16"/>
              </w:rPr>
              <w:t xml:space="preserve"> </w:t>
            </w:r>
            <w:proofErr w:type="spellStart"/>
            <w:r w:rsidRPr="008B52D5">
              <w:rPr>
                <w:sz w:val="16"/>
                <w:szCs w:val="16"/>
              </w:rPr>
              <w:t>Forum</w:t>
            </w:r>
            <w:proofErr w:type="spellEnd"/>
          </w:p>
        </w:tc>
        <w:tc>
          <w:tcPr>
            <w:tcW w:w="1099" w:type="dxa"/>
          </w:tcPr>
          <w:p w:rsidR="00204A12" w:rsidRPr="008B52D5" w:rsidRDefault="004F0E64" w:rsidP="007E75DF">
            <w:pPr>
              <w:cnfStyle w:val="000000100000"/>
              <w:rPr>
                <w:sz w:val="16"/>
                <w:szCs w:val="16"/>
              </w:rPr>
            </w:pPr>
            <w:r w:rsidRPr="008B52D5">
              <w:rPr>
                <w:sz w:val="16"/>
                <w:szCs w:val="16"/>
              </w:rPr>
              <w:t>Indikátor necenové konkurenceschopnosti</w:t>
            </w:r>
          </w:p>
        </w:tc>
        <w:tc>
          <w:tcPr>
            <w:tcW w:w="1679" w:type="dxa"/>
          </w:tcPr>
          <w:p w:rsidR="00204A12" w:rsidRPr="008B52D5" w:rsidRDefault="004F0E64" w:rsidP="007E75DF">
            <w:pPr>
              <w:cnfStyle w:val="000000100000"/>
              <w:rPr>
                <w:sz w:val="16"/>
                <w:szCs w:val="16"/>
              </w:rPr>
            </w:pPr>
            <w:r w:rsidRPr="008B52D5">
              <w:rPr>
                <w:sz w:val="16"/>
                <w:szCs w:val="16"/>
              </w:rPr>
              <w:t xml:space="preserve">GCI, </w:t>
            </w:r>
            <w:proofErr w:type="spellStart"/>
            <w:r w:rsidRPr="008B52D5">
              <w:rPr>
                <w:sz w:val="16"/>
                <w:szCs w:val="16"/>
              </w:rPr>
              <w:t>World</w:t>
            </w:r>
            <w:proofErr w:type="spellEnd"/>
            <w:r w:rsidRPr="008B52D5">
              <w:rPr>
                <w:sz w:val="16"/>
                <w:szCs w:val="16"/>
              </w:rPr>
              <w:t xml:space="preserve"> </w:t>
            </w:r>
            <w:proofErr w:type="spellStart"/>
            <w:r w:rsidRPr="008B52D5">
              <w:rPr>
                <w:sz w:val="16"/>
                <w:szCs w:val="16"/>
              </w:rPr>
              <w:t>Economic</w:t>
            </w:r>
            <w:proofErr w:type="spellEnd"/>
            <w:r w:rsidRPr="008B52D5">
              <w:rPr>
                <w:sz w:val="16"/>
                <w:szCs w:val="16"/>
              </w:rPr>
              <w:t xml:space="preserve"> </w:t>
            </w:r>
            <w:proofErr w:type="spellStart"/>
            <w:r w:rsidRPr="008B52D5">
              <w:rPr>
                <w:sz w:val="16"/>
                <w:szCs w:val="16"/>
              </w:rPr>
              <w:t>Forum</w:t>
            </w:r>
            <w:proofErr w:type="spellEnd"/>
          </w:p>
        </w:tc>
      </w:tr>
      <w:tr w:rsidR="005C06B1" w:rsidRPr="008B52D5" w:rsidTr="007E75DF">
        <w:tc>
          <w:tcPr>
            <w:cnfStyle w:val="001000000000"/>
            <w:tcW w:w="1370" w:type="dxa"/>
          </w:tcPr>
          <w:p w:rsidR="00204A12" w:rsidRPr="008B52D5" w:rsidRDefault="00204A12" w:rsidP="007E75DF">
            <w:pPr>
              <w:rPr>
                <w:sz w:val="16"/>
                <w:szCs w:val="16"/>
              </w:rPr>
            </w:pPr>
            <w:r w:rsidRPr="008B52D5">
              <w:rPr>
                <w:sz w:val="16"/>
                <w:szCs w:val="16"/>
              </w:rPr>
              <w:lastRenderedPageBreak/>
              <w:t>Efektivita trhu zboží</w:t>
            </w:r>
          </w:p>
        </w:tc>
        <w:tc>
          <w:tcPr>
            <w:tcW w:w="4816" w:type="dxa"/>
          </w:tcPr>
          <w:p w:rsidR="004F0E64" w:rsidRPr="008B52D5" w:rsidRDefault="00D0600C" w:rsidP="007E75DF">
            <w:pPr>
              <w:cnfStyle w:val="000000000000"/>
              <w:rPr>
                <w:sz w:val="16"/>
                <w:szCs w:val="16"/>
              </w:rPr>
            </w:pPr>
            <w:r w:rsidRPr="008B52D5">
              <w:rPr>
                <w:sz w:val="16"/>
                <w:szCs w:val="16"/>
              </w:rPr>
              <w:t>Indikátor necenové konkurenceschopnosti země, který se skládá z několika faktorů</w:t>
            </w:r>
            <w:r w:rsidR="004F0E64" w:rsidRPr="008B52D5">
              <w:rPr>
                <w:sz w:val="16"/>
                <w:szCs w:val="16"/>
              </w:rPr>
              <w:t xml:space="preserve"> ukazujících na efektivitu trhu zboží v zemi.</w:t>
            </w:r>
          </w:p>
        </w:tc>
        <w:tc>
          <w:tcPr>
            <w:tcW w:w="1321" w:type="dxa"/>
          </w:tcPr>
          <w:p w:rsidR="00204A12" w:rsidRPr="008B52D5" w:rsidRDefault="005C06B1" w:rsidP="007E75DF">
            <w:pPr>
              <w:cnfStyle w:val="000000000000"/>
              <w:rPr>
                <w:sz w:val="16"/>
                <w:szCs w:val="16"/>
              </w:rPr>
            </w:pPr>
            <w:r w:rsidRPr="008B52D5">
              <w:rPr>
                <w:sz w:val="16"/>
                <w:szCs w:val="16"/>
              </w:rPr>
              <w:t>Indikátor necenové konkurenceschopnosti</w:t>
            </w:r>
          </w:p>
        </w:tc>
        <w:tc>
          <w:tcPr>
            <w:tcW w:w="3072" w:type="dxa"/>
          </w:tcPr>
          <w:p w:rsidR="00204A12" w:rsidRPr="008B52D5" w:rsidRDefault="007F2227" w:rsidP="007E75DF">
            <w:pPr>
              <w:cnfStyle w:val="000000000000"/>
              <w:rPr>
                <w:sz w:val="16"/>
                <w:szCs w:val="16"/>
              </w:rPr>
            </w:pPr>
            <w:r w:rsidRPr="008B52D5">
              <w:rPr>
                <w:sz w:val="16"/>
                <w:szCs w:val="16"/>
              </w:rPr>
              <w:t>Indikátor se skládá z jednotlivých dalších indikátorů jako je např. míra lokální konkurence, tržní konkurence, efektivita antimonopolní politiky, rozsah a míra zdanění atd.</w:t>
            </w:r>
          </w:p>
        </w:tc>
        <w:tc>
          <w:tcPr>
            <w:tcW w:w="1068" w:type="dxa"/>
          </w:tcPr>
          <w:p w:rsidR="00204A12" w:rsidRPr="008B52D5" w:rsidRDefault="005C06B1" w:rsidP="007E75DF">
            <w:pPr>
              <w:cnfStyle w:val="000000000000"/>
              <w:rPr>
                <w:sz w:val="16"/>
                <w:szCs w:val="16"/>
              </w:rPr>
            </w:pPr>
            <w:r w:rsidRPr="008B52D5">
              <w:rPr>
                <w:sz w:val="16"/>
                <w:szCs w:val="16"/>
              </w:rPr>
              <w:t xml:space="preserve">Studie </w:t>
            </w:r>
            <w:proofErr w:type="spellStart"/>
            <w:r w:rsidRPr="008B52D5">
              <w:rPr>
                <w:sz w:val="16"/>
                <w:szCs w:val="16"/>
              </w:rPr>
              <w:t>World</w:t>
            </w:r>
            <w:proofErr w:type="spellEnd"/>
            <w:r w:rsidRPr="008B52D5">
              <w:rPr>
                <w:sz w:val="16"/>
                <w:szCs w:val="16"/>
              </w:rPr>
              <w:t xml:space="preserve"> </w:t>
            </w:r>
            <w:proofErr w:type="spellStart"/>
            <w:r w:rsidRPr="008B52D5">
              <w:rPr>
                <w:sz w:val="16"/>
                <w:szCs w:val="16"/>
              </w:rPr>
              <w:t>Economic</w:t>
            </w:r>
            <w:proofErr w:type="spellEnd"/>
            <w:r w:rsidRPr="008B52D5">
              <w:rPr>
                <w:sz w:val="16"/>
                <w:szCs w:val="16"/>
              </w:rPr>
              <w:t xml:space="preserve"> </w:t>
            </w:r>
            <w:proofErr w:type="spellStart"/>
            <w:r w:rsidRPr="008B52D5">
              <w:rPr>
                <w:sz w:val="16"/>
                <w:szCs w:val="16"/>
              </w:rPr>
              <w:t>Forum</w:t>
            </w:r>
            <w:proofErr w:type="spellEnd"/>
          </w:p>
        </w:tc>
        <w:tc>
          <w:tcPr>
            <w:tcW w:w="1099" w:type="dxa"/>
          </w:tcPr>
          <w:p w:rsidR="00204A12" w:rsidRPr="008B52D5" w:rsidRDefault="005C06B1" w:rsidP="007E75DF">
            <w:pPr>
              <w:cnfStyle w:val="000000000000"/>
              <w:rPr>
                <w:sz w:val="16"/>
                <w:szCs w:val="16"/>
              </w:rPr>
            </w:pPr>
            <w:r w:rsidRPr="008B52D5">
              <w:rPr>
                <w:sz w:val="16"/>
                <w:szCs w:val="16"/>
              </w:rPr>
              <w:t>Indikátor necenové konkurenceschopnosti</w:t>
            </w:r>
          </w:p>
        </w:tc>
        <w:tc>
          <w:tcPr>
            <w:tcW w:w="1679" w:type="dxa"/>
          </w:tcPr>
          <w:p w:rsidR="00204A12" w:rsidRPr="008B52D5" w:rsidRDefault="004F0E64" w:rsidP="007E75DF">
            <w:pPr>
              <w:cnfStyle w:val="000000000000"/>
              <w:rPr>
                <w:sz w:val="16"/>
                <w:szCs w:val="16"/>
              </w:rPr>
            </w:pPr>
            <w:r w:rsidRPr="008B52D5">
              <w:rPr>
                <w:sz w:val="16"/>
                <w:szCs w:val="16"/>
              </w:rPr>
              <w:t xml:space="preserve">GCI, </w:t>
            </w:r>
            <w:proofErr w:type="spellStart"/>
            <w:r w:rsidRPr="008B52D5">
              <w:rPr>
                <w:sz w:val="16"/>
                <w:szCs w:val="16"/>
              </w:rPr>
              <w:t>World</w:t>
            </w:r>
            <w:proofErr w:type="spellEnd"/>
            <w:r w:rsidRPr="008B52D5">
              <w:rPr>
                <w:sz w:val="16"/>
                <w:szCs w:val="16"/>
              </w:rPr>
              <w:t xml:space="preserve"> </w:t>
            </w:r>
            <w:proofErr w:type="spellStart"/>
            <w:r w:rsidRPr="008B52D5">
              <w:rPr>
                <w:sz w:val="16"/>
                <w:szCs w:val="16"/>
              </w:rPr>
              <w:t>Economic</w:t>
            </w:r>
            <w:proofErr w:type="spellEnd"/>
            <w:r w:rsidRPr="008B52D5">
              <w:rPr>
                <w:sz w:val="16"/>
                <w:szCs w:val="16"/>
              </w:rPr>
              <w:t xml:space="preserve"> </w:t>
            </w:r>
            <w:proofErr w:type="spellStart"/>
            <w:r w:rsidRPr="008B52D5">
              <w:rPr>
                <w:sz w:val="16"/>
                <w:szCs w:val="16"/>
              </w:rPr>
              <w:t>Forum</w:t>
            </w:r>
            <w:proofErr w:type="spellEnd"/>
          </w:p>
        </w:tc>
      </w:tr>
      <w:tr w:rsidR="005C06B1" w:rsidRPr="008B52D5" w:rsidTr="007E75DF">
        <w:trPr>
          <w:cnfStyle w:val="000000100000"/>
        </w:trPr>
        <w:tc>
          <w:tcPr>
            <w:cnfStyle w:val="001000000000"/>
            <w:tcW w:w="1370" w:type="dxa"/>
          </w:tcPr>
          <w:p w:rsidR="00204A12" w:rsidRPr="008B52D5" w:rsidRDefault="00774101" w:rsidP="007E75DF">
            <w:pPr>
              <w:rPr>
                <w:sz w:val="16"/>
                <w:szCs w:val="16"/>
              </w:rPr>
            </w:pPr>
            <w:r w:rsidRPr="008B52D5">
              <w:rPr>
                <w:sz w:val="16"/>
                <w:szCs w:val="16"/>
              </w:rPr>
              <w:t>Vývoj finančního trhu</w:t>
            </w:r>
          </w:p>
        </w:tc>
        <w:tc>
          <w:tcPr>
            <w:tcW w:w="4816" w:type="dxa"/>
          </w:tcPr>
          <w:p w:rsidR="00204A12" w:rsidRPr="008B52D5" w:rsidRDefault="004F0E64" w:rsidP="007E75DF">
            <w:pPr>
              <w:cnfStyle w:val="000000100000"/>
              <w:rPr>
                <w:sz w:val="16"/>
                <w:szCs w:val="16"/>
              </w:rPr>
            </w:pPr>
            <w:r w:rsidRPr="008B52D5">
              <w:rPr>
                <w:sz w:val="16"/>
                <w:szCs w:val="16"/>
              </w:rPr>
              <w:t>Indikátor necenové konkurenceschopnosti země, který se skládá z několika faktorů ukazujících na vyspělost finančního trhu v zemi.</w:t>
            </w:r>
          </w:p>
        </w:tc>
        <w:tc>
          <w:tcPr>
            <w:tcW w:w="1321" w:type="dxa"/>
          </w:tcPr>
          <w:p w:rsidR="00204A12" w:rsidRPr="008B52D5" w:rsidRDefault="005C06B1" w:rsidP="007E75DF">
            <w:pPr>
              <w:cnfStyle w:val="000000100000"/>
              <w:rPr>
                <w:sz w:val="16"/>
                <w:szCs w:val="16"/>
              </w:rPr>
            </w:pPr>
            <w:r w:rsidRPr="008B52D5">
              <w:rPr>
                <w:sz w:val="16"/>
                <w:szCs w:val="16"/>
              </w:rPr>
              <w:t>Indikátor necenové konkurenceschopnosti</w:t>
            </w:r>
          </w:p>
        </w:tc>
        <w:tc>
          <w:tcPr>
            <w:tcW w:w="3072" w:type="dxa"/>
          </w:tcPr>
          <w:p w:rsidR="00204A12" w:rsidRPr="008B52D5" w:rsidRDefault="007F2227" w:rsidP="007E75DF">
            <w:pPr>
              <w:cnfStyle w:val="000000100000"/>
              <w:rPr>
                <w:sz w:val="16"/>
                <w:szCs w:val="16"/>
              </w:rPr>
            </w:pPr>
            <w:r w:rsidRPr="008B52D5">
              <w:rPr>
                <w:sz w:val="16"/>
                <w:szCs w:val="16"/>
              </w:rPr>
              <w:t>Zdraví a efektivita finančního sektoru je potřebná mimo jiné pro financování podniků, které jsou motorem ekonomiky. Indikátor se skládá z jednotlivých dalších indikátorů jako je např. dostupnost finančních služeb, financování díky domácímu kapitálu, jednoduchost sjednání půjčky, dostupnost rizikového kapitálu atd.</w:t>
            </w:r>
          </w:p>
        </w:tc>
        <w:tc>
          <w:tcPr>
            <w:tcW w:w="1068" w:type="dxa"/>
          </w:tcPr>
          <w:p w:rsidR="00204A12" w:rsidRPr="008B52D5" w:rsidRDefault="005C06B1" w:rsidP="007E75DF">
            <w:pPr>
              <w:cnfStyle w:val="000000100000"/>
              <w:rPr>
                <w:sz w:val="16"/>
                <w:szCs w:val="16"/>
              </w:rPr>
            </w:pPr>
            <w:r w:rsidRPr="008B52D5">
              <w:rPr>
                <w:sz w:val="16"/>
                <w:szCs w:val="16"/>
              </w:rPr>
              <w:t xml:space="preserve">Studie </w:t>
            </w:r>
            <w:proofErr w:type="spellStart"/>
            <w:r w:rsidRPr="008B52D5">
              <w:rPr>
                <w:sz w:val="16"/>
                <w:szCs w:val="16"/>
              </w:rPr>
              <w:t>World</w:t>
            </w:r>
            <w:proofErr w:type="spellEnd"/>
            <w:r w:rsidRPr="008B52D5">
              <w:rPr>
                <w:sz w:val="16"/>
                <w:szCs w:val="16"/>
              </w:rPr>
              <w:t xml:space="preserve"> </w:t>
            </w:r>
            <w:proofErr w:type="spellStart"/>
            <w:r w:rsidRPr="008B52D5">
              <w:rPr>
                <w:sz w:val="16"/>
                <w:szCs w:val="16"/>
              </w:rPr>
              <w:t>Economic</w:t>
            </w:r>
            <w:proofErr w:type="spellEnd"/>
            <w:r w:rsidRPr="008B52D5">
              <w:rPr>
                <w:sz w:val="16"/>
                <w:szCs w:val="16"/>
              </w:rPr>
              <w:t xml:space="preserve"> </w:t>
            </w:r>
            <w:proofErr w:type="spellStart"/>
            <w:r w:rsidRPr="008B52D5">
              <w:rPr>
                <w:sz w:val="16"/>
                <w:szCs w:val="16"/>
              </w:rPr>
              <w:t>Forum</w:t>
            </w:r>
            <w:proofErr w:type="spellEnd"/>
          </w:p>
        </w:tc>
        <w:tc>
          <w:tcPr>
            <w:tcW w:w="1099" w:type="dxa"/>
          </w:tcPr>
          <w:p w:rsidR="00204A12" w:rsidRPr="008B52D5" w:rsidRDefault="005C06B1" w:rsidP="007E75DF">
            <w:pPr>
              <w:cnfStyle w:val="000000100000"/>
              <w:rPr>
                <w:sz w:val="16"/>
                <w:szCs w:val="16"/>
              </w:rPr>
            </w:pPr>
            <w:r w:rsidRPr="008B52D5">
              <w:rPr>
                <w:sz w:val="16"/>
                <w:szCs w:val="16"/>
              </w:rPr>
              <w:t>Indikátor necenové konkurenceschopnosti</w:t>
            </w:r>
          </w:p>
        </w:tc>
        <w:tc>
          <w:tcPr>
            <w:tcW w:w="1679" w:type="dxa"/>
          </w:tcPr>
          <w:p w:rsidR="00204A12" w:rsidRPr="008B52D5" w:rsidRDefault="004F0E64" w:rsidP="007E75DF">
            <w:pPr>
              <w:cnfStyle w:val="000000100000"/>
              <w:rPr>
                <w:sz w:val="16"/>
                <w:szCs w:val="16"/>
              </w:rPr>
            </w:pPr>
            <w:r w:rsidRPr="008B52D5">
              <w:rPr>
                <w:sz w:val="16"/>
                <w:szCs w:val="16"/>
              </w:rPr>
              <w:t xml:space="preserve">GCI, </w:t>
            </w:r>
            <w:proofErr w:type="spellStart"/>
            <w:r w:rsidRPr="008B52D5">
              <w:rPr>
                <w:sz w:val="16"/>
                <w:szCs w:val="16"/>
              </w:rPr>
              <w:t>World</w:t>
            </w:r>
            <w:proofErr w:type="spellEnd"/>
            <w:r w:rsidRPr="008B52D5">
              <w:rPr>
                <w:sz w:val="16"/>
                <w:szCs w:val="16"/>
              </w:rPr>
              <w:t xml:space="preserve"> </w:t>
            </w:r>
            <w:proofErr w:type="spellStart"/>
            <w:r w:rsidRPr="008B52D5">
              <w:rPr>
                <w:sz w:val="16"/>
                <w:szCs w:val="16"/>
              </w:rPr>
              <w:t>Economic</w:t>
            </w:r>
            <w:proofErr w:type="spellEnd"/>
            <w:r w:rsidRPr="008B52D5">
              <w:rPr>
                <w:sz w:val="16"/>
                <w:szCs w:val="16"/>
              </w:rPr>
              <w:t xml:space="preserve"> </w:t>
            </w:r>
            <w:proofErr w:type="spellStart"/>
            <w:r w:rsidRPr="008B52D5">
              <w:rPr>
                <w:sz w:val="16"/>
                <w:szCs w:val="16"/>
              </w:rPr>
              <w:t>Forum</w:t>
            </w:r>
            <w:proofErr w:type="spellEnd"/>
          </w:p>
        </w:tc>
      </w:tr>
      <w:tr w:rsidR="005C06B1" w:rsidRPr="008B52D5" w:rsidTr="007E75DF">
        <w:tc>
          <w:tcPr>
            <w:cnfStyle w:val="001000000000"/>
            <w:tcW w:w="1370" w:type="dxa"/>
          </w:tcPr>
          <w:p w:rsidR="00774101" w:rsidRPr="008B52D5" w:rsidRDefault="00774101" w:rsidP="007E75DF">
            <w:pPr>
              <w:rPr>
                <w:sz w:val="16"/>
                <w:szCs w:val="16"/>
              </w:rPr>
            </w:pPr>
            <w:r w:rsidRPr="008B52D5">
              <w:rPr>
                <w:sz w:val="16"/>
                <w:szCs w:val="16"/>
              </w:rPr>
              <w:t>Velikost trhu</w:t>
            </w:r>
          </w:p>
        </w:tc>
        <w:tc>
          <w:tcPr>
            <w:tcW w:w="4816" w:type="dxa"/>
          </w:tcPr>
          <w:p w:rsidR="00774101" w:rsidRPr="008B52D5" w:rsidRDefault="004F0E64" w:rsidP="007E75DF">
            <w:pPr>
              <w:cnfStyle w:val="000000000000"/>
              <w:rPr>
                <w:sz w:val="16"/>
                <w:szCs w:val="16"/>
              </w:rPr>
            </w:pPr>
            <w:r w:rsidRPr="008B52D5">
              <w:rPr>
                <w:sz w:val="16"/>
                <w:szCs w:val="16"/>
              </w:rPr>
              <w:t>Indikátor necenové konkurenceschopnosti země, který měří velikost domácího a zahraničního trhu.</w:t>
            </w:r>
          </w:p>
        </w:tc>
        <w:tc>
          <w:tcPr>
            <w:tcW w:w="1321" w:type="dxa"/>
          </w:tcPr>
          <w:p w:rsidR="00774101" w:rsidRPr="008B52D5" w:rsidRDefault="005C06B1" w:rsidP="007E75DF">
            <w:pPr>
              <w:cnfStyle w:val="000000000000"/>
              <w:rPr>
                <w:sz w:val="16"/>
                <w:szCs w:val="16"/>
              </w:rPr>
            </w:pPr>
            <w:r w:rsidRPr="008B52D5">
              <w:rPr>
                <w:sz w:val="16"/>
                <w:szCs w:val="16"/>
              </w:rPr>
              <w:t>Indikátor necenové konkurenceschopnosti</w:t>
            </w:r>
          </w:p>
        </w:tc>
        <w:tc>
          <w:tcPr>
            <w:tcW w:w="3072" w:type="dxa"/>
          </w:tcPr>
          <w:p w:rsidR="00774101" w:rsidRPr="008B52D5" w:rsidRDefault="007F2227" w:rsidP="007E75DF">
            <w:pPr>
              <w:cnfStyle w:val="000000000000"/>
              <w:rPr>
                <w:sz w:val="16"/>
                <w:szCs w:val="16"/>
              </w:rPr>
            </w:pPr>
            <w:r w:rsidRPr="008B52D5">
              <w:rPr>
                <w:sz w:val="16"/>
                <w:szCs w:val="16"/>
              </w:rPr>
              <w:t>Indikátor se skládá z indexů velikosti domácího a zahraničního trhu.</w:t>
            </w:r>
          </w:p>
        </w:tc>
        <w:tc>
          <w:tcPr>
            <w:tcW w:w="1068" w:type="dxa"/>
          </w:tcPr>
          <w:p w:rsidR="00774101" w:rsidRPr="008B52D5" w:rsidRDefault="005C06B1" w:rsidP="007E75DF">
            <w:pPr>
              <w:cnfStyle w:val="000000000000"/>
              <w:rPr>
                <w:sz w:val="16"/>
                <w:szCs w:val="16"/>
              </w:rPr>
            </w:pPr>
            <w:r w:rsidRPr="008B52D5">
              <w:rPr>
                <w:sz w:val="16"/>
                <w:szCs w:val="16"/>
              </w:rPr>
              <w:t xml:space="preserve">Studie </w:t>
            </w:r>
            <w:proofErr w:type="spellStart"/>
            <w:r w:rsidRPr="008B52D5">
              <w:rPr>
                <w:sz w:val="16"/>
                <w:szCs w:val="16"/>
              </w:rPr>
              <w:t>World</w:t>
            </w:r>
            <w:proofErr w:type="spellEnd"/>
            <w:r w:rsidRPr="008B52D5">
              <w:rPr>
                <w:sz w:val="16"/>
                <w:szCs w:val="16"/>
              </w:rPr>
              <w:t xml:space="preserve"> </w:t>
            </w:r>
            <w:proofErr w:type="spellStart"/>
            <w:r w:rsidRPr="008B52D5">
              <w:rPr>
                <w:sz w:val="16"/>
                <w:szCs w:val="16"/>
              </w:rPr>
              <w:t>Economic</w:t>
            </w:r>
            <w:proofErr w:type="spellEnd"/>
            <w:r w:rsidRPr="008B52D5">
              <w:rPr>
                <w:sz w:val="16"/>
                <w:szCs w:val="16"/>
              </w:rPr>
              <w:t xml:space="preserve"> </w:t>
            </w:r>
            <w:proofErr w:type="spellStart"/>
            <w:r w:rsidRPr="008B52D5">
              <w:rPr>
                <w:sz w:val="16"/>
                <w:szCs w:val="16"/>
              </w:rPr>
              <w:t>Forum</w:t>
            </w:r>
            <w:proofErr w:type="spellEnd"/>
          </w:p>
        </w:tc>
        <w:tc>
          <w:tcPr>
            <w:tcW w:w="1099" w:type="dxa"/>
          </w:tcPr>
          <w:p w:rsidR="00774101" w:rsidRPr="008B52D5" w:rsidRDefault="005C06B1" w:rsidP="007E75DF">
            <w:pPr>
              <w:cnfStyle w:val="000000000000"/>
              <w:rPr>
                <w:sz w:val="16"/>
                <w:szCs w:val="16"/>
              </w:rPr>
            </w:pPr>
            <w:r w:rsidRPr="008B52D5">
              <w:rPr>
                <w:sz w:val="16"/>
                <w:szCs w:val="16"/>
              </w:rPr>
              <w:t>Indikátor necenové konkurenceschopnosti</w:t>
            </w:r>
          </w:p>
        </w:tc>
        <w:tc>
          <w:tcPr>
            <w:tcW w:w="1679" w:type="dxa"/>
          </w:tcPr>
          <w:p w:rsidR="00774101" w:rsidRPr="008B52D5" w:rsidRDefault="004F0E64" w:rsidP="007E75DF">
            <w:pPr>
              <w:cnfStyle w:val="000000000000"/>
              <w:rPr>
                <w:sz w:val="16"/>
                <w:szCs w:val="16"/>
              </w:rPr>
            </w:pPr>
            <w:r w:rsidRPr="008B52D5">
              <w:rPr>
                <w:sz w:val="16"/>
                <w:szCs w:val="16"/>
              </w:rPr>
              <w:t xml:space="preserve">GCI, </w:t>
            </w:r>
            <w:proofErr w:type="spellStart"/>
            <w:r w:rsidRPr="008B52D5">
              <w:rPr>
                <w:sz w:val="16"/>
                <w:szCs w:val="16"/>
              </w:rPr>
              <w:t>World</w:t>
            </w:r>
            <w:proofErr w:type="spellEnd"/>
            <w:r w:rsidRPr="008B52D5">
              <w:rPr>
                <w:sz w:val="16"/>
                <w:szCs w:val="16"/>
              </w:rPr>
              <w:t xml:space="preserve"> </w:t>
            </w:r>
            <w:proofErr w:type="spellStart"/>
            <w:r w:rsidRPr="008B52D5">
              <w:rPr>
                <w:sz w:val="16"/>
                <w:szCs w:val="16"/>
              </w:rPr>
              <w:t>Economic</w:t>
            </w:r>
            <w:proofErr w:type="spellEnd"/>
            <w:r w:rsidRPr="008B52D5">
              <w:rPr>
                <w:sz w:val="16"/>
                <w:szCs w:val="16"/>
              </w:rPr>
              <w:t xml:space="preserve"> </w:t>
            </w:r>
            <w:proofErr w:type="spellStart"/>
            <w:r w:rsidRPr="008B52D5">
              <w:rPr>
                <w:sz w:val="16"/>
                <w:szCs w:val="16"/>
              </w:rPr>
              <w:t>Forum</w:t>
            </w:r>
            <w:proofErr w:type="spellEnd"/>
          </w:p>
        </w:tc>
      </w:tr>
      <w:tr w:rsidR="005C06B1" w:rsidRPr="008B52D5" w:rsidTr="007E75DF">
        <w:trPr>
          <w:cnfStyle w:val="000000100000"/>
        </w:trPr>
        <w:tc>
          <w:tcPr>
            <w:cnfStyle w:val="001000000000"/>
            <w:tcW w:w="1370" w:type="dxa"/>
          </w:tcPr>
          <w:p w:rsidR="00774101" w:rsidRPr="008B52D5" w:rsidRDefault="00774101" w:rsidP="007E75DF">
            <w:pPr>
              <w:rPr>
                <w:sz w:val="16"/>
                <w:szCs w:val="16"/>
              </w:rPr>
            </w:pPr>
            <w:r w:rsidRPr="008B52D5">
              <w:rPr>
                <w:sz w:val="16"/>
                <w:szCs w:val="16"/>
              </w:rPr>
              <w:t>Zdravotnictví a základní vzdělání</w:t>
            </w:r>
          </w:p>
        </w:tc>
        <w:tc>
          <w:tcPr>
            <w:tcW w:w="4816" w:type="dxa"/>
          </w:tcPr>
          <w:p w:rsidR="00774101" w:rsidRPr="008B52D5" w:rsidRDefault="004F0E64" w:rsidP="007E75DF">
            <w:pPr>
              <w:cnfStyle w:val="000000100000"/>
              <w:rPr>
                <w:sz w:val="16"/>
                <w:szCs w:val="16"/>
              </w:rPr>
            </w:pPr>
            <w:r w:rsidRPr="008B52D5">
              <w:rPr>
                <w:sz w:val="16"/>
                <w:szCs w:val="16"/>
              </w:rPr>
              <w:t>Indikátor necenové konkurenceschopnosti země, který se skládá z několika faktorů ukazujících na kvalitu zdravotnictví a základního vzdělání v zemi.</w:t>
            </w:r>
          </w:p>
        </w:tc>
        <w:tc>
          <w:tcPr>
            <w:tcW w:w="1321" w:type="dxa"/>
          </w:tcPr>
          <w:p w:rsidR="00774101" w:rsidRPr="008B52D5" w:rsidRDefault="005C06B1" w:rsidP="007E75DF">
            <w:pPr>
              <w:cnfStyle w:val="000000100000"/>
              <w:rPr>
                <w:sz w:val="16"/>
                <w:szCs w:val="16"/>
              </w:rPr>
            </w:pPr>
            <w:r w:rsidRPr="008B52D5">
              <w:rPr>
                <w:sz w:val="16"/>
                <w:szCs w:val="16"/>
              </w:rPr>
              <w:t>Indikátor necenové konkurenceschopnosti</w:t>
            </w:r>
          </w:p>
        </w:tc>
        <w:tc>
          <w:tcPr>
            <w:tcW w:w="3072" w:type="dxa"/>
          </w:tcPr>
          <w:p w:rsidR="00774101" w:rsidRPr="008B52D5" w:rsidRDefault="007F2227" w:rsidP="007E75DF">
            <w:pPr>
              <w:cnfStyle w:val="000000100000"/>
              <w:rPr>
                <w:sz w:val="16"/>
                <w:szCs w:val="16"/>
              </w:rPr>
            </w:pPr>
            <w:r w:rsidRPr="008B52D5">
              <w:rPr>
                <w:sz w:val="16"/>
                <w:szCs w:val="16"/>
              </w:rPr>
              <w:t>Indikátor se skládá z jednotlivých dalších indikátorů jako je např. kojenecká úmrtnost, střední délka života, kvalita základního vzdělání, míra zápisu do ZŠ atd.</w:t>
            </w:r>
          </w:p>
        </w:tc>
        <w:tc>
          <w:tcPr>
            <w:tcW w:w="1068" w:type="dxa"/>
          </w:tcPr>
          <w:p w:rsidR="00774101" w:rsidRPr="008B52D5" w:rsidRDefault="005C06B1" w:rsidP="007E75DF">
            <w:pPr>
              <w:cnfStyle w:val="000000100000"/>
              <w:rPr>
                <w:sz w:val="16"/>
                <w:szCs w:val="16"/>
              </w:rPr>
            </w:pPr>
            <w:r w:rsidRPr="008B52D5">
              <w:rPr>
                <w:sz w:val="16"/>
                <w:szCs w:val="16"/>
              </w:rPr>
              <w:t xml:space="preserve">Studie </w:t>
            </w:r>
            <w:proofErr w:type="spellStart"/>
            <w:r w:rsidRPr="008B52D5">
              <w:rPr>
                <w:sz w:val="16"/>
                <w:szCs w:val="16"/>
              </w:rPr>
              <w:t>World</w:t>
            </w:r>
            <w:proofErr w:type="spellEnd"/>
            <w:r w:rsidRPr="008B52D5">
              <w:rPr>
                <w:sz w:val="16"/>
                <w:szCs w:val="16"/>
              </w:rPr>
              <w:t xml:space="preserve"> </w:t>
            </w:r>
            <w:proofErr w:type="spellStart"/>
            <w:r w:rsidRPr="008B52D5">
              <w:rPr>
                <w:sz w:val="16"/>
                <w:szCs w:val="16"/>
              </w:rPr>
              <w:t>Economic</w:t>
            </w:r>
            <w:proofErr w:type="spellEnd"/>
            <w:r w:rsidRPr="008B52D5">
              <w:rPr>
                <w:sz w:val="16"/>
                <w:szCs w:val="16"/>
              </w:rPr>
              <w:t xml:space="preserve"> </w:t>
            </w:r>
            <w:proofErr w:type="spellStart"/>
            <w:r w:rsidRPr="008B52D5">
              <w:rPr>
                <w:sz w:val="16"/>
                <w:szCs w:val="16"/>
              </w:rPr>
              <w:t>Forum</w:t>
            </w:r>
            <w:proofErr w:type="spellEnd"/>
          </w:p>
        </w:tc>
        <w:tc>
          <w:tcPr>
            <w:tcW w:w="1099" w:type="dxa"/>
          </w:tcPr>
          <w:p w:rsidR="00774101" w:rsidRPr="008B52D5" w:rsidRDefault="005C06B1" w:rsidP="007E75DF">
            <w:pPr>
              <w:cnfStyle w:val="000000100000"/>
              <w:rPr>
                <w:sz w:val="16"/>
                <w:szCs w:val="16"/>
              </w:rPr>
            </w:pPr>
            <w:r w:rsidRPr="008B52D5">
              <w:rPr>
                <w:sz w:val="16"/>
                <w:szCs w:val="16"/>
              </w:rPr>
              <w:t>Indikátor necenové konkurenceschopnosti</w:t>
            </w:r>
          </w:p>
        </w:tc>
        <w:tc>
          <w:tcPr>
            <w:tcW w:w="1679" w:type="dxa"/>
          </w:tcPr>
          <w:p w:rsidR="00774101" w:rsidRPr="008B52D5" w:rsidRDefault="004F0E64" w:rsidP="007E75DF">
            <w:pPr>
              <w:cnfStyle w:val="000000100000"/>
              <w:rPr>
                <w:sz w:val="16"/>
                <w:szCs w:val="16"/>
              </w:rPr>
            </w:pPr>
            <w:r w:rsidRPr="008B52D5">
              <w:rPr>
                <w:sz w:val="16"/>
                <w:szCs w:val="16"/>
              </w:rPr>
              <w:t xml:space="preserve">GCI, </w:t>
            </w:r>
            <w:proofErr w:type="spellStart"/>
            <w:r w:rsidRPr="008B52D5">
              <w:rPr>
                <w:sz w:val="16"/>
                <w:szCs w:val="16"/>
              </w:rPr>
              <w:t>World</w:t>
            </w:r>
            <w:proofErr w:type="spellEnd"/>
            <w:r w:rsidRPr="008B52D5">
              <w:rPr>
                <w:sz w:val="16"/>
                <w:szCs w:val="16"/>
              </w:rPr>
              <w:t xml:space="preserve"> </w:t>
            </w:r>
            <w:proofErr w:type="spellStart"/>
            <w:r w:rsidRPr="008B52D5">
              <w:rPr>
                <w:sz w:val="16"/>
                <w:szCs w:val="16"/>
              </w:rPr>
              <w:t>Economic</w:t>
            </w:r>
            <w:proofErr w:type="spellEnd"/>
            <w:r w:rsidRPr="008B52D5">
              <w:rPr>
                <w:sz w:val="16"/>
                <w:szCs w:val="16"/>
              </w:rPr>
              <w:t xml:space="preserve"> </w:t>
            </w:r>
            <w:proofErr w:type="spellStart"/>
            <w:r w:rsidRPr="008B52D5">
              <w:rPr>
                <w:sz w:val="16"/>
                <w:szCs w:val="16"/>
              </w:rPr>
              <w:t>Forum</w:t>
            </w:r>
            <w:proofErr w:type="spellEnd"/>
          </w:p>
        </w:tc>
      </w:tr>
      <w:tr w:rsidR="005C06B1" w:rsidRPr="008B52D5" w:rsidTr="007E75DF">
        <w:tc>
          <w:tcPr>
            <w:cnfStyle w:val="001000000000"/>
            <w:tcW w:w="1370" w:type="dxa"/>
          </w:tcPr>
          <w:p w:rsidR="00774101" w:rsidRPr="008B52D5" w:rsidRDefault="00774101" w:rsidP="007E75DF">
            <w:pPr>
              <w:rPr>
                <w:sz w:val="16"/>
                <w:szCs w:val="16"/>
              </w:rPr>
            </w:pPr>
            <w:r w:rsidRPr="008B52D5">
              <w:rPr>
                <w:sz w:val="16"/>
                <w:szCs w:val="16"/>
              </w:rPr>
              <w:t>Instituce</w:t>
            </w:r>
          </w:p>
        </w:tc>
        <w:tc>
          <w:tcPr>
            <w:tcW w:w="4816" w:type="dxa"/>
          </w:tcPr>
          <w:p w:rsidR="00774101" w:rsidRPr="008B52D5" w:rsidRDefault="004F0E64" w:rsidP="007E75DF">
            <w:pPr>
              <w:cnfStyle w:val="000000000000"/>
              <w:rPr>
                <w:sz w:val="16"/>
                <w:szCs w:val="16"/>
              </w:rPr>
            </w:pPr>
            <w:r w:rsidRPr="008B52D5">
              <w:rPr>
                <w:sz w:val="16"/>
                <w:szCs w:val="16"/>
              </w:rPr>
              <w:t>Indikátor necenové konkurenceschopnosti země, který se skládá z několika faktorů ukazujících na kvalitu institucionálního prostředí země.</w:t>
            </w:r>
          </w:p>
        </w:tc>
        <w:tc>
          <w:tcPr>
            <w:tcW w:w="1321" w:type="dxa"/>
          </w:tcPr>
          <w:p w:rsidR="00774101" w:rsidRPr="008B52D5" w:rsidRDefault="005C06B1" w:rsidP="007E75DF">
            <w:pPr>
              <w:cnfStyle w:val="000000000000"/>
              <w:rPr>
                <w:sz w:val="16"/>
                <w:szCs w:val="16"/>
              </w:rPr>
            </w:pPr>
            <w:r w:rsidRPr="008B52D5">
              <w:rPr>
                <w:sz w:val="16"/>
                <w:szCs w:val="16"/>
              </w:rPr>
              <w:t>Indikátor necenové konkurenceschopnosti</w:t>
            </w:r>
          </w:p>
        </w:tc>
        <w:tc>
          <w:tcPr>
            <w:tcW w:w="3072" w:type="dxa"/>
          </w:tcPr>
          <w:p w:rsidR="00774101" w:rsidRPr="008B52D5" w:rsidRDefault="00E1486D" w:rsidP="007E75DF">
            <w:pPr>
              <w:cnfStyle w:val="000000000000"/>
              <w:rPr>
                <w:sz w:val="16"/>
                <w:szCs w:val="16"/>
              </w:rPr>
            </w:pPr>
            <w:r w:rsidRPr="008B52D5">
              <w:rPr>
                <w:sz w:val="16"/>
                <w:szCs w:val="16"/>
              </w:rPr>
              <w:t>Kvalita institucí má velký vliv na podmínky pro podnikání a je jedním ze základních pilířů necenové konkurenceschopnosti. Indikátor se skládá z jednotlivých dalších indikátorů</w:t>
            </w:r>
            <w:r w:rsidR="008B52D5">
              <w:rPr>
                <w:sz w:val="16"/>
                <w:szCs w:val="16"/>
              </w:rPr>
              <w:t>,</w:t>
            </w:r>
            <w:r w:rsidRPr="008B52D5">
              <w:rPr>
                <w:sz w:val="16"/>
                <w:szCs w:val="16"/>
              </w:rPr>
              <w:t xml:space="preserve"> jako jsou např. majetková práva, ochrana duševního vlastnictví, zpronevěra veřejných zdrojů, veřejná důvěra v politiky, nezávislost soudů atd.</w:t>
            </w:r>
          </w:p>
        </w:tc>
        <w:tc>
          <w:tcPr>
            <w:tcW w:w="1068" w:type="dxa"/>
          </w:tcPr>
          <w:p w:rsidR="00774101" w:rsidRPr="008B52D5" w:rsidRDefault="005C06B1" w:rsidP="007E75DF">
            <w:pPr>
              <w:cnfStyle w:val="000000000000"/>
              <w:rPr>
                <w:sz w:val="16"/>
                <w:szCs w:val="16"/>
              </w:rPr>
            </w:pPr>
            <w:r w:rsidRPr="008B52D5">
              <w:rPr>
                <w:sz w:val="16"/>
                <w:szCs w:val="16"/>
              </w:rPr>
              <w:t xml:space="preserve">Studie </w:t>
            </w:r>
            <w:proofErr w:type="spellStart"/>
            <w:r w:rsidRPr="008B52D5">
              <w:rPr>
                <w:sz w:val="16"/>
                <w:szCs w:val="16"/>
              </w:rPr>
              <w:t>World</w:t>
            </w:r>
            <w:proofErr w:type="spellEnd"/>
            <w:r w:rsidRPr="008B52D5">
              <w:rPr>
                <w:sz w:val="16"/>
                <w:szCs w:val="16"/>
              </w:rPr>
              <w:t xml:space="preserve"> </w:t>
            </w:r>
            <w:proofErr w:type="spellStart"/>
            <w:r w:rsidRPr="008B52D5">
              <w:rPr>
                <w:sz w:val="16"/>
                <w:szCs w:val="16"/>
              </w:rPr>
              <w:t>Economic</w:t>
            </w:r>
            <w:proofErr w:type="spellEnd"/>
            <w:r w:rsidRPr="008B52D5">
              <w:rPr>
                <w:sz w:val="16"/>
                <w:szCs w:val="16"/>
              </w:rPr>
              <w:t xml:space="preserve"> </w:t>
            </w:r>
            <w:proofErr w:type="spellStart"/>
            <w:r w:rsidRPr="008B52D5">
              <w:rPr>
                <w:sz w:val="16"/>
                <w:szCs w:val="16"/>
              </w:rPr>
              <w:t>Forum</w:t>
            </w:r>
            <w:proofErr w:type="spellEnd"/>
          </w:p>
        </w:tc>
        <w:tc>
          <w:tcPr>
            <w:tcW w:w="1099" w:type="dxa"/>
          </w:tcPr>
          <w:p w:rsidR="00774101" w:rsidRPr="008B52D5" w:rsidRDefault="005C06B1" w:rsidP="007E75DF">
            <w:pPr>
              <w:cnfStyle w:val="000000000000"/>
              <w:rPr>
                <w:sz w:val="16"/>
                <w:szCs w:val="16"/>
              </w:rPr>
            </w:pPr>
            <w:r w:rsidRPr="008B52D5">
              <w:rPr>
                <w:sz w:val="16"/>
                <w:szCs w:val="16"/>
              </w:rPr>
              <w:t>Indikátor necenové konkurenceschopnosti</w:t>
            </w:r>
          </w:p>
        </w:tc>
        <w:tc>
          <w:tcPr>
            <w:tcW w:w="1679" w:type="dxa"/>
          </w:tcPr>
          <w:p w:rsidR="00774101" w:rsidRPr="008B52D5" w:rsidRDefault="004F0E64" w:rsidP="007E75DF">
            <w:pPr>
              <w:cnfStyle w:val="000000000000"/>
              <w:rPr>
                <w:sz w:val="16"/>
                <w:szCs w:val="16"/>
              </w:rPr>
            </w:pPr>
            <w:r w:rsidRPr="008B52D5">
              <w:rPr>
                <w:sz w:val="16"/>
                <w:szCs w:val="16"/>
              </w:rPr>
              <w:t xml:space="preserve">GCI, </w:t>
            </w:r>
            <w:proofErr w:type="spellStart"/>
            <w:r w:rsidRPr="008B52D5">
              <w:rPr>
                <w:sz w:val="16"/>
                <w:szCs w:val="16"/>
              </w:rPr>
              <w:t>World</w:t>
            </w:r>
            <w:proofErr w:type="spellEnd"/>
            <w:r w:rsidRPr="008B52D5">
              <w:rPr>
                <w:sz w:val="16"/>
                <w:szCs w:val="16"/>
              </w:rPr>
              <w:t xml:space="preserve"> </w:t>
            </w:r>
            <w:proofErr w:type="spellStart"/>
            <w:r w:rsidRPr="008B52D5">
              <w:rPr>
                <w:sz w:val="16"/>
                <w:szCs w:val="16"/>
              </w:rPr>
              <w:t>Economic</w:t>
            </w:r>
            <w:proofErr w:type="spellEnd"/>
            <w:r w:rsidRPr="008B52D5">
              <w:rPr>
                <w:sz w:val="16"/>
                <w:szCs w:val="16"/>
              </w:rPr>
              <w:t xml:space="preserve"> </w:t>
            </w:r>
            <w:proofErr w:type="spellStart"/>
            <w:r w:rsidRPr="008B52D5">
              <w:rPr>
                <w:sz w:val="16"/>
                <w:szCs w:val="16"/>
              </w:rPr>
              <w:t>Forum</w:t>
            </w:r>
            <w:proofErr w:type="spellEnd"/>
          </w:p>
        </w:tc>
      </w:tr>
      <w:tr w:rsidR="005C06B1" w:rsidRPr="008B52D5" w:rsidTr="007E75DF">
        <w:trPr>
          <w:cnfStyle w:val="000000100000"/>
        </w:trPr>
        <w:tc>
          <w:tcPr>
            <w:cnfStyle w:val="001000000000"/>
            <w:tcW w:w="1370" w:type="dxa"/>
          </w:tcPr>
          <w:p w:rsidR="00774101" w:rsidRPr="008B52D5" w:rsidRDefault="00774101" w:rsidP="007E75DF">
            <w:pPr>
              <w:rPr>
                <w:sz w:val="16"/>
                <w:szCs w:val="16"/>
              </w:rPr>
            </w:pPr>
            <w:r w:rsidRPr="008B52D5">
              <w:rPr>
                <w:sz w:val="16"/>
                <w:szCs w:val="16"/>
              </w:rPr>
              <w:t>Makroekonomické prostředí</w:t>
            </w:r>
          </w:p>
        </w:tc>
        <w:tc>
          <w:tcPr>
            <w:tcW w:w="4816" w:type="dxa"/>
          </w:tcPr>
          <w:p w:rsidR="00774101" w:rsidRPr="008B52D5" w:rsidRDefault="004F0E64" w:rsidP="007E75DF">
            <w:pPr>
              <w:cnfStyle w:val="000000100000"/>
              <w:rPr>
                <w:sz w:val="16"/>
                <w:szCs w:val="16"/>
              </w:rPr>
            </w:pPr>
            <w:r w:rsidRPr="008B52D5">
              <w:rPr>
                <w:sz w:val="16"/>
                <w:szCs w:val="16"/>
              </w:rPr>
              <w:t>Indikátor necenové konkurenceschopnosti země, který se skládá z několika faktorů ukazujících na základní makroekonomické ukazatele v zemi.</w:t>
            </w:r>
          </w:p>
        </w:tc>
        <w:tc>
          <w:tcPr>
            <w:tcW w:w="1321" w:type="dxa"/>
          </w:tcPr>
          <w:p w:rsidR="00774101" w:rsidRPr="008B52D5" w:rsidRDefault="005C06B1" w:rsidP="007E75DF">
            <w:pPr>
              <w:cnfStyle w:val="000000100000"/>
              <w:rPr>
                <w:sz w:val="16"/>
                <w:szCs w:val="16"/>
              </w:rPr>
            </w:pPr>
            <w:r w:rsidRPr="008B52D5">
              <w:rPr>
                <w:sz w:val="16"/>
                <w:szCs w:val="16"/>
              </w:rPr>
              <w:t>Indikátor necenové konkurenceschopnosti</w:t>
            </w:r>
          </w:p>
        </w:tc>
        <w:tc>
          <w:tcPr>
            <w:tcW w:w="3072" w:type="dxa"/>
          </w:tcPr>
          <w:p w:rsidR="00774101" w:rsidRPr="008B52D5" w:rsidRDefault="00E1486D" w:rsidP="007E75DF">
            <w:pPr>
              <w:cnfStyle w:val="000000100000"/>
              <w:rPr>
                <w:sz w:val="16"/>
                <w:szCs w:val="16"/>
              </w:rPr>
            </w:pPr>
            <w:r w:rsidRPr="008B52D5">
              <w:rPr>
                <w:sz w:val="16"/>
                <w:szCs w:val="16"/>
              </w:rPr>
              <w:t>Indikátor se skládá z jednotlivých dalších indikátorů</w:t>
            </w:r>
            <w:r w:rsidR="008B52D5">
              <w:rPr>
                <w:sz w:val="16"/>
                <w:szCs w:val="16"/>
              </w:rPr>
              <w:t>,</w:t>
            </w:r>
            <w:r w:rsidRPr="008B52D5">
              <w:rPr>
                <w:sz w:val="16"/>
                <w:szCs w:val="16"/>
              </w:rPr>
              <w:t xml:space="preserve"> jako jsou např. vyrovnanost rozpočtu, národní sklon k úsporám, inflace, dluh státu atd.</w:t>
            </w:r>
          </w:p>
        </w:tc>
        <w:tc>
          <w:tcPr>
            <w:tcW w:w="1068" w:type="dxa"/>
          </w:tcPr>
          <w:p w:rsidR="00774101" w:rsidRPr="008B52D5" w:rsidRDefault="005C06B1" w:rsidP="007E75DF">
            <w:pPr>
              <w:cnfStyle w:val="000000100000"/>
              <w:rPr>
                <w:sz w:val="16"/>
                <w:szCs w:val="16"/>
              </w:rPr>
            </w:pPr>
            <w:r w:rsidRPr="008B52D5">
              <w:rPr>
                <w:sz w:val="16"/>
                <w:szCs w:val="16"/>
              </w:rPr>
              <w:t xml:space="preserve">Studie </w:t>
            </w:r>
            <w:proofErr w:type="spellStart"/>
            <w:r w:rsidRPr="008B52D5">
              <w:rPr>
                <w:sz w:val="16"/>
                <w:szCs w:val="16"/>
              </w:rPr>
              <w:t>World</w:t>
            </w:r>
            <w:proofErr w:type="spellEnd"/>
            <w:r w:rsidRPr="008B52D5">
              <w:rPr>
                <w:sz w:val="16"/>
                <w:szCs w:val="16"/>
              </w:rPr>
              <w:t xml:space="preserve"> </w:t>
            </w:r>
            <w:proofErr w:type="spellStart"/>
            <w:r w:rsidRPr="008B52D5">
              <w:rPr>
                <w:sz w:val="16"/>
                <w:szCs w:val="16"/>
              </w:rPr>
              <w:t>Economic</w:t>
            </w:r>
            <w:proofErr w:type="spellEnd"/>
            <w:r w:rsidRPr="008B52D5">
              <w:rPr>
                <w:sz w:val="16"/>
                <w:szCs w:val="16"/>
              </w:rPr>
              <w:t xml:space="preserve"> </w:t>
            </w:r>
            <w:proofErr w:type="spellStart"/>
            <w:r w:rsidRPr="008B52D5">
              <w:rPr>
                <w:sz w:val="16"/>
                <w:szCs w:val="16"/>
              </w:rPr>
              <w:t>Forum</w:t>
            </w:r>
            <w:proofErr w:type="spellEnd"/>
          </w:p>
        </w:tc>
        <w:tc>
          <w:tcPr>
            <w:tcW w:w="1099" w:type="dxa"/>
          </w:tcPr>
          <w:p w:rsidR="00774101" w:rsidRPr="008B52D5" w:rsidRDefault="005C06B1" w:rsidP="007E75DF">
            <w:pPr>
              <w:cnfStyle w:val="000000100000"/>
              <w:rPr>
                <w:sz w:val="16"/>
                <w:szCs w:val="16"/>
              </w:rPr>
            </w:pPr>
            <w:r w:rsidRPr="008B52D5">
              <w:rPr>
                <w:sz w:val="16"/>
                <w:szCs w:val="16"/>
              </w:rPr>
              <w:t>Indikátor necenové konkurenceschopnosti</w:t>
            </w:r>
          </w:p>
        </w:tc>
        <w:tc>
          <w:tcPr>
            <w:tcW w:w="1679" w:type="dxa"/>
          </w:tcPr>
          <w:p w:rsidR="00774101" w:rsidRPr="008B52D5" w:rsidRDefault="004F0E64" w:rsidP="007E75DF">
            <w:pPr>
              <w:cnfStyle w:val="000000100000"/>
              <w:rPr>
                <w:sz w:val="16"/>
                <w:szCs w:val="16"/>
              </w:rPr>
            </w:pPr>
            <w:r w:rsidRPr="008B52D5">
              <w:rPr>
                <w:sz w:val="16"/>
                <w:szCs w:val="16"/>
              </w:rPr>
              <w:t xml:space="preserve">GCI, </w:t>
            </w:r>
            <w:proofErr w:type="spellStart"/>
            <w:r w:rsidRPr="008B52D5">
              <w:rPr>
                <w:sz w:val="16"/>
                <w:szCs w:val="16"/>
              </w:rPr>
              <w:t>World</w:t>
            </w:r>
            <w:proofErr w:type="spellEnd"/>
            <w:r w:rsidRPr="008B52D5">
              <w:rPr>
                <w:sz w:val="16"/>
                <w:szCs w:val="16"/>
              </w:rPr>
              <w:t xml:space="preserve"> </w:t>
            </w:r>
            <w:proofErr w:type="spellStart"/>
            <w:r w:rsidRPr="008B52D5">
              <w:rPr>
                <w:sz w:val="16"/>
                <w:szCs w:val="16"/>
              </w:rPr>
              <w:t>Economic</w:t>
            </w:r>
            <w:proofErr w:type="spellEnd"/>
            <w:r w:rsidRPr="008B52D5">
              <w:rPr>
                <w:sz w:val="16"/>
                <w:szCs w:val="16"/>
              </w:rPr>
              <w:t xml:space="preserve"> </w:t>
            </w:r>
            <w:proofErr w:type="spellStart"/>
            <w:r w:rsidRPr="008B52D5">
              <w:rPr>
                <w:sz w:val="16"/>
                <w:szCs w:val="16"/>
              </w:rPr>
              <w:t>Forum</w:t>
            </w:r>
            <w:proofErr w:type="spellEnd"/>
          </w:p>
        </w:tc>
      </w:tr>
      <w:tr w:rsidR="005C06B1" w:rsidRPr="008B52D5" w:rsidTr="007E75DF">
        <w:tc>
          <w:tcPr>
            <w:cnfStyle w:val="001000000000"/>
            <w:tcW w:w="1370" w:type="dxa"/>
          </w:tcPr>
          <w:p w:rsidR="00774101" w:rsidRPr="008B52D5" w:rsidRDefault="00774101" w:rsidP="007E75DF">
            <w:pPr>
              <w:rPr>
                <w:sz w:val="16"/>
                <w:szCs w:val="16"/>
              </w:rPr>
            </w:pPr>
            <w:r w:rsidRPr="008B52D5">
              <w:rPr>
                <w:sz w:val="16"/>
                <w:szCs w:val="16"/>
              </w:rPr>
              <w:t>Infrastruktura</w:t>
            </w:r>
          </w:p>
        </w:tc>
        <w:tc>
          <w:tcPr>
            <w:tcW w:w="4816" w:type="dxa"/>
          </w:tcPr>
          <w:p w:rsidR="00774101" w:rsidRPr="008B52D5" w:rsidRDefault="004F0E64" w:rsidP="007E75DF">
            <w:pPr>
              <w:cnfStyle w:val="000000000000"/>
              <w:rPr>
                <w:sz w:val="16"/>
                <w:szCs w:val="16"/>
              </w:rPr>
            </w:pPr>
            <w:r w:rsidRPr="008B52D5">
              <w:rPr>
                <w:sz w:val="16"/>
                <w:szCs w:val="16"/>
              </w:rPr>
              <w:t>Indikátor necenové konkurenceschopnosti země, který se skládá z několika faktorů ukazujících na kvalitu a rozsah infrastruktury.</w:t>
            </w:r>
          </w:p>
        </w:tc>
        <w:tc>
          <w:tcPr>
            <w:tcW w:w="1321" w:type="dxa"/>
          </w:tcPr>
          <w:p w:rsidR="00774101" w:rsidRPr="008B52D5" w:rsidRDefault="005C06B1" w:rsidP="007E75DF">
            <w:pPr>
              <w:cnfStyle w:val="000000000000"/>
              <w:rPr>
                <w:sz w:val="16"/>
                <w:szCs w:val="16"/>
              </w:rPr>
            </w:pPr>
            <w:r w:rsidRPr="008B52D5">
              <w:rPr>
                <w:sz w:val="16"/>
                <w:szCs w:val="16"/>
              </w:rPr>
              <w:t>Indikátor necenové konkurenceschopnosti</w:t>
            </w:r>
          </w:p>
        </w:tc>
        <w:tc>
          <w:tcPr>
            <w:tcW w:w="3072" w:type="dxa"/>
          </w:tcPr>
          <w:p w:rsidR="00774101" w:rsidRPr="008B52D5" w:rsidRDefault="00F55AB8" w:rsidP="007E75DF">
            <w:pPr>
              <w:cnfStyle w:val="000000000000"/>
              <w:rPr>
                <w:sz w:val="16"/>
                <w:szCs w:val="16"/>
              </w:rPr>
            </w:pPr>
            <w:r w:rsidRPr="008B52D5">
              <w:rPr>
                <w:sz w:val="16"/>
                <w:szCs w:val="16"/>
              </w:rPr>
              <w:t xml:space="preserve">Infrastruktura je jedním ze základních kamenů necenové konkurenceschopnosti, který má dopad na další pilíře konkurenceschopnosti </w:t>
            </w:r>
            <w:r w:rsidRPr="008B52D5">
              <w:rPr>
                <w:sz w:val="16"/>
                <w:szCs w:val="16"/>
              </w:rPr>
              <w:lastRenderedPageBreak/>
              <w:t>jako je trh práce (</w:t>
            </w:r>
            <w:proofErr w:type="spellStart"/>
            <w:r w:rsidRPr="008B52D5">
              <w:rPr>
                <w:sz w:val="16"/>
                <w:szCs w:val="16"/>
              </w:rPr>
              <w:t>dojezdnost</w:t>
            </w:r>
            <w:proofErr w:type="spellEnd"/>
            <w:r w:rsidRPr="008B52D5">
              <w:rPr>
                <w:sz w:val="16"/>
                <w:szCs w:val="16"/>
              </w:rPr>
              <w:t>), cenu distribuce, exportu, importu, na asymetrii informací (komunikační technologie, média). Indikátor se skládá z jednotlivých dalších indikátorů jako je např. kvalita silnic, železnic, lodní a letecké dopravy, kvalita dodávek elektřiny, rozšířenost mobilních telefonů atd.</w:t>
            </w:r>
          </w:p>
        </w:tc>
        <w:tc>
          <w:tcPr>
            <w:tcW w:w="1068" w:type="dxa"/>
          </w:tcPr>
          <w:p w:rsidR="00774101" w:rsidRPr="008B52D5" w:rsidRDefault="005C06B1" w:rsidP="007E75DF">
            <w:pPr>
              <w:cnfStyle w:val="000000000000"/>
              <w:rPr>
                <w:sz w:val="16"/>
                <w:szCs w:val="16"/>
              </w:rPr>
            </w:pPr>
            <w:r w:rsidRPr="008B52D5">
              <w:rPr>
                <w:sz w:val="16"/>
                <w:szCs w:val="16"/>
              </w:rPr>
              <w:lastRenderedPageBreak/>
              <w:t xml:space="preserve">Studie </w:t>
            </w:r>
            <w:proofErr w:type="spellStart"/>
            <w:r w:rsidRPr="008B52D5">
              <w:rPr>
                <w:sz w:val="16"/>
                <w:szCs w:val="16"/>
              </w:rPr>
              <w:t>World</w:t>
            </w:r>
            <w:proofErr w:type="spellEnd"/>
            <w:r w:rsidRPr="008B52D5">
              <w:rPr>
                <w:sz w:val="16"/>
                <w:szCs w:val="16"/>
              </w:rPr>
              <w:t xml:space="preserve"> </w:t>
            </w:r>
            <w:proofErr w:type="spellStart"/>
            <w:r w:rsidRPr="008B52D5">
              <w:rPr>
                <w:sz w:val="16"/>
                <w:szCs w:val="16"/>
              </w:rPr>
              <w:t>Economic</w:t>
            </w:r>
            <w:proofErr w:type="spellEnd"/>
            <w:r w:rsidRPr="008B52D5">
              <w:rPr>
                <w:sz w:val="16"/>
                <w:szCs w:val="16"/>
              </w:rPr>
              <w:t xml:space="preserve"> </w:t>
            </w:r>
            <w:proofErr w:type="spellStart"/>
            <w:r w:rsidRPr="008B52D5">
              <w:rPr>
                <w:sz w:val="16"/>
                <w:szCs w:val="16"/>
              </w:rPr>
              <w:lastRenderedPageBreak/>
              <w:t>Forum</w:t>
            </w:r>
            <w:proofErr w:type="spellEnd"/>
          </w:p>
        </w:tc>
        <w:tc>
          <w:tcPr>
            <w:tcW w:w="1099" w:type="dxa"/>
          </w:tcPr>
          <w:p w:rsidR="00774101" w:rsidRPr="008B52D5" w:rsidRDefault="005C06B1" w:rsidP="007E75DF">
            <w:pPr>
              <w:cnfStyle w:val="000000000000"/>
              <w:rPr>
                <w:sz w:val="16"/>
                <w:szCs w:val="16"/>
              </w:rPr>
            </w:pPr>
            <w:r w:rsidRPr="008B52D5">
              <w:rPr>
                <w:sz w:val="16"/>
                <w:szCs w:val="16"/>
              </w:rPr>
              <w:lastRenderedPageBreak/>
              <w:t>Indikátor necenové konkurenceschopnosti</w:t>
            </w:r>
          </w:p>
        </w:tc>
        <w:tc>
          <w:tcPr>
            <w:tcW w:w="1679" w:type="dxa"/>
          </w:tcPr>
          <w:p w:rsidR="00774101" w:rsidRPr="008B52D5" w:rsidRDefault="004F0E64" w:rsidP="007E75DF">
            <w:pPr>
              <w:cnfStyle w:val="000000000000"/>
              <w:rPr>
                <w:sz w:val="16"/>
                <w:szCs w:val="16"/>
              </w:rPr>
            </w:pPr>
            <w:r w:rsidRPr="008B52D5">
              <w:rPr>
                <w:sz w:val="16"/>
                <w:szCs w:val="16"/>
              </w:rPr>
              <w:t xml:space="preserve">GCI, </w:t>
            </w:r>
            <w:proofErr w:type="spellStart"/>
            <w:r w:rsidRPr="008B52D5">
              <w:rPr>
                <w:sz w:val="16"/>
                <w:szCs w:val="16"/>
              </w:rPr>
              <w:t>World</w:t>
            </w:r>
            <w:proofErr w:type="spellEnd"/>
            <w:r w:rsidRPr="008B52D5">
              <w:rPr>
                <w:sz w:val="16"/>
                <w:szCs w:val="16"/>
              </w:rPr>
              <w:t xml:space="preserve"> </w:t>
            </w:r>
            <w:proofErr w:type="spellStart"/>
            <w:r w:rsidRPr="008B52D5">
              <w:rPr>
                <w:sz w:val="16"/>
                <w:szCs w:val="16"/>
              </w:rPr>
              <w:t>Economic</w:t>
            </w:r>
            <w:proofErr w:type="spellEnd"/>
            <w:r w:rsidRPr="008B52D5">
              <w:rPr>
                <w:sz w:val="16"/>
                <w:szCs w:val="16"/>
              </w:rPr>
              <w:t xml:space="preserve"> </w:t>
            </w:r>
            <w:proofErr w:type="spellStart"/>
            <w:r w:rsidRPr="008B52D5">
              <w:rPr>
                <w:sz w:val="16"/>
                <w:szCs w:val="16"/>
              </w:rPr>
              <w:t>Forum</w:t>
            </w:r>
            <w:proofErr w:type="spellEnd"/>
          </w:p>
        </w:tc>
      </w:tr>
    </w:tbl>
    <w:p w:rsidR="000E4D80" w:rsidRDefault="000E4D80" w:rsidP="000E4D80">
      <w:pPr>
        <w:rPr>
          <w:lang w:val="en-GB"/>
        </w:rPr>
      </w:pPr>
      <w:r>
        <w:rPr>
          <w:lang w:val="en-GB"/>
        </w:rPr>
        <w:lastRenderedPageBreak/>
        <w:br w:type="page"/>
      </w:r>
    </w:p>
    <w:p w:rsidR="00EE1BA7" w:rsidRDefault="00EE1BA7" w:rsidP="000E4D80">
      <w:pPr>
        <w:rPr>
          <w:rFonts w:ascii="Cambria" w:eastAsia="Times New Roman" w:hAnsi="Cambria"/>
          <w:color w:val="B6B003"/>
          <w:sz w:val="28"/>
          <w:szCs w:val="28"/>
          <w:lang w:val="en-GB"/>
        </w:rPr>
        <w:sectPr w:rsidR="00EE1BA7" w:rsidSect="00511A30">
          <w:pgSz w:w="16838" w:h="11906" w:orient="landscape" w:code="9"/>
          <w:pgMar w:top="1418" w:right="1418" w:bottom="1418" w:left="1134" w:header="709" w:footer="709" w:gutter="0"/>
          <w:cols w:space="708"/>
          <w:titlePg/>
          <w:docGrid w:linePitch="360"/>
        </w:sectPr>
      </w:pPr>
    </w:p>
    <w:p w:rsidR="00EE1BA7" w:rsidRDefault="00EE1BA7" w:rsidP="000E4D80">
      <w:pPr>
        <w:rPr>
          <w:rFonts w:ascii="Cambria" w:eastAsia="Times New Roman" w:hAnsi="Cambria"/>
          <w:color w:val="B6B003"/>
          <w:sz w:val="28"/>
          <w:szCs w:val="28"/>
          <w:lang w:val="en-GB"/>
        </w:rPr>
      </w:pPr>
    </w:p>
    <w:p w:rsidR="005508E1" w:rsidRDefault="0025019E" w:rsidP="00BD5B45">
      <w:pPr>
        <w:pStyle w:val="Nadpis1"/>
        <w:rPr>
          <w:lang w:val="en-GB"/>
        </w:rPr>
      </w:pPr>
      <w:bookmarkStart w:id="23" w:name="_Toc376424892"/>
      <w:proofErr w:type="spellStart"/>
      <w:r>
        <w:rPr>
          <w:lang w:val="en-GB"/>
        </w:rPr>
        <w:t>Zdroje</w:t>
      </w:r>
      <w:bookmarkEnd w:id="23"/>
      <w:proofErr w:type="spellEnd"/>
    </w:p>
    <w:p w:rsidR="002B6FFF" w:rsidRDefault="002B6FFF" w:rsidP="002B6FFF">
      <w:pPr>
        <w:pStyle w:val="Nadpis2"/>
      </w:pPr>
      <w:bookmarkStart w:id="24" w:name="_Toc376424893"/>
      <w:r w:rsidRPr="005E413D">
        <w:t>Mezinárodní konkurenceschopnost v</w:t>
      </w:r>
      <w:r>
        <w:t> </w:t>
      </w:r>
      <w:r w:rsidRPr="005E413D">
        <w:t>exportu</w:t>
      </w:r>
      <w:bookmarkEnd w:id="24"/>
    </w:p>
    <w:p w:rsidR="002B6FFF" w:rsidRDefault="002B6FFF" w:rsidP="002B6FFF">
      <w:pPr>
        <w:spacing w:after="0"/>
        <w:jc w:val="left"/>
      </w:pPr>
      <w:r w:rsidRPr="005E413D">
        <w:t>Mezinárodní konkurenceschopnost v</w:t>
      </w:r>
      <w:r>
        <w:t> </w:t>
      </w:r>
      <w:r w:rsidRPr="005E413D">
        <w:t>exportu</w:t>
      </w:r>
      <w:r>
        <w:t xml:space="preserve"> – vybrané zdroje dat:</w:t>
      </w:r>
    </w:p>
    <w:p w:rsidR="002B6FFF" w:rsidRDefault="002B6FFF" w:rsidP="002B6FFF">
      <w:pPr>
        <w:pStyle w:val="Odstavecseseznamem"/>
        <w:numPr>
          <w:ilvl w:val="0"/>
          <w:numId w:val="25"/>
        </w:numPr>
        <w:rPr>
          <w:lang w:val="en-GB"/>
        </w:rPr>
      </w:pPr>
      <w:r w:rsidRPr="0027409B">
        <w:rPr>
          <w:lang w:val="en-GB"/>
        </w:rPr>
        <w:t xml:space="preserve">Comtrade for trade in goods (at HS6 level) – alternatively Eurostat or the Czech Statistical Office - </w:t>
      </w:r>
      <w:hyperlink r:id="rId41" w:history="1">
        <w:r w:rsidRPr="0027409B">
          <w:rPr>
            <w:lang w:val="en-GB"/>
          </w:rPr>
          <w:t>http://comtrade.un.org/db/</w:t>
        </w:r>
      </w:hyperlink>
      <w:r w:rsidRPr="00A50BE8">
        <w:rPr>
          <w:lang w:val="en-GB"/>
        </w:rPr>
        <w:t xml:space="preserve"> </w:t>
      </w:r>
    </w:p>
    <w:p w:rsidR="002B6FFF" w:rsidRDefault="002B6FFF" w:rsidP="002B6FFF">
      <w:pPr>
        <w:pStyle w:val="Odstavecseseznamem"/>
        <w:numPr>
          <w:ilvl w:val="0"/>
          <w:numId w:val="25"/>
        </w:numPr>
        <w:rPr>
          <w:lang w:val="en-GB"/>
        </w:rPr>
      </w:pPr>
      <w:proofErr w:type="spellStart"/>
      <w:r>
        <w:rPr>
          <w:lang w:val="en-GB"/>
        </w:rPr>
        <w:t>Unstats</w:t>
      </w:r>
      <w:proofErr w:type="spellEnd"/>
      <w:r>
        <w:rPr>
          <w:lang w:val="en-GB"/>
        </w:rPr>
        <w:t xml:space="preserve"> for </w:t>
      </w:r>
      <w:proofErr w:type="spellStart"/>
      <w:r>
        <w:t>trade</w:t>
      </w:r>
      <w:proofErr w:type="spellEnd"/>
      <w:r>
        <w:t xml:space="preserve"> in </w:t>
      </w:r>
      <w:proofErr w:type="spellStart"/>
      <w:r>
        <w:t>services</w:t>
      </w:r>
      <w:proofErr w:type="spellEnd"/>
      <w:r>
        <w:t xml:space="preserve"> </w:t>
      </w:r>
      <w:proofErr w:type="spellStart"/>
      <w:r>
        <w:t>or</w:t>
      </w:r>
      <w:proofErr w:type="spellEnd"/>
      <w:r>
        <w:t xml:space="preserve"> </w:t>
      </w:r>
      <w:proofErr w:type="spellStart"/>
      <w:r>
        <w:t>IMF’s</w:t>
      </w:r>
      <w:proofErr w:type="spellEnd"/>
      <w:r>
        <w:t xml:space="preserve"> Balance </w:t>
      </w:r>
      <w:proofErr w:type="spellStart"/>
      <w:r>
        <w:t>of</w:t>
      </w:r>
      <w:proofErr w:type="spellEnd"/>
      <w:r>
        <w:t xml:space="preserve"> </w:t>
      </w:r>
      <w:proofErr w:type="spellStart"/>
      <w:r>
        <w:t>Payments</w:t>
      </w:r>
      <w:proofErr w:type="spellEnd"/>
      <w:r>
        <w:t xml:space="preserve"> - </w:t>
      </w:r>
      <w:hyperlink r:id="rId42" w:history="1">
        <w:r>
          <w:rPr>
            <w:rStyle w:val="Hypertextovodkaz"/>
          </w:rPr>
          <w:t>http://unstats.un.org/unsd/servicetrade/default.aspx</w:t>
        </w:r>
      </w:hyperlink>
    </w:p>
    <w:p w:rsidR="002B6FFF" w:rsidRPr="00A50BE8" w:rsidRDefault="002B6FFF" w:rsidP="002B6FFF">
      <w:pPr>
        <w:pStyle w:val="Odstavecseseznamem"/>
        <w:numPr>
          <w:ilvl w:val="0"/>
          <w:numId w:val="25"/>
        </w:numPr>
        <w:rPr>
          <w:lang w:val="en-GB"/>
        </w:rPr>
      </w:pPr>
      <w:r w:rsidRPr="00A50BE8">
        <w:rPr>
          <w:lang w:val="en-GB"/>
        </w:rPr>
        <w:t xml:space="preserve">World Input-Output Database </w:t>
      </w:r>
      <w:hyperlink r:id="rId43" w:history="1">
        <w:r w:rsidRPr="00A50BE8">
          <w:rPr>
            <w:rStyle w:val="Hypertextovodkaz"/>
            <w:lang w:val="en-GB"/>
          </w:rPr>
          <w:t>http://www.wiod.org/</w:t>
        </w:r>
      </w:hyperlink>
    </w:p>
    <w:p w:rsidR="002B6FFF" w:rsidRPr="00A50BE8" w:rsidRDefault="002B6FFF" w:rsidP="002B6FFF">
      <w:pPr>
        <w:pStyle w:val="Odstavecseseznamem"/>
        <w:numPr>
          <w:ilvl w:val="0"/>
          <w:numId w:val="25"/>
        </w:numPr>
        <w:rPr>
          <w:lang w:val="en-GB"/>
        </w:rPr>
      </w:pPr>
      <w:r w:rsidRPr="00A50BE8">
        <w:rPr>
          <w:lang w:val="en-GB"/>
        </w:rPr>
        <w:t>UNCTAD</w:t>
      </w:r>
    </w:p>
    <w:p w:rsidR="002B6FFF" w:rsidRPr="00A50BE8" w:rsidRDefault="002B6FFF" w:rsidP="002B6FFF">
      <w:pPr>
        <w:pStyle w:val="Odstavecseseznamem"/>
        <w:numPr>
          <w:ilvl w:val="0"/>
          <w:numId w:val="25"/>
        </w:numPr>
        <w:rPr>
          <w:lang w:val="en-GB"/>
        </w:rPr>
      </w:pPr>
      <w:r w:rsidRPr="00A50BE8">
        <w:rPr>
          <w:lang w:val="en-GB"/>
        </w:rPr>
        <w:t xml:space="preserve">FAO </w:t>
      </w:r>
      <w:proofErr w:type="spellStart"/>
      <w:r w:rsidRPr="00A50BE8">
        <w:rPr>
          <w:lang w:val="en-GB"/>
        </w:rPr>
        <w:t>TradeSTAT</w:t>
      </w:r>
      <w:proofErr w:type="spellEnd"/>
      <w:r w:rsidRPr="00A50BE8">
        <w:rPr>
          <w:lang w:val="en-GB"/>
        </w:rPr>
        <w:t xml:space="preserve"> (FAO)</w:t>
      </w:r>
    </w:p>
    <w:p w:rsidR="002B6FFF" w:rsidRPr="00A50BE8" w:rsidRDefault="002B6FFF" w:rsidP="002B6FFF">
      <w:pPr>
        <w:pStyle w:val="Odstavecseseznamem"/>
        <w:numPr>
          <w:ilvl w:val="0"/>
          <w:numId w:val="25"/>
        </w:numPr>
        <w:rPr>
          <w:lang w:val="en-GB"/>
        </w:rPr>
      </w:pPr>
      <w:r w:rsidRPr="00A50BE8">
        <w:rPr>
          <w:lang w:val="en-GB"/>
        </w:rPr>
        <w:t>Eurostat External Trade (Eurostat)</w:t>
      </w:r>
    </w:p>
    <w:p w:rsidR="002B6FFF" w:rsidRPr="00A50BE8" w:rsidRDefault="002B6FFF" w:rsidP="002B6FFF">
      <w:pPr>
        <w:pStyle w:val="Odstavecseseznamem"/>
        <w:numPr>
          <w:ilvl w:val="0"/>
          <w:numId w:val="25"/>
        </w:numPr>
        <w:rPr>
          <w:lang w:val="en-GB"/>
        </w:rPr>
      </w:pPr>
      <w:r w:rsidRPr="00A50BE8">
        <w:rPr>
          <w:lang w:val="en-GB"/>
        </w:rPr>
        <w:t>National statistical offices</w:t>
      </w:r>
    </w:p>
    <w:p w:rsidR="002B6FFF" w:rsidRPr="00A50BE8" w:rsidRDefault="002B6FFF" w:rsidP="002B6FFF">
      <w:pPr>
        <w:pStyle w:val="Odstavecseseznamem"/>
        <w:numPr>
          <w:ilvl w:val="0"/>
          <w:numId w:val="25"/>
        </w:numPr>
        <w:rPr>
          <w:lang w:val="en-GB"/>
        </w:rPr>
      </w:pPr>
      <w:r w:rsidRPr="00A50BE8">
        <w:rPr>
          <w:lang w:val="en-GB"/>
        </w:rPr>
        <w:t>World Integrated Trade Solution (World Bank)</w:t>
      </w:r>
    </w:p>
    <w:p w:rsidR="002B6FFF" w:rsidRPr="00A50BE8" w:rsidRDefault="002B6FFF" w:rsidP="002B6FFF">
      <w:pPr>
        <w:pStyle w:val="Odstavecseseznamem"/>
        <w:numPr>
          <w:ilvl w:val="0"/>
          <w:numId w:val="25"/>
        </w:numPr>
        <w:rPr>
          <w:lang w:val="en-GB"/>
        </w:rPr>
      </w:pPr>
      <w:r w:rsidRPr="00A50BE8">
        <w:rPr>
          <w:lang w:val="en-GB"/>
        </w:rPr>
        <w:t>Interactive Graphic System of International Trade Data (ECLAC)</w:t>
      </w:r>
    </w:p>
    <w:p w:rsidR="002B6FFF" w:rsidRPr="00A50BE8" w:rsidRDefault="002B6FFF" w:rsidP="002B6FFF">
      <w:pPr>
        <w:pStyle w:val="Odstavecseseznamem"/>
        <w:numPr>
          <w:ilvl w:val="0"/>
          <w:numId w:val="25"/>
        </w:numPr>
        <w:rPr>
          <w:lang w:val="en-GB"/>
        </w:rPr>
      </w:pPr>
      <w:r w:rsidRPr="00A50BE8">
        <w:rPr>
          <w:lang w:val="en-GB"/>
        </w:rPr>
        <w:t>International Trade in Goods Statistics (OECD)</w:t>
      </w:r>
    </w:p>
    <w:p w:rsidR="002B6FFF" w:rsidRPr="00A50BE8" w:rsidRDefault="002B6FFF" w:rsidP="002B6FFF">
      <w:pPr>
        <w:pStyle w:val="Odstavecseseznamem"/>
        <w:numPr>
          <w:ilvl w:val="0"/>
          <w:numId w:val="25"/>
        </w:numPr>
        <w:rPr>
          <w:lang w:val="en-GB"/>
        </w:rPr>
      </w:pPr>
      <w:r w:rsidRPr="00A50BE8">
        <w:rPr>
          <w:lang w:val="en-GB"/>
        </w:rPr>
        <w:t>Common Data Set (Inter Agency Task Force on IMTS co-ordinated by WTO)</w:t>
      </w:r>
    </w:p>
    <w:p w:rsidR="002B6FFF" w:rsidRPr="00A50BE8" w:rsidRDefault="002B6FFF" w:rsidP="002B6FFF">
      <w:pPr>
        <w:pStyle w:val="Odstavecseseznamem"/>
        <w:numPr>
          <w:ilvl w:val="0"/>
          <w:numId w:val="25"/>
        </w:numPr>
        <w:rPr>
          <w:lang w:val="en-GB"/>
        </w:rPr>
      </w:pPr>
      <w:r w:rsidRPr="00A50BE8">
        <w:rPr>
          <w:lang w:val="en-GB"/>
        </w:rPr>
        <w:t>WTO statistics database (WTO)</w:t>
      </w:r>
    </w:p>
    <w:p w:rsidR="002B6FFF" w:rsidRPr="00A50BE8" w:rsidRDefault="002B6FFF" w:rsidP="002B6FFF">
      <w:pPr>
        <w:pStyle w:val="Odstavecseseznamem"/>
        <w:numPr>
          <w:ilvl w:val="0"/>
          <w:numId w:val="25"/>
        </w:numPr>
        <w:rPr>
          <w:lang w:val="en-GB"/>
        </w:rPr>
      </w:pPr>
      <w:proofErr w:type="spellStart"/>
      <w:r w:rsidRPr="00A50BE8">
        <w:rPr>
          <w:lang w:val="en-GB"/>
        </w:rPr>
        <w:t>ComesaSTAT</w:t>
      </w:r>
      <w:proofErr w:type="spellEnd"/>
      <w:r w:rsidRPr="00A50BE8">
        <w:rPr>
          <w:lang w:val="en-GB"/>
        </w:rPr>
        <w:t xml:space="preserve"> (</w:t>
      </w:r>
      <w:proofErr w:type="spellStart"/>
      <w:r w:rsidRPr="00A50BE8">
        <w:rPr>
          <w:lang w:val="en-GB"/>
        </w:rPr>
        <w:t>Comesa</w:t>
      </w:r>
      <w:proofErr w:type="spellEnd"/>
      <w:r w:rsidRPr="00A50BE8">
        <w:rPr>
          <w:lang w:val="en-GB"/>
        </w:rPr>
        <w:t>)</w:t>
      </w:r>
    </w:p>
    <w:p w:rsidR="002B6FFF" w:rsidRPr="00A50BE8" w:rsidRDefault="002B6FFF" w:rsidP="002B6FFF">
      <w:pPr>
        <w:pStyle w:val="Odstavecseseznamem"/>
        <w:numPr>
          <w:ilvl w:val="0"/>
          <w:numId w:val="25"/>
        </w:numPr>
        <w:rPr>
          <w:lang w:val="en-GB"/>
        </w:rPr>
      </w:pPr>
      <w:r w:rsidRPr="00A50BE8">
        <w:rPr>
          <w:lang w:val="en-GB"/>
        </w:rPr>
        <w:t>SADC Trade (SADC)</w:t>
      </w:r>
    </w:p>
    <w:p w:rsidR="002B6FFF" w:rsidRPr="00A50BE8" w:rsidRDefault="002B6FFF" w:rsidP="002B6FFF">
      <w:pPr>
        <w:pStyle w:val="Odstavecseseznamem"/>
        <w:numPr>
          <w:ilvl w:val="0"/>
          <w:numId w:val="25"/>
        </w:numPr>
        <w:rPr>
          <w:lang w:val="en-GB"/>
        </w:rPr>
      </w:pPr>
      <w:r w:rsidRPr="00A50BE8">
        <w:rPr>
          <w:lang w:val="en-GB"/>
        </w:rPr>
        <w:t>AEA’s Report on the State of Available Data for the Study of International Trade and Foreign Direct Investment</w:t>
      </w:r>
    </w:p>
    <w:p w:rsidR="002B6FFF" w:rsidRPr="002B6FFF" w:rsidRDefault="004C7213" w:rsidP="002B6FFF">
      <w:pPr>
        <w:pStyle w:val="Odstavecseseznamem"/>
        <w:numPr>
          <w:ilvl w:val="0"/>
          <w:numId w:val="25"/>
        </w:numPr>
      </w:pPr>
      <w:hyperlink r:id="rId44" w:history="1">
        <w:r w:rsidR="002B6FFF" w:rsidRPr="002B6FFF">
          <w:t>http://www.aeaweb.org/committees/AEAStat/pdfs/Report_on_Trade_Data_April_23_2010_FINAL.pdf</w:t>
        </w:r>
      </w:hyperlink>
    </w:p>
    <w:p w:rsidR="002B6FFF" w:rsidRPr="002B6FFF" w:rsidRDefault="002B6FFF" w:rsidP="002B6FFF">
      <w:pPr>
        <w:pStyle w:val="Odstavecseseznamem"/>
        <w:numPr>
          <w:ilvl w:val="0"/>
          <w:numId w:val="25"/>
        </w:numPr>
        <w:rPr>
          <w:color w:val="0000FF"/>
          <w:u w:val="single"/>
          <w:lang w:val="en-GB"/>
        </w:rPr>
      </w:pPr>
      <w:r w:rsidRPr="002B6FFF">
        <w:rPr>
          <w:lang w:val="en-GB"/>
        </w:rPr>
        <w:t>Eurostat 2012, External and intra-EU trade, A statistical yearbook, Data 1958 – 2010</w:t>
      </w:r>
      <w:r>
        <w:br w:type="page"/>
      </w:r>
    </w:p>
    <w:p w:rsidR="002B6FFF" w:rsidRDefault="002B6FFF" w:rsidP="002B6FFF">
      <w:pPr>
        <w:pStyle w:val="Nadpis2"/>
      </w:pPr>
      <w:bookmarkStart w:id="25" w:name="_Toc376424894"/>
      <w:r w:rsidRPr="00F56604">
        <w:lastRenderedPageBreak/>
        <w:t>Mezinárodní konkurenceschopnost v podmínkách pro podnikání</w:t>
      </w:r>
      <w:bookmarkEnd w:id="25"/>
    </w:p>
    <w:p w:rsidR="002B6FFF" w:rsidRDefault="002B6FFF" w:rsidP="002B6FFF">
      <w:pPr>
        <w:spacing w:after="0"/>
        <w:jc w:val="left"/>
      </w:pPr>
      <w:r w:rsidRPr="00F56604">
        <w:t xml:space="preserve">Mezinárodní konkurenceschopnost v podmínkách pro </w:t>
      </w:r>
      <w:r w:rsidR="00FF0F63" w:rsidRPr="00F56604">
        <w:t>podnikán</w:t>
      </w:r>
      <w:r w:rsidR="00FF0F63">
        <w:t>í – vybrané</w:t>
      </w:r>
      <w:r>
        <w:t xml:space="preserve"> zdroje dat:</w:t>
      </w:r>
    </w:p>
    <w:p w:rsidR="002B6FFF" w:rsidRDefault="002B6FFF" w:rsidP="002B6FFF">
      <w:pPr>
        <w:pStyle w:val="Odstavecseseznamem"/>
        <w:numPr>
          <w:ilvl w:val="0"/>
          <w:numId w:val="37"/>
        </w:numPr>
        <w:spacing w:after="0"/>
        <w:jc w:val="left"/>
      </w:pPr>
      <w:proofErr w:type="spellStart"/>
      <w:r w:rsidRPr="002B6FFF">
        <w:t>Doing</w:t>
      </w:r>
      <w:proofErr w:type="spellEnd"/>
      <w:r w:rsidRPr="002B6FFF">
        <w:t xml:space="preserve"> Business Světové banky</w:t>
      </w:r>
    </w:p>
    <w:p w:rsidR="002B6FFF" w:rsidRDefault="002B6FFF" w:rsidP="002B6FFF">
      <w:pPr>
        <w:pStyle w:val="Nadpis2"/>
      </w:pPr>
      <w:bookmarkStart w:id="26" w:name="_Toc376424895"/>
      <w:r w:rsidRPr="005E413D">
        <w:t>Mezinárodní konkurence</w:t>
      </w:r>
      <w:r>
        <w:t>schopnost země</w:t>
      </w:r>
      <w:bookmarkEnd w:id="26"/>
      <w:r w:rsidRPr="00F56604">
        <w:t xml:space="preserve"> </w:t>
      </w:r>
    </w:p>
    <w:p w:rsidR="005508E1" w:rsidRDefault="002B6FFF" w:rsidP="002B6FFF">
      <w:pPr>
        <w:spacing w:after="0"/>
        <w:jc w:val="left"/>
      </w:pPr>
      <w:r w:rsidRPr="005E413D">
        <w:t>Mezinárodní konkurence</w:t>
      </w:r>
      <w:r>
        <w:t xml:space="preserve">schopnost </w:t>
      </w:r>
      <w:r w:rsidR="00FF0F63">
        <w:t>země – vybrané</w:t>
      </w:r>
      <w:r>
        <w:t xml:space="preserve"> zdroje dat:</w:t>
      </w:r>
    </w:p>
    <w:p w:rsidR="002B6FFF" w:rsidRDefault="002B6FFF" w:rsidP="002B6FFF">
      <w:pPr>
        <w:pStyle w:val="Odstavecseseznamem"/>
        <w:numPr>
          <w:ilvl w:val="0"/>
          <w:numId w:val="36"/>
        </w:numPr>
        <w:spacing w:after="0"/>
        <w:jc w:val="left"/>
      </w:pPr>
      <w:r w:rsidRPr="007E75DF">
        <w:t>Index globální konkurenceschopnosti Světového ekonomického fóra</w:t>
      </w:r>
    </w:p>
    <w:p w:rsidR="00074153" w:rsidRPr="007E75DF" w:rsidRDefault="00074153" w:rsidP="002B6FFF">
      <w:pPr>
        <w:pStyle w:val="Odstavecseseznamem"/>
        <w:numPr>
          <w:ilvl w:val="0"/>
          <w:numId w:val="36"/>
        </w:numPr>
        <w:spacing w:after="0"/>
        <w:jc w:val="left"/>
      </w:pPr>
      <w:r>
        <w:t>Eurostat</w:t>
      </w:r>
    </w:p>
    <w:p w:rsidR="000E4D80" w:rsidRPr="007E75DF" w:rsidRDefault="000E4D80">
      <w:pPr>
        <w:spacing w:after="0"/>
        <w:jc w:val="left"/>
        <w:rPr>
          <w:rFonts w:ascii="Cambria" w:eastAsia="Times New Roman" w:hAnsi="Cambria"/>
          <w:b/>
          <w:bCs/>
          <w:color w:val="B6B003"/>
          <w:sz w:val="28"/>
          <w:szCs w:val="28"/>
        </w:rPr>
      </w:pPr>
      <w:r w:rsidRPr="007E75DF">
        <w:br w:type="page"/>
      </w:r>
    </w:p>
    <w:p w:rsidR="00DD2D77" w:rsidRPr="00A50BE8" w:rsidRDefault="0025019E" w:rsidP="00BD5B45">
      <w:pPr>
        <w:pStyle w:val="Nadpis1"/>
        <w:rPr>
          <w:lang w:val="en-GB"/>
        </w:rPr>
      </w:pPr>
      <w:bookmarkStart w:id="27" w:name="_Toc376424896"/>
      <w:proofErr w:type="spellStart"/>
      <w:r>
        <w:rPr>
          <w:lang w:val="en-GB"/>
        </w:rPr>
        <w:lastRenderedPageBreak/>
        <w:t>Seznam</w:t>
      </w:r>
      <w:proofErr w:type="spellEnd"/>
      <w:r>
        <w:rPr>
          <w:lang w:val="en-GB"/>
        </w:rPr>
        <w:t xml:space="preserve"> </w:t>
      </w:r>
      <w:proofErr w:type="spellStart"/>
      <w:r>
        <w:rPr>
          <w:lang w:val="en-GB"/>
        </w:rPr>
        <w:t>literatury</w:t>
      </w:r>
      <w:bookmarkEnd w:id="27"/>
      <w:proofErr w:type="spellEnd"/>
    </w:p>
    <w:p w:rsidR="00FE3DA1" w:rsidRPr="00FE3DA1" w:rsidRDefault="004C7213" w:rsidP="00FE3DA1">
      <w:pPr>
        <w:pStyle w:val="Bibliografie"/>
        <w:rPr>
          <w:rFonts w:cs="Calibri"/>
        </w:rPr>
      </w:pPr>
      <w:r w:rsidRPr="00A50BE8">
        <w:rPr>
          <w:lang w:val="en-GB"/>
        </w:rPr>
        <w:fldChar w:fldCharType="begin"/>
      </w:r>
      <w:r w:rsidR="00B62DD1">
        <w:rPr>
          <w:lang w:val="en-GB"/>
        </w:rPr>
        <w:instrText xml:space="preserve"> ADDIN ZOTERO_BIBL {"custom":[]} CSL_BIBLIOGRAPHY </w:instrText>
      </w:r>
      <w:r w:rsidRPr="00A50BE8">
        <w:rPr>
          <w:lang w:val="en-GB"/>
        </w:rPr>
        <w:fldChar w:fldCharType="separate"/>
      </w:r>
      <w:r w:rsidR="00FE3DA1" w:rsidRPr="00FE3DA1">
        <w:rPr>
          <w:rFonts w:cs="Calibri"/>
        </w:rPr>
        <w:t xml:space="preserve">Aiginger, K., 1997. The use of unit values to discriminate between price and quality competition. </w:t>
      </w:r>
      <w:r w:rsidR="00FE3DA1" w:rsidRPr="00FE3DA1">
        <w:rPr>
          <w:rFonts w:cs="Calibri"/>
          <w:i/>
          <w:iCs/>
        </w:rPr>
        <w:t>Cambridge Journal of Economics</w:t>
      </w:r>
      <w:r w:rsidR="00FE3DA1" w:rsidRPr="00FE3DA1">
        <w:rPr>
          <w:rFonts w:cs="Calibri"/>
        </w:rPr>
        <w:t>, 21(5), pp.571–592.</w:t>
      </w:r>
    </w:p>
    <w:p w:rsidR="00FE3DA1" w:rsidRPr="00FE3DA1" w:rsidRDefault="00FE3DA1" w:rsidP="00FE3DA1">
      <w:pPr>
        <w:pStyle w:val="Bibliografie"/>
        <w:rPr>
          <w:rFonts w:cs="Calibri"/>
        </w:rPr>
      </w:pPr>
      <w:r w:rsidRPr="00FE3DA1">
        <w:rPr>
          <w:rFonts w:cs="Calibri"/>
        </w:rPr>
        <w:t xml:space="preserve">Balassa, B., 1965. Trade Liberalisation and “Revealed” Comparative Advantage. </w:t>
      </w:r>
      <w:r w:rsidRPr="00FE3DA1">
        <w:rPr>
          <w:rFonts w:cs="Calibri"/>
          <w:i/>
          <w:iCs/>
        </w:rPr>
        <w:t>The Manchester School</w:t>
      </w:r>
      <w:r w:rsidRPr="00FE3DA1">
        <w:rPr>
          <w:rFonts w:cs="Calibri"/>
        </w:rPr>
        <w:t>, 33(2), pp.99–123.</w:t>
      </w:r>
    </w:p>
    <w:p w:rsidR="00FE3DA1" w:rsidRPr="001A0F4A" w:rsidRDefault="00FE3DA1" w:rsidP="00FE3DA1">
      <w:pPr>
        <w:pStyle w:val="Bibliografie"/>
        <w:rPr>
          <w:rFonts w:cs="Calibri"/>
          <w:i/>
          <w:iCs/>
        </w:rPr>
      </w:pPr>
      <w:r w:rsidRPr="00FE3DA1">
        <w:rPr>
          <w:rFonts w:cs="Calibri"/>
        </w:rPr>
        <w:t xml:space="preserve">CES VŠEM, 2010. </w:t>
      </w:r>
      <w:r w:rsidRPr="00FE3DA1">
        <w:rPr>
          <w:rFonts w:cs="Calibri"/>
          <w:i/>
          <w:iCs/>
        </w:rPr>
        <w:t>Konkurenční schopnost České republiky 2008-2009</w:t>
      </w:r>
      <w:r w:rsidRPr="001A0F4A">
        <w:rPr>
          <w:rFonts w:cs="Calibri"/>
          <w:i/>
          <w:iCs/>
        </w:rPr>
        <w:t>, Linde.</w:t>
      </w:r>
    </w:p>
    <w:p w:rsidR="001A0F4A" w:rsidRDefault="001A0F4A" w:rsidP="001A0F4A">
      <w:pPr>
        <w:rPr>
          <w:rFonts w:cs="Calibri"/>
        </w:rPr>
      </w:pPr>
      <w:r>
        <w:rPr>
          <w:rFonts w:cs="Calibri"/>
        </w:rPr>
        <w:t xml:space="preserve">Cuyvers, L. , 1996. </w:t>
      </w:r>
      <w:r w:rsidRPr="001A0F4A">
        <w:rPr>
          <w:rFonts w:cs="Calibri"/>
        </w:rPr>
        <w:t xml:space="preserve">Export opportunities of Thailand: a </w:t>
      </w:r>
      <w:r w:rsidR="008C6755">
        <w:rPr>
          <w:rFonts w:cs="Calibri"/>
        </w:rPr>
        <w:t>Export Decision</w:t>
      </w:r>
      <w:r>
        <w:rPr>
          <w:rFonts w:cs="Calibri"/>
        </w:rPr>
        <w:t xml:space="preserve"> support model approach</w:t>
      </w:r>
      <w:r w:rsidRPr="001A0F4A">
        <w:rPr>
          <w:rFonts w:cs="Calibri"/>
        </w:rPr>
        <w:t xml:space="preserve">, </w:t>
      </w:r>
      <w:r w:rsidRPr="001A0F4A">
        <w:rPr>
          <w:rFonts w:cs="Calibri"/>
          <w:i/>
        </w:rPr>
        <w:t>Journal of Euro-Asian management</w:t>
      </w:r>
      <w:r w:rsidRPr="001A0F4A">
        <w:rPr>
          <w:rFonts w:cs="Calibri"/>
        </w:rPr>
        <w:t>, Vol. l2(2), pp. 71-96.</w:t>
      </w:r>
    </w:p>
    <w:p w:rsidR="000F2A3B" w:rsidRPr="000F2A3B" w:rsidRDefault="000F2A3B" w:rsidP="001A0F4A">
      <w:pPr>
        <w:rPr>
          <w:rFonts w:cs="Calibri"/>
        </w:rPr>
      </w:pPr>
      <w:r>
        <w:rPr>
          <w:rFonts w:cs="OGJPIB+TimesNewRoman"/>
          <w:color w:val="000000"/>
          <w:sz w:val="23"/>
          <w:szCs w:val="23"/>
        </w:rPr>
        <w:t xml:space="preserve">Cuyvers, L., 2004. Identifying export opportunities: the case of Thailand, </w:t>
      </w:r>
      <w:r w:rsidRPr="000F2A3B">
        <w:rPr>
          <w:rFonts w:cs="Calibri"/>
          <w:i/>
        </w:rPr>
        <w:t xml:space="preserve">International Marketing Review, </w:t>
      </w:r>
      <w:r w:rsidRPr="000F2A3B">
        <w:rPr>
          <w:rFonts w:cs="Calibri"/>
        </w:rPr>
        <w:t>Vol. 21 No.3, pp.255-278.</w:t>
      </w:r>
    </w:p>
    <w:p w:rsidR="001A0F4A" w:rsidRPr="001A0F4A" w:rsidRDefault="001A0F4A" w:rsidP="001A0F4A">
      <w:pPr>
        <w:rPr>
          <w:rFonts w:cs="Calibri"/>
          <w:lang w:val="en-US"/>
        </w:rPr>
      </w:pPr>
      <w:r>
        <w:rPr>
          <w:rFonts w:cs="Calibri"/>
        </w:rPr>
        <w:t xml:space="preserve">Cuyvers, L., Rossouw, R., Steenkamp, E., Viviers, W., 2009. </w:t>
      </w:r>
      <w:r w:rsidRPr="001A0F4A">
        <w:rPr>
          <w:rFonts w:cs="Calibri"/>
        </w:rPr>
        <w:t xml:space="preserve">Export Market Selection Methods and the Identification of Realistic Export Opportunities for South Africa Using a </w:t>
      </w:r>
      <w:r w:rsidR="008C6755">
        <w:rPr>
          <w:rFonts w:cs="Calibri"/>
        </w:rPr>
        <w:t>Export Decision</w:t>
      </w:r>
      <w:r w:rsidRPr="001A0F4A">
        <w:rPr>
          <w:rFonts w:cs="Calibri"/>
        </w:rPr>
        <w:t xml:space="preserve"> Support Model</w:t>
      </w:r>
      <w:r>
        <w:rPr>
          <w:rFonts w:cs="Calibri"/>
        </w:rPr>
        <w:t xml:space="preserve">, </w:t>
      </w:r>
      <w:r>
        <w:rPr>
          <w:rFonts w:cs="Calibri"/>
          <w:i/>
        </w:rPr>
        <w:t xml:space="preserve">Trade &amp; Industrial Policy Strategies, </w:t>
      </w:r>
      <w:r>
        <w:rPr>
          <w:rFonts w:cs="Calibri"/>
        </w:rPr>
        <w:t>Working Paper Series 2009-03</w:t>
      </w:r>
    </w:p>
    <w:p w:rsidR="00FE3DA1" w:rsidRPr="00FE3DA1" w:rsidRDefault="001A0F4A" w:rsidP="00FE3DA1">
      <w:pPr>
        <w:pStyle w:val="Bibliografie"/>
        <w:rPr>
          <w:rFonts w:cs="Calibri"/>
        </w:rPr>
      </w:pPr>
      <w:r>
        <w:rPr>
          <w:rFonts w:cs="Calibri"/>
        </w:rPr>
        <w:t xml:space="preserve">Deardorff, A.V., </w:t>
      </w:r>
      <w:r w:rsidR="00FE3DA1" w:rsidRPr="00FE3DA1">
        <w:rPr>
          <w:rFonts w:cs="Calibri"/>
        </w:rPr>
        <w:t xml:space="preserve">2006. </w:t>
      </w:r>
      <w:r w:rsidR="00FE3DA1" w:rsidRPr="00FE3DA1">
        <w:rPr>
          <w:rFonts w:cs="Calibri"/>
          <w:i/>
          <w:iCs/>
        </w:rPr>
        <w:t>Terms of trade: glossary of international economics</w:t>
      </w:r>
      <w:r w:rsidR="00FE3DA1" w:rsidRPr="00FE3DA1">
        <w:rPr>
          <w:rFonts w:cs="Calibri"/>
        </w:rPr>
        <w:t>, World Scientific Pub Co Inc. Available at: http://www-personal.umich.edu/~alandear/glossary/.</w:t>
      </w:r>
    </w:p>
    <w:p w:rsidR="00FE3DA1" w:rsidRDefault="001A0F4A" w:rsidP="00FE3DA1">
      <w:pPr>
        <w:pStyle w:val="Bibliografie"/>
        <w:rPr>
          <w:rFonts w:cs="Calibri"/>
        </w:rPr>
      </w:pPr>
      <w:r>
        <w:rPr>
          <w:rFonts w:cs="Calibri"/>
        </w:rPr>
        <w:t xml:space="preserve">Durand, M., </w:t>
      </w:r>
      <w:r w:rsidR="00FE3DA1" w:rsidRPr="00FE3DA1">
        <w:rPr>
          <w:rFonts w:cs="Calibri"/>
        </w:rPr>
        <w:t xml:space="preserve">Giorno, C., 1987. Indicators of international competitiveness: conceptual aspects and evaluation. </w:t>
      </w:r>
      <w:r w:rsidR="00FE3DA1" w:rsidRPr="00FE3DA1">
        <w:rPr>
          <w:rFonts w:cs="Calibri"/>
          <w:i/>
          <w:iCs/>
        </w:rPr>
        <w:t>OECD economic studies</w:t>
      </w:r>
      <w:r w:rsidR="00FE3DA1" w:rsidRPr="00FE3DA1">
        <w:rPr>
          <w:rFonts w:cs="Calibri"/>
        </w:rPr>
        <w:t>, 9, pp.147–182.</w:t>
      </w:r>
    </w:p>
    <w:p w:rsidR="00C31637" w:rsidRDefault="00162F03">
      <w:pPr>
        <w:rPr>
          <w:i/>
        </w:rPr>
      </w:pPr>
      <w:r>
        <w:t>Durand, M</w:t>
      </w:r>
      <w:r w:rsidR="001A0F4A">
        <w:t>., Simon, J.,</w:t>
      </w:r>
      <w:r>
        <w:t xml:space="preserve"> Webb, C., 1992. OECD`s Indicators</w:t>
      </w:r>
      <w:r w:rsidR="00714DC8">
        <w:t xml:space="preserve"> of International Trade and Competitiveness. </w:t>
      </w:r>
      <w:r w:rsidR="00714DC8">
        <w:rPr>
          <w:i/>
        </w:rPr>
        <w:t>OECD Economic Department, WP 120</w:t>
      </w:r>
    </w:p>
    <w:p w:rsidR="00FE3DA1" w:rsidRPr="00FE3DA1" w:rsidRDefault="001A0F4A" w:rsidP="00FE3DA1">
      <w:pPr>
        <w:pStyle w:val="Bibliografie"/>
        <w:rPr>
          <w:rFonts w:cs="Calibri"/>
        </w:rPr>
      </w:pPr>
      <w:r>
        <w:rPr>
          <w:rFonts w:cs="Calibri"/>
        </w:rPr>
        <w:t xml:space="preserve">Easterly, W., </w:t>
      </w:r>
      <w:r w:rsidR="00FE3DA1" w:rsidRPr="00FE3DA1">
        <w:rPr>
          <w:rFonts w:cs="Calibri"/>
        </w:rPr>
        <w:t xml:space="preserve">Reshef, A., 2010. </w:t>
      </w:r>
      <w:r w:rsidR="00FE3DA1" w:rsidRPr="00FE3DA1">
        <w:rPr>
          <w:rFonts w:cs="Calibri"/>
          <w:i/>
          <w:iCs/>
        </w:rPr>
        <w:t>African export successes: surprises, stylized facts, and explanations</w:t>
      </w:r>
      <w:r w:rsidR="00FE3DA1" w:rsidRPr="00FE3DA1">
        <w:rPr>
          <w:rFonts w:cs="Calibri"/>
        </w:rPr>
        <w:t>, National Bureau of Economic Research.</w:t>
      </w:r>
    </w:p>
    <w:p w:rsidR="00FE3DA1" w:rsidRPr="00FE3DA1" w:rsidRDefault="00FE3DA1" w:rsidP="00FE3DA1">
      <w:pPr>
        <w:pStyle w:val="Bibliografie"/>
        <w:rPr>
          <w:rFonts w:cs="Calibri"/>
        </w:rPr>
      </w:pPr>
      <w:r w:rsidRPr="00FE3DA1">
        <w:rPr>
          <w:rFonts w:cs="Calibri"/>
        </w:rPr>
        <w:t>Escaith, H., 2008. Measuring trade in value added in the new industrial economy: statistical implications.</w:t>
      </w:r>
    </w:p>
    <w:p w:rsidR="00FE3DA1" w:rsidRDefault="00FE3DA1" w:rsidP="00FE3DA1">
      <w:pPr>
        <w:pStyle w:val="Bibliografie"/>
        <w:rPr>
          <w:rFonts w:cs="Calibri"/>
        </w:rPr>
      </w:pPr>
      <w:r w:rsidRPr="00FE3DA1">
        <w:rPr>
          <w:rFonts w:cs="Calibri"/>
        </w:rPr>
        <w:t xml:space="preserve">Finger, J.M. &amp; Kreinin, M.E., 1979. A Measure ofExport Similarity’and Its Possible Uses. </w:t>
      </w:r>
      <w:r w:rsidRPr="00FE3DA1">
        <w:rPr>
          <w:rFonts w:cs="Calibri"/>
          <w:i/>
          <w:iCs/>
        </w:rPr>
        <w:t>The Economic Journal</w:t>
      </w:r>
      <w:r w:rsidRPr="00FE3DA1">
        <w:rPr>
          <w:rFonts w:cs="Calibri"/>
        </w:rPr>
        <w:t>, 89(356), pp.905–912.</w:t>
      </w:r>
    </w:p>
    <w:p w:rsidR="00C31637" w:rsidRDefault="008967DA">
      <w:pPr>
        <w:rPr>
          <w:lang w:val="en-US"/>
        </w:rPr>
      </w:pPr>
      <w:r w:rsidRPr="008967DA">
        <w:rPr>
          <w:lang w:val="en-US"/>
        </w:rPr>
        <w:t>Harberger, A.C., 1950. Currency Depreciation</w:t>
      </w:r>
      <w:r w:rsidR="001D4056">
        <w:rPr>
          <w:lang w:val="en-US"/>
        </w:rPr>
        <w:t xml:space="preserve">, Income and The Balance of Trade. </w:t>
      </w:r>
      <w:r w:rsidR="001D4056">
        <w:rPr>
          <w:i/>
          <w:lang w:val="en-US"/>
        </w:rPr>
        <w:t xml:space="preserve">The Journal of Political Economy, 58(1), </w:t>
      </w:r>
      <w:r w:rsidR="001D4056">
        <w:rPr>
          <w:lang w:val="en-US"/>
        </w:rPr>
        <w:t>pp. 47-60</w:t>
      </w:r>
    </w:p>
    <w:p w:rsidR="00FE3DA1" w:rsidRDefault="00FE3DA1" w:rsidP="00FE3DA1">
      <w:pPr>
        <w:pStyle w:val="Bibliografie"/>
        <w:rPr>
          <w:rFonts w:cs="Calibri"/>
        </w:rPr>
      </w:pPr>
      <w:r w:rsidRPr="00FE3DA1">
        <w:rPr>
          <w:rFonts w:cs="Calibri"/>
        </w:rPr>
        <w:t xml:space="preserve">Hausmann, R., Hwang, J. &amp; Rodrik, D., 2007. What you export matters. </w:t>
      </w:r>
      <w:r w:rsidRPr="00FE3DA1">
        <w:rPr>
          <w:rFonts w:cs="Calibri"/>
          <w:i/>
          <w:iCs/>
        </w:rPr>
        <w:t>Journal of Economic Growth</w:t>
      </w:r>
      <w:r w:rsidRPr="00FE3DA1">
        <w:rPr>
          <w:rFonts w:cs="Calibri"/>
        </w:rPr>
        <w:t>, 12(1), pp.1–25.</w:t>
      </w:r>
    </w:p>
    <w:p w:rsidR="003B40BC" w:rsidRPr="003B40BC" w:rsidRDefault="003B40BC" w:rsidP="003B40BC">
      <w:r>
        <w:t xml:space="preserve">Havlik, P., Astrov, V., Holzner, M.,Hunya, G., Mara, I., Richter, S., Stollinger, R., Vidovic, H., 2012. European Neighbourhood- Challenges and Opportunities for EU Competitiveness. </w:t>
      </w:r>
      <w:r w:rsidRPr="003B40BC">
        <w:rPr>
          <w:i/>
        </w:rPr>
        <w:t>Research Report, The Vienna Institute for International Economic Studies</w:t>
      </w:r>
    </w:p>
    <w:p w:rsidR="00FE3DA1" w:rsidRDefault="00FE3DA1" w:rsidP="00FE3DA1">
      <w:pPr>
        <w:pStyle w:val="Bibliografie"/>
        <w:rPr>
          <w:rFonts w:cs="Calibri"/>
        </w:rPr>
      </w:pPr>
      <w:r w:rsidRPr="00FE3DA1">
        <w:rPr>
          <w:rFonts w:cs="Calibri"/>
        </w:rPr>
        <w:t xml:space="preserve">Hidalgo, C.A. et al., 2007. The product space conditions the development of nations. </w:t>
      </w:r>
      <w:r w:rsidRPr="00FE3DA1">
        <w:rPr>
          <w:rFonts w:cs="Calibri"/>
          <w:i/>
          <w:iCs/>
        </w:rPr>
        <w:t>Science</w:t>
      </w:r>
      <w:r w:rsidRPr="00FE3DA1">
        <w:rPr>
          <w:rFonts w:cs="Calibri"/>
        </w:rPr>
        <w:t>, 317(5837), p.482.</w:t>
      </w:r>
    </w:p>
    <w:p w:rsidR="00C31637" w:rsidRDefault="00F9435A">
      <w:r>
        <w:t xml:space="preserve">Hill, Ch.W.L., 1995. National Institutional Structures, Transaction Cost Economizing and Competitive Advantage: The Case of Japan, </w:t>
      </w:r>
      <w:r>
        <w:rPr>
          <w:i/>
        </w:rPr>
        <w:t xml:space="preserve">Institute for Operational Research and the Management Sciences, Organization Science, </w:t>
      </w:r>
      <w:r>
        <w:t>6(1), pp. 119-131.</w:t>
      </w:r>
    </w:p>
    <w:p w:rsidR="00FE3DA1" w:rsidRDefault="00FE3DA1" w:rsidP="00FE3DA1">
      <w:pPr>
        <w:pStyle w:val="Bibliografie"/>
        <w:rPr>
          <w:rFonts w:cs="Calibri"/>
        </w:rPr>
      </w:pPr>
      <w:r w:rsidRPr="00FE3DA1">
        <w:rPr>
          <w:rFonts w:cs="Calibri"/>
        </w:rPr>
        <w:lastRenderedPageBreak/>
        <w:t xml:space="preserve">Jansky, P., 2010. Rising unit values of Central and Eastern European exports: Rising quality in transition? </w:t>
      </w:r>
      <w:r w:rsidRPr="00FE3DA1">
        <w:rPr>
          <w:rFonts w:cs="Calibri"/>
          <w:i/>
          <w:iCs/>
        </w:rPr>
        <w:t>International Journal of Economic Policy in Emerging Economies</w:t>
      </w:r>
      <w:r w:rsidRPr="00FE3DA1">
        <w:rPr>
          <w:rFonts w:cs="Calibri"/>
        </w:rPr>
        <w:t>, 3(2), pp.147–157.</w:t>
      </w:r>
    </w:p>
    <w:p w:rsidR="00C31637" w:rsidRDefault="00DB7CEF">
      <w:pPr>
        <w:rPr>
          <w:lang w:val="en-US"/>
        </w:rPr>
      </w:pPr>
      <w:r>
        <w:t>Howarth, R.B.</w:t>
      </w:r>
      <w:r>
        <w:rPr>
          <w:lang w:val="en-US"/>
        </w:rPr>
        <w:t xml:space="preserve">&amp; Schipper, L. &amp; Duerr, P.A. &amp; Steiner, S., </w:t>
      </w:r>
      <w:r w:rsidR="001805AC">
        <w:rPr>
          <w:lang w:val="en-US"/>
        </w:rPr>
        <w:t xml:space="preserve">1991. Manufacturing energy use in eight OECD countries. Decomposing the impacts of changes in output, industry structure and energy intensity. </w:t>
      </w:r>
      <w:r w:rsidR="001805AC">
        <w:rPr>
          <w:i/>
          <w:lang w:val="en-US"/>
        </w:rPr>
        <w:t xml:space="preserve">Energy Economics, </w:t>
      </w:r>
      <w:r w:rsidR="001805AC">
        <w:rPr>
          <w:lang w:val="en-US"/>
        </w:rPr>
        <w:t>pp. 135-142</w:t>
      </w:r>
    </w:p>
    <w:p w:rsidR="00FE3DA1" w:rsidRDefault="00FE3DA1" w:rsidP="00FE3DA1">
      <w:pPr>
        <w:pStyle w:val="Bibliografie"/>
        <w:rPr>
          <w:rFonts w:cs="Calibri"/>
        </w:rPr>
      </w:pPr>
      <w:r w:rsidRPr="00FE3DA1">
        <w:rPr>
          <w:rFonts w:cs="Calibri"/>
        </w:rPr>
        <w:t xml:space="preserve">Janský, P. &amp; Mejstřík, M., 2011. Zkvalitňování charakteristik podnikání. In </w:t>
      </w:r>
      <w:r w:rsidRPr="00FE3DA1">
        <w:rPr>
          <w:rFonts w:cs="Calibri"/>
          <w:i/>
          <w:iCs/>
        </w:rPr>
        <w:t>Rámec strategie konkurenceschopnosti (ed. Mejstřík, M.)</w:t>
      </w:r>
      <w:r w:rsidRPr="00FE3DA1">
        <w:rPr>
          <w:rFonts w:cs="Calibri"/>
        </w:rPr>
        <w:t>. Praha: Polygrafie ÚVČR.</w:t>
      </w:r>
    </w:p>
    <w:p w:rsidR="00C31637" w:rsidRDefault="00644E36">
      <w:r>
        <w:t>Kravis, I.B. &amp; Lipsey, R.E., 1977. Export Prices and the Transmission of Inflation. The American Economic Review, 67(1), pp.155-163</w:t>
      </w:r>
    </w:p>
    <w:p w:rsidR="0075538C" w:rsidRPr="0075538C" w:rsidRDefault="00644E36" w:rsidP="0075538C">
      <w:pPr>
        <w:pStyle w:val="Bibliografie"/>
      </w:pPr>
      <w:bookmarkStart w:id="28" w:name="Krugman1991a"/>
      <w:r>
        <w:rPr>
          <w:rFonts w:cs="Calibri"/>
        </w:rPr>
        <w:t>Krugman, P.</w:t>
      </w:r>
      <w:r w:rsidR="0075538C">
        <w:rPr>
          <w:rFonts w:cs="Calibri"/>
        </w:rPr>
        <w:t xml:space="preserve"> R. 1991</w:t>
      </w:r>
      <w:r w:rsidR="008967DA" w:rsidRPr="008967DA">
        <w:rPr>
          <w:rFonts w:cs="Calibri"/>
        </w:rPr>
        <w:t xml:space="preserve">. Geography and Trade, </w:t>
      </w:r>
      <w:r w:rsidR="008967DA" w:rsidRPr="008967DA">
        <w:rPr>
          <w:rFonts w:cs="Calibri"/>
          <w:i/>
        </w:rPr>
        <w:t xml:space="preserve">Cambridge, MA: MIT Press. </w:t>
      </w:r>
      <w:proofErr w:type="spellStart"/>
      <w:r w:rsidR="008967DA" w:rsidRPr="008967DA">
        <w:rPr>
          <w:rFonts w:cs="Calibri"/>
          <w:i/>
        </w:rPr>
        <w:t>See</w:t>
      </w:r>
      <w:proofErr w:type="spellEnd"/>
      <w:r w:rsidR="008967DA" w:rsidRPr="008967DA">
        <w:rPr>
          <w:rFonts w:cs="Calibri"/>
          <w:i/>
        </w:rPr>
        <w:t> </w:t>
      </w:r>
      <w:bookmarkEnd w:id="28"/>
      <w:r w:rsidR="004C7213" w:rsidRPr="008967DA">
        <w:rPr>
          <w:rFonts w:cs="Calibri"/>
          <w:i/>
        </w:rPr>
        <w:fldChar w:fldCharType="begin"/>
      </w:r>
      <w:r w:rsidR="008967DA" w:rsidRPr="008967DA">
        <w:rPr>
          <w:rFonts w:cs="Calibri"/>
          <w:i/>
        </w:rPr>
        <w:instrText xml:space="preserve"> HYPERLINK "http://www-personal.umich.edu/~alandear/glossary/n.html" \l "NewEconomicGeography" </w:instrText>
      </w:r>
      <w:r w:rsidR="004C7213" w:rsidRPr="008967DA">
        <w:rPr>
          <w:rFonts w:cs="Calibri"/>
          <w:i/>
        </w:rPr>
        <w:fldChar w:fldCharType="separate"/>
      </w:r>
      <w:r w:rsidR="008967DA" w:rsidRPr="008967DA">
        <w:rPr>
          <w:rFonts w:cs="Calibri"/>
          <w:i/>
        </w:rPr>
        <w:t>New Economic Geography</w:t>
      </w:r>
      <w:r w:rsidR="004C7213" w:rsidRPr="008967DA">
        <w:rPr>
          <w:rFonts w:cs="Calibri"/>
          <w:i/>
        </w:rPr>
        <w:fldChar w:fldCharType="end"/>
      </w:r>
      <w:r w:rsidR="008967DA" w:rsidRPr="008967DA">
        <w:rPr>
          <w:rFonts w:cs="Calibri"/>
          <w:i/>
        </w:rPr>
        <w:t>, </w:t>
      </w:r>
      <w:hyperlink r:id="rId45" w:anchor="KrugmanSpecializationIndex" w:history="1">
        <w:r w:rsidR="008967DA" w:rsidRPr="008967DA">
          <w:rPr>
            <w:rFonts w:cs="Calibri"/>
            <w:i/>
          </w:rPr>
          <w:t>Krugman specialization index</w:t>
        </w:r>
      </w:hyperlink>
      <w:r w:rsidR="008967DA" w:rsidRPr="008967DA">
        <w:rPr>
          <w:rFonts w:cs="Calibri"/>
          <w:i/>
        </w:rPr>
        <w:t>.</w:t>
      </w:r>
    </w:p>
    <w:p w:rsidR="00FE3DA1" w:rsidRPr="00FE3DA1" w:rsidRDefault="00FE3DA1" w:rsidP="00FE3DA1">
      <w:pPr>
        <w:pStyle w:val="Bibliografie"/>
        <w:rPr>
          <w:rFonts w:cs="Calibri"/>
        </w:rPr>
      </w:pPr>
      <w:r w:rsidRPr="00FE3DA1">
        <w:rPr>
          <w:rFonts w:cs="Calibri"/>
        </w:rPr>
        <w:t xml:space="preserve">Lafay, G., 1992. </w:t>
      </w:r>
      <w:r w:rsidRPr="00FE3DA1">
        <w:rPr>
          <w:rFonts w:cs="Calibri"/>
          <w:i/>
          <w:iCs/>
        </w:rPr>
        <w:t>The Measurement of Revealed Comparative Advantages in MG Dagenais and P. A. Muet (eds), International Trade Modelling</w:t>
      </w:r>
      <w:r w:rsidRPr="00FE3DA1">
        <w:rPr>
          <w:rFonts w:cs="Calibri"/>
        </w:rPr>
        <w:t>, London: Chapman &amp; Hall.</w:t>
      </w:r>
    </w:p>
    <w:p w:rsidR="00FE3DA1" w:rsidRPr="00FE3DA1" w:rsidRDefault="00FE3DA1" w:rsidP="00FE3DA1">
      <w:pPr>
        <w:pStyle w:val="Bibliografie"/>
        <w:rPr>
          <w:rFonts w:cs="Calibri"/>
        </w:rPr>
      </w:pPr>
      <w:r w:rsidRPr="00FE3DA1">
        <w:rPr>
          <w:rFonts w:cs="Calibri"/>
        </w:rPr>
        <w:t>Lall, S., Weiss, J. &amp; Zhang, J., 2005. The’Sophistication’Of Exports: A New Measure Of Product Characteristics.</w:t>
      </w:r>
    </w:p>
    <w:p w:rsidR="00FE3DA1" w:rsidRPr="00FE3DA1" w:rsidRDefault="00FE3DA1" w:rsidP="00FE3DA1">
      <w:pPr>
        <w:pStyle w:val="Bibliografie"/>
        <w:rPr>
          <w:rFonts w:cs="Calibri"/>
        </w:rPr>
      </w:pPr>
      <w:r w:rsidRPr="00FE3DA1">
        <w:rPr>
          <w:rFonts w:cs="Calibri"/>
        </w:rPr>
        <w:t xml:space="preserve">Lall, Sanjaya, 2001. Competitiveness Indices and Developing Countries: An Economic Evaluation of the Global Competitiveness Report. </w:t>
      </w:r>
      <w:r w:rsidRPr="00FE3DA1">
        <w:rPr>
          <w:rFonts w:cs="Calibri"/>
          <w:i/>
          <w:iCs/>
        </w:rPr>
        <w:t>World Development</w:t>
      </w:r>
      <w:r w:rsidRPr="00FE3DA1">
        <w:rPr>
          <w:rFonts w:cs="Calibri"/>
        </w:rPr>
        <w:t>, 29(9), pp.1501–1525.</w:t>
      </w:r>
    </w:p>
    <w:p w:rsidR="00FE3DA1" w:rsidRPr="00FE3DA1" w:rsidRDefault="00FE3DA1" w:rsidP="00FE3DA1">
      <w:pPr>
        <w:pStyle w:val="Bibliografie"/>
        <w:rPr>
          <w:rFonts w:cs="Calibri"/>
        </w:rPr>
      </w:pPr>
      <w:r w:rsidRPr="00FE3DA1">
        <w:rPr>
          <w:rFonts w:cs="Calibri"/>
        </w:rPr>
        <w:t xml:space="preserve">Di Mauro, F. et al., 2005. Competitiveness and the export performance of the euro area. </w:t>
      </w:r>
      <w:r w:rsidRPr="00FE3DA1">
        <w:rPr>
          <w:rFonts w:cs="Calibri"/>
          <w:i/>
          <w:iCs/>
        </w:rPr>
        <w:t>ECB Occasional Paper</w:t>
      </w:r>
      <w:r w:rsidRPr="00FE3DA1">
        <w:rPr>
          <w:rFonts w:cs="Calibri"/>
        </w:rPr>
        <w:t>, (30).</w:t>
      </w:r>
    </w:p>
    <w:p w:rsidR="00FE3DA1" w:rsidRPr="00FE3DA1" w:rsidRDefault="00FE3DA1" w:rsidP="00FE3DA1">
      <w:pPr>
        <w:pStyle w:val="Bibliografie"/>
        <w:rPr>
          <w:rFonts w:cs="Calibri"/>
        </w:rPr>
      </w:pPr>
      <w:r w:rsidRPr="00FE3DA1">
        <w:rPr>
          <w:rFonts w:cs="Calibri"/>
        </w:rPr>
        <w:t>Mejstřík, M., 1989. Innovation as a quality change: effects of export and export subsidy.</w:t>
      </w:r>
    </w:p>
    <w:p w:rsidR="00FE3DA1" w:rsidRDefault="00FE3DA1" w:rsidP="00FE3DA1">
      <w:pPr>
        <w:pStyle w:val="Bibliografie"/>
        <w:rPr>
          <w:rFonts w:cs="Calibri"/>
        </w:rPr>
      </w:pPr>
      <w:r w:rsidRPr="00FE3DA1">
        <w:rPr>
          <w:rFonts w:cs="Calibri"/>
        </w:rPr>
        <w:t xml:space="preserve">Ministerstvo průmyslu a obchodu, 2011. </w:t>
      </w:r>
      <w:r w:rsidRPr="00FE3DA1">
        <w:rPr>
          <w:rFonts w:cs="Calibri"/>
          <w:i/>
          <w:iCs/>
        </w:rPr>
        <w:t>Strategie mezinárodní konkurenceschopnosti</w:t>
      </w:r>
      <w:r w:rsidRPr="00FE3DA1">
        <w:rPr>
          <w:rFonts w:cs="Calibri"/>
        </w:rPr>
        <w:t>, Available at: http://www.businessinfo.cz/cz/clanek/strategie-mezinarod-konkurenceschopnosti/strategie-mez-konkurenceschopnost-cr/1001958/62032/.</w:t>
      </w:r>
    </w:p>
    <w:p w:rsidR="00422B56" w:rsidRPr="00422B56" w:rsidRDefault="00422B56" w:rsidP="00422B56">
      <w:r>
        <w:t xml:space="preserve">Ministerstvo průmyslu a obchodu, 2012. </w:t>
      </w:r>
      <w:r w:rsidRPr="00422B56">
        <w:rPr>
          <w:rFonts w:cs="Calibri"/>
          <w:i/>
          <w:iCs/>
        </w:rPr>
        <w:t>Exportní strategie České republiky pro období 2012 až 2020</w:t>
      </w:r>
      <w:r>
        <w:t xml:space="preserve">, Available at: </w:t>
      </w:r>
      <w:r w:rsidRPr="00422B56">
        <w:t>http://www.businessinfo.cz/cs/clanky/exportni-strategie-cr-2012-az-2020-7148.html#!</w:t>
      </w:r>
    </w:p>
    <w:p w:rsidR="00FE3DA1" w:rsidRPr="00FE3DA1" w:rsidRDefault="00FE3DA1" w:rsidP="00FE3DA1">
      <w:pPr>
        <w:pStyle w:val="Bibliografie"/>
        <w:rPr>
          <w:rFonts w:cs="Calibri"/>
        </w:rPr>
      </w:pPr>
      <w:r w:rsidRPr="00FE3DA1">
        <w:rPr>
          <w:rFonts w:cs="Calibri"/>
        </w:rPr>
        <w:t xml:space="preserve">Mishra, S., Lundstrom, S. &amp; Anand, R., 2011. Sophistication in Service Exports and Economic Growth. </w:t>
      </w:r>
      <w:r w:rsidRPr="00FE3DA1">
        <w:rPr>
          <w:rFonts w:cs="Calibri"/>
          <w:i/>
          <w:iCs/>
        </w:rPr>
        <w:t>World Bank-Economic Premise</w:t>
      </w:r>
      <w:r w:rsidRPr="00FE3DA1">
        <w:rPr>
          <w:rFonts w:cs="Calibri"/>
        </w:rPr>
        <w:t>, (55), pp.1–4.</w:t>
      </w:r>
    </w:p>
    <w:p w:rsidR="00FE3DA1" w:rsidRDefault="00FE3DA1" w:rsidP="00FE3DA1">
      <w:pPr>
        <w:pStyle w:val="Bibliografie"/>
        <w:rPr>
          <w:rFonts w:cs="Calibri"/>
        </w:rPr>
      </w:pPr>
      <w:r w:rsidRPr="00FE3DA1">
        <w:rPr>
          <w:rFonts w:cs="Calibri"/>
        </w:rPr>
        <w:t xml:space="preserve">Národní ekonomická rada vlády, 2011. </w:t>
      </w:r>
      <w:r w:rsidRPr="00FE3DA1">
        <w:rPr>
          <w:rFonts w:cs="Calibri"/>
          <w:i/>
          <w:iCs/>
        </w:rPr>
        <w:t>Rámec strategie konkurenceschopnosti</w:t>
      </w:r>
      <w:r w:rsidRPr="00FE3DA1">
        <w:rPr>
          <w:rFonts w:cs="Calibri"/>
        </w:rPr>
        <w:t>, Polygrafie ÚVČR. Available at: http://www.vlada.cz/cz/media-centrum/aktualne/nerv-ramec-strategie-konkurenceschopnosti-82538/.</w:t>
      </w:r>
    </w:p>
    <w:p w:rsidR="00B40288" w:rsidRPr="00B40288" w:rsidRDefault="00B40288" w:rsidP="00B40288">
      <w:r>
        <w:t xml:space="preserve">Paerson, J., Viviers, W., Cuyvers, L., </w:t>
      </w:r>
      <w:r w:rsidR="00B451F1">
        <w:t>2010</w:t>
      </w:r>
      <w:r>
        <w:t xml:space="preserve">. Identifying export opportunities: The case of South Africa. </w:t>
      </w:r>
      <w:r w:rsidR="00B451F1">
        <w:t>International Business Review, 19(4), pp.345-359</w:t>
      </w:r>
    </w:p>
    <w:p w:rsidR="00FE3DA1" w:rsidRPr="00FE3DA1" w:rsidRDefault="00FE3DA1" w:rsidP="00FE3DA1">
      <w:pPr>
        <w:pStyle w:val="Bibliografie"/>
        <w:rPr>
          <w:rFonts w:cs="Calibri"/>
        </w:rPr>
      </w:pPr>
      <w:r w:rsidRPr="00FE3DA1">
        <w:rPr>
          <w:rFonts w:cs="Calibri"/>
        </w:rPr>
        <w:t xml:space="preserve">Sala-i-Martin, X. et al., 2010. The Global Competitiveness Index 2010–2011: Looking Beyond the Global Economic Crisis. </w:t>
      </w:r>
      <w:r w:rsidRPr="00FE3DA1">
        <w:rPr>
          <w:rFonts w:cs="Calibri"/>
          <w:i/>
          <w:iCs/>
        </w:rPr>
        <w:t>The Global Competitiveness Report 2010-2011</w:t>
      </w:r>
      <w:r w:rsidRPr="00FE3DA1">
        <w:rPr>
          <w:rFonts w:cs="Calibri"/>
        </w:rPr>
        <w:t>.</w:t>
      </w:r>
    </w:p>
    <w:p w:rsidR="00FE3DA1" w:rsidRDefault="00FE3DA1" w:rsidP="00FE3DA1">
      <w:pPr>
        <w:pStyle w:val="Bibliografie"/>
        <w:rPr>
          <w:rFonts w:cs="Calibri"/>
        </w:rPr>
      </w:pPr>
      <w:r w:rsidRPr="00FE3DA1">
        <w:rPr>
          <w:rFonts w:cs="Calibri"/>
        </w:rPr>
        <w:t xml:space="preserve">Schott, P.K., 2008. The relative sophistication of Chinese exports. </w:t>
      </w:r>
      <w:r w:rsidRPr="00FE3DA1">
        <w:rPr>
          <w:rFonts w:cs="Calibri"/>
          <w:i/>
          <w:iCs/>
        </w:rPr>
        <w:t>Economic Policy</w:t>
      </w:r>
      <w:r w:rsidRPr="00FE3DA1">
        <w:rPr>
          <w:rFonts w:cs="Calibri"/>
        </w:rPr>
        <w:t>, 23(53), pp.5–49.</w:t>
      </w:r>
    </w:p>
    <w:p w:rsidR="00C31637" w:rsidRDefault="00D429D8">
      <w:r>
        <w:t xml:space="preserve">Summers, L.H., 1988. Tax Policy and International Competitiveness. </w:t>
      </w:r>
      <w:r>
        <w:rPr>
          <w:i/>
        </w:rPr>
        <w:t xml:space="preserve">National Bureau of Economic Research. University of Chicago Press, </w:t>
      </w:r>
      <w:r>
        <w:t>pp. 349-386</w:t>
      </w:r>
    </w:p>
    <w:p w:rsidR="00946CBA" w:rsidRDefault="00946CBA" w:rsidP="00946CBA">
      <w:pPr>
        <w:pStyle w:val="Bibliografie"/>
        <w:rPr>
          <w:rFonts w:cs="Calibri"/>
        </w:rPr>
      </w:pPr>
      <w:r w:rsidRPr="00946CBA">
        <w:rPr>
          <w:rFonts w:cs="Calibri"/>
        </w:rPr>
        <w:lastRenderedPageBreak/>
        <w:t>Svensson, L.E.O.&amp; Razin, A., 1983. The Terms of Trade and the Current Account</w:t>
      </w:r>
      <w:r w:rsidR="008967DA" w:rsidRPr="008967DA">
        <w:rPr>
          <w:rFonts w:cs="Calibri"/>
        </w:rPr>
        <w:t xml:space="preserve">: </w:t>
      </w:r>
      <w:r w:rsidRPr="00946CBA">
        <w:rPr>
          <w:rFonts w:cs="Calibri"/>
        </w:rPr>
        <w:t>The Harberger-Laursen-Metzler Effect</w:t>
      </w:r>
      <w:r>
        <w:rPr>
          <w:rFonts w:cs="Calibri"/>
        </w:rPr>
        <w:t>. Journal of political Economy, 91(1), pp. 97-125</w:t>
      </w:r>
    </w:p>
    <w:p w:rsidR="00D25A76" w:rsidRPr="00D25A76" w:rsidRDefault="00D25A76" w:rsidP="00D25A76">
      <w:r>
        <w:t xml:space="preserve">The Vienna Institute for International Economic Studies, </w:t>
      </w:r>
      <w:r w:rsidRPr="004C3A6B">
        <w:rPr>
          <w:i/>
        </w:rPr>
        <w:t>Monthl</w:t>
      </w:r>
      <w:r w:rsidR="004C3A6B" w:rsidRPr="004C3A6B">
        <w:rPr>
          <w:i/>
        </w:rPr>
        <w:t>y report 10/2012</w:t>
      </w:r>
      <w:r w:rsidR="004C3A6B">
        <w:t>, Podkaminer, L-</w:t>
      </w:r>
      <w:r>
        <w:t xml:space="preserve"> zpráva za Českou republiku</w:t>
      </w:r>
    </w:p>
    <w:p w:rsidR="003F29EF" w:rsidRPr="00A50BE8" w:rsidRDefault="004C7213" w:rsidP="00521260">
      <w:pPr>
        <w:rPr>
          <w:lang w:val="en-GB"/>
        </w:rPr>
      </w:pPr>
      <w:r w:rsidRPr="00A50BE8">
        <w:rPr>
          <w:lang w:val="en-GB"/>
        </w:rPr>
        <w:fldChar w:fldCharType="end"/>
      </w:r>
    </w:p>
    <w:sectPr w:rsidR="003F29EF" w:rsidRPr="00A50BE8" w:rsidSect="00511A30">
      <w:pgSz w:w="11906" w:h="16838" w:code="9"/>
      <w:pgMar w:top="1418" w:right="1418" w:bottom="1134" w:left="141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E3E67" w:rsidRDefault="00CE3E67" w:rsidP="00A6085A">
      <w:r>
        <w:separator/>
      </w:r>
    </w:p>
  </w:endnote>
  <w:endnote w:type="continuationSeparator" w:id="0">
    <w:p w:rsidR="00CE3E67" w:rsidRDefault="00CE3E67" w:rsidP="00A6085A">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10002FF" w:usb1="4000ACFF" w:usb2="00000009" w:usb3="00000000" w:csb0="0000019F" w:csb1="00000000"/>
  </w:font>
  <w:font w:name="Cambria">
    <w:panose1 w:val="02040503050406030204"/>
    <w:charset w:val="EE"/>
    <w:family w:val="roman"/>
    <w:pitch w:val="variable"/>
    <w:sig w:usb0="E00002FF" w:usb1="400004FF" w:usb2="00000000" w:usb3="00000000" w:csb0="0000019F"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ode">
    <w:altName w:val="Arial"/>
    <w:panose1 w:val="00000000000000000000"/>
    <w:charset w:val="00"/>
    <w:family w:val="swiss"/>
    <w:notTrueType/>
    <w:pitch w:val="default"/>
    <w:sig w:usb0="00000003" w:usb1="00000000" w:usb2="00000000" w:usb3="00000000" w:csb0="00000001" w:csb1="00000000"/>
  </w:font>
  <w:font w:name="ArialMT">
    <w:altName w:val="MS Gothic"/>
    <w:panose1 w:val="00000000000000000000"/>
    <w:charset w:val="00"/>
    <w:family w:val="swiss"/>
    <w:notTrueType/>
    <w:pitch w:val="default"/>
    <w:sig w:usb0="00000007" w:usb1="08070000" w:usb2="00000010" w:usb3="00000000" w:csb0="00020003" w:csb1="00000000"/>
  </w:font>
  <w:font w:name="Cambria Math">
    <w:panose1 w:val="02040503050406030204"/>
    <w:charset w:val="EE"/>
    <w:family w:val="roman"/>
    <w:pitch w:val="variable"/>
    <w:sig w:usb0="E00002FF" w:usb1="420024FF" w:usb2="00000000" w:usb3="00000000" w:csb0="0000019F" w:csb1="00000000"/>
  </w:font>
  <w:font w:name="Lucida Sans">
    <w:panose1 w:val="020B0602030504020204"/>
    <w:charset w:val="00"/>
    <w:family w:val="swiss"/>
    <w:pitch w:val="variable"/>
    <w:sig w:usb0="00000003" w:usb1="00000000" w:usb2="00000000" w:usb3="00000000" w:csb0="00000001" w:csb1="00000000"/>
  </w:font>
  <w:font w:name="OGJPIB+TimesNew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2B56" w:rsidRDefault="00422B56">
    <w:pPr>
      <w:pStyle w:val="Zpat"/>
      <w:jc w:val="right"/>
    </w:pPr>
  </w:p>
  <w:p w:rsidR="00422B56" w:rsidRDefault="00422B56">
    <w:pPr>
      <w:pStyle w:val="Zpa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2B56" w:rsidRDefault="00422B56">
    <w:pPr>
      <w:pStyle w:val="Zpat"/>
      <w:jc w:val="right"/>
    </w:pPr>
  </w:p>
  <w:p w:rsidR="00422B56" w:rsidRDefault="00422B56">
    <w:pPr>
      <w:pStyle w:val="Zpat"/>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303203"/>
      <w:docPartObj>
        <w:docPartGallery w:val="Page Numbers (Bottom of Page)"/>
        <w:docPartUnique/>
      </w:docPartObj>
    </w:sdtPr>
    <w:sdtContent>
      <w:p w:rsidR="00422B56" w:rsidRDefault="004C7213">
        <w:pPr>
          <w:pStyle w:val="Zpat"/>
          <w:jc w:val="right"/>
        </w:pPr>
        <w:fldSimple w:instr=" PAGE   \* MERGEFORMAT ">
          <w:r w:rsidR="00697C2E">
            <w:rPr>
              <w:noProof/>
            </w:rPr>
            <w:t>51</w:t>
          </w:r>
        </w:fldSimple>
      </w:p>
    </w:sdtContent>
  </w:sdt>
  <w:p w:rsidR="00422B56" w:rsidRDefault="00422B56">
    <w:pPr>
      <w:pStyle w:val="Zpat"/>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303204"/>
      <w:docPartObj>
        <w:docPartGallery w:val="Page Numbers (Bottom of Page)"/>
        <w:docPartUnique/>
      </w:docPartObj>
    </w:sdtPr>
    <w:sdtContent>
      <w:p w:rsidR="00422B56" w:rsidRDefault="004C7213">
        <w:pPr>
          <w:pStyle w:val="Zpat"/>
          <w:jc w:val="right"/>
        </w:pPr>
        <w:fldSimple w:instr=" PAGE   \* MERGEFORMAT ">
          <w:r w:rsidR="00697C2E">
            <w:rPr>
              <w:noProof/>
            </w:rPr>
            <w:t>54</w:t>
          </w:r>
        </w:fldSimple>
      </w:p>
    </w:sdtContent>
  </w:sdt>
  <w:p w:rsidR="00422B56" w:rsidRDefault="00422B56">
    <w:pPr>
      <w:pStyle w:val="Zpa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E3E67" w:rsidRDefault="00CE3E67" w:rsidP="00A6085A">
      <w:r>
        <w:separator/>
      </w:r>
    </w:p>
  </w:footnote>
  <w:footnote w:type="continuationSeparator" w:id="0">
    <w:p w:rsidR="00CE3E67" w:rsidRDefault="00CE3E67" w:rsidP="00A6085A">
      <w:r>
        <w:continuationSeparator/>
      </w:r>
    </w:p>
  </w:footnote>
  <w:footnote w:id="1">
    <w:p w:rsidR="00422B56" w:rsidRDefault="00422B56">
      <w:pPr>
        <w:pStyle w:val="Textpoznpodarou"/>
      </w:pPr>
      <w:r>
        <w:rPr>
          <w:rStyle w:val="Znakapoznpodarou"/>
        </w:rPr>
        <w:footnoteRef/>
      </w:r>
      <w:r>
        <w:t xml:space="preserve"> Nejde nutně o přesnou definici jako 3 roční průměr apod., ale např. o trend ve vývoji daného indikátoru.</w:t>
      </w:r>
    </w:p>
  </w:footnote>
  <w:footnote w:id="2">
    <w:p w:rsidR="00422B56" w:rsidRDefault="00422B56">
      <w:pPr>
        <w:pStyle w:val="Textpoznpodarou"/>
      </w:pPr>
      <w:r>
        <w:rPr>
          <w:rStyle w:val="Znakapoznpodarou"/>
        </w:rPr>
        <w:footnoteRef/>
      </w:r>
      <w:r>
        <w:t xml:space="preserve"> Dobrým příkladem zde může být např. jednotná evropská zemědělská politika, jejíž struktura dotací a obchodních bariér u některých výrobků docílí toho, že je EU čistým exportérem zboží, které je nákladově efektivnější vyrábět jinde a do EU dovážet (např. cukr, cereálie)</w:t>
      </w:r>
    </w:p>
  </w:footnote>
  <w:footnote w:id="3">
    <w:p w:rsidR="00422B56" w:rsidRDefault="00422B56">
      <w:pPr>
        <w:pStyle w:val="Textpoznpodarou"/>
      </w:pPr>
      <w:r>
        <w:rPr>
          <w:rStyle w:val="Znakapoznpodarou"/>
        </w:rPr>
        <w:footnoteRef/>
      </w:r>
      <w:r>
        <w:t xml:space="preserve"> Např. </w:t>
      </w:r>
      <w:proofErr w:type="spellStart"/>
      <w:r>
        <w:t>Paerson</w:t>
      </w:r>
      <w:proofErr w:type="spellEnd"/>
      <w:r>
        <w:t xml:space="preserve">, </w:t>
      </w:r>
      <w:proofErr w:type="spellStart"/>
      <w:r>
        <w:t>Viviers</w:t>
      </w:r>
      <w:proofErr w:type="spellEnd"/>
      <w:r>
        <w:t xml:space="preserve">, </w:t>
      </w:r>
      <w:proofErr w:type="spellStart"/>
      <w:r>
        <w:t>Cuyvers</w:t>
      </w:r>
      <w:proofErr w:type="spellEnd"/>
      <w:r>
        <w:t xml:space="preserve">  (2010)</w:t>
      </w:r>
    </w:p>
  </w:footnote>
  <w:footnote w:id="4">
    <w:p w:rsidR="00422B56" w:rsidRDefault="00422B56">
      <w:pPr>
        <w:pStyle w:val="Textpoznpodarou"/>
      </w:pPr>
      <w:r>
        <w:rPr>
          <w:rStyle w:val="Znakapoznpodarou"/>
        </w:rPr>
        <w:footnoteRef/>
      </w:r>
      <w:r>
        <w:t xml:space="preserve"> </w:t>
      </w:r>
      <w:r>
        <w:rPr>
          <w:lang w:eastAsia="en-US"/>
        </w:rPr>
        <w:t xml:space="preserve">Mnohdy se pak stává, že nedostatečně detailně členěné zboží dle harmonizovaného systému přiřadí doplněnému produktu stejnou číselnou klasifikaci. </w:t>
      </w:r>
    </w:p>
  </w:footnote>
  <w:footnote w:id="5">
    <w:p w:rsidR="00422B56" w:rsidRDefault="00422B56">
      <w:pPr>
        <w:pStyle w:val="Textpoznpodarou"/>
      </w:pPr>
      <w:r>
        <w:rPr>
          <w:rStyle w:val="Znakapoznpodarou"/>
        </w:rPr>
        <w:footnoteRef/>
      </w:r>
      <w:r>
        <w:t xml:space="preserve"> Existuje více než 1,2 miliónu kombinací země-produkt dle členění HS6</w:t>
      </w:r>
    </w:p>
  </w:footnote>
  <w:footnote w:id="6">
    <w:p w:rsidR="00422B56" w:rsidRDefault="00422B56">
      <w:pPr>
        <w:pStyle w:val="Textpoznpodarou"/>
      </w:pPr>
      <w:r>
        <w:rPr>
          <w:rStyle w:val="Znakapoznpodarou"/>
        </w:rPr>
        <w:footnoteRef/>
      </w:r>
      <w:r>
        <w:t xml:space="preserve"> Soukromé pojištění či EGAP</w:t>
      </w:r>
    </w:p>
  </w:footnote>
  <w:footnote w:id="7">
    <w:p w:rsidR="00422B56" w:rsidRDefault="00422B56">
      <w:pPr>
        <w:pStyle w:val="Textpoznpodarou"/>
      </w:pPr>
      <w:r>
        <w:rPr>
          <w:rStyle w:val="Znakapoznpodarou"/>
        </w:rPr>
        <w:footnoteRef/>
      </w:r>
      <w:r>
        <w:t xml:space="preserve"> Není odstraněna exportní příležitost jen proto, že se jedná o zemi s nižším HDP či HDP na obyvatele. Pokud jde ale o opravdu malou zemi (dle HDP), tak je pravděpodobné, že bude mít nízký dovoz daného zboží, a proto bude tato exportní příležitost eliminována v dalších krocích filtrace.</w:t>
      </w:r>
    </w:p>
  </w:footnote>
  <w:footnote w:id="8">
    <w:p w:rsidR="00422B56" w:rsidRDefault="00422B56">
      <w:pPr>
        <w:pStyle w:val="Textpoznpodarou"/>
      </w:pPr>
      <w:r>
        <w:rPr>
          <w:rStyle w:val="Znakapoznpodarou"/>
        </w:rPr>
        <w:footnoteRef/>
      </w:r>
      <w:r>
        <w:t xml:space="preserve"> Tzv. „</w:t>
      </w:r>
      <w:proofErr w:type="spellStart"/>
      <w:r>
        <w:t>scaling</w:t>
      </w:r>
      <w:proofErr w:type="spellEnd"/>
      <w:r>
        <w:t xml:space="preserve"> </w:t>
      </w:r>
      <w:proofErr w:type="spellStart"/>
      <w:r>
        <w:t>factor</w:t>
      </w:r>
      <w:proofErr w:type="spellEnd"/>
      <w:r>
        <w:t xml:space="preserve">“ ze studie </w:t>
      </w:r>
      <w:proofErr w:type="spellStart"/>
      <w:r>
        <w:t>Paerson</w:t>
      </w:r>
      <w:proofErr w:type="spellEnd"/>
      <w:r>
        <w:t xml:space="preserve"> </w:t>
      </w:r>
      <w:proofErr w:type="spellStart"/>
      <w:r>
        <w:t>et</w:t>
      </w:r>
      <w:proofErr w:type="spellEnd"/>
      <w:r>
        <w:t xml:space="preserve"> </w:t>
      </w:r>
      <w:proofErr w:type="spellStart"/>
      <w:r>
        <w:t>al</w:t>
      </w:r>
      <w:proofErr w:type="spellEnd"/>
      <w:r>
        <w:t>. (2010) dle našeho názoru pro účely ČR nedostatečně zohledňoval připravenost vývozu českých produktů na zajímavé zahraniční trhy.</w:t>
      </w:r>
    </w:p>
  </w:footnote>
  <w:footnote w:id="9">
    <w:p w:rsidR="00422B56" w:rsidRDefault="00422B56">
      <w:pPr>
        <w:pStyle w:val="Textpoznpodarou"/>
      </w:pPr>
      <w:r>
        <w:rPr>
          <w:rStyle w:val="Znakapoznpodarou"/>
        </w:rPr>
        <w:footnoteRef/>
      </w:r>
      <w:r>
        <w:t xml:space="preserve"> </w:t>
      </w:r>
      <w:proofErr w:type="spellStart"/>
      <w:r>
        <w:t>Anand</w:t>
      </w:r>
      <w:proofErr w:type="spellEnd"/>
      <w:r>
        <w:t xml:space="preserve">, R. </w:t>
      </w:r>
      <w:proofErr w:type="spellStart"/>
      <w:r>
        <w:t>et</w:t>
      </w:r>
      <w:proofErr w:type="spellEnd"/>
      <w:r>
        <w:t xml:space="preserve"> </w:t>
      </w:r>
      <w:proofErr w:type="spellStart"/>
      <w:r>
        <w:t>al</w:t>
      </w:r>
      <w:proofErr w:type="spellEnd"/>
      <w:r>
        <w:t>. (2011)</w:t>
      </w:r>
    </w:p>
  </w:footnote>
  <w:footnote w:id="10">
    <w:p w:rsidR="00422B56" w:rsidRDefault="00422B56">
      <w:pPr>
        <w:pStyle w:val="Textpoznpodarou"/>
      </w:pPr>
      <w:r>
        <w:rPr>
          <w:rStyle w:val="Znakapoznpodarou"/>
        </w:rPr>
        <w:footnoteRef/>
      </w:r>
      <w:r>
        <w:t xml:space="preserve"> Výsledky byly prezentovány na Ministerstvu životního prostředí v rámci školení k Exportní strategii ČR.</w:t>
      </w:r>
    </w:p>
  </w:footnote>
  <w:footnote w:id="11">
    <w:p w:rsidR="00422B56" w:rsidRDefault="00422B56">
      <w:pPr>
        <w:pStyle w:val="Textpoznpodarou"/>
      </w:pPr>
      <w:r>
        <w:rPr>
          <w:rStyle w:val="Znakapoznpodarou"/>
        </w:rPr>
        <w:footnoteRef/>
      </w:r>
      <w:r>
        <w:t xml:space="preserve"> Dílčí výsledky byly prezentovány prof. Michalem Mejstříkem na obchodní misi ICC ČR ve Spojených arabských emirátech.</w:t>
      </w:r>
    </w:p>
  </w:footnote>
  <w:footnote w:id="12">
    <w:p w:rsidR="00422B56" w:rsidRDefault="00422B56">
      <w:pPr>
        <w:pStyle w:val="Textpoznpodarou"/>
      </w:pPr>
      <w:r>
        <w:rPr>
          <w:rStyle w:val="Znakapoznpodarou"/>
        </w:rPr>
        <w:footnoteRef/>
      </w:r>
      <w:r>
        <w:t xml:space="preserve"> Trh luxusního zboží, kde lze vyšší poptávku očekávat, je-li ve společnosti vyšší procento bohatých lidí, více kasin, více luxusních hotelů apod.</w:t>
      </w:r>
    </w:p>
  </w:footnote>
  <w:footnote w:id="13">
    <w:p w:rsidR="00422B56" w:rsidRDefault="00422B56">
      <w:pPr>
        <w:pStyle w:val="Textpoznpodarou"/>
      </w:pPr>
      <w:r>
        <w:rPr>
          <w:rStyle w:val="Znakapoznpodarou"/>
        </w:rPr>
        <w:footnoteRef/>
      </w:r>
      <w:r>
        <w:t xml:space="preserve"> Dle parity kupní síly</w:t>
      </w:r>
    </w:p>
  </w:footnote>
  <w:footnote w:id="14">
    <w:p w:rsidR="00422B56" w:rsidRDefault="00422B56">
      <w:pPr>
        <w:pStyle w:val="Textpoznpodarou"/>
      </w:pPr>
      <w:r>
        <w:rPr>
          <w:rStyle w:val="Znakapoznpodarou"/>
        </w:rPr>
        <w:footnoteRef/>
      </w:r>
      <w:r>
        <w:t xml:space="preserve"> Kombinace země-zboží</w:t>
      </w:r>
    </w:p>
  </w:footnote>
  <w:footnote w:id="15">
    <w:p w:rsidR="00422B56" w:rsidRDefault="00422B56">
      <w:pPr>
        <w:pStyle w:val="Textpoznpodarou"/>
      </w:pPr>
      <w:r>
        <w:rPr>
          <w:rStyle w:val="Znakapoznpodarou"/>
        </w:rPr>
        <w:footnoteRef/>
      </w:r>
      <w:r>
        <w:t xml:space="preserve"> Dovozní obsah exportu byl získán z odhadu OECD, který každému odvětví (dle SITC klasifikace) přiřazuje (pro každou zemi) dovozní obsah. Zároveň je použit zjednodušený předpoklad, že průměrný podíl celosvětové cizí přidané hodnoty je pro každý produkt stejný- podíl cizí přidané hodnoty se proto rozlišuje jen u ČR.</w:t>
      </w:r>
    </w:p>
  </w:footnote>
  <w:footnote w:id="16">
    <w:p w:rsidR="00422B56" w:rsidRDefault="00422B56">
      <w:pPr>
        <w:pStyle w:val="Textpoznpodarou"/>
      </w:pPr>
      <w:r>
        <w:rPr>
          <w:rStyle w:val="Znakapoznpodarou"/>
        </w:rPr>
        <w:footnoteRef/>
      </w:r>
      <w:r>
        <w:t xml:space="preserve"> Tyto hodnoty byly získány procesem postupné kalibrace modelu.</w:t>
      </w:r>
    </w:p>
  </w:footnote>
  <w:footnote w:id="17">
    <w:p w:rsidR="00422B56" w:rsidRDefault="00422B56">
      <w:pPr>
        <w:pStyle w:val="Textpoznpodarou"/>
      </w:pPr>
      <w:r>
        <w:rPr>
          <w:rStyle w:val="Znakapoznpodarou"/>
        </w:rPr>
        <w:footnoteRef/>
      </w:r>
      <w:r>
        <w:t xml:space="preserve"> Jedná se o ukazatel, který je korelovaný s náklady na převoz zboží, a proto zvýhodňuje geograficky bližší země k ČR. </w:t>
      </w:r>
    </w:p>
  </w:footnote>
  <w:footnote w:id="18">
    <w:p w:rsidR="00422B56" w:rsidRDefault="00422B56">
      <w:pPr>
        <w:pStyle w:val="Textpoznpodarou"/>
      </w:pPr>
      <w:r>
        <w:rPr>
          <w:rStyle w:val="Znakapoznpodarou"/>
        </w:rPr>
        <w:footnoteRef/>
      </w:r>
      <w:r>
        <w:t xml:space="preserve"> Oproti Exportní strategii nepatří dle indexu exportních příležitostí do prioritních zemí Srbsko a Irák- především kvůli nedostatku dat. Naopak mezi země s velkými exportními příležitostmi patří např. Spojené arabské emiráty, Egypt a Bělorusko.</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FF490D"/>
    <w:multiLevelType w:val="hybridMultilevel"/>
    <w:tmpl w:val="65C80288"/>
    <w:lvl w:ilvl="0" w:tplc="0405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F277CA0"/>
    <w:multiLevelType w:val="hybridMultilevel"/>
    <w:tmpl w:val="ADD2FB4E"/>
    <w:lvl w:ilvl="0" w:tplc="04050005">
      <w:start w:val="1"/>
      <w:numFmt w:val="bullet"/>
      <w:lvlText w:val=""/>
      <w:lvlJc w:val="left"/>
      <w:pPr>
        <w:ind w:left="1065" w:hanging="705"/>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A2599F"/>
    <w:multiLevelType w:val="hybridMultilevel"/>
    <w:tmpl w:val="E99A57A4"/>
    <w:lvl w:ilvl="0" w:tplc="0405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A6265B0"/>
    <w:multiLevelType w:val="hybridMultilevel"/>
    <w:tmpl w:val="FB082A86"/>
    <w:lvl w:ilvl="0" w:tplc="D9309538">
      <w:start w:val="1"/>
      <w:numFmt w:val="decimal"/>
      <w:lvlText w:val="%1)"/>
      <w:lvlJc w:val="left"/>
      <w:pPr>
        <w:ind w:left="1065" w:hanging="360"/>
      </w:pPr>
      <w:rPr>
        <w:rFonts w:hint="default"/>
      </w:rPr>
    </w:lvl>
    <w:lvl w:ilvl="1" w:tplc="04050019" w:tentative="1">
      <w:start w:val="1"/>
      <w:numFmt w:val="lowerLetter"/>
      <w:lvlText w:val="%2."/>
      <w:lvlJc w:val="left"/>
      <w:pPr>
        <w:ind w:left="1785" w:hanging="360"/>
      </w:pPr>
    </w:lvl>
    <w:lvl w:ilvl="2" w:tplc="0405001B" w:tentative="1">
      <w:start w:val="1"/>
      <w:numFmt w:val="lowerRoman"/>
      <w:lvlText w:val="%3."/>
      <w:lvlJc w:val="right"/>
      <w:pPr>
        <w:ind w:left="2505" w:hanging="180"/>
      </w:pPr>
    </w:lvl>
    <w:lvl w:ilvl="3" w:tplc="0405000F" w:tentative="1">
      <w:start w:val="1"/>
      <w:numFmt w:val="decimal"/>
      <w:lvlText w:val="%4."/>
      <w:lvlJc w:val="left"/>
      <w:pPr>
        <w:ind w:left="3225" w:hanging="360"/>
      </w:pPr>
    </w:lvl>
    <w:lvl w:ilvl="4" w:tplc="04050019" w:tentative="1">
      <w:start w:val="1"/>
      <w:numFmt w:val="lowerLetter"/>
      <w:lvlText w:val="%5."/>
      <w:lvlJc w:val="left"/>
      <w:pPr>
        <w:ind w:left="3945" w:hanging="360"/>
      </w:pPr>
    </w:lvl>
    <w:lvl w:ilvl="5" w:tplc="0405001B" w:tentative="1">
      <w:start w:val="1"/>
      <w:numFmt w:val="lowerRoman"/>
      <w:lvlText w:val="%6."/>
      <w:lvlJc w:val="right"/>
      <w:pPr>
        <w:ind w:left="4665" w:hanging="180"/>
      </w:pPr>
    </w:lvl>
    <w:lvl w:ilvl="6" w:tplc="0405000F" w:tentative="1">
      <w:start w:val="1"/>
      <w:numFmt w:val="decimal"/>
      <w:lvlText w:val="%7."/>
      <w:lvlJc w:val="left"/>
      <w:pPr>
        <w:ind w:left="5385" w:hanging="360"/>
      </w:pPr>
    </w:lvl>
    <w:lvl w:ilvl="7" w:tplc="04050019" w:tentative="1">
      <w:start w:val="1"/>
      <w:numFmt w:val="lowerLetter"/>
      <w:lvlText w:val="%8."/>
      <w:lvlJc w:val="left"/>
      <w:pPr>
        <w:ind w:left="6105" w:hanging="360"/>
      </w:pPr>
    </w:lvl>
    <w:lvl w:ilvl="8" w:tplc="0405001B" w:tentative="1">
      <w:start w:val="1"/>
      <w:numFmt w:val="lowerRoman"/>
      <w:lvlText w:val="%9."/>
      <w:lvlJc w:val="right"/>
      <w:pPr>
        <w:ind w:left="6825" w:hanging="180"/>
      </w:pPr>
    </w:lvl>
  </w:abstractNum>
  <w:abstractNum w:abstractNumId="4">
    <w:nsid w:val="1CEE191D"/>
    <w:multiLevelType w:val="hybridMultilevel"/>
    <w:tmpl w:val="DF7633FE"/>
    <w:lvl w:ilvl="0" w:tplc="04050005">
      <w:start w:val="1"/>
      <w:numFmt w:val="bullet"/>
      <w:lvlText w:val=""/>
      <w:lvlJc w:val="left"/>
      <w:pPr>
        <w:ind w:left="774" w:hanging="360"/>
      </w:pPr>
      <w:rPr>
        <w:rFonts w:ascii="Wingdings" w:hAnsi="Wingdings" w:hint="default"/>
      </w:rPr>
    </w:lvl>
    <w:lvl w:ilvl="1" w:tplc="04090003">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5">
    <w:nsid w:val="1D6023AB"/>
    <w:multiLevelType w:val="hybridMultilevel"/>
    <w:tmpl w:val="47B416AE"/>
    <w:lvl w:ilvl="0" w:tplc="0A0E3D40">
      <w:start w:val="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4C66A9B"/>
    <w:multiLevelType w:val="multilevel"/>
    <w:tmpl w:val="AE0C9078"/>
    <w:lvl w:ilvl="0">
      <w:start w:val="1"/>
      <w:numFmt w:val="decimal"/>
      <w:pStyle w:val="Nadpis1"/>
      <w:lvlText w:val="%1."/>
      <w:lvlJc w:val="left"/>
      <w:pPr>
        <w:tabs>
          <w:tab w:val="num" w:pos="644"/>
        </w:tabs>
        <w:ind w:left="644" w:hanging="360"/>
      </w:pPr>
      <w:rPr>
        <w:rFonts w:hint="default"/>
      </w:rPr>
    </w:lvl>
    <w:lvl w:ilvl="1">
      <w:start w:val="1"/>
      <w:numFmt w:val="decimal"/>
      <w:pStyle w:val="Nadpis2"/>
      <w:lvlText w:val="%1.%2."/>
      <w:lvlJc w:val="left"/>
      <w:pPr>
        <w:tabs>
          <w:tab w:val="num" w:pos="1000"/>
        </w:tabs>
        <w:ind w:left="1000" w:hanging="792"/>
      </w:pPr>
      <w:rPr>
        <w:rFonts w:hint="default"/>
      </w:rPr>
    </w:lvl>
    <w:lvl w:ilvl="2">
      <w:start w:val="1"/>
      <w:numFmt w:val="decimal"/>
      <w:pStyle w:val="Nadpis3"/>
      <w:lvlText w:val="%1.%2.%3."/>
      <w:lvlJc w:val="left"/>
      <w:pPr>
        <w:tabs>
          <w:tab w:val="num" w:pos="284"/>
        </w:tabs>
        <w:ind w:left="284" w:firstLine="0"/>
      </w:pPr>
      <w:rPr>
        <w:rFonts w:hint="default"/>
      </w:rPr>
    </w:lvl>
    <w:lvl w:ilvl="3">
      <w:start w:val="1"/>
      <w:numFmt w:val="decimal"/>
      <w:pStyle w:val="Nadpis4"/>
      <w:lvlText w:val="%1.%2.%3.%4."/>
      <w:lvlJc w:val="left"/>
      <w:pPr>
        <w:tabs>
          <w:tab w:val="num" w:pos="1001"/>
        </w:tabs>
        <w:ind w:left="1001" w:hanging="1077"/>
      </w:pPr>
      <w:rPr>
        <w:rFonts w:hint="default"/>
      </w:rPr>
    </w:lvl>
    <w:lvl w:ilvl="4">
      <w:start w:val="1"/>
      <w:numFmt w:val="decimal"/>
      <w:lvlText w:val="%1.%2.%3.%4.%5."/>
      <w:lvlJc w:val="left"/>
      <w:pPr>
        <w:tabs>
          <w:tab w:val="num" w:pos="2516"/>
        </w:tabs>
        <w:ind w:left="2516" w:hanging="792"/>
      </w:pPr>
      <w:rPr>
        <w:rFonts w:hint="default"/>
      </w:rPr>
    </w:lvl>
    <w:lvl w:ilvl="5">
      <w:start w:val="1"/>
      <w:numFmt w:val="decimal"/>
      <w:lvlText w:val="%1.%2.%3.%4.%5.%6."/>
      <w:lvlJc w:val="left"/>
      <w:pPr>
        <w:tabs>
          <w:tab w:val="num" w:pos="3020"/>
        </w:tabs>
        <w:ind w:left="3020" w:hanging="936"/>
      </w:pPr>
      <w:rPr>
        <w:rFonts w:hint="default"/>
      </w:rPr>
    </w:lvl>
    <w:lvl w:ilvl="6">
      <w:start w:val="1"/>
      <w:numFmt w:val="decimal"/>
      <w:lvlText w:val="%1.%2.%3.%4.%5.%6.%7."/>
      <w:lvlJc w:val="left"/>
      <w:pPr>
        <w:tabs>
          <w:tab w:val="num" w:pos="3524"/>
        </w:tabs>
        <w:ind w:left="3524" w:hanging="1080"/>
      </w:pPr>
      <w:rPr>
        <w:rFonts w:hint="default"/>
      </w:rPr>
    </w:lvl>
    <w:lvl w:ilvl="7">
      <w:start w:val="1"/>
      <w:numFmt w:val="decimal"/>
      <w:lvlText w:val="%1.%2.%3.%4.%5.%6.%7.%8."/>
      <w:lvlJc w:val="left"/>
      <w:pPr>
        <w:tabs>
          <w:tab w:val="num" w:pos="4028"/>
        </w:tabs>
        <w:ind w:left="4028" w:hanging="1224"/>
      </w:pPr>
      <w:rPr>
        <w:rFonts w:hint="default"/>
      </w:rPr>
    </w:lvl>
    <w:lvl w:ilvl="8">
      <w:start w:val="1"/>
      <w:numFmt w:val="decimal"/>
      <w:lvlText w:val="%1.%2.%3.%4.%5.%6.%7.%8.%9."/>
      <w:lvlJc w:val="left"/>
      <w:pPr>
        <w:tabs>
          <w:tab w:val="num" w:pos="4604"/>
        </w:tabs>
        <w:ind w:left="4604" w:hanging="1440"/>
      </w:pPr>
      <w:rPr>
        <w:rFonts w:hint="default"/>
      </w:rPr>
    </w:lvl>
  </w:abstractNum>
  <w:abstractNum w:abstractNumId="7">
    <w:nsid w:val="25DA4C74"/>
    <w:multiLevelType w:val="hybridMultilevel"/>
    <w:tmpl w:val="9CD40078"/>
    <w:lvl w:ilvl="0" w:tplc="0405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80D2B4F"/>
    <w:multiLevelType w:val="hybridMultilevel"/>
    <w:tmpl w:val="4BB021E0"/>
    <w:lvl w:ilvl="0" w:tplc="0405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BB508F9"/>
    <w:multiLevelType w:val="hybridMultilevel"/>
    <w:tmpl w:val="A948E1BE"/>
    <w:lvl w:ilvl="0" w:tplc="0405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E367991"/>
    <w:multiLevelType w:val="hybridMultilevel"/>
    <w:tmpl w:val="22604286"/>
    <w:lvl w:ilvl="0" w:tplc="0405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1542F77"/>
    <w:multiLevelType w:val="hybridMultilevel"/>
    <w:tmpl w:val="6E6EF612"/>
    <w:lvl w:ilvl="0" w:tplc="0405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21B69D4"/>
    <w:multiLevelType w:val="hybridMultilevel"/>
    <w:tmpl w:val="54A4B0F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A0B0888"/>
    <w:multiLevelType w:val="hybridMultilevel"/>
    <w:tmpl w:val="F00474F4"/>
    <w:lvl w:ilvl="0" w:tplc="0405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B4D4AB3"/>
    <w:multiLevelType w:val="hybridMultilevel"/>
    <w:tmpl w:val="E4148628"/>
    <w:lvl w:ilvl="0" w:tplc="0405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2D05C13"/>
    <w:multiLevelType w:val="hybridMultilevel"/>
    <w:tmpl w:val="1A9C3E8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431945B3"/>
    <w:multiLevelType w:val="hybridMultilevel"/>
    <w:tmpl w:val="35B4BD0A"/>
    <w:lvl w:ilvl="0" w:tplc="0405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4E24FDB"/>
    <w:multiLevelType w:val="hybridMultilevel"/>
    <w:tmpl w:val="76423BC4"/>
    <w:lvl w:ilvl="0" w:tplc="0405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852456D"/>
    <w:multiLevelType w:val="hybridMultilevel"/>
    <w:tmpl w:val="72DCDD0A"/>
    <w:lvl w:ilvl="0" w:tplc="0405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92136F2"/>
    <w:multiLevelType w:val="hybridMultilevel"/>
    <w:tmpl w:val="5D32C44E"/>
    <w:lvl w:ilvl="0" w:tplc="0405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FDD10B7"/>
    <w:multiLevelType w:val="hybridMultilevel"/>
    <w:tmpl w:val="4532FE4A"/>
    <w:lvl w:ilvl="0" w:tplc="0405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0895B80"/>
    <w:multiLevelType w:val="hybridMultilevel"/>
    <w:tmpl w:val="EFE4C860"/>
    <w:lvl w:ilvl="0" w:tplc="0405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1D92CD0"/>
    <w:multiLevelType w:val="hybridMultilevel"/>
    <w:tmpl w:val="DA627A64"/>
    <w:lvl w:ilvl="0" w:tplc="04050005">
      <w:start w:val="1"/>
      <w:numFmt w:val="bullet"/>
      <w:lvlText w:val=""/>
      <w:lvlJc w:val="left"/>
      <w:pPr>
        <w:ind w:left="780" w:hanging="360"/>
      </w:pPr>
      <w:rPr>
        <w:rFonts w:ascii="Wingdings" w:hAnsi="Wingdings" w:hint="default"/>
      </w:rPr>
    </w:lvl>
    <w:lvl w:ilvl="1" w:tplc="04050003" w:tentative="1">
      <w:start w:val="1"/>
      <w:numFmt w:val="bullet"/>
      <w:lvlText w:val="o"/>
      <w:lvlJc w:val="left"/>
      <w:pPr>
        <w:ind w:left="1500" w:hanging="360"/>
      </w:pPr>
      <w:rPr>
        <w:rFonts w:ascii="Courier New" w:hAnsi="Courier New" w:cs="Courier New" w:hint="default"/>
      </w:rPr>
    </w:lvl>
    <w:lvl w:ilvl="2" w:tplc="04050005" w:tentative="1">
      <w:start w:val="1"/>
      <w:numFmt w:val="bullet"/>
      <w:lvlText w:val=""/>
      <w:lvlJc w:val="left"/>
      <w:pPr>
        <w:ind w:left="2220" w:hanging="360"/>
      </w:pPr>
      <w:rPr>
        <w:rFonts w:ascii="Wingdings" w:hAnsi="Wingdings" w:hint="default"/>
      </w:rPr>
    </w:lvl>
    <w:lvl w:ilvl="3" w:tplc="04050001" w:tentative="1">
      <w:start w:val="1"/>
      <w:numFmt w:val="bullet"/>
      <w:lvlText w:val=""/>
      <w:lvlJc w:val="left"/>
      <w:pPr>
        <w:ind w:left="2940" w:hanging="360"/>
      </w:pPr>
      <w:rPr>
        <w:rFonts w:ascii="Symbol" w:hAnsi="Symbol" w:hint="default"/>
      </w:rPr>
    </w:lvl>
    <w:lvl w:ilvl="4" w:tplc="04050003" w:tentative="1">
      <w:start w:val="1"/>
      <w:numFmt w:val="bullet"/>
      <w:lvlText w:val="o"/>
      <w:lvlJc w:val="left"/>
      <w:pPr>
        <w:ind w:left="3660" w:hanging="360"/>
      </w:pPr>
      <w:rPr>
        <w:rFonts w:ascii="Courier New" w:hAnsi="Courier New" w:cs="Courier New" w:hint="default"/>
      </w:rPr>
    </w:lvl>
    <w:lvl w:ilvl="5" w:tplc="04050005" w:tentative="1">
      <w:start w:val="1"/>
      <w:numFmt w:val="bullet"/>
      <w:lvlText w:val=""/>
      <w:lvlJc w:val="left"/>
      <w:pPr>
        <w:ind w:left="4380" w:hanging="360"/>
      </w:pPr>
      <w:rPr>
        <w:rFonts w:ascii="Wingdings" w:hAnsi="Wingdings" w:hint="default"/>
      </w:rPr>
    </w:lvl>
    <w:lvl w:ilvl="6" w:tplc="04050001" w:tentative="1">
      <w:start w:val="1"/>
      <w:numFmt w:val="bullet"/>
      <w:lvlText w:val=""/>
      <w:lvlJc w:val="left"/>
      <w:pPr>
        <w:ind w:left="5100" w:hanging="360"/>
      </w:pPr>
      <w:rPr>
        <w:rFonts w:ascii="Symbol" w:hAnsi="Symbol" w:hint="default"/>
      </w:rPr>
    </w:lvl>
    <w:lvl w:ilvl="7" w:tplc="04050003" w:tentative="1">
      <w:start w:val="1"/>
      <w:numFmt w:val="bullet"/>
      <w:lvlText w:val="o"/>
      <w:lvlJc w:val="left"/>
      <w:pPr>
        <w:ind w:left="5820" w:hanging="360"/>
      </w:pPr>
      <w:rPr>
        <w:rFonts w:ascii="Courier New" w:hAnsi="Courier New" w:cs="Courier New" w:hint="default"/>
      </w:rPr>
    </w:lvl>
    <w:lvl w:ilvl="8" w:tplc="04050005" w:tentative="1">
      <w:start w:val="1"/>
      <w:numFmt w:val="bullet"/>
      <w:lvlText w:val=""/>
      <w:lvlJc w:val="left"/>
      <w:pPr>
        <w:ind w:left="6540" w:hanging="360"/>
      </w:pPr>
      <w:rPr>
        <w:rFonts w:ascii="Wingdings" w:hAnsi="Wingdings" w:hint="default"/>
      </w:rPr>
    </w:lvl>
  </w:abstractNum>
  <w:abstractNum w:abstractNumId="23">
    <w:nsid w:val="55654FB0"/>
    <w:multiLevelType w:val="hybridMultilevel"/>
    <w:tmpl w:val="CB749B0A"/>
    <w:lvl w:ilvl="0" w:tplc="0405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5724F25"/>
    <w:multiLevelType w:val="hybridMultilevel"/>
    <w:tmpl w:val="2BDE60E6"/>
    <w:lvl w:ilvl="0" w:tplc="0405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DD45EC3"/>
    <w:multiLevelType w:val="hybridMultilevel"/>
    <w:tmpl w:val="74A42208"/>
    <w:lvl w:ilvl="0" w:tplc="04050005">
      <w:start w:val="1"/>
      <w:numFmt w:val="bullet"/>
      <w:lvlText w:val=""/>
      <w:lvlJc w:val="left"/>
      <w:pPr>
        <w:ind w:left="720" w:hanging="360"/>
      </w:pPr>
      <w:rPr>
        <w:rFonts w:ascii="Wingdings" w:hAnsi="Wingdings" w:hint="default"/>
      </w:rPr>
    </w:lvl>
    <w:lvl w:ilvl="1" w:tplc="0405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24C589E"/>
    <w:multiLevelType w:val="hybridMultilevel"/>
    <w:tmpl w:val="FDE86FB8"/>
    <w:lvl w:ilvl="0" w:tplc="0405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5006A99"/>
    <w:multiLevelType w:val="hybridMultilevel"/>
    <w:tmpl w:val="8A7C2248"/>
    <w:lvl w:ilvl="0" w:tplc="04050005">
      <w:start w:val="1"/>
      <w:numFmt w:val="bullet"/>
      <w:lvlText w:val=""/>
      <w:lvlJc w:val="left"/>
      <w:pPr>
        <w:ind w:left="720" w:hanging="360"/>
      </w:pPr>
      <w:rPr>
        <w:rFonts w:ascii="Wingdings" w:hAnsi="Wingding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8">
    <w:nsid w:val="6E5A4277"/>
    <w:multiLevelType w:val="hybridMultilevel"/>
    <w:tmpl w:val="2FECCF1E"/>
    <w:lvl w:ilvl="0" w:tplc="0405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E7C5FED"/>
    <w:multiLevelType w:val="hybridMultilevel"/>
    <w:tmpl w:val="C1100932"/>
    <w:lvl w:ilvl="0" w:tplc="0405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00C3B2A"/>
    <w:multiLevelType w:val="hybridMultilevel"/>
    <w:tmpl w:val="873A34C6"/>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1">
    <w:nsid w:val="719B26FF"/>
    <w:multiLevelType w:val="hybridMultilevel"/>
    <w:tmpl w:val="7B4EDC84"/>
    <w:lvl w:ilvl="0" w:tplc="C1044838">
      <w:start w:val="1"/>
      <w:numFmt w:val="bullet"/>
      <w:lvlText w:val=""/>
      <w:lvlJc w:val="left"/>
      <w:pPr>
        <w:tabs>
          <w:tab w:val="num" w:pos="720"/>
        </w:tabs>
        <w:ind w:left="720" w:hanging="360"/>
      </w:pPr>
      <w:rPr>
        <w:rFonts w:ascii="Wingdings" w:hAnsi="Wingdings" w:hint="default"/>
        <w:color w:val="666699"/>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32">
    <w:nsid w:val="725B69B6"/>
    <w:multiLevelType w:val="hybridMultilevel"/>
    <w:tmpl w:val="8FF05CB0"/>
    <w:lvl w:ilvl="0" w:tplc="0405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6E04C47"/>
    <w:multiLevelType w:val="hybridMultilevel"/>
    <w:tmpl w:val="FDB81E66"/>
    <w:lvl w:ilvl="0" w:tplc="0405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8E118F8"/>
    <w:multiLevelType w:val="hybridMultilevel"/>
    <w:tmpl w:val="304887C6"/>
    <w:lvl w:ilvl="0" w:tplc="0405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D5A319B"/>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nsid w:val="7D91022B"/>
    <w:multiLevelType w:val="hybridMultilevel"/>
    <w:tmpl w:val="C212DDA4"/>
    <w:lvl w:ilvl="0" w:tplc="7E98E946">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2"/>
  </w:num>
  <w:num w:numId="3">
    <w:abstractNumId w:val="1"/>
  </w:num>
  <w:num w:numId="4">
    <w:abstractNumId w:val="32"/>
  </w:num>
  <w:num w:numId="5">
    <w:abstractNumId w:val="4"/>
  </w:num>
  <w:num w:numId="6">
    <w:abstractNumId w:val="28"/>
  </w:num>
  <w:num w:numId="7">
    <w:abstractNumId w:val="31"/>
  </w:num>
  <w:num w:numId="8">
    <w:abstractNumId w:val="9"/>
  </w:num>
  <w:num w:numId="9">
    <w:abstractNumId w:val="23"/>
  </w:num>
  <w:num w:numId="10">
    <w:abstractNumId w:val="18"/>
  </w:num>
  <w:num w:numId="11">
    <w:abstractNumId w:val="26"/>
  </w:num>
  <w:num w:numId="12">
    <w:abstractNumId w:val="17"/>
  </w:num>
  <w:num w:numId="13">
    <w:abstractNumId w:val="14"/>
  </w:num>
  <w:num w:numId="14">
    <w:abstractNumId w:val="21"/>
  </w:num>
  <w:num w:numId="15">
    <w:abstractNumId w:val="0"/>
  </w:num>
  <w:num w:numId="16">
    <w:abstractNumId w:val="2"/>
  </w:num>
  <w:num w:numId="17">
    <w:abstractNumId w:val="25"/>
  </w:num>
  <w:num w:numId="18">
    <w:abstractNumId w:val="10"/>
  </w:num>
  <w:num w:numId="19">
    <w:abstractNumId w:val="34"/>
  </w:num>
  <w:num w:numId="20">
    <w:abstractNumId w:val="7"/>
  </w:num>
  <w:num w:numId="21">
    <w:abstractNumId w:val="27"/>
  </w:num>
  <w:num w:numId="22">
    <w:abstractNumId w:val="8"/>
  </w:num>
  <w:num w:numId="23">
    <w:abstractNumId w:val="29"/>
  </w:num>
  <w:num w:numId="24">
    <w:abstractNumId w:val="36"/>
  </w:num>
  <w:num w:numId="25">
    <w:abstractNumId w:val="20"/>
  </w:num>
  <w:num w:numId="26">
    <w:abstractNumId w:val="16"/>
  </w:num>
  <w:num w:numId="27">
    <w:abstractNumId w:val="33"/>
  </w:num>
  <w:num w:numId="2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6"/>
  </w:num>
  <w:num w:numId="3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5"/>
  </w:num>
  <w:num w:numId="32">
    <w:abstractNumId w:val="5"/>
  </w:num>
  <w:num w:numId="3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9"/>
  </w:num>
  <w:num w:numId="35">
    <w:abstractNumId w:val="13"/>
  </w:num>
  <w:num w:numId="36">
    <w:abstractNumId w:val="24"/>
  </w:num>
  <w:num w:numId="37">
    <w:abstractNumId w:val="11"/>
  </w:num>
  <w:num w:numId="3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
  </w:num>
  <w:num w:numId="41">
    <w:abstractNumId w:val="30"/>
  </w:num>
  <w:num w:numId="42">
    <w:abstractNumId w:val="15"/>
  </w:num>
  <w:num w:numId="43">
    <w:abstractNumId w:val="12"/>
  </w:num>
  <w:numIdMacAtCleanup w:val="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proofState w:spelling="clean" w:grammar="clean"/>
  <w:defaultTabStop w:val="708"/>
  <w:hyphenationZone w:val="425"/>
  <w:drawingGridHorizontalSpacing w:val="110"/>
  <w:displayHorizontalDrawingGridEvery w:val="2"/>
  <w:characterSpacingControl w:val="doNotCompress"/>
  <w:hdrShapeDefaults>
    <o:shapedefaults v:ext="edit" spidmax="220162"/>
  </w:hdrShapeDefaults>
  <w:footnotePr>
    <w:footnote w:id="-1"/>
    <w:footnote w:id="0"/>
  </w:footnotePr>
  <w:endnotePr>
    <w:endnote w:id="-1"/>
    <w:endnote w:id="0"/>
  </w:endnotePr>
  <w:compat/>
  <w:rsids>
    <w:rsidRoot w:val="000373D6"/>
    <w:rsid w:val="0000071D"/>
    <w:rsid w:val="00000759"/>
    <w:rsid w:val="000028DA"/>
    <w:rsid w:val="00003690"/>
    <w:rsid w:val="00004715"/>
    <w:rsid w:val="00004CA3"/>
    <w:rsid w:val="000057E9"/>
    <w:rsid w:val="00010A82"/>
    <w:rsid w:val="00010D8B"/>
    <w:rsid w:val="00011819"/>
    <w:rsid w:val="000119CF"/>
    <w:rsid w:val="00011C1D"/>
    <w:rsid w:val="00012D23"/>
    <w:rsid w:val="00013D1E"/>
    <w:rsid w:val="000144F7"/>
    <w:rsid w:val="00014823"/>
    <w:rsid w:val="00015155"/>
    <w:rsid w:val="000204EB"/>
    <w:rsid w:val="00022C55"/>
    <w:rsid w:val="000237DB"/>
    <w:rsid w:val="000239C4"/>
    <w:rsid w:val="000249C1"/>
    <w:rsid w:val="00024B20"/>
    <w:rsid w:val="0002539C"/>
    <w:rsid w:val="00026C00"/>
    <w:rsid w:val="000305CE"/>
    <w:rsid w:val="000313BC"/>
    <w:rsid w:val="00031EF1"/>
    <w:rsid w:val="00032FA5"/>
    <w:rsid w:val="00033140"/>
    <w:rsid w:val="00033173"/>
    <w:rsid w:val="00035053"/>
    <w:rsid w:val="00035097"/>
    <w:rsid w:val="0003626E"/>
    <w:rsid w:val="00036E0A"/>
    <w:rsid w:val="000372E5"/>
    <w:rsid w:val="000373D6"/>
    <w:rsid w:val="0004018A"/>
    <w:rsid w:val="00043D67"/>
    <w:rsid w:val="00043F46"/>
    <w:rsid w:val="00044F48"/>
    <w:rsid w:val="00046534"/>
    <w:rsid w:val="00047DA0"/>
    <w:rsid w:val="00050063"/>
    <w:rsid w:val="000505A2"/>
    <w:rsid w:val="0005073B"/>
    <w:rsid w:val="00051BF5"/>
    <w:rsid w:val="000520EC"/>
    <w:rsid w:val="0005219C"/>
    <w:rsid w:val="000521E4"/>
    <w:rsid w:val="000521F9"/>
    <w:rsid w:val="00052BB5"/>
    <w:rsid w:val="0005318C"/>
    <w:rsid w:val="00053372"/>
    <w:rsid w:val="000535B0"/>
    <w:rsid w:val="00053F99"/>
    <w:rsid w:val="00055131"/>
    <w:rsid w:val="00055376"/>
    <w:rsid w:val="000565FA"/>
    <w:rsid w:val="00056A67"/>
    <w:rsid w:val="00056E11"/>
    <w:rsid w:val="00060B1B"/>
    <w:rsid w:val="00060CDE"/>
    <w:rsid w:val="00063349"/>
    <w:rsid w:val="000636C4"/>
    <w:rsid w:val="00063806"/>
    <w:rsid w:val="00065279"/>
    <w:rsid w:val="00065D4B"/>
    <w:rsid w:val="000667D0"/>
    <w:rsid w:val="000669AC"/>
    <w:rsid w:val="0006717B"/>
    <w:rsid w:val="00070267"/>
    <w:rsid w:val="0007106F"/>
    <w:rsid w:val="000731F6"/>
    <w:rsid w:val="00074153"/>
    <w:rsid w:val="000742B1"/>
    <w:rsid w:val="00075A94"/>
    <w:rsid w:val="00077310"/>
    <w:rsid w:val="00077A89"/>
    <w:rsid w:val="0008162D"/>
    <w:rsid w:val="0008193A"/>
    <w:rsid w:val="000822C1"/>
    <w:rsid w:val="00082A3F"/>
    <w:rsid w:val="0008308C"/>
    <w:rsid w:val="000836FC"/>
    <w:rsid w:val="000846BD"/>
    <w:rsid w:val="0008534D"/>
    <w:rsid w:val="00087233"/>
    <w:rsid w:val="00090BF0"/>
    <w:rsid w:val="00091EF6"/>
    <w:rsid w:val="00092566"/>
    <w:rsid w:val="00093645"/>
    <w:rsid w:val="00093A0D"/>
    <w:rsid w:val="00093FE8"/>
    <w:rsid w:val="00094245"/>
    <w:rsid w:val="000943B3"/>
    <w:rsid w:val="00094DC0"/>
    <w:rsid w:val="0009516A"/>
    <w:rsid w:val="000953B6"/>
    <w:rsid w:val="00095D43"/>
    <w:rsid w:val="00096A12"/>
    <w:rsid w:val="00097227"/>
    <w:rsid w:val="000A2B24"/>
    <w:rsid w:val="000A2FDD"/>
    <w:rsid w:val="000A407D"/>
    <w:rsid w:val="000A470E"/>
    <w:rsid w:val="000A5519"/>
    <w:rsid w:val="000A6AD6"/>
    <w:rsid w:val="000A7CA8"/>
    <w:rsid w:val="000B03DB"/>
    <w:rsid w:val="000B04EC"/>
    <w:rsid w:val="000B16BD"/>
    <w:rsid w:val="000B2087"/>
    <w:rsid w:val="000B2363"/>
    <w:rsid w:val="000B250F"/>
    <w:rsid w:val="000B2C78"/>
    <w:rsid w:val="000B3DB1"/>
    <w:rsid w:val="000B3DC4"/>
    <w:rsid w:val="000B3E14"/>
    <w:rsid w:val="000B4103"/>
    <w:rsid w:val="000B4480"/>
    <w:rsid w:val="000B5212"/>
    <w:rsid w:val="000B5312"/>
    <w:rsid w:val="000B620F"/>
    <w:rsid w:val="000B6257"/>
    <w:rsid w:val="000B6A76"/>
    <w:rsid w:val="000B6F93"/>
    <w:rsid w:val="000C0E7B"/>
    <w:rsid w:val="000C27EF"/>
    <w:rsid w:val="000C2E7D"/>
    <w:rsid w:val="000C34B9"/>
    <w:rsid w:val="000C5C65"/>
    <w:rsid w:val="000C65DA"/>
    <w:rsid w:val="000C68AF"/>
    <w:rsid w:val="000D10BE"/>
    <w:rsid w:val="000D11B0"/>
    <w:rsid w:val="000D12E5"/>
    <w:rsid w:val="000D1719"/>
    <w:rsid w:val="000D1BB0"/>
    <w:rsid w:val="000D2FCC"/>
    <w:rsid w:val="000D3D81"/>
    <w:rsid w:val="000D40A5"/>
    <w:rsid w:val="000D40BC"/>
    <w:rsid w:val="000D53BE"/>
    <w:rsid w:val="000D56F7"/>
    <w:rsid w:val="000D678E"/>
    <w:rsid w:val="000E0386"/>
    <w:rsid w:val="000E0B36"/>
    <w:rsid w:val="000E0E37"/>
    <w:rsid w:val="000E0E76"/>
    <w:rsid w:val="000E1D81"/>
    <w:rsid w:val="000E3736"/>
    <w:rsid w:val="000E43D8"/>
    <w:rsid w:val="000E4D80"/>
    <w:rsid w:val="000E5A8F"/>
    <w:rsid w:val="000E6967"/>
    <w:rsid w:val="000E7349"/>
    <w:rsid w:val="000F028F"/>
    <w:rsid w:val="000F0899"/>
    <w:rsid w:val="000F0EDD"/>
    <w:rsid w:val="000F13CE"/>
    <w:rsid w:val="000F14AB"/>
    <w:rsid w:val="000F1E59"/>
    <w:rsid w:val="000F272E"/>
    <w:rsid w:val="000F2A3B"/>
    <w:rsid w:val="000F51FF"/>
    <w:rsid w:val="000F5764"/>
    <w:rsid w:val="000F78AE"/>
    <w:rsid w:val="000F7B27"/>
    <w:rsid w:val="00100495"/>
    <w:rsid w:val="001005DE"/>
    <w:rsid w:val="00100CE4"/>
    <w:rsid w:val="00101099"/>
    <w:rsid w:val="001014A8"/>
    <w:rsid w:val="0010270B"/>
    <w:rsid w:val="0010469B"/>
    <w:rsid w:val="00105446"/>
    <w:rsid w:val="00105519"/>
    <w:rsid w:val="00106CC3"/>
    <w:rsid w:val="00107AE5"/>
    <w:rsid w:val="001108CE"/>
    <w:rsid w:val="0011215C"/>
    <w:rsid w:val="00112B67"/>
    <w:rsid w:val="00112DF0"/>
    <w:rsid w:val="00113C93"/>
    <w:rsid w:val="00114F19"/>
    <w:rsid w:val="00115472"/>
    <w:rsid w:val="00115ACD"/>
    <w:rsid w:val="00116660"/>
    <w:rsid w:val="00116AE1"/>
    <w:rsid w:val="00117BD7"/>
    <w:rsid w:val="00120734"/>
    <w:rsid w:val="00120E0F"/>
    <w:rsid w:val="00122ACA"/>
    <w:rsid w:val="00122CA9"/>
    <w:rsid w:val="00123F67"/>
    <w:rsid w:val="00124CF7"/>
    <w:rsid w:val="00124F5B"/>
    <w:rsid w:val="00125906"/>
    <w:rsid w:val="00130F96"/>
    <w:rsid w:val="00132BC0"/>
    <w:rsid w:val="00132D84"/>
    <w:rsid w:val="001330F1"/>
    <w:rsid w:val="00133305"/>
    <w:rsid w:val="001333D5"/>
    <w:rsid w:val="00134030"/>
    <w:rsid w:val="00134ACA"/>
    <w:rsid w:val="00136CFB"/>
    <w:rsid w:val="00136FBF"/>
    <w:rsid w:val="00140B4D"/>
    <w:rsid w:val="00140CE9"/>
    <w:rsid w:val="001422BF"/>
    <w:rsid w:val="00142E17"/>
    <w:rsid w:val="001438FE"/>
    <w:rsid w:val="00144170"/>
    <w:rsid w:val="001468CA"/>
    <w:rsid w:val="00146A79"/>
    <w:rsid w:val="00146EEB"/>
    <w:rsid w:val="0014755B"/>
    <w:rsid w:val="00150027"/>
    <w:rsid w:val="00151548"/>
    <w:rsid w:val="00151DC5"/>
    <w:rsid w:val="00152292"/>
    <w:rsid w:val="001522E2"/>
    <w:rsid w:val="00152D9A"/>
    <w:rsid w:val="00153A47"/>
    <w:rsid w:val="00153A65"/>
    <w:rsid w:val="00153AFB"/>
    <w:rsid w:val="00153BF6"/>
    <w:rsid w:val="0015638C"/>
    <w:rsid w:val="001576D9"/>
    <w:rsid w:val="001602DF"/>
    <w:rsid w:val="00161CD8"/>
    <w:rsid w:val="00161F0F"/>
    <w:rsid w:val="00162104"/>
    <w:rsid w:val="00162BBE"/>
    <w:rsid w:val="00162CCE"/>
    <w:rsid w:val="00162F03"/>
    <w:rsid w:val="00163C53"/>
    <w:rsid w:val="00163D98"/>
    <w:rsid w:val="00163FD1"/>
    <w:rsid w:val="0016558E"/>
    <w:rsid w:val="00165896"/>
    <w:rsid w:val="00165EC0"/>
    <w:rsid w:val="0016665F"/>
    <w:rsid w:val="00166BCB"/>
    <w:rsid w:val="00166F73"/>
    <w:rsid w:val="001705EA"/>
    <w:rsid w:val="001713F3"/>
    <w:rsid w:val="0017191E"/>
    <w:rsid w:val="00173C91"/>
    <w:rsid w:val="00173E50"/>
    <w:rsid w:val="00173EC5"/>
    <w:rsid w:val="00174706"/>
    <w:rsid w:val="00174EE1"/>
    <w:rsid w:val="00175EF9"/>
    <w:rsid w:val="00176EE7"/>
    <w:rsid w:val="001773E7"/>
    <w:rsid w:val="00180357"/>
    <w:rsid w:val="001805AC"/>
    <w:rsid w:val="001809F4"/>
    <w:rsid w:val="00182FD5"/>
    <w:rsid w:val="00184176"/>
    <w:rsid w:val="001854B7"/>
    <w:rsid w:val="00191474"/>
    <w:rsid w:val="0019156F"/>
    <w:rsid w:val="00192424"/>
    <w:rsid w:val="00194303"/>
    <w:rsid w:val="001944AD"/>
    <w:rsid w:val="00195F2B"/>
    <w:rsid w:val="00196996"/>
    <w:rsid w:val="001975D5"/>
    <w:rsid w:val="00197B58"/>
    <w:rsid w:val="00197C5D"/>
    <w:rsid w:val="001A0F4A"/>
    <w:rsid w:val="001A16A4"/>
    <w:rsid w:val="001A1772"/>
    <w:rsid w:val="001A2D3D"/>
    <w:rsid w:val="001A343D"/>
    <w:rsid w:val="001A34B5"/>
    <w:rsid w:val="001A5703"/>
    <w:rsid w:val="001A5BEC"/>
    <w:rsid w:val="001A6D65"/>
    <w:rsid w:val="001A73D7"/>
    <w:rsid w:val="001B0D48"/>
    <w:rsid w:val="001B0E1B"/>
    <w:rsid w:val="001B13A1"/>
    <w:rsid w:val="001B13D7"/>
    <w:rsid w:val="001B26BF"/>
    <w:rsid w:val="001B3B5F"/>
    <w:rsid w:val="001B4028"/>
    <w:rsid w:val="001B44F8"/>
    <w:rsid w:val="001B5208"/>
    <w:rsid w:val="001B58A2"/>
    <w:rsid w:val="001B621E"/>
    <w:rsid w:val="001B738E"/>
    <w:rsid w:val="001B7434"/>
    <w:rsid w:val="001B7467"/>
    <w:rsid w:val="001C38F2"/>
    <w:rsid w:val="001C3C43"/>
    <w:rsid w:val="001C4597"/>
    <w:rsid w:val="001C4F34"/>
    <w:rsid w:val="001C5001"/>
    <w:rsid w:val="001C725A"/>
    <w:rsid w:val="001C74B3"/>
    <w:rsid w:val="001C7E44"/>
    <w:rsid w:val="001D0A4C"/>
    <w:rsid w:val="001D1A35"/>
    <w:rsid w:val="001D4056"/>
    <w:rsid w:val="001D60AA"/>
    <w:rsid w:val="001D6C5F"/>
    <w:rsid w:val="001D6D69"/>
    <w:rsid w:val="001D7112"/>
    <w:rsid w:val="001E0614"/>
    <w:rsid w:val="001E0910"/>
    <w:rsid w:val="001E0B21"/>
    <w:rsid w:val="001E2BA1"/>
    <w:rsid w:val="001E3354"/>
    <w:rsid w:val="001E38E5"/>
    <w:rsid w:val="001E681A"/>
    <w:rsid w:val="001E6898"/>
    <w:rsid w:val="001E6B6D"/>
    <w:rsid w:val="001E6E4D"/>
    <w:rsid w:val="001F0C2C"/>
    <w:rsid w:val="001F162A"/>
    <w:rsid w:val="001F1DAA"/>
    <w:rsid w:val="001F2E9A"/>
    <w:rsid w:val="001F5C2B"/>
    <w:rsid w:val="001F6152"/>
    <w:rsid w:val="001F637C"/>
    <w:rsid w:val="001F6A6C"/>
    <w:rsid w:val="001F6EEE"/>
    <w:rsid w:val="0020218C"/>
    <w:rsid w:val="0020254B"/>
    <w:rsid w:val="00203678"/>
    <w:rsid w:val="00203A04"/>
    <w:rsid w:val="00204859"/>
    <w:rsid w:val="00204A12"/>
    <w:rsid w:val="00207375"/>
    <w:rsid w:val="00207821"/>
    <w:rsid w:val="00210F7B"/>
    <w:rsid w:val="00213070"/>
    <w:rsid w:val="00214C43"/>
    <w:rsid w:val="002155BE"/>
    <w:rsid w:val="00215ECB"/>
    <w:rsid w:val="00215FD5"/>
    <w:rsid w:val="0021656D"/>
    <w:rsid w:val="00217491"/>
    <w:rsid w:val="00217AAE"/>
    <w:rsid w:val="002232BB"/>
    <w:rsid w:val="00223385"/>
    <w:rsid w:val="00224D25"/>
    <w:rsid w:val="00224ED4"/>
    <w:rsid w:val="00224ED9"/>
    <w:rsid w:val="00225599"/>
    <w:rsid w:val="00225CC1"/>
    <w:rsid w:val="00226294"/>
    <w:rsid w:val="00226AA6"/>
    <w:rsid w:val="00226DBA"/>
    <w:rsid w:val="00227514"/>
    <w:rsid w:val="0022763A"/>
    <w:rsid w:val="002327C0"/>
    <w:rsid w:val="002330D0"/>
    <w:rsid w:val="0023385F"/>
    <w:rsid w:val="002354A2"/>
    <w:rsid w:val="00235AB6"/>
    <w:rsid w:val="002361CB"/>
    <w:rsid w:val="00237630"/>
    <w:rsid w:val="00237969"/>
    <w:rsid w:val="002408F4"/>
    <w:rsid w:val="00240A4D"/>
    <w:rsid w:val="002416E1"/>
    <w:rsid w:val="002439E6"/>
    <w:rsid w:val="00244D02"/>
    <w:rsid w:val="002460FB"/>
    <w:rsid w:val="00246173"/>
    <w:rsid w:val="00247C4F"/>
    <w:rsid w:val="0025019E"/>
    <w:rsid w:val="002502E2"/>
    <w:rsid w:val="00250E86"/>
    <w:rsid w:val="002517E5"/>
    <w:rsid w:val="00252D5F"/>
    <w:rsid w:val="00252FC5"/>
    <w:rsid w:val="00253902"/>
    <w:rsid w:val="00253E01"/>
    <w:rsid w:val="00253F3C"/>
    <w:rsid w:val="00255FB0"/>
    <w:rsid w:val="00257F29"/>
    <w:rsid w:val="00261A7C"/>
    <w:rsid w:val="00261EFF"/>
    <w:rsid w:val="0026219E"/>
    <w:rsid w:val="00262AF9"/>
    <w:rsid w:val="00264D63"/>
    <w:rsid w:val="002651A9"/>
    <w:rsid w:val="00266DB6"/>
    <w:rsid w:val="002678F9"/>
    <w:rsid w:val="002702EC"/>
    <w:rsid w:val="00271352"/>
    <w:rsid w:val="00273636"/>
    <w:rsid w:val="0027409B"/>
    <w:rsid w:val="00274626"/>
    <w:rsid w:val="002765CC"/>
    <w:rsid w:val="00277486"/>
    <w:rsid w:val="002802D2"/>
    <w:rsid w:val="00280D2D"/>
    <w:rsid w:val="00281157"/>
    <w:rsid w:val="00282F03"/>
    <w:rsid w:val="00283EFC"/>
    <w:rsid w:val="0028739C"/>
    <w:rsid w:val="002879A5"/>
    <w:rsid w:val="002900E3"/>
    <w:rsid w:val="002902EC"/>
    <w:rsid w:val="00292598"/>
    <w:rsid w:val="00293908"/>
    <w:rsid w:val="002941E8"/>
    <w:rsid w:val="002945C0"/>
    <w:rsid w:val="00295403"/>
    <w:rsid w:val="002956EA"/>
    <w:rsid w:val="002964E0"/>
    <w:rsid w:val="002964FC"/>
    <w:rsid w:val="002968EB"/>
    <w:rsid w:val="00297552"/>
    <w:rsid w:val="002A00ED"/>
    <w:rsid w:val="002A02D4"/>
    <w:rsid w:val="002A1643"/>
    <w:rsid w:val="002A1721"/>
    <w:rsid w:val="002A2D0B"/>
    <w:rsid w:val="002A3743"/>
    <w:rsid w:val="002A3F97"/>
    <w:rsid w:val="002A4538"/>
    <w:rsid w:val="002A4968"/>
    <w:rsid w:val="002A4F24"/>
    <w:rsid w:val="002A550D"/>
    <w:rsid w:val="002A58CE"/>
    <w:rsid w:val="002A5BC1"/>
    <w:rsid w:val="002A71F0"/>
    <w:rsid w:val="002B205E"/>
    <w:rsid w:val="002B53E8"/>
    <w:rsid w:val="002B56A4"/>
    <w:rsid w:val="002B59BA"/>
    <w:rsid w:val="002B6902"/>
    <w:rsid w:val="002B6FFF"/>
    <w:rsid w:val="002B7D4D"/>
    <w:rsid w:val="002C0977"/>
    <w:rsid w:val="002C1816"/>
    <w:rsid w:val="002C1ECE"/>
    <w:rsid w:val="002C1FB6"/>
    <w:rsid w:val="002C244E"/>
    <w:rsid w:val="002C2D8C"/>
    <w:rsid w:val="002C2DF0"/>
    <w:rsid w:val="002C389B"/>
    <w:rsid w:val="002C38F0"/>
    <w:rsid w:val="002C3CB6"/>
    <w:rsid w:val="002C3E00"/>
    <w:rsid w:val="002C3EB8"/>
    <w:rsid w:val="002C41FA"/>
    <w:rsid w:val="002C4BC4"/>
    <w:rsid w:val="002C4DAF"/>
    <w:rsid w:val="002C57C5"/>
    <w:rsid w:val="002C64EF"/>
    <w:rsid w:val="002C67B6"/>
    <w:rsid w:val="002C6FE5"/>
    <w:rsid w:val="002C74C2"/>
    <w:rsid w:val="002D03C7"/>
    <w:rsid w:val="002D1B35"/>
    <w:rsid w:val="002D3238"/>
    <w:rsid w:val="002D3C7B"/>
    <w:rsid w:val="002D3CAB"/>
    <w:rsid w:val="002D3F32"/>
    <w:rsid w:val="002D414A"/>
    <w:rsid w:val="002D5C2C"/>
    <w:rsid w:val="002D5F25"/>
    <w:rsid w:val="002D649B"/>
    <w:rsid w:val="002D686C"/>
    <w:rsid w:val="002D7409"/>
    <w:rsid w:val="002E109A"/>
    <w:rsid w:val="002E1D77"/>
    <w:rsid w:val="002E253E"/>
    <w:rsid w:val="002E3923"/>
    <w:rsid w:val="002E573B"/>
    <w:rsid w:val="002E5ECC"/>
    <w:rsid w:val="002E5F13"/>
    <w:rsid w:val="002E75B1"/>
    <w:rsid w:val="002E7E6E"/>
    <w:rsid w:val="002F06CB"/>
    <w:rsid w:val="002F22AA"/>
    <w:rsid w:val="002F2879"/>
    <w:rsid w:val="002F2A04"/>
    <w:rsid w:val="002F344E"/>
    <w:rsid w:val="002F57DD"/>
    <w:rsid w:val="002F5EB2"/>
    <w:rsid w:val="002F7206"/>
    <w:rsid w:val="002F74B4"/>
    <w:rsid w:val="00300164"/>
    <w:rsid w:val="003029DB"/>
    <w:rsid w:val="00302AAC"/>
    <w:rsid w:val="003053C1"/>
    <w:rsid w:val="003075D4"/>
    <w:rsid w:val="00310313"/>
    <w:rsid w:val="00310E63"/>
    <w:rsid w:val="00311173"/>
    <w:rsid w:val="00314C75"/>
    <w:rsid w:val="00314CE0"/>
    <w:rsid w:val="00316BA4"/>
    <w:rsid w:val="003172B1"/>
    <w:rsid w:val="00317A5F"/>
    <w:rsid w:val="00317BA7"/>
    <w:rsid w:val="00320E12"/>
    <w:rsid w:val="00323E3D"/>
    <w:rsid w:val="00324BDF"/>
    <w:rsid w:val="00324FA1"/>
    <w:rsid w:val="00325EF1"/>
    <w:rsid w:val="0032629B"/>
    <w:rsid w:val="0032656A"/>
    <w:rsid w:val="00326C09"/>
    <w:rsid w:val="00326EC7"/>
    <w:rsid w:val="0032700F"/>
    <w:rsid w:val="00327B99"/>
    <w:rsid w:val="003303DF"/>
    <w:rsid w:val="0033105E"/>
    <w:rsid w:val="00331F34"/>
    <w:rsid w:val="00333F40"/>
    <w:rsid w:val="00334D75"/>
    <w:rsid w:val="00335298"/>
    <w:rsid w:val="00335436"/>
    <w:rsid w:val="003356D3"/>
    <w:rsid w:val="00335DED"/>
    <w:rsid w:val="00342FE5"/>
    <w:rsid w:val="0034363D"/>
    <w:rsid w:val="003437CC"/>
    <w:rsid w:val="00344848"/>
    <w:rsid w:val="00345817"/>
    <w:rsid w:val="003459F2"/>
    <w:rsid w:val="00346762"/>
    <w:rsid w:val="00346C83"/>
    <w:rsid w:val="00347DA4"/>
    <w:rsid w:val="003527F3"/>
    <w:rsid w:val="00352C0B"/>
    <w:rsid w:val="0035303A"/>
    <w:rsid w:val="00353978"/>
    <w:rsid w:val="003539DF"/>
    <w:rsid w:val="00353A28"/>
    <w:rsid w:val="00353F1B"/>
    <w:rsid w:val="00353F59"/>
    <w:rsid w:val="0035485F"/>
    <w:rsid w:val="003548D5"/>
    <w:rsid w:val="0035608B"/>
    <w:rsid w:val="003619F1"/>
    <w:rsid w:val="00362A00"/>
    <w:rsid w:val="003638E6"/>
    <w:rsid w:val="003644A7"/>
    <w:rsid w:val="00365D36"/>
    <w:rsid w:val="00365D89"/>
    <w:rsid w:val="00366B9E"/>
    <w:rsid w:val="00366D69"/>
    <w:rsid w:val="00366FB0"/>
    <w:rsid w:val="00367631"/>
    <w:rsid w:val="00367BD2"/>
    <w:rsid w:val="00370D14"/>
    <w:rsid w:val="00370D15"/>
    <w:rsid w:val="003716F7"/>
    <w:rsid w:val="003717AA"/>
    <w:rsid w:val="00371E13"/>
    <w:rsid w:val="003722B3"/>
    <w:rsid w:val="003723BB"/>
    <w:rsid w:val="0037246C"/>
    <w:rsid w:val="00372B23"/>
    <w:rsid w:val="00373E30"/>
    <w:rsid w:val="00374CD8"/>
    <w:rsid w:val="0037608E"/>
    <w:rsid w:val="00376E4D"/>
    <w:rsid w:val="00380544"/>
    <w:rsid w:val="00381509"/>
    <w:rsid w:val="00382E49"/>
    <w:rsid w:val="00382E78"/>
    <w:rsid w:val="00383C6A"/>
    <w:rsid w:val="00384029"/>
    <w:rsid w:val="003840AA"/>
    <w:rsid w:val="00384245"/>
    <w:rsid w:val="003844BF"/>
    <w:rsid w:val="00385111"/>
    <w:rsid w:val="00387EF0"/>
    <w:rsid w:val="00390A7F"/>
    <w:rsid w:val="00392157"/>
    <w:rsid w:val="00393A0A"/>
    <w:rsid w:val="0039600B"/>
    <w:rsid w:val="00396301"/>
    <w:rsid w:val="00396AF3"/>
    <w:rsid w:val="003972DF"/>
    <w:rsid w:val="00397FF0"/>
    <w:rsid w:val="003A00F9"/>
    <w:rsid w:val="003A1B56"/>
    <w:rsid w:val="003A2361"/>
    <w:rsid w:val="003A30F7"/>
    <w:rsid w:val="003A3E5B"/>
    <w:rsid w:val="003A40D3"/>
    <w:rsid w:val="003A4B2D"/>
    <w:rsid w:val="003A61CD"/>
    <w:rsid w:val="003A6865"/>
    <w:rsid w:val="003A7E11"/>
    <w:rsid w:val="003A7FBE"/>
    <w:rsid w:val="003B01DB"/>
    <w:rsid w:val="003B0293"/>
    <w:rsid w:val="003B038A"/>
    <w:rsid w:val="003B057D"/>
    <w:rsid w:val="003B06BB"/>
    <w:rsid w:val="003B1BA1"/>
    <w:rsid w:val="003B1E54"/>
    <w:rsid w:val="003B3D23"/>
    <w:rsid w:val="003B4020"/>
    <w:rsid w:val="003B40BC"/>
    <w:rsid w:val="003B4727"/>
    <w:rsid w:val="003B4A2A"/>
    <w:rsid w:val="003B4C2C"/>
    <w:rsid w:val="003B54D4"/>
    <w:rsid w:val="003B61CE"/>
    <w:rsid w:val="003B7448"/>
    <w:rsid w:val="003B7CAF"/>
    <w:rsid w:val="003C031D"/>
    <w:rsid w:val="003C09E1"/>
    <w:rsid w:val="003C154C"/>
    <w:rsid w:val="003C1606"/>
    <w:rsid w:val="003C2153"/>
    <w:rsid w:val="003C4CDF"/>
    <w:rsid w:val="003C5260"/>
    <w:rsid w:val="003C686D"/>
    <w:rsid w:val="003C6F3E"/>
    <w:rsid w:val="003C76F3"/>
    <w:rsid w:val="003D06EC"/>
    <w:rsid w:val="003D1074"/>
    <w:rsid w:val="003D16CA"/>
    <w:rsid w:val="003D2904"/>
    <w:rsid w:val="003D33E7"/>
    <w:rsid w:val="003D35B9"/>
    <w:rsid w:val="003D3687"/>
    <w:rsid w:val="003D4329"/>
    <w:rsid w:val="003D6149"/>
    <w:rsid w:val="003D62BB"/>
    <w:rsid w:val="003D62C9"/>
    <w:rsid w:val="003D6941"/>
    <w:rsid w:val="003D6B55"/>
    <w:rsid w:val="003D734D"/>
    <w:rsid w:val="003E06FF"/>
    <w:rsid w:val="003E0A4F"/>
    <w:rsid w:val="003E181D"/>
    <w:rsid w:val="003E1921"/>
    <w:rsid w:val="003E240A"/>
    <w:rsid w:val="003E2AC4"/>
    <w:rsid w:val="003E2E2B"/>
    <w:rsid w:val="003E3846"/>
    <w:rsid w:val="003E3A68"/>
    <w:rsid w:val="003E437E"/>
    <w:rsid w:val="003E6785"/>
    <w:rsid w:val="003E6C74"/>
    <w:rsid w:val="003E7573"/>
    <w:rsid w:val="003F1626"/>
    <w:rsid w:val="003F1956"/>
    <w:rsid w:val="003F1CED"/>
    <w:rsid w:val="003F29BB"/>
    <w:rsid w:val="003F29EF"/>
    <w:rsid w:val="003F42B8"/>
    <w:rsid w:val="003F5921"/>
    <w:rsid w:val="003F5A62"/>
    <w:rsid w:val="003F5AE3"/>
    <w:rsid w:val="003F7956"/>
    <w:rsid w:val="003F7966"/>
    <w:rsid w:val="003F7E3E"/>
    <w:rsid w:val="004000D9"/>
    <w:rsid w:val="004024C9"/>
    <w:rsid w:val="0040298E"/>
    <w:rsid w:val="00402B33"/>
    <w:rsid w:val="004034ED"/>
    <w:rsid w:val="00403DB5"/>
    <w:rsid w:val="0040606B"/>
    <w:rsid w:val="00406EAF"/>
    <w:rsid w:val="0041090C"/>
    <w:rsid w:val="00410C46"/>
    <w:rsid w:val="0041448D"/>
    <w:rsid w:val="00414BB4"/>
    <w:rsid w:val="00416485"/>
    <w:rsid w:val="00416BF6"/>
    <w:rsid w:val="0041731A"/>
    <w:rsid w:val="00417378"/>
    <w:rsid w:val="00420098"/>
    <w:rsid w:val="00421747"/>
    <w:rsid w:val="00421F8D"/>
    <w:rsid w:val="004227C7"/>
    <w:rsid w:val="00422B56"/>
    <w:rsid w:val="00423446"/>
    <w:rsid w:val="00423833"/>
    <w:rsid w:val="004239F1"/>
    <w:rsid w:val="004247C0"/>
    <w:rsid w:val="00424F56"/>
    <w:rsid w:val="004254C5"/>
    <w:rsid w:val="004257BB"/>
    <w:rsid w:val="00425907"/>
    <w:rsid w:val="00426660"/>
    <w:rsid w:val="00426B65"/>
    <w:rsid w:val="00426E08"/>
    <w:rsid w:val="00427095"/>
    <w:rsid w:val="0042735D"/>
    <w:rsid w:val="004275FC"/>
    <w:rsid w:val="0043062E"/>
    <w:rsid w:val="00432606"/>
    <w:rsid w:val="0043395E"/>
    <w:rsid w:val="004339BB"/>
    <w:rsid w:val="00433C55"/>
    <w:rsid w:val="004343F9"/>
    <w:rsid w:val="00434E11"/>
    <w:rsid w:val="004352AC"/>
    <w:rsid w:val="00441336"/>
    <w:rsid w:val="0044299F"/>
    <w:rsid w:val="0044337C"/>
    <w:rsid w:val="00443E3A"/>
    <w:rsid w:val="00443F50"/>
    <w:rsid w:val="004444A3"/>
    <w:rsid w:val="00444E48"/>
    <w:rsid w:val="00444ECF"/>
    <w:rsid w:val="004455D3"/>
    <w:rsid w:val="00445A91"/>
    <w:rsid w:val="00446D14"/>
    <w:rsid w:val="00447B2E"/>
    <w:rsid w:val="00450D3A"/>
    <w:rsid w:val="00451572"/>
    <w:rsid w:val="00451950"/>
    <w:rsid w:val="00452960"/>
    <w:rsid w:val="00454260"/>
    <w:rsid w:val="00454FE2"/>
    <w:rsid w:val="004557FD"/>
    <w:rsid w:val="00457C5E"/>
    <w:rsid w:val="00457FD0"/>
    <w:rsid w:val="004634A5"/>
    <w:rsid w:val="0046504F"/>
    <w:rsid w:val="004666FE"/>
    <w:rsid w:val="00466AF4"/>
    <w:rsid w:val="00466C5E"/>
    <w:rsid w:val="00467834"/>
    <w:rsid w:val="00467FCF"/>
    <w:rsid w:val="00470A0B"/>
    <w:rsid w:val="00471886"/>
    <w:rsid w:val="00471F1B"/>
    <w:rsid w:val="00474D7A"/>
    <w:rsid w:val="00474D94"/>
    <w:rsid w:val="00475979"/>
    <w:rsid w:val="00475A33"/>
    <w:rsid w:val="0047625F"/>
    <w:rsid w:val="0047655C"/>
    <w:rsid w:val="0047664F"/>
    <w:rsid w:val="00477EC3"/>
    <w:rsid w:val="004801DB"/>
    <w:rsid w:val="00481970"/>
    <w:rsid w:val="00481BE4"/>
    <w:rsid w:val="00481EF0"/>
    <w:rsid w:val="00482940"/>
    <w:rsid w:val="004829DF"/>
    <w:rsid w:val="00482C7B"/>
    <w:rsid w:val="00483A03"/>
    <w:rsid w:val="00483AFD"/>
    <w:rsid w:val="00483BAF"/>
    <w:rsid w:val="0048605D"/>
    <w:rsid w:val="00486507"/>
    <w:rsid w:val="00487694"/>
    <w:rsid w:val="00487CB6"/>
    <w:rsid w:val="00490511"/>
    <w:rsid w:val="004909F6"/>
    <w:rsid w:val="00492C2F"/>
    <w:rsid w:val="00492DEB"/>
    <w:rsid w:val="00494690"/>
    <w:rsid w:val="00494D2F"/>
    <w:rsid w:val="0049501F"/>
    <w:rsid w:val="00495475"/>
    <w:rsid w:val="004955DB"/>
    <w:rsid w:val="004956CB"/>
    <w:rsid w:val="00495DD6"/>
    <w:rsid w:val="004A05D1"/>
    <w:rsid w:val="004A0713"/>
    <w:rsid w:val="004A0EE8"/>
    <w:rsid w:val="004A15CE"/>
    <w:rsid w:val="004A180A"/>
    <w:rsid w:val="004A1B08"/>
    <w:rsid w:val="004A4A1D"/>
    <w:rsid w:val="004A4A26"/>
    <w:rsid w:val="004A69AE"/>
    <w:rsid w:val="004A6F99"/>
    <w:rsid w:val="004B04B4"/>
    <w:rsid w:val="004B13B5"/>
    <w:rsid w:val="004B2272"/>
    <w:rsid w:val="004B3873"/>
    <w:rsid w:val="004B4916"/>
    <w:rsid w:val="004B59ED"/>
    <w:rsid w:val="004C034F"/>
    <w:rsid w:val="004C0388"/>
    <w:rsid w:val="004C049B"/>
    <w:rsid w:val="004C0DF2"/>
    <w:rsid w:val="004C0E02"/>
    <w:rsid w:val="004C210A"/>
    <w:rsid w:val="004C32B6"/>
    <w:rsid w:val="004C3A6B"/>
    <w:rsid w:val="004C3E5B"/>
    <w:rsid w:val="004C555A"/>
    <w:rsid w:val="004C7213"/>
    <w:rsid w:val="004D124E"/>
    <w:rsid w:val="004D1486"/>
    <w:rsid w:val="004D2148"/>
    <w:rsid w:val="004D3090"/>
    <w:rsid w:val="004D3838"/>
    <w:rsid w:val="004D4691"/>
    <w:rsid w:val="004D4A04"/>
    <w:rsid w:val="004D589D"/>
    <w:rsid w:val="004D6AE1"/>
    <w:rsid w:val="004E010A"/>
    <w:rsid w:val="004E01D5"/>
    <w:rsid w:val="004E097C"/>
    <w:rsid w:val="004E1AE2"/>
    <w:rsid w:val="004E1F6D"/>
    <w:rsid w:val="004E1FE5"/>
    <w:rsid w:val="004E207D"/>
    <w:rsid w:val="004E2487"/>
    <w:rsid w:val="004E260D"/>
    <w:rsid w:val="004E2F8A"/>
    <w:rsid w:val="004E3F30"/>
    <w:rsid w:val="004E4262"/>
    <w:rsid w:val="004E49A4"/>
    <w:rsid w:val="004E4A5E"/>
    <w:rsid w:val="004E4A87"/>
    <w:rsid w:val="004E5888"/>
    <w:rsid w:val="004E5CCC"/>
    <w:rsid w:val="004E5DB3"/>
    <w:rsid w:val="004E60E9"/>
    <w:rsid w:val="004E61E8"/>
    <w:rsid w:val="004F0D6A"/>
    <w:rsid w:val="004F0E64"/>
    <w:rsid w:val="004F1324"/>
    <w:rsid w:val="004F1514"/>
    <w:rsid w:val="004F16AA"/>
    <w:rsid w:val="004F16E0"/>
    <w:rsid w:val="004F19B5"/>
    <w:rsid w:val="004F2B53"/>
    <w:rsid w:val="004F2FA2"/>
    <w:rsid w:val="004F3703"/>
    <w:rsid w:val="004F3DEC"/>
    <w:rsid w:val="004F3F1A"/>
    <w:rsid w:val="004F4C46"/>
    <w:rsid w:val="004F4F10"/>
    <w:rsid w:val="004F53D5"/>
    <w:rsid w:val="004F5A4C"/>
    <w:rsid w:val="004F5CB1"/>
    <w:rsid w:val="004F655F"/>
    <w:rsid w:val="004F7467"/>
    <w:rsid w:val="004F757C"/>
    <w:rsid w:val="004F7EBC"/>
    <w:rsid w:val="004F7F05"/>
    <w:rsid w:val="00500218"/>
    <w:rsid w:val="00500668"/>
    <w:rsid w:val="00500A10"/>
    <w:rsid w:val="00500A9D"/>
    <w:rsid w:val="00500C8F"/>
    <w:rsid w:val="00501137"/>
    <w:rsid w:val="00501909"/>
    <w:rsid w:val="005019D5"/>
    <w:rsid w:val="00501A03"/>
    <w:rsid w:val="0050224C"/>
    <w:rsid w:val="00503517"/>
    <w:rsid w:val="00504159"/>
    <w:rsid w:val="005047CC"/>
    <w:rsid w:val="00504B98"/>
    <w:rsid w:val="00504EDB"/>
    <w:rsid w:val="005051CE"/>
    <w:rsid w:val="0050535C"/>
    <w:rsid w:val="00505ECE"/>
    <w:rsid w:val="00506AF9"/>
    <w:rsid w:val="00507209"/>
    <w:rsid w:val="00510622"/>
    <w:rsid w:val="005107C0"/>
    <w:rsid w:val="00511242"/>
    <w:rsid w:val="005112FA"/>
    <w:rsid w:val="00511A30"/>
    <w:rsid w:val="00513150"/>
    <w:rsid w:val="00513BF6"/>
    <w:rsid w:val="00513D15"/>
    <w:rsid w:val="0051411C"/>
    <w:rsid w:val="00514E76"/>
    <w:rsid w:val="00515E1C"/>
    <w:rsid w:val="005172BB"/>
    <w:rsid w:val="00517CB3"/>
    <w:rsid w:val="0052069A"/>
    <w:rsid w:val="005208F3"/>
    <w:rsid w:val="00521260"/>
    <w:rsid w:val="00521CB9"/>
    <w:rsid w:val="00521F7F"/>
    <w:rsid w:val="00522003"/>
    <w:rsid w:val="0052317C"/>
    <w:rsid w:val="00525064"/>
    <w:rsid w:val="0052599C"/>
    <w:rsid w:val="0052683E"/>
    <w:rsid w:val="00526DA1"/>
    <w:rsid w:val="00527126"/>
    <w:rsid w:val="00530539"/>
    <w:rsid w:val="005308EF"/>
    <w:rsid w:val="00530ECD"/>
    <w:rsid w:val="00531132"/>
    <w:rsid w:val="00532A86"/>
    <w:rsid w:val="005335F8"/>
    <w:rsid w:val="0053380E"/>
    <w:rsid w:val="0053500A"/>
    <w:rsid w:val="00536BD8"/>
    <w:rsid w:val="00537A9A"/>
    <w:rsid w:val="005413D3"/>
    <w:rsid w:val="00542BAA"/>
    <w:rsid w:val="00543D27"/>
    <w:rsid w:val="00544717"/>
    <w:rsid w:val="00545922"/>
    <w:rsid w:val="00546F2C"/>
    <w:rsid w:val="00547695"/>
    <w:rsid w:val="005508E1"/>
    <w:rsid w:val="005514F5"/>
    <w:rsid w:val="00551B2D"/>
    <w:rsid w:val="00552486"/>
    <w:rsid w:val="00552870"/>
    <w:rsid w:val="00553F40"/>
    <w:rsid w:val="00554114"/>
    <w:rsid w:val="00555151"/>
    <w:rsid w:val="005553BA"/>
    <w:rsid w:val="00555734"/>
    <w:rsid w:val="00555FD1"/>
    <w:rsid w:val="005568EA"/>
    <w:rsid w:val="005570CA"/>
    <w:rsid w:val="00557990"/>
    <w:rsid w:val="00557A25"/>
    <w:rsid w:val="00557E67"/>
    <w:rsid w:val="00557E93"/>
    <w:rsid w:val="005601B0"/>
    <w:rsid w:val="005601F9"/>
    <w:rsid w:val="00560EB8"/>
    <w:rsid w:val="005630BA"/>
    <w:rsid w:val="005639FB"/>
    <w:rsid w:val="005644A1"/>
    <w:rsid w:val="0056574A"/>
    <w:rsid w:val="00565840"/>
    <w:rsid w:val="0056592C"/>
    <w:rsid w:val="00565C6F"/>
    <w:rsid w:val="00566927"/>
    <w:rsid w:val="005669F1"/>
    <w:rsid w:val="0057030C"/>
    <w:rsid w:val="0057077B"/>
    <w:rsid w:val="0057165F"/>
    <w:rsid w:val="00571726"/>
    <w:rsid w:val="005729B9"/>
    <w:rsid w:val="00573704"/>
    <w:rsid w:val="00574612"/>
    <w:rsid w:val="00574956"/>
    <w:rsid w:val="00574B0E"/>
    <w:rsid w:val="005758C1"/>
    <w:rsid w:val="00576F3E"/>
    <w:rsid w:val="00577843"/>
    <w:rsid w:val="005803F3"/>
    <w:rsid w:val="00580462"/>
    <w:rsid w:val="00580A6E"/>
    <w:rsid w:val="005820F7"/>
    <w:rsid w:val="005822CC"/>
    <w:rsid w:val="00583AA3"/>
    <w:rsid w:val="00584336"/>
    <w:rsid w:val="00586C8B"/>
    <w:rsid w:val="00587496"/>
    <w:rsid w:val="00587605"/>
    <w:rsid w:val="005877BC"/>
    <w:rsid w:val="00590511"/>
    <w:rsid w:val="00590575"/>
    <w:rsid w:val="00591F7D"/>
    <w:rsid w:val="00592865"/>
    <w:rsid w:val="00592B07"/>
    <w:rsid w:val="00592E8B"/>
    <w:rsid w:val="00593436"/>
    <w:rsid w:val="00595B4A"/>
    <w:rsid w:val="00596AF4"/>
    <w:rsid w:val="005A056F"/>
    <w:rsid w:val="005A0613"/>
    <w:rsid w:val="005A08C0"/>
    <w:rsid w:val="005A0AC2"/>
    <w:rsid w:val="005A25CF"/>
    <w:rsid w:val="005A3751"/>
    <w:rsid w:val="005A3869"/>
    <w:rsid w:val="005A5F35"/>
    <w:rsid w:val="005A6148"/>
    <w:rsid w:val="005A64A3"/>
    <w:rsid w:val="005A6DD3"/>
    <w:rsid w:val="005B045A"/>
    <w:rsid w:val="005B1124"/>
    <w:rsid w:val="005B11EF"/>
    <w:rsid w:val="005B1638"/>
    <w:rsid w:val="005B164B"/>
    <w:rsid w:val="005B1987"/>
    <w:rsid w:val="005B1CBD"/>
    <w:rsid w:val="005B1D2B"/>
    <w:rsid w:val="005B29FD"/>
    <w:rsid w:val="005B2ECF"/>
    <w:rsid w:val="005B37B2"/>
    <w:rsid w:val="005B4CD5"/>
    <w:rsid w:val="005B63D1"/>
    <w:rsid w:val="005B75B7"/>
    <w:rsid w:val="005B777D"/>
    <w:rsid w:val="005B7A7D"/>
    <w:rsid w:val="005B7BFC"/>
    <w:rsid w:val="005C0226"/>
    <w:rsid w:val="005C06B1"/>
    <w:rsid w:val="005C0707"/>
    <w:rsid w:val="005C184C"/>
    <w:rsid w:val="005C248B"/>
    <w:rsid w:val="005C2A14"/>
    <w:rsid w:val="005C518A"/>
    <w:rsid w:val="005C5FAF"/>
    <w:rsid w:val="005C625D"/>
    <w:rsid w:val="005C65EB"/>
    <w:rsid w:val="005D099B"/>
    <w:rsid w:val="005D187B"/>
    <w:rsid w:val="005D2188"/>
    <w:rsid w:val="005D3FA2"/>
    <w:rsid w:val="005D44BA"/>
    <w:rsid w:val="005D5805"/>
    <w:rsid w:val="005D6281"/>
    <w:rsid w:val="005D7079"/>
    <w:rsid w:val="005E0364"/>
    <w:rsid w:val="005E13B0"/>
    <w:rsid w:val="005E1C43"/>
    <w:rsid w:val="005E2810"/>
    <w:rsid w:val="005E35B5"/>
    <w:rsid w:val="005E3967"/>
    <w:rsid w:val="005E3A5E"/>
    <w:rsid w:val="005E4042"/>
    <w:rsid w:val="005E413D"/>
    <w:rsid w:val="005E5633"/>
    <w:rsid w:val="005E572F"/>
    <w:rsid w:val="005E6409"/>
    <w:rsid w:val="005E6942"/>
    <w:rsid w:val="005E6F98"/>
    <w:rsid w:val="005E79F6"/>
    <w:rsid w:val="005F0D2A"/>
    <w:rsid w:val="005F10C6"/>
    <w:rsid w:val="005F12E7"/>
    <w:rsid w:val="005F218B"/>
    <w:rsid w:val="005F239F"/>
    <w:rsid w:val="005F326E"/>
    <w:rsid w:val="005F3D30"/>
    <w:rsid w:val="005F4D62"/>
    <w:rsid w:val="005F579C"/>
    <w:rsid w:val="005F5F9F"/>
    <w:rsid w:val="006014BF"/>
    <w:rsid w:val="00602D11"/>
    <w:rsid w:val="00602EB2"/>
    <w:rsid w:val="00603267"/>
    <w:rsid w:val="0060444D"/>
    <w:rsid w:val="00605526"/>
    <w:rsid w:val="0060714C"/>
    <w:rsid w:val="00611F6F"/>
    <w:rsid w:val="00613275"/>
    <w:rsid w:val="00613803"/>
    <w:rsid w:val="0061449E"/>
    <w:rsid w:val="00615193"/>
    <w:rsid w:val="0061551A"/>
    <w:rsid w:val="00615F8C"/>
    <w:rsid w:val="00616387"/>
    <w:rsid w:val="006168DC"/>
    <w:rsid w:val="0061770A"/>
    <w:rsid w:val="00617C39"/>
    <w:rsid w:val="00617CCF"/>
    <w:rsid w:val="00620140"/>
    <w:rsid w:val="006206CE"/>
    <w:rsid w:val="00621576"/>
    <w:rsid w:val="00621A3B"/>
    <w:rsid w:val="006227FD"/>
    <w:rsid w:val="00624FC2"/>
    <w:rsid w:val="00625060"/>
    <w:rsid w:val="00626E1C"/>
    <w:rsid w:val="00630702"/>
    <w:rsid w:val="00630B76"/>
    <w:rsid w:val="00631277"/>
    <w:rsid w:val="006320A9"/>
    <w:rsid w:val="0063397B"/>
    <w:rsid w:val="0063492E"/>
    <w:rsid w:val="00634E4E"/>
    <w:rsid w:val="00636CBF"/>
    <w:rsid w:val="006400B3"/>
    <w:rsid w:val="00640179"/>
    <w:rsid w:val="006405DC"/>
    <w:rsid w:val="00641607"/>
    <w:rsid w:val="00642409"/>
    <w:rsid w:val="00643B42"/>
    <w:rsid w:val="00644E36"/>
    <w:rsid w:val="00644EC4"/>
    <w:rsid w:val="00645635"/>
    <w:rsid w:val="006456D1"/>
    <w:rsid w:val="00645892"/>
    <w:rsid w:val="0064648F"/>
    <w:rsid w:val="00646FA9"/>
    <w:rsid w:val="00647005"/>
    <w:rsid w:val="0064710B"/>
    <w:rsid w:val="006507ED"/>
    <w:rsid w:val="00650F2F"/>
    <w:rsid w:val="006517BA"/>
    <w:rsid w:val="00652235"/>
    <w:rsid w:val="00652388"/>
    <w:rsid w:val="00652953"/>
    <w:rsid w:val="00652D25"/>
    <w:rsid w:val="00653131"/>
    <w:rsid w:val="006532A5"/>
    <w:rsid w:val="00653DF9"/>
    <w:rsid w:val="006543E8"/>
    <w:rsid w:val="0065450B"/>
    <w:rsid w:val="00654674"/>
    <w:rsid w:val="00654D3D"/>
    <w:rsid w:val="00655920"/>
    <w:rsid w:val="00656847"/>
    <w:rsid w:val="006568D8"/>
    <w:rsid w:val="006573E7"/>
    <w:rsid w:val="0066048F"/>
    <w:rsid w:val="0066076B"/>
    <w:rsid w:val="00663F75"/>
    <w:rsid w:val="00664787"/>
    <w:rsid w:val="006649AA"/>
    <w:rsid w:val="00664B0B"/>
    <w:rsid w:val="0066540E"/>
    <w:rsid w:val="00665556"/>
    <w:rsid w:val="006655C4"/>
    <w:rsid w:val="00666201"/>
    <w:rsid w:val="00667354"/>
    <w:rsid w:val="0067024C"/>
    <w:rsid w:val="00670599"/>
    <w:rsid w:val="00672C07"/>
    <w:rsid w:val="00673EA7"/>
    <w:rsid w:val="0067451B"/>
    <w:rsid w:val="00674850"/>
    <w:rsid w:val="006751C6"/>
    <w:rsid w:val="006755ED"/>
    <w:rsid w:val="00675FA8"/>
    <w:rsid w:val="00676405"/>
    <w:rsid w:val="0067748B"/>
    <w:rsid w:val="00677AD1"/>
    <w:rsid w:val="0068015B"/>
    <w:rsid w:val="006810E5"/>
    <w:rsid w:val="00681A20"/>
    <w:rsid w:val="00681E77"/>
    <w:rsid w:val="00682C58"/>
    <w:rsid w:val="006837B2"/>
    <w:rsid w:val="006841C6"/>
    <w:rsid w:val="0068505B"/>
    <w:rsid w:val="006850FD"/>
    <w:rsid w:val="00685401"/>
    <w:rsid w:val="0068540D"/>
    <w:rsid w:val="00685E7C"/>
    <w:rsid w:val="0068662B"/>
    <w:rsid w:val="00686906"/>
    <w:rsid w:val="00686C95"/>
    <w:rsid w:val="006879D5"/>
    <w:rsid w:val="00690219"/>
    <w:rsid w:val="0069307E"/>
    <w:rsid w:val="0069428C"/>
    <w:rsid w:val="00694493"/>
    <w:rsid w:val="00694AD4"/>
    <w:rsid w:val="00695AB6"/>
    <w:rsid w:val="006960FA"/>
    <w:rsid w:val="006968EB"/>
    <w:rsid w:val="0069700D"/>
    <w:rsid w:val="00697723"/>
    <w:rsid w:val="00697C2E"/>
    <w:rsid w:val="006A262D"/>
    <w:rsid w:val="006A3193"/>
    <w:rsid w:val="006A33A2"/>
    <w:rsid w:val="006A4002"/>
    <w:rsid w:val="006A4362"/>
    <w:rsid w:val="006A462C"/>
    <w:rsid w:val="006A47B1"/>
    <w:rsid w:val="006A494F"/>
    <w:rsid w:val="006A6E9F"/>
    <w:rsid w:val="006A7150"/>
    <w:rsid w:val="006A7890"/>
    <w:rsid w:val="006B059E"/>
    <w:rsid w:val="006B06D3"/>
    <w:rsid w:val="006B1208"/>
    <w:rsid w:val="006B3385"/>
    <w:rsid w:val="006B5D17"/>
    <w:rsid w:val="006B6F9E"/>
    <w:rsid w:val="006B7EE1"/>
    <w:rsid w:val="006C0100"/>
    <w:rsid w:val="006C02C5"/>
    <w:rsid w:val="006C09AA"/>
    <w:rsid w:val="006C17A7"/>
    <w:rsid w:val="006C223D"/>
    <w:rsid w:val="006C2406"/>
    <w:rsid w:val="006C3328"/>
    <w:rsid w:val="006C3498"/>
    <w:rsid w:val="006C38CE"/>
    <w:rsid w:val="006C3C11"/>
    <w:rsid w:val="006C5A98"/>
    <w:rsid w:val="006C5E1E"/>
    <w:rsid w:val="006C63D1"/>
    <w:rsid w:val="006C7DA7"/>
    <w:rsid w:val="006D0734"/>
    <w:rsid w:val="006D1561"/>
    <w:rsid w:val="006D3BD4"/>
    <w:rsid w:val="006D4BBC"/>
    <w:rsid w:val="006D591F"/>
    <w:rsid w:val="006D6BCA"/>
    <w:rsid w:val="006E0599"/>
    <w:rsid w:val="006E0EF4"/>
    <w:rsid w:val="006E152B"/>
    <w:rsid w:val="006E1D28"/>
    <w:rsid w:val="006E2E48"/>
    <w:rsid w:val="006E32D6"/>
    <w:rsid w:val="006E5444"/>
    <w:rsid w:val="006E59BC"/>
    <w:rsid w:val="006F0281"/>
    <w:rsid w:val="006F2222"/>
    <w:rsid w:val="006F2D09"/>
    <w:rsid w:val="006F412F"/>
    <w:rsid w:val="006F61C9"/>
    <w:rsid w:val="006F6CD0"/>
    <w:rsid w:val="007007D6"/>
    <w:rsid w:val="00700A92"/>
    <w:rsid w:val="00700E12"/>
    <w:rsid w:val="007014ED"/>
    <w:rsid w:val="00701D8D"/>
    <w:rsid w:val="0070218C"/>
    <w:rsid w:val="00702203"/>
    <w:rsid w:val="007030C5"/>
    <w:rsid w:val="007033C3"/>
    <w:rsid w:val="00703E15"/>
    <w:rsid w:val="00704785"/>
    <w:rsid w:val="00706231"/>
    <w:rsid w:val="00707341"/>
    <w:rsid w:val="00707B2D"/>
    <w:rsid w:val="00707BE0"/>
    <w:rsid w:val="00710508"/>
    <w:rsid w:val="007120EC"/>
    <w:rsid w:val="0071234E"/>
    <w:rsid w:val="00712A01"/>
    <w:rsid w:val="0071436E"/>
    <w:rsid w:val="00714A38"/>
    <w:rsid w:val="00714C5C"/>
    <w:rsid w:val="00714DC8"/>
    <w:rsid w:val="00715560"/>
    <w:rsid w:val="00715828"/>
    <w:rsid w:val="00716015"/>
    <w:rsid w:val="007173DA"/>
    <w:rsid w:val="0071754C"/>
    <w:rsid w:val="0071779B"/>
    <w:rsid w:val="0072173D"/>
    <w:rsid w:val="00722BA2"/>
    <w:rsid w:val="00722C74"/>
    <w:rsid w:val="007252E6"/>
    <w:rsid w:val="0072640B"/>
    <w:rsid w:val="00726666"/>
    <w:rsid w:val="00726AC1"/>
    <w:rsid w:val="00727287"/>
    <w:rsid w:val="00731127"/>
    <w:rsid w:val="00731771"/>
    <w:rsid w:val="00731D40"/>
    <w:rsid w:val="00732AF5"/>
    <w:rsid w:val="00733812"/>
    <w:rsid w:val="00733ADB"/>
    <w:rsid w:val="00733F38"/>
    <w:rsid w:val="007354EF"/>
    <w:rsid w:val="007358D3"/>
    <w:rsid w:val="007358DB"/>
    <w:rsid w:val="00735C57"/>
    <w:rsid w:val="00736003"/>
    <w:rsid w:val="00736199"/>
    <w:rsid w:val="00736645"/>
    <w:rsid w:val="007367E1"/>
    <w:rsid w:val="00736E5B"/>
    <w:rsid w:val="00737695"/>
    <w:rsid w:val="0074005B"/>
    <w:rsid w:val="00740DFC"/>
    <w:rsid w:val="00741591"/>
    <w:rsid w:val="0074335E"/>
    <w:rsid w:val="00743381"/>
    <w:rsid w:val="00743B62"/>
    <w:rsid w:val="00743F5F"/>
    <w:rsid w:val="00744260"/>
    <w:rsid w:val="007448A7"/>
    <w:rsid w:val="007448E7"/>
    <w:rsid w:val="00745A48"/>
    <w:rsid w:val="0074672B"/>
    <w:rsid w:val="00746FF0"/>
    <w:rsid w:val="00747634"/>
    <w:rsid w:val="00747E3C"/>
    <w:rsid w:val="007503B1"/>
    <w:rsid w:val="007514C1"/>
    <w:rsid w:val="007515F3"/>
    <w:rsid w:val="00751C4A"/>
    <w:rsid w:val="00751F54"/>
    <w:rsid w:val="007538BD"/>
    <w:rsid w:val="00753969"/>
    <w:rsid w:val="00754B69"/>
    <w:rsid w:val="0075538C"/>
    <w:rsid w:val="00755946"/>
    <w:rsid w:val="00755E29"/>
    <w:rsid w:val="00756378"/>
    <w:rsid w:val="007579CE"/>
    <w:rsid w:val="00761142"/>
    <w:rsid w:val="00761AD0"/>
    <w:rsid w:val="007634E9"/>
    <w:rsid w:val="007641EE"/>
    <w:rsid w:val="007642BB"/>
    <w:rsid w:val="007642DF"/>
    <w:rsid w:val="00764DC9"/>
    <w:rsid w:val="00765CE8"/>
    <w:rsid w:val="0077011D"/>
    <w:rsid w:val="007708AD"/>
    <w:rsid w:val="00770D4C"/>
    <w:rsid w:val="00770F9B"/>
    <w:rsid w:val="0077271B"/>
    <w:rsid w:val="00772E70"/>
    <w:rsid w:val="0077327A"/>
    <w:rsid w:val="00774101"/>
    <w:rsid w:val="00774E88"/>
    <w:rsid w:val="00775435"/>
    <w:rsid w:val="00775F8F"/>
    <w:rsid w:val="007772E0"/>
    <w:rsid w:val="007773BC"/>
    <w:rsid w:val="00780957"/>
    <w:rsid w:val="0078154A"/>
    <w:rsid w:val="0078195D"/>
    <w:rsid w:val="0078321E"/>
    <w:rsid w:val="00783471"/>
    <w:rsid w:val="00783619"/>
    <w:rsid w:val="00783651"/>
    <w:rsid w:val="00784203"/>
    <w:rsid w:val="00784FCA"/>
    <w:rsid w:val="00784FEF"/>
    <w:rsid w:val="00785592"/>
    <w:rsid w:val="0078566D"/>
    <w:rsid w:val="00785C83"/>
    <w:rsid w:val="00791ADE"/>
    <w:rsid w:val="00791D6F"/>
    <w:rsid w:val="00791FAD"/>
    <w:rsid w:val="0079218A"/>
    <w:rsid w:val="0079223D"/>
    <w:rsid w:val="00792907"/>
    <w:rsid w:val="00792F77"/>
    <w:rsid w:val="007934BE"/>
    <w:rsid w:val="00795FF1"/>
    <w:rsid w:val="00797511"/>
    <w:rsid w:val="007A050C"/>
    <w:rsid w:val="007A12EE"/>
    <w:rsid w:val="007A18FC"/>
    <w:rsid w:val="007A2450"/>
    <w:rsid w:val="007A251C"/>
    <w:rsid w:val="007A4A8C"/>
    <w:rsid w:val="007A5C63"/>
    <w:rsid w:val="007A7CB3"/>
    <w:rsid w:val="007B020E"/>
    <w:rsid w:val="007B0A35"/>
    <w:rsid w:val="007B0A9C"/>
    <w:rsid w:val="007B113F"/>
    <w:rsid w:val="007B18FD"/>
    <w:rsid w:val="007B4309"/>
    <w:rsid w:val="007B55F4"/>
    <w:rsid w:val="007B6536"/>
    <w:rsid w:val="007B6A70"/>
    <w:rsid w:val="007B6AA3"/>
    <w:rsid w:val="007C01EE"/>
    <w:rsid w:val="007C053A"/>
    <w:rsid w:val="007C6C35"/>
    <w:rsid w:val="007D0B6E"/>
    <w:rsid w:val="007D206F"/>
    <w:rsid w:val="007D2E6B"/>
    <w:rsid w:val="007D34ED"/>
    <w:rsid w:val="007E1F56"/>
    <w:rsid w:val="007E24DA"/>
    <w:rsid w:val="007E34DB"/>
    <w:rsid w:val="007E5AC8"/>
    <w:rsid w:val="007E633B"/>
    <w:rsid w:val="007E69D7"/>
    <w:rsid w:val="007E75DF"/>
    <w:rsid w:val="007F02D0"/>
    <w:rsid w:val="007F0F09"/>
    <w:rsid w:val="007F0F47"/>
    <w:rsid w:val="007F1D5F"/>
    <w:rsid w:val="007F2227"/>
    <w:rsid w:val="007F2969"/>
    <w:rsid w:val="007F2F4B"/>
    <w:rsid w:val="007F3E8D"/>
    <w:rsid w:val="007F4B72"/>
    <w:rsid w:val="007F4F51"/>
    <w:rsid w:val="007F5D9A"/>
    <w:rsid w:val="007F6C76"/>
    <w:rsid w:val="007F719F"/>
    <w:rsid w:val="007F77EF"/>
    <w:rsid w:val="007F7FE4"/>
    <w:rsid w:val="00801691"/>
    <w:rsid w:val="00801E2D"/>
    <w:rsid w:val="0080204F"/>
    <w:rsid w:val="008028AC"/>
    <w:rsid w:val="00803337"/>
    <w:rsid w:val="00805619"/>
    <w:rsid w:val="008058B3"/>
    <w:rsid w:val="0080603B"/>
    <w:rsid w:val="00806D34"/>
    <w:rsid w:val="00807B90"/>
    <w:rsid w:val="00810B6E"/>
    <w:rsid w:val="00811619"/>
    <w:rsid w:val="008120FB"/>
    <w:rsid w:val="00812681"/>
    <w:rsid w:val="00813F7C"/>
    <w:rsid w:val="008140B3"/>
    <w:rsid w:val="00814656"/>
    <w:rsid w:val="008147F8"/>
    <w:rsid w:val="00816038"/>
    <w:rsid w:val="00816EB6"/>
    <w:rsid w:val="00817158"/>
    <w:rsid w:val="008171DC"/>
    <w:rsid w:val="008176EC"/>
    <w:rsid w:val="00817B50"/>
    <w:rsid w:val="00817F34"/>
    <w:rsid w:val="00820778"/>
    <w:rsid w:val="00820859"/>
    <w:rsid w:val="00821009"/>
    <w:rsid w:val="008213F2"/>
    <w:rsid w:val="0082263C"/>
    <w:rsid w:val="00822FE5"/>
    <w:rsid w:val="00823755"/>
    <w:rsid w:val="00824058"/>
    <w:rsid w:val="008243A3"/>
    <w:rsid w:val="0082498A"/>
    <w:rsid w:val="008257E9"/>
    <w:rsid w:val="00826BDD"/>
    <w:rsid w:val="008309D0"/>
    <w:rsid w:val="008317EB"/>
    <w:rsid w:val="008324F4"/>
    <w:rsid w:val="008345B0"/>
    <w:rsid w:val="00834D8E"/>
    <w:rsid w:val="00835517"/>
    <w:rsid w:val="0083633B"/>
    <w:rsid w:val="008376BB"/>
    <w:rsid w:val="00837C7D"/>
    <w:rsid w:val="00841D7A"/>
    <w:rsid w:val="0084201E"/>
    <w:rsid w:val="008420C0"/>
    <w:rsid w:val="00842911"/>
    <w:rsid w:val="00842A7B"/>
    <w:rsid w:val="00842E2C"/>
    <w:rsid w:val="00842EEA"/>
    <w:rsid w:val="00842F2D"/>
    <w:rsid w:val="00844045"/>
    <w:rsid w:val="008442CB"/>
    <w:rsid w:val="00844640"/>
    <w:rsid w:val="00845EA1"/>
    <w:rsid w:val="0085009D"/>
    <w:rsid w:val="008500CF"/>
    <w:rsid w:val="008504A7"/>
    <w:rsid w:val="008508A7"/>
    <w:rsid w:val="00851066"/>
    <w:rsid w:val="00854A46"/>
    <w:rsid w:val="00854CA8"/>
    <w:rsid w:val="00857761"/>
    <w:rsid w:val="00861059"/>
    <w:rsid w:val="00861B65"/>
    <w:rsid w:val="008623A8"/>
    <w:rsid w:val="00862D74"/>
    <w:rsid w:val="008631AE"/>
    <w:rsid w:val="008639B6"/>
    <w:rsid w:val="00864BA5"/>
    <w:rsid w:val="00865796"/>
    <w:rsid w:val="008659FB"/>
    <w:rsid w:val="00865D99"/>
    <w:rsid w:val="00865DF7"/>
    <w:rsid w:val="008663B7"/>
    <w:rsid w:val="00866F16"/>
    <w:rsid w:val="00872BF5"/>
    <w:rsid w:val="00873374"/>
    <w:rsid w:val="00874DFC"/>
    <w:rsid w:val="00875959"/>
    <w:rsid w:val="00875DC5"/>
    <w:rsid w:val="00876051"/>
    <w:rsid w:val="00877681"/>
    <w:rsid w:val="0087776E"/>
    <w:rsid w:val="00877A29"/>
    <w:rsid w:val="008806E9"/>
    <w:rsid w:val="0088138D"/>
    <w:rsid w:val="008817C8"/>
    <w:rsid w:val="00882561"/>
    <w:rsid w:val="00885BF8"/>
    <w:rsid w:val="00886478"/>
    <w:rsid w:val="00886840"/>
    <w:rsid w:val="00886DB1"/>
    <w:rsid w:val="00886EE2"/>
    <w:rsid w:val="008878E4"/>
    <w:rsid w:val="00887E62"/>
    <w:rsid w:val="0089071D"/>
    <w:rsid w:val="008908B9"/>
    <w:rsid w:val="00890A2E"/>
    <w:rsid w:val="00891C0F"/>
    <w:rsid w:val="00893379"/>
    <w:rsid w:val="00893544"/>
    <w:rsid w:val="008939EB"/>
    <w:rsid w:val="00894C87"/>
    <w:rsid w:val="008967DA"/>
    <w:rsid w:val="008977C5"/>
    <w:rsid w:val="00897EE7"/>
    <w:rsid w:val="008A0067"/>
    <w:rsid w:val="008A0BB6"/>
    <w:rsid w:val="008A1BF4"/>
    <w:rsid w:val="008A1F18"/>
    <w:rsid w:val="008A2545"/>
    <w:rsid w:val="008A4EB5"/>
    <w:rsid w:val="008A7528"/>
    <w:rsid w:val="008A77B4"/>
    <w:rsid w:val="008A7F0C"/>
    <w:rsid w:val="008B04D9"/>
    <w:rsid w:val="008B13E4"/>
    <w:rsid w:val="008B2D9A"/>
    <w:rsid w:val="008B2F80"/>
    <w:rsid w:val="008B3024"/>
    <w:rsid w:val="008B3B3B"/>
    <w:rsid w:val="008B5126"/>
    <w:rsid w:val="008B52D5"/>
    <w:rsid w:val="008B5D42"/>
    <w:rsid w:val="008B6808"/>
    <w:rsid w:val="008B7BBA"/>
    <w:rsid w:val="008C024E"/>
    <w:rsid w:val="008C03D7"/>
    <w:rsid w:val="008C0E5A"/>
    <w:rsid w:val="008C1B7E"/>
    <w:rsid w:val="008C2256"/>
    <w:rsid w:val="008C2538"/>
    <w:rsid w:val="008C3ACB"/>
    <w:rsid w:val="008C5466"/>
    <w:rsid w:val="008C5602"/>
    <w:rsid w:val="008C6755"/>
    <w:rsid w:val="008C6775"/>
    <w:rsid w:val="008C70DA"/>
    <w:rsid w:val="008C7801"/>
    <w:rsid w:val="008D072B"/>
    <w:rsid w:val="008D1694"/>
    <w:rsid w:val="008D1AE3"/>
    <w:rsid w:val="008D2616"/>
    <w:rsid w:val="008D3E1A"/>
    <w:rsid w:val="008D3F2B"/>
    <w:rsid w:val="008D4C32"/>
    <w:rsid w:val="008D5962"/>
    <w:rsid w:val="008D5D32"/>
    <w:rsid w:val="008D60C3"/>
    <w:rsid w:val="008D63B9"/>
    <w:rsid w:val="008D6808"/>
    <w:rsid w:val="008D760C"/>
    <w:rsid w:val="008D78A6"/>
    <w:rsid w:val="008E0773"/>
    <w:rsid w:val="008E0E7C"/>
    <w:rsid w:val="008E0ECC"/>
    <w:rsid w:val="008E178C"/>
    <w:rsid w:val="008E2C35"/>
    <w:rsid w:val="008E35D0"/>
    <w:rsid w:val="008E4C64"/>
    <w:rsid w:val="008E4E76"/>
    <w:rsid w:val="008E4FC6"/>
    <w:rsid w:val="008E50B8"/>
    <w:rsid w:val="008E683D"/>
    <w:rsid w:val="008F0488"/>
    <w:rsid w:val="008F0CC0"/>
    <w:rsid w:val="008F1C1C"/>
    <w:rsid w:val="008F1CBF"/>
    <w:rsid w:val="008F2BB1"/>
    <w:rsid w:val="008F3EA7"/>
    <w:rsid w:val="008F5F4A"/>
    <w:rsid w:val="008F6928"/>
    <w:rsid w:val="008F7EBF"/>
    <w:rsid w:val="009005B5"/>
    <w:rsid w:val="0090060A"/>
    <w:rsid w:val="0090123A"/>
    <w:rsid w:val="00902BBE"/>
    <w:rsid w:val="00902D19"/>
    <w:rsid w:val="009055BD"/>
    <w:rsid w:val="009058C2"/>
    <w:rsid w:val="00907352"/>
    <w:rsid w:val="00910F4F"/>
    <w:rsid w:val="0091138A"/>
    <w:rsid w:val="00911BC0"/>
    <w:rsid w:val="00912093"/>
    <w:rsid w:val="009121EA"/>
    <w:rsid w:val="0091470C"/>
    <w:rsid w:val="00914950"/>
    <w:rsid w:val="00916558"/>
    <w:rsid w:val="00916FCC"/>
    <w:rsid w:val="0092101A"/>
    <w:rsid w:val="009212C8"/>
    <w:rsid w:val="00921CB2"/>
    <w:rsid w:val="009221E0"/>
    <w:rsid w:val="009235EA"/>
    <w:rsid w:val="00923889"/>
    <w:rsid w:val="00924679"/>
    <w:rsid w:val="00924DE2"/>
    <w:rsid w:val="009269FE"/>
    <w:rsid w:val="00926E98"/>
    <w:rsid w:val="00927284"/>
    <w:rsid w:val="0092762D"/>
    <w:rsid w:val="00927E2A"/>
    <w:rsid w:val="009301D5"/>
    <w:rsid w:val="00930DCF"/>
    <w:rsid w:val="009314FC"/>
    <w:rsid w:val="00932279"/>
    <w:rsid w:val="009323C9"/>
    <w:rsid w:val="00933026"/>
    <w:rsid w:val="00935E4C"/>
    <w:rsid w:val="0093672D"/>
    <w:rsid w:val="00937F96"/>
    <w:rsid w:val="00940BA5"/>
    <w:rsid w:val="00940E77"/>
    <w:rsid w:val="009417F8"/>
    <w:rsid w:val="00942330"/>
    <w:rsid w:val="0094361E"/>
    <w:rsid w:val="009443CB"/>
    <w:rsid w:val="00946CBA"/>
    <w:rsid w:val="009507A8"/>
    <w:rsid w:val="009511F0"/>
    <w:rsid w:val="0095134D"/>
    <w:rsid w:val="00952C13"/>
    <w:rsid w:val="00953234"/>
    <w:rsid w:val="009532FB"/>
    <w:rsid w:val="00953AD0"/>
    <w:rsid w:val="00953E17"/>
    <w:rsid w:val="00955063"/>
    <w:rsid w:val="00955157"/>
    <w:rsid w:val="00955C30"/>
    <w:rsid w:val="00955C90"/>
    <w:rsid w:val="00955D53"/>
    <w:rsid w:val="00955EE0"/>
    <w:rsid w:val="009566C5"/>
    <w:rsid w:val="00956899"/>
    <w:rsid w:val="00956F02"/>
    <w:rsid w:val="00960164"/>
    <w:rsid w:val="0096283A"/>
    <w:rsid w:val="009637CC"/>
    <w:rsid w:val="00963809"/>
    <w:rsid w:val="00963E1C"/>
    <w:rsid w:val="009642C4"/>
    <w:rsid w:val="009647BA"/>
    <w:rsid w:val="009663DE"/>
    <w:rsid w:val="009668CC"/>
    <w:rsid w:val="00967500"/>
    <w:rsid w:val="00967BD6"/>
    <w:rsid w:val="0097290E"/>
    <w:rsid w:val="00972A0F"/>
    <w:rsid w:val="009734A1"/>
    <w:rsid w:val="0097392D"/>
    <w:rsid w:val="00973991"/>
    <w:rsid w:val="00973DE5"/>
    <w:rsid w:val="00977144"/>
    <w:rsid w:val="0097726E"/>
    <w:rsid w:val="00980847"/>
    <w:rsid w:val="00981A2D"/>
    <w:rsid w:val="00981FC8"/>
    <w:rsid w:val="00982A47"/>
    <w:rsid w:val="009837BF"/>
    <w:rsid w:val="00985FC7"/>
    <w:rsid w:val="00986036"/>
    <w:rsid w:val="0098629E"/>
    <w:rsid w:val="00986D05"/>
    <w:rsid w:val="00986F0B"/>
    <w:rsid w:val="00987CDF"/>
    <w:rsid w:val="0099183B"/>
    <w:rsid w:val="00991DF2"/>
    <w:rsid w:val="009929A3"/>
    <w:rsid w:val="009935C7"/>
    <w:rsid w:val="00993947"/>
    <w:rsid w:val="00993A9A"/>
    <w:rsid w:val="00993BD8"/>
    <w:rsid w:val="00993DA5"/>
    <w:rsid w:val="00994F82"/>
    <w:rsid w:val="009952BD"/>
    <w:rsid w:val="00996D34"/>
    <w:rsid w:val="00996DDF"/>
    <w:rsid w:val="00997266"/>
    <w:rsid w:val="00997BCC"/>
    <w:rsid w:val="00997D53"/>
    <w:rsid w:val="009A2416"/>
    <w:rsid w:val="009A2A71"/>
    <w:rsid w:val="009A2B32"/>
    <w:rsid w:val="009A4E82"/>
    <w:rsid w:val="009A5742"/>
    <w:rsid w:val="009A66D7"/>
    <w:rsid w:val="009A6737"/>
    <w:rsid w:val="009B0526"/>
    <w:rsid w:val="009B1C1E"/>
    <w:rsid w:val="009B208B"/>
    <w:rsid w:val="009B2346"/>
    <w:rsid w:val="009B27B3"/>
    <w:rsid w:val="009B3F3C"/>
    <w:rsid w:val="009B4D6D"/>
    <w:rsid w:val="009B4F32"/>
    <w:rsid w:val="009B5549"/>
    <w:rsid w:val="009B57E0"/>
    <w:rsid w:val="009B6963"/>
    <w:rsid w:val="009B6969"/>
    <w:rsid w:val="009B728B"/>
    <w:rsid w:val="009B7AE2"/>
    <w:rsid w:val="009C04BD"/>
    <w:rsid w:val="009C1AA4"/>
    <w:rsid w:val="009C240D"/>
    <w:rsid w:val="009C2F04"/>
    <w:rsid w:val="009C3372"/>
    <w:rsid w:val="009C3D72"/>
    <w:rsid w:val="009C3E0D"/>
    <w:rsid w:val="009C65FE"/>
    <w:rsid w:val="009C7920"/>
    <w:rsid w:val="009D13D3"/>
    <w:rsid w:val="009D1DA9"/>
    <w:rsid w:val="009D323F"/>
    <w:rsid w:val="009D32F9"/>
    <w:rsid w:val="009D4646"/>
    <w:rsid w:val="009D55EB"/>
    <w:rsid w:val="009D57EC"/>
    <w:rsid w:val="009D648D"/>
    <w:rsid w:val="009D7109"/>
    <w:rsid w:val="009D7202"/>
    <w:rsid w:val="009D7EF4"/>
    <w:rsid w:val="009E047F"/>
    <w:rsid w:val="009E18C9"/>
    <w:rsid w:val="009E32EE"/>
    <w:rsid w:val="009E3DBD"/>
    <w:rsid w:val="009E46E8"/>
    <w:rsid w:val="009E4B3B"/>
    <w:rsid w:val="009E4C37"/>
    <w:rsid w:val="009E568D"/>
    <w:rsid w:val="009E70F5"/>
    <w:rsid w:val="009E7689"/>
    <w:rsid w:val="009F0E06"/>
    <w:rsid w:val="009F30FB"/>
    <w:rsid w:val="009F4B99"/>
    <w:rsid w:val="009F5097"/>
    <w:rsid w:val="009F55B3"/>
    <w:rsid w:val="009F5C1B"/>
    <w:rsid w:val="009F68D1"/>
    <w:rsid w:val="00A00876"/>
    <w:rsid w:val="00A023C3"/>
    <w:rsid w:val="00A02843"/>
    <w:rsid w:val="00A02929"/>
    <w:rsid w:val="00A031AC"/>
    <w:rsid w:val="00A04218"/>
    <w:rsid w:val="00A0494F"/>
    <w:rsid w:val="00A05FF0"/>
    <w:rsid w:val="00A0681A"/>
    <w:rsid w:val="00A07AD1"/>
    <w:rsid w:val="00A11753"/>
    <w:rsid w:val="00A123AE"/>
    <w:rsid w:val="00A129AE"/>
    <w:rsid w:val="00A13CC3"/>
    <w:rsid w:val="00A1577B"/>
    <w:rsid w:val="00A174CD"/>
    <w:rsid w:val="00A1773A"/>
    <w:rsid w:val="00A20544"/>
    <w:rsid w:val="00A20B73"/>
    <w:rsid w:val="00A2139A"/>
    <w:rsid w:val="00A2235F"/>
    <w:rsid w:val="00A22F19"/>
    <w:rsid w:val="00A23C94"/>
    <w:rsid w:val="00A25B51"/>
    <w:rsid w:val="00A25BFD"/>
    <w:rsid w:val="00A26E3B"/>
    <w:rsid w:val="00A30A47"/>
    <w:rsid w:val="00A3160A"/>
    <w:rsid w:val="00A317BD"/>
    <w:rsid w:val="00A317D7"/>
    <w:rsid w:val="00A31E85"/>
    <w:rsid w:val="00A322EE"/>
    <w:rsid w:val="00A32336"/>
    <w:rsid w:val="00A3287D"/>
    <w:rsid w:val="00A328D6"/>
    <w:rsid w:val="00A337DA"/>
    <w:rsid w:val="00A3530B"/>
    <w:rsid w:val="00A354FB"/>
    <w:rsid w:val="00A3558D"/>
    <w:rsid w:val="00A35F85"/>
    <w:rsid w:val="00A36607"/>
    <w:rsid w:val="00A3723E"/>
    <w:rsid w:val="00A37EFD"/>
    <w:rsid w:val="00A412BE"/>
    <w:rsid w:val="00A41B97"/>
    <w:rsid w:val="00A432E2"/>
    <w:rsid w:val="00A44063"/>
    <w:rsid w:val="00A44076"/>
    <w:rsid w:val="00A44371"/>
    <w:rsid w:val="00A4470E"/>
    <w:rsid w:val="00A44F1C"/>
    <w:rsid w:val="00A45477"/>
    <w:rsid w:val="00A45E18"/>
    <w:rsid w:val="00A46A6A"/>
    <w:rsid w:val="00A47C15"/>
    <w:rsid w:val="00A47FAD"/>
    <w:rsid w:val="00A50BE8"/>
    <w:rsid w:val="00A51B8E"/>
    <w:rsid w:val="00A51F6A"/>
    <w:rsid w:val="00A51F85"/>
    <w:rsid w:val="00A5281B"/>
    <w:rsid w:val="00A5316B"/>
    <w:rsid w:val="00A5347F"/>
    <w:rsid w:val="00A54833"/>
    <w:rsid w:val="00A54F1C"/>
    <w:rsid w:val="00A55C60"/>
    <w:rsid w:val="00A562C7"/>
    <w:rsid w:val="00A56591"/>
    <w:rsid w:val="00A57150"/>
    <w:rsid w:val="00A57847"/>
    <w:rsid w:val="00A57EAA"/>
    <w:rsid w:val="00A6085A"/>
    <w:rsid w:val="00A619F4"/>
    <w:rsid w:val="00A64C03"/>
    <w:rsid w:val="00A6514C"/>
    <w:rsid w:val="00A658C3"/>
    <w:rsid w:val="00A65CA0"/>
    <w:rsid w:val="00A65DE4"/>
    <w:rsid w:val="00A67550"/>
    <w:rsid w:val="00A67567"/>
    <w:rsid w:val="00A711B9"/>
    <w:rsid w:val="00A718AA"/>
    <w:rsid w:val="00A724FD"/>
    <w:rsid w:val="00A74B72"/>
    <w:rsid w:val="00A75D14"/>
    <w:rsid w:val="00A761DC"/>
    <w:rsid w:val="00A7663C"/>
    <w:rsid w:val="00A773D3"/>
    <w:rsid w:val="00A8062E"/>
    <w:rsid w:val="00A80CF3"/>
    <w:rsid w:val="00A81CAF"/>
    <w:rsid w:val="00A85087"/>
    <w:rsid w:val="00A85BED"/>
    <w:rsid w:val="00A87A55"/>
    <w:rsid w:val="00A903B5"/>
    <w:rsid w:val="00A92A80"/>
    <w:rsid w:val="00A92C8F"/>
    <w:rsid w:val="00A93115"/>
    <w:rsid w:val="00A938DA"/>
    <w:rsid w:val="00A9674D"/>
    <w:rsid w:val="00A976C3"/>
    <w:rsid w:val="00AA0A56"/>
    <w:rsid w:val="00AA1E65"/>
    <w:rsid w:val="00AA2254"/>
    <w:rsid w:val="00AA29E9"/>
    <w:rsid w:val="00AA2B15"/>
    <w:rsid w:val="00AA2F14"/>
    <w:rsid w:val="00AA32A3"/>
    <w:rsid w:val="00AA32FD"/>
    <w:rsid w:val="00AA3BAF"/>
    <w:rsid w:val="00AA4135"/>
    <w:rsid w:val="00AA5282"/>
    <w:rsid w:val="00AA63CF"/>
    <w:rsid w:val="00AB2770"/>
    <w:rsid w:val="00AB2E07"/>
    <w:rsid w:val="00AB5D28"/>
    <w:rsid w:val="00AB63C2"/>
    <w:rsid w:val="00AB6494"/>
    <w:rsid w:val="00AB71E4"/>
    <w:rsid w:val="00AB7D31"/>
    <w:rsid w:val="00AC05E7"/>
    <w:rsid w:val="00AC0EC2"/>
    <w:rsid w:val="00AC1740"/>
    <w:rsid w:val="00AC1949"/>
    <w:rsid w:val="00AC19AB"/>
    <w:rsid w:val="00AC1C4A"/>
    <w:rsid w:val="00AC3F4C"/>
    <w:rsid w:val="00AC4C87"/>
    <w:rsid w:val="00AC668A"/>
    <w:rsid w:val="00AC693E"/>
    <w:rsid w:val="00AC6EA7"/>
    <w:rsid w:val="00AC7ACD"/>
    <w:rsid w:val="00AC7D9E"/>
    <w:rsid w:val="00AD1006"/>
    <w:rsid w:val="00AD12B8"/>
    <w:rsid w:val="00AD15BC"/>
    <w:rsid w:val="00AD186B"/>
    <w:rsid w:val="00AD3B1C"/>
    <w:rsid w:val="00AD4DFF"/>
    <w:rsid w:val="00AD51D3"/>
    <w:rsid w:val="00AE0306"/>
    <w:rsid w:val="00AE0500"/>
    <w:rsid w:val="00AE0C77"/>
    <w:rsid w:val="00AE35CA"/>
    <w:rsid w:val="00AE3A79"/>
    <w:rsid w:val="00AE44EB"/>
    <w:rsid w:val="00AE4513"/>
    <w:rsid w:val="00AE51FC"/>
    <w:rsid w:val="00AE67F8"/>
    <w:rsid w:val="00AE7FF3"/>
    <w:rsid w:val="00AF11BF"/>
    <w:rsid w:val="00AF1DD8"/>
    <w:rsid w:val="00AF2023"/>
    <w:rsid w:val="00AF368B"/>
    <w:rsid w:val="00AF3710"/>
    <w:rsid w:val="00AF42A2"/>
    <w:rsid w:val="00AF48CD"/>
    <w:rsid w:val="00AF5ECE"/>
    <w:rsid w:val="00AF62B3"/>
    <w:rsid w:val="00AF6383"/>
    <w:rsid w:val="00AF6D95"/>
    <w:rsid w:val="00AF7F55"/>
    <w:rsid w:val="00B00B64"/>
    <w:rsid w:val="00B00B8A"/>
    <w:rsid w:val="00B00E69"/>
    <w:rsid w:val="00B00FEF"/>
    <w:rsid w:val="00B020F4"/>
    <w:rsid w:val="00B028A1"/>
    <w:rsid w:val="00B033CF"/>
    <w:rsid w:val="00B03514"/>
    <w:rsid w:val="00B03FC0"/>
    <w:rsid w:val="00B044A3"/>
    <w:rsid w:val="00B05706"/>
    <w:rsid w:val="00B0600C"/>
    <w:rsid w:val="00B06087"/>
    <w:rsid w:val="00B07024"/>
    <w:rsid w:val="00B07113"/>
    <w:rsid w:val="00B07DD2"/>
    <w:rsid w:val="00B10C2A"/>
    <w:rsid w:val="00B10E78"/>
    <w:rsid w:val="00B12A11"/>
    <w:rsid w:val="00B12AE0"/>
    <w:rsid w:val="00B12B6E"/>
    <w:rsid w:val="00B13A83"/>
    <w:rsid w:val="00B13E7A"/>
    <w:rsid w:val="00B1486A"/>
    <w:rsid w:val="00B17D51"/>
    <w:rsid w:val="00B20356"/>
    <w:rsid w:val="00B206EB"/>
    <w:rsid w:val="00B22785"/>
    <w:rsid w:val="00B22B9D"/>
    <w:rsid w:val="00B22CCC"/>
    <w:rsid w:val="00B22E8D"/>
    <w:rsid w:val="00B22F4C"/>
    <w:rsid w:val="00B2593B"/>
    <w:rsid w:val="00B271A0"/>
    <w:rsid w:val="00B2738F"/>
    <w:rsid w:val="00B3007D"/>
    <w:rsid w:val="00B305A5"/>
    <w:rsid w:val="00B309C6"/>
    <w:rsid w:val="00B30D3E"/>
    <w:rsid w:val="00B30D66"/>
    <w:rsid w:val="00B30D68"/>
    <w:rsid w:val="00B31B57"/>
    <w:rsid w:val="00B32EEE"/>
    <w:rsid w:val="00B33111"/>
    <w:rsid w:val="00B33265"/>
    <w:rsid w:val="00B33C9A"/>
    <w:rsid w:val="00B3461F"/>
    <w:rsid w:val="00B352FA"/>
    <w:rsid w:val="00B35445"/>
    <w:rsid w:val="00B35729"/>
    <w:rsid w:val="00B35A8A"/>
    <w:rsid w:val="00B36955"/>
    <w:rsid w:val="00B36D37"/>
    <w:rsid w:val="00B3757A"/>
    <w:rsid w:val="00B37EBA"/>
    <w:rsid w:val="00B37EF9"/>
    <w:rsid w:val="00B40288"/>
    <w:rsid w:val="00B40413"/>
    <w:rsid w:val="00B406F2"/>
    <w:rsid w:val="00B40935"/>
    <w:rsid w:val="00B41CA2"/>
    <w:rsid w:val="00B426BF"/>
    <w:rsid w:val="00B431BE"/>
    <w:rsid w:val="00B4349F"/>
    <w:rsid w:val="00B4350A"/>
    <w:rsid w:val="00B43CF4"/>
    <w:rsid w:val="00B441B6"/>
    <w:rsid w:val="00B444B5"/>
    <w:rsid w:val="00B451F1"/>
    <w:rsid w:val="00B458EF"/>
    <w:rsid w:val="00B45A68"/>
    <w:rsid w:val="00B475BE"/>
    <w:rsid w:val="00B47820"/>
    <w:rsid w:val="00B47B68"/>
    <w:rsid w:val="00B504A8"/>
    <w:rsid w:val="00B51152"/>
    <w:rsid w:val="00B51220"/>
    <w:rsid w:val="00B51240"/>
    <w:rsid w:val="00B51FB7"/>
    <w:rsid w:val="00B52C74"/>
    <w:rsid w:val="00B53F32"/>
    <w:rsid w:val="00B54D4C"/>
    <w:rsid w:val="00B5589E"/>
    <w:rsid w:val="00B622E1"/>
    <w:rsid w:val="00B62982"/>
    <w:rsid w:val="00B62DD1"/>
    <w:rsid w:val="00B63741"/>
    <w:rsid w:val="00B64996"/>
    <w:rsid w:val="00B65335"/>
    <w:rsid w:val="00B65735"/>
    <w:rsid w:val="00B65872"/>
    <w:rsid w:val="00B65891"/>
    <w:rsid w:val="00B67483"/>
    <w:rsid w:val="00B716DA"/>
    <w:rsid w:val="00B7353D"/>
    <w:rsid w:val="00B73C0F"/>
    <w:rsid w:val="00B74038"/>
    <w:rsid w:val="00B75A8A"/>
    <w:rsid w:val="00B76B86"/>
    <w:rsid w:val="00B7710D"/>
    <w:rsid w:val="00B80414"/>
    <w:rsid w:val="00B804FF"/>
    <w:rsid w:val="00B80711"/>
    <w:rsid w:val="00B80B39"/>
    <w:rsid w:val="00B818F0"/>
    <w:rsid w:val="00B829B8"/>
    <w:rsid w:val="00B83071"/>
    <w:rsid w:val="00B836B3"/>
    <w:rsid w:val="00B83970"/>
    <w:rsid w:val="00B848C4"/>
    <w:rsid w:val="00B86A02"/>
    <w:rsid w:val="00B86CA7"/>
    <w:rsid w:val="00B86F4F"/>
    <w:rsid w:val="00B872B1"/>
    <w:rsid w:val="00B87E43"/>
    <w:rsid w:val="00B900BE"/>
    <w:rsid w:val="00B90DD4"/>
    <w:rsid w:val="00B90F3F"/>
    <w:rsid w:val="00B91AB2"/>
    <w:rsid w:val="00B956B5"/>
    <w:rsid w:val="00B96CA7"/>
    <w:rsid w:val="00B96DCD"/>
    <w:rsid w:val="00B97540"/>
    <w:rsid w:val="00BA181F"/>
    <w:rsid w:val="00BA1A58"/>
    <w:rsid w:val="00BA3C68"/>
    <w:rsid w:val="00BA4E03"/>
    <w:rsid w:val="00BA69A1"/>
    <w:rsid w:val="00BA6C3A"/>
    <w:rsid w:val="00BA7259"/>
    <w:rsid w:val="00BA751B"/>
    <w:rsid w:val="00BA7CA3"/>
    <w:rsid w:val="00BA7DBF"/>
    <w:rsid w:val="00BA7F20"/>
    <w:rsid w:val="00BB0804"/>
    <w:rsid w:val="00BB0992"/>
    <w:rsid w:val="00BB1332"/>
    <w:rsid w:val="00BB1853"/>
    <w:rsid w:val="00BB1D8A"/>
    <w:rsid w:val="00BB37A7"/>
    <w:rsid w:val="00BB3F14"/>
    <w:rsid w:val="00BB56EE"/>
    <w:rsid w:val="00BB5FEB"/>
    <w:rsid w:val="00BB6D7F"/>
    <w:rsid w:val="00BB7172"/>
    <w:rsid w:val="00BB78D4"/>
    <w:rsid w:val="00BC07BB"/>
    <w:rsid w:val="00BC0B40"/>
    <w:rsid w:val="00BC0D97"/>
    <w:rsid w:val="00BC1119"/>
    <w:rsid w:val="00BC1BD2"/>
    <w:rsid w:val="00BC3F51"/>
    <w:rsid w:val="00BC4242"/>
    <w:rsid w:val="00BC4990"/>
    <w:rsid w:val="00BC4B0C"/>
    <w:rsid w:val="00BC521E"/>
    <w:rsid w:val="00BC5D3A"/>
    <w:rsid w:val="00BC74A3"/>
    <w:rsid w:val="00BC7D0E"/>
    <w:rsid w:val="00BD1DEC"/>
    <w:rsid w:val="00BD302C"/>
    <w:rsid w:val="00BD3AF7"/>
    <w:rsid w:val="00BD439E"/>
    <w:rsid w:val="00BD46DC"/>
    <w:rsid w:val="00BD5B45"/>
    <w:rsid w:val="00BD5B77"/>
    <w:rsid w:val="00BD5C08"/>
    <w:rsid w:val="00BD61BA"/>
    <w:rsid w:val="00BE0EBF"/>
    <w:rsid w:val="00BE0F9A"/>
    <w:rsid w:val="00BE14B5"/>
    <w:rsid w:val="00BE1FE3"/>
    <w:rsid w:val="00BE2E5B"/>
    <w:rsid w:val="00BE63F4"/>
    <w:rsid w:val="00BE766E"/>
    <w:rsid w:val="00BF0845"/>
    <w:rsid w:val="00BF0907"/>
    <w:rsid w:val="00BF0A4C"/>
    <w:rsid w:val="00BF1BE9"/>
    <w:rsid w:val="00BF27E9"/>
    <w:rsid w:val="00BF2AEA"/>
    <w:rsid w:val="00BF3EB5"/>
    <w:rsid w:val="00BF42E7"/>
    <w:rsid w:val="00BF5E82"/>
    <w:rsid w:val="00BF62CD"/>
    <w:rsid w:val="00BF634C"/>
    <w:rsid w:val="00BF696F"/>
    <w:rsid w:val="00BF6DC3"/>
    <w:rsid w:val="00BF771F"/>
    <w:rsid w:val="00BF77A3"/>
    <w:rsid w:val="00BF7967"/>
    <w:rsid w:val="00C006BC"/>
    <w:rsid w:val="00C00915"/>
    <w:rsid w:val="00C03600"/>
    <w:rsid w:val="00C03AB2"/>
    <w:rsid w:val="00C04C36"/>
    <w:rsid w:val="00C05B03"/>
    <w:rsid w:val="00C063C4"/>
    <w:rsid w:val="00C06429"/>
    <w:rsid w:val="00C079CE"/>
    <w:rsid w:val="00C07CC9"/>
    <w:rsid w:val="00C11A78"/>
    <w:rsid w:val="00C14A7D"/>
    <w:rsid w:val="00C15BDA"/>
    <w:rsid w:val="00C175ED"/>
    <w:rsid w:val="00C20BBA"/>
    <w:rsid w:val="00C20F04"/>
    <w:rsid w:val="00C21982"/>
    <w:rsid w:val="00C21D9C"/>
    <w:rsid w:val="00C21F32"/>
    <w:rsid w:val="00C23F71"/>
    <w:rsid w:val="00C24ADE"/>
    <w:rsid w:val="00C253C8"/>
    <w:rsid w:val="00C25447"/>
    <w:rsid w:val="00C266FC"/>
    <w:rsid w:val="00C26BB4"/>
    <w:rsid w:val="00C26CCD"/>
    <w:rsid w:val="00C27297"/>
    <w:rsid w:val="00C27321"/>
    <w:rsid w:val="00C27BF6"/>
    <w:rsid w:val="00C30012"/>
    <w:rsid w:val="00C3153B"/>
    <w:rsid w:val="00C31637"/>
    <w:rsid w:val="00C31F08"/>
    <w:rsid w:val="00C32313"/>
    <w:rsid w:val="00C32393"/>
    <w:rsid w:val="00C328B9"/>
    <w:rsid w:val="00C32EA6"/>
    <w:rsid w:val="00C342AE"/>
    <w:rsid w:val="00C34D97"/>
    <w:rsid w:val="00C3589C"/>
    <w:rsid w:val="00C36A76"/>
    <w:rsid w:val="00C376A1"/>
    <w:rsid w:val="00C37CFF"/>
    <w:rsid w:val="00C421FE"/>
    <w:rsid w:val="00C42569"/>
    <w:rsid w:val="00C46D05"/>
    <w:rsid w:val="00C47269"/>
    <w:rsid w:val="00C51382"/>
    <w:rsid w:val="00C513E6"/>
    <w:rsid w:val="00C51E66"/>
    <w:rsid w:val="00C52A62"/>
    <w:rsid w:val="00C53567"/>
    <w:rsid w:val="00C542C8"/>
    <w:rsid w:val="00C5463E"/>
    <w:rsid w:val="00C54DA9"/>
    <w:rsid w:val="00C55409"/>
    <w:rsid w:val="00C562BD"/>
    <w:rsid w:val="00C6053A"/>
    <w:rsid w:val="00C60A0A"/>
    <w:rsid w:val="00C6172E"/>
    <w:rsid w:val="00C628F5"/>
    <w:rsid w:val="00C62A66"/>
    <w:rsid w:val="00C630B2"/>
    <w:rsid w:val="00C653A1"/>
    <w:rsid w:val="00C66952"/>
    <w:rsid w:val="00C67BAF"/>
    <w:rsid w:val="00C705F0"/>
    <w:rsid w:val="00C7064F"/>
    <w:rsid w:val="00C713EE"/>
    <w:rsid w:val="00C71A72"/>
    <w:rsid w:val="00C72A86"/>
    <w:rsid w:val="00C73F00"/>
    <w:rsid w:val="00C7429B"/>
    <w:rsid w:val="00C76D7E"/>
    <w:rsid w:val="00C770EB"/>
    <w:rsid w:val="00C77AAC"/>
    <w:rsid w:val="00C80BA9"/>
    <w:rsid w:val="00C82043"/>
    <w:rsid w:val="00C83504"/>
    <w:rsid w:val="00C83A9F"/>
    <w:rsid w:val="00C83E67"/>
    <w:rsid w:val="00C8458D"/>
    <w:rsid w:val="00C84BB6"/>
    <w:rsid w:val="00C86322"/>
    <w:rsid w:val="00C86349"/>
    <w:rsid w:val="00C8677D"/>
    <w:rsid w:val="00C86D41"/>
    <w:rsid w:val="00C8783C"/>
    <w:rsid w:val="00C906F4"/>
    <w:rsid w:val="00C90B14"/>
    <w:rsid w:val="00C918A9"/>
    <w:rsid w:val="00C92749"/>
    <w:rsid w:val="00C934AB"/>
    <w:rsid w:val="00C939F9"/>
    <w:rsid w:val="00C956C6"/>
    <w:rsid w:val="00C97140"/>
    <w:rsid w:val="00C9749F"/>
    <w:rsid w:val="00CA0169"/>
    <w:rsid w:val="00CA0BEC"/>
    <w:rsid w:val="00CA0FF3"/>
    <w:rsid w:val="00CA122E"/>
    <w:rsid w:val="00CA145B"/>
    <w:rsid w:val="00CA159D"/>
    <w:rsid w:val="00CA1761"/>
    <w:rsid w:val="00CA182A"/>
    <w:rsid w:val="00CA42B1"/>
    <w:rsid w:val="00CA5508"/>
    <w:rsid w:val="00CA5C92"/>
    <w:rsid w:val="00CA7343"/>
    <w:rsid w:val="00CA7E7E"/>
    <w:rsid w:val="00CB0506"/>
    <w:rsid w:val="00CB1B23"/>
    <w:rsid w:val="00CB2194"/>
    <w:rsid w:val="00CB34C6"/>
    <w:rsid w:val="00CB4C33"/>
    <w:rsid w:val="00CB5E8B"/>
    <w:rsid w:val="00CB622D"/>
    <w:rsid w:val="00CB7023"/>
    <w:rsid w:val="00CB7A34"/>
    <w:rsid w:val="00CC0E50"/>
    <w:rsid w:val="00CC122E"/>
    <w:rsid w:val="00CC19D5"/>
    <w:rsid w:val="00CC1AAF"/>
    <w:rsid w:val="00CC2729"/>
    <w:rsid w:val="00CC2900"/>
    <w:rsid w:val="00CC3702"/>
    <w:rsid w:val="00CC4259"/>
    <w:rsid w:val="00CD0CCE"/>
    <w:rsid w:val="00CD0F39"/>
    <w:rsid w:val="00CD1350"/>
    <w:rsid w:val="00CD13EE"/>
    <w:rsid w:val="00CD494D"/>
    <w:rsid w:val="00CD4A8F"/>
    <w:rsid w:val="00CD6C33"/>
    <w:rsid w:val="00CD75D3"/>
    <w:rsid w:val="00CD78FF"/>
    <w:rsid w:val="00CD791E"/>
    <w:rsid w:val="00CE05BE"/>
    <w:rsid w:val="00CE0B19"/>
    <w:rsid w:val="00CE1706"/>
    <w:rsid w:val="00CE1904"/>
    <w:rsid w:val="00CE3E67"/>
    <w:rsid w:val="00CE45CB"/>
    <w:rsid w:val="00CE4608"/>
    <w:rsid w:val="00CE475E"/>
    <w:rsid w:val="00CE4E09"/>
    <w:rsid w:val="00CE50D6"/>
    <w:rsid w:val="00CE6E28"/>
    <w:rsid w:val="00CE70B0"/>
    <w:rsid w:val="00CE763A"/>
    <w:rsid w:val="00CF06C2"/>
    <w:rsid w:val="00CF0DC3"/>
    <w:rsid w:val="00CF1269"/>
    <w:rsid w:val="00CF1D9F"/>
    <w:rsid w:val="00CF1E35"/>
    <w:rsid w:val="00CF1EA8"/>
    <w:rsid w:val="00CF2058"/>
    <w:rsid w:val="00CF25BA"/>
    <w:rsid w:val="00CF4067"/>
    <w:rsid w:val="00CF4533"/>
    <w:rsid w:val="00CF46C3"/>
    <w:rsid w:val="00CF4B49"/>
    <w:rsid w:val="00CF59B7"/>
    <w:rsid w:val="00CF665A"/>
    <w:rsid w:val="00CF66B9"/>
    <w:rsid w:val="00CF797F"/>
    <w:rsid w:val="00D0113B"/>
    <w:rsid w:val="00D01264"/>
    <w:rsid w:val="00D02358"/>
    <w:rsid w:val="00D03D6E"/>
    <w:rsid w:val="00D0600C"/>
    <w:rsid w:val="00D064FE"/>
    <w:rsid w:val="00D076C5"/>
    <w:rsid w:val="00D11E8F"/>
    <w:rsid w:val="00D1438B"/>
    <w:rsid w:val="00D14DF9"/>
    <w:rsid w:val="00D1532E"/>
    <w:rsid w:val="00D1561B"/>
    <w:rsid w:val="00D15DC2"/>
    <w:rsid w:val="00D15EAA"/>
    <w:rsid w:val="00D16ECA"/>
    <w:rsid w:val="00D17C60"/>
    <w:rsid w:val="00D20CB5"/>
    <w:rsid w:val="00D22541"/>
    <w:rsid w:val="00D228E6"/>
    <w:rsid w:val="00D23CCC"/>
    <w:rsid w:val="00D24EAE"/>
    <w:rsid w:val="00D25A76"/>
    <w:rsid w:val="00D308F7"/>
    <w:rsid w:val="00D31291"/>
    <w:rsid w:val="00D31709"/>
    <w:rsid w:val="00D31FD3"/>
    <w:rsid w:val="00D32A15"/>
    <w:rsid w:val="00D351FF"/>
    <w:rsid w:val="00D3623D"/>
    <w:rsid w:val="00D365DB"/>
    <w:rsid w:val="00D40FC3"/>
    <w:rsid w:val="00D429D8"/>
    <w:rsid w:val="00D42F4C"/>
    <w:rsid w:val="00D43168"/>
    <w:rsid w:val="00D43409"/>
    <w:rsid w:val="00D4359B"/>
    <w:rsid w:val="00D44E17"/>
    <w:rsid w:val="00D46387"/>
    <w:rsid w:val="00D512C4"/>
    <w:rsid w:val="00D526DE"/>
    <w:rsid w:val="00D52F2D"/>
    <w:rsid w:val="00D53824"/>
    <w:rsid w:val="00D548F4"/>
    <w:rsid w:val="00D550B9"/>
    <w:rsid w:val="00D5555E"/>
    <w:rsid w:val="00D55E01"/>
    <w:rsid w:val="00D56364"/>
    <w:rsid w:val="00D566C1"/>
    <w:rsid w:val="00D57F19"/>
    <w:rsid w:val="00D6031F"/>
    <w:rsid w:val="00D6125D"/>
    <w:rsid w:val="00D612F6"/>
    <w:rsid w:val="00D61CB7"/>
    <w:rsid w:val="00D625F4"/>
    <w:rsid w:val="00D651D1"/>
    <w:rsid w:val="00D65B13"/>
    <w:rsid w:val="00D670BD"/>
    <w:rsid w:val="00D672EA"/>
    <w:rsid w:val="00D67945"/>
    <w:rsid w:val="00D704EA"/>
    <w:rsid w:val="00D70A35"/>
    <w:rsid w:val="00D714A3"/>
    <w:rsid w:val="00D72CD6"/>
    <w:rsid w:val="00D73580"/>
    <w:rsid w:val="00D73FC8"/>
    <w:rsid w:val="00D74541"/>
    <w:rsid w:val="00D7495C"/>
    <w:rsid w:val="00D7530D"/>
    <w:rsid w:val="00D8030B"/>
    <w:rsid w:val="00D80B09"/>
    <w:rsid w:val="00D8104F"/>
    <w:rsid w:val="00D83181"/>
    <w:rsid w:val="00D83FE9"/>
    <w:rsid w:val="00D846D5"/>
    <w:rsid w:val="00D8573F"/>
    <w:rsid w:val="00D8581C"/>
    <w:rsid w:val="00D86DC0"/>
    <w:rsid w:val="00D9017B"/>
    <w:rsid w:val="00D90A02"/>
    <w:rsid w:val="00D90E84"/>
    <w:rsid w:val="00D928AD"/>
    <w:rsid w:val="00D93D6A"/>
    <w:rsid w:val="00D944E0"/>
    <w:rsid w:val="00D94B98"/>
    <w:rsid w:val="00D96313"/>
    <w:rsid w:val="00D96779"/>
    <w:rsid w:val="00D96BC9"/>
    <w:rsid w:val="00D96D0D"/>
    <w:rsid w:val="00DA0465"/>
    <w:rsid w:val="00DA0F7C"/>
    <w:rsid w:val="00DA1113"/>
    <w:rsid w:val="00DA35A1"/>
    <w:rsid w:val="00DA4B53"/>
    <w:rsid w:val="00DA50A9"/>
    <w:rsid w:val="00DA5CD2"/>
    <w:rsid w:val="00DA60C6"/>
    <w:rsid w:val="00DA625A"/>
    <w:rsid w:val="00DA6D45"/>
    <w:rsid w:val="00DA717A"/>
    <w:rsid w:val="00DA76E7"/>
    <w:rsid w:val="00DB02BC"/>
    <w:rsid w:val="00DB0F70"/>
    <w:rsid w:val="00DB1BC3"/>
    <w:rsid w:val="00DB32EE"/>
    <w:rsid w:val="00DB49E2"/>
    <w:rsid w:val="00DB4C32"/>
    <w:rsid w:val="00DB4E21"/>
    <w:rsid w:val="00DB4FA5"/>
    <w:rsid w:val="00DB537C"/>
    <w:rsid w:val="00DB6AD3"/>
    <w:rsid w:val="00DB7229"/>
    <w:rsid w:val="00DB7C4F"/>
    <w:rsid w:val="00DB7CEF"/>
    <w:rsid w:val="00DC0120"/>
    <w:rsid w:val="00DC0758"/>
    <w:rsid w:val="00DC17B4"/>
    <w:rsid w:val="00DC1EB3"/>
    <w:rsid w:val="00DC29F3"/>
    <w:rsid w:val="00DC3B86"/>
    <w:rsid w:val="00DC449A"/>
    <w:rsid w:val="00DC466B"/>
    <w:rsid w:val="00DC529E"/>
    <w:rsid w:val="00DC56C8"/>
    <w:rsid w:val="00DC6482"/>
    <w:rsid w:val="00DC65E8"/>
    <w:rsid w:val="00DC6C6E"/>
    <w:rsid w:val="00DC6EED"/>
    <w:rsid w:val="00DC7446"/>
    <w:rsid w:val="00DD1125"/>
    <w:rsid w:val="00DD12A2"/>
    <w:rsid w:val="00DD12C5"/>
    <w:rsid w:val="00DD2CC6"/>
    <w:rsid w:val="00DD2D77"/>
    <w:rsid w:val="00DD3042"/>
    <w:rsid w:val="00DD35CB"/>
    <w:rsid w:val="00DD3D9C"/>
    <w:rsid w:val="00DD3FF8"/>
    <w:rsid w:val="00DD6474"/>
    <w:rsid w:val="00DE122D"/>
    <w:rsid w:val="00DE227D"/>
    <w:rsid w:val="00DE2C26"/>
    <w:rsid w:val="00DE3BCE"/>
    <w:rsid w:val="00DE4491"/>
    <w:rsid w:val="00DE461C"/>
    <w:rsid w:val="00DE4D81"/>
    <w:rsid w:val="00DE4FC5"/>
    <w:rsid w:val="00DE51FE"/>
    <w:rsid w:val="00DE54D8"/>
    <w:rsid w:val="00DE5E90"/>
    <w:rsid w:val="00DE5F63"/>
    <w:rsid w:val="00DE7113"/>
    <w:rsid w:val="00DE7DEB"/>
    <w:rsid w:val="00DF07E1"/>
    <w:rsid w:val="00DF1CC6"/>
    <w:rsid w:val="00DF22FA"/>
    <w:rsid w:val="00DF36D7"/>
    <w:rsid w:val="00DF3973"/>
    <w:rsid w:val="00DF3C6C"/>
    <w:rsid w:val="00DF53B6"/>
    <w:rsid w:val="00DF57FE"/>
    <w:rsid w:val="00DF613A"/>
    <w:rsid w:val="00DF632D"/>
    <w:rsid w:val="00E000CC"/>
    <w:rsid w:val="00E035EA"/>
    <w:rsid w:val="00E043CF"/>
    <w:rsid w:val="00E0497A"/>
    <w:rsid w:val="00E0579F"/>
    <w:rsid w:val="00E0667D"/>
    <w:rsid w:val="00E10A08"/>
    <w:rsid w:val="00E11B0B"/>
    <w:rsid w:val="00E12A55"/>
    <w:rsid w:val="00E13EAB"/>
    <w:rsid w:val="00E1486D"/>
    <w:rsid w:val="00E15DBF"/>
    <w:rsid w:val="00E16CF4"/>
    <w:rsid w:val="00E20A97"/>
    <w:rsid w:val="00E2178B"/>
    <w:rsid w:val="00E228AC"/>
    <w:rsid w:val="00E22B02"/>
    <w:rsid w:val="00E22E6A"/>
    <w:rsid w:val="00E23629"/>
    <w:rsid w:val="00E24BAB"/>
    <w:rsid w:val="00E24D19"/>
    <w:rsid w:val="00E25242"/>
    <w:rsid w:val="00E26144"/>
    <w:rsid w:val="00E2663B"/>
    <w:rsid w:val="00E27B2F"/>
    <w:rsid w:val="00E30BF1"/>
    <w:rsid w:val="00E3369F"/>
    <w:rsid w:val="00E34548"/>
    <w:rsid w:val="00E35BC4"/>
    <w:rsid w:val="00E363C8"/>
    <w:rsid w:val="00E365F0"/>
    <w:rsid w:val="00E36CD2"/>
    <w:rsid w:val="00E36DF6"/>
    <w:rsid w:val="00E378EB"/>
    <w:rsid w:val="00E37923"/>
    <w:rsid w:val="00E40A5C"/>
    <w:rsid w:val="00E40D29"/>
    <w:rsid w:val="00E42614"/>
    <w:rsid w:val="00E42B73"/>
    <w:rsid w:val="00E42BAA"/>
    <w:rsid w:val="00E44EB2"/>
    <w:rsid w:val="00E45D71"/>
    <w:rsid w:val="00E46070"/>
    <w:rsid w:val="00E46B81"/>
    <w:rsid w:val="00E46D4A"/>
    <w:rsid w:val="00E46D97"/>
    <w:rsid w:val="00E50253"/>
    <w:rsid w:val="00E5060C"/>
    <w:rsid w:val="00E51B85"/>
    <w:rsid w:val="00E520E6"/>
    <w:rsid w:val="00E531E7"/>
    <w:rsid w:val="00E54600"/>
    <w:rsid w:val="00E547BD"/>
    <w:rsid w:val="00E55B9E"/>
    <w:rsid w:val="00E56BEE"/>
    <w:rsid w:val="00E56D3B"/>
    <w:rsid w:val="00E56E14"/>
    <w:rsid w:val="00E57D9B"/>
    <w:rsid w:val="00E57F97"/>
    <w:rsid w:val="00E600DB"/>
    <w:rsid w:val="00E61039"/>
    <w:rsid w:val="00E61FFB"/>
    <w:rsid w:val="00E6234E"/>
    <w:rsid w:val="00E62555"/>
    <w:rsid w:val="00E625C9"/>
    <w:rsid w:val="00E62810"/>
    <w:rsid w:val="00E62A8F"/>
    <w:rsid w:val="00E62E17"/>
    <w:rsid w:val="00E63A71"/>
    <w:rsid w:val="00E63E8D"/>
    <w:rsid w:val="00E640FF"/>
    <w:rsid w:val="00E645A8"/>
    <w:rsid w:val="00E64F79"/>
    <w:rsid w:val="00E65CD1"/>
    <w:rsid w:val="00E67154"/>
    <w:rsid w:val="00E6773E"/>
    <w:rsid w:val="00E7036A"/>
    <w:rsid w:val="00E704E5"/>
    <w:rsid w:val="00E70B9E"/>
    <w:rsid w:val="00E71549"/>
    <w:rsid w:val="00E71D66"/>
    <w:rsid w:val="00E734BA"/>
    <w:rsid w:val="00E7399B"/>
    <w:rsid w:val="00E73BED"/>
    <w:rsid w:val="00E73C8A"/>
    <w:rsid w:val="00E74058"/>
    <w:rsid w:val="00E740CE"/>
    <w:rsid w:val="00E743F3"/>
    <w:rsid w:val="00E750E6"/>
    <w:rsid w:val="00E75714"/>
    <w:rsid w:val="00E75D82"/>
    <w:rsid w:val="00E75E61"/>
    <w:rsid w:val="00E76030"/>
    <w:rsid w:val="00E77803"/>
    <w:rsid w:val="00E77933"/>
    <w:rsid w:val="00E81419"/>
    <w:rsid w:val="00E831E2"/>
    <w:rsid w:val="00E84D32"/>
    <w:rsid w:val="00E84F70"/>
    <w:rsid w:val="00E85A1E"/>
    <w:rsid w:val="00E861CE"/>
    <w:rsid w:val="00E86E0C"/>
    <w:rsid w:val="00E90109"/>
    <w:rsid w:val="00E907CE"/>
    <w:rsid w:val="00E90DC8"/>
    <w:rsid w:val="00E90E46"/>
    <w:rsid w:val="00E910AD"/>
    <w:rsid w:val="00E9166E"/>
    <w:rsid w:val="00E92DDC"/>
    <w:rsid w:val="00E93BBA"/>
    <w:rsid w:val="00E943BA"/>
    <w:rsid w:val="00E95774"/>
    <w:rsid w:val="00E96005"/>
    <w:rsid w:val="00E96054"/>
    <w:rsid w:val="00E9636B"/>
    <w:rsid w:val="00E964FE"/>
    <w:rsid w:val="00E97B22"/>
    <w:rsid w:val="00EA0CF7"/>
    <w:rsid w:val="00EA1011"/>
    <w:rsid w:val="00EA19FA"/>
    <w:rsid w:val="00EA1C4F"/>
    <w:rsid w:val="00EA20CF"/>
    <w:rsid w:val="00EA2EF1"/>
    <w:rsid w:val="00EA3B22"/>
    <w:rsid w:val="00EA3EB7"/>
    <w:rsid w:val="00EA5E4B"/>
    <w:rsid w:val="00EA6777"/>
    <w:rsid w:val="00EA6943"/>
    <w:rsid w:val="00EA77C0"/>
    <w:rsid w:val="00EB03FA"/>
    <w:rsid w:val="00EB08D1"/>
    <w:rsid w:val="00EB17F3"/>
    <w:rsid w:val="00EB2454"/>
    <w:rsid w:val="00EB3A95"/>
    <w:rsid w:val="00EB4B7D"/>
    <w:rsid w:val="00EB638C"/>
    <w:rsid w:val="00EB6F28"/>
    <w:rsid w:val="00EB7308"/>
    <w:rsid w:val="00EB7E13"/>
    <w:rsid w:val="00EC0DEB"/>
    <w:rsid w:val="00EC1B5A"/>
    <w:rsid w:val="00EC1C3E"/>
    <w:rsid w:val="00EC1C78"/>
    <w:rsid w:val="00EC1CB4"/>
    <w:rsid w:val="00EC2A33"/>
    <w:rsid w:val="00EC2CDD"/>
    <w:rsid w:val="00EC467E"/>
    <w:rsid w:val="00EC4B45"/>
    <w:rsid w:val="00EC4D35"/>
    <w:rsid w:val="00EC5D3C"/>
    <w:rsid w:val="00EC7C93"/>
    <w:rsid w:val="00EC7D63"/>
    <w:rsid w:val="00ED117D"/>
    <w:rsid w:val="00ED13FD"/>
    <w:rsid w:val="00ED1D61"/>
    <w:rsid w:val="00ED2C3C"/>
    <w:rsid w:val="00ED3405"/>
    <w:rsid w:val="00ED34D6"/>
    <w:rsid w:val="00ED386D"/>
    <w:rsid w:val="00ED497D"/>
    <w:rsid w:val="00ED64B3"/>
    <w:rsid w:val="00ED6DE1"/>
    <w:rsid w:val="00ED756E"/>
    <w:rsid w:val="00ED7A0D"/>
    <w:rsid w:val="00EE047D"/>
    <w:rsid w:val="00EE16A8"/>
    <w:rsid w:val="00EE18C6"/>
    <w:rsid w:val="00EE1BA7"/>
    <w:rsid w:val="00EE20EF"/>
    <w:rsid w:val="00EE22B3"/>
    <w:rsid w:val="00EE25C3"/>
    <w:rsid w:val="00EE30A2"/>
    <w:rsid w:val="00EE345B"/>
    <w:rsid w:val="00EE5CFD"/>
    <w:rsid w:val="00EE75EC"/>
    <w:rsid w:val="00EE7CF2"/>
    <w:rsid w:val="00EF27B6"/>
    <w:rsid w:val="00EF2C1C"/>
    <w:rsid w:val="00EF34D8"/>
    <w:rsid w:val="00EF4135"/>
    <w:rsid w:val="00EF4614"/>
    <w:rsid w:val="00EF6F7D"/>
    <w:rsid w:val="00EF7CB7"/>
    <w:rsid w:val="00F01210"/>
    <w:rsid w:val="00F034AA"/>
    <w:rsid w:val="00F038D9"/>
    <w:rsid w:val="00F053FF"/>
    <w:rsid w:val="00F05B75"/>
    <w:rsid w:val="00F05BC6"/>
    <w:rsid w:val="00F0668B"/>
    <w:rsid w:val="00F06853"/>
    <w:rsid w:val="00F06EF6"/>
    <w:rsid w:val="00F070B4"/>
    <w:rsid w:val="00F07F50"/>
    <w:rsid w:val="00F10886"/>
    <w:rsid w:val="00F10D15"/>
    <w:rsid w:val="00F11657"/>
    <w:rsid w:val="00F1210D"/>
    <w:rsid w:val="00F12599"/>
    <w:rsid w:val="00F1370E"/>
    <w:rsid w:val="00F13897"/>
    <w:rsid w:val="00F13CAB"/>
    <w:rsid w:val="00F14B78"/>
    <w:rsid w:val="00F1553C"/>
    <w:rsid w:val="00F15F7A"/>
    <w:rsid w:val="00F161F7"/>
    <w:rsid w:val="00F206DB"/>
    <w:rsid w:val="00F20D15"/>
    <w:rsid w:val="00F22142"/>
    <w:rsid w:val="00F2266E"/>
    <w:rsid w:val="00F239F4"/>
    <w:rsid w:val="00F23AA5"/>
    <w:rsid w:val="00F24608"/>
    <w:rsid w:val="00F24647"/>
    <w:rsid w:val="00F24E07"/>
    <w:rsid w:val="00F251BC"/>
    <w:rsid w:val="00F2594D"/>
    <w:rsid w:val="00F25F0B"/>
    <w:rsid w:val="00F25F99"/>
    <w:rsid w:val="00F2700D"/>
    <w:rsid w:val="00F30BEB"/>
    <w:rsid w:val="00F31476"/>
    <w:rsid w:val="00F3212B"/>
    <w:rsid w:val="00F32738"/>
    <w:rsid w:val="00F3750C"/>
    <w:rsid w:val="00F405E0"/>
    <w:rsid w:val="00F412DA"/>
    <w:rsid w:val="00F4250E"/>
    <w:rsid w:val="00F4266E"/>
    <w:rsid w:val="00F42A85"/>
    <w:rsid w:val="00F42D86"/>
    <w:rsid w:val="00F433B7"/>
    <w:rsid w:val="00F4357A"/>
    <w:rsid w:val="00F4492D"/>
    <w:rsid w:val="00F45365"/>
    <w:rsid w:val="00F47B90"/>
    <w:rsid w:val="00F506F8"/>
    <w:rsid w:val="00F51714"/>
    <w:rsid w:val="00F5180C"/>
    <w:rsid w:val="00F51860"/>
    <w:rsid w:val="00F529C0"/>
    <w:rsid w:val="00F52AB6"/>
    <w:rsid w:val="00F52D5B"/>
    <w:rsid w:val="00F53565"/>
    <w:rsid w:val="00F5440E"/>
    <w:rsid w:val="00F5551F"/>
    <w:rsid w:val="00F55AB8"/>
    <w:rsid w:val="00F562E2"/>
    <w:rsid w:val="00F56538"/>
    <w:rsid w:val="00F56604"/>
    <w:rsid w:val="00F56C6B"/>
    <w:rsid w:val="00F56D5F"/>
    <w:rsid w:val="00F57FC9"/>
    <w:rsid w:val="00F57FD5"/>
    <w:rsid w:val="00F60647"/>
    <w:rsid w:val="00F618DD"/>
    <w:rsid w:val="00F62F1F"/>
    <w:rsid w:val="00F63515"/>
    <w:rsid w:val="00F64C94"/>
    <w:rsid w:val="00F663D7"/>
    <w:rsid w:val="00F66ACB"/>
    <w:rsid w:val="00F671A4"/>
    <w:rsid w:val="00F711E8"/>
    <w:rsid w:val="00F72A20"/>
    <w:rsid w:val="00F72AEA"/>
    <w:rsid w:val="00F731E6"/>
    <w:rsid w:val="00F73708"/>
    <w:rsid w:val="00F73F75"/>
    <w:rsid w:val="00F74E73"/>
    <w:rsid w:val="00F762E8"/>
    <w:rsid w:val="00F779CC"/>
    <w:rsid w:val="00F77ABE"/>
    <w:rsid w:val="00F80437"/>
    <w:rsid w:val="00F80715"/>
    <w:rsid w:val="00F80B12"/>
    <w:rsid w:val="00F812CF"/>
    <w:rsid w:val="00F81387"/>
    <w:rsid w:val="00F822E3"/>
    <w:rsid w:val="00F82525"/>
    <w:rsid w:val="00F83A62"/>
    <w:rsid w:val="00F850C0"/>
    <w:rsid w:val="00F8564B"/>
    <w:rsid w:val="00F856D0"/>
    <w:rsid w:val="00F87423"/>
    <w:rsid w:val="00F87F07"/>
    <w:rsid w:val="00F9037C"/>
    <w:rsid w:val="00F9156C"/>
    <w:rsid w:val="00F92F71"/>
    <w:rsid w:val="00F9310C"/>
    <w:rsid w:val="00F9435A"/>
    <w:rsid w:val="00F947F7"/>
    <w:rsid w:val="00F962E9"/>
    <w:rsid w:val="00F968B6"/>
    <w:rsid w:val="00F96A3C"/>
    <w:rsid w:val="00F970DF"/>
    <w:rsid w:val="00F973C4"/>
    <w:rsid w:val="00F97DA6"/>
    <w:rsid w:val="00F97EC8"/>
    <w:rsid w:val="00FA07E3"/>
    <w:rsid w:val="00FA0AAD"/>
    <w:rsid w:val="00FA269B"/>
    <w:rsid w:val="00FA3E84"/>
    <w:rsid w:val="00FA480E"/>
    <w:rsid w:val="00FA5368"/>
    <w:rsid w:val="00FA60E0"/>
    <w:rsid w:val="00FA7BC6"/>
    <w:rsid w:val="00FB00DD"/>
    <w:rsid w:val="00FB0BF3"/>
    <w:rsid w:val="00FB3213"/>
    <w:rsid w:val="00FB330C"/>
    <w:rsid w:val="00FB5294"/>
    <w:rsid w:val="00FB5F10"/>
    <w:rsid w:val="00FB6BC0"/>
    <w:rsid w:val="00FB7FB6"/>
    <w:rsid w:val="00FC04B7"/>
    <w:rsid w:val="00FC116C"/>
    <w:rsid w:val="00FC1921"/>
    <w:rsid w:val="00FC1F2E"/>
    <w:rsid w:val="00FC227D"/>
    <w:rsid w:val="00FC241F"/>
    <w:rsid w:val="00FC3C0B"/>
    <w:rsid w:val="00FC3FCF"/>
    <w:rsid w:val="00FC4059"/>
    <w:rsid w:val="00FC4FD2"/>
    <w:rsid w:val="00FC5319"/>
    <w:rsid w:val="00FC5518"/>
    <w:rsid w:val="00FC5E5A"/>
    <w:rsid w:val="00FC641F"/>
    <w:rsid w:val="00FC7591"/>
    <w:rsid w:val="00FC7BE8"/>
    <w:rsid w:val="00FC7D1C"/>
    <w:rsid w:val="00FC7E32"/>
    <w:rsid w:val="00FD29BA"/>
    <w:rsid w:val="00FD33B6"/>
    <w:rsid w:val="00FD34B2"/>
    <w:rsid w:val="00FD5C8E"/>
    <w:rsid w:val="00FD6782"/>
    <w:rsid w:val="00FD7958"/>
    <w:rsid w:val="00FD7E9D"/>
    <w:rsid w:val="00FE086D"/>
    <w:rsid w:val="00FE17B1"/>
    <w:rsid w:val="00FE299F"/>
    <w:rsid w:val="00FE3DA1"/>
    <w:rsid w:val="00FE41F7"/>
    <w:rsid w:val="00FE50A9"/>
    <w:rsid w:val="00FE53D5"/>
    <w:rsid w:val="00FE55BF"/>
    <w:rsid w:val="00FE6333"/>
    <w:rsid w:val="00FE7A1A"/>
    <w:rsid w:val="00FF0F63"/>
    <w:rsid w:val="00FF1951"/>
    <w:rsid w:val="00FF1A4A"/>
    <w:rsid w:val="00FF25D9"/>
    <w:rsid w:val="00FF2B0B"/>
    <w:rsid w:val="00FF3015"/>
    <w:rsid w:val="00FF5239"/>
    <w:rsid w:val="00FF5796"/>
    <w:rsid w:val="00FF5CB7"/>
    <w:rsid w:val="00FF5E2D"/>
    <w:rsid w:val="00FF650D"/>
    <w:rsid w:val="00FF690A"/>
    <w:rsid w:val="00FF6E8D"/>
    <w:rsid w:val="00FF7AE4"/>
  </w:rsids>
  <m:mathPr>
    <m:mathFont m:val="Cambria Math"/>
    <m:brkBin m:val="before"/>
    <m:brkBinSub m:val="--"/>
    <m:smallFrac m:val="off"/>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201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footnote text" w:uiPriority="99"/>
    <w:lsdException w:name="annotation text" w:uiPriority="99"/>
    <w:lsdException w:name="footer" w:uiPriority="99"/>
    <w:lsdException w:name="caption" w:qFormat="1"/>
    <w:lsdException w:name="table of figures" w:uiPriority="99"/>
    <w:lsdException w:name="annotation reference" w:uiPriority="99"/>
    <w:lsdException w:name="Title" w:qFormat="1"/>
    <w:lsdException w:name="Subtitle" w:qFormat="1"/>
    <w:lsdException w:name="Hyperlink" w:uiPriority="99"/>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ln">
    <w:name w:val="Normal"/>
    <w:qFormat/>
    <w:rsid w:val="003E0A4F"/>
    <w:pPr>
      <w:spacing w:after="120"/>
      <w:jc w:val="both"/>
    </w:pPr>
    <w:rPr>
      <w:sz w:val="22"/>
      <w:szCs w:val="22"/>
      <w:lang w:val="cs-CZ" w:eastAsia="cs-CZ"/>
    </w:rPr>
  </w:style>
  <w:style w:type="paragraph" w:styleId="Nadpis1">
    <w:name w:val="heading 1"/>
    <w:basedOn w:val="Normln"/>
    <w:next w:val="Normln"/>
    <w:link w:val="Nadpis1Char"/>
    <w:uiPriority w:val="9"/>
    <w:qFormat/>
    <w:rsid w:val="00505ECE"/>
    <w:pPr>
      <w:keepNext/>
      <w:keepLines/>
      <w:numPr>
        <w:numId w:val="1"/>
      </w:numPr>
      <w:spacing w:before="360"/>
      <w:outlineLvl w:val="0"/>
    </w:pPr>
    <w:rPr>
      <w:rFonts w:ascii="Cambria" w:eastAsia="Times New Roman" w:hAnsi="Cambria"/>
      <w:b/>
      <w:bCs/>
      <w:color w:val="B6B003"/>
      <w:sz w:val="28"/>
      <w:szCs w:val="28"/>
    </w:rPr>
  </w:style>
  <w:style w:type="paragraph" w:styleId="Nadpis2">
    <w:name w:val="heading 2"/>
    <w:basedOn w:val="Normln"/>
    <w:next w:val="Normln"/>
    <w:link w:val="Nadpis2Char"/>
    <w:uiPriority w:val="9"/>
    <w:qFormat/>
    <w:rsid w:val="00527126"/>
    <w:pPr>
      <w:keepNext/>
      <w:numPr>
        <w:ilvl w:val="1"/>
        <w:numId w:val="1"/>
      </w:numPr>
      <w:spacing w:before="240" w:after="60"/>
      <w:outlineLvl w:val="1"/>
    </w:pPr>
    <w:rPr>
      <w:rFonts w:ascii="Cambria" w:eastAsia="Times New Roman" w:hAnsi="Cambria"/>
      <w:b/>
      <w:bCs/>
      <w:i/>
      <w:iCs/>
      <w:sz w:val="24"/>
      <w:szCs w:val="24"/>
      <w:lang w:eastAsia="en-US"/>
    </w:rPr>
  </w:style>
  <w:style w:type="paragraph" w:styleId="Nadpis3">
    <w:name w:val="heading 3"/>
    <w:basedOn w:val="Normln"/>
    <w:next w:val="Normln"/>
    <w:link w:val="Nadpis3Char"/>
    <w:uiPriority w:val="9"/>
    <w:qFormat/>
    <w:rsid w:val="00937F96"/>
    <w:pPr>
      <w:keepNext/>
      <w:keepLines/>
      <w:numPr>
        <w:ilvl w:val="2"/>
        <w:numId w:val="1"/>
      </w:numPr>
      <w:spacing w:before="200"/>
      <w:outlineLvl w:val="2"/>
    </w:pPr>
    <w:rPr>
      <w:rFonts w:ascii="Cambria" w:eastAsia="Times New Roman" w:hAnsi="Cambria"/>
      <w:b/>
      <w:bCs/>
    </w:rPr>
  </w:style>
  <w:style w:type="paragraph" w:styleId="Nadpis4">
    <w:name w:val="heading 4"/>
    <w:basedOn w:val="Normln"/>
    <w:next w:val="Normln"/>
    <w:link w:val="Nadpis4Char"/>
    <w:uiPriority w:val="9"/>
    <w:qFormat/>
    <w:rsid w:val="00215ECB"/>
    <w:pPr>
      <w:keepNext/>
      <w:numPr>
        <w:ilvl w:val="3"/>
        <w:numId w:val="1"/>
      </w:numPr>
      <w:spacing w:before="240" w:after="60"/>
      <w:outlineLvl w:val="3"/>
    </w:pPr>
    <w:rPr>
      <w:rFonts w:eastAsia="Times New Roman"/>
      <w:bCs/>
      <w:i/>
      <w:szCs w:val="28"/>
    </w:rPr>
  </w:style>
  <w:style w:type="paragraph" w:styleId="Nadpis5">
    <w:name w:val="heading 5"/>
    <w:basedOn w:val="Normln"/>
    <w:next w:val="Normln"/>
    <w:qFormat/>
    <w:rsid w:val="00B458EF"/>
    <w:pPr>
      <w:spacing w:before="240" w:after="60"/>
      <w:outlineLvl w:val="4"/>
    </w:pPr>
    <w:rPr>
      <w:b/>
      <w:bCs/>
      <w:i/>
      <w:iCs/>
      <w:sz w:val="24"/>
      <w:szCs w:val="26"/>
    </w:rPr>
  </w:style>
  <w:style w:type="paragraph" w:styleId="Nadpis6">
    <w:name w:val="heading 6"/>
    <w:basedOn w:val="Normln"/>
    <w:next w:val="Normln"/>
    <w:link w:val="Nadpis6Char"/>
    <w:uiPriority w:val="9"/>
    <w:qFormat/>
    <w:rsid w:val="008324F4"/>
    <w:pPr>
      <w:spacing w:before="240" w:after="60"/>
      <w:outlineLvl w:val="5"/>
    </w:pPr>
    <w:rPr>
      <w:rFonts w:eastAsia="Times New Roman"/>
      <w:b/>
      <w:bCs/>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qFormat/>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2Char">
    <w:name w:val="Nadpis 2 Char"/>
    <w:link w:val="Nadpis2"/>
    <w:uiPriority w:val="9"/>
    <w:rsid w:val="00527126"/>
    <w:rPr>
      <w:rFonts w:ascii="Cambria" w:eastAsia="Times New Roman" w:hAnsi="Cambria"/>
      <w:b/>
      <w:bCs/>
      <w:i/>
      <w:iCs/>
      <w:sz w:val="24"/>
      <w:szCs w:val="24"/>
    </w:rPr>
  </w:style>
  <w:style w:type="paragraph" w:styleId="Titulek">
    <w:name w:val="caption"/>
    <w:basedOn w:val="Normln"/>
    <w:next w:val="Normln"/>
    <w:qFormat/>
    <w:rsid w:val="00136FBF"/>
    <w:pPr>
      <w:spacing w:before="120"/>
      <w:jc w:val="left"/>
    </w:pPr>
    <w:rPr>
      <w:rFonts w:ascii="Arial" w:hAnsi="Arial"/>
      <w:b/>
      <w:bCs/>
      <w:i/>
      <w:sz w:val="20"/>
      <w:szCs w:val="20"/>
      <w:lang w:eastAsia="en-US"/>
    </w:rPr>
  </w:style>
  <w:style w:type="character" w:styleId="Hypertextovodkaz">
    <w:name w:val="Hyperlink"/>
    <w:uiPriority w:val="99"/>
    <w:unhideWhenUsed/>
    <w:rsid w:val="00A718AA"/>
    <w:rPr>
      <w:color w:val="0000FF"/>
      <w:u w:val="single"/>
    </w:rPr>
  </w:style>
  <w:style w:type="paragraph" w:styleId="Textbubliny">
    <w:name w:val="Balloon Text"/>
    <w:basedOn w:val="Normln"/>
    <w:link w:val="TextbublinyChar"/>
    <w:uiPriority w:val="99"/>
    <w:semiHidden/>
    <w:unhideWhenUsed/>
    <w:rsid w:val="00A718AA"/>
    <w:rPr>
      <w:rFonts w:ascii="Tahoma" w:hAnsi="Tahoma"/>
      <w:sz w:val="16"/>
      <w:szCs w:val="16"/>
    </w:rPr>
  </w:style>
  <w:style w:type="character" w:customStyle="1" w:styleId="TextbublinyChar">
    <w:name w:val="Text bubliny Char"/>
    <w:link w:val="Textbubliny"/>
    <w:uiPriority w:val="99"/>
    <w:semiHidden/>
    <w:rsid w:val="00A718AA"/>
    <w:rPr>
      <w:rFonts w:ascii="Tahoma" w:hAnsi="Tahoma" w:cs="Tahoma"/>
      <w:sz w:val="16"/>
      <w:szCs w:val="16"/>
      <w:lang w:eastAsia="cs-CZ"/>
    </w:rPr>
  </w:style>
  <w:style w:type="character" w:customStyle="1" w:styleId="Nadpis1Char">
    <w:name w:val="Nadpis 1 Char"/>
    <w:link w:val="Nadpis1"/>
    <w:uiPriority w:val="9"/>
    <w:rsid w:val="00505ECE"/>
    <w:rPr>
      <w:rFonts w:ascii="Cambria" w:eastAsia="Times New Roman" w:hAnsi="Cambria"/>
      <w:b/>
      <w:bCs/>
      <w:color w:val="B6B003"/>
      <w:sz w:val="28"/>
      <w:szCs w:val="28"/>
    </w:rPr>
  </w:style>
  <w:style w:type="character" w:customStyle="1" w:styleId="Nadpis3Char">
    <w:name w:val="Nadpis 3 Char"/>
    <w:link w:val="Nadpis3"/>
    <w:uiPriority w:val="9"/>
    <w:rsid w:val="00937F96"/>
    <w:rPr>
      <w:rFonts w:ascii="Cambria" w:eastAsia="Times New Roman" w:hAnsi="Cambria"/>
      <w:b/>
      <w:bCs/>
      <w:sz w:val="22"/>
      <w:szCs w:val="22"/>
    </w:rPr>
  </w:style>
  <w:style w:type="paragraph" w:styleId="Zhlav">
    <w:name w:val="header"/>
    <w:basedOn w:val="Normln"/>
    <w:link w:val="ZhlavChar"/>
    <w:rsid w:val="002F7206"/>
    <w:pPr>
      <w:tabs>
        <w:tab w:val="center" w:pos="4536"/>
        <w:tab w:val="right" w:pos="9072"/>
      </w:tabs>
    </w:pPr>
    <w:rPr>
      <w:rFonts w:ascii="Times New Roman" w:eastAsia="Times New Roman" w:hAnsi="Times New Roman"/>
      <w:sz w:val="24"/>
      <w:szCs w:val="24"/>
    </w:rPr>
  </w:style>
  <w:style w:type="character" w:customStyle="1" w:styleId="ZhlavChar">
    <w:name w:val="Záhlaví Char"/>
    <w:link w:val="Zhlav"/>
    <w:rsid w:val="002F7206"/>
    <w:rPr>
      <w:rFonts w:ascii="Times New Roman" w:eastAsia="Times New Roman" w:hAnsi="Times New Roman"/>
      <w:sz w:val="24"/>
      <w:szCs w:val="24"/>
    </w:rPr>
  </w:style>
  <w:style w:type="paragraph" w:styleId="Zpat">
    <w:name w:val="footer"/>
    <w:aliases w:val="Zdroj"/>
    <w:basedOn w:val="Normln"/>
    <w:link w:val="ZpatChar"/>
    <w:uiPriority w:val="99"/>
    <w:unhideWhenUsed/>
    <w:rsid w:val="00E71D66"/>
    <w:pPr>
      <w:tabs>
        <w:tab w:val="center" w:pos="4536"/>
        <w:tab w:val="right" w:pos="9072"/>
      </w:tabs>
    </w:pPr>
    <w:rPr>
      <w:i/>
      <w:sz w:val="20"/>
    </w:rPr>
  </w:style>
  <w:style w:type="character" w:customStyle="1" w:styleId="ZpatChar">
    <w:name w:val="Zápatí Char"/>
    <w:aliases w:val="Zdroj Char"/>
    <w:link w:val="Zpat"/>
    <w:uiPriority w:val="99"/>
    <w:rsid w:val="00E71D66"/>
    <w:rPr>
      <w:i/>
      <w:szCs w:val="22"/>
    </w:rPr>
  </w:style>
  <w:style w:type="paragraph" w:styleId="Nadpisobsahu">
    <w:name w:val="TOC Heading"/>
    <w:basedOn w:val="Nadpis1"/>
    <w:next w:val="Normln"/>
    <w:uiPriority w:val="39"/>
    <w:qFormat/>
    <w:rsid w:val="008A0067"/>
    <w:pPr>
      <w:numPr>
        <w:numId w:val="0"/>
      </w:numPr>
      <w:spacing w:line="276" w:lineRule="auto"/>
      <w:outlineLvl w:val="9"/>
    </w:pPr>
    <w:rPr>
      <w:color w:val="365F91"/>
      <w:lang w:val="en-US" w:eastAsia="en-US"/>
    </w:rPr>
  </w:style>
  <w:style w:type="paragraph" w:styleId="Obsah1">
    <w:name w:val="toc 1"/>
    <w:basedOn w:val="Normln"/>
    <w:next w:val="Normln"/>
    <w:autoRedefine/>
    <w:uiPriority w:val="39"/>
    <w:unhideWhenUsed/>
    <w:qFormat/>
    <w:rsid w:val="003717AA"/>
    <w:pPr>
      <w:tabs>
        <w:tab w:val="left" w:pos="440"/>
        <w:tab w:val="right" w:leader="dot" w:pos="9062"/>
      </w:tabs>
      <w:spacing w:before="120"/>
      <w:jc w:val="left"/>
    </w:pPr>
    <w:rPr>
      <w:b/>
      <w:bCs/>
      <w:caps/>
      <w:sz w:val="20"/>
      <w:szCs w:val="20"/>
    </w:rPr>
  </w:style>
  <w:style w:type="paragraph" w:styleId="Obsah2">
    <w:name w:val="toc 2"/>
    <w:basedOn w:val="Normln"/>
    <w:next w:val="Normln"/>
    <w:autoRedefine/>
    <w:uiPriority w:val="39"/>
    <w:unhideWhenUsed/>
    <w:qFormat/>
    <w:rsid w:val="008A0067"/>
    <w:pPr>
      <w:spacing w:after="0"/>
      <w:ind w:left="220"/>
      <w:jc w:val="left"/>
    </w:pPr>
    <w:rPr>
      <w:smallCaps/>
      <w:sz w:val="20"/>
      <w:szCs w:val="20"/>
    </w:rPr>
  </w:style>
  <w:style w:type="paragraph" w:styleId="Obsah3">
    <w:name w:val="toc 3"/>
    <w:basedOn w:val="Normln"/>
    <w:next w:val="Normln"/>
    <w:autoRedefine/>
    <w:uiPriority w:val="39"/>
    <w:unhideWhenUsed/>
    <w:qFormat/>
    <w:rsid w:val="008A0067"/>
    <w:pPr>
      <w:spacing w:after="0"/>
      <w:ind w:left="440"/>
      <w:jc w:val="left"/>
    </w:pPr>
    <w:rPr>
      <w:i/>
      <w:iCs/>
      <w:sz w:val="20"/>
      <w:szCs w:val="20"/>
    </w:rPr>
  </w:style>
  <w:style w:type="character" w:customStyle="1" w:styleId="Nadpis4Char">
    <w:name w:val="Nadpis 4 Char"/>
    <w:link w:val="Nadpis4"/>
    <w:uiPriority w:val="9"/>
    <w:rsid w:val="00215ECB"/>
    <w:rPr>
      <w:rFonts w:eastAsia="Times New Roman"/>
      <w:bCs/>
      <w:i/>
      <w:sz w:val="22"/>
      <w:szCs w:val="28"/>
    </w:rPr>
  </w:style>
  <w:style w:type="paragraph" w:styleId="Textpoznpodarou">
    <w:name w:val="footnote text"/>
    <w:basedOn w:val="Normln"/>
    <w:link w:val="TextpoznpodarouChar"/>
    <w:uiPriority w:val="99"/>
    <w:semiHidden/>
    <w:rsid w:val="00B65872"/>
    <w:pPr>
      <w:spacing w:after="0"/>
      <w:jc w:val="left"/>
    </w:pPr>
    <w:rPr>
      <w:rFonts w:ascii="Times New Roman" w:eastAsia="Times New Roman" w:hAnsi="Times New Roman"/>
      <w:sz w:val="20"/>
      <w:szCs w:val="20"/>
    </w:rPr>
  </w:style>
  <w:style w:type="character" w:customStyle="1" w:styleId="TextpoznpodarouChar">
    <w:name w:val="Text pozn. pod čarou Char"/>
    <w:link w:val="Textpoznpodarou"/>
    <w:uiPriority w:val="99"/>
    <w:semiHidden/>
    <w:rsid w:val="00B65872"/>
    <w:rPr>
      <w:rFonts w:ascii="Times New Roman" w:eastAsia="Times New Roman" w:hAnsi="Times New Roman"/>
    </w:rPr>
  </w:style>
  <w:style w:type="paragraph" w:styleId="Zkladntextodsazen3">
    <w:name w:val="Body Text Indent 3"/>
    <w:basedOn w:val="Normln"/>
    <w:link w:val="Zkladntextodsazen3Char"/>
    <w:semiHidden/>
    <w:rsid w:val="00B65872"/>
    <w:pPr>
      <w:spacing w:after="0"/>
      <w:ind w:left="1410" w:hanging="1410"/>
      <w:jc w:val="left"/>
    </w:pPr>
    <w:rPr>
      <w:rFonts w:ascii="Arial" w:eastAsia="Times New Roman" w:hAnsi="Arial"/>
      <w:b/>
      <w:bCs/>
      <w:szCs w:val="24"/>
    </w:rPr>
  </w:style>
  <w:style w:type="character" w:customStyle="1" w:styleId="Zkladntextodsazen3Char">
    <w:name w:val="Základní text odsazený 3 Char"/>
    <w:link w:val="Zkladntextodsazen3"/>
    <w:semiHidden/>
    <w:rsid w:val="00B65872"/>
    <w:rPr>
      <w:rFonts w:ascii="Arial" w:eastAsia="Times New Roman" w:hAnsi="Arial" w:cs="Arial"/>
      <w:b/>
      <w:bCs/>
      <w:sz w:val="22"/>
      <w:szCs w:val="24"/>
    </w:rPr>
  </w:style>
  <w:style w:type="table" w:styleId="Mkatabulky">
    <w:name w:val="Table Grid"/>
    <w:basedOn w:val="Normlntabulka"/>
    <w:uiPriority w:val="59"/>
    <w:rsid w:val="00E750E6"/>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Odstavecseseznamem">
    <w:name w:val="List Paragraph"/>
    <w:basedOn w:val="Normln"/>
    <w:uiPriority w:val="34"/>
    <w:qFormat/>
    <w:rsid w:val="00325EF1"/>
    <w:pPr>
      <w:ind w:left="708"/>
    </w:pPr>
  </w:style>
  <w:style w:type="character" w:customStyle="1" w:styleId="Nadpis6Char">
    <w:name w:val="Nadpis 6 Char"/>
    <w:link w:val="Nadpis6"/>
    <w:uiPriority w:val="9"/>
    <w:rsid w:val="008324F4"/>
    <w:rPr>
      <w:rFonts w:ascii="Calibri" w:eastAsia="Times New Roman" w:hAnsi="Calibri" w:cs="Times New Roman"/>
      <w:b/>
      <w:bCs/>
      <w:sz w:val="22"/>
      <w:szCs w:val="22"/>
    </w:rPr>
  </w:style>
  <w:style w:type="paragraph" w:styleId="Bezmezer">
    <w:name w:val="No Spacing"/>
    <w:link w:val="BezmezerChar"/>
    <w:uiPriority w:val="1"/>
    <w:qFormat/>
    <w:rsid w:val="008F1CBF"/>
    <w:pPr>
      <w:jc w:val="both"/>
    </w:pPr>
    <w:rPr>
      <w:sz w:val="22"/>
      <w:szCs w:val="22"/>
      <w:lang w:val="cs-CZ" w:eastAsia="cs-CZ"/>
    </w:rPr>
  </w:style>
  <w:style w:type="paragraph" w:styleId="Textvysvtlivek">
    <w:name w:val="endnote text"/>
    <w:basedOn w:val="Normln"/>
    <w:link w:val="TextvysvtlivekChar"/>
    <w:uiPriority w:val="99"/>
    <w:semiHidden/>
    <w:unhideWhenUsed/>
    <w:rsid w:val="003C1606"/>
    <w:rPr>
      <w:sz w:val="20"/>
      <w:szCs w:val="20"/>
    </w:rPr>
  </w:style>
  <w:style w:type="character" w:customStyle="1" w:styleId="TextvysvtlivekChar">
    <w:name w:val="Text vysvětlivek Char"/>
    <w:basedOn w:val="Standardnpsmoodstavce"/>
    <w:link w:val="Textvysvtlivek"/>
    <w:uiPriority w:val="99"/>
    <w:semiHidden/>
    <w:rsid w:val="003C1606"/>
  </w:style>
  <w:style w:type="character" w:styleId="Odkaznavysvtlivky">
    <w:name w:val="endnote reference"/>
    <w:uiPriority w:val="99"/>
    <w:semiHidden/>
    <w:unhideWhenUsed/>
    <w:rsid w:val="003C1606"/>
    <w:rPr>
      <w:vertAlign w:val="superscript"/>
    </w:rPr>
  </w:style>
  <w:style w:type="character" w:styleId="Siln">
    <w:name w:val="Strong"/>
    <w:qFormat/>
    <w:rsid w:val="00602D11"/>
    <w:rPr>
      <w:b/>
      <w:bCs/>
    </w:rPr>
  </w:style>
  <w:style w:type="character" w:styleId="Znakapoznpodarou">
    <w:name w:val="footnote reference"/>
    <w:semiHidden/>
    <w:rsid w:val="00B33C9A"/>
    <w:rPr>
      <w:vertAlign w:val="superscript"/>
    </w:rPr>
  </w:style>
  <w:style w:type="character" w:styleId="Odkaznakoment">
    <w:name w:val="annotation reference"/>
    <w:uiPriority w:val="99"/>
    <w:semiHidden/>
    <w:rsid w:val="002E1D77"/>
    <w:rPr>
      <w:sz w:val="16"/>
      <w:szCs w:val="16"/>
    </w:rPr>
  </w:style>
  <w:style w:type="paragraph" w:styleId="Textkomente">
    <w:name w:val="annotation text"/>
    <w:basedOn w:val="Normln"/>
    <w:link w:val="TextkomenteChar"/>
    <w:uiPriority w:val="99"/>
    <w:semiHidden/>
    <w:rsid w:val="002E1D77"/>
    <w:rPr>
      <w:sz w:val="20"/>
      <w:szCs w:val="20"/>
    </w:rPr>
  </w:style>
  <w:style w:type="paragraph" w:styleId="Pedmtkomente">
    <w:name w:val="annotation subject"/>
    <w:basedOn w:val="Textkomente"/>
    <w:next w:val="Textkomente"/>
    <w:semiHidden/>
    <w:rsid w:val="002E1D77"/>
    <w:rPr>
      <w:b/>
      <w:bCs/>
    </w:rPr>
  </w:style>
  <w:style w:type="character" w:styleId="Sledovanodkaz">
    <w:name w:val="FollowedHyperlink"/>
    <w:rsid w:val="00973991"/>
    <w:rPr>
      <w:color w:val="800080"/>
      <w:u w:val="single"/>
    </w:rPr>
  </w:style>
  <w:style w:type="paragraph" w:customStyle="1" w:styleId="3A5B8D0E64CA4985BBFCEFDF165F36CC">
    <w:name w:val="3A5B8D0E64CA4985BBFCEFDF165F36CC"/>
    <w:rsid w:val="006C0100"/>
    <w:pPr>
      <w:spacing w:after="200" w:line="276" w:lineRule="auto"/>
    </w:pPr>
    <w:rPr>
      <w:rFonts w:eastAsia="Times New Roman"/>
      <w:sz w:val="22"/>
      <w:szCs w:val="22"/>
    </w:rPr>
  </w:style>
  <w:style w:type="character" w:customStyle="1" w:styleId="BezmezerChar">
    <w:name w:val="Bez mezer Char"/>
    <w:link w:val="Bezmezer"/>
    <w:uiPriority w:val="1"/>
    <w:rsid w:val="006C0100"/>
    <w:rPr>
      <w:sz w:val="22"/>
      <w:szCs w:val="22"/>
      <w:lang w:val="cs-CZ" w:eastAsia="cs-CZ" w:bidi="ar-SA"/>
    </w:rPr>
  </w:style>
  <w:style w:type="paragraph" w:styleId="Seznamobrzk">
    <w:name w:val="table of figures"/>
    <w:basedOn w:val="Normln"/>
    <w:next w:val="Normln"/>
    <w:uiPriority w:val="99"/>
    <w:rsid w:val="00F1553C"/>
  </w:style>
  <w:style w:type="paragraph" w:styleId="Obsah4">
    <w:name w:val="toc 4"/>
    <w:basedOn w:val="Normln"/>
    <w:next w:val="Normln"/>
    <w:autoRedefine/>
    <w:rsid w:val="00065279"/>
    <w:pPr>
      <w:spacing w:after="0"/>
      <w:ind w:left="660"/>
      <w:jc w:val="left"/>
    </w:pPr>
    <w:rPr>
      <w:sz w:val="18"/>
      <w:szCs w:val="18"/>
    </w:rPr>
  </w:style>
  <w:style w:type="paragraph" w:styleId="Obsah5">
    <w:name w:val="toc 5"/>
    <w:basedOn w:val="Normln"/>
    <w:next w:val="Normln"/>
    <w:autoRedefine/>
    <w:rsid w:val="00065279"/>
    <w:pPr>
      <w:spacing w:after="0"/>
      <w:ind w:left="880"/>
      <w:jc w:val="left"/>
    </w:pPr>
    <w:rPr>
      <w:sz w:val="18"/>
      <w:szCs w:val="18"/>
    </w:rPr>
  </w:style>
  <w:style w:type="paragraph" w:styleId="Obsah6">
    <w:name w:val="toc 6"/>
    <w:basedOn w:val="Normln"/>
    <w:next w:val="Normln"/>
    <w:autoRedefine/>
    <w:rsid w:val="00065279"/>
    <w:pPr>
      <w:spacing w:after="0"/>
      <w:ind w:left="1100"/>
      <w:jc w:val="left"/>
    </w:pPr>
    <w:rPr>
      <w:sz w:val="18"/>
      <w:szCs w:val="18"/>
    </w:rPr>
  </w:style>
  <w:style w:type="paragraph" w:styleId="Obsah7">
    <w:name w:val="toc 7"/>
    <w:basedOn w:val="Normln"/>
    <w:next w:val="Normln"/>
    <w:autoRedefine/>
    <w:rsid w:val="00065279"/>
    <w:pPr>
      <w:spacing w:after="0"/>
      <w:ind w:left="1320"/>
      <w:jc w:val="left"/>
    </w:pPr>
    <w:rPr>
      <w:sz w:val="18"/>
      <w:szCs w:val="18"/>
    </w:rPr>
  </w:style>
  <w:style w:type="paragraph" w:styleId="Obsah8">
    <w:name w:val="toc 8"/>
    <w:basedOn w:val="Normln"/>
    <w:next w:val="Normln"/>
    <w:autoRedefine/>
    <w:rsid w:val="00065279"/>
    <w:pPr>
      <w:spacing w:after="0"/>
      <w:ind w:left="1540"/>
      <w:jc w:val="left"/>
    </w:pPr>
    <w:rPr>
      <w:sz w:val="18"/>
      <w:szCs w:val="18"/>
    </w:rPr>
  </w:style>
  <w:style w:type="paragraph" w:styleId="Obsah9">
    <w:name w:val="toc 9"/>
    <w:basedOn w:val="Normln"/>
    <w:next w:val="Normln"/>
    <w:autoRedefine/>
    <w:rsid w:val="00065279"/>
    <w:pPr>
      <w:spacing w:after="0"/>
      <w:ind w:left="1760"/>
      <w:jc w:val="left"/>
    </w:pPr>
    <w:rPr>
      <w:sz w:val="18"/>
      <w:szCs w:val="18"/>
    </w:rPr>
  </w:style>
  <w:style w:type="character" w:styleId="Zvraznn">
    <w:name w:val="Emphasis"/>
    <w:qFormat/>
    <w:rsid w:val="00CB0506"/>
    <w:rPr>
      <w:i/>
      <w:iCs/>
    </w:rPr>
  </w:style>
  <w:style w:type="character" w:customStyle="1" w:styleId="TextkomenteChar">
    <w:name w:val="Text komentáře Char"/>
    <w:basedOn w:val="Standardnpsmoodstavce"/>
    <w:link w:val="Textkomente"/>
    <w:uiPriority w:val="99"/>
    <w:semiHidden/>
    <w:rsid w:val="00B37EBA"/>
  </w:style>
  <w:style w:type="paragraph" w:styleId="Normlnweb">
    <w:name w:val="Normal (Web)"/>
    <w:basedOn w:val="Normln"/>
    <w:uiPriority w:val="99"/>
    <w:unhideWhenUsed/>
    <w:rsid w:val="00DD2D77"/>
    <w:pPr>
      <w:spacing w:before="100" w:beforeAutospacing="1" w:after="100" w:afterAutospacing="1"/>
      <w:jc w:val="left"/>
    </w:pPr>
    <w:rPr>
      <w:rFonts w:ascii="Times New Roman" w:eastAsia="Times New Roman" w:hAnsi="Times New Roman"/>
      <w:sz w:val="24"/>
      <w:szCs w:val="24"/>
      <w:lang w:val="en-US" w:eastAsia="en-US"/>
    </w:rPr>
  </w:style>
  <w:style w:type="table" w:customStyle="1" w:styleId="Svtlseznam1">
    <w:name w:val="Světlý seznam1"/>
    <w:basedOn w:val="Normlntabulka"/>
    <w:uiPriority w:val="61"/>
    <w:rsid w:val="00BB0804"/>
    <w:rPr>
      <w:rFonts w:asciiTheme="minorHAnsi" w:eastAsiaTheme="minorHAnsi" w:hAnsiTheme="minorHAnsi" w:cstheme="minorBidi"/>
      <w:sz w:val="22"/>
      <w:szCs w:val="22"/>
      <w:lang w:val="cs-CZ"/>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Bibliografie">
    <w:name w:val="Bibliography"/>
    <w:basedOn w:val="Normln"/>
    <w:next w:val="Normln"/>
    <w:uiPriority w:val="37"/>
    <w:unhideWhenUsed/>
    <w:rsid w:val="003F29EF"/>
    <w:pPr>
      <w:spacing w:after="240"/>
      <w:ind w:left="720" w:hanging="720"/>
    </w:pPr>
  </w:style>
  <w:style w:type="paragraph" w:styleId="Nzev">
    <w:name w:val="Title"/>
    <w:basedOn w:val="Normln"/>
    <w:next w:val="Normln"/>
    <w:link w:val="NzevChar"/>
    <w:qFormat/>
    <w:rsid w:val="005E413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NzevChar">
    <w:name w:val="Název Char"/>
    <w:basedOn w:val="Standardnpsmoodstavce"/>
    <w:link w:val="Nzev"/>
    <w:rsid w:val="005E413D"/>
    <w:rPr>
      <w:rFonts w:asciiTheme="majorHAnsi" w:eastAsiaTheme="majorEastAsia" w:hAnsiTheme="majorHAnsi" w:cstheme="majorBidi"/>
      <w:color w:val="17365D" w:themeColor="text2" w:themeShade="BF"/>
      <w:spacing w:val="5"/>
      <w:kern w:val="28"/>
      <w:sz w:val="52"/>
      <w:szCs w:val="52"/>
      <w:lang w:val="cs-CZ" w:eastAsia="cs-CZ"/>
    </w:rPr>
  </w:style>
  <w:style w:type="character" w:customStyle="1" w:styleId="apple-converted-space">
    <w:name w:val="apple-converted-space"/>
    <w:basedOn w:val="Standardnpsmoodstavce"/>
    <w:rsid w:val="005F239F"/>
  </w:style>
  <w:style w:type="paragraph" w:customStyle="1" w:styleId="Default">
    <w:name w:val="Default"/>
    <w:rsid w:val="00946CBA"/>
    <w:pPr>
      <w:autoSpaceDE w:val="0"/>
      <w:autoSpaceDN w:val="0"/>
      <w:adjustRightInd w:val="0"/>
    </w:pPr>
    <w:rPr>
      <w:rFonts w:ascii="Code" w:hAnsi="Code" w:cs="Code"/>
      <w:color w:val="000000"/>
      <w:sz w:val="24"/>
      <w:szCs w:val="24"/>
      <w:lang w:val="cs-CZ"/>
    </w:rPr>
  </w:style>
  <w:style w:type="character" w:styleId="Zstupntext">
    <w:name w:val="Placeholder Text"/>
    <w:basedOn w:val="Standardnpsmoodstavce"/>
    <w:uiPriority w:val="99"/>
    <w:semiHidden/>
    <w:rsid w:val="009235EA"/>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note text" w:uiPriority="99"/>
    <w:lsdException w:name="annotation text" w:uiPriority="99"/>
    <w:lsdException w:name="footer" w:uiPriority="99"/>
    <w:lsdException w:name="caption" w:qFormat="1"/>
    <w:lsdException w:name="table of figures" w:uiPriority="99"/>
    <w:lsdException w:name="annotation reference" w:uiPriority="99"/>
    <w:lsdException w:name="Title" w:qFormat="1"/>
    <w:lsdException w:name="Subtitle" w:qFormat="1"/>
    <w:lsdException w:name="Hyperlink" w:uiPriority="99"/>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ln">
    <w:name w:val="Normal"/>
    <w:qFormat/>
    <w:rsid w:val="003E0A4F"/>
    <w:pPr>
      <w:spacing w:after="120"/>
      <w:jc w:val="both"/>
    </w:pPr>
    <w:rPr>
      <w:sz w:val="22"/>
      <w:szCs w:val="22"/>
      <w:lang w:val="cs-CZ" w:eastAsia="cs-CZ"/>
    </w:rPr>
  </w:style>
  <w:style w:type="paragraph" w:styleId="Nadpis1">
    <w:name w:val="heading 1"/>
    <w:basedOn w:val="Normln"/>
    <w:next w:val="Normln"/>
    <w:link w:val="Nadpis1Char"/>
    <w:uiPriority w:val="9"/>
    <w:qFormat/>
    <w:rsid w:val="00505ECE"/>
    <w:pPr>
      <w:keepNext/>
      <w:keepLines/>
      <w:numPr>
        <w:numId w:val="1"/>
      </w:numPr>
      <w:spacing w:before="360"/>
      <w:outlineLvl w:val="0"/>
    </w:pPr>
    <w:rPr>
      <w:rFonts w:ascii="Cambria" w:eastAsia="Times New Roman" w:hAnsi="Cambria"/>
      <w:b/>
      <w:bCs/>
      <w:color w:val="B6B003"/>
      <w:sz w:val="28"/>
      <w:szCs w:val="28"/>
      <w:lang w:val="x-none" w:eastAsia="x-none"/>
    </w:rPr>
  </w:style>
  <w:style w:type="paragraph" w:styleId="Nadpis2">
    <w:name w:val="heading 2"/>
    <w:basedOn w:val="Normln"/>
    <w:next w:val="Normln"/>
    <w:link w:val="Nadpis2Char"/>
    <w:uiPriority w:val="9"/>
    <w:qFormat/>
    <w:rsid w:val="00527126"/>
    <w:pPr>
      <w:keepNext/>
      <w:numPr>
        <w:ilvl w:val="1"/>
        <w:numId w:val="1"/>
      </w:numPr>
      <w:spacing w:before="240" w:after="60"/>
      <w:outlineLvl w:val="1"/>
    </w:pPr>
    <w:rPr>
      <w:rFonts w:ascii="Cambria" w:eastAsia="Times New Roman" w:hAnsi="Cambria"/>
      <w:b/>
      <w:bCs/>
      <w:i/>
      <w:iCs/>
      <w:sz w:val="24"/>
      <w:szCs w:val="24"/>
      <w:lang w:val="x-none" w:eastAsia="en-US"/>
    </w:rPr>
  </w:style>
  <w:style w:type="paragraph" w:styleId="Nadpis3">
    <w:name w:val="heading 3"/>
    <w:basedOn w:val="Normln"/>
    <w:next w:val="Normln"/>
    <w:link w:val="Nadpis3Char"/>
    <w:uiPriority w:val="9"/>
    <w:qFormat/>
    <w:rsid w:val="00937F96"/>
    <w:pPr>
      <w:keepNext/>
      <w:keepLines/>
      <w:numPr>
        <w:ilvl w:val="2"/>
        <w:numId w:val="1"/>
      </w:numPr>
      <w:spacing w:before="200"/>
      <w:outlineLvl w:val="2"/>
    </w:pPr>
    <w:rPr>
      <w:rFonts w:ascii="Cambria" w:eastAsia="Times New Roman" w:hAnsi="Cambria"/>
      <w:b/>
      <w:bCs/>
      <w:lang w:val="x-none" w:eastAsia="x-none"/>
    </w:rPr>
  </w:style>
  <w:style w:type="paragraph" w:styleId="Nadpis4">
    <w:name w:val="heading 4"/>
    <w:basedOn w:val="Normln"/>
    <w:next w:val="Normln"/>
    <w:link w:val="Nadpis4Char"/>
    <w:uiPriority w:val="9"/>
    <w:qFormat/>
    <w:rsid w:val="00215ECB"/>
    <w:pPr>
      <w:keepNext/>
      <w:numPr>
        <w:ilvl w:val="3"/>
        <w:numId w:val="1"/>
      </w:numPr>
      <w:spacing w:before="240" w:after="60"/>
      <w:outlineLvl w:val="3"/>
    </w:pPr>
    <w:rPr>
      <w:rFonts w:eastAsia="Times New Roman"/>
      <w:bCs/>
      <w:i/>
      <w:szCs w:val="28"/>
      <w:lang w:val="x-none" w:eastAsia="x-none"/>
    </w:rPr>
  </w:style>
  <w:style w:type="paragraph" w:styleId="Nadpis5">
    <w:name w:val="heading 5"/>
    <w:basedOn w:val="Normln"/>
    <w:next w:val="Normln"/>
    <w:qFormat/>
    <w:rsid w:val="00B458EF"/>
    <w:pPr>
      <w:spacing w:before="240" w:after="60"/>
      <w:outlineLvl w:val="4"/>
    </w:pPr>
    <w:rPr>
      <w:b/>
      <w:bCs/>
      <w:i/>
      <w:iCs/>
      <w:sz w:val="24"/>
      <w:szCs w:val="26"/>
    </w:rPr>
  </w:style>
  <w:style w:type="paragraph" w:styleId="Nadpis6">
    <w:name w:val="heading 6"/>
    <w:basedOn w:val="Normln"/>
    <w:next w:val="Normln"/>
    <w:link w:val="Nadpis6Char"/>
    <w:uiPriority w:val="9"/>
    <w:qFormat/>
    <w:rsid w:val="008324F4"/>
    <w:pPr>
      <w:spacing w:before="240" w:after="60"/>
      <w:outlineLvl w:val="5"/>
    </w:pPr>
    <w:rPr>
      <w:rFonts w:eastAsia="Times New Roman"/>
      <w:b/>
      <w:bCs/>
      <w:lang w:val="x-none" w:eastAsia="x-none"/>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2Char">
    <w:name w:val="Nadpis 2 Char"/>
    <w:link w:val="Nadpis2"/>
    <w:uiPriority w:val="9"/>
    <w:rsid w:val="00527126"/>
    <w:rPr>
      <w:rFonts w:ascii="Cambria" w:eastAsia="Times New Roman" w:hAnsi="Cambria"/>
      <w:b/>
      <w:bCs/>
      <w:i/>
      <w:iCs/>
      <w:sz w:val="24"/>
      <w:szCs w:val="24"/>
      <w:lang w:val="x-none"/>
    </w:rPr>
  </w:style>
  <w:style w:type="paragraph" w:styleId="Titulek">
    <w:name w:val="caption"/>
    <w:basedOn w:val="Normln"/>
    <w:next w:val="Normln"/>
    <w:qFormat/>
    <w:rsid w:val="0090060A"/>
    <w:pPr>
      <w:spacing w:before="120"/>
    </w:pPr>
    <w:rPr>
      <w:rFonts w:ascii="Arial" w:hAnsi="Arial"/>
      <w:bCs/>
      <w:i/>
      <w:sz w:val="20"/>
      <w:szCs w:val="20"/>
      <w:lang w:eastAsia="en-US"/>
    </w:rPr>
  </w:style>
  <w:style w:type="character" w:styleId="Hypertextovodkaz">
    <w:name w:val="Hyperlink"/>
    <w:uiPriority w:val="99"/>
    <w:unhideWhenUsed/>
    <w:rsid w:val="00A718AA"/>
    <w:rPr>
      <w:color w:val="0000FF"/>
      <w:u w:val="single"/>
    </w:rPr>
  </w:style>
  <w:style w:type="paragraph" w:styleId="Textbubliny">
    <w:name w:val="Balloon Text"/>
    <w:basedOn w:val="Normln"/>
    <w:link w:val="TextbublinyChar"/>
    <w:uiPriority w:val="99"/>
    <w:semiHidden/>
    <w:unhideWhenUsed/>
    <w:rsid w:val="00A718AA"/>
    <w:rPr>
      <w:rFonts w:ascii="Tahoma" w:hAnsi="Tahoma"/>
      <w:sz w:val="16"/>
      <w:szCs w:val="16"/>
      <w:lang w:val="x-none"/>
    </w:rPr>
  </w:style>
  <w:style w:type="character" w:customStyle="1" w:styleId="TextbublinyChar">
    <w:name w:val="Text bubliny Char"/>
    <w:link w:val="Textbubliny"/>
    <w:uiPriority w:val="99"/>
    <w:semiHidden/>
    <w:rsid w:val="00A718AA"/>
    <w:rPr>
      <w:rFonts w:ascii="Tahoma" w:hAnsi="Tahoma" w:cs="Tahoma"/>
      <w:sz w:val="16"/>
      <w:szCs w:val="16"/>
      <w:lang w:eastAsia="cs-CZ"/>
    </w:rPr>
  </w:style>
  <w:style w:type="character" w:customStyle="1" w:styleId="Nadpis1Char">
    <w:name w:val="Nadpis 1 Char"/>
    <w:link w:val="Nadpis1"/>
    <w:uiPriority w:val="9"/>
    <w:rsid w:val="00505ECE"/>
    <w:rPr>
      <w:rFonts w:ascii="Cambria" w:eastAsia="Times New Roman" w:hAnsi="Cambria"/>
      <w:b/>
      <w:bCs/>
      <w:color w:val="B6B003"/>
      <w:sz w:val="28"/>
      <w:szCs w:val="28"/>
      <w:lang w:val="x-none" w:eastAsia="x-none"/>
    </w:rPr>
  </w:style>
  <w:style w:type="character" w:customStyle="1" w:styleId="Nadpis3Char">
    <w:name w:val="Nadpis 3 Char"/>
    <w:link w:val="Nadpis3"/>
    <w:uiPriority w:val="9"/>
    <w:rsid w:val="00937F96"/>
    <w:rPr>
      <w:rFonts w:ascii="Cambria" w:eastAsia="Times New Roman" w:hAnsi="Cambria"/>
      <w:b/>
      <w:bCs/>
      <w:sz w:val="22"/>
      <w:szCs w:val="22"/>
      <w:lang w:val="x-none" w:eastAsia="x-none"/>
    </w:rPr>
  </w:style>
  <w:style w:type="paragraph" w:styleId="Zhlav">
    <w:name w:val="header"/>
    <w:basedOn w:val="Normln"/>
    <w:link w:val="ZhlavChar"/>
    <w:rsid w:val="002F7206"/>
    <w:pPr>
      <w:tabs>
        <w:tab w:val="center" w:pos="4536"/>
        <w:tab w:val="right" w:pos="9072"/>
      </w:tabs>
    </w:pPr>
    <w:rPr>
      <w:rFonts w:ascii="Times New Roman" w:eastAsia="Times New Roman" w:hAnsi="Times New Roman"/>
      <w:sz w:val="24"/>
      <w:szCs w:val="24"/>
      <w:lang w:val="x-none" w:eastAsia="x-none"/>
    </w:rPr>
  </w:style>
  <w:style w:type="character" w:customStyle="1" w:styleId="ZhlavChar">
    <w:name w:val="Záhlaví Char"/>
    <w:link w:val="Zhlav"/>
    <w:rsid w:val="002F7206"/>
    <w:rPr>
      <w:rFonts w:ascii="Times New Roman" w:eastAsia="Times New Roman" w:hAnsi="Times New Roman"/>
      <w:sz w:val="24"/>
      <w:szCs w:val="24"/>
    </w:rPr>
  </w:style>
  <w:style w:type="paragraph" w:styleId="Zpat">
    <w:name w:val="footer"/>
    <w:aliases w:val="Zdroj"/>
    <w:basedOn w:val="Normln"/>
    <w:link w:val="ZpatChar"/>
    <w:uiPriority w:val="99"/>
    <w:unhideWhenUsed/>
    <w:rsid w:val="00E71D66"/>
    <w:pPr>
      <w:tabs>
        <w:tab w:val="center" w:pos="4536"/>
        <w:tab w:val="right" w:pos="9072"/>
      </w:tabs>
    </w:pPr>
    <w:rPr>
      <w:i/>
      <w:sz w:val="20"/>
      <w:lang w:val="x-none" w:eastAsia="x-none"/>
    </w:rPr>
  </w:style>
  <w:style w:type="character" w:customStyle="1" w:styleId="ZpatChar">
    <w:name w:val="Zápatí Char"/>
    <w:aliases w:val="Zdroj Char"/>
    <w:link w:val="Zpat"/>
    <w:uiPriority w:val="99"/>
    <w:rsid w:val="00E71D66"/>
    <w:rPr>
      <w:i/>
      <w:szCs w:val="22"/>
    </w:rPr>
  </w:style>
  <w:style w:type="paragraph" w:styleId="Nadpisobsahu">
    <w:name w:val="TOC Heading"/>
    <w:basedOn w:val="Nadpis1"/>
    <w:next w:val="Normln"/>
    <w:uiPriority w:val="39"/>
    <w:qFormat/>
    <w:rsid w:val="008A0067"/>
    <w:pPr>
      <w:numPr>
        <w:numId w:val="0"/>
      </w:numPr>
      <w:spacing w:line="276" w:lineRule="auto"/>
      <w:outlineLvl w:val="9"/>
    </w:pPr>
    <w:rPr>
      <w:color w:val="365F91"/>
      <w:lang w:val="en-US" w:eastAsia="en-US"/>
    </w:rPr>
  </w:style>
  <w:style w:type="paragraph" w:styleId="Obsah1">
    <w:name w:val="toc 1"/>
    <w:basedOn w:val="Normln"/>
    <w:next w:val="Normln"/>
    <w:autoRedefine/>
    <w:uiPriority w:val="39"/>
    <w:unhideWhenUsed/>
    <w:rsid w:val="003717AA"/>
    <w:pPr>
      <w:tabs>
        <w:tab w:val="left" w:pos="440"/>
        <w:tab w:val="right" w:leader="dot" w:pos="9062"/>
      </w:tabs>
      <w:spacing w:before="120"/>
      <w:jc w:val="left"/>
    </w:pPr>
    <w:rPr>
      <w:b/>
      <w:bCs/>
      <w:caps/>
      <w:sz w:val="20"/>
      <w:szCs w:val="20"/>
    </w:rPr>
  </w:style>
  <w:style w:type="paragraph" w:styleId="Obsah2">
    <w:name w:val="toc 2"/>
    <w:basedOn w:val="Normln"/>
    <w:next w:val="Normln"/>
    <w:autoRedefine/>
    <w:uiPriority w:val="39"/>
    <w:unhideWhenUsed/>
    <w:rsid w:val="008A0067"/>
    <w:pPr>
      <w:spacing w:after="0"/>
      <w:ind w:left="220"/>
      <w:jc w:val="left"/>
    </w:pPr>
    <w:rPr>
      <w:smallCaps/>
      <w:sz w:val="20"/>
      <w:szCs w:val="20"/>
    </w:rPr>
  </w:style>
  <w:style w:type="paragraph" w:styleId="Obsah3">
    <w:name w:val="toc 3"/>
    <w:basedOn w:val="Normln"/>
    <w:next w:val="Normln"/>
    <w:autoRedefine/>
    <w:uiPriority w:val="39"/>
    <w:unhideWhenUsed/>
    <w:rsid w:val="008A0067"/>
    <w:pPr>
      <w:spacing w:after="0"/>
      <w:ind w:left="440"/>
      <w:jc w:val="left"/>
    </w:pPr>
    <w:rPr>
      <w:i/>
      <w:iCs/>
      <w:sz w:val="20"/>
      <w:szCs w:val="20"/>
    </w:rPr>
  </w:style>
  <w:style w:type="character" w:customStyle="1" w:styleId="Nadpis4Char">
    <w:name w:val="Nadpis 4 Char"/>
    <w:link w:val="Nadpis4"/>
    <w:uiPriority w:val="9"/>
    <w:rsid w:val="00215ECB"/>
    <w:rPr>
      <w:rFonts w:eastAsia="Times New Roman"/>
      <w:bCs/>
      <w:i/>
      <w:sz w:val="22"/>
      <w:szCs w:val="28"/>
      <w:lang w:val="x-none" w:eastAsia="x-none"/>
    </w:rPr>
  </w:style>
  <w:style w:type="paragraph" w:styleId="Textpoznpodarou">
    <w:name w:val="footnote text"/>
    <w:basedOn w:val="Normln"/>
    <w:link w:val="TextpoznpodarouChar"/>
    <w:uiPriority w:val="99"/>
    <w:semiHidden/>
    <w:rsid w:val="00B65872"/>
    <w:pPr>
      <w:spacing w:after="0"/>
      <w:jc w:val="left"/>
    </w:pPr>
    <w:rPr>
      <w:rFonts w:ascii="Times New Roman" w:eastAsia="Times New Roman" w:hAnsi="Times New Roman"/>
      <w:sz w:val="20"/>
      <w:szCs w:val="20"/>
      <w:lang w:val="x-none" w:eastAsia="x-none"/>
    </w:rPr>
  </w:style>
  <w:style w:type="character" w:customStyle="1" w:styleId="TextpoznpodarouChar">
    <w:name w:val="Text pozn. pod čarou Char"/>
    <w:link w:val="Textpoznpodarou"/>
    <w:uiPriority w:val="99"/>
    <w:semiHidden/>
    <w:rsid w:val="00B65872"/>
    <w:rPr>
      <w:rFonts w:ascii="Times New Roman" w:eastAsia="Times New Roman" w:hAnsi="Times New Roman"/>
    </w:rPr>
  </w:style>
  <w:style w:type="paragraph" w:styleId="Zkladntextodsazen3">
    <w:name w:val="Body Text Indent 3"/>
    <w:basedOn w:val="Normln"/>
    <w:link w:val="Zkladntextodsazen3Char"/>
    <w:semiHidden/>
    <w:rsid w:val="00B65872"/>
    <w:pPr>
      <w:spacing w:after="0"/>
      <w:ind w:left="1410" w:hanging="1410"/>
      <w:jc w:val="left"/>
    </w:pPr>
    <w:rPr>
      <w:rFonts w:ascii="Arial" w:eastAsia="Times New Roman" w:hAnsi="Arial"/>
      <w:b/>
      <w:bCs/>
      <w:szCs w:val="24"/>
      <w:lang w:val="x-none" w:eastAsia="x-none"/>
    </w:rPr>
  </w:style>
  <w:style w:type="character" w:customStyle="1" w:styleId="Zkladntextodsazen3Char">
    <w:name w:val="Základní text odsazený 3 Char"/>
    <w:link w:val="Zkladntextodsazen3"/>
    <w:semiHidden/>
    <w:rsid w:val="00B65872"/>
    <w:rPr>
      <w:rFonts w:ascii="Arial" w:eastAsia="Times New Roman" w:hAnsi="Arial" w:cs="Arial"/>
      <w:b/>
      <w:bCs/>
      <w:sz w:val="22"/>
      <w:szCs w:val="24"/>
    </w:rPr>
  </w:style>
  <w:style w:type="table" w:styleId="Mkatabulky">
    <w:name w:val="Table Grid"/>
    <w:basedOn w:val="Normlntabulka"/>
    <w:uiPriority w:val="59"/>
    <w:rsid w:val="00E750E6"/>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Odstavecseseznamem">
    <w:name w:val="List Paragraph"/>
    <w:basedOn w:val="Normln"/>
    <w:uiPriority w:val="34"/>
    <w:qFormat/>
    <w:rsid w:val="00325EF1"/>
    <w:pPr>
      <w:ind w:left="708"/>
    </w:pPr>
  </w:style>
  <w:style w:type="character" w:customStyle="1" w:styleId="Nadpis6Char">
    <w:name w:val="Nadpis 6 Char"/>
    <w:link w:val="Nadpis6"/>
    <w:uiPriority w:val="9"/>
    <w:rsid w:val="008324F4"/>
    <w:rPr>
      <w:rFonts w:ascii="Calibri" w:eastAsia="Times New Roman" w:hAnsi="Calibri" w:cs="Times New Roman"/>
      <w:b/>
      <w:bCs/>
      <w:sz w:val="22"/>
      <w:szCs w:val="22"/>
    </w:rPr>
  </w:style>
  <w:style w:type="paragraph" w:styleId="Bezmezer">
    <w:name w:val="No Spacing"/>
    <w:link w:val="BezmezerChar"/>
    <w:uiPriority w:val="1"/>
    <w:qFormat/>
    <w:rsid w:val="008F1CBF"/>
    <w:pPr>
      <w:jc w:val="both"/>
    </w:pPr>
    <w:rPr>
      <w:sz w:val="22"/>
      <w:szCs w:val="22"/>
      <w:lang w:val="cs-CZ" w:eastAsia="cs-CZ"/>
    </w:rPr>
  </w:style>
  <w:style w:type="paragraph" w:styleId="Textvysvtlivek">
    <w:name w:val="endnote text"/>
    <w:basedOn w:val="Normln"/>
    <w:link w:val="TextvysvtlivekChar"/>
    <w:uiPriority w:val="99"/>
    <w:semiHidden/>
    <w:unhideWhenUsed/>
    <w:rsid w:val="003C1606"/>
    <w:rPr>
      <w:sz w:val="20"/>
      <w:szCs w:val="20"/>
    </w:rPr>
  </w:style>
  <w:style w:type="character" w:customStyle="1" w:styleId="TextvysvtlivekChar">
    <w:name w:val="Text vysvětlivek Char"/>
    <w:basedOn w:val="Standardnpsmoodstavce"/>
    <w:link w:val="Textvysvtlivek"/>
    <w:uiPriority w:val="99"/>
    <w:semiHidden/>
    <w:rsid w:val="003C1606"/>
  </w:style>
  <w:style w:type="character" w:styleId="Odkaznavysvtlivky">
    <w:name w:val="endnote reference"/>
    <w:uiPriority w:val="99"/>
    <w:semiHidden/>
    <w:unhideWhenUsed/>
    <w:rsid w:val="003C1606"/>
    <w:rPr>
      <w:vertAlign w:val="superscript"/>
    </w:rPr>
  </w:style>
  <w:style w:type="character" w:styleId="Siln">
    <w:name w:val="Strong"/>
    <w:qFormat/>
    <w:rsid w:val="00602D11"/>
    <w:rPr>
      <w:b/>
      <w:bCs/>
    </w:rPr>
  </w:style>
  <w:style w:type="character" w:styleId="Znakapoznpodarou">
    <w:name w:val="footnote reference"/>
    <w:semiHidden/>
    <w:rsid w:val="00B33C9A"/>
    <w:rPr>
      <w:vertAlign w:val="superscript"/>
    </w:rPr>
  </w:style>
  <w:style w:type="character" w:styleId="Odkaznakoment">
    <w:name w:val="annotation reference"/>
    <w:uiPriority w:val="99"/>
    <w:semiHidden/>
    <w:rsid w:val="002E1D77"/>
    <w:rPr>
      <w:sz w:val="16"/>
      <w:szCs w:val="16"/>
    </w:rPr>
  </w:style>
  <w:style w:type="paragraph" w:styleId="Textkomente">
    <w:name w:val="annotation text"/>
    <w:basedOn w:val="Normln"/>
    <w:link w:val="TextkomenteChar"/>
    <w:uiPriority w:val="99"/>
    <w:semiHidden/>
    <w:rsid w:val="002E1D77"/>
    <w:rPr>
      <w:sz w:val="20"/>
      <w:szCs w:val="20"/>
    </w:rPr>
  </w:style>
  <w:style w:type="paragraph" w:styleId="Pedmtkomente">
    <w:name w:val="annotation subject"/>
    <w:basedOn w:val="Textkomente"/>
    <w:next w:val="Textkomente"/>
    <w:semiHidden/>
    <w:rsid w:val="002E1D77"/>
    <w:rPr>
      <w:b/>
      <w:bCs/>
    </w:rPr>
  </w:style>
  <w:style w:type="character" w:styleId="Sledovanodkaz">
    <w:name w:val="FollowedHyperlink"/>
    <w:rsid w:val="00973991"/>
    <w:rPr>
      <w:color w:val="800080"/>
      <w:u w:val="single"/>
    </w:rPr>
  </w:style>
  <w:style w:type="paragraph" w:customStyle="1" w:styleId="3A5B8D0E64CA4985BBFCEFDF165F36CC">
    <w:name w:val="3A5B8D0E64CA4985BBFCEFDF165F36CC"/>
    <w:rsid w:val="006C0100"/>
    <w:pPr>
      <w:spacing w:after="200" w:line="276" w:lineRule="auto"/>
    </w:pPr>
    <w:rPr>
      <w:rFonts w:eastAsia="Times New Roman"/>
      <w:sz w:val="22"/>
      <w:szCs w:val="22"/>
    </w:rPr>
  </w:style>
  <w:style w:type="character" w:customStyle="1" w:styleId="BezmezerChar">
    <w:name w:val="Bez mezer Char"/>
    <w:link w:val="Bezmezer"/>
    <w:uiPriority w:val="1"/>
    <w:rsid w:val="006C0100"/>
    <w:rPr>
      <w:sz w:val="22"/>
      <w:szCs w:val="22"/>
      <w:lang w:val="cs-CZ" w:eastAsia="cs-CZ" w:bidi="ar-SA"/>
    </w:rPr>
  </w:style>
  <w:style w:type="paragraph" w:styleId="Seznamobrzk">
    <w:name w:val="table of figures"/>
    <w:basedOn w:val="Normln"/>
    <w:next w:val="Normln"/>
    <w:uiPriority w:val="99"/>
    <w:rsid w:val="00F1553C"/>
  </w:style>
  <w:style w:type="paragraph" w:styleId="Obsah4">
    <w:name w:val="toc 4"/>
    <w:basedOn w:val="Normln"/>
    <w:next w:val="Normln"/>
    <w:autoRedefine/>
    <w:rsid w:val="00065279"/>
    <w:pPr>
      <w:spacing w:after="0"/>
      <w:ind w:left="660"/>
      <w:jc w:val="left"/>
    </w:pPr>
    <w:rPr>
      <w:sz w:val="18"/>
      <w:szCs w:val="18"/>
    </w:rPr>
  </w:style>
  <w:style w:type="paragraph" w:styleId="Obsah5">
    <w:name w:val="toc 5"/>
    <w:basedOn w:val="Normln"/>
    <w:next w:val="Normln"/>
    <w:autoRedefine/>
    <w:rsid w:val="00065279"/>
    <w:pPr>
      <w:spacing w:after="0"/>
      <w:ind w:left="880"/>
      <w:jc w:val="left"/>
    </w:pPr>
    <w:rPr>
      <w:sz w:val="18"/>
      <w:szCs w:val="18"/>
    </w:rPr>
  </w:style>
  <w:style w:type="paragraph" w:styleId="Obsah6">
    <w:name w:val="toc 6"/>
    <w:basedOn w:val="Normln"/>
    <w:next w:val="Normln"/>
    <w:autoRedefine/>
    <w:rsid w:val="00065279"/>
    <w:pPr>
      <w:spacing w:after="0"/>
      <w:ind w:left="1100"/>
      <w:jc w:val="left"/>
    </w:pPr>
    <w:rPr>
      <w:sz w:val="18"/>
      <w:szCs w:val="18"/>
    </w:rPr>
  </w:style>
  <w:style w:type="paragraph" w:styleId="Obsah7">
    <w:name w:val="toc 7"/>
    <w:basedOn w:val="Normln"/>
    <w:next w:val="Normln"/>
    <w:autoRedefine/>
    <w:rsid w:val="00065279"/>
    <w:pPr>
      <w:spacing w:after="0"/>
      <w:ind w:left="1320"/>
      <w:jc w:val="left"/>
    </w:pPr>
    <w:rPr>
      <w:sz w:val="18"/>
      <w:szCs w:val="18"/>
    </w:rPr>
  </w:style>
  <w:style w:type="paragraph" w:styleId="Obsah8">
    <w:name w:val="toc 8"/>
    <w:basedOn w:val="Normln"/>
    <w:next w:val="Normln"/>
    <w:autoRedefine/>
    <w:rsid w:val="00065279"/>
    <w:pPr>
      <w:spacing w:after="0"/>
      <w:ind w:left="1540"/>
      <w:jc w:val="left"/>
    </w:pPr>
    <w:rPr>
      <w:sz w:val="18"/>
      <w:szCs w:val="18"/>
    </w:rPr>
  </w:style>
  <w:style w:type="paragraph" w:styleId="Obsah9">
    <w:name w:val="toc 9"/>
    <w:basedOn w:val="Normln"/>
    <w:next w:val="Normln"/>
    <w:autoRedefine/>
    <w:rsid w:val="00065279"/>
    <w:pPr>
      <w:spacing w:after="0"/>
      <w:ind w:left="1760"/>
      <w:jc w:val="left"/>
    </w:pPr>
    <w:rPr>
      <w:sz w:val="18"/>
      <w:szCs w:val="18"/>
    </w:rPr>
  </w:style>
  <w:style w:type="character" w:styleId="Zvraznn">
    <w:name w:val="Emphasis"/>
    <w:qFormat/>
    <w:rsid w:val="00CB0506"/>
    <w:rPr>
      <w:i/>
      <w:iCs/>
    </w:rPr>
  </w:style>
  <w:style w:type="character" w:customStyle="1" w:styleId="TextkomenteChar">
    <w:name w:val="Text komentáře Char"/>
    <w:basedOn w:val="Standardnpsmoodstavce"/>
    <w:link w:val="Textkomente"/>
    <w:uiPriority w:val="99"/>
    <w:semiHidden/>
    <w:rsid w:val="00B37EBA"/>
  </w:style>
  <w:style w:type="paragraph" w:styleId="Normlnweb">
    <w:name w:val="Normal (Web)"/>
    <w:basedOn w:val="Normln"/>
    <w:uiPriority w:val="99"/>
    <w:unhideWhenUsed/>
    <w:rsid w:val="00DD2D77"/>
    <w:pPr>
      <w:spacing w:before="100" w:beforeAutospacing="1" w:after="100" w:afterAutospacing="1"/>
      <w:jc w:val="left"/>
    </w:pPr>
    <w:rPr>
      <w:rFonts w:ascii="Times New Roman" w:eastAsia="Times New Roman" w:hAnsi="Times New Roman"/>
      <w:sz w:val="24"/>
      <w:szCs w:val="24"/>
      <w:lang w:val="en-US" w:eastAsia="en-US"/>
    </w:rPr>
  </w:style>
  <w:style w:type="table" w:styleId="Svtlseznam">
    <w:name w:val="Light List"/>
    <w:basedOn w:val="Normlntabulka"/>
    <w:uiPriority w:val="61"/>
    <w:rsid w:val="00BB0804"/>
    <w:rPr>
      <w:rFonts w:asciiTheme="minorHAnsi" w:eastAsiaTheme="minorHAnsi" w:hAnsiTheme="minorHAnsi" w:cstheme="minorBidi"/>
      <w:sz w:val="22"/>
      <w:szCs w:val="22"/>
      <w:lang w:val="cs-CZ"/>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Bibliografie">
    <w:name w:val="Bibliography"/>
    <w:basedOn w:val="Normln"/>
    <w:next w:val="Normln"/>
    <w:uiPriority w:val="37"/>
    <w:unhideWhenUsed/>
    <w:rsid w:val="003F29EF"/>
    <w:pPr>
      <w:spacing w:after="240"/>
      <w:ind w:left="720" w:hanging="720"/>
    </w:pPr>
  </w:style>
  <w:style w:type="paragraph" w:styleId="Nzev">
    <w:name w:val="Title"/>
    <w:basedOn w:val="Normln"/>
    <w:next w:val="Normln"/>
    <w:link w:val="NzevChar"/>
    <w:qFormat/>
    <w:rsid w:val="005E413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NzevChar">
    <w:name w:val="Název Char"/>
    <w:basedOn w:val="Standardnpsmoodstavce"/>
    <w:link w:val="Nzev"/>
    <w:rsid w:val="005E413D"/>
    <w:rPr>
      <w:rFonts w:asciiTheme="majorHAnsi" w:eastAsiaTheme="majorEastAsia" w:hAnsiTheme="majorHAnsi" w:cstheme="majorBidi"/>
      <w:color w:val="17365D" w:themeColor="text2" w:themeShade="BF"/>
      <w:spacing w:val="5"/>
      <w:kern w:val="28"/>
      <w:sz w:val="52"/>
      <w:szCs w:val="52"/>
      <w:lang w:val="cs-CZ" w:eastAsia="cs-CZ"/>
    </w:rPr>
  </w:style>
</w:styles>
</file>

<file path=word/webSettings.xml><?xml version="1.0" encoding="utf-8"?>
<w:webSettings xmlns:r="http://schemas.openxmlformats.org/officeDocument/2006/relationships" xmlns:w="http://schemas.openxmlformats.org/wordprocessingml/2006/main">
  <w:divs>
    <w:div w:id="122165174">
      <w:bodyDiv w:val="1"/>
      <w:marLeft w:val="0"/>
      <w:marRight w:val="0"/>
      <w:marTop w:val="0"/>
      <w:marBottom w:val="0"/>
      <w:divBdr>
        <w:top w:val="none" w:sz="0" w:space="0" w:color="auto"/>
        <w:left w:val="none" w:sz="0" w:space="0" w:color="auto"/>
        <w:bottom w:val="none" w:sz="0" w:space="0" w:color="auto"/>
        <w:right w:val="none" w:sz="0" w:space="0" w:color="auto"/>
      </w:divBdr>
    </w:div>
    <w:div w:id="234321272">
      <w:bodyDiv w:val="1"/>
      <w:marLeft w:val="0"/>
      <w:marRight w:val="0"/>
      <w:marTop w:val="0"/>
      <w:marBottom w:val="0"/>
      <w:divBdr>
        <w:top w:val="none" w:sz="0" w:space="0" w:color="auto"/>
        <w:left w:val="none" w:sz="0" w:space="0" w:color="auto"/>
        <w:bottom w:val="none" w:sz="0" w:space="0" w:color="auto"/>
        <w:right w:val="none" w:sz="0" w:space="0" w:color="auto"/>
      </w:divBdr>
    </w:div>
    <w:div w:id="244802447">
      <w:bodyDiv w:val="1"/>
      <w:marLeft w:val="0"/>
      <w:marRight w:val="0"/>
      <w:marTop w:val="0"/>
      <w:marBottom w:val="0"/>
      <w:divBdr>
        <w:top w:val="none" w:sz="0" w:space="0" w:color="auto"/>
        <w:left w:val="none" w:sz="0" w:space="0" w:color="auto"/>
        <w:bottom w:val="none" w:sz="0" w:space="0" w:color="auto"/>
        <w:right w:val="none" w:sz="0" w:space="0" w:color="auto"/>
      </w:divBdr>
    </w:div>
    <w:div w:id="274405384">
      <w:bodyDiv w:val="1"/>
      <w:marLeft w:val="0"/>
      <w:marRight w:val="0"/>
      <w:marTop w:val="0"/>
      <w:marBottom w:val="0"/>
      <w:divBdr>
        <w:top w:val="none" w:sz="0" w:space="0" w:color="auto"/>
        <w:left w:val="none" w:sz="0" w:space="0" w:color="auto"/>
        <w:bottom w:val="none" w:sz="0" w:space="0" w:color="auto"/>
        <w:right w:val="none" w:sz="0" w:space="0" w:color="auto"/>
      </w:divBdr>
    </w:div>
    <w:div w:id="317925167">
      <w:bodyDiv w:val="1"/>
      <w:marLeft w:val="0"/>
      <w:marRight w:val="0"/>
      <w:marTop w:val="0"/>
      <w:marBottom w:val="0"/>
      <w:divBdr>
        <w:top w:val="none" w:sz="0" w:space="0" w:color="auto"/>
        <w:left w:val="none" w:sz="0" w:space="0" w:color="auto"/>
        <w:bottom w:val="none" w:sz="0" w:space="0" w:color="auto"/>
        <w:right w:val="none" w:sz="0" w:space="0" w:color="auto"/>
      </w:divBdr>
    </w:div>
    <w:div w:id="324744495">
      <w:bodyDiv w:val="1"/>
      <w:marLeft w:val="0"/>
      <w:marRight w:val="0"/>
      <w:marTop w:val="0"/>
      <w:marBottom w:val="0"/>
      <w:divBdr>
        <w:top w:val="none" w:sz="0" w:space="0" w:color="auto"/>
        <w:left w:val="none" w:sz="0" w:space="0" w:color="auto"/>
        <w:bottom w:val="none" w:sz="0" w:space="0" w:color="auto"/>
        <w:right w:val="none" w:sz="0" w:space="0" w:color="auto"/>
      </w:divBdr>
    </w:div>
    <w:div w:id="351227098">
      <w:bodyDiv w:val="1"/>
      <w:marLeft w:val="0"/>
      <w:marRight w:val="0"/>
      <w:marTop w:val="0"/>
      <w:marBottom w:val="0"/>
      <w:divBdr>
        <w:top w:val="none" w:sz="0" w:space="0" w:color="auto"/>
        <w:left w:val="none" w:sz="0" w:space="0" w:color="auto"/>
        <w:bottom w:val="none" w:sz="0" w:space="0" w:color="auto"/>
        <w:right w:val="none" w:sz="0" w:space="0" w:color="auto"/>
      </w:divBdr>
    </w:div>
    <w:div w:id="542593756">
      <w:bodyDiv w:val="1"/>
      <w:marLeft w:val="0"/>
      <w:marRight w:val="0"/>
      <w:marTop w:val="0"/>
      <w:marBottom w:val="0"/>
      <w:divBdr>
        <w:top w:val="none" w:sz="0" w:space="0" w:color="auto"/>
        <w:left w:val="none" w:sz="0" w:space="0" w:color="auto"/>
        <w:bottom w:val="none" w:sz="0" w:space="0" w:color="auto"/>
        <w:right w:val="none" w:sz="0" w:space="0" w:color="auto"/>
      </w:divBdr>
    </w:div>
    <w:div w:id="598492091">
      <w:bodyDiv w:val="1"/>
      <w:marLeft w:val="0"/>
      <w:marRight w:val="0"/>
      <w:marTop w:val="0"/>
      <w:marBottom w:val="0"/>
      <w:divBdr>
        <w:top w:val="none" w:sz="0" w:space="0" w:color="auto"/>
        <w:left w:val="none" w:sz="0" w:space="0" w:color="auto"/>
        <w:bottom w:val="none" w:sz="0" w:space="0" w:color="auto"/>
        <w:right w:val="none" w:sz="0" w:space="0" w:color="auto"/>
      </w:divBdr>
    </w:div>
    <w:div w:id="676035149">
      <w:bodyDiv w:val="1"/>
      <w:marLeft w:val="0"/>
      <w:marRight w:val="0"/>
      <w:marTop w:val="0"/>
      <w:marBottom w:val="0"/>
      <w:divBdr>
        <w:top w:val="none" w:sz="0" w:space="0" w:color="auto"/>
        <w:left w:val="none" w:sz="0" w:space="0" w:color="auto"/>
        <w:bottom w:val="none" w:sz="0" w:space="0" w:color="auto"/>
        <w:right w:val="none" w:sz="0" w:space="0" w:color="auto"/>
      </w:divBdr>
    </w:div>
    <w:div w:id="718363165">
      <w:bodyDiv w:val="1"/>
      <w:marLeft w:val="0"/>
      <w:marRight w:val="0"/>
      <w:marTop w:val="0"/>
      <w:marBottom w:val="0"/>
      <w:divBdr>
        <w:top w:val="none" w:sz="0" w:space="0" w:color="auto"/>
        <w:left w:val="none" w:sz="0" w:space="0" w:color="auto"/>
        <w:bottom w:val="none" w:sz="0" w:space="0" w:color="auto"/>
        <w:right w:val="none" w:sz="0" w:space="0" w:color="auto"/>
      </w:divBdr>
    </w:div>
    <w:div w:id="750658294">
      <w:bodyDiv w:val="1"/>
      <w:marLeft w:val="0"/>
      <w:marRight w:val="0"/>
      <w:marTop w:val="0"/>
      <w:marBottom w:val="0"/>
      <w:divBdr>
        <w:top w:val="none" w:sz="0" w:space="0" w:color="auto"/>
        <w:left w:val="none" w:sz="0" w:space="0" w:color="auto"/>
        <w:bottom w:val="none" w:sz="0" w:space="0" w:color="auto"/>
        <w:right w:val="none" w:sz="0" w:space="0" w:color="auto"/>
      </w:divBdr>
    </w:div>
    <w:div w:id="814687610">
      <w:bodyDiv w:val="1"/>
      <w:marLeft w:val="0"/>
      <w:marRight w:val="0"/>
      <w:marTop w:val="0"/>
      <w:marBottom w:val="0"/>
      <w:divBdr>
        <w:top w:val="none" w:sz="0" w:space="0" w:color="auto"/>
        <w:left w:val="none" w:sz="0" w:space="0" w:color="auto"/>
        <w:bottom w:val="none" w:sz="0" w:space="0" w:color="auto"/>
        <w:right w:val="none" w:sz="0" w:space="0" w:color="auto"/>
      </w:divBdr>
    </w:div>
    <w:div w:id="847908921">
      <w:bodyDiv w:val="1"/>
      <w:marLeft w:val="0"/>
      <w:marRight w:val="0"/>
      <w:marTop w:val="0"/>
      <w:marBottom w:val="0"/>
      <w:divBdr>
        <w:top w:val="none" w:sz="0" w:space="0" w:color="auto"/>
        <w:left w:val="none" w:sz="0" w:space="0" w:color="auto"/>
        <w:bottom w:val="none" w:sz="0" w:space="0" w:color="auto"/>
        <w:right w:val="none" w:sz="0" w:space="0" w:color="auto"/>
      </w:divBdr>
    </w:div>
    <w:div w:id="885292689">
      <w:bodyDiv w:val="1"/>
      <w:marLeft w:val="0"/>
      <w:marRight w:val="0"/>
      <w:marTop w:val="0"/>
      <w:marBottom w:val="0"/>
      <w:divBdr>
        <w:top w:val="none" w:sz="0" w:space="0" w:color="auto"/>
        <w:left w:val="none" w:sz="0" w:space="0" w:color="auto"/>
        <w:bottom w:val="none" w:sz="0" w:space="0" w:color="auto"/>
        <w:right w:val="none" w:sz="0" w:space="0" w:color="auto"/>
      </w:divBdr>
    </w:div>
    <w:div w:id="954292655">
      <w:bodyDiv w:val="1"/>
      <w:marLeft w:val="0"/>
      <w:marRight w:val="0"/>
      <w:marTop w:val="0"/>
      <w:marBottom w:val="0"/>
      <w:divBdr>
        <w:top w:val="none" w:sz="0" w:space="0" w:color="auto"/>
        <w:left w:val="none" w:sz="0" w:space="0" w:color="auto"/>
        <w:bottom w:val="none" w:sz="0" w:space="0" w:color="auto"/>
        <w:right w:val="none" w:sz="0" w:space="0" w:color="auto"/>
      </w:divBdr>
    </w:div>
    <w:div w:id="974408812">
      <w:bodyDiv w:val="1"/>
      <w:marLeft w:val="0"/>
      <w:marRight w:val="0"/>
      <w:marTop w:val="0"/>
      <w:marBottom w:val="0"/>
      <w:divBdr>
        <w:top w:val="none" w:sz="0" w:space="0" w:color="auto"/>
        <w:left w:val="none" w:sz="0" w:space="0" w:color="auto"/>
        <w:bottom w:val="none" w:sz="0" w:space="0" w:color="auto"/>
        <w:right w:val="none" w:sz="0" w:space="0" w:color="auto"/>
      </w:divBdr>
    </w:div>
    <w:div w:id="1004867546">
      <w:bodyDiv w:val="1"/>
      <w:marLeft w:val="0"/>
      <w:marRight w:val="0"/>
      <w:marTop w:val="0"/>
      <w:marBottom w:val="0"/>
      <w:divBdr>
        <w:top w:val="none" w:sz="0" w:space="0" w:color="auto"/>
        <w:left w:val="none" w:sz="0" w:space="0" w:color="auto"/>
        <w:bottom w:val="none" w:sz="0" w:space="0" w:color="auto"/>
        <w:right w:val="none" w:sz="0" w:space="0" w:color="auto"/>
      </w:divBdr>
    </w:div>
    <w:div w:id="1245332974">
      <w:bodyDiv w:val="1"/>
      <w:marLeft w:val="0"/>
      <w:marRight w:val="0"/>
      <w:marTop w:val="0"/>
      <w:marBottom w:val="0"/>
      <w:divBdr>
        <w:top w:val="none" w:sz="0" w:space="0" w:color="auto"/>
        <w:left w:val="none" w:sz="0" w:space="0" w:color="auto"/>
        <w:bottom w:val="none" w:sz="0" w:space="0" w:color="auto"/>
        <w:right w:val="none" w:sz="0" w:space="0" w:color="auto"/>
      </w:divBdr>
    </w:div>
    <w:div w:id="1369453477">
      <w:bodyDiv w:val="1"/>
      <w:marLeft w:val="0"/>
      <w:marRight w:val="0"/>
      <w:marTop w:val="0"/>
      <w:marBottom w:val="0"/>
      <w:divBdr>
        <w:top w:val="none" w:sz="0" w:space="0" w:color="auto"/>
        <w:left w:val="none" w:sz="0" w:space="0" w:color="auto"/>
        <w:bottom w:val="none" w:sz="0" w:space="0" w:color="auto"/>
        <w:right w:val="none" w:sz="0" w:space="0" w:color="auto"/>
      </w:divBdr>
    </w:div>
    <w:div w:id="1420567720">
      <w:bodyDiv w:val="1"/>
      <w:marLeft w:val="0"/>
      <w:marRight w:val="0"/>
      <w:marTop w:val="0"/>
      <w:marBottom w:val="0"/>
      <w:divBdr>
        <w:top w:val="none" w:sz="0" w:space="0" w:color="auto"/>
        <w:left w:val="none" w:sz="0" w:space="0" w:color="auto"/>
        <w:bottom w:val="none" w:sz="0" w:space="0" w:color="auto"/>
        <w:right w:val="none" w:sz="0" w:space="0" w:color="auto"/>
      </w:divBdr>
    </w:div>
    <w:div w:id="1435203878">
      <w:bodyDiv w:val="1"/>
      <w:marLeft w:val="0"/>
      <w:marRight w:val="0"/>
      <w:marTop w:val="0"/>
      <w:marBottom w:val="0"/>
      <w:divBdr>
        <w:top w:val="none" w:sz="0" w:space="0" w:color="auto"/>
        <w:left w:val="none" w:sz="0" w:space="0" w:color="auto"/>
        <w:bottom w:val="none" w:sz="0" w:space="0" w:color="auto"/>
        <w:right w:val="none" w:sz="0" w:space="0" w:color="auto"/>
      </w:divBdr>
    </w:div>
    <w:div w:id="1451851157">
      <w:bodyDiv w:val="1"/>
      <w:marLeft w:val="0"/>
      <w:marRight w:val="0"/>
      <w:marTop w:val="0"/>
      <w:marBottom w:val="0"/>
      <w:divBdr>
        <w:top w:val="none" w:sz="0" w:space="0" w:color="auto"/>
        <w:left w:val="none" w:sz="0" w:space="0" w:color="auto"/>
        <w:bottom w:val="none" w:sz="0" w:space="0" w:color="auto"/>
        <w:right w:val="none" w:sz="0" w:space="0" w:color="auto"/>
      </w:divBdr>
    </w:div>
    <w:div w:id="1457790502">
      <w:bodyDiv w:val="1"/>
      <w:marLeft w:val="0"/>
      <w:marRight w:val="0"/>
      <w:marTop w:val="0"/>
      <w:marBottom w:val="0"/>
      <w:divBdr>
        <w:top w:val="none" w:sz="0" w:space="0" w:color="auto"/>
        <w:left w:val="none" w:sz="0" w:space="0" w:color="auto"/>
        <w:bottom w:val="none" w:sz="0" w:space="0" w:color="auto"/>
        <w:right w:val="none" w:sz="0" w:space="0" w:color="auto"/>
      </w:divBdr>
    </w:div>
    <w:div w:id="1522671201">
      <w:bodyDiv w:val="1"/>
      <w:marLeft w:val="0"/>
      <w:marRight w:val="0"/>
      <w:marTop w:val="0"/>
      <w:marBottom w:val="0"/>
      <w:divBdr>
        <w:top w:val="none" w:sz="0" w:space="0" w:color="auto"/>
        <w:left w:val="none" w:sz="0" w:space="0" w:color="auto"/>
        <w:bottom w:val="none" w:sz="0" w:space="0" w:color="auto"/>
        <w:right w:val="none" w:sz="0" w:space="0" w:color="auto"/>
      </w:divBdr>
    </w:div>
    <w:div w:id="1759253045">
      <w:bodyDiv w:val="1"/>
      <w:marLeft w:val="0"/>
      <w:marRight w:val="0"/>
      <w:marTop w:val="0"/>
      <w:marBottom w:val="0"/>
      <w:divBdr>
        <w:top w:val="none" w:sz="0" w:space="0" w:color="auto"/>
        <w:left w:val="none" w:sz="0" w:space="0" w:color="auto"/>
        <w:bottom w:val="none" w:sz="0" w:space="0" w:color="auto"/>
        <w:right w:val="none" w:sz="0" w:space="0" w:color="auto"/>
      </w:divBdr>
    </w:div>
    <w:div w:id="1800877264">
      <w:bodyDiv w:val="1"/>
      <w:marLeft w:val="0"/>
      <w:marRight w:val="0"/>
      <w:marTop w:val="0"/>
      <w:marBottom w:val="0"/>
      <w:divBdr>
        <w:top w:val="none" w:sz="0" w:space="0" w:color="auto"/>
        <w:left w:val="none" w:sz="0" w:space="0" w:color="auto"/>
        <w:bottom w:val="none" w:sz="0" w:space="0" w:color="auto"/>
        <w:right w:val="none" w:sz="0" w:space="0" w:color="auto"/>
      </w:divBdr>
    </w:div>
    <w:div w:id="1809082837">
      <w:bodyDiv w:val="1"/>
      <w:marLeft w:val="0"/>
      <w:marRight w:val="0"/>
      <w:marTop w:val="0"/>
      <w:marBottom w:val="0"/>
      <w:divBdr>
        <w:top w:val="none" w:sz="0" w:space="0" w:color="auto"/>
        <w:left w:val="none" w:sz="0" w:space="0" w:color="auto"/>
        <w:bottom w:val="none" w:sz="0" w:space="0" w:color="auto"/>
        <w:right w:val="none" w:sz="0" w:space="0" w:color="auto"/>
      </w:divBdr>
    </w:div>
    <w:div w:id="1809277035">
      <w:bodyDiv w:val="1"/>
      <w:marLeft w:val="0"/>
      <w:marRight w:val="0"/>
      <w:marTop w:val="0"/>
      <w:marBottom w:val="0"/>
      <w:divBdr>
        <w:top w:val="none" w:sz="0" w:space="0" w:color="auto"/>
        <w:left w:val="none" w:sz="0" w:space="0" w:color="auto"/>
        <w:bottom w:val="none" w:sz="0" w:space="0" w:color="auto"/>
        <w:right w:val="none" w:sz="0" w:space="0" w:color="auto"/>
      </w:divBdr>
    </w:div>
    <w:div w:id="1902714510">
      <w:bodyDiv w:val="1"/>
      <w:marLeft w:val="0"/>
      <w:marRight w:val="0"/>
      <w:marTop w:val="0"/>
      <w:marBottom w:val="0"/>
      <w:divBdr>
        <w:top w:val="none" w:sz="0" w:space="0" w:color="auto"/>
        <w:left w:val="none" w:sz="0" w:space="0" w:color="auto"/>
        <w:bottom w:val="none" w:sz="0" w:space="0" w:color="auto"/>
        <w:right w:val="none" w:sz="0" w:space="0" w:color="auto"/>
      </w:divBdr>
    </w:div>
    <w:div w:id="1908106537">
      <w:bodyDiv w:val="1"/>
      <w:marLeft w:val="0"/>
      <w:marRight w:val="0"/>
      <w:marTop w:val="0"/>
      <w:marBottom w:val="0"/>
      <w:divBdr>
        <w:top w:val="none" w:sz="0" w:space="0" w:color="auto"/>
        <w:left w:val="none" w:sz="0" w:space="0" w:color="auto"/>
        <w:bottom w:val="none" w:sz="0" w:space="0" w:color="auto"/>
        <w:right w:val="none" w:sz="0" w:space="0" w:color="auto"/>
      </w:divBdr>
    </w:div>
    <w:div w:id="1927809211">
      <w:bodyDiv w:val="1"/>
      <w:marLeft w:val="0"/>
      <w:marRight w:val="0"/>
      <w:marTop w:val="0"/>
      <w:marBottom w:val="0"/>
      <w:divBdr>
        <w:top w:val="none" w:sz="0" w:space="0" w:color="auto"/>
        <w:left w:val="none" w:sz="0" w:space="0" w:color="auto"/>
        <w:bottom w:val="none" w:sz="0" w:space="0" w:color="auto"/>
        <w:right w:val="none" w:sz="0" w:space="0" w:color="auto"/>
      </w:divBdr>
    </w:div>
    <w:div w:id="1974405628">
      <w:bodyDiv w:val="1"/>
      <w:marLeft w:val="0"/>
      <w:marRight w:val="0"/>
      <w:marTop w:val="0"/>
      <w:marBottom w:val="0"/>
      <w:divBdr>
        <w:top w:val="none" w:sz="0" w:space="0" w:color="auto"/>
        <w:left w:val="none" w:sz="0" w:space="0" w:color="auto"/>
        <w:bottom w:val="none" w:sz="0" w:space="0" w:color="auto"/>
        <w:right w:val="none" w:sz="0" w:space="0" w:color="auto"/>
      </w:divBdr>
    </w:div>
    <w:div w:id="2071881118">
      <w:bodyDiv w:val="1"/>
      <w:marLeft w:val="0"/>
      <w:marRight w:val="0"/>
      <w:marTop w:val="0"/>
      <w:marBottom w:val="0"/>
      <w:divBdr>
        <w:top w:val="none" w:sz="0" w:space="0" w:color="auto"/>
        <w:left w:val="none" w:sz="0" w:space="0" w:color="auto"/>
        <w:bottom w:val="none" w:sz="0" w:space="0" w:color="auto"/>
        <w:right w:val="none" w:sz="0" w:space="0" w:color="auto"/>
      </w:divBdr>
    </w:div>
    <w:div w:id="2087267467">
      <w:bodyDiv w:val="1"/>
      <w:marLeft w:val="0"/>
      <w:marRight w:val="0"/>
      <w:marTop w:val="0"/>
      <w:marBottom w:val="0"/>
      <w:divBdr>
        <w:top w:val="none" w:sz="0" w:space="0" w:color="auto"/>
        <w:left w:val="none" w:sz="0" w:space="0" w:color="auto"/>
        <w:bottom w:val="none" w:sz="0" w:space="0" w:color="auto"/>
        <w:right w:val="none" w:sz="0" w:space="0" w:color="auto"/>
      </w:divBdr>
    </w:div>
    <w:div w:id="2120221236">
      <w:bodyDiv w:val="1"/>
      <w:marLeft w:val="0"/>
      <w:marRight w:val="0"/>
      <w:marTop w:val="0"/>
      <w:marBottom w:val="0"/>
      <w:divBdr>
        <w:top w:val="none" w:sz="0" w:space="0" w:color="auto"/>
        <w:left w:val="none" w:sz="0" w:space="0" w:color="auto"/>
        <w:bottom w:val="none" w:sz="0" w:space="0" w:color="auto"/>
        <w:right w:val="none" w:sz="0" w:space="0" w:color="auto"/>
      </w:divBdr>
    </w:div>
    <w:div w:id="2140995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gapminder.org/" TargetMode="External"/><Relationship Id="rId18" Type="http://schemas.openxmlformats.org/officeDocument/2006/relationships/image" Target="media/image5.emf"/><Relationship Id="rId26" Type="http://schemas.openxmlformats.org/officeDocument/2006/relationships/image" Target="media/image11.emf"/><Relationship Id="rId39" Type="http://schemas.openxmlformats.org/officeDocument/2006/relationships/hyperlink" Target="http://www-wds.worldbank.org/servlet/WDSContentServer/WDSP/IB/2011/03/22/000158349_20110322141057/Rendered/PDF/WPS5606.pdf" TargetMode="External"/><Relationship Id="rId3" Type="http://schemas.openxmlformats.org/officeDocument/2006/relationships/styles" Target="styles.xml"/><Relationship Id="rId21" Type="http://schemas.openxmlformats.org/officeDocument/2006/relationships/footer" Target="footer4.xml"/><Relationship Id="rId34" Type="http://schemas.openxmlformats.org/officeDocument/2006/relationships/image" Target="media/image19.emf"/><Relationship Id="rId42" Type="http://schemas.openxmlformats.org/officeDocument/2006/relationships/hyperlink" Target="http://unstats.un.org/unsd/servicetrade/default.aspx" TargetMode="Externa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chart" Target="charts/chart3.xml"/><Relationship Id="rId25" Type="http://schemas.openxmlformats.org/officeDocument/2006/relationships/image" Target="media/image10.emf"/><Relationship Id="rId33" Type="http://schemas.openxmlformats.org/officeDocument/2006/relationships/image" Target="media/image18.emf"/><Relationship Id="rId38" Type="http://schemas.openxmlformats.org/officeDocument/2006/relationships/image" Target="media/image23.gif"/><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oter" Target="footer3.xml"/><Relationship Id="rId29" Type="http://schemas.openxmlformats.org/officeDocument/2006/relationships/image" Target="media/image14.emf"/><Relationship Id="rId41" Type="http://schemas.openxmlformats.org/officeDocument/2006/relationships/hyperlink" Target="http://comtrade.un.org/db/"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emf"/><Relationship Id="rId32" Type="http://schemas.openxmlformats.org/officeDocument/2006/relationships/image" Target="media/image17.emf"/><Relationship Id="rId37" Type="http://schemas.openxmlformats.org/officeDocument/2006/relationships/image" Target="media/image22.emf"/><Relationship Id="rId40" Type="http://schemas.openxmlformats.org/officeDocument/2006/relationships/hyperlink" Target="http://www.voxeu.org/index.php?q=node/7854" TargetMode="External"/><Relationship Id="rId45" Type="http://schemas.openxmlformats.org/officeDocument/2006/relationships/hyperlink" Target="http://www-personal.umich.edu/~alandear/glossary/k.html" TargetMode="Externa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image" Target="media/image8.emf"/><Relationship Id="rId28" Type="http://schemas.openxmlformats.org/officeDocument/2006/relationships/image" Target="media/image13.emf"/><Relationship Id="rId36" Type="http://schemas.openxmlformats.org/officeDocument/2006/relationships/image" Target="media/image21.emf"/><Relationship Id="rId10" Type="http://schemas.openxmlformats.org/officeDocument/2006/relationships/image" Target="media/image3.jpeg"/><Relationship Id="rId19" Type="http://schemas.openxmlformats.org/officeDocument/2006/relationships/image" Target="media/image6.emf"/><Relationship Id="rId31" Type="http://schemas.openxmlformats.org/officeDocument/2006/relationships/image" Target="media/image16.emf"/><Relationship Id="rId44" Type="http://schemas.openxmlformats.org/officeDocument/2006/relationships/hyperlink" Target="http://www.aeaweb.org/committees/AEAStat/pdfs/Report_on_Trade_Data_April_23_2010_FINAL.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emf"/><Relationship Id="rId22" Type="http://schemas.openxmlformats.org/officeDocument/2006/relationships/image" Target="media/image7.jpeg"/><Relationship Id="rId27" Type="http://schemas.openxmlformats.org/officeDocument/2006/relationships/image" Target="media/image12.emf"/><Relationship Id="rId30" Type="http://schemas.openxmlformats.org/officeDocument/2006/relationships/image" Target="media/image15.jpeg"/><Relationship Id="rId35" Type="http://schemas.openxmlformats.org/officeDocument/2006/relationships/image" Target="media/image20.emf"/><Relationship Id="rId43" Type="http://schemas.openxmlformats.org/officeDocument/2006/relationships/hyperlink" Target="http://www.wiod.org/" TargetMode="External"/><Relationship Id="rId48" Type="http://schemas.microsoft.com/office/2007/relationships/stylesWithEffects" Target="stylesWithEffect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at&#283;j\Documents\TA&#268;R-%20konkurenceschopnost\121107%20MPO-kunkurenceschopnos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at&#283;j\Documents\TA&#268;R-%20konkurenceschopnost\121107%20MPO-kunkurenceschopnost.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Mat&#283;j\Documents\TA&#268;R-%20konkurenceschopnost\121107%20MPO-kunkurenceschopnos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cs-CZ"/>
  <c:chart>
    <c:plotArea>
      <c:layout/>
      <c:lineChart>
        <c:grouping val="standard"/>
        <c:ser>
          <c:idx val="0"/>
          <c:order val="0"/>
          <c:tx>
            <c:strRef>
              <c:f>'REER 2012'!$A$11</c:f>
              <c:strCache>
                <c:ptCount val="1"/>
                <c:pt idx="0">
                  <c:v>Eurozóna</c:v>
                </c:pt>
              </c:strCache>
            </c:strRef>
          </c:tx>
          <c:spPr>
            <a:ln>
              <a:solidFill>
                <a:srgbClr val="7A787D"/>
              </a:solidFill>
            </a:ln>
          </c:spPr>
          <c:marker>
            <c:symbol val="none"/>
          </c:marker>
          <c:cat>
            <c:strRef>
              <c:f>'REER 2012'!$B$10:$S$10</c:f>
              <c:strCache>
                <c:ptCount val="18"/>
                <c:pt idx="0">
                  <c:v>2011M07</c:v>
                </c:pt>
                <c:pt idx="1">
                  <c:v>2011M08</c:v>
                </c:pt>
                <c:pt idx="2">
                  <c:v>2011M09</c:v>
                </c:pt>
                <c:pt idx="3">
                  <c:v>2011M10</c:v>
                </c:pt>
                <c:pt idx="4">
                  <c:v>2011M11</c:v>
                </c:pt>
                <c:pt idx="5">
                  <c:v>2011M12</c:v>
                </c:pt>
                <c:pt idx="6">
                  <c:v>2012M01</c:v>
                </c:pt>
                <c:pt idx="7">
                  <c:v>2012M02</c:v>
                </c:pt>
                <c:pt idx="8">
                  <c:v>2012M03</c:v>
                </c:pt>
                <c:pt idx="9">
                  <c:v>2012M04</c:v>
                </c:pt>
                <c:pt idx="10">
                  <c:v>2012M05</c:v>
                </c:pt>
                <c:pt idx="11">
                  <c:v>2012M06</c:v>
                </c:pt>
                <c:pt idx="12">
                  <c:v>2012M07</c:v>
                </c:pt>
                <c:pt idx="13">
                  <c:v>2012M08</c:v>
                </c:pt>
                <c:pt idx="14">
                  <c:v>2012M09</c:v>
                </c:pt>
                <c:pt idx="15">
                  <c:v>2012M10</c:v>
                </c:pt>
                <c:pt idx="16">
                  <c:v>2012M11</c:v>
                </c:pt>
                <c:pt idx="17">
                  <c:v>2012M12</c:v>
                </c:pt>
              </c:strCache>
            </c:strRef>
          </c:cat>
          <c:val>
            <c:numRef>
              <c:f>'REER 2012'!$B$11:$S$11</c:f>
              <c:numCache>
                <c:formatCode>#,##0.00</c:formatCode>
                <c:ptCount val="18"/>
                <c:pt idx="0">
                  <c:v>106.16</c:v>
                </c:pt>
                <c:pt idx="1">
                  <c:v>106.26</c:v>
                </c:pt>
                <c:pt idx="2">
                  <c:v>106.98</c:v>
                </c:pt>
                <c:pt idx="3">
                  <c:v>107.34</c:v>
                </c:pt>
                <c:pt idx="4">
                  <c:v>107.1</c:v>
                </c:pt>
                <c:pt idx="5">
                  <c:v>106.16</c:v>
                </c:pt>
                <c:pt idx="6">
                  <c:v>104.25</c:v>
                </c:pt>
                <c:pt idx="7">
                  <c:v>103.71000000000002</c:v>
                </c:pt>
                <c:pt idx="8">
                  <c:v>104.11999999999999</c:v>
                </c:pt>
                <c:pt idx="9">
                  <c:v>103.47</c:v>
                </c:pt>
                <c:pt idx="10">
                  <c:v>102.99000000000002</c:v>
                </c:pt>
                <c:pt idx="11">
                  <c:v>103.13</c:v>
                </c:pt>
                <c:pt idx="12">
                  <c:v>100.85</c:v>
                </c:pt>
                <c:pt idx="13">
                  <c:v>100.08</c:v>
                </c:pt>
                <c:pt idx="14">
                  <c:v>101.22</c:v>
                </c:pt>
                <c:pt idx="15">
                  <c:v>101.84</c:v>
                </c:pt>
                <c:pt idx="16">
                  <c:v>101.61</c:v>
                </c:pt>
                <c:pt idx="17">
                  <c:v>102.23</c:v>
                </c:pt>
              </c:numCache>
            </c:numRef>
          </c:val>
        </c:ser>
        <c:ser>
          <c:idx val="1"/>
          <c:order val="1"/>
          <c:tx>
            <c:strRef>
              <c:f>'REER 2012'!$A$12</c:f>
              <c:strCache>
                <c:ptCount val="1"/>
                <c:pt idx="0">
                  <c:v>Česká republika</c:v>
                </c:pt>
              </c:strCache>
            </c:strRef>
          </c:tx>
          <c:spPr>
            <a:ln>
              <a:solidFill>
                <a:srgbClr val="FF0000"/>
              </a:solidFill>
            </a:ln>
          </c:spPr>
          <c:marker>
            <c:symbol val="none"/>
          </c:marker>
          <c:cat>
            <c:strRef>
              <c:f>'REER 2012'!$B$10:$S$10</c:f>
              <c:strCache>
                <c:ptCount val="18"/>
                <c:pt idx="0">
                  <c:v>2011M07</c:v>
                </c:pt>
                <c:pt idx="1">
                  <c:v>2011M08</c:v>
                </c:pt>
                <c:pt idx="2">
                  <c:v>2011M09</c:v>
                </c:pt>
                <c:pt idx="3">
                  <c:v>2011M10</c:v>
                </c:pt>
                <c:pt idx="4">
                  <c:v>2011M11</c:v>
                </c:pt>
                <c:pt idx="5">
                  <c:v>2011M12</c:v>
                </c:pt>
                <c:pt idx="6">
                  <c:v>2012M01</c:v>
                </c:pt>
                <c:pt idx="7">
                  <c:v>2012M02</c:v>
                </c:pt>
                <c:pt idx="8">
                  <c:v>2012M03</c:v>
                </c:pt>
                <c:pt idx="9">
                  <c:v>2012M04</c:v>
                </c:pt>
                <c:pt idx="10">
                  <c:v>2012M05</c:v>
                </c:pt>
                <c:pt idx="11">
                  <c:v>2012M06</c:v>
                </c:pt>
                <c:pt idx="12">
                  <c:v>2012M07</c:v>
                </c:pt>
                <c:pt idx="13">
                  <c:v>2012M08</c:v>
                </c:pt>
                <c:pt idx="14">
                  <c:v>2012M09</c:v>
                </c:pt>
                <c:pt idx="15">
                  <c:v>2012M10</c:v>
                </c:pt>
                <c:pt idx="16">
                  <c:v>2012M11</c:v>
                </c:pt>
                <c:pt idx="17">
                  <c:v>2012M12</c:v>
                </c:pt>
              </c:strCache>
            </c:strRef>
          </c:cat>
          <c:val>
            <c:numRef>
              <c:f>'REER 2012'!$B$12:$S$12</c:f>
              <c:numCache>
                <c:formatCode>#,##0.00</c:formatCode>
                <c:ptCount val="18"/>
                <c:pt idx="0">
                  <c:v>126.88</c:v>
                </c:pt>
                <c:pt idx="1">
                  <c:v>127.09</c:v>
                </c:pt>
                <c:pt idx="2">
                  <c:v>125.35</c:v>
                </c:pt>
                <c:pt idx="3">
                  <c:v>124.05</c:v>
                </c:pt>
                <c:pt idx="4">
                  <c:v>121.51</c:v>
                </c:pt>
                <c:pt idx="5">
                  <c:v>121.16999999999999</c:v>
                </c:pt>
                <c:pt idx="6">
                  <c:v>123.41000000000012</c:v>
                </c:pt>
                <c:pt idx="7">
                  <c:v>124.69</c:v>
                </c:pt>
                <c:pt idx="8">
                  <c:v>125.85</c:v>
                </c:pt>
                <c:pt idx="9">
                  <c:v>124.72</c:v>
                </c:pt>
                <c:pt idx="10">
                  <c:v>122.61</c:v>
                </c:pt>
                <c:pt idx="11">
                  <c:v>121.4</c:v>
                </c:pt>
                <c:pt idx="12">
                  <c:v>121.8</c:v>
                </c:pt>
                <c:pt idx="13">
                  <c:v>123.08</c:v>
                </c:pt>
                <c:pt idx="14">
                  <c:v>124.11</c:v>
                </c:pt>
                <c:pt idx="15">
                  <c:v>123.38</c:v>
                </c:pt>
                <c:pt idx="16">
                  <c:v>121.07</c:v>
                </c:pt>
                <c:pt idx="17">
                  <c:v>121.35</c:v>
                </c:pt>
              </c:numCache>
            </c:numRef>
          </c:val>
        </c:ser>
        <c:ser>
          <c:idx val="2"/>
          <c:order val="2"/>
          <c:tx>
            <c:strRef>
              <c:f>'REER 2012'!$A$13</c:f>
              <c:strCache>
                <c:ptCount val="1"/>
                <c:pt idx="0">
                  <c:v>Německo</c:v>
                </c:pt>
              </c:strCache>
            </c:strRef>
          </c:tx>
          <c:spPr>
            <a:ln>
              <a:solidFill>
                <a:srgbClr val="E21EBD"/>
              </a:solidFill>
            </a:ln>
          </c:spPr>
          <c:marker>
            <c:symbol val="none"/>
          </c:marker>
          <c:cat>
            <c:strRef>
              <c:f>'REER 2012'!$B$10:$S$10</c:f>
              <c:strCache>
                <c:ptCount val="18"/>
                <c:pt idx="0">
                  <c:v>2011M07</c:v>
                </c:pt>
                <c:pt idx="1">
                  <c:v>2011M08</c:v>
                </c:pt>
                <c:pt idx="2">
                  <c:v>2011M09</c:v>
                </c:pt>
                <c:pt idx="3">
                  <c:v>2011M10</c:v>
                </c:pt>
                <c:pt idx="4">
                  <c:v>2011M11</c:v>
                </c:pt>
                <c:pt idx="5">
                  <c:v>2011M12</c:v>
                </c:pt>
                <c:pt idx="6">
                  <c:v>2012M01</c:v>
                </c:pt>
                <c:pt idx="7">
                  <c:v>2012M02</c:v>
                </c:pt>
                <c:pt idx="8">
                  <c:v>2012M03</c:v>
                </c:pt>
                <c:pt idx="9">
                  <c:v>2012M04</c:v>
                </c:pt>
                <c:pt idx="10">
                  <c:v>2012M05</c:v>
                </c:pt>
                <c:pt idx="11">
                  <c:v>2012M06</c:v>
                </c:pt>
                <c:pt idx="12">
                  <c:v>2012M07</c:v>
                </c:pt>
                <c:pt idx="13">
                  <c:v>2012M08</c:v>
                </c:pt>
                <c:pt idx="14">
                  <c:v>2012M09</c:v>
                </c:pt>
                <c:pt idx="15">
                  <c:v>2012M10</c:v>
                </c:pt>
                <c:pt idx="16">
                  <c:v>2012M11</c:v>
                </c:pt>
                <c:pt idx="17">
                  <c:v>2012M12</c:v>
                </c:pt>
              </c:strCache>
            </c:strRef>
          </c:cat>
          <c:val>
            <c:numRef>
              <c:f>'REER 2012'!$B$13:$S$13</c:f>
              <c:numCache>
                <c:formatCode>#,##0.00</c:formatCode>
                <c:ptCount val="18"/>
                <c:pt idx="0">
                  <c:v>100.2</c:v>
                </c:pt>
                <c:pt idx="1">
                  <c:v>99.960000000000022</c:v>
                </c:pt>
                <c:pt idx="2">
                  <c:v>99.86</c:v>
                </c:pt>
                <c:pt idx="3">
                  <c:v>99.73</c:v>
                </c:pt>
                <c:pt idx="4">
                  <c:v>99.649999999999991</c:v>
                </c:pt>
                <c:pt idx="5">
                  <c:v>99.92</c:v>
                </c:pt>
                <c:pt idx="6">
                  <c:v>99.48</c:v>
                </c:pt>
                <c:pt idx="7">
                  <c:v>99.42</c:v>
                </c:pt>
                <c:pt idx="8">
                  <c:v>98.710000000000022</c:v>
                </c:pt>
                <c:pt idx="9">
                  <c:v>98.25</c:v>
                </c:pt>
                <c:pt idx="10">
                  <c:v>98.13</c:v>
                </c:pt>
                <c:pt idx="11">
                  <c:v>98.09</c:v>
                </c:pt>
                <c:pt idx="12">
                  <c:v>98.32</c:v>
                </c:pt>
                <c:pt idx="13">
                  <c:v>97.910000000000025</c:v>
                </c:pt>
                <c:pt idx="14">
                  <c:v>97.6</c:v>
                </c:pt>
                <c:pt idx="15">
                  <c:v>97.55</c:v>
                </c:pt>
                <c:pt idx="16">
                  <c:v>97.56</c:v>
                </c:pt>
                <c:pt idx="17">
                  <c:v>98.33</c:v>
                </c:pt>
              </c:numCache>
            </c:numRef>
          </c:val>
        </c:ser>
        <c:ser>
          <c:idx val="3"/>
          <c:order val="3"/>
          <c:tx>
            <c:strRef>
              <c:f>'REER 2012'!$A$14</c:f>
              <c:strCache>
                <c:ptCount val="1"/>
                <c:pt idx="0">
                  <c:v>Řecko</c:v>
                </c:pt>
              </c:strCache>
            </c:strRef>
          </c:tx>
          <c:spPr>
            <a:ln>
              <a:solidFill>
                <a:srgbClr val="FFFF00"/>
              </a:solidFill>
            </a:ln>
          </c:spPr>
          <c:marker>
            <c:symbol val="none"/>
          </c:marker>
          <c:cat>
            <c:strRef>
              <c:f>'REER 2012'!$B$10:$S$10</c:f>
              <c:strCache>
                <c:ptCount val="18"/>
                <c:pt idx="0">
                  <c:v>2011M07</c:v>
                </c:pt>
                <c:pt idx="1">
                  <c:v>2011M08</c:v>
                </c:pt>
                <c:pt idx="2">
                  <c:v>2011M09</c:v>
                </c:pt>
                <c:pt idx="3">
                  <c:v>2011M10</c:v>
                </c:pt>
                <c:pt idx="4">
                  <c:v>2011M11</c:v>
                </c:pt>
                <c:pt idx="5">
                  <c:v>2011M12</c:v>
                </c:pt>
                <c:pt idx="6">
                  <c:v>2012M01</c:v>
                </c:pt>
                <c:pt idx="7">
                  <c:v>2012M02</c:v>
                </c:pt>
                <c:pt idx="8">
                  <c:v>2012M03</c:v>
                </c:pt>
                <c:pt idx="9">
                  <c:v>2012M04</c:v>
                </c:pt>
                <c:pt idx="10">
                  <c:v>2012M05</c:v>
                </c:pt>
                <c:pt idx="11">
                  <c:v>2012M06</c:v>
                </c:pt>
                <c:pt idx="12">
                  <c:v>2012M07</c:v>
                </c:pt>
                <c:pt idx="13">
                  <c:v>2012M08</c:v>
                </c:pt>
                <c:pt idx="14">
                  <c:v>2012M09</c:v>
                </c:pt>
                <c:pt idx="15">
                  <c:v>2012M10</c:v>
                </c:pt>
                <c:pt idx="16">
                  <c:v>2012M11</c:v>
                </c:pt>
                <c:pt idx="17">
                  <c:v>2012M12</c:v>
                </c:pt>
              </c:strCache>
            </c:strRef>
          </c:cat>
          <c:val>
            <c:numRef>
              <c:f>'REER 2012'!$B$14:$S$14</c:f>
              <c:numCache>
                <c:formatCode>#,##0.00</c:formatCode>
                <c:ptCount val="18"/>
                <c:pt idx="0">
                  <c:v>107.55</c:v>
                </c:pt>
                <c:pt idx="1">
                  <c:v>105.82</c:v>
                </c:pt>
                <c:pt idx="2">
                  <c:v>108.98</c:v>
                </c:pt>
                <c:pt idx="3">
                  <c:v>108.79</c:v>
                </c:pt>
                <c:pt idx="4">
                  <c:v>108.92</c:v>
                </c:pt>
                <c:pt idx="5">
                  <c:v>108.16999999999999</c:v>
                </c:pt>
                <c:pt idx="6">
                  <c:v>107.38</c:v>
                </c:pt>
                <c:pt idx="7">
                  <c:v>104.71000000000002</c:v>
                </c:pt>
                <c:pt idx="8">
                  <c:v>106.61999999999999</c:v>
                </c:pt>
                <c:pt idx="9">
                  <c:v>106.91000000000012</c:v>
                </c:pt>
                <c:pt idx="10">
                  <c:v>106.53</c:v>
                </c:pt>
                <c:pt idx="11">
                  <c:v>106.51</c:v>
                </c:pt>
                <c:pt idx="12">
                  <c:v>104.97</c:v>
                </c:pt>
                <c:pt idx="13">
                  <c:v>103.09</c:v>
                </c:pt>
                <c:pt idx="14">
                  <c:v>105.28</c:v>
                </c:pt>
                <c:pt idx="15">
                  <c:v>105.96000000000002</c:v>
                </c:pt>
                <c:pt idx="16">
                  <c:v>105.83</c:v>
                </c:pt>
                <c:pt idx="17">
                  <c:v>105.26</c:v>
                </c:pt>
              </c:numCache>
            </c:numRef>
          </c:val>
        </c:ser>
        <c:ser>
          <c:idx val="4"/>
          <c:order val="4"/>
          <c:tx>
            <c:strRef>
              <c:f>'REER 2012'!$A$15</c:f>
              <c:strCache>
                <c:ptCount val="1"/>
                <c:pt idx="0">
                  <c:v>Maďarsko</c:v>
                </c:pt>
              </c:strCache>
            </c:strRef>
          </c:tx>
          <c:spPr>
            <a:ln>
              <a:solidFill>
                <a:srgbClr val="B6B002"/>
              </a:solidFill>
            </a:ln>
          </c:spPr>
          <c:marker>
            <c:symbol val="none"/>
          </c:marker>
          <c:cat>
            <c:strRef>
              <c:f>'REER 2012'!$B$10:$S$10</c:f>
              <c:strCache>
                <c:ptCount val="18"/>
                <c:pt idx="0">
                  <c:v>2011M07</c:v>
                </c:pt>
                <c:pt idx="1">
                  <c:v>2011M08</c:v>
                </c:pt>
                <c:pt idx="2">
                  <c:v>2011M09</c:v>
                </c:pt>
                <c:pt idx="3">
                  <c:v>2011M10</c:v>
                </c:pt>
                <c:pt idx="4">
                  <c:v>2011M11</c:v>
                </c:pt>
                <c:pt idx="5">
                  <c:v>2011M12</c:v>
                </c:pt>
                <c:pt idx="6">
                  <c:v>2012M01</c:v>
                </c:pt>
                <c:pt idx="7">
                  <c:v>2012M02</c:v>
                </c:pt>
                <c:pt idx="8">
                  <c:v>2012M03</c:v>
                </c:pt>
                <c:pt idx="9">
                  <c:v>2012M04</c:v>
                </c:pt>
                <c:pt idx="10">
                  <c:v>2012M05</c:v>
                </c:pt>
                <c:pt idx="11">
                  <c:v>2012M06</c:v>
                </c:pt>
                <c:pt idx="12">
                  <c:v>2012M07</c:v>
                </c:pt>
                <c:pt idx="13">
                  <c:v>2012M08</c:v>
                </c:pt>
                <c:pt idx="14">
                  <c:v>2012M09</c:v>
                </c:pt>
                <c:pt idx="15">
                  <c:v>2012M10</c:v>
                </c:pt>
                <c:pt idx="16">
                  <c:v>2012M11</c:v>
                </c:pt>
                <c:pt idx="17">
                  <c:v>2012M12</c:v>
                </c:pt>
              </c:strCache>
            </c:strRef>
          </c:cat>
          <c:val>
            <c:numRef>
              <c:f>'REER 2012'!$B$15:$S$15</c:f>
              <c:numCache>
                <c:formatCode>#,##0.00</c:formatCode>
                <c:ptCount val="18"/>
                <c:pt idx="0">
                  <c:v>110.78</c:v>
                </c:pt>
                <c:pt idx="1">
                  <c:v>108.64</c:v>
                </c:pt>
                <c:pt idx="2">
                  <c:v>103.61999999999999</c:v>
                </c:pt>
                <c:pt idx="3">
                  <c:v>99.89</c:v>
                </c:pt>
                <c:pt idx="4">
                  <c:v>96.45</c:v>
                </c:pt>
                <c:pt idx="5">
                  <c:v>97.77</c:v>
                </c:pt>
                <c:pt idx="6">
                  <c:v>99.22</c:v>
                </c:pt>
                <c:pt idx="7">
                  <c:v>104.58</c:v>
                </c:pt>
                <c:pt idx="8">
                  <c:v>103.85</c:v>
                </c:pt>
                <c:pt idx="9">
                  <c:v>103.38</c:v>
                </c:pt>
                <c:pt idx="10">
                  <c:v>103.86999999999999</c:v>
                </c:pt>
                <c:pt idx="11">
                  <c:v>104.13</c:v>
                </c:pt>
                <c:pt idx="12">
                  <c:v>106.49000000000002</c:v>
                </c:pt>
                <c:pt idx="13">
                  <c:v>108.74000000000002</c:v>
                </c:pt>
                <c:pt idx="14">
                  <c:v>106.83</c:v>
                </c:pt>
                <c:pt idx="15">
                  <c:v>107.73</c:v>
                </c:pt>
                <c:pt idx="16">
                  <c:v>107.78</c:v>
                </c:pt>
                <c:pt idx="17">
                  <c:v>106.06</c:v>
                </c:pt>
              </c:numCache>
            </c:numRef>
          </c:val>
        </c:ser>
        <c:ser>
          <c:idx val="5"/>
          <c:order val="5"/>
          <c:tx>
            <c:strRef>
              <c:f>'REER 2012'!$A$16</c:f>
              <c:strCache>
                <c:ptCount val="1"/>
                <c:pt idx="0">
                  <c:v>Polsko</c:v>
                </c:pt>
              </c:strCache>
            </c:strRef>
          </c:tx>
          <c:spPr>
            <a:ln>
              <a:solidFill>
                <a:srgbClr val="002060"/>
              </a:solidFill>
            </a:ln>
          </c:spPr>
          <c:marker>
            <c:symbol val="none"/>
          </c:marker>
          <c:cat>
            <c:strRef>
              <c:f>'REER 2012'!$B$10:$S$10</c:f>
              <c:strCache>
                <c:ptCount val="18"/>
                <c:pt idx="0">
                  <c:v>2011M07</c:v>
                </c:pt>
                <c:pt idx="1">
                  <c:v>2011M08</c:v>
                </c:pt>
                <c:pt idx="2">
                  <c:v>2011M09</c:v>
                </c:pt>
                <c:pt idx="3">
                  <c:v>2011M10</c:v>
                </c:pt>
                <c:pt idx="4">
                  <c:v>2011M11</c:v>
                </c:pt>
                <c:pt idx="5">
                  <c:v>2011M12</c:v>
                </c:pt>
                <c:pt idx="6">
                  <c:v>2012M01</c:v>
                </c:pt>
                <c:pt idx="7">
                  <c:v>2012M02</c:v>
                </c:pt>
                <c:pt idx="8">
                  <c:v>2012M03</c:v>
                </c:pt>
                <c:pt idx="9">
                  <c:v>2012M04</c:v>
                </c:pt>
                <c:pt idx="10">
                  <c:v>2012M05</c:v>
                </c:pt>
                <c:pt idx="11">
                  <c:v>2012M06</c:v>
                </c:pt>
                <c:pt idx="12">
                  <c:v>2012M07</c:v>
                </c:pt>
                <c:pt idx="13">
                  <c:v>2012M08</c:v>
                </c:pt>
                <c:pt idx="14">
                  <c:v>2012M09</c:v>
                </c:pt>
                <c:pt idx="15">
                  <c:v>2012M10</c:v>
                </c:pt>
                <c:pt idx="16">
                  <c:v>2012M11</c:v>
                </c:pt>
                <c:pt idx="17">
                  <c:v>2012M12</c:v>
                </c:pt>
              </c:strCache>
            </c:strRef>
          </c:cat>
          <c:val>
            <c:numRef>
              <c:f>'REER 2012'!$B$16:$S$16</c:f>
              <c:numCache>
                <c:formatCode>#,##0.00</c:formatCode>
                <c:ptCount val="18"/>
                <c:pt idx="0">
                  <c:v>107.29</c:v>
                </c:pt>
                <c:pt idx="1">
                  <c:v>103.82</c:v>
                </c:pt>
                <c:pt idx="2">
                  <c:v>98.179999999999978</c:v>
                </c:pt>
                <c:pt idx="3">
                  <c:v>98.440000000000026</c:v>
                </c:pt>
                <c:pt idx="4">
                  <c:v>97.35</c:v>
                </c:pt>
                <c:pt idx="5">
                  <c:v>96.3</c:v>
                </c:pt>
                <c:pt idx="6">
                  <c:v>99.38</c:v>
                </c:pt>
                <c:pt idx="7">
                  <c:v>103.52</c:v>
                </c:pt>
                <c:pt idx="8">
                  <c:v>104.25</c:v>
                </c:pt>
                <c:pt idx="9">
                  <c:v>103.36999999999999</c:v>
                </c:pt>
                <c:pt idx="10">
                  <c:v>100.77</c:v>
                </c:pt>
                <c:pt idx="11">
                  <c:v>101.13</c:v>
                </c:pt>
                <c:pt idx="12">
                  <c:v>103.2</c:v>
                </c:pt>
                <c:pt idx="13">
                  <c:v>104.56</c:v>
                </c:pt>
                <c:pt idx="14">
                  <c:v>103.32</c:v>
                </c:pt>
                <c:pt idx="15">
                  <c:v>104.21000000000002</c:v>
                </c:pt>
                <c:pt idx="16">
                  <c:v>103.86</c:v>
                </c:pt>
                <c:pt idx="17">
                  <c:v>104.47</c:v>
                </c:pt>
              </c:numCache>
            </c:numRef>
          </c:val>
        </c:ser>
        <c:ser>
          <c:idx val="6"/>
          <c:order val="6"/>
          <c:tx>
            <c:strRef>
              <c:f>'REER 2012'!$A$17</c:f>
              <c:strCache>
                <c:ptCount val="1"/>
                <c:pt idx="0">
                  <c:v>Slovensko</c:v>
                </c:pt>
              </c:strCache>
            </c:strRef>
          </c:tx>
          <c:spPr>
            <a:ln>
              <a:solidFill>
                <a:srgbClr val="00B0F0"/>
              </a:solidFill>
            </a:ln>
          </c:spPr>
          <c:marker>
            <c:symbol val="none"/>
          </c:marker>
          <c:cat>
            <c:strRef>
              <c:f>'REER 2012'!$B$10:$S$10</c:f>
              <c:strCache>
                <c:ptCount val="18"/>
                <c:pt idx="0">
                  <c:v>2011M07</c:v>
                </c:pt>
                <c:pt idx="1">
                  <c:v>2011M08</c:v>
                </c:pt>
                <c:pt idx="2">
                  <c:v>2011M09</c:v>
                </c:pt>
                <c:pt idx="3">
                  <c:v>2011M10</c:v>
                </c:pt>
                <c:pt idx="4">
                  <c:v>2011M11</c:v>
                </c:pt>
                <c:pt idx="5">
                  <c:v>2011M12</c:v>
                </c:pt>
                <c:pt idx="6">
                  <c:v>2012M01</c:v>
                </c:pt>
                <c:pt idx="7">
                  <c:v>2012M02</c:v>
                </c:pt>
                <c:pt idx="8">
                  <c:v>2012M03</c:v>
                </c:pt>
                <c:pt idx="9">
                  <c:v>2012M04</c:v>
                </c:pt>
                <c:pt idx="10">
                  <c:v>2012M05</c:v>
                </c:pt>
                <c:pt idx="11">
                  <c:v>2012M06</c:v>
                </c:pt>
                <c:pt idx="12">
                  <c:v>2012M07</c:v>
                </c:pt>
                <c:pt idx="13">
                  <c:v>2012M08</c:v>
                </c:pt>
                <c:pt idx="14">
                  <c:v>2012M09</c:v>
                </c:pt>
                <c:pt idx="15">
                  <c:v>2012M10</c:v>
                </c:pt>
                <c:pt idx="16">
                  <c:v>2012M11</c:v>
                </c:pt>
                <c:pt idx="17">
                  <c:v>2012M12</c:v>
                </c:pt>
              </c:strCache>
            </c:strRef>
          </c:cat>
          <c:val>
            <c:numRef>
              <c:f>'REER 2012'!$B$17:$S$17</c:f>
              <c:numCache>
                <c:formatCode>#,##0.00</c:formatCode>
                <c:ptCount val="18"/>
                <c:pt idx="0">
                  <c:v>131.26999999999998</c:v>
                </c:pt>
                <c:pt idx="1">
                  <c:v>131.53</c:v>
                </c:pt>
                <c:pt idx="2">
                  <c:v>132.16</c:v>
                </c:pt>
                <c:pt idx="3">
                  <c:v>132.37</c:v>
                </c:pt>
                <c:pt idx="4">
                  <c:v>133.34</c:v>
                </c:pt>
                <c:pt idx="5">
                  <c:v>132.78</c:v>
                </c:pt>
                <c:pt idx="6">
                  <c:v>134.81</c:v>
                </c:pt>
                <c:pt idx="7">
                  <c:v>133.41999999999999</c:v>
                </c:pt>
                <c:pt idx="8">
                  <c:v>132.47</c:v>
                </c:pt>
                <c:pt idx="9">
                  <c:v>132.41</c:v>
                </c:pt>
                <c:pt idx="10">
                  <c:v>133.02000000000001</c:v>
                </c:pt>
                <c:pt idx="11">
                  <c:v>133.58000000000001</c:v>
                </c:pt>
                <c:pt idx="12">
                  <c:v>133.15</c:v>
                </c:pt>
                <c:pt idx="13">
                  <c:v>132.16</c:v>
                </c:pt>
                <c:pt idx="14">
                  <c:v>132.18</c:v>
                </c:pt>
                <c:pt idx="15">
                  <c:v>132.52000000000001</c:v>
                </c:pt>
                <c:pt idx="16">
                  <c:v>133.01</c:v>
                </c:pt>
                <c:pt idx="17">
                  <c:v>132.41</c:v>
                </c:pt>
              </c:numCache>
            </c:numRef>
          </c:val>
        </c:ser>
        <c:ser>
          <c:idx val="7"/>
          <c:order val="7"/>
          <c:tx>
            <c:strRef>
              <c:f>'REER 2012'!$A$18</c:f>
              <c:strCache>
                <c:ptCount val="1"/>
                <c:pt idx="0">
                  <c:v>Finsko</c:v>
                </c:pt>
              </c:strCache>
            </c:strRef>
          </c:tx>
          <c:spPr>
            <a:ln>
              <a:solidFill>
                <a:srgbClr val="7030A0"/>
              </a:solidFill>
            </a:ln>
          </c:spPr>
          <c:marker>
            <c:symbol val="none"/>
          </c:marker>
          <c:cat>
            <c:strRef>
              <c:f>'REER 2012'!$B$10:$S$10</c:f>
              <c:strCache>
                <c:ptCount val="18"/>
                <c:pt idx="0">
                  <c:v>2011M07</c:v>
                </c:pt>
                <c:pt idx="1">
                  <c:v>2011M08</c:v>
                </c:pt>
                <c:pt idx="2">
                  <c:v>2011M09</c:v>
                </c:pt>
                <c:pt idx="3">
                  <c:v>2011M10</c:v>
                </c:pt>
                <c:pt idx="4">
                  <c:v>2011M11</c:v>
                </c:pt>
                <c:pt idx="5">
                  <c:v>2011M12</c:v>
                </c:pt>
                <c:pt idx="6">
                  <c:v>2012M01</c:v>
                </c:pt>
                <c:pt idx="7">
                  <c:v>2012M02</c:v>
                </c:pt>
                <c:pt idx="8">
                  <c:v>2012M03</c:v>
                </c:pt>
                <c:pt idx="9">
                  <c:v>2012M04</c:v>
                </c:pt>
                <c:pt idx="10">
                  <c:v>2012M05</c:v>
                </c:pt>
                <c:pt idx="11">
                  <c:v>2012M06</c:v>
                </c:pt>
                <c:pt idx="12">
                  <c:v>2012M07</c:v>
                </c:pt>
                <c:pt idx="13">
                  <c:v>2012M08</c:v>
                </c:pt>
                <c:pt idx="14">
                  <c:v>2012M09</c:v>
                </c:pt>
                <c:pt idx="15">
                  <c:v>2012M10</c:v>
                </c:pt>
                <c:pt idx="16">
                  <c:v>2012M11</c:v>
                </c:pt>
                <c:pt idx="17">
                  <c:v>2012M12</c:v>
                </c:pt>
              </c:strCache>
            </c:strRef>
          </c:cat>
          <c:val>
            <c:numRef>
              <c:f>'REER 2012'!$B$18:$S$18</c:f>
              <c:numCache>
                <c:formatCode>#,##0.00</c:formatCode>
                <c:ptCount val="18"/>
                <c:pt idx="0">
                  <c:v>102.39</c:v>
                </c:pt>
                <c:pt idx="1">
                  <c:v>102.46000000000002</c:v>
                </c:pt>
                <c:pt idx="2">
                  <c:v>102.56</c:v>
                </c:pt>
                <c:pt idx="3">
                  <c:v>102.55</c:v>
                </c:pt>
                <c:pt idx="4">
                  <c:v>102.69</c:v>
                </c:pt>
                <c:pt idx="5">
                  <c:v>102.03</c:v>
                </c:pt>
                <c:pt idx="6">
                  <c:v>102.94000000000032</c:v>
                </c:pt>
                <c:pt idx="7">
                  <c:v>102.73</c:v>
                </c:pt>
                <c:pt idx="8">
                  <c:v>102.36</c:v>
                </c:pt>
                <c:pt idx="9">
                  <c:v>102.11999999999999</c:v>
                </c:pt>
                <c:pt idx="10">
                  <c:v>102.21000000000002</c:v>
                </c:pt>
                <c:pt idx="11">
                  <c:v>102.4</c:v>
                </c:pt>
                <c:pt idx="12">
                  <c:v>101.63</c:v>
                </c:pt>
                <c:pt idx="13">
                  <c:v>101.13</c:v>
                </c:pt>
                <c:pt idx="14">
                  <c:v>101.7</c:v>
                </c:pt>
                <c:pt idx="15">
                  <c:v>101.95</c:v>
                </c:pt>
                <c:pt idx="16">
                  <c:v>102.02</c:v>
                </c:pt>
                <c:pt idx="17">
                  <c:v>102.02</c:v>
                </c:pt>
              </c:numCache>
            </c:numRef>
          </c:val>
        </c:ser>
        <c:marker val="1"/>
        <c:axId val="142185600"/>
        <c:axId val="142187136"/>
      </c:lineChart>
      <c:catAx>
        <c:axId val="142185600"/>
        <c:scaling>
          <c:orientation val="minMax"/>
        </c:scaling>
        <c:axPos val="b"/>
        <c:tickLblPos val="nextTo"/>
        <c:crossAx val="142187136"/>
        <c:crosses val="autoZero"/>
        <c:auto val="1"/>
        <c:lblAlgn val="ctr"/>
        <c:lblOffset val="100"/>
      </c:catAx>
      <c:valAx>
        <c:axId val="142187136"/>
        <c:scaling>
          <c:orientation val="minMax"/>
          <c:min val="80"/>
        </c:scaling>
        <c:axPos val="l"/>
        <c:majorGridlines/>
        <c:numFmt formatCode="#,##0.00" sourceLinked="1"/>
        <c:tickLblPos val="nextTo"/>
        <c:crossAx val="142185600"/>
        <c:crosses val="autoZero"/>
        <c:crossBetween val="between"/>
      </c:valAx>
    </c:plotArea>
    <c:legend>
      <c:legendPos val="r"/>
    </c:legend>
    <c:plotVisOnly val="1"/>
  </c:chart>
  <c:spPr>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cs-CZ"/>
  <c:chart>
    <c:plotArea>
      <c:layout/>
      <c:lineChart>
        <c:grouping val="standard"/>
        <c:ser>
          <c:idx val="0"/>
          <c:order val="0"/>
          <c:tx>
            <c:strRef>
              <c:f>'ULC mezinárodně'!$A$6</c:f>
              <c:strCache>
                <c:ptCount val="1"/>
                <c:pt idx="0">
                  <c:v>EU 27</c:v>
                </c:pt>
              </c:strCache>
            </c:strRef>
          </c:tx>
          <c:marker>
            <c:symbol val="none"/>
          </c:marker>
          <c:cat>
            <c:strRef>
              <c:f>'ULC mezinárodně'!$C$5:$AI$5</c:f>
              <c:strCache>
                <c:ptCount val="33"/>
                <c:pt idx="0">
                  <c:v>2005Q1</c:v>
                </c:pt>
                <c:pt idx="1">
                  <c:v>2005Q2</c:v>
                </c:pt>
                <c:pt idx="2">
                  <c:v>2005Q3</c:v>
                </c:pt>
                <c:pt idx="3">
                  <c:v>2005Q4</c:v>
                </c:pt>
                <c:pt idx="4">
                  <c:v>2006Q1</c:v>
                </c:pt>
                <c:pt idx="5">
                  <c:v>2006Q2</c:v>
                </c:pt>
                <c:pt idx="6">
                  <c:v>2006Q3</c:v>
                </c:pt>
                <c:pt idx="7">
                  <c:v>2006Q4</c:v>
                </c:pt>
                <c:pt idx="8">
                  <c:v>2007Q1</c:v>
                </c:pt>
                <c:pt idx="9">
                  <c:v>2007Q2</c:v>
                </c:pt>
                <c:pt idx="10">
                  <c:v>2007Q3</c:v>
                </c:pt>
                <c:pt idx="11">
                  <c:v>2007Q4</c:v>
                </c:pt>
                <c:pt idx="12">
                  <c:v>2008Q1</c:v>
                </c:pt>
                <c:pt idx="13">
                  <c:v>2008Q2</c:v>
                </c:pt>
                <c:pt idx="14">
                  <c:v>2008Q3</c:v>
                </c:pt>
                <c:pt idx="15">
                  <c:v>2008Q4</c:v>
                </c:pt>
                <c:pt idx="16">
                  <c:v>2009Q1</c:v>
                </c:pt>
                <c:pt idx="17">
                  <c:v>2009Q2</c:v>
                </c:pt>
                <c:pt idx="18">
                  <c:v>2009Q3</c:v>
                </c:pt>
                <c:pt idx="19">
                  <c:v>2009Q4</c:v>
                </c:pt>
                <c:pt idx="20">
                  <c:v>2010Q1</c:v>
                </c:pt>
                <c:pt idx="21">
                  <c:v>2010Q2</c:v>
                </c:pt>
                <c:pt idx="22">
                  <c:v>2010Q3</c:v>
                </c:pt>
                <c:pt idx="23">
                  <c:v>2010Q4</c:v>
                </c:pt>
                <c:pt idx="24">
                  <c:v>2011Q1</c:v>
                </c:pt>
                <c:pt idx="25">
                  <c:v>2011Q2</c:v>
                </c:pt>
                <c:pt idx="26">
                  <c:v>2011Q3</c:v>
                </c:pt>
                <c:pt idx="27">
                  <c:v>2011Q4</c:v>
                </c:pt>
                <c:pt idx="28">
                  <c:v>2012Q1</c:v>
                </c:pt>
                <c:pt idx="29">
                  <c:v>2012Q2</c:v>
                </c:pt>
                <c:pt idx="30">
                  <c:v>2012Q3</c:v>
                </c:pt>
                <c:pt idx="31">
                  <c:v>2012Q4</c:v>
                </c:pt>
                <c:pt idx="32">
                  <c:v>2013Q1</c:v>
                </c:pt>
              </c:strCache>
            </c:strRef>
          </c:cat>
          <c:val>
            <c:numRef>
              <c:f>'ULC mezinárodně'!$C$6:$AI$6</c:f>
              <c:numCache>
                <c:formatCode>#,##0.0</c:formatCode>
                <c:ptCount val="33"/>
                <c:pt idx="0">
                  <c:v>100.4</c:v>
                </c:pt>
                <c:pt idx="1">
                  <c:v>100</c:v>
                </c:pt>
                <c:pt idx="2">
                  <c:v>99.8</c:v>
                </c:pt>
                <c:pt idx="3">
                  <c:v>99.8</c:v>
                </c:pt>
                <c:pt idx="4">
                  <c:v>99.2</c:v>
                </c:pt>
                <c:pt idx="5">
                  <c:v>98.9</c:v>
                </c:pt>
                <c:pt idx="6">
                  <c:v>98.7</c:v>
                </c:pt>
                <c:pt idx="7">
                  <c:v>98.4</c:v>
                </c:pt>
                <c:pt idx="8">
                  <c:v>98</c:v>
                </c:pt>
                <c:pt idx="9">
                  <c:v>98</c:v>
                </c:pt>
                <c:pt idx="10">
                  <c:v>97.8</c:v>
                </c:pt>
                <c:pt idx="11">
                  <c:v>97.9</c:v>
                </c:pt>
                <c:pt idx="12">
                  <c:v>98.2</c:v>
                </c:pt>
                <c:pt idx="13">
                  <c:v>98.4</c:v>
                </c:pt>
                <c:pt idx="14">
                  <c:v>99.1</c:v>
                </c:pt>
                <c:pt idx="15">
                  <c:v>100.4</c:v>
                </c:pt>
                <c:pt idx="16">
                  <c:v>102.4</c:v>
                </c:pt>
                <c:pt idx="17">
                  <c:v>102.6</c:v>
                </c:pt>
                <c:pt idx="18">
                  <c:v>102</c:v>
                </c:pt>
                <c:pt idx="19">
                  <c:v>101.7</c:v>
                </c:pt>
                <c:pt idx="20">
                  <c:v>101.4</c:v>
                </c:pt>
                <c:pt idx="21">
                  <c:v>100.8</c:v>
                </c:pt>
                <c:pt idx="22">
                  <c:v>100.2</c:v>
                </c:pt>
                <c:pt idx="23">
                  <c:v>100.2</c:v>
                </c:pt>
                <c:pt idx="24">
                  <c:v>100</c:v>
                </c:pt>
                <c:pt idx="25">
                  <c:v>100</c:v>
                </c:pt>
                <c:pt idx="26">
                  <c:v>99.6</c:v>
                </c:pt>
                <c:pt idx="27">
                  <c:v>100.2</c:v>
                </c:pt>
                <c:pt idx="28">
                  <c:v>100.4</c:v>
                </c:pt>
                <c:pt idx="29">
                  <c:v>100.5</c:v>
                </c:pt>
                <c:pt idx="30">
                  <c:v>100.4</c:v>
                </c:pt>
                <c:pt idx="31">
                  <c:v>100.6</c:v>
                </c:pt>
              </c:numCache>
            </c:numRef>
          </c:val>
        </c:ser>
        <c:ser>
          <c:idx val="1"/>
          <c:order val="1"/>
          <c:tx>
            <c:strRef>
              <c:f>'ULC mezinárodně'!$A$7</c:f>
              <c:strCache>
                <c:ptCount val="1"/>
                <c:pt idx="0">
                  <c:v>ČR</c:v>
                </c:pt>
              </c:strCache>
            </c:strRef>
          </c:tx>
          <c:marker>
            <c:symbol val="none"/>
          </c:marker>
          <c:cat>
            <c:strRef>
              <c:f>'ULC mezinárodně'!$C$5:$AI$5</c:f>
              <c:strCache>
                <c:ptCount val="33"/>
                <c:pt idx="0">
                  <c:v>2005Q1</c:v>
                </c:pt>
                <c:pt idx="1">
                  <c:v>2005Q2</c:v>
                </c:pt>
                <c:pt idx="2">
                  <c:v>2005Q3</c:v>
                </c:pt>
                <c:pt idx="3">
                  <c:v>2005Q4</c:v>
                </c:pt>
                <c:pt idx="4">
                  <c:v>2006Q1</c:v>
                </c:pt>
                <c:pt idx="5">
                  <c:v>2006Q2</c:v>
                </c:pt>
                <c:pt idx="6">
                  <c:v>2006Q3</c:v>
                </c:pt>
                <c:pt idx="7">
                  <c:v>2006Q4</c:v>
                </c:pt>
                <c:pt idx="8">
                  <c:v>2007Q1</c:v>
                </c:pt>
                <c:pt idx="9">
                  <c:v>2007Q2</c:v>
                </c:pt>
                <c:pt idx="10">
                  <c:v>2007Q3</c:v>
                </c:pt>
                <c:pt idx="11">
                  <c:v>2007Q4</c:v>
                </c:pt>
                <c:pt idx="12">
                  <c:v>2008Q1</c:v>
                </c:pt>
                <c:pt idx="13">
                  <c:v>2008Q2</c:v>
                </c:pt>
                <c:pt idx="14">
                  <c:v>2008Q3</c:v>
                </c:pt>
                <c:pt idx="15">
                  <c:v>2008Q4</c:v>
                </c:pt>
                <c:pt idx="16">
                  <c:v>2009Q1</c:v>
                </c:pt>
                <c:pt idx="17">
                  <c:v>2009Q2</c:v>
                </c:pt>
                <c:pt idx="18">
                  <c:v>2009Q3</c:v>
                </c:pt>
                <c:pt idx="19">
                  <c:v>2009Q4</c:v>
                </c:pt>
                <c:pt idx="20">
                  <c:v>2010Q1</c:v>
                </c:pt>
                <c:pt idx="21">
                  <c:v>2010Q2</c:v>
                </c:pt>
                <c:pt idx="22">
                  <c:v>2010Q3</c:v>
                </c:pt>
                <c:pt idx="23">
                  <c:v>2010Q4</c:v>
                </c:pt>
                <c:pt idx="24">
                  <c:v>2011Q1</c:v>
                </c:pt>
                <c:pt idx="25">
                  <c:v>2011Q2</c:v>
                </c:pt>
                <c:pt idx="26">
                  <c:v>2011Q3</c:v>
                </c:pt>
                <c:pt idx="27">
                  <c:v>2011Q4</c:v>
                </c:pt>
                <c:pt idx="28">
                  <c:v>2012Q1</c:v>
                </c:pt>
                <c:pt idx="29">
                  <c:v>2012Q2</c:v>
                </c:pt>
                <c:pt idx="30">
                  <c:v>2012Q3</c:v>
                </c:pt>
                <c:pt idx="31">
                  <c:v>2012Q4</c:v>
                </c:pt>
                <c:pt idx="32">
                  <c:v>2013Q1</c:v>
                </c:pt>
              </c:strCache>
            </c:strRef>
          </c:cat>
          <c:val>
            <c:numRef>
              <c:f>'ULC mezinárodně'!$C$7:$AI$7</c:f>
              <c:numCache>
                <c:formatCode>#,##0.0</c:formatCode>
                <c:ptCount val="33"/>
                <c:pt idx="0">
                  <c:v>99.2</c:v>
                </c:pt>
                <c:pt idx="1">
                  <c:v>100.3</c:v>
                </c:pt>
                <c:pt idx="2">
                  <c:v>100.8</c:v>
                </c:pt>
                <c:pt idx="3">
                  <c:v>99.7</c:v>
                </c:pt>
                <c:pt idx="4">
                  <c:v>99.8</c:v>
                </c:pt>
                <c:pt idx="5">
                  <c:v>100.4</c:v>
                </c:pt>
                <c:pt idx="6">
                  <c:v>99.3</c:v>
                </c:pt>
                <c:pt idx="7">
                  <c:v>99.3</c:v>
                </c:pt>
                <c:pt idx="8">
                  <c:v>98.4</c:v>
                </c:pt>
                <c:pt idx="9">
                  <c:v>99.7</c:v>
                </c:pt>
                <c:pt idx="10">
                  <c:v>98.8</c:v>
                </c:pt>
                <c:pt idx="11">
                  <c:v>99.3</c:v>
                </c:pt>
                <c:pt idx="12">
                  <c:v>102.3</c:v>
                </c:pt>
                <c:pt idx="13">
                  <c:v>100.7</c:v>
                </c:pt>
                <c:pt idx="14">
                  <c:v>99.2</c:v>
                </c:pt>
                <c:pt idx="15">
                  <c:v>100.5</c:v>
                </c:pt>
                <c:pt idx="16">
                  <c:v>100.5</c:v>
                </c:pt>
                <c:pt idx="17">
                  <c:v>101</c:v>
                </c:pt>
                <c:pt idx="18">
                  <c:v>100</c:v>
                </c:pt>
                <c:pt idx="19">
                  <c:v>100.1</c:v>
                </c:pt>
                <c:pt idx="20">
                  <c:v>101.4</c:v>
                </c:pt>
                <c:pt idx="21">
                  <c:v>100.8</c:v>
                </c:pt>
                <c:pt idx="22">
                  <c:v>102.3</c:v>
                </c:pt>
                <c:pt idx="23">
                  <c:v>102.6</c:v>
                </c:pt>
                <c:pt idx="24">
                  <c:v>103.1</c:v>
                </c:pt>
                <c:pt idx="25">
                  <c:v>103.5</c:v>
                </c:pt>
                <c:pt idx="26">
                  <c:v>103.7</c:v>
                </c:pt>
                <c:pt idx="27">
                  <c:v>102.7</c:v>
                </c:pt>
                <c:pt idx="28">
                  <c:v>104.7</c:v>
                </c:pt>
                <c:pt idx="29">
                  <c:v>104.7</c:v>
                </c:pt>
                <c:pt idx="30">
                  <c:v>104.7</c:v>
                </c:pt>
                <c:pt idx="31">
                  <c:v>105.5</c:v>
                </c:pt>
                <c:pt idx="32">
                  <c:v>104.4</c:v>
                </c:pt>
              </c:numCache>
            </c:numRef>
          </c:val>
        </c:ser>
        <c:ser>
          <c:idx val="2"/>
          <c:order val="2"/>
          <c:tx>
            <c:strRef>
              <c:f>'ULC mezinárodně'!$A$8</c:f>
              <c:strCache>
                <c:ptCount val="1"/>
                <c:pt idx="0">
                  <c:v>Německo</c:v>
                </c:pt>
              </c:strCache>
            </c:strRef>
          </c:tx>
          <c:marker>
            <c:symbol val="none"/>
          </c:marker>
          <c:cat>
            <c:strRef>
              <c:f>'ULC mezinárodně'!$C$5:$AI$5</c:f>
              <c:strCache>
                <c:ptCount val="33"/>
                <c:pt idx="0">
                  <c:v>2005Q1</c:v>
                </c:pt>
                <c:pt idx="1">
                  <c:v>2005Q2</c:v>
                </c:pt>
                <c:pt idx="2">
                  <c:v>2005Q3</c:v>
                </c:pt>
                <c:pt idx="3">
                  <c:v>2005Q4</c:v>
                </c:pt>
                <c:pt idx="4">
                  <c:v>2006Q1</c:v>
                </c:pt>
                <c:pt idx="5">
                  <c:v>2006Q2</c:v>
                </c:pt>
                <c:pt idx="6">
                  <c:v>2006Q3</c:v>
                </c:pt>
                <c:pt idx="7">
                  <c:v>2006Q4</c:v>
                </c:pt>
                <c:pt idx="8">
                  <c:v>2007Q1</c:v>
                </c:pt>
                <c:pt idx="9">
                  <c:v>2007Q2</c:v>
                </c:pt>
                <c:pt idx="10">
                  <c:v>2007Q3</c:v>
                </c:pt>
                <c:pt idx="11">
                  <c:v>2007Q4</c:v>
                </c:pt>
                <c:pt idx="12">
                  <c:v>2008Q1</c:v>
                </c:pt>
                <c:pt idx="13">
                  <c:v>2008Q2</c:v>
                </c:pt>
                <c:pt idx="14">
                  <c:v>2008Q3</c:v>
                </c:pt>
                <c:pt idx="15">
                  <c:v>2008Q4</c:v>
                </c:pt>
                <c:pt idx="16">
                  <c:v>2009Q1</c:v>
                </c:pt>
                <c:pt idx="17">
                  <c:v>2009Q2</c:v>
                </c:pt>
                <c:pt idx="18">
                  <c:v>2009Q3</c:v>
                </c:pt>
                <c:pt idx="19">
                  <c:v>2009Q4</c:v>
                </c:pt>
                <c:pt idx="20">
                  <c:v>2010Q1</c:v>
                </c:pt>
                <c:pt idx="21">
                  <c:v>2010Q2</c:v>
                </c:pt>
                <c:pt idx="22">
                  <c:v>2010Q3</c:v>
                </c:pt>
                <c:pt idx="23">
                  <c:v>2010Q4</c:v>
                </c:pt>
                <c:pt idx="24">
                  <c:v>2011Q1</c:v>
                </c:pt>
                <c:pt idx="25">
                  <c:v>2011Q2</c:v>
                </c:pt>
                <c:pt idx="26">
                  <c:v>2011Q3</c:v>
                </c:pt>
                <c:pt idx="27">
                  <c:v>2011Q4</c:v>
                </c:pt>
                <c:pt idx="28">
                  <c:v>2012Q1</c:v>
                </c:pt>
                <c:pt idx="29">
                  <c:v>2012Q2</c:v>
                </c:pt>
                <c:pt idx="30">
                  <c:v>2012Q3</c:v>
                </c:pt>
                <c:pt idx="31">
                  <c:v>2012Q4</c:v>
                </c:pt>
                <c:pt idx="32">
                  <c:v>2013Q1</c:v>
                </c:pt>
              </c:strCache>
            </c:strRef>
          </c:cat>
          <c:val>
            <c:numRef>
              <c:f>'ULC mezinárodně'!$C$8:$AI$8</c:f>
              <c:numCache>
                <c:formatCode>#,##0.0</c:formatCode>
                <c:ptCount val="33"/>
                <c:pt idx="0">
                  <c:v>101</c:v>
                </c:pt>
                <c:pt idx="1">
                  <c:v>100.4</c:v>
                </c:pt>
                <c:pt idx="2">
                  <c:v>99.4</c:v>
                </c:pt>
                <c:pt idx="3">
                  <c:v>99.2</c:v>
                </c:pt>
                <c:pt idx="4">
                  <c:v>98.5</c:v>
                </c:pt>
                <c:pt idx="5">
                  <c:v>97.5</c:v>
                </c:pt>
                <c:pt idx="6">
                  <c:v>97.5</c:v>
                </c:pt>
                <c:pt idx="7">
                  <c:v>96.3</c:v>
                </c:pt>
                <c:pt idx="8">
                  <c:v>95.3</c:v>
                </c:pt>
                <c:pt idx="9">
                  <c:v>95.3</c:v>
                </c:pt>
                <c:pt idx="10">
                  <c:v>94.7</c:v>
                </c:pt>
                <c:pt idx="11">
                  <c:v>95</c:v>
                </c:pt>
                <c:pt idx="12">
                  <c:v>94.9</c:v>
                </c:pt>
                <c:pt idx="13">
                  <c:v>96</c:v>
                </c:pt>
                <c:pt idx="14">
                  <c:v>96.8</c:v>
                </c:pt>
                <c:pt idx="15">
                  <c:v>99.3</c:v>
                </c:pt>
                <c:pt idx="16">
                  <c:v>102.4</c:v>
                </c:pt>
                <c:pt idx="17">
                  <c:v>101.3</c:v>
                </c:pt>
                <c:pt idx="18">
                  <c:v>100.4</c:v>
                </c:pt>
                <c:pt idx="19">
                  <c:v>99.7</c:v>
                </c:pt>
                <c:pt idx="20">
                  <c:v>99.8</c:v>
                </c:pt>
                <c:pt idx="21">
                  <c:v>98.7</c:v>
                </c:pt>
                <c:pt idx="22">
                  <c:v>98.7</c:v>
                </c:pt>
                <c:pt idx="23">
                  <c:v>98.9</c:v>
                </c:pt>
                <c:pt idx="24">
                  <c:v>99</c:v>
                </c:pt>
                <c:pt idx="25">
                  <c:v>99.5</c:v>
                </c:pt>
                <c:pt idx="26">
                  <c:v>99.4</c:v>
                </c:pt>
                <c:pt idx="27">
                  <c:v>100.2</c:v>
                </c:pt>
                <c:pt idx="28">
                  <c:v>100.1</c:v>
                </c:pt>
                <c:pt idx="29">
                  <c:v>100.7</c:v>
                </c:pt>
                <c:pt idx="30">
                  <c:v>100.7</c:v>
                </c:pt>
                <c:pt idx="31">
                  <c:v>102</c:v>
                </c:pt>
                <c:pt idx="32">
                  <c:v>101.3</c:v>
                </c:pt>
              </c:numCache>
            </c:numRef>
          </c:val>
        </c:ser>
        <c:ser>
          <c:idx val="3"/>
          <c:order val="3"/>
          <c:tx>
            <c:strRef>
              <c:f>'ULC mezinárodně'!$A$9</c:f>
              <c:strCache>
                <c:ptCount val="1"/>
                <c:pt idx="0">
                  <c:v>Maďarsko</c:v>
                </c:pt>
              </c:strCache>
            </c:strRef>
          </c:tx>
          <c:marker>
            <c:symbol val="none"/>
          </c:marker>
          <c:cat>
            <c:strRef>
              <c:f>'ULC mezinárodně'!$C$5:$AI$5</c:f>
              <c:strCache>
                <c:ptCount val="33"/>
                <c:pt idx="0">
                  <c:v>2005Q1</c:v>
                </c:pt>
                <c:pt idx="1">
                  <c:v>2005Q2</c:v>
                </c:pt>
                <c:pt idx="2">
                  <c:v>2005Q3</c:v>
                </c:pt>
                <c:pt idx="3">
                  <c:v>2005Q4</c:v>
                </c:pt>
                <c:pt idx="4">
                  <c:v>2006Q1</c:v>
                </c:pt>
                <c:pt idx="5">
                  <c:v>2006Q2</c:v>
                </c:pt>
                <c:pt idx="6">
                  <c:v>2006Q3</c:v>
                </c:pt>
                <c:pt idx="7">
                  <c:v>2006Q4</c:v>
                </c:pt>
                <c:pt idx="8">
                  <c:v>2007Q1</c:v>
                </c:pt>
                <c:pt idx="9">
                  <c:v>2007Q2</c:v>
                </c:pt>
                <c:pt idx="10">
                  <c:v>2007Q3</c:v>
                </c:pt>
                <c:pt idx="11">
                  <c:v>2007Q4</c:v>
                </c:pt>
                <c:pt idx="12">
                  <c:v>2008Q1</c:v>
                </c:pt>
                <c:pt idx="13">
                  <c:v>2008Q2</c:v>
                </c:pt>
                <c:pt idx="14">
                  <c:v>2008Q3</c:v>
                </c:pt>
                <c:pt idx="15">
                  <c:v>2008Q4</c:v>
                </c:pt>
                <c:pt idx="16">
                  <c:v>2009Q1</c:v>
                </c:pt>
                <c:pt idx="17">
                  <c:v>2009Q2</c:v>
                </c:pt>
                <c:pt idx="18">
                  <c:v>2009Q3</c:v>
                </c:pt>
                <c:pt idx="19">
                  <c:v>2009Q4</c:v>
                </c:pt>
                <c:pt idx="20">
                  <c:v>2010Q1</c:v>
                </c:pt>
                <c:pt idx="21">
                  <c:v>2010Q2</c:v>
                </c:pt>
                <c:pt idx="22">
                  <c:v>2010Q3</c:v>
                </c:pt>
                <c:pt idx="23">
                  <c:v>2010Q4</c:v>
                </c:pt>
                <c:pt idx="24">
                  <c:v>2011Q1</c:v>
                </c:pt>
                <c:pt idx="25">
                  <c:v>2011Q2</c:v>
                </c:pt>
                <c:pt idx="26">
                  <c:v>2011Q3</c:v>
                </c:pt>
                <c:pt idx="27">
                  <c:v>2011Q4</c:v>
                </c:pt>
                <c:pt idx="28">
                  <c:v>2012Q1</c:v>
                </c:pt>
                <c:pt idx="29">
                  <c:v>2012Q2</c:v>
                </c:pt>
                <c:pt idx="30">
                  <c:v>2012Q3</c:v>
                </c:pt>
                <c:pt idx="31">
                  <c:v>2012Q4</c:v>
                </c:pt>
                <c:pt idx="32">
                  <c:v>2013Q1</c:v>
                </c:pt>
              </c:strCache>
            </c:strRef>
          </c:cat>
          <c:val>
            <c:numRef>
              <c:f>'ULC mezinárodně'!$C$9:$AI$9</c:f>
              <c:numCache>
                <c:formatCode>#,##0.0</c:formatCode>
                <c:ptCount val="33"/>
                <c:pt idx="0">
                  <c:v>102.1</c:v>
                </c:pt>
                <c:pt idx="1">
                  <c:v>100.4</c:v>
                </c:pt>
                <c:pt idx="2">
                  <c:v>98.3</c:v>
                </c:pt>
                <c:pt idx="3">
                  <c:v>99.2</c:v>
                </c:pt>
                <c:pt idx="4">
                  <c:v>99</c:v>
                </c:pt>
                <c:pt idx="5">
                  <c:v>96.9</c:v>
                </c:pt>
                <c:pt idx="6">
                  <c:v>97.1</c:v>
                </c:pt>
                <c:pt idx="7">
                  <c:v>99.9</c:v>
                </c:pt>
                <c:pt idx="8">
                  <c:v>98.5</c:v>
                </c:pt>
                <c:pt idx="9">
                  <c:v>99.2</c:v>
                </c:pt>
                <c:pt idx="10">
                  <c:v>99.8</c:v>
                </c:pt>
                <c:pt idx="11">
                  <c:v>98</c:v>
                </c:pt>
                <c:pt idx="12">
                  <c:v>96</c:v>
                </c:pt>
                <c:pt idx="13">
                  <c:v>98.7</c:v>
                </c:pt>
                <c:pt idx="14">
                  <c:v>100</c:v>
                </c:pt>
                <c:pt idx="15">
                  <c:v>99.6</c:v>
                </c:pt>
                <c:pt idx="16">
                  <c:v>99.1</c:v>
                </c:pt>
                <c:pt idx="17">
                  <c:v>98.5</c:v>
                </c:pt>
                <c:pt idx="18">
                  <c:v>96.5</c:v>
                </c:pt>
                <c:pt idx="19">
                  <c:v>95.8</c:v>
                </c:pt>
                <c:pt idx="20">
                  <c:v>96.7</c:v>
                </c:pt>
                <c:pt idx="21">
                  <c:v>93.5</c:v>
                </c:pt>
                <c:pt idx="22">
                  <c:v>93.9</c:v>
                </c:pt>
                <c:pt idx="23">
                  <c:v>93.1</c:v>
                </c:pt>
                <c:pt idx="24">
                  <c:v>93.5</c:v>
                </c:pt>
                <c:pt idx="25">
                  <c:v>93.6</c:v>
                </c:pt>
                <c:pt idx="26">
                  <c:v>93</c:v>
                </c:pt>
                <c:pt idx="27">
                  <c:v>92</c:v>
                </c:pt>
                <c:pt idx="28">
                  <c:v>95.6</c:v>
                </c:pt>
                <c:pt idx="29">
                  <c:v>95.7</c:v>
                </c:pt>
                <c:pt idx="30">
                  <c:v>94.8</c:v>
                </c:pt>
                <c:pt idx="31">
                  <c:v>93.6</c:v>
                </c:pt>
                <c:pt idx="32">
                  <c:v>93</c:v>
                </c:pt>
              </c:numCache>
            </c:numRef>
          </c:val>
        </c:ser>
        <c:ser>
          <c:idx val="4"/>
          <c:order val="4"/>
          <c:tx>
            <c:strRef>
              <c:f>'ULC mezinárodně'!$A$10</c:f>
              <c:strCache>
                <c:ptCount val="1"/>
                <c:pt idx="0">
                  <c:v>Rakousko</c:v>
                </c:pt>
              </c:strCache>
            </c:strRef>
          </c:tx>
          <c:marker>
            <c:symbol val="none"/>
          </c:marker>
          <c:cat>
            <c:strRef>
              <c:f>'ULC mezinárodně'!$C$5:$AI$5</c:f>
              <c:strCache>
                <c:ptCount val="33"/>
                <c:pt idx="0">
                  <c:v>2005Q1</c:v>
                </c:pt>
                <c:pt idx="1">
                  <c:v>2005Q2</c:v>
                </c:pt>
                <c:pt idx="2">
                  <c:v>2005Q3</c:v>
                </c:pt>
                <c:pt idx="3">
                  <c:v>2005Q4</c:v>
                </c:pt>
                <c:pt idx="4">
                  <c:v>2006Q1</c:v>
                </c:pt>
                <c:pt idx="5">
                  <c:v>2006Q2</c:v>
                </c:pt>
                <c:pt idx="6">
                  <c:v>2006Q3</c:v>
                </c:pt>
                <c:pt idx="7">
                  <c:v>2006Q4</c:v>
                </c:pt>
                <c:pt idx="8">
                  <c:v>2007Q1</c:v>
                </c:pt>
                <c:pt idx="9">
                  <c:v>2007Q2</c:v>
                </c:pt>
                <c:pt idx="10">
                  <c:v>2007Q3</c:v>
                </c:pt>
                <c:pt idx="11">
                  <c:v>2007Q4</c:v>
                </c:pt>
                <c:pt idx="12">
                  <c:v>2008Q1</c:v>
                </c:pt>
                <c:pt idx="13">
                  <c:v>2008Q2</c:v>
                </c:pt>
                <c:pt idx="14">
                  <c:v>2008Q3</c:v>
                </c:pt>
                <c:pt idx="15">
                  <c:v>2008Q4</c:v>
                </c:pt>
                <c:pt idx="16">
                  <c:v>2009Q1</c:v>
                </c:pt>
                <c:pt idx="17">
                  <c:v>2009Q2</c:v>
                </c:pt>
                <c:pt idx="18">
                  <c:v>2009Q3</c:v>
                </c:pt>
                <c:pt idx="19">
                  <c:v>2009Q4</c:v>
                </c:pt>
                <c:pt idx="20">
                  <c:v>2010Q1</c:v>
                </c:pt>
                <c:pt idx="21">
                  <c:v>2010Q2</c:v>
                </c:pt>
                <c:pt idx="22">
                  <c:v>2010Q3</c:v>
                </c:pt>
                <c:pt idx="23">
                  <c:v>2010Q4</c:v>
                </c:pt>
                <c:pt idx="24">
                  <c:v>2011Q1</c:v>
                </c:pt>
                <c:pt idx="25">
                  <c:v>2011Q2</c:v>
                </c:pt>
                <c:pt idx="26">
                  <c:v>2011Q3</c:v>
                </c:pt>
                <c:pt idx="27">
                  <c:v>2011Q4</c:v>
                </c:pt>
                <c:pt idx="28">
                  <c:v>2012Q1</c:v>
                </c:pt>
                <c:pt idx="29">
                  <c:v>2012Q2</c:v>
                </c:pt>
                <c:pt idx="30">
                  <c:v>2012Q3</c:v>
                </c:pt>
                <c:pt idx="31">
                  <c:v>2012Q4</c:v>
                </c:pt>
                <c:pt idx="32">
                  <c:v>2013Q1</c:v>
                </c:pt>
              </c:strCache>
            </c:strRef>
          </c:cat>
          <c:val>
            <c:numRef>
              <c:f>'ULC mezinárodně'!$C$10:$AI$10</c:f>
              <c:numCache>
                <c:formatCode>#,##0.0</c:formatCode>
                <c:ptCount val="33"/>
                <c:pt idx="0">
                  <c:v>100.3</c:v>
                </c:pt>
                <c:pt idx="1">
                  <c:v>99.9</c:v>
                </c:pt>
                <c:pt idx="2">
                  <c:v>100</c:v>
                </c:pt>
                <c:pt idx="3">
                  <c:v>99.8</c:v>
                </c:pt>
                <c:pt idx="4">
                  <c:v>99.6</c:v>
                </c:pt>
                <c:pt idx="5">
                  <c:v>99.6</c:v>
                </c:pt>
                <c:pt idx="6">
                  <c:v>99.4</c:v>
                </c:pt>
                <c:pt idx="7">
                  <c:v>98.7</c:v>
                </c:pt>
                <c:pt idx="8">
                  <c:v>98.3</c:v>
                </c:pt>
                <c:pt idx="9">
                  <c:v>98.6</c:v>
                </c:pt>
                <c:pt idx="10">
                  <c:v>98.9</c:v>
                </c:pt>
                <c:pt idx="11">
                  <c:v>98.5</c:v>
                </c:pt>
                <c:pt idx="12">
                  <c:v>98</c:v>
                </c:pt>
                <c:pt idx="13">
                  <c:v>98.6</c:v>
                </c:pt>
                <c:pt idx="14">
                  <c:v>100.2</c:v>
                </c:pt>
                <c:pt idx="15">
                  <c:v>102.3</c:v>
                </c:pt>
                <c:pt idx="16">
                  <c:v>104</c:v>
                </c:pt>
                <c:pt idx="17">
                  <c:v>104.5</c:v>
                </c:pt>
                <c:pt idx="18">
                  <c:v>103.7</c:v>
                </c:pt>
                <c:pt idx="19">
                  <c:v>102.8</c:v>
                </c:pt>
                <c:pt idx="20">
                  <c:v>103</c:v>
                </c:pt>
                <c:pt idx="21">
                  <c:v>102.7</c:v>
                </c:pt>
                <c:pt idx="22">
                  <c:v>101.3</c:v>
                </c:pt>
                <c:pt idx="23">
                  <c:v>100.7</c:v>
                </c:pt>
                <c:pt idx="24">
                  <c:v>100.3</c:v>
                </c:pt>
                <c:pt idx="25">
                  <c:v>100.4</c:v>
                </c:pt>
                <c:pt idx="26">
                  <c:v>100.8</c:v>
                </c:pt>
                <c:pt idx="27">
                  <c:v>101.1</c:v>
                </c:pt>
                <c:pt idx="28">
                  <c:v>101.5</c:v>
                </c:pt>
                <c:pt idx="29">
                  <c:v>101.8</c:v>
                </c:pt>
                <c:pt idx="30">
                  <c:v>102.1</c:v>
                </c:pt>
                <c:pt idx="31">
                  <c:v>102.2</c:v>
                </c:pt>
                <c:pt idx="32">
                  <c:v>102.4</c:v>
                </c:pt>
              </c:numCache>
            </c:numRef>
          </c:val>
        </c:ser>
        <c:ser>
          <c:idx val="5"/>
          <c:order val="5"/>
          <c:tx>
            <c:strRef>
              <c:f>'ULC mezinárodně'!$A$11</c:f>
              <c:strCache>
                <c:ptCount val="1"/>
                <c:pt idx="0">
                  <c:v>Polsko</c:v>
                </c:pt>
              </c:strCache>
            </c:strRef>
          </c:tx>
          <c:marker>
            <c:symbol val="none"/>
          </c:marker>
          <c:cat>
            <c:strRef>
              <c:f>'ULC mezinárodně'!$C$5:$AI$5</c:f>
              <c:strCache>
                <c:ptCount val="33"/>
                <c:pt idx="0">
                  <c:v>2005Q1</c:v>
                </c:pt>
                <c:pt idx="1">
                  <c:v>2005Q2</c:v>
                </c:pt>
                <c:pt idx="2">
                  <c:v>2005Q3</c:v>
                </c:pt>
                <c:pt idx="3">
                  <c:v>2005Q4</c:v>
                </c:pt>
                <c:pt idx="4">
                  <c:v>2006Q1</c:v>
                </c:pt>
                <c:pt idx="5">
                  <c:v>2006Q2</c:v>
                </c:pt>
                <c:pt idx="6">
                  <c:v>2006Q3</c:v>
                </c:pt>
                <c:pt idx="7">
                  <c:v>2006Q4</c:v>
                </c:pt>
                <c:pt idx="8">
                  <c:v>2007Q1</c:v>
                </c:pt>
                <c:pt idx="9">
                  <c:v>2007Q2</c:v>
                </c:pt>
                <c:pt idx="10">
                  <c:v>2007Q3</c:v>
                </c:pt>
                <c:pt idx="11">
                  <c:v>2007Q4</c:v>
                </c:pt>
                <c:pt idx="12">
                  <c:v>2008Q1</c:v>
                </c:pt>
                <c:pt idx="13">
                  <c:v>2008Q2</c:v>
                </c:pt>
                <c:pt idx="14">
                  <c:v>2008Q3</c:v>
                </c:pt>
                <c:pt idx="15">
                  <c:v>2008Q4</c:v>
                </c:pt>
                <c:pt idx="16">
                  <c:v>2009Q1</c:v>
                </c:pt>
                <c:pt idx="17">
                  <c:v>2009Q2</c:v>
                </c:pt>
                <c:pt idx="18">
                  <c:v>2009Q3</c:v>
                </c:pt>
                <c:pt idx="19">
                  <c:v>2009Q4</c:v>
                </c:pt>
                <c:pt idx="20">
                  <c:v>2010Q1</c:v>
                </c:pt>
                <c:pt idx="21">
                  <c:v>2010Q2</c:v>
                </c:pt>
                <c:pt idx="22">
                  <c:v>2010Q3</c:v>
                </c:pt>
                <c:pt idx="23">
                  <c:v>2010Q4</c:v>
                </c:pt>
                <c:pt idx="24">
                  <c:v>2011Q1</c:v>
                </c:pt>
                <c:pt idx="25">
                  <c:v>2011Q2</c:v>
                </c:pt>
                <c:pt idx="26">
                  <c:v>2011Q3</c:v>
                </c:pt>
                <c:pt idx="27">
                  <c:v>2011Q4</c:v>
                </c:pt>
                <c:pt idx="28">
                  <c:v>2012Q1</c:v>
                </c:pt>
                <c:pt idx="29">
                  <c:v>2012Q2</c:v>
                </c:pt>
                <c:pt idx="30">
                  <c:v>2012Q3</c:v>
                </c:pt>
                <c:pt idx="31">
                  <c:v>2012Q4</c:v>
                </c:pt>
                <c:pt idx="32">
                  <c:v>2013Q1</c:v>
                </c:pt>
              </c:strCache>
            </c:strRef>
          </c:cat>
          <c:val>
            <c:numRef>
              <c:f>'ULC mezinárodně'!$C$11:$AI$11</c:f>
              <c:numCache>
                <c:formatCode>#,##0.0</c:formatCode>
                <c:ptCount val="33"/>
                <c:pt idx="0">
                  <c:v>99.3</c:v>
                </c:pt>
                <c:pt idx="1">
                  <c:v>99.6</c:v>
                </c:pt>
                <c:pt idx="2">
                  <c:v>100.2</c:v>
                </c:pt>
                <c:pt idx="3">
                  <c:v>100.9</c:v>
                </c:pt>
                <c:pt idx="4">
                  <c:v>99.3</c:v>
                </c:pt>
                <c:pt idx="5">
                  <c:v>99.4</c:v>
                </c:pt>
                <c:pt idx="6">
                  <c:v>97.2</c:v>
                </c:pt>
                <c:pt idx="7">
                  <c:v>95.6</c:v>
                </c:pt>
                <c:pt idx="8">
                  <c:v>97</c:v>
                </c:pt>
                <c:pt idx="9">
                  <c:v>97.2</c:v>
                </c:pt>
                <c:pt idx="10">
                  <c:v>96.9</c:v>
                </c:pt>
                <c:pt idx="11">
                  <c:v>94.6</c:v>
                </c:pt>
                <c:pt idx="12">
                  <c:v>98.5</c:v>
                </c:pt>
                <c:pt idx="13">
                  <c:v>99.4</c:v>
                </c:pt>
                <c:pt idx="14">
                  <c:v>100</c:v>
                </c:pt>
                <c:pt idx="15">
                  <c:v>103.1</c:v>
                </c:pt>
                <c:pt idx="16">
                  <c:v>100.1</c:v>
                </c:pt>
                <c:pt idx="17">
                  <c:v>99.6</c:v>
                </c:pt>
                <c:pt idx="18">
                  <c:v>99.4</c:v>
                </c:pt>
                <c:pt idx="19">
                  <c:v>97.8</c:v>
                </c:pt>
                <c:pt idx="20">
                  <c:v>100.4</c:v>
                </c:pt>
                <c:pt idx="21">
                  <c:v>98.7</c:v>
                </c:pt>
                <c:pt idx="22">
                  <c:v>98.5</c:v>
                </c:pt>
                <c:pt idx="23">
                  <c:v>98.5</c:v>
                </c:pt>
              </c:numCache>
            </c:numRef>
          </c:val>
        </c:ser>
        <c:ser>
          <c:idx val="6"/>
          <c:order val="6"/>
          <c:tx>
            <c:strRef>
              <c:f>'ULC mezinárodně'!$A$12</c:f>
              <c:strCache>
                <c:ptCount val="1"/>
                <c:pt idx="0">
                  <c:v>Slovensko</c:v>
                </c:pt>
              </c:strCache>
            </c:strRef>
          </c:tx>
          <c:marker>
            <c:symbol val="none"/>
          </c:marker>
          <c:cat>
            <c:strRef>
              <c:f>'ULC mezinárodně'!$C$5:$AI$5</c:f>
              <c:strCache>
                <c:ptCount val="33"/>
                <c:pt idx="0">
                  <c:v>2005Q1</c:v>
                </c:pt>
                <c:pt idx="1">
                  <c:v>2005Q2</c:v>
                </c:pt>
                <c:pt idx="2">
                  <c:v>2005Q3</c:v>
                </c:pt>
                <c:pt idx="3">
                  <c:v>2005Q4</c:v>
                </c:pt>
                <c:pt idx="4">
                  <c:v>2006Q1</c:v>
                </c:pt>
                <c:pt idx="5">
                  <c:v>2006Q2</c:v>
                </c:pt>
                <c:pt idx="6">
                  <c:v>2006Q3</c:v>
                </c:pt>
                <c:pt idx="7">
                  <c:v>2006Q4</c:v>
                </c:pt>
                <c:pt idx="8">
                  <c:v>2007Q1</c:v>
                </c:pt>
                <c:pt idx="9">
                  <c:v>2007Q2</c:v>
                </c:pt>
                <c:pt idx="10">
                  <c:v>2007Q3</c:v>
                </c:pt>
                <c:pt idx="11">
                  <c:v>2007Q4</c:v>
                </c:pt>
                <c:pt idx="12">
                  <c:v>2008Q1</c:v>
                </c:pt>
                <c:pt idx="13">
                  <c:v>2008Q2</c:v>
                </c:pt>
                <c:pt idx="14">
                  <c:v>2008Q3</c:v>
                </c:pt>
                <c:pt idx="15">
                  <c:v>2008Q4</c:v>
                </c:pt>
                <c:pt idx="16">
                  <c:v>2009Q1</c:v>
                </c:pt>
                <c:pt idx="17">
                  <c:v>2009Q2</c:v>
                </c:pt>
                <c:pt idx="18">
                  <c:v>2009Q3</c:v>
                </c:pt>
                <c:pt idx="19">
                  <c:v>2009Q4</c:v>
                </c:pt>
                <c:pt idx="20">
                  <c:v>2010Q1</c:v>
                </c:pt>
                <c:pt idx="21">
                  <c:v>2010Q2</c:v>
                </c:pt>
                <c:pt idx="22">
                  <c:v>2010Q3</c:v>
                </c:pt>
                <c:pt idx="23">
                  <c:v>2010Q4</c:v>
                </c:pt>
                <c:pt idx="24">
                  <c:v>2011Q1</c:v>
                </c:pt>
                <c:pt idx="25">
                  <c:v>2011Q2</c:v>
                </c:pt>
                <c:pt idx="26">
                  <c:v>2011Q3</c:v>
                </c:pt>
                <c:pt idx="27">
                  <c:v>2011Q4</c:v>
                </c:pt>
                <c:pt idx="28">
                  <c:v>2012Q1</c:v>
                </c:pt>
                <c:pt idx="29">
                  <c:v>2012Q2</c:v>
                </c:pt>
                <c:pt idx="30">
                  <c:v>2012Q3</c:v>
                </c:pt>
                <c:pt idx="31">
                  <c:v>2012Q4</c:v>
                </c:pt>
                <c:pt idx="32">
                  <c:v>2013Q1</c:v>
                </c:pt>
              </c:strCache>
            </c:strRef>
          </c:cat>
          <c:val>
            <c:numRef>
              <c:f>'ULC mezinárodně'!$C$12:$AI$12</c:f>
              <c:numCache>
                <c:formatCode>#,##0.0</c:formatCode>
                <c:ptCount val="33"/>
                <c:pt idx="0">
                  <c:v>101</c:v>
                </c:pt>
                <c:pt idx="1">
                  <c:v>99</c:v>
                </c:pt>
                <c:pt idx="2">
                  <c:v>99.2</c:v>
                </c:pt>
                <c:pt idx="3">
                  <c:v>100.7</c:v>
                </c:pt>
                <c:pt idx="4">
                  <c:v>100.5</c:v>
                </c:pt>
                <c:pt idx="5">
                  <c:v>98.2</c:v>
                </c:pt>
                <c:pt idx="6">
                  <c:v>98.5</c:v>
                </c:pt>
                <c:pt idx="7">
                  <c:v>98</c:v>
                </c:pt>
                <c:pt idx="8">
                  <c:v>98.5</c:v>
                </c:pt>
                <c:pt idx="9">
                  <c:v>97.3</c:v>
                </c:pt>
                <c:pt idx="10">
                  <c:v>97.5</c:v>
                </c:pt>
                <c:pt idx="11">
                  <c:v>99.3</c:v>
                </c:pt>
                <c:pt idx="12">
                  <c:v>97.9</c:v>
                </c:pt>
                <c:pt idx="13">
                  <c:v>99.1</c:v>
                </c:pt>
                <c:pt idx="14">
                  <c:v>101.2</c:v>
                </c:pt>
                <c:pt idx="15">
                  <c:v>100.5</c:v>
                </c:pt>
                <c:pt idx="16">
                  <c:v>108.7</c:v>
                </c:pt>
                <c:pt idx="17">
                  <c:v>107.2</c:v>
                </c:pt>
                <c:pt idx="18">
                  <c:v>105.6</c:v>
                </c:pt>
                <c:pt idx="19">
                  <c:v>104.9</c:v>
                </c:pt>
                <c:pt idx="20">
                  <c:v>105.5</c:v>
                </c:pt>
                <c:pt idx="21">
                  <c:v>105.9</c:v>
                </c:pt>
                <c:pt idx="22">
                  <c:v>104.6</c:v>
                </c:pt>
                <c:pt idx="23">
                  <c:v>104.5</c:v>
                </c:pt>
                <c:pt idx="24">
                  <c:v>104.4</c:v>
                </c:pt>
                <c:pt idx="25">
                  <c:v>103.3</c:v>
                </c:pt>
                <c:pt idx="26">
                  <c:v>103.7</c:v>
                </c:pt>
                <c:pt idx="27">
                  <c:v>101</c:v>
                </c:pt>
                <c:pt idx="28">
                  <c:v>101.2</c:v>
                </c:pt>
                <c:pt idx="29">
                  <c:v>102.2</c:v>
                </c:pt>
                <c:pt idx="30">
                  <c:v>101.7</c:v>
                </c:pt>
                <c:pt idx="31">
                  <c:v>101.8</c:v>
                </c:pt>
              </c:numCache>
            </c:numRef>
          </c:val>
        </c:ser>
        <c:ser>
          <c:idx val="7"/>
          <c:order val="7"/>
          <c:tx>
            <c:strRef>
              <c:f>'ULC mezinárodně'!$A$13</c:f>
              <c:strCache>
                <c:ptCount val="1"/>
                <c:pt idx="0">
                  <c:v>Finsko</c:v>
                </c:pt>
              </c:strCache>
            </c:strRef>
          </c:tx>
          <c:marker>
            <c:symbol val="none"/>
          </c:marker>
          <c:cat>
            <c:strRef>
              <c:f>'ULC mezinárodně'!$C$5:$AI$5</c:f>
              <c:strCache>
                <c:ptCount val="33"/>
                <c:pt idx="0">
                  <c:v>2005Q1</c:v>
                </c:pt>
                <c:pt idx="1">
                  <c:v>2005Q2</c:v>
                </c:pt>
                <c:pt idx="2">
                  <c:v>2005Q3</c:v>
                </c:pt>
                <c:pt idx="3">
                  <c:v>2005Q4</c:v>
                </c:pt>
                <c:pt idx="4">
                  <c:v>2006Q1</c:v>
                </c:pt>
                <c:pt idx="5">
                  <c:v>2006Q2</c:v>
                </c:pt>
                <c:pt idx="6">
                  <c:v>2006Q3</c:v>
                </c:pt>
                <c:pt idx="7">
                  <c:v>2006Q4</c:v>
                </c:pt>
                <c:pt idx="8">
                  <c:v>2007Q1</c:v>
                </c:pt>
                <c:pt idx="9">
                  <c:v>2007Q2</c:v>
                </c:pt>
                <c:pt idx="10">
                  <c:v>2007Q3</c:v>
                </c:pt>
                <c:pt idx="11">
                  <c:v>2007Q4</c:v>
                </c:pt>
                <c:pt idx="12">
                  <c:v>2008Q1</c:v>
                </c:pt>
                <c:pt idx="13">
                  <c:v>2008Q2</c:v>
                </c:pt>
                <c:pt idx="14">
                  <c:v>2008Q3</c:v>
                </c:pt>
                <c:pt idx="15">
                  <c:v>2008Q4</c:v>
                </c:pt>
                <c:pt idx="16">
                  <c:v>2009Q1</c:v>
                </c:pt>
                <c:pt idx="17">
                  <c:v>2009Q2</c:v>
                </c:pt>
                <c:pt idx="18">
                  <c:v>2009Q3</c:v>
                </c:pt>
                <c:pt idx="19">
                  <c:v>2009Q4</c:v>
                </c:pt>
                <c:pt idx="20">
                  <c:v>2010Q1</c:v>
                </c:pt>
                <c:pt idx="21">
                  <c:v>2010Q2</c:v>
                </c:pt>
                <c:pt idx="22">
                  <c:v>2010Q3</c:v>
                </c:pt>
                <c:pt idx="23">
                  <c:v>2010Q4</c:v>
                </c:pt>
                <c:pt idx="24">
                  <c:v>2011Q1</c:v>
                </c:pt>
                <c:pt idx="25">
                  <c:v>2011Q2</c:v>
                </c:pt>
                <c:pt idx="26">
                  <c:v>2011Q3</c:v>
                </c:pt>
                <c:pt idx="27">
                  <c:v>2011Q4</c:v>
                </c:pt>
                <c:pt idx="28">
                  <c:v>2012Q1</c:v>
                </c:pt>
                <c:pt idx="29">
                  <c:v>2012Q2</c:v>
                </c:pt>
                <c:pt idx="30">
                  <c:v>2012Q3</c:v>
                </c:pt>
                <c:pt idx="31">
                  <c:v>2012Q4</c:v>
                </c:pt>
                <c:pt idx="32">
                  <c:v>2013Q1</c:v>
                </c:pt>
              </c:strCache>
            </c:strRef>
          </c:cat>
          <c:val>
            <c:numRef>
              <c:f>'ULC mezinárodně'!$C$13:$AI$13</c:f>
              <c:numCache>
                <c:formatCode>#,##0.0</c:formatCode>
                <c:ptCount val="33"/>
                <c:pt idx="0">
                  <c:v>99.1</c:v>
                </c:pt>
                <c:pt idx="1">
                  <c:v>100</c:v>
                </c:pt>
                <c:pt idx="2">
                  <c:v>100.9</c:v>
                </c:pt>
                <c:pt idx="3">
                  <c:v>100.1</c:v>
                </c:pt>
                <c:pt idx="4">
                  <c:v>99.5</c:v>
                </c:pt>
                <c:pt idx="5">
                  <c:v>100</c:v>
                </c:pt>
                <c:pt idx="6">
                  <c:v>99.5</c:v>
                </c:pt>
                <c:pt idx="7">
                  <c:v>98.9</c:v>
                </c:pt>
                <c:pt idx="8">
                  <c:v>97.3</c:v>
                </c:pt>
                <c:pt idx="9">
                  <c:v>97</c:v>
                </c:pt>
                <c:pt idx="10">
                  <c:v>97.1</c:v>
                </c:pt>
                <c:pt idx="11">
                  <c:v>97</c:v>
                </c:pt>
                <c:pt idx="12">
                  <c:v>98.9</c:v>
                </c:pt>
                <c:pt idx="13">
                  <c:v>100.3</c:v>
                </c:pt>
                <c:pt idx="14">
                  <c:v>100.1</c:v>
                </c:pt>
                <c:pt idx="15">
                  <c:v>103.6</c:v>
                </c:pt>
                <c:pt idx="16">
                  <c:v>107.4</c:v>
                </c:pt>
                <c:pt idx="17">
                  <c:v>108.7</c:v>
                </c:pt>
                <c:pt idx="18">
                  <c:v>108.2</c:v>
                </c:pt>
                <c:pt idx="19">
                  <c:v>108.2</c:v>
                </c:pt>
                <c:pt idx="20">
                  <c:v>106.7</c:v>
                </c:pt>
                <c:pt idx="21">
                  <c:v>105.5</c:v>
                </c:pt>
                <c:pt idx="22">
                  <c:v>106.4</c:v>
                </c:pt>
                <c:pt idx="23">
                  <c:v>105.3</c:v>
                </c:pt>
                <c:pt idx="24">
                  <c:v>104.5</c:v>
                </c:pt>
                <c:pt idx="25">
                  <c:v>104.4</c:v>
                </c:pt>
                <c:pt idx="26">
                  <c:v>104.5</c:v>
                </c:pt>
                <c:pt idx="27">
                  <c:v>104.9</c:v>
                </c:pt>
                <c:pt idx="28">
                  <c:v>104.9</c:v>
                </c:pt>
                <c:pt idx="29">
                  <c:v>105.4</c:v>
                </c:pt>
                <c:pt idx="30">
                  <c:v>105.3</c:v>
                </c:pt>
                <c:pt idx="31">
                  <c:v>105.7</c:v>
                </c:pt>
                <c:pt idx="32">
                  <c:v>105.7</c:v>
                </c:pt>
              </c:numCache>
            </c:numRef>
          </c:val>
        </c:ser>
        <c:marker val="1"/>
        <c:axId val="142212480"/>
        <c:axId val="146150528"/>
      </c:lineChart>
      <c:catAx>
        <c:axId val="142212480"/>
        <c:scaling>
          <c:orientation val="minMax"/>
        </c:scaling>
        <c:axPos val="b"/>
        <c:tickLblPos val="nextTo"/>
        <c:crossAx val="146150528"/>
        <c:crosses val="autoZero"/>
        <c:auto val="1"/>
        <c:lblAlgn val="ctr"/>
        <c:lblOffset val="100"/>
      </c:catAx>
      <c:valAx>
        <c:axId val="146150528"/>
        <c:scaling>
          <c:orientation val="minMax"/>
          <c:max val="110"/>
          <c:min val="85"/>
        </c:scaling>
        <c:axPos val="l"/>
        <c:majorGridlines/>
        <c:numFmt formatCode="#,##0.0" sourceLinked="1"/>
        <c:tickLblPos val="nextTo"/>
        <c:crossAx val="142212480"/>
        <c:crosses val="autoZero"/>
        <c:crossBetween val="between"/>
        <c:majorUnit val="5"/>
      </c:valAx>
    </c:plotArea>
    <c:legend>
      <c:legendPos val="r"/>
    </c:legend>
    <c:plotVisOnly val="1"/>
  </c:chart>
  <c:spPr>
    <a:ln>
      <a:noFill/>
    </a:ln>
  </c:sp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cs-CZ"/>
  <c:chart>
    <c:plotArea>
      <c:layout/>
      <c:lineChart>
        <c:grouping val="standard"/>
        <c:ser>
          <c:idx val="0"/>
          <c:order val="0"/>
          <c:tx>
            <c:strRef>
              <c:f>'labour productivity'!$A$13</c:f>
              <c:strCache>
                <c:ptCount val="1"/>
                <c:pt idx="0">
                  <c:v>Česká republika</c:v>
                </c:pt>
              </c:strCache>
            </c:strRef>
          </c:tx>
          <c:marker>
            <c:symbol val="none"/>
          </c:marker>
          <c:cat>
            <c:strRef>
              <c:f>'labour productivity'!$B$11:$AH$11</c:f>
              <c:strCache>
                <c:ptCount val="33"/>
                <c:pt idx="0">
                  <c:v>2005Q1</c:v>
                </c:pt>
                <c:pt idx="1">
                  <c:v>2005Q2</c:v>
                </c:pt>
                <c:pt idx="2">
                  <c:v>2005Q3</c:v>
                </c:pt>
                <c:pt idx="3">
                  <c:v>2005Q4</c:v>
                </c:pt>
                <c:pt idx="4">
                  <c:v>2006Q1</c:v>
                </c:pt>
                <c:pt idx="5">
                  <c:v>2006Q2</c:v>
                </c:pt>
                <c:pt idx="6">
                  <c:v>2006Q3</c:v>
                </c:pt>
                <c:pt idx="7">
                  <c:v>2006Q4</c:v>
                </c:pt>
                <c:pt idx="8">
                  <c:v>2007Q1</c:v>
                </c:pt>
                <c:pt idx="9">
                  <c:v>2007Q2</c:v>
                </c:pt>
                <c:pt idx="10">
                  <c:v>2007Q3</c:v>
                </c:pt>
                <c:pt idx="11">
                  <c:v>2007Q4</c:v>
                </c:pt>
                <c:pt idx="12">
                  <c:v>2008Q1</c:v>
                </c:pt>
                <c:pt idx="13">
                  <c:v>2008Q2</c:v>
                </c:pt>
                <c:pt idx="14">
                  <c:v>2008Q3</c:v>
                </c:pt>
                <c:pt idx="15">
                  <c:v>2008Q4</c:v>
                </c:pt>
                <c:pt idx="16">
                  <c:v>2009Q1</c:v>
                </c:pt>
                <c:pt idx="17">
                  <c:v>2009Q2</c:v>
                </c:pt>
                <c:pt idx="18">
                  <c:v>2009Q3</c:v>
                </c:pt>
                <c:pt idx="19">
                  <c:v>2009Q4</c:v>
                </c:pt>
                <c:pt idx="20">
                  <c:v>2010Q1</c:v>
                </c:pt>
                <c:pt idx="21">
                  <c:v>2010Q2</c:v>
                </c:pt>
                <c:pt idx="22">
                  <c:v>2010Q3</c:v>
                </c:pt>
                <c:pt idx="23">
                  <c:v>2010Q4</c:v>
                </c:pt>
                <c:pt idx="24">
                  <c:v>2011Q1</c:v>
                </c:pt>
                <c:pt idx="25">
                  <c:v>2011Q2</c:v>
                </c:pt>
                <c:pt idx="26">
                  <c:v>2011Q3</c:v>
                </c:pt>
                <c:pt idx="27">
                  <c:v>2011Q4</c:v>
                </c:pt>
                <c:pt idx="28">
                  <c:v>2012Q1</c:v>
                </c:pt>
                <c:pt idx="29">
                  <c:v>2012Q2</c:v>
                </c:pt>
                <c:pt idx="30">
                  <c:v>2012Q3</c:v>
                </c:pt>
                <c:pt idx="31">
                  <c:v>2012Q4</c:v>
                </c:pt>
                <c:pt idx="32">
                  <c:v>2013Q1</c:v>
                </c:pt>
              </c:strCache>
            </c:strRef>
          </c:cat>
          <c:val>
            <c:numRef>
              <c:f>'labour productivity'!$B$13:$AH$13</c:f>
              <c:numCache>
                <c:formatCode>#,##0.0</c:formatCode>
                <c:ptCount val="33"/>
                <c:pt idx="0">
                  <c:v>98</c:v>
                </c:pt>
                <c:pt idx="1">
                  <c:v>97.9</c:v>
                </c:pt>
                <c:pt idx="2">
                  <c:v>100.9</c:v>
                </c:pt>
                <c:pt idx="3">
                  <c:v>103.1</c:v>
                </c:pt>
                <c:pt idx="4">
                  <c:v>103.7</c:v>
                </c:pt>
                <c:pt idx="5">
                  <c:v>107.5</c:v>
                </c:pt>
                <c:pt idx="6">
                  <c:v>108</c:v>
                </c:pt>
                <c:pt idx="7">
                  <c:v>108.4</c:v>
                </c:pt>
                <c:pt idx="8">
                  <c:v>109.9</c:v>
                </c:pt>
                <c:pt idx="9">
                  <c:v>110.9</c:v>
                </c:pt>
                <c:pt idx="10">
                  <c:v>112.8</c:v>
                </c:pt>
                <c:pt idx="11">
                  <c:v>112.7</c:v>
                </c:pt>
                <c:pt idx="12">
                  <c:v>112.7</c:v>
                </c:pt>
                <c:pt idx="13">
                  <c:v>112.8</c:v>
                </c:pt>
                <c:pt idx="14">
                  <c:v>110.8</c:v>
                </c:pt>
                <c:pt idx="15">
                  <c:v>110.9</c:v>
                </c:pt>
                <c:pt idx="16">
                  <c:v>110.7</c:v>
                </c:pt>
                <c:pt idx="17">
                  <c:v>109.6</c:v>
                </c:pt>
                <c:pt idx="18">
                  <c:v>109.4</c:v>
                </c:pt>
                <c:pt idx="19">
                  <c:v>111.3</c:v>
                </c:pt>
                <c:pt idx="20">
                  <c:v>110.4</c:v>
                </c:pt>
                <c:pt idx="21">
                  <c:v>110.8</c:v>
                </c:pt>
                <c:pt idx="22">
                  <c:v>112.3</c:v>
                </c:pt>
                <c:pt idx="23">
                  <c:v>114.1</c:v>
                </c:pt>
                <c:pt idx="24">
                  <c:v>112.7</c:v>
                </c:pt>
                <c:pt idx="25">
                  <c:v>113.2</c:v>
                </c:pt>
                <c:pt idx="26">
                  <c:v>115</c:v>
                </c:pt>
                <c:pt idx="27">
                  <c:v>115</c:v>
                </c:pt>
                <c:pt idx="28">
                  <c:v>113</c:v>
                </c:pt>
                <c:pt idx="29">
                  <c:v>114.5</c:v>
                </c:pt>
                <c:pt idx="30">
                  <c:v>115.9</c:v>
                </c:pt>
                <c:pt idx="31">
                  <c:v>112.3</c:v>
                </c:pt>
                <c:pt idx="32">
                  <c:v>116.6</c:v>
                </c:pt>
              </c:numCache>
            </c:numRef>
          </c:val>
        </c:ser>
        <c:ser>
          <c:idx val="1"/>
          <c:order val="1"/>
          <c:tx>
            <c:strRef>
              <c:f>'labour productivity'!$A$14</c:f>
              <c:strCache>
                <c:ptCount val="1"/>
                <c:pt idx="0">
                  <c:v>Německo</c:v>
                </c:pt>
              </c:strCache>
            </c:strRef>
          </c:tx>
          <c:marker>
            <c:symbol val="none"/>
          </c:marker>
          <c:cat>
            <c:strRef>
              <c:f>'labour productivity'!$B$11:$AH$11</c:f>
              <c:strCache>
                <c:ptCount val="33"/>
                <c:pt idx="0">
                  <c:v>2005Q1</c:v>
                </c:pt>
                <c:pt idx="1">
                  <c:v>2005Q2</c:v>
                </c:pt>
                <c:pt idx="2">
                  <c:v>2005Q3</c:v>
                </c:pt>
                <c:pt idx="3">
                  <c:v>2005Q4</c:v>
                </c:pt>
                <c:pt idx="4">
                  <c:v>2006Q1</c:v>
                </c:pt>
                <c:pt idx="5">
                  <c:v>2006Q2</c:v>
                </c:pt>
                <c:pt idx="6">
                  <c:v>2006Q3</c:v>
                </c:pt>
                <c:pt idx="7">
                  <c:v>2006Q4</c:v>
                </c:pt>
                <c:pt idx="8">
                  <c:v>2007Q1</c:v>
                </c:pt>
                <c:pt idx="9">
                  <c:v>2007Q2</c:v>
                </c:pt>
                <c:pt idx="10">
                  <c:v>2007Q3</c:v>
                </c:pt>
                <c:pt idx="11">
                  <c:v>2007Q4</c:v>
                </c:pt>
                <c:pt idx="12">
                  <c:v>2008Q1</c:v>
                </c:pt>
                <c:pt idx="13">
                  <c:v>2008Q2</c:v>
                </c:pt>
                <c:pt idx="14">
                  <c:v>2008Q3</c:v>
                </c:pt>
                <c:pt idx="15">
                  <c:v>2008Q4</c:v>
                </c:pt>
                <c:pt idx="16">
                  <c:v>2009Q1</c:v>
                </c:pt>
                <c:pt idx="17">
                  <c:v>2009Q2</c:v>
                </c:pt>
                <c:pt idx="18">
                  <c:v>2009Q3</c:v>
                </c:pt>
                <c:pt idx="19">
                  <c:v>2009Q4</c:v>
                </c:pt>
                <c:pt idx="20">
                  <c:v>2010Q1</c:v>
                </c:pt>
                <c:pt idx="21">
                  <c:v>2010Q2</c:v>
                </c:pt>
                <c:pt idx="22">
                  <c:v>2010Q3</c:v>
                </c:pt>
                <c:pt idx="23">
                  <c:v>2010Q4</c:v>
                </c:pt>
                <c:pt idx="24">
                  <c:v>2011Q1</c:v>
                </c:pt>
                <c:pt idx="25">
                  <c:v>2011Q2</c:v>
                </c:pt>
                <c:pt idx="26">
                  <c:v>2011Q3</c:v>
                </c:pt>
                <c:pt idx="27">
                  <c:v>2011Q4</c:v>
                </c:pt>
                <c:pt idx="28">
                  <c:v>2012Q1</c:v>
                </c:pt>
                <c:pt idx="29">
                  <c:v>2012Q2</c:v>
                </c:pt>
                <c:pt idx="30">
                  <c:v>2012Q3</c:v>
                </c:pt>
                <c:pt idx="31">
                  <c:v>2012Q4</c:v>
                </c:pt>
                <c:pt idx="32">
                  <c:v>2013Q1</c:v>
                </c:pt>
              </c:strCache>
            </c:strRef>
          </c:cat>
          <c:val>
            <c:numRef>
              <c:f>'labour productivity'!$B$14:$AH$14</c:f>
              <c:numCache>
                <c:formatCode>#,##0.0</c:formatCode>
                <c:ptCount val="33"/>
                <c:pt idx="0">
                  <c:v>100</c:v>
                </c:pt>
                <c:pt idx="1">
                  <c:v>98.9</c:v>
                </c:pt>
                <c:pt idx="2">
                  <c:v>100.7</c:v>
                </c:pt>
                <c:pt idx="3">
                  <c:v>100.4</c:v>
                </c:pt>
                <c:pt idx="4">
                  <c:v>102.1</c:v>
                </c:pt>
                <c:pt idx="5">
                  <c:v>103.6</c:v>
                </c:pt>
                <c:pt idx="6">
                  <c:v>104.2</c:v>
                </c:pt>
                <c:pt idx="7">
                  <c:v>104.9</c:v>
                </c:pt>
                <c:pt idx="8">
                  <c:v>104.5</c:v>
                </c:pt>
                <c:pt idx="9">
                  <c:v>105.2</c:v>
                </c:pt>
                <c:pt idx="10">
                  <c:v>105.9</c:v>
                </c:pt>
                <c:pt idx="11">
                  <c:v>106.4</c:v>
                </c:pt>
                <c:pt idx="12">
                  <c:v>106.9</c:v>
                </c:pt>
                <c:pt idx="13">
                  <c:v>104.2</c:v>
                </c:pt>
                <c:pt idx="14">
                  <c:v>105</c:v>
                </c:pt>
                <c:pt idx="15">
                  <c:v>105</c:v>
                </c:pt>
                <c:pt idx="16">
                  <c:v>101.9</c:v>
                </c:pt>
                <c:pt idx="17">
                  <c:v>102.7</c:v>
                </c:pt>
                <c:pt idx="18">
                  <c:v>103.3</c:v>
                </c:pt>
                <c:pt idx="19">
                  <c:v>102.8</c:v>
                </c:pt>
                <c:pt idx="20">
                  <c:v>103.9</c:v>
                </c:pt>
                <c:pt idx="21">
                  <c:v>104.7</c:v>
                </c:pt>
                <c:pt idx="22">
                  <c:v>104.8</c:v>
                </c:pt>
                <c:pt idx="23">
                  <c:v>104.6</c:v>
                </c:pt>
                <c:pt idx="24">
                  <c:v>106.1</c:v>
                </c:pt>
                <c:pt idx="25">
                  <c:v>106.4</c:v>
                </c:pt>
                <c:pt idx="26">
                  <c:v>106.4</c:v>
                </c:pt>
                <c:pt idx="27">
                  <c:v>105.9</c:v>
                </c:pt>
                <c:pt idx="28">
                  <c:v>105.8</c:v>
                </c:pt>
                <c:pt idx="29">
                  <c:v>107</c:v>
                </c:pt>
                <c:pt idx="30">
                  <c:v>106.8</c:v>
                </c:pt>
                <c:pt idx="31">
                  <c:v>106.5</c:v>
                </c:pt>
                <c:pt idx="32">
                  <c:v>106.4</c:v>
                </c:pt>
              </c:numCache>
            </c:numRef>
          </c:val>
        </c:ser>
        <c:ser>
          <c:idx val="2"/>
          <c:order val="2"/>
          <c:tx>
            <c:strRef>
              <c:f>'labour productivity'!$A$15</c:f>
              <c:strCache>
                <c:ptCount val="1"/>
                <c:pt idx="0">
                  <c:v>Maďarsko</c:v>
                </c:pt>
              </c:strCache>
            </c:strRef>
          </c:tx>
          <c:marker>
            <c:symbol val="none"/>
          </c:marker>
          <c:cat>
            <c:strRef>
              <c:f>'labour productivity'!$B$11:$AH$11</c:f>
              <c:strCache>
                <c:ptCount val="33"/>
                <c:pt idx="0">
                  <c:v>2005Q1</c:v>
                </c:pt>
                <c:pt idx="1">
                  <c:v>2005Q2</c:v>
                </c:pt>
                <c:pt idx="2">
                  <c:v>2005Q3</c:v>
                </c:pt>
                <c:pt idx="3">
                  <c:v>2005Q4</c:v>
                </c:pt>
                <c:pt idx="4">
                  <c:v>2006Q1</c:v>
                </c:pt>
                <c:pt idx="5">
                  <c:v>2006Q2</c:v>
                </c:pt>
                <c:pt idx="6">
                  <c:v>2006Q3</c:v>
                </c:pt>
                <c:pt idx="7">
                  <c:v>2006Q4</c:v>
                </c:pt>
                <c:pt idx="8">
                  <c:v>2007Q1</c:v>
                </c:pt>
                <c:pt idx="9">
                  <c:v>2007Q2</c:v>
                </c:pt>
                <c:pt idx="10">
                  <c:v>2007Q3</c:v>
                </c:pt>
                <c:pt idx="11">
                  <c:v>2007Q4</c:v>
                </c:pt>
                <c:pt idx="12">
                  <c:v>2008Q1</c:v>
                </c:pt>
                <c:pt idx="13">
                  <c:v>2008Q2</c:v>
                </c:pt>
                <c:pt idx="14">
                  <c:v>2008Q3</c:v>
                </c:pt>
                <c:pt idx="15">
                  <c:v>2008Q4</c:v>
                </c:pt>
                <c:pt idx="16">
                  <c:v>2009Q1</c:v>
                </c:pt>
                <c:pt idx="17">
                  <c:v>2009Q2</c:v>
                </c:pt>
                <c:pt idx="18">
                  <c:v>2009Q3</c:v>
                </c:pt>
                <c:pt idx="19">
                  <c:v>2009Q4</c:v>
                </c:pt>
                <c:pt idx="20">
                  <c:v>2010Q1</c:v>
                </c:pt>
                <c:pt idx="21">
                  <c:v>2010Q2</c:v>
                </c:pt>
                <c:pt idx="22">
                  <c:v>2010Q3</c:v>
                </c:pt>
                <c:pt idx="23">
                  <c:v>2010Q4</c:v>
                </c:pt>
                <c:pt idx="24">
                  <c:v>2011Q1</c:v>
                </c:pt>
                <c:pt idx="25">
                  <c:v>2011Q2</c:v>
                </c:pt>
                <c:pt idx="26">
                  <c:v>2011Q3</c:v>
                </c:pt>
                <c:pt idx="27">
                  <c:v>2011Q4</c:v>
                </c:pt>
                <c:pt idx="28">
                  <c:v>2012Q1</c:v>
                </c:pt>
                <c:pt idx="29">
                  <c:v>2012Q2</c:v>
                </c:pt>
                <c:pt idx="30">
                  <c:v>2012Q3</c:v>
                </c:pt>
                <c:pt idx="31">
                  <c:v>2012Q4</c:v>
                </c:pt>
                <c:pt idx="32">
                  <c:v>2013Q1</c:v>
                </c:pt>
              </c:strCache>
            </c:strRef>
          </c:cat>
          <c:val>
            <c:numRef>
              <c:f>'labour productivity'!$B$15:$AH$15</c:f>
              <c:numCache>
                <c:formatCode>#,##0.0</c:formatCode>
                <c:ptCount val="33"/>
                <c:pt idx="0">
                  <c:v>98.8</c:v>
                </c:pt>
                <c:pt idx="1">
                  <c:v>99.5</c:v>
                </c:pt>
                <c:pt idx="2">
                  <c:v>100.8</c:v>
                </c:pt>
                <c:pt idx="3">
                  <c:v>100.9</c:v>
                </c:pt>
                <c:pt idx="4">
                  <c:v>102.6</c:v>
                </c:pt>
                <c:pt idx="5">
                  <c:v>103.8</c:v>
                </c:pt>
                <c:pt idx="6">
                  <c:v>103.9</c:v>
                </c:pt>
                <c:pt idx="7">
                  <c:v>104.3</c:v>
                </c:pt>
                <c:pt idx="8">
                  <c:v>102.3</c:v>
                </c:pt>
                <c:pt idx="9">
                  <c:v>102.7</c:v>
                </c:pt>
                <c:pt idx="10">
                  <c:v>103.6</c:v>
                </c:pt>
                <c:pt idx="11">
                  <c:v>104.7</c:v>
                </c:pt>
                <c:pt idx="12">
                  <c:v>106.5</c:v>
                </c:pt>
                <c:pt idx="13">
                  <c:v>106.4</c:v>
                </c:pt>
                <c:pt idx="14">
                  <c:v>105.6</c:v>
                </c:pt>
                <c:pt idx="15">
                  <c:v>104.8</c:v>
                </c:pt>
                <c:pt idx="16">
                  <c:v>101.1</c:v>
                </c:pt>
                <c:pt idx="17">
                  <c:v>102.4</c:v>
                </c:pt>
                <c:pt idx="18">
                  <c:v>101.9</c:v>
                </c:pt>
                <c:pt idx="19">
                  <c:v>103.3</c:v>
                </c:pt>
                <c:pt idx="20">
                  <c:v>103</c:v>
                </c:pt>
                <c:pt idx="21">
                  <c:v>104.4</c:v>
                </c:pt>
                <c:pt idx="22">
                  <c:v>103.1</c:v>
                </c:pt>
                <c:pt idx="23">
                  <c:v>102.1</c:v>
                </c:pt>
                <c:pt idx="24">
                  <c:v>103.2</c:v>
                </c:pt>
                <c:pt idx="25">
                  <c:v>102.2</c:v>
                </c:pt>
                <c:pt idx="26">
                  <c:v>104.2</c:v>
                </c:pt>
                <c:pt idx="27">
                  <c:v>104.5</c:v>
                </c:pt>
                <c:pt idx="28">
                  <c:v>105.8</c:v>
                </c:pt>
                <c:pt idx="29">
                  <c:v>104.7</c:v>
                </c:pt>
                <c:pt idx="30">
                  <c:v>104.1</c:v>
                </c:pt>
                <c:pt idx="31">
                  <c:v>110.6</c:v>
                </c:pt>
                <c:pt idx="32">
                  <c:v>106</c:v>
                </c:pt>
              </c:numCache>
            </c:numRef>
          </c:val>
        </c:ser>
        <c:ser>
          <c:idx val="3"/>
          <c:order val="3"/>
          <c:tx>
            <c:strRef>
              <c:f>'labour productivity'!$A$16</c:f>
              <c:strCache>
                <c:ptCount val="1"/>
                <c:pt idx="0">
                  <c:v>Rakousko</c:v>
                </c:pt>
              </c:strCache>
            </c:strRef>
          </c:tx>
          <c:marker>
            <c:symbol val="none"/>
          </c:marker>
          <c:cat>
            <c:strRef>
              <c:f>'labour productivity'!$B$11:$AH$11</c:f>
              <c:strCache>
                <c:ptCount val="33"/>
                <c:pt idx="0">
                  <c:v>2005Q1</c:v>
                </c:pt>
                <c:pt idx="1">
                  <c:v>2005Q2</c:v>
                </c:pt>
                <c:pt idx="2">
                  <c:v>2005Q3</c:v>
                </c:pt>
                <c:pt idx="3">
                  <c:v>2005Q4</c:v>
                </c:pt>
                <c:pt idx="4">
                  <c:v>2006Q1</c:v>
                </c:pt>
                <c:pt idx="5">
                  <c:v>2006Q2</c:v>
                </c:pt>
                <c:pt idx="6">
                  <c:v>2006Q3</c:v>
                </c:pt>
                <c:pt idx="7">
                  <c:v>2006Q4</c:v>
                </c:pt>
                <c:pt idx="8">
                  <c:v>2007Q1</c:v>
                </c:pt>
                <c:pt idx="9">
                  <c:v>2007Q2</c:v>
                </c:pt>
                <c:pt idx="10">
                  <c:v>2007Q3</c:v>
                </c:pt>
                <c:pt idx="11">
                  <c:v>2007Q4</c:v>
                </c:pt>
                <c:pt idx="12">
                  <c:v>2008Q1</c:v>
                </c:pt>
                <c:pt idx="13">
                  <c:v>2008Q2</c:v>
                </c:pt>
                <c:pt idx="14">
                  <c:v>2008Q3</c:v>
                </c:pt>
                <c:pt idx="15">
                  <c:v>2008Q4</c:v>
                </c:pt>
                <c:pt idx="16">
                  <c:v>2009Q1</c:v>
                </c:pt>
                <c:pt idx="17">
                  <c:v>2009Q2</c:v>
                </c:pt>
                <c:pt idx="18">
                  <c:v>2009Q3</c:v>
                </c:pt>
                <c:pt idx="19">
                  <c:v>2009Q4</c:v>
                </c:pt>
                <c:pt idx="20">
                  <c:v>2010Q1</c:v>
                </c:pt>
                <c:pt idx="21">
                  <c:v>2010Q2</c:v>
                </c:pt>
                <c:pt idx="22">
                  <c:v>2010Q3</c:v>
                </c:pt>
                <c:pt idx="23">
                  <c:v>2010Q4</c:v>
                </c:pt>
                <c:pt idx="24">
                  <c:v>2011Q1</c:v>
                </c:pt>
                <c:pt idx="25">
                  <c:v>2011Q2</c:v>
                </c:pt>
                <c:pt idx="26">
                  <c:v>2011Q3</c:v>
                </c:pt>
                <c:pt idx="27">
                  <c:v>2011Q4</c:v>
                </c:pt>
                <c:pt idx="28">
                  <c:v>2012Q1</c:v>
                </c:pt>
                <c:pt idx="29">
                  <c:v>2012Q2</c:v>
                </c:pt>
                <c:pt idx="30">
                  <c:v>2012Q3</c:v>
                </c:pt>
                <c:pt idx="31">
                  <c:v>2012Q4</c:v>
                </c:pt>
                <c:pt idx="32">
                  <c:v>2013Q1</c:v>
                </c:pt>
              </c:strCache>
            </c:strRef>
          </c:cat>
          <c:val>
            <c:numRef>
              <c:f>'labour productivity'!$B$16:$AH$16</c:f>
              <c:numCache>
                <c:formatCode>#,##0.0</c:formatCode>
                <c:ptCount val="33"/>
                <c:pt idx="0">
                  <c:v>98.8</c:v>
                </c:pt>
                <c:pt idx="1">
                  <c:v>99.7</c:v>
                </c:pt>
                <c:pt idx="2">
                  <c:v>100.3</c:v>
                </c:pt>
                <c:pt idx="3">
                  <c:v>101.2</c:v>
                </c:pt>
                <c:pt idx="4">
                  <c:v>102</c:v>
                </c:pt>
                <c:pt idx="5">
                  <c:v>102.5</c:v>
                </c:pt>
                <c:pt idx="6">
                  <c:v>103.4</c:v>
                </c:pt>
                <c:pt idx="7">
                  <c:v>104.7</c:v>
                </c:pt>
                <c:pt idx="8">
                  <c:v>105.1</c:v>
                </c:pt>
                <c:pt idx="9">
                  <c:v>105.3</c:v>
                </c:pt>
                <c:pt idx="10">
                  <c:v>105.2</c:v>
                </c:pt>
                <c:pt idx="11">
                  <c:v>105.8</c:v>
                </c:pt>
                <c:pt idx="12">
                  <c:v>106.5</c:v>
                </c:pt>
                <c:pt idx="13">
                  <c:v>106.5</c:v>
                </c:pt>
                <c:pt idx="14">
                  <c:v>105.6</c:v>
                </c:pt>
                <c:pt idx="15">
                  <c:v>104.4</c:v>
                </c:pt>
                <c:pt idx="16">
                  <c:v>104.5</c:v>
                </c:pt>
                <c:pt idx="17">
                  <c:v>104.8</c:v>
                </c:pt>
                <c:pt idx="18">
                  <c:v>105.9</c:v>
                </c:pt>
                <c:pt idx="19">
                  <c:v>106.9</c:v>
                </c:pt>
                <c:pt idx="20">
                  <c:v>106.9</c:v>
                </c:pt>
                <c:pt idx="21">
                  <c:v>107.2</c:v>
                </c:pt>
                <c:pt idx="22">
                  <c:v>108.5</c:v>
                </c:pt>
                <c:pt idx="23">
                  <c:v>109.1</c:v>
                </c:pt>
                <c:pt idx="24">
                  <c:v>108.9</c:v>
                </c:pt>
                <c:pt idx="25">
                  <c:v>108.7</c:v>
                </c:pt>
                <c:pt idx="26">
                  <c:v>108.5</c:v>
                </c:pt>
                <c:pt idx="27">
                  <c:v>108.3</c:v>
                </c:pt>
                <c:pt idx="28">
                  <c:v>108.6</c:v>
                </c:pt>
                <c:pt idx="29">
                  <c:v>108.7</c:v>
                </c:pt>
                <c:pt idx="30">
                  <c:v>108.6</c:v>
                </c:pt>
                <c:pt idx="31">
                  <c:v>108.2</c:v>
                </c:pt>
              </c:numCache>
            </c:numRef>
          </c:val>
        </c:ser>
        <c:ser>
          <c:idx val="4"/>
          <c:order val="4"/>
          <c:tx>
            <c:strRef>
              <c:f>'labour productivity'!$A$17</c:f>
              <c:strCache>
                <c:ptCount val="1"/>
                <c:pt idx="0">
                  <c:v>Polsko</c:v>
                </c:pt>
              </c:strCache>
            </c:strRef>
          </c:tx>
          <c:marker>
            <c:symbol val="none"/>
          </c:marker>
          <c:cat>
            <c:strRef>
              <c:f>'labour productivity'!$B$11:$AH$11</c:f>
              <c:strCache>
                <c:ptCount val="33"/>
                <c:pt idx="0">
                  <c:v>2005Q1</c:v>
                </c:pt>
                <c:pt idx="1">
                  <c:v>2005Q2</c:v>
                </c:pt>
                <c:pt idx="2">
                  <c:v>2005Q3</c:v>
                </c:pt>
                <c:pt idx="3">
                  <c:v>2005Q4</c:v>
                </c:pt>
                <c:pt idx="4">
                  <c:v>2006Q1</c:v>
                </c:pt>
                <c:pt idx="5">
                  <c:v>2006Q2</c:v>
                </c:pt>
                <c:pt idx="6">
                  <c:v>2006Q3</c:v>
                </c:pt>
                <c:pt idx="7">
                  <c:v>2006Q4</c:v>
                </c:pt>
                <c:pt idx="8">
                  <c:v>2007Q1</c:v>
                </c:pt>
                <c:pt idx="9">
                  <c:v>2007Q2</c:v>
                </c:pt>
                <c:pt idx="10">
                  <c:v>2007Q3</c:v>
                </c:pt>
                <c:pt idx="11">
                  <c:v>2007Q4</c:v>
                </c:pt>
                <c:pt idx="12">
                  <c:v>2008Q1</c:v>
                </c:pt>
                <c:pt idx="13">
                  <c:v>2008Q2</c:v>
                </c:pt>
                <c:pt idx="14">
                  <c:v>2008Q3</c:v>
                </c:pt>
                <c:pt idx="15">
                  <c:v>2008Q4</c:v>
                </c:pt>
                <c:pt idx="16">
                  <c:v>2009Q1</c:v>
                </c:pt>
                <c:pt idx="17">
                  <c:v>2009Q2</c:v>
                </c:pt>
                <c:pt idx="18">
                  <c:v>2009Q3</c:v>
                </c:pt>
                <c:pt idx="19">
                  <c:v>2009Q4</c:v>
                </c:pt>
                <c:pt idx="20">
                  <c:v>2010Q1</c:v>
                </c:pt>
                <c:pt idx="21">
                  <c:v>2010Q2</c:v>
                </c:pt>
                <c:pt idx="22">
                  <c:v>2010Q3</c:v>
                </c:pt>
                <c:pt idx="23">
                  <c:v>2010Q4</c:v>
                </c:pt>
                <c:pt idx="24">
                  <c:v>2011Q1</c:v>
                </c:pt>
                <c:pt idx="25">
                  <c:v>2011Q2</c:v>
                </c:pt>
                <c:pt idx="26">
                  <c:v>2011Q3</c:v>
                </c:pt>
                <c:pt idx="27">
                  <c:v>2011Q4</c:v>
                </c:pt>
                <c:pt idx="28">
                  <c:v>2012Q1</c:v>
                </c:pt>
                <c:pt idx="29">
                  <c:v>2012Q2</c:v>
                </c:pt>
                <c:pt idx="30">
                  <c:v>2012Q3</c:v>
                </c:pt>
                <c:pt idx="31">
                  <c:v>2012Q4</c:v>
                </c:pt>
                <c:pt idx="32">
                  <c:v>2013Q1</c:v>
                </c:pt>
              </c:strCache>
            </c:strRef>
          </c:cat>
          <c:val>
            <c:numRef>
              <c:f>'labour productivity'!$B$17:$AH$17</c:f>
              <c:numCache>
                <c:formatCode>#,##0.0</c:formatCode>
                <c:ptCount val="33"/>
                <c:pt idx="0">
                  <c:v>99.2</c:v>
                </c:pt>
                <c:pt idx="1">
                  <c:v>99.1</c:v>
                </c:pt>
                <c:pt idx="2">
                  <c:v>100.7</c:v>
                </c:pt>
                <c:pt idx="3">
                  <c:v>100.9</c:v>
                </c:pt>
                <c:pt idx="4">
                  <c:v>102.1</c:v>
                </c:pt>
                <c:pt idx="5">
                  <c:v>103</c:v>
                </c:pt>
                <c:pt idx="6">
                  <c:v>103</c:v>
                </c:pt>
                <c:pt idx="7">
                  <c:v>103.3</c:v>
                </c:pt>
                <c:pt idx="8">
                  <c:v>103.7</c:v>
                </c:pt>
                <c:pt idx="9">
                  <c:v>105</c:v>
                </c:pt>
                <c:pt idx="10">
                  <c:v>105.1</c:v>
                </c:pt>
                <c:pt idx="11">
                  <c:v>106.7</c:v>
                </c:pt>
                <c:pt idx="12">
                  <c:v>106.5</c:v>
                </c:pt>
                <c:pt idx="13">
                  <c:v>106.6</c:v>
                </c:pt>
                <c:pt idx="14">
                  <c:v>107.2</c:v>
                </c:pt>
                <c:pt idx="15">
                  <c:v>106.2</c:v>
                </c:pt>
                <c:pt idx="16">
                  <c:v>107.5</c:v>
                </c:pt>
                <c:pt idx="17">
                  <c:v>108.3</c:v>
                </c:pt>
                <c:pt idx="18">
                  <c:v>108.7</c:v>
                </c:pt>
                <c:pt idx="19">
                  <c:v>111.3</c:v>
                </c:pt>
                <c:pt idx="20">
                  <c:v>111.7</c:v>
                </c:pt>
                <c:pt idx="21">
                  <c:v>112.3</c:v>
                </c:pt>
                <c:pt idx="22">
                  <c:v>113.2</c:v>
                </c:pt>
                <c:pt idx="23">
                  <c:v>114.4</c:v>
                </c:pt>
                <c:pt idx="24">
                  <c:v>115</c:v>
                </c:pt>
                <c:pt idx="25">
                  <c:v>116.7</c:v>
                </c:pt>
                <c:pt idx="26">
                  <c:v>118.3</c:v>
                </c:pt>
                <c:pt idx="27">
                  <c:v>119.6</c:v>
                </c:pt>
                <c:pt idx="28">
                  <c:v>122.5</c:v>
                </c:pt>
                <c:pt idx="29">
                  <c:v>123.8</c:v>
                </c:pt>
                <c:pt idx="30">
                  <c:v>124.2</c:v>
                </c:pt>
                <c:pt idx="31">
                  <c:v>125.2</c:v>
                </c:pt>
                <c:pt idx="32">
                  <c:v>124.7</c:v>
                </c:pt>
              </c:numCache>
            </c:numRef>
          </c:val>
        </c:ser>
        <c:ser>
          <c:idx val="5"/>
          <c:order val="5"/>
          <c:tx>
            <c:strRef>
              <c:f>'labour productivity'!$A$18</c:f>
              <c:strCache>
                <c:ptCount val="1"/>
                <c:pt idx="0">
                  <c:v>Slovensko</c:v>
                </c:pt>
              </c:strCache>
            </c:strRef>
          </c:tx>
          <c:marker>
            <c:symbol val="none"/>
          </c:marker>
          <c:cat>
            <c:strRef>
              <c:f>'labour productivity'!$B$11:$AH$11</c:f>
              <c:strCache>
                <c:ptCount val="33"/>
                <c:pt idx="0">
                  <c:v>2005Q1</c:v>
                </c:pt>
                <c:pt idx="1">
                  <c:v>2005Q2</c:v>
                </c:pt>
                <c:pt idx="2">
                  <c:v>2005Q3</c:v>
                </c:pt>
                <c:pt idx="3">
                  <c:v>2005Q4</c:v>
                </c:pt>
                <c:pt idx="4">
                  <c:v>2006Q1</c:v>
                </c:pt>
                <c:pt idx="5">
                  <c:v>2006Q2</c:v>
                </c:pt>
                <c:pt idx="6">
                  <c:v>2006Q3</c:v>
                </c:pt>
                <c:pt idx="7">
                  <c:v>2006Q4</c:v>
                </c:pt>
                <c:pt idx="8">
                  <c:v>2007Q1</c:v>
                </c:pt>
                <c:pt idx="9">
                  <c:v>2007Q2</c:v>
                </c:pt>
                <c:pt idx="10">
                  <c:v>2007Q3</c:v>
                </c:pt>
                <c:pt idx="11">
                  <c:v>2007Q4</c:v>
                </c:pt>
                <c:pt idx="12">
                  <c:v>2008Q1</c:v>
                </c:pt>
                <c:pt idx="13">
                  <c:v>2008Q2</c:v>
                </c:pt>
                <c:pt idx="14">
                  <c:v>2008Q3</c:v>
                </c:pt>
                <c:pt idx="15">
                  <c:v>2008Q4</c:v>
                </c:pt>
                <c:pt idx="16">
                  <c:v>2009Q1</c:v>
                </c:pt>
                <c:pt idx="17">
                  <c:v>2009Q2</c:v>
                </c:pt>
                <c:pt idx="18">
                  <c:v>2009Q3</c:v>
                </c:pt>
                <c:pt idx="19">
                  <c:v>2009Q4</c:v>
                </c:pt>
                <c:pt idx="20">
                  <c:v>2010Q1</c:v>
                </c:pt>
                <c:pt idx="21">
                  <c:v>2010Q2</c:v>
                </c:pt>
                <c:pt idx="22">
                  <c:v>2010Q3</c:v>
                </c:pt>
                <c:pt idx="23">
                  <c:v>2010Q4</c:v>
                </c:pt>
                <c:pt idx="24">
                  <c:v>2011Q1</c:v>
                </c:pt>
                <c:pt idx="25">
                  <c:v>2011Q2</c:v>
                </c:pt>
                <c:pt idx="26">
                  <c:v>2011Q3</c:v>
                </c:pt>
                <c:pt idx="27">
                  <c:v>2011Q4</c:v>
                </c:pt>
                <c:pt idx="28">
                  <c:v>2012Q1</c:v>
                </c:pt>
                <c:pt idx="29">
                  <c:v>2012Q2</c:v>
                </c:pt>
                <c:pt idx="30">
                  <c:v>2012Q3</c:v>
                </c:pt>
                <c:pt idx="31">
                  <c:v>2012Q4</c:v>
                </c:pt>
                <c:pt idx="32">
                  <c:v>2013Q1</c:v>
                </c:pt>
              </c:strCache>
            </c:strRef>
          </c:cat>
          <c:val>
            <c:numRef>
              <c:f>'labour productivity'!$B$18:$AH$18</c:f>
              <c:numCache>
                <c:formatCode>#,##0.0</c:formatCode>
                <c:ptCount val="33"/>
                <c:pt idx="0">
                  <c:v>98.4</c:v>
                </c:pt>
                <c:pt idx="1">
                  <c:v>98.3</c:v>
                </c:pt>
                <c:pt idx="2">
                  <c:v>101</c:v>
                </c:pt>
                <c:pt idx="3">
                  <c:v>102.3</c:v>
                </c:pt>
                <c:pt idx="4">
                  <c:v>103.4</c:v>
                </c:pt>
                <c:pt idx="5">
                  <c:v>104.3</c:v>
                </c:pt>
                <c:pt idx="6">
                  <c:v>106.6</c:v>
                </c:pt>
                <c:pt idx="7">
                  <c:v>109.1</c:v>
                </c:pt>
                <c:pt idx="8">
                  <c:v>109.2</c:v>
                </c:pt>
                <c:pt idx="9">
                  <c:v>111</c:v>
                </c:pt>
                <c:pt idx="10">
                  <c:v>114</c:v>
                </c:pt>
                <c:pt idx="11">
                  <c:v>119.6</c:v>
                </c:pt>
                <c:pt idx="12">
                  <c:v>115.3</c:v>
                </c:pt>
                <c:pt idx="13">
                  <c:v>116.5</c:v>
                </c:pt>
                <c:pt idx="14">
                  <c:v>115.6</c:v>
                </c:pt>
                <c:pt idx="15">
                  <c:v>117.2</c:v>
                </c:pt>
                <c:pt idx="16">
                  <c:v>111.4</c:v>
                </c:pt>
                <c:pt idx="17">
                  <c:v>113.3</c:v>
                </c:pt>
                <c:pt idx="18">
                  <c:v>113.8</c:v>
                </c:pt>
                <c:pt idx="19">
                  <c:v>115.1</c:v>
                </c:pt>
                <c:pt idx="20">
                  <c:v>118.2</c:v>
                </c:pt>
                <c:pt idx="21">
                  <c:v>118.2</c:v>
                </c:pt>
                <c:pt idx="22">
                  <c:v>118.6</c:v>
                </c:pt>
                <c:pt idx="23">
                  <c:v>118.6</c:v>
                </c:pt>
                <c:pt idx="24">
                  <c:v>119.8</c:v>
                </c:pt>
                <c:pt idx="25">
                  <c:v>119.9</c:v>
                </c:pt>
                <c:pt idx="26">
                  <c:v>121.3</c:v>
                </c:pt>
                <c:pt idx="27">
                  <c:v>123.3</c:v>
                </c:pt>
                <c:pt idx="28">
                  <c:v>122.4</c:v>
                </c:pt>
                <c:pt idx="29">
                  <c:v>124.2</c:v>
                </c:pt>
                <c:pt idx="30">
                  <c:v>124.6</c:v>
                </c:pt>
                <c:pt idx="31">
                  <c:v>124.8</c:v>
                </c:pt>
              </c:numCache>
            </c:numRef>
          </c:val>
        </c:ser>
        <c:ser>
          <c:idx val="6"/>
          <c:order val="6"/>
          <c:tx>
            <c:strRef>
              <c:f>'labour productivity'!$A$19</c:f>
              <c:strCache>
                <c:ptCount val="1"/>
                <c:pt idx="0">
                  <c:v>Finsko</c:v>
                </c:pt>
              </c:strCache>
            </c:strRef>
          </c:tx>
          <c:marker>
            <c:symbol val="none"/>
          </c:marker>
          <c:cat>
            <c:strRef>
              <c:f>'labour productivity'!$B$11:$AH$11</c:f>
              <c:strCache>
                <c:ptCount val="33"/>
                <c:pt idx="0">
                  <c:v>2005Q1</c:v>
                </c:pt>
                <c:pt idx="1">
                  <c:v>2005Q2</c:v>
                </c:pt>
                <c:pt idx="2">
                  <c:v>2005Q3</c:v>
                </c:pt>
                <c:pt idx="3">
                  <c:v>2005Q4</c:v>
                </c:pt>
                <c:pt idx="4">
                  <c:v>2006Q1</c:v>
                </c:pt>
                <c:pt idx="5">
                  <c:v>2006Q2</c:v>
                </c:pt>
                <c:pt idx="6">
                  <c:v>2006Q3</c:v>
                </c:pt>
                <c:pt idx="7">
                  <c:v>2006Q4</c:v>
                </c:pt>
                <c:pt idx="8">
                  <c:v>2007Q1</c:v>
                </c:pt>
                <c:pt idx="9">
                  <c:v>2007Q2</c:v>
                </c:pt>
                <c:pt idx="10">
                  <c:v>2007Q3</c:v>
                </c:pt>
                <c:pt idx="11">
                  <c:v>2007Q4</c:v>
                </c:pt>
                <c:pt idx="12">
                  <c:v>2008Q1</c:v>
                </c:pt>
                <c:pt idx="13">
                  <c:v>2008Q2</c:v>
                </c:pt>
                <c:pt idx="14">
                  <c:v>2008Q3</c:v>
                </c:pt>
                <c:pt idx="15">
                  <c:v>2008Q4</c:v>
                </c:pt>
                <c:pt idx="16">
                  <c:v>2009Q1</c:v>
                </c:pt>
                <c:pt idx="17">
                  <c:v>2009Q2</c:v>
                </c:pt>
                <c:pt idx="18">
                  <c:v>2009Q3</c:v>
                </c:pt>
                <c:pt idx="19">
                  <c:v>2009Q4</c:v>
                </c:pt>
                <c:pt idx="20">
                  <c:v>2010Q1</c:v>
                </c:pt>
                <c:pt idx="21">
                  <c:v>2010Q2</c:v>
                </c:pt>
                <c:pt idx="22">
                  <c:v>2010Q3</c:v>
                </c:pt>
                <c:pt idx="23">
                  <c:v>2010Q4</c:v>
                </c:pt>
                <c:pt idx="24">
                  <c:v>2011Q1</c:v>
                </c:pt>
                <c:pt idx="25">
                  <c:v>2011Q2</c:v>
                </c:pt>
                <c:pt idx="26">
                  <c:v>2011Q3</c:v>
                </c:pt>
                <c:pt idx="27">
                  <c:v>2011Q4</c:v>
                </c:pt>
                <c:pt idx="28">
                  <c:v>2012Q1</c:v>
                </c:pt>
                <c:pt idx="29">
                  <c:v>2012Q2</c:v>
                </c:pt>
                <c:pt idx="30">
                  <c:v>2012Q3</c:v>
                </c:pt>
                <c:pt idx="31">
                  <c:v>2012Q4</c:v>
                </c:pt>
                <c:pt idx="32">
                  <c:v>2013Q1</c:v>
                </c:pt>
              </c:strCache>
            </c:strRef>
          </c:cat>
          <c:val>
            <c:numRef>
              <c:f>'labour productivity'!$B$19:$AH$19</c:f>
              <c:numCache>
                <c:formatCode>#,##0.0</c:formatCode>
                <c:ptCount val="33"/>
                <c:pt idx="0">
                  <c:v>100.8</c:v>
                </c:pt>
                <c:pt idx="1">
                  <c:v>99.7</c:v>
                </c:pt>
                <c:pt idx="2">
                  <c:v>99.6</c:v>
                </c:pt>
                <c:pt idx="3">
                  <c:v>100</c:v>
                </c:pt>
                <c:pt idx="4">
                  <c:v>100.7</c:v>
                </c:pt>
                <c:pt idx="5">
                  <c:v>102.9</c:v>
                </c:pt>
                <c:pt idx="6">
                  <c:v>102.4</c:v>
                </c:pt>
                <c:pt idx="7">
                  <c:v>105.8</c:v>
                </c:pt>
                <c:pt idx="8">
                  <c:v>104.8</c:v>
                </c:pt>
                <c:pt idx="9">
                  <c:v>106.1</c:v>
                </c:pt>
                <c:pt idx="10">
                  <c:v>107.1</c:v>
                </c:pt>
                <c:pt idx="11">
                  <c:v>107</c:v>
                </c:pt>
                <c:pt idx="12">
                  <c:v>107.6</c:v>
                </c:pt>
                <c:pt idx="13">
                  <c:v>105.2</c:v>
                </c:pt>
                <c:pt idx="14">
                  <c:v>104.7</c:v>
                </c:pt>
                <c:pt idx="15">
                  <c:v>102.6</c:v>
                </c:pt>
                <c:pt idx="16">
                  <c:v>99.7</c:v>
                </c:pt>
                <c:pt idx="17">
                  <c:v>99</c:v>
                </c:pt>
                <c:pt idx="18">
                  <c:v>99.8</c:v>
                </c:pt>
                <c:pt idx="19">
                  <c:v>99.7</c:v>
                </c:pt>
                <c:pt idx="20">
                  <c:v>99.6</c:v>
                </c:pt>
                <c:pt idx="21">
                  <c:v>103.1</c:v>
                </c:pt>
                <c:pt idx="22">
                  <c:v>103.8</c:v>
                </c:pt>
                <c:pt idx="23">
                  <c:v>104.2</c:v>
                </c:pt>
                <c:pt idx="24">
                  <c:v>104.3</c:v>
                </c:pt>
                <c:pt idx="25">
                  <c:v>103</c:v>
                </c:pt>
                <c:pt idx="26">
                  <c:v>105.2</c:v>
                </c:pt>
                <c:pt idx="27">
                  <c:v>104.2</c:v>
                </c:pt>
                <c:pt idx="28">
                  <c:v>104.7</c:v>
                </c:pt>
                <c:pt idx="29">
                  <c:v>103.8</c:v>
                </c:pt>
                <c:pt idx="30">
                  <c:v>104.4</c:v>
                </c:pt>
                <c:pt idx="31">
                  <c:v>103.9</c:v>
                </c:pt>
                <c:pt idx="32">
                  <c:v>104.3</c:v>
                </c:pt>
              </c:numCache>
            </c:numRef>
          </c:val>
        </c:ser>
        <c:marker val="1"/>
        <c:axId val="146183296"/>
        <c:axId val="146184832"/>
      </c:lineChart>
      <c:catAx>
        <c:axId val="146183296"/>
        <c:scaling>
          <c:orientation val="minMax"/>
        </c:scaling>
        <c:axPos val="b"/>
        <c:tickLblPos val="nextTo"/>
        <c:crossAx val="146184832"/>
        <c:crosses val="autoZero"/>
        <c:auto val="1"/>
        <c:lblAlgn val="ctr"/>
        <c:lblOffset val="100"/>
      </c:catAx>
      <c:valAx>
        <c:axId val="146184832"/>
        <c:scaling>
          <c:orientation val="minMax"/>
          <c:max val="130"/>
          <c:min val="95"/>
        </c:scaling>
        <c:axPos val="l"/>
        <c:majorGridlines/>
        <c:numFmt formatCode="#,##0.0" sourceLinked="1"/>
        <c:tickLblPos val="nextTo"/>
        <c:crossAx val="146183296"/>
        <c:crosses val="autoZero"/>
        <c:crossBetween val="between"/>
        <c:majorUnit val="5"/>
      </c:valAx>
    </c:plotArea>
    <c:legend>
      <c:legendPos val="r"/>
    </c:legend>
    <c:plotVisOnly val="1"/>
  </c:chart>
  <c:spPr>
    <a:ln>
      <a:noFill/>
    </a:ln>
  </c:spPr>
  <c:externalData r:id="rId1"/>
</c:chartSpace>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45FFF8-8409-4188-B235-26B5563C06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60</Pages>
  <Words>17944</Words>
  <Characters>105871</Characters>
  <Application>Microsoft Office Word</Application>
  <DocSecurity>0</DocSecurity>
  <Lines>882</Lines>
  <Paragraphs>247</Paragraphs>
  <ScaleCrop>false</ScaleCrop>
  <HeadingPairs>
    <vt:vector size="2" baseType="variant">
      <vt:variant>
        <vt:lpstr>Název</vt:lpstr>
      </vt:variant>
      <vt:variant>
        <vt:i4>1</vt:i4>
      </vt:variant>
    </vt:vector>
  </HeadingPairs>
  <TitlesOfParts>
    <vt:vector size="1" baseType="lpstr">
      <vt:lpstr/>
    </vt:vector>
  </TitlesOfParts>
  <Company>Microsoft</Company>
  <LinksUpToDate>false</LinksUpToDate>
  <CharactersWithSpaces>123568</CharactersWithSpaces>
  <SharedDoc>false</SharedDoc>
  <HLinks>
    <vt:vector size="66" baseType="variant">
      <vt:variant>
        <vt:i4>1703985</vt:i4>
      </vt:variant>
      <vt:variant>
        <vt:i4>62</vt:i4>
      </vt:variant>
      <vt:variant>
        <vt:i4>0</vt:i4>
      </vt:variant>
      <vt:variant>
        <vt:i4>5</vt:i4>
      </vt:variant>
      <vt:variant>
        <vt:lpwstr/>
      </vt:variant>
      <vt:variant>
        <vt:lpwstr>_Toc312622287</vt:lpwstr>
      </vt:variant>
      <vt:variant>
        <vt:i4>1703985</vt:i4>
      </vt:variant>
      <vt:variant>
        <vt:i4>56</vt:i4>
      </vt:variant>
      <vt:variant>
        <vt:i4>0</vt:i4>
      </vt:variant>
      <vt:variant>
        <vt:i4>5</vt:i4>
      </vt:variant>
      <vt:variant>
        <vt:lpwstr/>
      </vt:variant>
      <vt:variant>
        <vt:lpwstr>_Toc312622286</vt:lpwstr>
      </vt:variant>
      <vt:variant>
        <vt:i4>1703985</vt:i4>
      </vt:variant>
      <vt:variant>
        <vt:i4>50</vt:i4>
      </vt:variant>
      <vt:variant>
        <vt:i4>0</vt:i4>
      </vt:variant>
      <vt:variant>
        <vt:i4>5</vt:i4>
      </vt:variant>
      <vt:variant>
        <vt:lpwstr/>
      </vt:variant>
      <vt:variant>
        <vt:lpwstr>_Toc312622285</vt:lpwstr>
      </vt:variant>
      <vt:variant>
        <vt:i4>1703985</vt:i4>
      </vt:variant>
      <vt:variant>
        <vt:i4>44</vt:i4>
      </vt:variant>
      <vt:variant>
        <vt:i4>0</vt:i4>
      </vt:variant>
      <vt:variant>
        <vt:i4>5</vt:i4>
      </vt:variant>
      <vt:variant>
        <vt:lpwstr/>
      </vt:variant>
      <vt:variant>
        <vt:lpwstr>_Toc312622284</vt:lpwstr>
      </vt:variant>
      <vt:variant>
        <vt:i4>1703985</vt:i4>
      </vt:variant>
      <vt:variant>
        <vt:i4>38</vt:i4>
      </vt:variant>
      <vt:variant>
        <vt:i4>0</vt:i4>
      </vt:variant>
      <vt:variant>
        <vt:i4>5</vt:i4>
      </vt:variant>
      <vt:variant>
        <vt:lpwstr/>
      </vt:variant>
      <vt:variant>
        <vt:lpwstr>_Toc312622283</vt:lpwstr>
      </vt:variant>
      <vt:variant>
        <vt:i4>1703985</vt:i4>
      </vt:variant>
      <vt:variant>
        <vt:i4>32</vt:i4>
      </vt:variant>
      <vt:variant>
        <vt:i4>0</vt:i4>
      </vt:variant>
      <vt:variant>
        <vt:i4>5</vt:i4>
      </vt:variant>
      <vt:variant>
        <vt:lpwstr/>
      </vt:variant>
      <vt:variant>
        <vt:lpwstr>_Toc312622282</vt:lpwstr>
      </vt:variant>
      <vt:variant>
        <vt:i4>1703985</vt:i4>
      </vt:variant>
      <vt:variant>
        <vt:i4>26</vt:i4>
      </vt:variant>
      <vt:variant>
        <vt:i4>0</vt:i4>
      </vt:variant>
      <vt:variant>
        <vt:i4>5</vt:i4>
      </vt:variant>
      <vt:variant>
        <vt:lpwstr/>
      </vt:variant>
      <vt:variant>
        <vt:lpwstr>_Toc312622281</vt:lpwstr>
      </vt:variant>
      <vt:variant>
        <vt:i4>1703985</vt:i4>
      </vt:variant>
      <vt:variant>
        <vt:i4>20</vt:i4>
      </vt:variant>
      <vt:variant>
        <vt:i4>0</vt:i4>
      </vt:variant>
      <vt:variant>
        <vt:i4>5</vt:i4>
      </vt:variant>
      <vt:variant>
        <vt:lpwstr/>
      </vt:variant>
      <vt:variant>
        <vt:lpwstr>_Toc312622280</vt:lpwstr>
      </vt:variant>
      <vt:variant>
        <vt:i4>1376305</vt:i4>
      </vt:variant>
      <vt:variant>
        <vt:i4>14</vt:i4>
      </vt:variant>
      <vt:variant>
        <vt:i4>0</vt:i4>
      </vt:variant>
      <vt:variant>
        <vt:i4>5</vt:i4>
      </vt:variant>
      <vt:variant>
        <vt:lpwstr/>
      </vt:variant>
      <vt:variant>
        <vt:lpwstr>_Toc312622279</vt:lpwstr>
      </vt:variant>
      <vt:variant>
        <vt:i4>1376305</vt:i4>
      </vt:variant>
      <vt:variant>
        <vt:i4>8</vt:i4>
      </vt:variant>
      <vt:variant>
        <vt:i4>0</vt:i4>
      </vt:variant>
      <vt:variant>
        <vt:i4>5</vt:i4>
      </vt:variant>
      <vt:variant>
        <vt:lpwstr/>
      </vt:variant>
      <vt:variant>
        <vt:lpwstr>_Toc312622278</vt:lpwstr>
      </vt:variant>
      <vt:variant>
        <vt:i4>1376305</vt:i4>
      </vt:variant>
      <vt:variant>
        <vt:i4>2</vt:i4>
      </vt:variant>
      <vt:variant>
        <vt:i4>0</vt:i4>
      </vt:variant>
      <vt:variant>
        <vt:i4>5</vt:i4>
      </vt:variant>
      <vt:variant>
        <vt:lpwstr/>
      </vt:variant>
      <vt:variant>
        <vt:lpwstr>_Toc312622277</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J</dc:creator>
  <cp:lastModifiedBy>Matěj</cp:lastModifiedBy>
  <cp:revision>4</cp:revision>
  <cp:lastPrinted>2014-01-02T10:12:00Z</cp:lastPrinted>
  <dcterms:created xsi:type="dcterms:W3CDTF">2014-01-29T09:43:00Z</dcterms:created>
  <dcterms:modified xsi:type="dcterms:W3CDTF">2014-02-13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ZOTERO_PREF_1">
    <vt:lpwstr>&lt;data data-version="3" zotero-version="3.0.7"&gt;&lt;session id="mxCQHkJw"/&gt;&lt;style id="http://www.zotero.org/styles/harvard1" hasBibliography="1" bibliographyStyleHasBeenSet="1"/&gt;&lt;prefs&gt;&lt;pref name="fieldType" value="Field"/&gt;&lt;pref name="storeReferences" value="t</vt:lpwstr>
  </property>
  <property fmtid="{D5CDD505-2E9C-101B-9397-08002B2CF9AE}" pid="4" name="ZOTERO_PREF_2">
    <vt:lpwstr>rue"/&gt;&lt;pref name="noteType" value="0"/&gt;&lt;/prefs&gt;&lt;/data&gt;</vt:lpwstr>
  </property>
</Properties>
</file>